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63ABC3" w14:textId="2C6DD2DD" w:rsidR="00B716D6" w:rsidRPr="004A6081" w:rsidRDefault="00FD4544" w:rsidP="004D398E">
      <w:pPr>
        <w:spacing w:line="360" w:lineRule="auto"/>
        <w:jc w:val="center"/>
        <w:rPr>
          <w:b/>
          <w:color w:val="000000" w:themeColor="text1"/>
          <w:sz w:val="28"/>
          <w:szCs w:val="28"/>
          <w:lang w:val="id-ID"/>
        </w:rPr>
      </w:pPr>
      <w:r w:rsidRPr="004A6081">
        <w:rPr>
          <w:b/>
          <w:color w:val="000000" w:themeColor="text1"/>
          <w:sz w:val="28"/>
          <w:szCs w:val="28"/>
        </w:rPr>
        <w:t>PENGEMBANGAN</w:t>
      </w:r>
      <w:r w:rsidR="00B716D6" w:rsidRPr="004A6081">
        <w:rPr>
          <w:b/>
          <w:color w:val="000000" w:themeColor="text1"/>
          <w:sz w:val="28"/>
          <w:szCs w:val="28"/>
          <w:lang w:val="id-ID"/>
        </w:rPr>
        <w:t xml:space="preserve"> APLIKASI  SELEKSI  KELAYAKAN PENGAJUAN PROPOSAL SKRIPSI</w:t>
      </w:r>
      <w:r w:rsidR="00B716D6" w:rsidRPr="004A6081">
        <w:rPr>
          <w:b/>
          <w:color w:val="000000" w:themeColor="text1"/>
          <w:sz w:val="28"/>
          <w:szCs w:val="28"/>
        </w:rPr>
        <w:t xml:space="preserve"> DAN SIDANG SKRIPSI</w:t>
      </w:r>
      <w:r w:rsidR="00B716D6" w:rsidRPr="004A6081">
        <w:rPr>
          <w:b/>
          <w:color w:val="000000" w:themeColor="text1"/>
          <w:sz w:val="28"/>
          <w:szCs w:val="28"/>
          <w:lang w:val="id-ID"/>
        </w:rPr>
        <w:t xml:space="preserve"> BERBASIS WEB DI </w:t>
      </w:r>
      <w:r w:rsidR="00B716D6" w:rsidRPr="004A6081">
        <w:rPr>
          <w:b/>
          <w:color w:val="000000" w:themeColor="text1"/>
          <w:sz w:val="28"/>
          <w:szCs w:val="28"/>
        </w:rPr>
        <w:t>FAKULTAS TEKNOLOGI INFORMASI</w:t>
      </w:r>
    </w:p>
    <w:p w14:paraId="779F94BE" w14:textId="6AB3267E" w:rsidR="00B716D6" w:rsidRPr="004A6081" w:rsidRDefault="00B716D6" w:rsidP="00B716D6">
      <w:pPr>
        <w:spacing w:line="360" w:lineRule="auto"/>
        <w:jc w:val="center"/>
        <w:rPr>
          <w:b/>
          <w:color w:val="000000" w:themeColor="text1"/>
          <w:sz w:val="28"/>
          <w:szCs w:val="28"/>
          <w:lang w:val="id-ID"/>
        </w:rPr>
      </w:pPr>
      <w:r w:rsidRPr="004A6081">
        <w:rPr>
          <w:b/>
          <w:color w:val="000000" w:themeColor="text1"/>
          <w:sz w:val="28"/>
          <w:szCs w:val="28"/>
          <w:lang w:val="id-ID"/>
        </w:rPr>
        <w:t xml:space="preserve"> UNIVERSITAS BALE BANDUNG</w:t>
      </w:r>
    </w:p>
    <w:p w14:paraId="75D8935A" w14:textId="77777777" w:rsidR="00B716D6" w:rsidRPr="00B716D6" w:rsidRDefault="00B716D6" w:rsidP="00B716D6">
      <w:pPr>
        <w:spacing w:line="600" w:lineRule="auto"/>
        <w:jc w:val="center"/>
        <w:rPr>
          <w:b/>
          <w:color w:val="000000" w:themeColor="text1"/>
          <w:lang w:val="id-ID"/>
        </w:rPr>
      </w:pPr>
    </w:p>
    <w:p w14:paraId="31F1B5C9" w14:textId="156F7071" w:rsidR="00B716D6" w:rsidRDefault="00B716D6" w:rsidP="00B716D6">
      <w:pPr>
        <w:spacing w:line="360" w:lineRule="auto"/>
        <w:jc w:val="center"/>
        <w:rPr>
          <w:b/>
          <w:bCs/>
          <w:lang w:val="id-ID"/>
        </w:rPr>
      </w:pPr>
      <w:r>
        <w:rPr>
          <w:b/>
          <w:bCs/>
          <w:lang w:val="id-ID"/>
        </w:rPr>
        <w:t>SKRIPSI</w:t>
      </w:r>
    </w:p>
    <w:p w14:paraId="6F395AB1" w14:textId="77777777" w:rsidR="00B716D6" w:rsidRDefault="00B716D6" w:rsidP="00B716D6">
      <w:pPr>
        <w:spacing w:line="276" w:lineRule="auto"/>
        <w:jc w:val="center"/>
        <w:rPr>
          <w:b/>
          <w:bCs/>
          <w:lang w:val="id-ID"/>
        </w:rPr>
      </w:pPr>
    </w:p>
    <w:p w14:paraId="20D7BECE" w14:textId="77777777" w:rsidR="00B716D6" w:rsidRPr="004638A2" w:rsidRDefault="00B716D6" w:rsidP="00B716D6">
      <w:pPr>
        <w:spacing w:line="360" w:lineRule="auto"/>
        <w:jc w:val="center"/>
        <w:rPr>
          <w:lang w:val="id-ID"/>
        </w:rPr>
      </w:pPr>
      <w:r w:rsidRPr="004638A2">
        <w:rPr>
          <w:lang w:val="id-ID"/>
        </w:rPr>
        <w:t xml:space="preserve">Karya Tulis sebagai Syarat untuk Memperoleh </w:t>
      </w:r>
    </w:p>
    <w:p w14:paraId="0FBFB610" w14:textId="77777777" w:rsidR="00B716D6" w:rsidRPr="004638A2" w:rsidRDefault="00B716D6" w:rsidP="00B716D6">
      <w:pPr>
        <w:spacing w:line="360" w:lineRule="auto"/>
        <w:jc w:val="center"/>
        <w:rPr>
          <w:lang w:val="id-ID"/>
        </w:rPr>
      </w:pPr>
      <w:r w:rsidRPr="004638A2">
        <w:rPr>
          <w:lang w:val="id-ID"/>
        </w:rPr>
        <w:t xml:space="preserve">Gelar Sarjana Komputer dari Fakultas Teknologi Informasi </w:t>
      </w:r>
    </w:p>
    <w:p w14:paraId="48B83364" w14:textId="77777777" w:rsidR="00B716D6" w:rsidRPr="004638A2" w:rsidRDefault="00B716D6" w:rsidP="00B716D6">
      <w:pPr>
        <w:spacing w:line="360" w:lineRule="auto"/>
        <w:jc w:val="center"/>
        <w:rPr>
          <w:lang w:val="id-ID"/>
        </w:rPr>
      </w:pPr>
      <w:r w:rsidRPr="004638A2">
        <w:rPr>
          <w:lang w:val="id-ID"/>
        </w:rPr>
        <w:t>Universitas Bale Bandung</w:t>
      </w:r>
    </w:p>
    <w:p w14:paraId="5D986A47" w14:textId="77777777" w:rsidR="00B716D6" w:rsidRDefault="00B716D6" w:rsidP="00B716D6">
      <w:pPr>
        <w:spacing w:line="360" w:lineRule="auto"/>
        <w:jc w:val="center"/>
        <w:rPr>
          <w:b/>
          <w:bCs/>
          <w:lang w:val="id-ID"/>
        </w:rPr>
      </w:pPr>
    </w:p>
    <w:p w14:paraId="3B3215A9" w14:textId="77777777" w:rsidR="00B716D6" w:rsidRDefault="00B716D6" w:rsidP="00B716D6">
      <w:pPr>
        <w:spacing w:line="360" w:lineRule="auto"/>
        <w:jc w:val="center"/>
        <w:rPr>
          <w:lang w:val="id-ID"/>
        </w:rPr>
      </w:pPr>
      <w:r>
        <w:rPr>
          <w:lang w:val="id-ID"/>
        </w:rPr>
        <w:t>Disusun Oleh:</w:t>
      </w:r>
    </w:p>
    <w:p w14:paraId="0B75D581" w14:textId="77777777" w:rsidR="00B716D6" w:rsidRDefault="00B716D6" w:rsidP="00B716D6">
      <w:pPr>
        <w:spacing w:line="360" w:lineRule="auto"/>
        <w:jc w:val="center"/>
        <w:rPr>
          <w:lang w:val="id-ID"/>
        </w:rPr>
      </w:pPr>
    </w:p>
    <w:p w14:paraId="428C78ED" w14:textId="4854B6B7" w:rsidR="00B716D6" w:rsidRPr="00B716D6" w:rsidRDefault="00B716D6" w:rsidP="00B716D6">
      <w:pPr>
        <w:spacing w:line="360" w:lineRule="auto"/>
        <w:jc w:val="center"/>
        <w:rPr>
          <w:bCs/>
          <w:color w:val="000000" w:themeColor="text1"/>
        </w:rPr>
      </w:pPr>
      <w:r w:rsidRPr="00B716D6">
        <w:rPr>
          <w:bCs/>
          <w:color w:val="000000" w:themeColor="text1"/>
        </w:rPr>
        <w:t>NENG RINA</w:t>
      </w:r>
    </w:p>
    <w:p w14:paraId="2207E561" w14:textId="1D08A63F" w:rsidR="00B716D6" w:rsidRPr="00B716D6" w:rsidRDefault="00B716D6" w:rsidP="00B716D6">
      <w:pPr>
        <w:spacing w:line="360" w:lineRule="auto"/>
        <w:jc w:val="center"/>
        <w:rPr>
          <w:bCs/>
          <w:color w:val="000000" w:themeColor="text1"/>
          <w:lang w:val="id-ID"/>
        </w:rPr>
      </w:pPr>
      <w:r w:rsidRPr="00B716D6">
        <w:rPr>
          <w:bCs/>
          <w:color w:val="000000" w:themeColor="text1"/>
        </w:rPr>
        <w:t>N</w:t>
      </w:r>
      <w:r w:rsidRPr="00B716D6">
        <w:rPr>
          <w:bCs/>
          <w:color w:val="000000" w:themeColor="text1"/>
          <w:lang w:val="id-ID"/>
        </w:rPr>
        <w:t>P</w:t>
      </w:r>
      <w:r w:rsidRPr="00B716D6">
        <w:rPr>
          <w:bCs/>
          <w:color w:val="000000" w:themeColor="text1"/>
        </w:rPr>
        <w:t>M. 301170020</w:t>
      </w:r>
    </w:p>
    <w:p w14:paraId="23F78671" w14:textId="77777777" w:rsidR="00B716D6" w:rsidRDefault="00B716D6" w:rsidP="00B716D6">
      <w:pPr>
        <w:spacing w:line="360" w:lineRule="auto"/>
        <w:jc w:val="center"/>
        <w:rPr>
          <w:lang w:val="id-ID"/>
        </w:rPr>
      </w:pPr>
    </w:p>
    <w:p w14:paraId="69ED6C79" w14:textId="77777777" w:rsidR="00B716D6" w:rsidRDefault="00B716D6" w:rsidP="00B716D6">
      <w:pPr>
        <w:spacing w:line="360" w:lineRule="auto"/>
        <w:jc w:val="center"/>
        <w:rPr>
          <w:lang w:val="id-ID"/>
        </w:rPr>
      </w:pPr>
      <w:r w:rsidRPr="006271D3">
        <w:rPr>
          <w:rFonts w:asciiTheme="minorHAnsi" w:hAnsiTheme="minorHAnsi"/>
          <w:noProof/>
          <w:szCs w:val="20"/>
          <w:lang w:val="id-ID" w:eastAsia="id-ID"/>
        </w:rPr>
        <w:drawing>
          <wp:anchor distT="0" distB="0" distL="114300" distR="114300" simplePos="0" relativeHeight="251659264" behindDoc="0" locked="0" layoutInCell="1" allowOverlap="1" wp14:anchorId="248BF6E6" wp14:editId="288B8925">
            <wp:simplePos x="0" y="0"/>
            <wp:positionH relativeFrom="margin">
              <wp:align>center</wp:align>
            </wp:positionH>
            <wp:positionV relativeFrom="paragraph">
              <wp:posOffset>94322</wp:posOffset>
            </wp:positionV>
            <wp:extent cx="1426028" cy="1356820"/>
            <wp:effectExtent l="0" t="0" r="3175" b="0"/>
            <wp:wrapNone/>
            <wp:docPr id="1" name="Picture 0" descr="logo_unibb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unibba.png"/>
                    <pic:cNvPicPr/>
                  </pic:nvPicPr>
                  <pic:blipFill>
                    <a:blip r:embed="rId8" cstate="print"/>
                    <a:stretch>
                      <a:fillRect/>
                    </a:stretch>
                  </pic:blipFill>
                  <pic:spPr>
                    <a:xfrm>
                      <a:off x="0" y="0"/>
                      <a:ext cx="1426028" cy="1356820"/>
                    </a:xfrm>
                    <a:prstGeom prst="rect">
                      <a:avLst/>
                    </a:prstGeom>
                  </pic:spPr>
                </pic:pic>
              </a:graphicData>
            </a:graphic>
            <wp14:sizeRelH relativeFrom="margin">
              <wp14:pctWidth>0</wp14:pctWidth>
            </wp14:sizeRelH>
            <wp14:sizeRelV relativeFrom="margin">
              <wp14:pctHeight>0</wp14:pctHeight>
            </wp14:sizeRelV>
          </wp:anchor>
        </w:drawing>
      </w:r>
    </w:p>
    <w:p w14:paraId="54674C7A" w14:textId="77777777" w:rsidR="00B716D6" w:rsidRDefault="00B716D6" w:rsidP="00B716D6">
      <w:pPr>
        <w:spacing w:line="360" w:lineRule="auto"/>
        <w:jc w:val="center"/>
        <w:rPr>
          <w:lang w:val="id-ID"/>
        </w:rPr>
      </w:pPr>
    </w:p>
    <w:p w14:paraId="19EDBB17" w14:textId="77777777" w:rsidR="00B716D6" w:rsidRDefault="00B716D6" w:rsidP="00B716D6">
      <w:pPr>
        <w:spacing w:line="360" w:lineRule="auto"/>
        <w:jc w:val="center"/>
        <w:rPr>
          <w:lang w:val="id-ID"/>
        </w:rPr>
      </w:pPr>
    </w:p>
    <w:p w14:paraId="502F21DE" w14:textId="77777777" w:rsidR="00B716D6" w:rsidRDefault="00B716D6" w:rsidP="00B716D6">
      <w:pPr>
        <w:spacing w:line="360" w:lineRule="auto"/>
        <w:jc w:val="center"/>
        <w:rPr>
          <w:lang w:val="id-ID"/>
        </w:rPr>
      </w:pPr>
    </w:p>
    <w:p w14:paraId="3B332A8C" w14:textId="77777777" w:rsidR="00B716D6" w:rsidRDefault="00B716D6" w:rsidP="00B716D6">
      <w:pPr>
        <w:spacing w:line="360" w:lineRule="auto"/>
        <w:jc w:val="center"/>
        <w:rPr>
          <w:lang w:val="id-ID"/>
        </w:rPr>
      </w:pPr>
    </w:p>
    <w:p w14:paraId="34F42217" w14:textId="77777777" w:rsidR="00B716D6" w:rsidRDefault="00B716D6" w:rsidP="00B716D6">
      <w:pPr>
        <w:spacing w:line="360" w:lineRule="auto"/>
        <w:jc w:val="center"/>
        <w:rPr>
          <w:lang w:val="id-ID"/>
        </w:rPr>
      </w:pPr>
    </w:p>
    <w:p w14:paraId="14CC8F0B" w14:textId="77777777" w:rsidR="00B716D6" w:rsidRDefault="00B716D6" w:rsidP="00B716D6">
      <w:pPr>
        <w:spacing w:line="360" w:lineRule="auto"/>
        <w:jc w:val="center"/>
        <w:rPr>
          <w:lang w:val="id-ID"/>
        </w:rPr>
      </w:pPr>
    </w:p>
    <w:p w14:paraId="069865CD" w14:textId="77777777" w:rsidR="00B716D6" w:rsidRDefault="00B716D6" w:rsidP="00B716D6">
      <w:pPr>
        <w:spacing w:line="360" w:lineRule="auto"/>
        <w:jc w:val="center"/>
        <w:rPr>
          <w:lang w:val="id-ID"/>
        </w:rPr>
      </w:pPr>
    </w:p>
    <w:p w14:paraId="1F8623EB" w14:textId="77777777" w:rsidR="00B716D6" w:rsidRDefault="00B716D6" w:rsidP="003E3F86">
      <w:pPr>
        <w:spacing w:line="480" w:lineRule="auto"/>
        <w:jc w:val="center"/>
        <w:rPr>
          <w:lang w:val="id-ID"/>
        </w:rPr>
      </w:pPr>
      <w:r>
        <w:rPr>
          <w:lang w:val="id-ID"/>
        </w:rPr>
        <w:t>PROGRAM STRATA 1</w:t>
      </w:r>
    </w:p>
    <w:p w14:paraId="781CBBEB" w14:textId="77777777" w:rsidR="00B716D6" w:rsidRDefault="00B716D6" w:rsidP="003E3F86">
      <w:pPr>
        <w:spacing w:line="480" w:lineRule="auto"/>
        <w:jc w:val="center"/>
        <w:rPr>
          <w:lang w:val="id-ID"/>
        </w:rPr>
      </w:pPr>
      <w:r>
        <w:rPr>
          <w:lang w:val="id-ID"/>
        </w:rPr>
        <w:t>PROGRAM STUDI TEKNIK INFORMATIKA</w:t>
      </w:r>
    </w:p>
    <w:p w14:paraId="01622681" w14:textId="77777777" w:rsidR="00B716D6" w:rsidRDefault="00B716D6" w:rsidP="003E3F86">
      <w:pPr>
        <w:spacing w:line="480" w:lineRule="auto"/>
        <w:jc w:val="center"/>
        <w:rPr>
          <w:lang w:val="id-ID"/>
        </w:rPr>
      </w:pPr>
      <w:r>
        <w:rPr>
          <w:lang w:val="id-ID"/>
        </w:rPr>
        <w:t>FAKULTAS TEKNOLOGI INFORMASI</w:t>
      </w:r>
    </w:p>
    <w:p w14:paraId="2D6BC75B" w14:textId="77777777" w:rsidR="00B716D6" w:rsidRDefault="00B716D6" w:rsidP="003E3F86">
      <w:pPr>
        <w:spacing w:line="480" w:lineRule="auto"/>
        <w:jc w:val="center"/>
        <w:rPr>
          <w:lang w:val="id-ID"/>
        </w:rPr>
      </w:pPr>
      <w:r>
        <w:rPr>
          <w:lang w:val="id-ID"/>
        </w:rPr>
        <w:t>UNIVERSITAS BALE BANDUNG</w:t>
      </w:r>
    </w:p>
    <w:p w14:paraId="1ACBB325" w14:textId="77777777" w:rsidR="00B716D6" w:rsidRDefault="00B716D6" w:rsidP="003E3F86">
      <w:pPr>
        <w:spacing w:line="480" w:lineRule="auto"/>
        <w:jc w:val="center"/>
        <w:rPr>
          <w:lang w:val="id-ID"/>
        </w:rPr>
      </w:pPr>
      <w:r>
        <w:rPr>
          <w:lang w:val="id-ID"/>
        </w:rPr>
        <w:t>BANDUNG</w:t>
      </w:r>
    </w:p>
    <w:p w14:paraId="22FD1660" w14:textId="5FEA712C" w:rsidR="00B94AD0" w:rsidRDefault="00B716D6" w:rsidP="00F72850">
      <w:pPr>
        <w:spacing w:line="480" w:lineRule="auto"/>
        <w:jc w:val="center"/>
      </w:pPr>
      <w:r>
        <w:rPr>
          <w:lang w:val="id-ID"/>
        </w:rPr>
        <w:t>202</w:t>
      </w:r>
      <w:r w:rsidR="00F72850">
        <w:t>1</w:t>
      </w:r>
    </w:p>
    <w:p w14:paraId="7E6C4652" w14:textId="77777777" w:rsidR="00B94AD0" w:rsidRPr="00F74EA3" w:rsidRDefault="00B94AD0" w:rsidP="00B94AD0">
      <w:pPr>
        <w:pStyle w:val="HidingHiji"/>
        <w:spacing w:before="0" w:line="960" w:lineRule="auto"/>
      </w:pPr>
      <w:r>
        <w:br w:type="page"/>
      </w:r>
      <w:r w:rsidRPr="00F74EA3">
        <w:lastRenderedPageBreak/>
        <w:t>HALAMAN PERSETUJUAN PEMBIMBING</w:t>
      </w:r>
    </w:p>
    <w:p w14:paraId="4391C119" w14:textId="77777777" w:rsidR="00BF2DFD" w:rsidRPr="0018380B" w:rsidRDefault="00BF2DFD" w:rsidP="00BF2DFD">
      <w:pPr>
        <w:spacing w:line="360" w:lineRule="auto"/>
        <w:jc w:val="center"/>
        <w:rPr>
          <w:b/>
          <w:color w:val="000000" w:themeColor="text1"/>
          <w:lang w:val="id-ID"/>
        </w:rPr>
      </w:pPr>
      <w:r w:rsidRPr="0018380B">
        <w:rPr>
          <w:b/>
          <w:color w:val="000000" w:themeColor="text1"/>
        </w:rPr>
        <w:t>PENGEMBANGAN</w:t>
      </w:r>
      <w:r w:rsidRPr="0018380B">
        <w:rPr>
          <w:b/>
          <w:color w:val="000000" w:themeColor="text1"/>
          <w:lang w:val="id-ID"/>
        </w:rPr>
        <w:t xml:space="preserve"> APLIKASI  SELEKSI  KELAYAKAN PENGAJUAN PROPOSAL SKRIPSI</w:t>
      </w:r>
      <w:r w:rsidRPr="0018380B">
        <w:rPr>
          <w:b/>
          <w:color w:val="000000" w:themeColor="text1"/>
        </w:rPr>
        <w:t xml:space="preserve"> DAN SIDANG SKRIPSI</w:t>
      </w:r>
      <w:r w:rsidRPr="0018380B">
        <w:rPr>
          <w:b/>
          <w:color w:val="000000" w:themeColor="text1"/>
          <w:lang w:val="id-ID"/>
        </w:rPr>
        <w:t xml:space="preserve"> BERBASIS WEB DI </w:t>
      </w:r>
      <w:r w:rsidRPr="0018380B">
        <w:rPr>
          <w:b/>
          <w:color w:val="000000" w:themeColor="text1"/>
        </w:rPr>
        <w:t>FAKULTAS TEKNOLOGI INFORMASI</w:t>
      </w:r>
    </w:p>
    <w:p w14:paraId="1AD2BB37" w14:textId="49A9A7FC" w:rsidR="00B94AD0" w:rsidRPr="0018380B" w:rsidRDefault="00BF2DFD" w:rsidP="00BF2DFD">
      <w:pPr>
        <w:spacing w:line="360" w:lineRule="auto"/>
        <w:jc w:val="center"/>
        <w:rPr>
          <w:b/>
          <w:bCs/>
          <w:sz w:val="22"/>
          <w:szCs w:val="22"/>
        </w:rPr>
      </w:pPr>
      <w:r w:rsidRPr="0018380B">
        <w:rPr>
          <w:b/>
          <w:color w:val="000000" w:themeColor="text1"/>
          <w:lang w:val="id-ID"/>
        </w:rPr>
        <w:t xml:space="preserve"> UNIVERSITAS BALE BANDUNG</w:t>
      </w:r>
    </w:p>
    <w:p w14:paraId="2164F789" w14:textId="77777777" w:rsidR="00B94AD0" w:rsidRPr="00F74EA3" w:rsidRDefault="00B94AD0" w:rsidP="0018380B">
      <w:pPr>
        <w:spacing w:line="480" w:lineRule="auto"/>
        <w:jc w:val="center"/>
        <w:rPr>
          <w:b/>
          <w:bCs/>
        </w:rPr>
      </w:pPr>
    </w:p>
    <w:p w14:paraId="39791258" w14:textId="33DEE014" w:rsidR="00B94AD0" w:rsidRPr="00F74EA3" w:rsidRDefault="00B94AD0" w:rsidP="00B94AD0">
      <w:pPr>
        <w:spacing w:line="360" w:lineRule="auto"/>
        <w:jc w:val="center"/>
      </w:pPr>
      <w:r w:rsidRPr="00F74EA3">
        <w:t>Disusun ole</w:t>
      </w:r>
      <w:r w:rsidR="003C0972">
        <w:t>h</w:t>
      </w:r>
      <w:r w:rsidRPr="00F74EA3">
        <w:t>:</w:t>
      </w:r>
      <w:r w:rsidRPr="00F74EA3">
        <w:br/>
      </w:r>
      <w:r>
        <w:t>NENG RINA</w:t>
      </w:r>
      <w:r w:rsidRPr="00F74EA3">
        <w:br/>
        <w:t>NPM. 30117002</w:t>
      </w:r>
      <w:r>
        <w:t>0</w:t>
      </w:r>
    </w:p>
    <w:p w14:paraId="74C1900F" w14:textId="77777777" w:rsidR="00B94AD0" w:rsidRPr="00F74EA3" w:rsidRDefault="00B94AD0" w:rsidP="00BF2DFD">
      <w:pPr>
        <w:spacing w:line="360" w:lineRule="auto"/>
        <w:jc w:val="center"/>
      </w:pPr>
    </w:p>
    <w:p w14:paraId="40C08456" w14:textId="77777777" w:rsidR="00B94AD0" w:rsidRPr="00F74EA3" w:rsidRDefault="00B94AD0" w:rsidP="00BF2DFD">
      <w:pPr>
        <w:spacing w:line="360" w:lineRule="auto"/>
        <w:jc w:val="center"/>
      </w:pPr>
      <w:r w:rsidRPr="00F74EA3">
        <w:t>Telah diterima dan disetujui untuk memenuhi persyaratan mencapai gelar</w:t>
      </w:r>
    </w:p>
    <w:p w14:paraId="34A1BEDE" w14:textId="77777777" w:rsidR="00B94AD0" w:rsidRPr="00F74EA3" w:rsidRDefault="00B94AD0" w:rsidP="00BF2DFD">
      <w:pPr>
        <w:spacing w:line="360" w:lineRule="auto"/>
        <w:jc w:val="center"/>
        <w:rPr>
          <w:b/>
          <w:bCs/>
        </w:rPr>
      </w:pPr>
      <w:r w:rsidRPr="00F74EA3">
        <w:rPr>
          <w:b/>
          <w:bCs/>
        </w:rPr>
        <w:t>SARJANA KOMPUTER</w:t>
      </w:r>
      <w:r w:rsidRPr="00F74EA3">
        <w:rPr>
          <w:b/>
          <w:bCs/>
        </w:rPr>
        <w:br/>
      </w:r>
      <w:r w:rsidRPr="00F74EA3">
        <w:rPr>
          <w:b/>
          <w:bCs/>
        </w:rPr>
        <w:br/>
      </w:r>
      <w:r w:rsidRPr="00F74EA3">
        <w:t>Pada</w:t>
      </w:r>
      <w:r w:rsidRPr="00F74EA3">
        <w:br/>
      </w:r>
    </w:p>
    <w:p w14:paraId="3C242C81" w14:textId="77777777" w:rsidR="00B94AD0" w:rsidRPr="00F74EA3" w:rsidRDefault="00B94AD0" w:rsidP="00BF2DFD">
      <w:pPr>
        <w:spacing w:line="360" w:lineRule="auto"/>
        <w:jc w:val="center"/>
        <w:rPr>
          <w:b/>
          <w:bCs/>
        </w:rPr>
      </w:pPr>
      <w:r w:rsidRPr="00F74EA3">
        <w:rPr>
          <w:b/>
          <w:bCs/>
        </w:rPr>
        <w:t>PROGRAM STUDI TEKNIK INFORMATIKA</w:t>
      </w:r>
      <w:r w:rsidRPr="00F74EA3">
        <w:rPr>
          <w:b/>
          <w:bCs/>
        </w:rPr>
        <w:br/>
        <w:t>FAKULTAS TEKNOLOGI INFORMASI</w:t>
      </w:r>
      <w:r w:rsidRPr="00F74EA3">
        <w:rPr>
          <w:b/>
          <w:bCs/>
        </w:rPr>
        <w:br/>
        <w:t>UNIVERSITAS BALE BANDUNG</w:t>
      </w:r>
    </w:p>
    <w:p w14:paraId="52CC333E" w14:textId="0886C329" w:rsidR="00B94AD0" w:rsidRPr="00F74EA3" w:rsidRDefault="00B94AD0" w:rsidP="00BF2DFD">
      <w:pPr>
        <w:spacing w:line="480" w:lineRule="auto"/>
        <w:jc w:val="center"/>
      </w:pPr>
    </w:p>
    <w:p w14:paraId="7ED6BE51" w14:textId="762CF611" w:rsidR="00B94AD0" w:rsidRDefault="00B94AD0" w:rsidP="00B94AD0">
      <w:pPr>
        <w:jc w:val="center"/>
      </w:pPr>
      <w:r w:rsidRPr="00F74EA3">
        <w:t xml:space="preserve">Baleendah, </w:t>
      </w:r>
      <w:r>
        <w:t>Ju</w:t>
      </w:r>
      <w:r>
        <w:rPr>
          <w:lang w:val="en-ID"/>
        </w:rPr>
        <w:t>l</w:t>
      </w:r>
      <w:r w:rsidRPr="00F74EA3">
        <w:t>i 2021</w:t>
      </w:r>
    </w:p>
    <w:p w14:paraId="4F024FE7" w14:textId="27A24A8A" w:rsidR="00BF2DFD" w:rsidRPr="00F74EA3" w:rsidRDefault="00BF2DFD" w:rsidP="00BF2DFD">
      <w:pPr>
        <w:spacing w:line="360" w:lineRule="auto"/>
        <w:jc w:val="center"/>
      </w:pPr>
    </w:p>
    <w:tbl>
      <w:tblPr>
        <w:tblStyle w:val="TableGrid"/>
        <w:tblW w:w="82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418"/>
        <w:gridCol w:w="3402"/>
      </w:tblGrid>
      <w:tr w:rsidR="00B94AD0" w:rsidRPr="00F74EA3" w14:paraId="0FDE684F" w14:textId="77777777" w:rsidTr="003A73F5">
        <w:trPr>
          <w:trHeight w:val="397"/>
          <w:jc w:val="center"/>
        </w:trPr>
        <w:tc>
          <w:tcPr>
            <w:tcW w:w="8222" w:type="dxa"/>
            <w:gridSpan w:val="3"/>
            <w:vAlign w:val="center"/>
          </w:tcPr>
          <w:p w14:paraId="0F501FBE" w14:textId="148ECA45" w:rsidR="00B94AD0" w:rsidRPr="00F74EA3" w:rsidRDefault="00B94AD0" w:rsidP="003A73F5">
            <w:pPr>
              <w:jc w:val="center"/>
            </w:pPr>
            <w:r w:rsidRPr="00F74EA3">
              <w:t>Disetujui oleh:</w:t>
            </w:r>
          </w:p>
        </w:tc>
      </w:tr>
      <w:tr w:rsidR="00B94AD0" w:rsidRPr="00F74EA3" w14:paraId="477912C6" w14:textId="77777777" w:rsidTr="003A73F5">
        <w:trPr>
          <w:trHeight w:val="397"/>
          <w:jc w:val="center"/>
        </w:trPr>
        <w:tc>
          <w:tcPr>
            <w:tcW w:w="3402" w:type="dxa"/>
            <w:vAlign w:val="center"/>
          </w:tcPr>
          <w:p w14:paraId="62545F96" w14:textId="27507715" w:rsidR="00B94AD0" w:rsidRPr="00F74EA3" w:rsidRDefault="00B959D4" w:rsidP="003A73F5">
            <w:pPr>
              <w:jc w:val="center"/>
            </w:pPr>
            <w:r>
              <w:rPr>
                <w:noProof/>
              </w:rPr>
              <w:drawing>
                <wp:anchor distT="0" distB="0" distL="114300" distR="114300" simplePos="0" relativeHeight="251822080" behindDoc="1" locked="0" layoutInCell="1" allowOverlap="1" wp14:anchorId="2D25A766" wp14:editId="69EDF11C">
                  <wp:simplePos x="0" y="0"/>
                  <wp:positionH relativeFrom="column">
                    <wp:posOffset>227965</wp:posOffset>
                  </wp:positionH>
                  <wp:positionV relativeFrom="paragraph">
                    <wp:posOffset>200660</wp:posOffset>
                  </wp:positionV>
                  <wp:extent cx="2362200" cy="1333500"/>
                  <wp:effectExtent l="0" t="0" r="0" b="0"/>
                  <wp:wrapNone/>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2362200" cy="1333500"/>
                          </a:xfrm>
                          <a:prstGeom prst="rect">
                            <a:avLst/>
                          </a:prstGeom>
                        </pic:spPr>
                      </pic:pic>
                    </a:graphicData>
                  </a:graphic>
                  <wp14:sizeRelH relativeFrom="margin">
                    <wp14:pctWidth>0</wp14:pctWidth>
                  </wp14:sizeRelH>
                  <wp14:sizeRelV relativeFrom="margin">
                    <wp14:pctHeight>0</wp14:pctHeight>
                  </wp14:sizeRelV>
                </wp:anchor>
              </w:drawing>
            </w:r>
            <w:r w:rsidR="00B94AD0" w:rsidRPr="00F74EA3">
              <w:t>Pembimbing Utama</w:t>
            </w:r>
          </w:p>
        </w:tc>
        <w:tc>
          <w:tcPr>
            <w:tcW w:w="1418" w:type="dxa"/>
            <w:vAlign w:val="center"/>
          </w:tcPr>
          <w:p w14:paraId="59E3E2DE" w14:textId="77777777" w:rsidR="00B94AD0" w:rsidRPr="00F74EA3" w:rsidRDefault="00B94AD0" w:rsidP="003A73F5">
            <w:pPr>
              <w:jc w:val="center"/>
            </w:pPr>
          </w:p>
        </w:tc>
        <w:tc>
          <w:tcPr>
            <w:tcW w:w="3402" w:type="dxa"/>
            <w:vAlign w:val="center"/>
          </w:tcPr>
          <w:p w14:paraId="168355A3" w14:textId="4AB282E5" w:rsidR="00B94AD0" w:rsidRPr="00F74EA3" w:rsidRDefault="00B94AD0" w:rsidP="003A73F5">
            <w:pPr>
              <w:jc w:val="center"/>
            </w:pPr>
            <w:r w:rsidRPr="00F74EA3">
              <w:t>Pembimbing Pendamping</w:t>
            </w:r>
          </w:p>
        </w:tc>
      </w:tr>
      <w:tr w:rsidR="00B94AD0" w:rsidRPr="00F74EA3" w14:paraId="78021889" w14:textId="77777777" w:rsidTr="003A73F5">
        <w:trPr>
          <w:trHeight w:val="397"/>
          <w:jc w:val="center"/>
        </w:trPr>
        <w:tc>
          <w:tcPr>
            <w:tcW w:w="3402" w:type="dxa"/>
            <w:vAlign w:val="center"/>
          </w:tcPr>
          <w:p w14:paraId="0AD2177D" w14:textId="0748F87F" w:rsidR="00B94AD0" w:rsidRPr="00F74EA3" w:rsidRDefault="00B94AD0" w:rsidP="003A73F5">
            <w:pPr>
              <w:jc w:val="center"/>
            </w:pPr>
          </w:p>
          <w:p w14:paraId="78942CAD" w14:textId="77777777" w:rsidR="00B94AD0" w:rsidRDefault="00B94AD0" w:rsidP="003A73F5">
            <w:pPr>
              <w:jc w:val="center"/>
            </w:pPr>
          </w:p>
          <w:p w14:paraId="37716AE5" w14:textId="77777777" w:rsidR="006F3950" w:rsidRDefault="006F3950" w:rsidP="003A73F5">
            <w:pPr>
              <w:jc w:val="center"/>
            </w:pPr>
          </w:p>
          <w:p w14:paraId="38DBDCEB" w14:textId="3A7862C1" w:rsidR="006F3950" w:rsidRPr="00F74EA3" w:rsidRDefault="006F3950" w:rsidP="003A73F5">
            <w:pPr>
              <w:jc w:val="center"/>
            </w:pPr>
          </w:p>
        </w:tc>
        <w:tc>
          <w:tcPr>
            <w:tcW w:w="1418" w:type="dxa"/>
            <w:vAlign w:val="center"/>
          </w:tcPr>
          <w:p w14:paraId="65B6FA49" w14:textId="2723E68D" w:rsidR="00B94AD0" w:rsidRPr="00F74EA3" w:rsidRDefault="00B94AD0" w:rsidP="003A73F5">
            <w:pPr>
              <w:jc w:val="center"/>
            </w:pPr>
          </w:p>
        </w:tc>
        <w:tc>
          <w:tcPr>
            <w:tcW w:w="3402" w:type="dxa"/>
            <w:vAlign w:val="center"/>
          </w:tcPr>
          <w:p w14:paraId="37ACB755" w14:textId="3D547331" w:rsidR="00B94AD0" w:rsidRPr="00F74EA3" w:rsidRDefault="00B959D4" w:rsidP="003A73F5">
            <w:pPr>
              <w:jc w:val="center"/>
            </w:pPr>
            <w:r>
              <w:rPr>
                <w:noProof/>
              </w:rPr>
              <w:drawing>
                <wp:anchor distT="0" distB="0" distL="0" distR="0" simplePos="0" relativeHeight="251821056" behindDoc="1" locked="0" layoutInCell="1" allowOverlap="1" wp14:anchorId="2C288315" wp14:editId="2A9F14EA">
                  <wp:simplePos x="0" y="0"/>
                  <wp:positionH relativeFrom="page">
                    <wp:posOffset>446405</wp:posOffset>
                  </wp:positionH>
                  <wp:positionV relativeFrom="paragraph">
                    <wp:posOffset>-38735</wp:posOffset>
                  </wp:positionV>
                  <wp:extent cx="1297940" cy="1162050"/>
                  <wp:effectExtent l="0" t="0" r="0" b="0"/>
                  <wp:wrapNone/>
                  <wp:docPr id="140"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jpeg"/>
                          <pic:cNvPicPr/>
                        </pic:nvPicPr>
                        <pic:blipFill>
                          <a:blip r:embed="rId10" cstate="print">
                            <a:extLst>
                              <a:ext uri="{BEBA8EAE-BF5A-486C-A8C5-ECC9F3942E4B}">
                                <a14:imgProps xmlns:a14="http://schemas.microsoft.com/office/drawing/2010/main">
                                  <a14:imgLayer r:embed="rId11">
                                    <a14:imgEffect>
                                      <a14:backgroundRemoval t="2381" b="90212" l="3756" r="94366">
                                        <a14:foregroundMark x1="15023" y1="42328" x2="15023" y2="42328"/>
                                        <a14:foregroundMark x1="3756" y1="90476" x2="3756" y2="90476"/>
                                        <a14:foregroundMark x1="67606" y1="2381" x2="67606" y2="2381"/>
                                        <a14:foregroundMark x1="94366" y1="10847" x2="94366" y2="10847"/>
                                        <a14:foregroundMark x1="33333" y1="34921" x2="33333" y2="34921"/>
                                        <a14:foregroundMark x1="39906" y1="27249" x2="39906" y2="27249"/>
                                        <a14:foregroundMark x1="45540" y1="66402" x2="50939" y2="60053"/>
                                        <a14:foregroundMark x1="42019" y1="25132" x2="50939" y2="15344"/>
                                        <a14:foregroundMark x1="28169" y1="56349" x2="28169" y2="56349"/>
                                        <a14:foregroundMark x1="41329" y1="69411" x2="40376" y2="70106"/>
                                        <a14:backgroundMark x1="41080" y1="70106" x2="42723" y2="67725"/>
                                        <a14:backgroundMark x1="42723" y1="67725" x2="45305" y2="65873"/>
                                      </a14:backgroundRemoval>
                                    </a14:imgEffect>
                                  </a14:imgLayer>
                                </a14:imgProps>
                              </a:ext>
                            </a:extLst>
                          </a:blip>
                          <a:stretch>
                            <a:fillRect/>
                          </a:stretch>
                        </pic:blipFill>
                        <pic:spPr>
                          <a:xfrm>
                            <a:off x="0" y="0"/>
                            <a:ext cx="1297940" cy="1162050"/>
                          </a:xfrm>
                          <a:prstGeom prst="rect">
                            <a:avLst/>
                          </a:prstGeom>
                        </pic:spPr>
                      </pic:pic>
                    </a:graphicData>
                  </a:graphic>
                  <wp14:sizeRelH relativeFrom="margin">
                    <wp14:pctWidth>0</wp14:pctWidth>
                  </wp14:sizeRelH>
                  <wp14:sizeRelV relativeFrom="margin">
                    <wp14:pctHeight>0</wp14:pctHeight>
                  </wp14:sizeRelV>
                </wp:anchor>
              </w:drawing>
            </w:r>
          </w:p>
        </w:tc>
      </w:tr>
      <w:tr w:rsidR="00B94AD0" w:rsidRPr="00F74EA3" w14:paraId="0B98C664" w14:textId="77777777" w:rsidTr="003A73F5">
        <w:trPr>
          <w:trHeight w:val="397"/>
          <w:jc w:val="center"/>
        </w:trPr>
        <w:tc>
          <w:tcPr>
            <w:tcW w:w="3402" w:type="dxa"/>
            <w:vAlign w:val="center"/>
          </w:tcPr>
          <w:p w14:paraId="037425C0" w14:textId="77777777" w:rsidR="00B94AD0" w:rsidRPr="00F74EA3" w:rsidRDefault="00B94AD0" w:rsidP="00B959D4"/>
        </w:tc>
        <w:tc>
          <w:tcPr>
            <w:tcW w:w="1418" w:type="dxa"/>
            <w:vAlign w:val="center"/>
          </w:tcPr>
          <w:p w14:paraId="19D8F278" w14:textId="77777777" w:rsidR="00B94AD0" w:rsidRPr="00F74EA3" w:rsidRDefault="00B94AD0" w:rsidP="003A73F5">
            <w:pPr>
              <w:jc w:val="center"/>
            </w:pPr>
          </w:p>
        </w:tc>
        <w:tc>
          <w:tcPr>
            <w:tcW w:w="3402" w:type="dxa"/>
            <w:vAlign w:val="center"/>
          </w:tcPr>
          <w:p w14:paraId="32DAB684" w14:textId="5E878E1F" w:rsidR="00B94AD0" w:rsidRPr="00F74EA3" w:rsidRDefault="00B94AD0" w:rsidP="003A73F5">
            <w:pPr>
              <w:jc w:val="center"/>
            </w:pPr>
          </w:p>
        </w:tc>
      </w:tr>
      <w:tr w:rsidR="00B94AD0" w:rsidRPr="00F74EA3" w14:paraId="3B6078C5" w14:textId="77777777" w:rsidTr="003A73F5">
        <w:trPr>
          <w:trHeight w:val="397"/>
          <w:jc w:val="center"/>
        </w:trPr>
        <w:tc>
          <w:tcPr>
            <w:tcW w:w="3402" w:type="dxa"/>
            <w:vAlign w:val="center"/>
          </w:tcPr>
          <w:p w14:paraId="7EFF9509" w14:textId="1F5128B9" w:rsidR="00B94AD0" w:rsidRPr="00F74EA3" w:rsidRDefault="00B94AD0" w:rsidP="003A73F5">
            <w:pPr>
              <w:jc w:val="center"/>
            </w:pPr>
          </w:p>
        </w:tc>
        <w:tc>
          <w:tcPr>
            <w:tcW w:w="1418" w:type="dxa"/>
            <w:vAlign w:val="center"/>
          </w:tcPr>
          <w:p w14:paraId="2E0568A4" w14:textId="77777777" w:rsidR="00B94AD0" w:rsidRPr="00F74EA3" w:rsidRDefault="00B94AD0" w:rsidP="003A73F5">
            <w:pPr>
              <w:jc w:val="center"/>
            </w:pPr>
          </w:p>
        </w:tc>
        <w:tc>
          <w:tcPr>
            <w:tcW w:w="3402" w:type="dxa"/>
            <w:vAlign w:val="center"/>
          </w:tcPr>
          <w:p w14:paraId="208C247C" w14:textId="324AB616" w:rsidR="00B94AD0" w:rsidRPr="00F74EA3" w:rsidRDefault="00B94AD0" w:rsidP="003A73F5">
            <w:pPr>
              <w:jc w:val="center"/>
            </w:pPr>
            <w:r w:rsidRPr="00F74EA3">
              <w:t>Yusuf Muharam, M.Kom</w:t>
            </w:r>
          </w:p>
        </w:tc>
      </w:tr>
      <w:tr w:rsidR="00B94AD0" w:rsidRPr="00F74EA3" w14:paraId="05DCABF4" w14:textId="77777777" w:rsidTr="003A73F5">
        <w:trPr>
          <w:trHeight w:val="397"/>
          <w:jc w:val="center"/>
        </w:trPr>
        <w:tc>
          <w:tcPr>
            <w:tcW w:w="3402" w:type="dxa"/>
            <w:vAlign w:val="center"/>
          </w:tcPr>
          <w:p w14:paraId="7F060198" w14:textId="1CA6A155" w:rsidR="00B94AD0" w:rsidRPr="00F74EA3" w:rsidRDefault="00B94AD0" w:rsidP="003A73F5">
            <w:pPr>
              <w:jc w:val="center"/>
            </w:pPr>
            <w:r w:rsidRPr="00F74EA3">
              <w:t xml:space="preserve">NIK. </w:t>
            </w:r>
            <w:r w:rsidR="00246034" w:rsidRPr="00F74EA3">
              <w:t>04104808008</w:t>
            </w:r>
          </w:p>
        </w:tc>
        <w:tc>
          <w:tcPr>
            <w:tcW w:w="1418" w:type="dxa"/>
            <w:vAlign w:val="center"/>
          </w:tcPr>
          <w:p w14:paraId="247810DE" w14:textId="77777777" w:rsidR="00B94AD0" w:rsidRPr="00F74EA3" w:rsidRDefault="00B94AD0" w:rsidP="003A73F5">
            <w:pPr>
              <w:jc w:val="center"/>
            </w:pPr>
          </w:p>
        </w:tc>
        <w:tc>
          <w:tcPr>
            <w:tcW w:w="3402" w:type="dxa"/>
            <w:vAlign w:val="center"/>
          </w:tcPr>
          <w:p w14:paraId="2D2BD6D0" w14:textId="6768D271" w:rsidR="00B94AD0" w:rsidRPr="00F74EA3" w:rsidRDefault="00B94AD0" w:rsidP="003A73F5">
            <w:pPr>
              <w:jc w:val="center"/>
            </w:pPr>
            <w:r w:rsidRPr="00F74EA3">
              <w:t>NIK. 04104820003</w:t>
            </w:r>
          </w:p>
        </w:tc>
      </w:tr>
    </w:tbl>
    <w:p w14:paraId="45BC7525" w14:textId="69E6F44A" w:rsidR="00B94AD0" w:rsidRDefault="00B94AD0" w:rsidP="00B94AD0">
      <w:pPr>
        <w:spacing w:after="160"/>
      </w:pPr>
    </w:p>
    <w:p w14:paraId="560C2289" w14:textId="77777777" w:rsidR="00BF2DFD" w:rsidRPr="00F74EA3" w:rsidRDefault="00BF2DFD" w:rsidP="00BF2DFD">
      <w:pPr>
        <w:pStyle w:val="HidingHiji"/>
        <w:spacing w:before="0" w:line="960" w:lineRule="auto"/>
      </w:pPr>
      <w:r w:rsidRPr="00F74EA3">
        <w:lastRenderedPageBreak/>
        <w:t>HALAMAN PENGESAHAN PENGUJI</w:t>
      </w:r>
    </w:p>
    <w:p w14:paraId="107B53E8" w14:textId="77777777" w:rsidR="0018380B" w:rsidRPr="0018380B" w:rsidRDefault="0018380B" w:rsidP="0018380B">
      <w:pPr>
        <w:spacing w:line="360" w:lineRule="auto"/>
        <w:jc w:val="center"/>
        <w:rPr>
          <w:b/>
          <w:color w:val="000000" w:themeColor="text1"/>
          <w:lang w:val="id-ID"/>
        </w:rPr>
      </w:pPr>
      <w:r w:rsidRPr="0018380B">
        <w:rPr>
          <w:b/>
          <w:color w:val="000000" w:themeColor="text1"/>
        </w:rPr>
        <w:t>PENGEMBANGAN</w:t>
      </w:r>
      <w:r w:rsidRPr="0018380B">
        <w:rPr>
          <w:b/>
          <w:color w:val="000000" w:themeColor="text1"/>
          <w:lang w:val="id-ID"/>
        </w:rPr>
        <w:t xml:space="preserve"> APLIKASI  SELEKSI  KELAYAKAN PENGAJUAN PROPOSAL SKRIPSI</w:t>
      </w:r>
      <w:r w:rsidRPr="0018380B">
        <w:rPr>
          <w:b/>
          <w:color w:val="000000" w:themeColor="text1"/>
        </w:rPr>
        <w:t xml:space="preserve"> DAN SIDANG SKRIPSI</w:t>
      </w:r>
      <w:r w:rsidRPr="0018380B">
        <w:rPr>
          <w:b/>
          <w:color w:val="000000" w:themeColor="text1"/>
          <w:lang w:val="id-ID"/>
        </w:rPr>
        <w:t xml:space="preserve"> BERBASIS WEB DI </w:t>
      </w:r>
      <w:r w:rsidRPr="0018380B">
        <w:rPr>
          <w:b/>
          <w:color w:val="000000" w:themeColor="text1"/>
        </w:rPr>
        <w:t>FAKULTAS TEKNOLOGI INFORMASI</w:t>
      </w:r>
    </w:p>
    <w:p w14:paraId="664E96BD" w14:textId="77777777" w:rsidR="0018380B" w:rsidRPr="0018380B" w:rsidRDefault="0018380B" w:rsidP="0018380B">
      <w:pPr>
        <w:spacing w:line="360" w:lineRule="auto"/>
        <w:jc w:val="center"/>
        <w:rPr>
          <w:b/>
          <w:bCs/>
          <w:sz w:val="22"/>
          <w:szCs w:val="22"/>
        </w:rPr>
      </w:pPr>
      <w:r w:rsidRPr="0018380B">
        <w:rPr>
          <w:b/>
          <w:color w:val="000000" w:themeColor="text1"/>
          <w:lang w:val="id-ID"/>
        </w:rPr>
        <w:t xml:space="preserve"> UNIVERSITAS BALE BANDUNG</w:t>
      </w:r>
    </w:p>
    <w:p w14:paraId="5186D096" w14:textId="77777777" w:rsidR="00BF2DFD" w:rsidRPr="00F74EA3" w:rsidRDefault="00BF2DFD" w:rsidP="0018380B">
      <w:pPr>
        <w:spacing w:line="480" w:lineRule="auto"/>
        <w:jc w:val="center"/>
        <w:rPr>
          <w:b/>
          <w:bCs/>
        </w:rPr>
      </w:pPr>
    </w:p>
    <w:p w14:paraId="3BFCF724" w14:textId="3EAB867D" w:rsidR="00BF2DFD" w:rsidRPr="00F74EA3" w:rsidRDefault="00BF2DFD" w:rsidP="00BF2DFD">
      <w:pPr>
        <w:spacing w:line="360" w:lineRule="auto"/>
        <w:jc w:val="center"/>
      </w:pPr>
      <w:r w:rsidRPr="00F74EA3">
        <w:t>Disusun oleh</w:t>
      </w:r>
      <w:r w:rsidR="003C0972">
        <w:t>:</w:t>
      </w:r>
      <w:r w:rsidRPr="00F74EA3">
        <w:br/>
      </w:r>
      <w:r>
        <w:t>NENG RINA</w:t>
      </w:r>
      <w:r w:rsidRPr="00F74EA3">
        <w:br/>
        <w:t>NPM. 30117002</w:t>
      </w:r>
      <w:r>
        <w:t>0</w:t>
      </w:r>
    </w:p>
    <w:p w14:paraId="72A1E216" w14:textId="77777777" w:rsidR="00BF2DFD" w:rsidRPr="00F74EA3" w:rsidRDefault="00BF2DFD" w:rsidP="00BF2DFD">
      <w:pPr>
        <w:jc w:val="center"/>
      </w:pPr>
    </w:p>
    <w:p w14:paraId="476B672B" w14:textId="77777777" w:rsidR="00BF2DFD" w:rsidRPr="00F74EA3" w:rsidRDefault="00BF2DFD" w:rsidP="00BF2DFD">
      <w:pPr>
        <w:spacing w:line="360" w:lineRule="auto"/>
        <w:jc w:val="center"/>
      </w:pPr>
      <w:r w:rsidRPr="00F74EA3">
        <w:t>Telah diterima dan disetujui untuk memenuhi persyaratan mencapai gelar</w:t>
      </w:r>
    </w:p>
    <w:p w14:paraId="7E61BC27" w14:textId="77777777" w:rsidR="00BF2DFD" w:rsidRPr="00F74EA3" w:rsidRDefault="00BF2DFD" w:rsidP="00BF2DFD">
      <w:pPr>
        <w:spacing w:line="360" w:lineRule="auto"/>
        <w:jc w:val="center"/>
        <w:rPr>
          <w:b/>
          <w:bCs/>
        </w:rPr>
      </w:pPr>
      <w:r w:rsidRPr="00F74EA3">
        <w:rPr>
          <w:b/>
          <w:bCs/>
        </w:rPr>
        <w:t>SARJANA KOMPUTER</w:t>
      </w:r>
      <w:r w:rsidRPr="00F74EA3">
        <w:rPr>
          <w:b/>
          <w:bCs/>
        </w:rPr>
        <w:br/>
      </w:r>
      <w:r w:rsidRPr="00F74EA3">
        <w:rPr>
          <w:b/>
          <w:bCs/>
        </w:rPr>
        <w:br/>
      </w:r>
      <w:r w:rsidRPr="00F74EA3">
        <w:t>Pada</w:t>
      </w:r>
      <w:r w:rsidRPr="00F74EA3">
        <w:br/>
      </w:r>
    </w:p>
    <w:p w14:paraId="067C14B7" w14:textId="073CD8F6" w:rsidR="00BF2DFD" w:rsidRPr="00F74EA3" w:rsidRDefault="00BF2DFD" w:rsidP="00BF2DFD">
      <w:pPr>
        <w:spacing w:line="360" w:lineRule="auto"/>
        <w:jc w:val="center"/>
        <w:rPr>
          <w:b/>
          <w:bCs/>
        </w:rPr>
      </w:pPr>
      <w:r w:rsidRPr="00F74EA3">
        <w:rPr>
          <w:b/>
          <w:bCs/>
        </w:rPr>
        <w:t>PROGRAM STUDI TEKNIK INFORMATIKA</w:t>
      </w:r>
      <w:r w:rsidRPr="00F74EA3">
        <w:rPr>
          <w:b/>
          <w:bCs/>
        </w:rPr>
        <w:br/>
        <w:t>FAKULTAS TEKNOLOGI INFORMASI</w:t>
      </w:r>
      <w:r w:rsidRPr="00F74EA3">
        <w:rPr>
          <w:b/>
          <w:bCs/>
        </w:rPr>
        <w:br/>
        <w:t>UNIVERSITAS BALE BANDUNG</w:t>
      </w:r>
    </w:p>
    <w:p w14:paraId="61335D5C" w14:textId="1B600928" w:rsidR="00BF2DFD" w:rsidRPr="00F74EA3" w:rsidRDefault="00B959D4" w:rsidP="00B959D4">
      <w:pPr>
        <w:tabs>
          <w:tab w:val="left" w:pos="3780"/>
          <w:tab w:val="center" w:pos="3968"/>
        </w:tabs>
        <w:spacing w:line="480" w:lineRule="auto"/>
      </w:pPr>
      <w:r>
        <w:tab/>
      </w:r>
      <w:r>
        <w:tab/>
      </w:r>
    </w:p>
    <w:p w14:paraId="0A918B0F" w14:textId="21A89DD3" w:rsidR="00BF2DFD" w:rsidRDefault="00BF2DFD" w:rsidP="00BF2DFD">
      <w:pPr>
        <w:jc w:val="center"/>
      </w:pPr>
      <w:r w:rsidRPr="00F74EA3">
        <w:t>Baleendah, Juli 2021</w:t>
      </w:r>
    </w:p>
    <w:p w14:paraId="0E014DA9" w14:textId="3A65CC9B" w:rsidR="00BF2DFD" w:rsidRPr="00F74EA3" w:rsidRDefault="00BF2DFD" w:rsidP="00BF2DFD">
      <w:pPr>
        <w:spacing w:line="360" w:lineRule="auto"/>
        <w:jc w:val="center"/>
      </w:pPr>
    </w:p>
    <w:tbl>
      <w:tblPr>
        <w:tblStyle w:val="TableGrid"/>
        <w:tblW w:w="82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418"/>
        <w:gridCol w:w="3402"/>
      </w:tblGrid>
      <w:tr w:rsidR="00BF2DFD" w:rsidRPr="00F74EA3" w14:paraId="1EF9058B" w14:textId="77777777" w:rsidTr="003A73F5">
        <w:trPr>
          <w:trHeight w:val="397"/>
          <w:jc w:val="center"/>
        </w:trPr>
        <w:tc>
          <w:tcPr>
            <w:tcW w:w="8222" w:type="dxa"/>
            <w:gridSpan w:val="3"/>
            <w:vAlign w:val="center"/>
          </w:tcPr>
          <w:p w14:paraId="0C9082DD" w14:textId="5F6E2293" w:rsidR="00BF2DFD" w:rsidRPr="00F74EA3" w:rsidRDefault="00BF2DFD" w:rsidP="003A73F5">
            <w:pPr>
              <w:jc w:val="center"/>
            </w:pPr>
            <w:r w:rsidRPr="00F74EA3">
              <w:t>Disetujui oleh:</w:t>
            </w:r>
          </w:p>
        </w:tc>
      </w:tr>
      <w:tr w:rsidR="00BF2DFD" w:rsidRPr="00F74EA3" w14:paraId="191C8A46" w14:textId="77777777" w:rsidTr="003A73F5">
        <w:trPr>
          <w:trHeight w:val="397"/>
          <w:jc w:val="center"/>
        </w:trPr>
        <w:tc>
          <w:tcPr>
            <w:tcW w:w="3402" w:type="dxa"/>
            <w:vAlign w:val="center"/>
          </w:tcPr>
          <w:p w14:paraId="5256743F" w14:textId="5DBAADDF" w:rsidR="00BF2DFD" w:rsidRPr="00F74EA3" w:rsidRDefault="00BF2DFD" w:rsidP="003A73F5">
            <w:pPr>
              <w:jc w:val="center"/>
            </w:pPr>
            <w:r w:rsidRPr="00F74EA3">
              <w:t>Penguji 1</w:t>
            </w:r>
          </w:p>
        </w:tc>
        <w:tc>
          <w:tcPr>
            <w:tcW w:w="1418" w:type="dxa"/>
            <w:vAlign w:val="center"/>
          </w:tcPr>
          <w:p w14:paraId="59B66B0E" w14:textId="6D3A22FE" w:rsidR="00BF2DFD" w:rsidRPr="00F74EA3" w:rsidRDefault="00BF2DFD" w:rsidP="003A73F5">
            <w:pPr>
              <w:jc w:val="center"/>
            </w:pPr>
          </w:p>
        </w:tc>
        <w:tc>
          <w:tcPr>
            <w:tcW w:w="3402" w:type="dxa"/>
            <w:vAlign w:val="center"/>
          </w:tcPr>
          <w:p w14:paraId="4635CD94" w14:textId="7486DBE2" w:rsidR="00BF2DFD" w:rsidRPr="00F74EA3" w:rsidRDefault="00BF2DFD" w:rsidP="003A73F5">
            <w:pPr>
              <w:jc w:val="center"/>
            </w:pPr>
            <w:r w:rsidRPr="00F74EA3">
              <w:t>Penguji 2</w:t>
            </w:r>
          </w:p>
        </w:tc>
      </w:tr>
      <w:tr w:rsidR="00BF2DFD" w:rsidRPr="00F74EA3" w14:paraId="279F6337" w14:textId="77777777" w:rsidTr="003A73F5">
        <w:trPr>
          <w:trHeight w:val="397"/>
          <w:jc w:val="center"/>
        </w:trPr>
        <w:tc>
          <w:tcPr>
            <w:tcW w:w="3402" w:type="dxa"/>
            <w:vAlign w:val="center"/>
          </w:tcPr>
          <w:p w14:paraId="24485178" w14:textId="445C14D5" w:rsidR="00BF2DFD" w:rsidRPr="00F74EA3" w:rsidRDefault="00B959D4" w:rsidP="00B959D4">
            <w:pPr>
              <w:jc w:val="center"/>
            </w:pPr>
            <w:r>
              <w:rPr>
                <w:noProof/>
              </w:rPr>
              <w:drawing>
                <wp:anchor distT="0" distB="0" distL="114300" distR="114300" simplePos="0" relativeHeight="251813888" behindDoc="1" locked="0" layoutInCell="1" allowOverlap="1" wp14:anchorId="07DE8973" wp14:editId="0ADA0B8D">
                  <wp:simplePos x="0" y="0"/>
                  <wp:positionH relativeFrom="margin">
                    <wp:posOffset>790575</wp:posOffset>
                  </wp:positionH>
                  <wp:positionV relativeFrom="paragraph">
                    <wp:posOffset>-62230</wp:posOffset>
                  </wp:positionV>
                  <wp:extent cx="332105" cy="730885"/>
                  <wp:effectExtent l="0" t="0" r="0" b="0"/>
                  <wp:wrapNone/>
                  <wp:docPr id="65" name="image1.jpeg"/>
                  <wp:cNvGraphicFramePr/>
                  <a:graphic xmlns:a="http://schemas.openxmlformats.org/drawingml/2006/main">
                    <a:graphicData uri="http://schemas.openxmlformats.org/drawingml/2006/picture">
                      <pic:pic xmlns:pic="http://schemas.openxmlformats.org/drawingml/2006/picture">
                        <pic:nvPicPr>
                          <pic:cNvPr id="1" name="image1.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2105" cy="730885"/>
                          </a:xfrm>
                          <a:prstGeom prst="rect">
                            <a:avLst/>
                          </a:prstGeom>
                        </pic:spPr>
                      </pic:pic>
                    </a:graphicData>
                  </a:graphic>
                  <wp14:sizeRelH relativeFrom="margin">
                    <wp14:pctWidth>0</wp14:pctWidth>
                  </wp14:sizeRelH>
                  <wp14:sizeRelV relativeFrom="margin">
                    <wp14:pctHeight>0</wp14:pctHeight>
                  </wp14:sizeRelV>
                </wp:anchor>
              </w:drawing>
            </w:r>
          </w:p>
        </w:tc>
        <w:tc>
          <w:tcPr>
            <w:tcW w:w="1418" w:type="dxa"/>
            <w:vAlign w:val="center"/>
          </w:tcPr>
          <w:p w14:paraId="056A40F0" w14:textId="77777777" w:rsidR="00BF2DFD" w:rsidRPr="00F74EA3" w:rsidRDefault="00BF2DFD" w:rsidP="003A73F5">
            <w:pPr>
              <w:jc w:val="center"/>
            </w:pPr>
          </w:p>
        </w:tc>
        <w:tc>
          <w:tcPr>
            <w:tcW w:w="3402" w:type="dxa"/>
            <w:vAlign w:val="center"/>
          </w:tcPr>
          <w:p w14:paraId="5849F095" w14:textId="4E4BFF40" w:rsidR="00BF2DFD" w:rsidRPr="00F74EA3" w:rsidRDefault="00B959D4" w:rsidP="003A73F5">
            <w:pPr>
              <w:jc w:val="center"/>
            </w:pPr>
            <w:r>
              <w:rPr>
                <w:noProof/>
              </w:rPr>
              <w:drawing>
                <wp:anchor distT="0" distB="0" distL="114300" distR="114300" simplePos="0" relativeHeight="251814912" behindDoc="1" locked="0" layoutInCell="1" allowOverlap="1" wp14:anchorId="6B1F9469" wp14:editId="54C7D794">
                  <wp:simplePos x="0" y="0"/>
                  <wp:positionH relativeFrom="column">
                    <wp:posOffset>467995</wp:posOffset>
                  </wp:positionH>
                  <wp:positionV relativeFrom="paragraph">
                    <wp:posOffset>99060</wp:posOffset>
                  </wp:positionV>
                  <wp:extent cx="1133475" cy="490220"/>
                  <wp:effectExtent l="0" t="0" r="9525" b="5080"/>
                  <wp:wrapNone/>
                  <wp:docPr id="128" name="image2.jpeg"/>
                  <wp:cNvGraphicFramePr/>
                  <a:graphic xmlns:a="http://schemas.openxmlformats.org/drawingml/2006/main">
                    <a:graphicData uri="http://schemas.openxmlformats.org/drawingml/2006/picture">
                      <pic:pic xmlns:pic="http://schemas.openxmlformats.org/drawingml/2006/picture">
                        <pic:nvPicPr>
                          <pic:cNvPr id="3" name="image2.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133475" cy="490220"/>
                          </a:xfrm>
                          <a:prstGeom prst="rect">
                            <a:avLst/>
                          </a:prstGeom>
                        </pic:spPr>
                      </pic:pic>
                    </a:graphicData>
                  </a:graphic>
                  <wp14:sizeRelH relativeFrom="margin">
                    <wp14:pctWidth>0</wp14:pctWidth>
                  </wp14:sizeRelH>
                  <wp14:sizeRelV relativeFrom="margin">
                    <wp14:pctHeight>0</wp14:pctHeight>
                  </wp14:sizeRelV>
                </wp:anchor>
              </w:drawing>
            </w:r>
          </w:p>
        </w:tc>
      </w:tr>
      <w:tr w:rsidR="00BF2DFD" w:rsidRPr="00F74EA3" w14:paraId="6339B1FF" w14:textId="77777777" w:rsidTr="003A73F5">
        <w:trPr>
          <w:trHeight w:val="397"/>
          <w:jc w:val="center"/>
        </w:trPr>
        <w:tc>
          <w:tcPr>
            <w:tcW w:w="3402" w:type="dxa"/>
            <w:vAlign w:val="center"/>
          </w:tcPr>
          <w:p w14:paraId="31C924FA" w14:textId="77777777" w:rsidR="0018380B" w:rsidRDefault="0018380B" w:rsidP="00B959D4"/>
          <w:p w14:paraId="28ADFBB7" w14:textId="1B980373" w:rsidR="00B959D4" w:rsidRPr="00F74EA3" w:rsidRDefault="00B959D4" w:rsidP="00B959D4"/>
        </w:tc>
        <w:tc>
          <w:tcPr>
            <w:tcW w:w="1418" w:type="dxa"/>
            <w:vAlign w:val="center"/>
          </w:tcPr>
          <w:p w14:paraId="359E60F1" w14:textId="77777777" w:rsidR="00BF2DFD" w:rsidRPr="00F74EA3" w:rsidRDefault="00BF2DFD" w:rsidP="003A73F5">
            <w:pPr>
              <w:jc w:val="center"/>
            </w:pPr>
          </w:p>
        </w:tc>
        <w:tc>
          <w:tcPr>
            <w:tcW w:w="3402" w:type="dxa"/>
            <w:vAlign w:val="center"/>
          </w:tcPr>
          <w:p w14:paraId="17F9BFA4" w14:textId="77777777" w:rsidR="00BF2DFD" w:rsidRPr="00F74EA3" w:rsidRDefault="00BF2DFD" w:rsidP="003A73F5">
            <w:pPr>
              <w:jc w:val="center"/>
            </w:pPr>
          </w:p>
        </w:tc>
      </w:tr>
      <w:tr w:rsidR="00BF2DFD" w:rsidRPr="00F74EA3" w14:paraId="2D2CF33E" w14:textId="77777777" w:rsidTr="003A73F5">
        <w:trPr>
          <w:trHeight w:val="397"/>
          <w:jc w:val="center"/>
        </w:trPr>
        <w:tc>
          <w:tcPr>
            <w:tcW w:w="3402" w:type="dxa"/>
            <w:vAlign w:val="center"/>
          </w:tcPr>
          <w:p w14:paraId="376E5F0D" w14:textId="7EF4FFE4" w:rsidR="00BF2DFD" w:rsidRPr="00F74EA3" w:rsidRDefault="008232AE" w:rsidP="003A73F5">
            <w:pPr>
              <w:tabs>
                <w:tab w:val="left" w:leader="dot" w:pos="2834"/>
              </w:tabs>
              <w:jc w:val="center"/>
            </w:pPr>
            <w:r>
              <w:t>Rustiyana, M.T.</w:t>
            </w:r>
          </w:p>
        </w:tc>
        <w:tc>
          <w:tcPr>
            <w:tcW w:w="1418" w:type="dxa"/>
            <w:vAlign w:val="center"/>
          </w:tcPr>
          <w:p w14:paraId="20414047" w14:textId="77777777" w:rsidR="00BF2DFD" w:rsidRPr="00F74EA3" w:rsidRDefault="00BF2DFD" w:rsidP="003A73F5">
            <w:pPr>
              <w:jc w:val="center"/>
            </w:pPr>
          </w:p>
        </w:tc>
        <w:tc>
          <w:tcPr>
            <w:tcW w:w="3402" w:type="dxa"/>
            <w:vAlign w:val="center"/>
          </w:tcPr>
          <w:p w14:paraId="024BB35F" w14:textId="6505311C" w:rsidR="00BF2DFD" w:rsidRPr="00F74EA3" w:rsidRDefault="008232AE" w:rsidP="003A73F5">
            <w:pPr>
              <w:tabs>
                <w:tab w:val="left" w:leader="dot" w:pos="2943"/>
              </w:tabs>
              <w:jc w:val="center"/>
            </w:pPr>
            <w:r>
              <w:t>Rosmalina, S.T., M.Kom.</w:t>
            </w:r>
          </w:p>
        </w:tc>
      </w:tr>
      <w:tr w:rsidR="00BF2DFD" w:rsidRPr="00F74EA3" w14:paraId="2290AA3C" w14:textId="77777777" w:rsidTr="003A73F5">
        <w:trPr>
          <w:trHeight w:val="397"/>
          <w:jc w:val="center"/>
        </w:trPr>
        <w:tc>
          <w:tcPr>
            <w:tcW w:w="3402" w:type="dxa"/>
            <w:vAlign w:val="center"/>
          </w:tcPr>
          <w:p w14:paraId="307C600D" w14:textId="32463F04" w:rsidR="00BF2DFD" w:rsidRPr="00742393" w:rsidRDefault="00BF2DFD" w:rsidP="003A73F5">
            <w:pPr>
              <w:tabs>
                <w:tab w:val="left" w:leader="dot" w:pos="2834"/>
              </w:tabs>
              <w:jc w:val="center"/>
              <w:rPr>
                <w:lang w:val="en-ID"/>
              </w:rPr>
            </w:pPr>
            <w:r w:rsidRPr="00F74EA3">
              <w:t>NIK.</w:t>
            </w:r>
            <w:r>
              <w:rPr>
                <w:lang w:val="en-ID"/>
              </w:rPr>
              <w:t xml:space="preserve"> </w:t>
            </w:r>
            <w:r w:rsidR="00F17D97">
              <w:rPr>
                <w:lang w:val="en-ID"/>
              </w:rPr>
              <w:t>04104808008</w:t>
            </w:r>
          </w:p>
        </w:tc>
        <w:tc>
          <w:tcPr>
            <w:tcW w:w="1418" w:type="dxa"/>
            <w:vAlign w:val="center"/>
          </w:tcPr>
          <w:p w14:paraId="2E7DAAFD" w14:textId="77777777" w:rsidR="00BF2DFD" w:rsidRPr="00F74EA3" w:rsidRDefault="00BF2DFD" w:rsidP="003A73F5">
            <w:pPr>
              <w:jc w:val="center"/>
            </w:pPr>
          </w:p>
        </w:tc>
        <w:tc>
          <w:tcPr>
            <w:tcW w:w="3402" w:type="dxa"/>
            <w:vAlign w:val="center"/>
          </w:tcPr>
          <w:p w14:paraId="261584B4" w14:textId="2876ACD1" w:rsidR="00BF2DFD" w:rsidRPr="00742393" w:rsidRDefault="00BF2DFD" w:rsidP="003A73F5">
            <w:pPr>
              <w:tabs>
                <w:tab w:val="left" w:leader="dot" w:pos="2958"/>
              </w:tabs>
              <w:jc w:val="center"/>
              <w:rPr>
                <w:lang w:val="en-ID"/>
              </w:rPr>
            </w:pPr>
            <w:r w:rsidRPr="00F74EA3">
              <w:t>NIK.</w:t>
            </w:r>
            <w:r>
              <w:rPr>
                <w:lang w:val="en-ID"/>
              </w:rPr>
              <w:t xml:space="preserve"> </w:t>
            </w:r>
            <w:r w:rsidR="00F17D97">
              <w:rPr>
                <w:lang w:val="en-ID"/>
              </w:rPr>
              <w:t>04104808122</w:t>
            </w:r>
          </w:p>
        </w:tc>
      </w:tr>
    </w:tbl>
    <w:p w14:paraId="22DF8628" w14:textId="77777777" w:rsidR="00BF2DFD" w:rsidRPr="00D51C5E" w:rsidRDefault="00BF2DFD" w:rsidP="00BF2DFD">
      <w:pPr>
        <w:rPr>
          <w:lang w:val="en-ID"/>
        </w:rPr>
      </w:pPr>
      <w:r w:rsidRPr="00F74EA3">
        <w:rPr>
          <w:color w:val="FFFFFF" w:themeColor="background1"/>
          <w:sz w:val="2"/>
          <w:szCs w:val="2"/>
        </w:rPr>
        <w:t>a</w:t>
      </w:r>
      <w:r w:rsidRPr="00F74EA3">
        <w:br w:type="page"/>
      </w:r>
    </w:p>
    <w:p w14:paraId="5AD6F142" w14:textId="77777777" w:rsidR="0018380B" w:rsidRPr="00F74EA3" w:rsidRDefault="0018380B" w:rsidP="0018380B">
      <w:pPr>
        <w:pStyle w:val="HidingHiji"/>
        <w:spacing w:before="0" w:line="960" w:lineRule="auto"/>
      </w:pPr>
      <w:r w:rsidRPr="00F74EA3">
        <w:lastRenderedPageBreak/>
        <w:t>HALAMAN PENGESAHAN LEMBAGA</w:t>
      </w:r>
    </w:p>
    <w:p w14:paraId="4A25D820" w14:textId="77777777" w:rsidR="00246034" w:rsidRPr="0018380B" w:rsidRDefault="00246034" w:rsidP="00246034">
      <w:pPr>
        <w:spacing w:line="360" w:lineRule="auto"/>
        <w:jc w:val="center"/>
        <w:rPr>
          <w:b/>
          <w:color w:val="000000" w:themeColor="text1"/>
          <w:lang w:val="id-ID"/>
        </w:rPr>
      </w:pPr>
      <w:r w:rsidRPr="0018380B">
        <w:rPr>
          <w:b/>
          <w:color w:val="000000" w:themeColor="text1"/>
        </w:rPr>
        <w:t>PENGEMBANGAN</w:t>
      </w:r>
      <w:r w:rsidRPr="0018380B">
        <w:rPr>
          <w:b/>
          <w:color w:val="000000" w:themeColor="text1"/>
          <w:lang w:val="id-ID"/>
        </w:rPr>
        <w:t xml:space="preserve"> APLIKASI  SELEKSI  KELAYAKAN PENGAJUAN PROPOSAL SKRIPSI</w:t>
      </w:r>
      <w:r w:rsidRPr="0018380B">
        <w:rPr>
          <w:b/>
          <w:color w:val="000000" w:themeColor="text1"/>
        </w:rPr>
        <w:t xml:space="preserve"> DAN SIDANG SKRIPSI</w:t>
      </w:r>
      <w:r w:rsidRPr="0018380B">
        <w:rPr>
          <w:b/>
          <w:color w:val="000000" w:themeColor="text1"/>
          <w:lang w:val="id-ID"/>
        </w:rPr>
        <w:t xml:space="preserve"> BERBASIS WEB DI </w:t>
      </w:r>
      <w:r w:rsidRPr="0018380B">
        <w:rPr>
          <w:b/>
          <w:color w:val="000000" w:themeColor="text1"/>
        </w:rPr>
        <w:t>FAKULTAS TEKNOLOGI INFORMASI</w:t>
      </w:r>
    </w:p>
    <w:p w14:paraId="02F266B1" w14:textId="28E128C8" w:rsidR="0018380B" w:rsidRPr="00F74EA3" w:rsidRDefault="00246034" w:rsidP="00246034">
      <w:pPr>
        <w:spacing w:line="360" w:lineRule="auto"/>
        <w:jc w:val="center"/>
        <w:rPr>
          <w:b/>
          <w:bCs/>
        </w:rPr>
      </w:pPr>
      <w:r w:rsidRPr="0018380B">
        <w:rPr>
          <w:b/>
          <w:color w:val="000000" w:themeColor="text1"/>
          <w:lang w:val="id-ID"/>
        </w:rPr>
        <w:t xml:space="preserve"> UNIVERSITAS BALE BANDUNG</w:t>
      </w:r>
    </w:p>
    <w:p w14:paraId="285A557D" w14:textId="77777777" w:rsidR="0018380B" w:rsidRPr="00F74EA3" w:rsidRDefault="0018380B" w:rsidP="0018380B">
      <w:pPr>
        <w:spacing w:line="360" w:lineRule="auto"/>
        <w:jc w:val="center"/>
        <w:rPr>
          <w:b/>
          <w:bCs/>
        </w:rPr>
      </w:pPr>
    </w:p>
    <w:p w14:paraId="2C8E774D" w14:textId="5553378F" w:rsidR="0018380B" w:rsidRPr="00F74EA3" w:rsidRDefault="0018380B" w:rsidP="0018380B">
      <w:pPr>
        <w:spacing w:line="360" w:lineRule="auto"/>
        <w:jc w:val="center"/>
      </w:pPr>
      <w:r w:rsidRPr="00F74EA3">
        <w:t>Disusun oleh:</w:t>
      </w:r>
      <w:r w:rsidRPr="00F74EA3">
        <w:br/>
      </w:r>
      <w:r>
        <w:t>NENG RINA</w:t>
      </w:r>
      <w:r w:rsidRPr="00F74EA3">
        <w:br/>
        <w:t>NPM. 30117002</w:t>
      </w:r>
      <w:r>
        <w:t>0</w:t>
      </w:r>
    </w:p>
    <w:p w14:paraId="70839C1D" w14:textId="77777777" w:rsidR="0018380B" w:rsidRPr="00F74EA3" w:rsidRDefault="0018380B" w:rsidP="0018380B">
      <w:pPr>
        <w:jc w:val="center"/>
      </w:pPr>
    </w:p>
    <w:p w14:paraId="0408E7E5" w14:textId="77777777" w:rsidR="0018380B" w:rsidRPr="00F74EA3" w:rsidRDefault="0018380B" w:rsidP="0018380B">
      <w:pPr>
        <w:spacing w:line="360" w:lineRule="auto"/>
        <w:ind w:left="-284" w:right="-285"/>
        <w:jc w:val="center"/>
      </w:pPr>
      <w:r w:rsidRPr="00F74EA3">
        <w:t>SKRIPSI ini telah diterima dan disetujui untuk memenuhi persyaratan mencapai gelar</w:t>
      </w:r>
    </w:p>
    <w:p w14:paraId="64B4EA45" w14:textId="77777777" w:rsidR="0018380B" w:rsidRPr="00F74EA3" w:rsidRDefault="0018380B" w:rsidP="0018380B">
      <w:pPr>
        <w:spacing w:line="360" w:lineRule="auto"/>
        <w:jc w:val="center"/>
        <w:rPr>
          <w:b/>
          <w:bCs/>
        </w:rPr>
      </w:pPr>
      <w:r w:rsidRPr="00F74EA3">
        <w:rPr>
          <w:b/>
          <w:bCs/>
        </w:rPr>
        <w:t>SARJANA KOMPUTER</w:t>
      </w:r>
      <w:r w:rsidRPr="00F74EA3">
        <w:rPr>
          <w:b/>
          <w:bCs/>
        </w:rPr>
        <w:br/>
      </w:r>
      <w:r w:rsidRPr="00F74EA3">
        <w:rPr>
          <w:b/>
          <w:bCs/>
        </w:rPr>
        <w:br/>
      </w:r>
      <w:r w:rsidRPr="00F74EA3">
        <w:t>Pada</w:t>
      </w:r>
      <w:r w:rsidRPr="00F74EA3">
        <w:br/>
      </w:r>
    </w:p>
    <w:p w14:paraId="0B8C4E1C" w14:textId="77777777" w:rsidR="0018380B" w:rsidRPr="00F74EA3" w:rsidRDefault="0018380B" w:rsidP="0018380B">
      <w:pPr>
        <w:spacing w:line="360" w:lineRule="auto"/>
        <w:jc w:val="center"/>
        <w:rPr>
          <w:b/>
          <w:bCs/>
        </w:rPr>
      </w:pPr>
      <w:r w:rsidRPr="00F74EA3">
        <w:rPr>
          <w:b/>
          <w:bCs/>
        </w:rPr>
        <w:t>PROGRAM STUDI TEKNIK INFORMATIKA</w:t>
      </w:r>
      <w:r w:rsidRPr="00F74EA3">
        <w:rPr>
          <w:b/>
          <w:bCs/>
        </w:rPr>
        <w:br/>
        <w:t>FAKULTAS TEKNOLOGI INFORMASI</w:t>
      </w:r>
      <w:r w:rsidRPr="00F74EA3">
        <w:rPr>
          <w:b/>
          <w:bCs/>
        </w:rPr>
        <w:br/>
        <w:t>UNIVERSITAS BALE BANDUNG</w:t>
      </w:r>
    </w:p>
    <w:p w14:paraId="209D3103" w14:textId="4F1323A6" w:rsidR="0018380B" w:rsidRPr="00F74EA3" w:rsidRDefault="0018380B" w:rsidP="0018380B">
      <w:pPr>
        <w:spacing w:line="360" w:lineRule="auto"/>
        <w:jc w:val="center"/>
      </w:pPr>
    </w:p>
    <w:p w14:paraId="496DF357" w14:textId="29296891" w:rsidR="0018380B" w:rsidRDefault="0018380B" w:rsidP="0018380B">
      <w:pPr>
        <w:jc w:val="center"/>
      </w:pPr>
      <w:r w:rsidRPr="00F74EA3">
        <w:t>Baleendah, Juli 2021</w:t>
      </w:r>
    </w:p>
    <w:p w14:paraId="3BC9E447" w14:textId="7ED0B5C9" w:rsidR="0018380B" w:rsidRPr="00F74EA3" w:rsidRDefault="0018380B" w:rsidP="0018380B">
      <w:pPr>
        <w:jc w:val="center"/>
      </w:pPr>
    </w:p>
    <w:tbl>
      <w:tblPr>
        <w:tblStyle w:val="TableGrid"/>
        <w:tblW w:w="82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418"/>
        <w:gridCol w:w="3402"/>
      </w:tblGrid>
      <w:tr w:rsidR="0018380B" w:rsidRPr="00F74EA3" w14:paraId="6D56990C" w14:textId="77777777" w:rsidTr="003A73F5">
        <w:trPr>
          <w:trHeight w:val="397"/>
          <w:jc w:val="center"/>
        </w:trPr>
        <w:tc>
          <w:tcPr>
            <w:tcW w:w="8222" w:type="dxa"/>
            <w:gridSpan w:val="3"/>
            <w:vAlign w:val="center"/>
          </w:tcPr>
          <w:p w14:paraId="1A1D33BD" w14:textId="4D3FB347" w:rsidR="0018380B" w:rsidRPr="00F74EA3" w:rsidRDefault="00B959D4" w:rsidP="003A73F5">
            <w:pPr>
              <w:jc w:val="center"/>
            </w:pPr>
            <w:r>
              <w:rPr>
                <w:noProof/>
              </w:rPr>
              <mc:AlternateContent>
                <mc:Choice Requires="wpg">
                  <w:drawing>
                    <wp:anchor distT="0" distB="0" distL="114300" distR="114300" simplePos="0" relativeHeight="251816960" behindDoc="1" locked="0" layoutInCell="1" allowOverlap="1" wp14:anchorId="3B0DDBBF" wp14:editId="2D90A80E">
                      <wp:simplePos x="0" y="0"/>
                      <wp:positionH relativeFrom="page">
                        <wp:posOffset>1413510</wp:posOffset>
                      </wp:positionH>
                      <wp:positionV relativeFrom="paragraph">
                        <wp:posOffset>7322185</wp:posOffset>
                      </wp:positionV>
                      <wp:extent cx="1864360" cy="1301115"/>
                      <wp:effectExtent l="3810" t="0" r="0" b="0"/>
                      <wp:wrapNone/>
                      <wp:docPr id="129" name="Group 1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64360" cy="1301115"/>
                                <a:chOff x="2676" y="769"/>
                                <a:chExt cx="2936" cy="2049"/>
                              </a:xfrm>
                            </wpg:grpSpPr>
                            <pic:pic xmlns:pic="http://schemas.openxmlformats.org/drawingml/2006/picture">
                              <pic:nvPicPr>
                                <pic:cNvPr id="13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798" y="768"/>
                                  <a:ext cx="2813" cy="2002"/>
                                </a:xfrm>
                                <a:prstGeom prst="rect">
                                  <a:avLst/>
                                </a:prstGeom>
                                <a:noFill/>
                                <a:extLst>
                                  <a:ext uri="{909E8E84-426E-40DD-AFC4-6F175D3DCCD1}">
                                    <a14:hiddenFill xmlns:a14="http://schemas.microsoft.com/office/drawing/2010/main">
                                      <a:solidFill>
                                        <a:srgbClr val="FFFFFF"/>
                                      </a:solidFill>
                                    </a14:hiddenFill>
                                  </a:ext>
                                </a:extLst>
                              </pic:spPr>
                            </pic:pic>
                            <wps:wsp>
                              <wps:cNvPr id="131" name="Text Box 4"/>
                              <wps:cNvSpPr txBox="1">
                                <a:spLocks noChangeArrowheads="1"/>
                              </wps:cNvSpPr>
                              <wps:spPr bwMode="auto">
                                <a:xfrm>
                                  <a:off x="2675" y="768"/>
                                  <a:ext cx="2936" cy="20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B412CB" w14:textId="77777777" w:rsidR="00B959D4" w:rsidRDefault="00B959D4" w:rsidP="00B959D4">
                                    <w:pPr>
                                      <w:rPr>
                                        <w:rFonts w:ascii="Courier New"/>
                                        <w:sz w:val="26"/>
                                      </w:rPr>
                                    </w:pPr>
                                  </w:p>
                                  <w:p w14:paraId="2041B882" w14:textId="77777777" w:rsidR="00B959D4" w:rsidRDefault="00B959D4" w:rsidP="00B959D4">
                                    <w:pPr>
                                      <w:rPr>
                                        <w:rFonts w:ascii="Courier New"/>
                                        <w:sz w:val="26"/>
                                      </w:rPr>
                                    </w:pPr>
                                  </w:p>
                                  <w:p w14:paraId="14502700" w14:textId="77777777" w:rsidR="00B959D4" w:rsidRDefault="00B959D4" w:rsidP="00B959D4">
                                    <w:pPr>
                                      <w:rPr>
                                        <w:rFonts w:ascii="Courier New"/>
                                        <w:sz w:val="26"/>
                                      </w:rPr>
                                    </w:pPr>
                                  </w:p>
                                  <w:p w14:paraId="61F4E152" w14:textId="77777777" w:rsidR="00B959D4" w:rsidRDefault="00B959D4" w:rsidP="00B959D4">
                                    <w:pPr>
                                      <w:spacing w:before="4"/>
                                      <w:rPr>
                                        <w:rFonts w:ascii="Courier New"/>
                                        <w:sz w:val="35"/>
                                      </w:rPr>
                                    </w:pPr>
                                  </w:p>
                                  <w:p w14:paraId="0A74FB15" w14:textId="77777777" w:rsidR="00B959D4" w:rsidRDefault="00B959D4" w:rsidP="00B959D4">
                                    <w:pPr>
                                      <w:spacing w:line="380" w:lineRule="atLeast"/>
                                      <w:ind w:left="462" w:right="424" w:hanging="463"/>
                                      <w:rPr>
                                        <w:rFonts w:asciiTheme="minorHAnsi"/>
                                      </w:rPr>
                                    </w:pPr>
                                    <w:r>
                                      <w:t>Yudi H diana, .T., M.T IK. 04104808008</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B0DDBBF" id="Group 129" o:spid="_x0000_s1026" style="position:absolute;left:0;text-align:left;margin-left:111.3pt;margin-top:576.55pt;width:146.8pt;height:102.45pt;z-index:-251499520;mso-position-horizontal-relative:page" coordorigin="2676,769" coordsize="2936,204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2798;top:768;width:2813;height:2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">
                        <v:imagedata r:id="rId15" o:title=""/>
                      </v:shape>
                      <v:shapetype id="_x0000_t202" coordsize="21600,21600" o:spt="202" path="m,l,21600r21600,l21600,xe">
                        <v:stroke joinstyle="miter"/>
                        <v:path gradientshapeok="t" o:connecttype="rect"/>
                      </v:shapetype>
                      <v:shape id="Text Box 4" o:spid="_x0000_s1028" type="#_x0000_t202" style="position:absolute;left:2675;top:768;width:2936;height:20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" filled="f" stroked="f">
                        <v:textbox inset="0,0,0,0">
                          <w:txbxContent>
                            <w:p w14:paraId="1DB412CB" w14:textId="77777777" w:rsidR="00B959D4" w:rsidRDefault="00B959D4" w:rsidP="00B959D4">
                              <w:pPr>
                                <w:rPr>
                                  <w:rFonts w:ascii="Courier New"/>
                                  <w:sz w:val="26"/>
                                </w:rPr>
                              </w:pPr>
                            </w:p>
                            <w:p w14:paraId="2041B882" w14:textId="77777777" w:rsidR="00B959D4" w:rsidRDefault="00B959D4" w:rsidP="00B959D4">
                              <w:pPr>
                                <w:rPr>
                                  <w:rFonts w:ascii="Courier New"/>
                                  <w:sz w:val="26"/>
                                </w:rPr>
                              </w:pPr>
                            </w:p>
                            <w:p w14:paraId="14502700" w14:textId="77777777" w:rsidR="00B959D4" w:rsidRDefault="00B959D4" w:rsidP="00B959D4">
                              <w:pPr>
                                <w:rPr>
                                  <w:rFonts w:ascii="Courier New"/>
                                  <w:sz w:val="26"/>
                                </w:rPr>
                              </w:pPr>
                            </w:p>
                            <w:p w14:paraId="61F4E152" w14:textId="77777777" w:rsidR="00B959D4" w:rsidRDefault="00B959D4" w:rsidP="00B959D4">
                              <w:pPr>
                                <w:spacing w:before="4"/>
                                <w:rPr>
                                  <w:rFonts w:ascii="Courier New"/>
                                  <w:sz w:val="35"/>
                                </w:rPr>
                              </w:pPr>
                            </w:p>
                            <w:p w14:paraId="0A74FB15" w14:textId="77777777" w:rsidR="00B959D4" w:rsidRDefault="00B959D4" w:rsidP="00B959D4">
                              <w:pPr>
                                <w:spacing w:line="380" w:lineRule="atLeast"/>
                                <w:ind w:left="462" w:right="424" w:hanging="463"/>
                                <w:rPr>
                                  <w:rFonts w:asciiTheme="minorHAnsi"/>
                                </w:rPr>
                              </w:pPr>
                              <w:r>
                                <w:t>Yudi H diana, .T., M.T IK. 04104808008</w:t>
                              </w:r>
                            </w:p>
                          </w:txbxContent>
                        </v:textbox>
                      </v:shape>
                      <w10:wrap anchorx="page"/>
                    </v:group>
                  </w:pict>
                </mc:Fallback>
              </mc:AlternateContent>
            </w:r>
            <w:r w:rsidR="0018380B" w:rsidRPr="00F74EA3">
              <w:t>Disetujui oleh:</w:t>
            </w:r>
          </w:p>
        </w:tc>
      </w:tr>
      <w:tr w:rsidR="0018380B" w:rsidRPr="00F74EA3" w14:paraId="40D2CAD5" w14:textId="77777777" w:rsidTr="003A73F5">
        <w:trPr>
          <w:trHeight w:val="397"/>
          <w:jc w:val="center"/>
        </w:trPr>
        <w:tc>
          <w:tcPr>
            <w:tcW w:w="3402" w:type="dxa"/>
            <w:vAlign w:val="center"/>
          </w:tcPr>
          <w:p w14:paraId="2E3A54D3" w14:textId="77777777" w:rsidR="0018380B" w:rsidRPr="00F74EA3" w:rsidRDefault="0018380B" w:rsidP="003A73F5">
            <w:pPr>
              <w:jc w:val="center"/>
            </w:pPr>
            <w:r w:rsidRPr="00F74EA3">
              <w:t>Mengetahui,</w:t>
            </w:r>
          </w:p>
        </w:tc>
        <w:tc>
          <w:tcPr>
            <w:tcW w:w="1418" w:type="dxa"/>
            <w:vAlign w:val="center"/>
          </w:tcPr>
          <w:p w14:paraId="0ED4F90C" w14:textId="0BF78D7D" w:rsidR="0018380B" w:rsidRPr="00F74EA3" w:rsidRDefault="0018380B" w:rsidP="003A73F5">
            <w:pPr>
              <w:jc w:val="center"/>
            </w:pPr>
          </w:p>
        </w:tc>
        <w:tc>
          <w:tcPr>
            <w:tcW w:w="3402" w:type="dxa"/>
            <w:vAlign w:val="center"/>
          </w:tcPr>
          <w:p w14:paraId="1B630566" w14:textId="53F64EAC" w:rsidR="0018380B" w:rsidRPr="00F74EA3" w:rsidRDefault="0018380B" w:rsidP="003A73F5">
            <w:pPr>
              <w:jc w:val="center"/>
            </w:pPr>
            <w:r w:rsidRPr="00F74EA3">
              <w:t>Mengesahkan,</w:t>
            </w:r>
          </w:p>
        </w:tc>
      </w:tr>
      <w:tr w:rsidR="0018380B" w:rsidRPr="00F74EA3" w14:paraId="2370E52C" w14:textId="77777777" w:rsidTr="003A73F5">
        <w:trPr>
          <w:trHeight w:val="397"/>
          <w:jc w:val="center"/>
        </w:trPr>
        <w:tc>
          <w:tcPr>
            <w:tcW w:w="3402" w:type="dxa"/>
            <w:vAlign w:val="center"/>
          </w:tcPr>
          <w:p w14:paraId="71BC30BB" w14:textId="4B148E10" w:rsidR="0018380B" w:rsidRPr="00F74EA3" w:rsidRDefault="00250D23" w:rsidP="003A73F5">
            <w:pPr>
              <w:jc w:val="center"/>
            </w:pPr>
            <w:r>
              <w:rPr>
                <w:noProof/>
              </w:rPr>
              <w:drawing>
                <wp:anchor distT="0" distB="0" distL="114300" distR="114300" simplePos="0" relativeHeight="251823104" behindDoc="1" locked="0" layoutInCell="1" allowOverlap="1" wp14:anchorId="0CA97AE0" wp14:editId="4B190C6C">
                  <wp:simplePos x="0" y="0"/>
                  <wp:positionH relativeFrom="column">
                    <wp:posOffset>220345</wp:posOffset>
                  </wp:positionH>
                  <wp:positionV relativeFrom="paragraph">
                    <wp:posOffset>27940</wp:posOffset>
                  </wp:positionV>
                  <wp:extent cx="2362200" cy="1333500"/>
                  <wp:effectExtent l="0" t="0" r="0" b="0"/>
                  <wp:wrapNone/>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2362200" cy="1333500"/>
                          </a:xfrm>
                          <a:prstGeom prst="rect">
                            <a:avLst/>
                          </a:prstGeom>
                        </pic:spPr>
                      </pic:pic>
                    </a:graphicData>
                  </a:graphic>
                  <wp14:sizeRelH relativeFrom="margin">
                    <wp14:pctWidth>0</wp14:pctWidth>
                  </wp14:sizeRelH>
                  <wp14:sizeRelV relativeFrom="margin">
                    <wp14:pctHeight>0</wp14:pctHeight>
                  </wp14:sizeRelV>
                </wp:anchor>
              </w:drawing>
            </w:r>
            <w:r w:rsidR="0018380B" w:rsidRPr="00F74EA3">
              <w:t>Dekan,</w:t>
            </w:r>
          </w:p>
          <w:p w14:paraId="5BA67097" w14:textId="498DC774" w:rsidR="0018380B" w:rsidRPr="00F74EA3" w:rsidRDefault="0018380B" w:rsidP="003A73F5">
            <w:pPr>
              <w:jc w:val="center"/>
            </w:pPr>
          </w:p>
        </w:tc>
        <w:tc>
          <w:tcPr>
            <w:tcW w:w="1418" w:type="dxa"/>
            <w:vAlign w:val="center"/>
          </w:tcPr>
          <w:p w14:paraId="1B3A3809" w14:textId="1B5D562D" w:rsidR="0018380B" w:rsidRPr="00F74EA3" w:rsidRDefault="0018380B" w:rsidP="003A73F5">
            <w:pPr>
              <w:jc w:val="center"/>
            </w:pPr>
          </w:p>
        </w:tc>
        <w:tc>
          <w:tcPr>
            <w:tcW w:w="3402" w:type="dxa"/>
            <w:vAlign w:val="center"/>
          </w:tcPr>
          <w:p w14:paraId="23846951" w14:textId="3B4D4E68" w:rsidR="0018380B" w:rsidRPr="00F74EA3" w:rsidRDefault="0018380B" w:rsidP="003A73F5">
            <w:pPr>
              <w:jc w:val="center"/>
            </w:pPr>
            <w:r w:rsidRPr="00F74EA3">
              <w:t>Ketua Program Studi</w:t>
            </w:r>
          </w:p>
          <w:p w14:paraId="29C91D2C" w14:textId="3CF233CF" w:rsidR="0018380B" w:rsidRPr="00F74EA3" w:rsidRDefault="0018380B" w:rsidP="003A73F5">
            <w:pPr>
              <w:jc w:val="center"/>
            </w:pPr>
          </w:p>
        </w:tc>
      </w:tr>
      <w:tr w:rsidR="0018380B" w:rsidRPr="00F74EA3" w14:paraId="14C8D853" w14:textId="77777777" w:rsidTr="003A73F5">
        <w:trPr>
          <w:trHeight w:val="397"/>
          <w:jc w:val="center"/>
        </w:trPr>
        <w:tc>
          <w:tcPr>
            <w:tcW w:w="3402" w:type="dxa"/>
            <w:vAlign w:val="center"/>
          </w:tcPr>
          <w:p w14:paraId="074D8578" w14:textId="77777777" w:rsidR="0018380B" w:rsidRDefault="0018380B" w:rsidP="003A73F5">
            <w:pPr>
              <w:jc w:val="center"/>
            </w:pPr>
          </w:p>
          <w:p w14:paraId="383D01AF" w14:textId="77777777" w:rsidR="0018380B" w:rsidRDefault="0018380B" w:rsidP="003A73F5">
            <w:pPr>
              <w:jc w:val="center"/>
            </w:pPr>
          </w:p>
          <w:p w14:paraId="31C6F217" w14:textId="77777777" w:rsidR="0018380B" w:rsidRDefault="0018380B" w:rsidP="003A73F5">
            <w:pPr>
              <w:jc w:val="center"/>
            </w:pPr>
          </w:p>
          <w:p w14:paraId="3D1487B3" w14:textId="177655D1" w:rsidR="0018380B" w:rsidRPr="00F74EA3" w:rsidRDefault="0018380B" w:rsidP="003A73F5">
            <w:pPr>
              <w:jc w:val="center"/>
            </w:pPr>
          </w:p>
        </w:tc>
        <w:tc>
          <w:tcPr>
            <w:tcW w:w="1418" w:type="dxa"/>
            <w:vAlign w:val="center"/>
          </w:tcPr>
          <w:p w14:paraId="57A6B924" w14:textId="77777777" w:rsidR="0018380B" w:rsidRPr="00F74EA3" w:rsidRDefault="0018380B" w:rsidP="003A73F5">
            <w:pPr>
              <w:jc w:val="center"/>
            </w:pPr>
          </w:p>
        </w:tc>
        <w:tc>
          <w:tcPr>
            <w:tcW w:w="3402" w:type="dxa"/>
            <w:vAlign w:val="center"/>
          </w:tcPr>
          <w:p w14:paraId="32196F1F" w14:textId="415467E2" w:rsidR="0018380B" w:rsidRPr="00F74EA3" w:rsidRDefault="00B959D4" w:rsidP="003A73F5">
            <w:pPr>
              <w:jc w:val="center"/>
            </w:pPr>
            <w:r>
              <w:rPr>
                <w:noProof/>
              </w:rPr>
              <w:drawing>
                <wp:anchor distT="0" distB="0" distL="0" distR="0" simplePos="0" relativeHeight="251819008" behindDoc="1" locked="0" layoutInCell="1" allowOverlap="1" wp14:anchorId="39D004E8" wp14:editId="124982C2">
                  <wp:simplePos x="0" y="0"/>
                  <wp:positionH relativeFrom="page">
                    <wp:posOffset>449580</wp:posOffset>
                  </wp:positionH>
                  <wp:positionV relativeFrom="paragraph">
                    <wp:posOffset>-116840</wp:posOffset>
                  </wp:positionV>
                  <wp:extent cx="1297940" cy="1162050"/>
                  <wp:effectExtent l="0" t="0" r="0" b="0"/>
                  <wp:wrapNone/>
                  <wp:docPr id="139"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jpeg"/>
                          <pic:cNvPicPr/>
                        </pic:nvPicPr>
                        <pic:blipFill>
                          <a:blip r:embed="rId10" cstate="print">
                            <a:extLst>
                              <a:ext uri="{BEBA8EAE-BF5A-486C-A8C5-ECC9F3942E4B}">
                                <a14:imgProps xmlns:a14="http://schemas.microsoft.com/office/drawing/2010/main">
                                  <a14:imgLayer r:embed="rId11">
                                    <a14:imgEffect>
                                      <a14:backgroundRemoval t="2381" b="90212" l="3756" r="94366">
                                        <a14:foregroundMark x1="15023" y1="42328" x2="15023" y2="42328"/>
                                        <a14:foregroundMark x1="3756" y1="90476" x2="3756" y2="90476"/>
                                        <a14:foregroundMark x1="67606" y1="2381" x2="67606" y2="2381"/>
                                        <a14:foregroundMark x1="94366" y1="10847" x2="94366" y2="10847"/>
                                        <a14:foregroundMark x1="33333" y1="34921" x2="33333" y2="34921"/>
                                        <a14:foregroundMark x1="39906" y1="27249" x2="39906" y2="27249"/>
                                        <a14:foregroundMark x1="45540" y1="66402" x2="50939" y2="60053"/>
                                        <a14:foregroundMark x1="42019" y1="25132" x2="50939" y2="15344"/>
                                        <a14:foregroundMark x1="28169" y1="56349" x2="28169" y2="56349"/>
                                        <a14:foregroundMark x1="41329" y1="69411" x2="40376" y2="70106"/>
                                        <a14:backgroundMark x1="41080" y1="70106" x2="42723" y2="67725"/>
                                        <a14:backgroundMark x1="42723" y1="67725" x2="45305" y2="65873"/>
                                      </a14:backgroundRemoval>
                                    </a14:imgEffect>
                                  </a14:imgLayer>
                                </a14:imgProps>
                              </a:ext>
                            </a:extLst>
                          </a:blip>
                          <a:stretch>
                            <a:fillRect/>
                          </a:stretch>
                        </pic:blipFill>
                        <pic:spPr>
                          <a:xfrm>
                            <a:off x="0" y="0"/>
                            <a:ext cx="1297940" cy="1162050"/>
                          </a:xfrm>
                          <a:prstGeom prst="rect">
                            <a:avLst/>
                          </a:prstGeom>
                        </pic:spPr>
                      </pic:pic>
                    </a:graphicData>
                  </a:graphic>
                  <wp14:sizeRelH relativeFrom="margin">
                    <wp14:pctWidth>0</wp14:pctWidth>
                  </wp14:sizeRelH>
                  <wp14:sizeRelV relativeFrom="margin">
                    <wp14:pctHeight>0</wp14:pctHeight>
                  </wp14:sizeRelV>
                </wp:anchor>
              </w:drawing>
            </w:r>
          </w:p>
        </w:tc>
      </w:tr>
      <w:tr w:rsidR="0018380B" w:rsidRPr="00F74EA3" w14:paraId="4B361FA0" w14:textId="77777777" w:rsidTr="003A73F5">
        <w:trPr>
          <w:trHeight w:val="397"/>
          <w:jc w:val="center"/>
        </w:trPr>
        <w:tc>
          <w:tcPr>
            <w:tcW w:w="3402" w:type="dxa"/>
            <w:vAlign w:val="center"/>
          </w:tcPr>
          <w:p w14:paraId="781F9661" w14:textId="21353F8F" w:rsidR="0018380B" w:rsidRPr="00F74EA3" w:rsidRDefault="0018380B" w:rsidP="003A73F5">
            <w:pPr>
              <w:jc w:val="center"/>
            </w:pPr>
          </w:p>
        </w:tc>
        <w:tc>
          <w:tcPr>
            <w:tcW w:w="1418" w:type="dxa"/>
            <w:vAlign w:val="center"/>
          </w:tcPr>
          <w:p w14:paraId="6ED90A36" w14:textId="77777777" w:rsidR="0018380B" w:rsidRPr="00F74EA3" w:rsidRDefault="0018380B" w:rsidP="003A73F5">
            <w:pPr>
              <w:jc w:val="center"/>
            </w:pPr>
          </w:p>
        </w:tc>
        <w:tc>
          <w:tcPr>
            <w:tcW w:w="3402" w:type="dxa"/>
            <w:vAlign w:val="center"/>
          </w:tcPr>
          <w:p w14:paraId="1769A6F1" w14:textId="690216ED" w:rsidR="0018380B" w:rsidRPr="00F74EA3" w:rsidRDefault="0018380B" w:rsidP="003A73F5">
            <w:pPr>
              <w:jc w:val="center"/>
            </w:pPr>
            <w:r w:rsidRPr="00F74EA3">
              <w:t>Yusuf Muharam, M.Kom</w:t>
            </w:r>
          </w:p>
        </w:tc>
      </w:tr>
      <w:tr w:rsidR="0018380B" w:rsidRPr="00F74EA3" w14:paraId="0F690F3D" w14:textId="77777777" w:rsidTr="003A73F5">
        <w:trPr>
          <w:trHeight w:val="397"/>
          <w:jc w:val="center"/>
        </w:trPr>
        <w:tc>
          <w:tcPr>
            <w:tcW w:w="3402" w:type="dxa"/>
            <w:vAlign w:val="center"/>
          </w:tcPr>
          <w:p w14:paraId="7668202D" w14:textId="43A9259B" w:rsidR="0018380B" w:rsidRPr="00F74EA3" w:rsidRDefault="0018380B" w:rsidP="003A73F5">
            <w:pPr>
              <w:jc w:val="center"/>
            </w:pPr>
            <w:r w:rsidRPr="00F74EA3">
              <w:t>NIK. 04104808008</w:t>
            </w:r>
          </w:p>
        </w:tc>
        <w:tc>
          <w:tcPr>
            <w:tcW w:w="1418" w:type="dxa"/>
            <w:vAlign w:val="center"/>
          </w:tcPr>
          <w:p w14:paraId="13A76380" w14:textId="340A1793" w:rsidR="0018380B" w:rsidRPr="00F74EA3" w:rsidRDefault="0018380B" w:rsidP="003A73F5">
            <w:pPr>
              <w:jc w:val="center"/>
            </w:pPr>
          </w:p>
        </w:tc>
        <w:tc>
          <w:tcPr>
            <w:tcW w:w="3402" w:type="dxa"/>
            <w:vAlign w:val="center"/>
          </w:tcPr>
          <w:p w14:paraId="17A0D070" w14:textId="3964C96C" w:rsidR="0018380B" w:rsidRPr="00F74EA3" w:rsidRDefault="0018380B" w:rsidP="003A73F5">
            <w:pPr>
              <w:jc w:val="center"/>
            </w:pPr>
            <w:r w:rsidRPr="00F74EA3">
              <w:t>NIK. 04104820003</w:t>
            </w:r>
          </w:p>
        </w:tc>
      </w:tr>
    </w:tbl>
    <w:p w14:paraId="4C7A53A0" w14:textId="51DA5DFC" w:rsidR="0018380B" w:rsidRPr="00F74EA3" w:rsidRDefault="0018380B" w:rsidP="0018380B">
      <w:r w:rsidRPr="00F74EA3">
        <w:rPr>
          <w:color w:val="FFFFFF" w:themeColor="background1"/>
          <w:sz w:val="2"/>
          <w:szCs w:val="2"/>
        </w:rPr>
        <w:t>a</w:t>
      </w:r>
      <w:r w:rsidRPr="00F74EA3">
        <w:br w:type="page"/>
      </w:r>
    </w:p>
    <w:p w14:paraId="619F6179" w14:textId="77777777" w:rsidR="0018380B" w:rsidRPr="00F74EA3" w:rsidRDefault="0018380B" w:rsidP="0018380B">
      <w:pPr>
        <w:pStyle w:val="HidingHiji"/>
        <w:spacing w:before="0" w:line="960" w:lineRule="auto"/>
      </w:pPr>
      <w:r w:rsidRPr="00F74EA3">
        <w:lastRenderedPageBreak/>
        <w:t>HALAMAN PERNYATAAN</w:t>
      </w:r>
    </w:p>
    <w:p w14:paraId="3A6B4B9B" w14:textId="77777777" w:rsidR="0018380B" w:rsidRPr="00F74EA3" w:rsidRDefault="0018380B" w:rsidP="0018380B">
      <w:pPr>
        <w:spacing w:line="480" w:lineRule="auto"/>
      </w:pPr>
      <w:r w:rsidRPr="00F74EA3">
        <w:t>Saya yang bertanda tangan dibawah ini:</w:t>
      </w:r>
    </w:p>
    <w:p w14:paraId="41403B52" w14:textId="47BAF851" w:rsidR="0018380B" w:rsidRPr="00F74EA3" w:rsidRDefault="0018380B" w:rsidP="0018380B">
      <w:pPr>
        <w:tabs>
          <w:tab w:val="left" w:pos="709"/>
          <w:tab w:val="left" w:pos="851"/>
        </w:tabs>
        <w:spacing w:line="360" w:lineRule="auto"/>
      </w:pPr>
      <w:r w:rsidRPr="00F74EA3">
        <w:t>Nama</w:t>
      </w:r>
      <w:r w:rsidRPr="00F74EA3">
        <w:tab/>
        <w:t>:</w:t>
      </w:r>
      <w:r w:rsidRPr="00F74EA3">
        <w:tab/>
      </w:r>
      <w:r>
        <w:t>Neng Rina</w:t>
      </w:r>
    </w:p>
    <w:p w14:paraId="5830939A" w14:textId="091120BC" w:rsidR="0018380B" w:rsidRPr="00F74EA3" w:rsidRDefault="0018380B" w:rsidP="0018380B">
      <w:pPr>
        <w:tabs>
          <w:tab w:val="left" w:pos="709"/>
          <w:tab w:val="left" w:pos="851"/>
        </w:tabs>
        <w:spacing w:line="360" w:lineRule="auto"/>
      </w:pPr>
      <w:r w:rsidRPr="00F74EA3">
        <w:t>NPM</w:t>
      </w:r>
      <w:r w:rsidRPr="00F74EA3">
        <w:tab/>
        <w:t>:</w:t>
      </w:r>
      <w:r w:rsidRPr="00F74EA3">
        <w:tab/>
        <w:t>30117002</w:t>
      </w:r>
      <w:r>
        <w:t>0</w:t>
      </w:r>
    </w:p>
    <w:p w14:paraId="5A9B5A7A" w14:textId="77777777" w:rsidR="0018380B" w:rsidRPr="00F74EA3" w:rsidRDefault="0018380B" w:rsidP="0018380B">
      <w:pPr>
        <w:spacing w:line="480" w:lineRule="auto"/>
      </w:pPr>
      <w:r w:rsidRPr="00F74EA3">
        <w:t>Judul Skripsi:</w:t>
      </w:r>
    </w:p>
    <w:p w14:paraId="60E63C5F" w14:textId="77777777" w:rsidR="00246034" w:rsidRPr="0018380B" w:rsidRDefault="00246034" w:rsidP="00246034">
      <w:pPr>
        <w:spacing w:line="360" w:lineRule="auto"/>
        <w:jc w:val="center"/>
        <w:rPr>
          <w:b/>
          <w:color w:val="000000" w:themeColor="text1"/>
          <w:lang w:val="id-ID"/>
        </w:rPr>
      </w:pPr>
      <w:r w:rsidRPr="0018380B">
        <w:rPr>
          <w:b/>
          <w:color w:val="000000" w:themeColor="text1"/>
        </w:rPr>
        <w:t>PENGEMBANGAN</w:t>
      </w:r>
      <w:r w:rsidRPr="0018380B">
        <w:rPr>
          <w:b/>
          <w:color w:val="000000" w:themeColor="text1"/>
          <w:lang w:val="id-ID"/>
        </w:rPr>
        <w:t xml:space="preserve"> APLIKASI  SELEKSI  KELAYAKAN PENGAJUAN PROPOSAL SKRIPSI</w:t>
      </w:r>
      <w:r w:rsidRPr="0018380B">
        <w:rPr>
          <w:b/>
          <w:color w:val="000000" w:themeColor="text1"/>
        </w:rPr>
        <w:t xml:space="preserve"> DAN SIDANG SKRIPSI</w:t>
      </w:r>
      <w:r w:rsidRPr="0018380B">
        <w:rPr>
          <w:b/>
          <w:color w:val="000000" w:themeColor="text1"/>
          <w:lang w:val="id-ID"/>
        </w:rPr>
        <w:t xml:space="preserve"> BERBASIS WEB DI </w:t>
      </w:r>
      <w:r w:rsidRPr="0018380B">
        <w:rPr>
          <w:b/>
          <w:color w:val="000000" w:themeColor="text1"/>
        </w:rPr>
        <w:t>FAKULTAS TEKNOLOGI INFORMASI</w:t>
      </w:r>
    </w:p>
    <w:p w14:paraId="491B5124" w14:textId="50B0158B" w:rsidR="0018380B" w:rsidRDefault="00246034" w:rsidP="00246034">
      <w:pPr>
        <w:spacing w:line="360" w:lineRule="auto"/>
        <w:jc w:val="center"/>
        <w:rPr>
          <w:b/>
          <w:color w:val="000000" w:themeColor="text1"/>
          <w:lang w:val="id-ID"/>
        </w:rPr>
      </w:pPr>
      <w:r w:rsidRPr="0018380B">
        <w:rPr>
          <w:b/>
          <w:color w:val="000000" w:themeColor="text1"/>
          <w:lang w:val="id-ID"/>
        </w:rPr>
        <w:t xml:space="preserve"> UNIVERSITAS BALE BANDUNG</w:t>
      </w:r>
    </w:p>
    <w:p w14:paraId="0E3746A6" w14:textId="77777777" w:rsidR="00246034" w:rsidRPr="00F74EA3" w:rsidRDefault="00246034" w:rsidP="00246034">
      <w:pPr>
        <w:spacing w:line="360" w:lineRule="auto"/>
        <w:jc w:val="center"/>
        <w:rPr>
          <w:b/>
          <w:bCs/>
        </w:rPr>
      </w:pPr>
    </w:p>
    <w:p w14:paraId="1340F362" w14:textId="77777777" w:rsidR="0018380B" w:rsidRPr="00F74EA3" w:rsidRDefault="0018380B" w:rsidP="00F0110C">
      <w:pPr>
        <w:spacing w:line="360" w:lineRule="auto"/>
        <w:jc w:val="both"/>
      </w:pPr>
      <w:r w:rsidRPr="00F74EA3">
        <w:t xml:space="preserve">Menyatakan dengan sebenarnya bahwa penulisan skripsi ini berdasarkan hasil penelitian, pemikiran, dan pemaparan asli dari saya sendiri, baik untuk naskah laporan maupun kegiatan </w:t>
      </w:r>
      <w:r w:rsidRPr="00F74EA3">
        <w:rPr>
          <w:i/>
          <w:iCs/>
        </w:rPr>
        <w:t>programming</w:t>
      </w:r>
      <w:r w:rsidRPr="00F74EA3">
        <w:t xml:space="preserve"> yang tercantum sebagai bagian dari skripsi ini. Jika terdapat karya orang lain, saya mencantumkan sumber yang jelas.</w:t>
      </w:r>
    </w:p>
    <w:p w14:paraId="3DC5BAF0" w14:textId="77777777" w:rsidR="0018380B" w:rsidRPr="00F74EA3" w:rsidRDefault="0018380B" w:rsidP="00F0110C">
      <w:pPr>
        <w:spacing w:line="360" w:lineRule="auto"/>
        <w:jc w:val="both"/>
      </w:pPr>
      <w:r w:rsidRPr="00F74EA3">
        <w:t>Pernyataan ini saya buat dengan sesungguhnya dan apabila dikemudian hari terdapat penyimpangan dan ketidakbenaran dalam pernyataan ini, maka saya bersedia menerima sanksi akademik berupa pencabutan gelar yang telah diperoleh karena karya tulis ini dan sanksi lain sesuai dengan peraturan yang berlaku di FAKULTAS TEKNOLOGI INFORMASI UNIVERSITAS BALE BANDUNG.</w:t>
      </w:r>
    </w:p>
    <w:p w14:paraId="65A155D6" w14:textId="77777777" w:rsidR="0018380B" w:rsidRPr="00F74EA3" w:rsidRDefault="0018380B" w:rsidP="00F0110C">
      <w:pPr>
        <w:spacing w:line="360" w:lineRule="auto"/>
        <w:jc w:val="both"/>
      </w:pPr>
      <w:r w:rsidRPr="00F74EA3">
        <w:t>Demikian surat pernyataan ini saya buat dalam keadaan sadar tanpa paksaan dari pihak manapun.</w:t>
      </w:r>
    </w:p>
    <w:p w14:paraId="7966EBF9" w14:textId="77777777" w:rsidR="0018380B" w:rsidRPr="00F74EA3" w:rsidRDefault="0018380B" w:rsidP="0018380B">
      <w:pPr>
        <w:spacing w:line="360" w:lineRule="auto"/>
      </w:pPr>
    </w:p>
    <w:tbl>
      <w:tblPr>
        <w:tblStyle w:val="TableGrid"/>
        <w:tblW w:w="82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6"/>
        <w:gridCol w:w="1547"/>
        <w:gridCol w:w="3509"/>
      </w:tblGrid>
      <w:tr w:rsidR="0018380B" w:rsidRPr="00F74EA3" w14:paraId="363B10B7" w14:textId="77777777" w:rsidTr="00F0110C">
        <w:trPr>
          <w:trHeight w:val="397"/>
          <w:jc w:val="center"/>
        </w:trPr>
        <w:tc>
          <w:tcPr>
            <w:tcW w:w="3166" w:type="dxa"/>
            <w:vAlign w:val="center"/>
          </w:tcPr>
          <w:p w14:paraId="7C77AB9C" w14:textId="77777777" w:rsidR="0018380B" w:rsidRPr="00F74EA3" w:rsidRDefault="0018380B" w:rsidP="0018380B">
            <w:pPr>
              <w:spacing w:line="360" w:lineRule="auto"/>
              <w:jc w:val="center"/>
            </w:pPr>
          </w:p>
        </w:tc>
        <w:tc>
          <w:tcPr>
            <w:tcW w:w="1547" w:type="dxa"/>
            <w:vAlign w:val="center"/>
          </w:tcPr>
          <w:p w14:paraId="15FF7F21" w14:textId="77777777" w:rsidR="0018380B" w:rsidRPr="00F74EA3" w:rsidRDefault="0018380B" w:rsidP="0018380B">
            <w:pPr>
              <w:spacing w:line="360" w:lineRule="auto"/>
              <w:jc w:val="center"/>
            </w:pPr>
          </w:p>
        </w:tc>
        <w:tc>
          <w:tcPr>
            <w:tcW w:w="3509" w:type="dxa"/>
            <w:vAlign w:val="center"/>
          </w:tcPr>
          <w:p w14:paraId="05BCC76B" w14:textId="408AA0D6" w:rsidR="00246034" w:rsidRPr="00F74EA3" w:rsidRDefault="0018380B" w:rsidP="00F0110C">
            <w:pPr>
              <w:spacing w:line="360" w:lineRule="auto"/>
              <w:jc w:val="center"/>
            </w:pPr>
            <w:r>
              <w:t>Baleendah, Ju</w:t>
            </w:r>
            <w:r>
              <w:rPr>
                <w:lang w:val="en-ID"/>
              </w:rPr>
              <w:t>l</w:t>
            </w:r>
            <w:r w:rsidRPr="00F74EA3">
              <w:t>i 2021</w:t>
            </w:r>
          </w:p>
        </w:tc>
      </w:tr>
      <w:tr w:rsidR="0018380B" w:rsidRPr="00F74EA3" w14:paraId="52A3467B" w14:textId="77777777" w:rsidTr="00F0110C">
        <w:trPr>
          <w:trHeight w:val="397"/>
          <w:jc w:val="center"/>
        </w:trPr>
        <w:tc>
          <w:tcPr>
            <w:tcW w:w="3166" w:type="dxa"/>
            <w:vAlign w:val="center"/>
          </w:tcPr>
          <w:p w14:paraId="12FD02D7" w14:textId="77777777" w:rsidR="0018380B" w:rsidRPr="00F74EA3" w:rsidRDefault="0018380B" w:rsidP="0018380B">
            <w:pPr>
              <w:spacing w:line="360" w:lineRule="auto"/>
              <w:jc w:val="center"/>
            </w:pPr>
          </w:p>
        </w:tc>
        <w:tc>
          <w:tcPr>
            <w:tcW w:w="1547" w:type="dxa"/>
            <w:vAlign w:val="center"/>
          </w:tcPr>
          <w:p w14:paraId="0F62BB17" w14:textId="77777777" w:rsidR="0018380B" w:rsidRPr="00F74EA3" w:rsidRDefault="0018380B" w:rsidP="0018380B">
            <w:pPr>
              <w:spacing w:line="360" w:lineRule="auto"/>
              <w:jc w:val="center"/>
            </w:pPr>
          </w:p>
        </w:tc>
        <w:tc>
          <w:tcPr>
            <w:tcW w:w="3509" w:type="dxa"/>
            <w:vAlign w:val="center"/>
          </w:tcPr>
          <w:p w14:paraId="59B011AF" w14:textId="77777777" w:rsidR="0018380B" w:rsidRPr="00F74EA3" w:rsidRDefault="0018380B" w:rsidP="0018380B">
            <w:pPr>
              <w:spacing w:line="360" w:lineRule="auto"/>
              <w:jc w:val="center"/>
            </w:pPr>
            <w:r w:rsidRPr="00F74EA3">
              <w:t>Yang membuat pernyataan</w:t>
            </w:r>
          </w:p>
        </w:tc>
      </w:tr>
      <w:tr w:rsidR="0018380B" w:rsidRPr="00F74EA3" w14:paraId="11AAB021" w14:textId="77777777" w:rsidTr="00F0110C">
        <w:trPr>
          <w:trHeight w:val="397"/>
          <w:jc w:val="center"/>
        </w:trPr>
        <w:tc>
          <w:tcPr>
            <w:tcW w:w="3166" w:type="dxa"/>
            <w:vAlign w:val="center"/>
          </w:tcPr>
          <w:p w14:paraId="5CD3C9B4" w14:textId="77777777" w:rsidR="0018380B" w:rsidRPr="00F74EA3" w:rsidRDefault="0018380B" w:rsidP="0018380B">
            <w:pPr>
              <w:spacing w:line="360" w:lineRule="auto"/>
              <w:jc w:val="center"/>
            </w:pPr>
          </w:p>
        </w:tc>
        <w:tc>
          <w:tcPr>
            <w:tcW w:w="1547" w:type="dxa"/>
            <w:vAlign w:val="center"/>
          </w:tcPr>
          <w:p w14:paraId="43EDE33F" w14:textId="77777777" w:rsidR="0018380B" w:rsidRPr="00F74EA3" w:rsidRDefault="0018380B" w:rsidP="0018380B">
            <w:pPr>
              <w:spacing w:line="360" w:lineRule="auto"/>
              <w:jc w:val="center"/>
            </w:pPr>
          </w:p>
        </w:tc>
        <w:tc>
          <w:tcPr>
            <w:tcW w:w="3509" w:type="dxa"/>
            <w:vAlign w:val="center"/>
          </w:tcPr>
          <w:p w14:paraId="1833AE19" w14:textId="77777777" w:rsidR="0018380B" w:rsidRPr="00F74EA3" w:rsidRDefault="0018380B" w:rsidP="0018380B">
            <w:pPr>
              <w:spacing w:line="360" w:lineRule="auto"/>
              <w:jc w:val="center"/>
            </w:pPr>
          </w:p>
        </w:tc>
      </w:tr>
      <w:tr w:rsidR="0018380B" w:rsidRPr="00F74EA3" w14:paraId="154E6CB7" w14:textId="77777777" w:rsidTr="00F0110C">
        <w:trPr>
          <w:trHeight w:val="397"/>
          <w:jc w:val="center"/>
        </w:trPr>
        <w:tc>
          <w:tcPr>
            <w:tcW w:w="3166" w:type="dxa"/>
            <w:vAlign w:val="center"/>
          </w:tcPr>
          <w:p w14:paraId="5C339A8F" w14:textId="77777777" w:rsidR="0018380B" w:rsidRPr="00F74EA3" w:rsidRDefault="0018380B" w:rsidP="0018380B">
            <w:pPr>
              <w:spacing w:line="360" w:lineRule="auto"/>
              <w:jc w:val="center"/>
            </w:pPr>
          </w:p>
        </w:tc>
        <w:tc>
          <w:tcPr>
            <w:tcW w:w="1547" w:type="dxa"/>
            <w:vAlign w:val="center"/>
          </w:tcPr>
          <w:p w14:paraId="42BD3F1C" w14:textId="77777777" w:rsidR="0018380B" w:rsidRPr="00F74EA3" w:rsidRDefault="0018380B" w:rsidP="0018380B">
            <w:pPr>
              <w:spacing w:line="360" w:lineRule="auto"/>
              <w:jc w:val="center"/>
            </w:pPr>
          </w:p>
        </w:tc>
        <w:tc>
          <w:tcPr>
            <w:tcW w:w="3509" w:type="dxa"/>
            <w:vAlign w:val="center"/>
          </w:tcPr>
          <w:p w14:paraId="712AE2DF" w14:textId="77777777" w:rsidR="0018380B" w:rsidRPr="00F74EA3" w:rsidRDefault="0018380B" w:rsidP="0018380B">
            <w:pPr>
              <w:spacing w:line="360" w:lineRule="auto"/>
              <w:jc w:val="center"/>
            </w:pPr>
          </w:p>
        </w:tc>
      </w:tr>
      <w:tr w:rsidR="0018380B" w:rsidRPr="00F74EA3" w14:paraId="0FFAD7AF" w14:textId="77777777" w:rsidTr="00F0110C">
        <w:trPr>
          <w:trHeight w:val="397"/>
          <w:jc w:val="center"/>
        </w:trPr>
        <w:tc>
          <w:tcPr>
            <w:tcW w:w="3166" w:type="dxa"/>
            <w:vAlign w:val="center"/>
          </w:tcPr>
          <w:p w14:paraId="7CAD6AF0" w14:textId="77777777" w:rsidR="0018380B" w:rsidRPr="00F74EA3" w:rsidRDefault="0018380B" w:rsidP="0018380B">
            <w:pPr>
              <w:spacing w:line="360" w:lineRule="auto"/>
              <w:jc w:val="center"/>
            </w:pPr>
          </w:p>
        </w:tc>
        <w:tc>
          <w:tcPr>
            <w:tcW w:w="1547" w:type="dxa"/>
            <w:vAlign w:val="center"/>
          </w:tcPr>
          <w:p w14:paraId="23EC7DD0" w14:textId="77777777" w:rsidR="0018380B" w:rsidRPr="00F74EA3" w:rsidRDefault="0018380B" w:rsidP="0018380B">
            <w:pPr>
              <w:spacing w:line="360" w:lineRule="auto"/>
              <w:jc w:val="center"/>
            </w:pPr>
          </w:p>
        </w:tc>
        <w:tc>
          <w:tcPr>
            <w:tcW w:w="3509" w:type="dxa"/>
            <w:vAlign w:val="center"/>
          </w:tcPr>
          <w:p w14:paraId="42A35B85" w14:textId="77777777" w:rsidR="0018380B" w:rsidRPr="00F74EA3" w:rsidRDefault="0018380B" w:rsidP="0018380B">
            <w:pPr>
              <w:spacing w:line="360" w:lineRule="auto"/>
              <w:jc w:val="center"/>
            </w:pPr>
          </w:p>
        </w:tc>
      </w:tr>
      <w:tr w:rsidR="0018380B" w:rsidRPr="00F74EA3" w14:paraId="0014F1F1" w14:textId="77777777" w:rsidTr="00F0110C">
        <w:trPr>
          <w:trHeight w:val="397"/>
          <w:jc w:val="center"/>
        </w:trPr>
        <w:tc>
          <w:tcPr>
            <w:tcW w:w="3166" w:type="dxa"/>
            <w:vAlign w:val="center"/>
          </w:tcPr>
          <w:p w14:paraId="25310A4D" w14:textId="77777777" w:rsidR="0018380B" w:rsidRPr="00F74EA3" w:rsidRDefault="0018380B" w:rsidP="0018380B">
            <w:pPr>
              <w:spacing w:line="360" w:lineRule="auto"/>
              <w:jc w:val="center"/>
            </w:pPr>
          </w:p>
        </w:tc>
        <w:tc>
          <w:tcPr>
            <w:tcW w:w="1547" w:type="dxa"/>
            <w:vAlign w:val="center"/>
          </w:tcPr>
          <w:p w14:paraId="6564E883" w14:textId="77777777" w:rsidR="0018380B" w:rsidRPr="00F74EA3" w:rsidRDefault="0018380B" w:rsidP="0018380B">
            <w:pPr>
              <w:spacing w:line="360" w:lineRule="auto"/>
              <w:jc w:val="center"/>
            </w:pPr>
          </w:p>
        </w:tc>
        <w:tc>
          <w:tcPr>
            <w:tcW w:w="3509" w:type="dxa"/>
            <w:vAlign w:val="center"/>
          </w:tcPr>
          <w:p w14:paraId="6B38E0CC" w14:textId="1BFB9D6B" w:rsidR="0018380B" w:rsidRPr="00F74EA3" w:rsidRDefault="00246034" w:rsidP="0018380B">
            <w:pPr>
              <w:spacing w:line="360" w:lineRule="auto"/>
              <w:jc w:val="center"/>
            </w:pPr>
            <w:r>
              <w:t>Neng Rina</w:t>
            </w:r>
          </w:p>
        </w:tc>
      </w:tr>
      <w:tr w:rsidR="0018380B" w:rsidRPr="00F74EA3" w14:paraId="786BE608" w14:textId="77777777" w:rsidTr="00F0110C">
        <w:trPr>
          <w:trHeight w:val="397"/>
          <w:jc w:val="center"/>
        </w:trPr>
        <w:tc>
          <w:tcPr>
            <w:tcW w:w="3166" w:type="dxa"/>
            <w:vAlign w:val="center"/>
          </w:tcPr>
          <w:p w14:paraId="3E925988" w14:textId="77777777" w:rsidR="0018380B" w:rsidRPr="00F74EA3" w:rsidRDefault="0018380B" w:rsidP="0018380B">
            <w:pPr>
              <w:spacing w:line="360" w:lineRule="auto"/>
              <w:jc w:val="center"/>
            </w:pPr>
          </w:p>
        </w:tc>
        <w:tc>
          <w:tcPr>
            <w:tcW w:w="1547" w:type="dxa"/>
            <w:vAlign w:val="center"/>
          </w:tcPr>
          <w:p w14:paraId="0F818BFB" w14:textId="77777777" w:rsidR="0018380B" w:rsidRPr="00F74EA3" w:rsidRDefault="0018380B" w:rsidP="0018380B">
            <w:pPr>
              <w:spacing w:line="360" w:lineRule="auto"/>
              <w:jc w:val="center"/>
            </w:pPr>
          </w:p>
        </w:tc>
        <w:tc>
          <w:tcPr>
            <w:tcW w:w="3509" w:type="dxa"/>
            <w:vAlign w:val="center"/>
          </w:tcPr>
          <w:p w14:paraId="77E3C790" w14:textId="1ED2D1A3" w:rsidR="0018380B" w:rsidRPr="00F74EA3" w:rsidRDefault="0018380B" w:rsidP="0018380B">
            <w:pPr>
              <w:spacing w:line="360" w:lineRule="auto"/>
              <w:jc w:val="center"/>
            </w:pPr>
            <w:r w:rsidRPr="00F74EA3">
              <w:t>NPM. 30117002</w:t>
            </w:r>
            <w:r w:rsidR="00246034">
              <w:t>0</w:t>
            </w:r>
          </w:p>
        </w:tc>
      </w:tr>
    </w:tbl>
    <w:p w14:paraId="5E64B186" w14:textId="77777777" w:rsidR="0018380B" w:rsidRPr="00F74EA3" w:rsidRDefault="0018380B" w:rsidP="0018380B">
      <w:pPr>
        <w:spacing w:line="360" w:lineRule="auto"/>
        <w:sectPr w:rsidR="0018380B" w:rsidRPr="00F74EA3" w:rsidSect="003A73F5">
          <w:headerReference w:type="even" r:id="rId17"/>
          <w:headerReference w:type="default" r:id="rId18"/>
          <w:footerReference w:type="even" r:id="rId19"/>
          <w:footerReference w:type="default" r:id="rId20"/>
          <w:headerReference w:type="first" r:id="rId21"/>
          <w:footerReference w:type="first" r:id="rId22"/>
          <w:pgSz w:w="11906" w:h="16838" w:code="9"/>
          <w:pgMar w:top="1701" w:right="1701" w:bottom="1701" w:left="2268" w:header="709" w:footer="709" w:gutter="0"/>
          <w:pgNumType w:fmt="lowerRoman" w:start="1"/>
          <w:cols w:space="708"/>
          <w:titlePg/>
          <w:docGrid w:linePitch="360"/>
        </w:sectPr>
      </w:pPr>
    </w:p>
    <w:p w14:paraId="591ECFF4" w14:textId="77777777" w:rsidR="00901805" w:rsidRPr="00B11015" w:rsidRDefault="00901805" w:rsidP="0018380B">
      <w:pPr>
        <w:pStyle w:val="Heading1"/>
        <w:spacing w:before="0" w:line="960" w:lineRule="auto"/>
        <w:rPr>
          <w:color w:val="auto"/>
        </w:rPr>
      </w:pPr>
      <w:bookmarkStart w:id="0" w:name="_Toc47457689"/>
      <w:bookmarkStart w:id="1" w:name="_Toc80226271"/>
      <w:r w:rsidRPr="00B11015">
        <w:rPr>
          <w:color w:val="auto"/>
        </w:rPr>
        <w:lastRenderedPageBreak/>
        <w:t>ABSTRAK</w:t>
      </w:r>
      <w:bookmarkEnd w:id="0"/>
      <w:bookmarkEnd w:id="1"/>
    </w:p>
    <w:p w14:paraId="41772A44" w14:textId="6A2BFFA2" w:rsidR="00901805" w:rsidRPr="00E816E3" w:rsidRDefault="00342FDC" w:rsidP="00102ADB">
      <w:pPr>
        <w:spacing w:line="240" w:lineRule="auto"/>
        <w:jc w:val="both"/>
      </w:pPr>
      <w:bookmarkStart w:id="2" w:name="_Hlk72482519"/>
      <w:r>
        <w:t>Skripsi ini dilatar belakangi oleh permasalahan yang ada di Universitas Bale Bandung khususnya pada Fakultas Teknologi Informasi yaitu pendaftaran sidang proposal skripsi dan sidang skripsi yang p</w:t>
      </w:r>
      <w:r w:rsidR="00647930" w:rsidRPr="00B11015">
        <w:t>elaksanaan</w:t>
      </w:r>
      <w:r>
        <w:t>nya</w:t>
      </w:r>
      <w:r w:rsidR="00647930" w:rsidRPr="00B11015">
        <w:t xml:space="preserve"> masih </w:t>
      </w:r>
      <w:r w:rsidR="00B11015" w:rsidRPr="00B11015">
        <w:t>menggunakan</w:t>
      </w:r>
      <w:r w:rsidR="00647930" w:rsidRPr="00B11015">
        <w:t xml:space="preserve"> cara manual, meskipun telah memiliki aplikasi Sistem Informasi Akademik (SIAKAD) namun belum mencakup pendaftaran skripsi. </w:t>
      </w:r>
      <w:r w:rsidR="00E816E3">
        <w:t>M</w:t>
      </w:r>
      <w:r w:rsidR="00647930" w:rsidRPr="00B11015">
        <w:t xml:space="preserve">ahasiswa </w:t>
      </w:r>
      <w:r w:rsidR="003537FB" w:rsidRPr="00B11015">
        <w:t>Universitas Bale Bandung</w:t>
      </w:r>
      <w:r w:rsidR="00647930" w:rsidRPr="00B11015">
        <w:t xml:space="preserve"> yang sedang mengikuti mata kuliah Skripsi</w:t>
      </w:r>
      <w:r w:rsidR="00B11015" w:rsidRPr="00B11015">
        <w:t xml:space="preserve">, </w:t>
      </w:r>
      <w:r w:rsidR="00647930" w:rsidRPr="00B11015">
        <w:t>membutuhkan aplikasi Pendaftaran Skripsi untuk membantu dalam kelancaran pelaksanaan mata kuliah Skrips</w:t>
      </w:r>
      <w:r w:rsidR="00A50273">
        <w:t>i.</w:t>
      </w:r>
      <w:r w:rsidR="00647930" w:rsidRPr="00B11015">
        <w:t xml:space="preserve">Tujuan dari penelitian ini untuk </w:t>
      </w:r>
      <w:r w:rsidR="00B11015" w:rsidRPr="00B11015">
        <w:t>m</w:t>
      </w:r>
      <w:r w:rsidR="00647930" w:rsidRPr="00B11015">
        <w:t xml:space="preserve">embuat aplikasi pendaftaran Skripsi berbasis </w:t>
      </w:r>
      <w:r w:rsidR="00594A93" w:rsidRPr="00B11015">
        <w:rPr>
          <w:i/>
          <w:iCs/>
        </w:rPr>
        <w:t>w</w:t>
      </w:r>
      <w:r w:rsidR="003537FB" w:rsidRPr="00B11015">
        <w:rPr>
          <w:i/>
          <w:iCs/>
        </w:rPr>
        <w:t>ebsite</w:t>
      </w:r>
      <w:r w:rsidR="00647930" w:rsidRPr="00B11015">
        <w:t xml:space="preserve"> </w:t>
      </w:r>
      <w:r w:rsidR="00B11015" w:rsidRPr="00B11015">
        <w:t xml:space="preserve">agar </w:t>
      </w:r>
      <w:r w:rsidR="00647930" w:rsidRPr="00B11015">
        <w:t>membantu</w:t>
      </w:r>
      <w:r w:rsidR="00AD4601">
        <w:t xml:space="preserve"> Kepala Prodi di Fakultas Teknologi Informasi UNIBBA dalam menyeleksi kelayakan pengajuan proposal skripsi dan sidang skripsi serta membantu</w:t>
      </w:r>
      <w:r w:rsidR="00647930" w:rsidRPr="00B11015">
        <w:t xml:space="preserve"> </w:t>
      </w:r>
      <w:r w:rsidR="00594A93" w:rsidRPr="00CA0E9D">
        <w:rPr>
          <w:lang w:val="id-ID"/>
        </w:rPr>
        <w:t>mahasiswa dalam pengumpulan persyaratan skripsi khususnya di Fakultas Teknologi Informasi Universitas Bale Bandung</w:t>
      </w:r>
      <w:r w:rsidR="00647930" w:rsidRPr="00CA0E9D">
        <w:t xml:space="preserve">. Metode </w:t>
      </w:r>
      <w:r w:rsidR="00B11015">
        <w:t xml:space="preserve">yang </w:t>
      </w:r>
      <w:r w:rsidR="00647930" w:rsidRPr="00CA0E9D">
        <w:t>d</w:t>
      </w:r>
      <w:r w:rsidR="00010EA1" w:rsidRPr="00CA0E9D">
        <w:t>igunakan</w:t>
      </w:r>
      <w:r w:rsidR="00647930" w:rsidRPr="00CA0E9D">
        <w:t xml:space="preserve"> adalah</w:t>
      </w:r>
      <w:r w:rsidR="00B11015">
        <w:t xml:space="preserve"> </w:t>
      </w:r>
      <w:r w:rsidR="00010EA1" w:rsidRPr="00CA0E9D">
        <w:t>SDLC (</w:t>
      </w:r>
      <w:r w:rsidR="00010EA1" w:rsidRPr="00CA0E9D">
        <w:rPr>
          <w:i/>
          <w:iCs/>
        </w:rPr>
        <w:t>Software Development Life Cycle</w:t>
      </w:r>
      <w:r w:rsidR="00010EA1" w:rsidRPr="00CA0E9D">
        <w:t xml:space="preserve">) model </w:t>
      </w:r>
      <w:r w:rsidR="00010EA1" w:rsidRPr="00CA0E9D">
        <w:rPr>
          <w:i/>
          <w:iCs/>
        </w:rPr>
        <w:t>Waterfall</w:t>
      </w:r>
      <w:r w:rsidR="00647930" w:rsidRPr="00CA0E9D">
        <w:t xml:space="preserve">, dengan menggunakan pemodelan </w:t>
      </w:r>
      <w:r w:rsidR="00B11015">
        <w:t>UML (</w:t>
      </w:r>
      <w:r w:rsidR="00647930" w:rsidRPr="00B11015">
        <w:rPr>
          <w:i/>
          <w:iCs/>
        </w:rPr>
        <w:t>Unified Modeling Language</w:t>
      </w:r>
      <w:r w:rsidR="00B11015">
        <w:t>)</w:t>
      </w:r>
      <w:r w:rsidR="00647930" w:rsidRPr="00CA0E9D">
        <w:t xml:space="preserve"> untuk merancang desain aplikasi, serta menggunakan metodelogi Black Box Testing untuk pengujian aplikasi.</w:t>
      </w:r>
      <w:r w:rsidR="00316539">
        <w:t xml:space="preserve"> </w:t>
      </w:r>
      <w:r w:rsidR="00647930" w:rsidRPr="00CA0E9D">
        <w:t xml:space="preserve">Aplikasi pendaftaran Skripsi ini diterapkan menggunakan bahasa pemrograman </w:t>
      </w:r>
      <w:r w:rsidR="00010EA1" w:rsidRPr="00CA0E9D">
        <w:t xml:space="preserve">PHP dan untuk </w:t>
      </w:r>
      <w:r w:rsidR="00010EA1" w:rsidRPr="00CA0E9D">
        <w:rPr>
          <w:i/>
          <w:iCs/>
        </w:rPr>
        <w:t xml:space="preserve">database </w:t>
      </w:r>
      <w:r w:rsidR="00010EA1" w:rsidRPr="00CA0E9D">
        <w:t>menggunakan MySQL</w:t>
      </w:r>
      <w:r w:rsidR="00901805" w:rsidRPr="00CA0E9D">
        <w:t xml:space="preserve">Perbedaan dari penelitian sebelumnya terletak pada beberapa tambahan fitur. Tambahan fitur lainya seperti </w:t>
      </w:r>
      <w:r w:rsidR="00FB0C01" w:rsidRPr="00CA0E9D">
        <w:t>fitur</w:t>
      </w:r>
      <w:r w:rsidR="00010EA1" w:rsidRPr="00CA0E9D">
        <w:t xml:space="preserve"> </w:t>
      </w:r>
      <w:r w:rsidR="00FB0C01" w:rsidRPr="00CA0E9D">
        <w:t xml:space="preserve">berkas masuk, </w:t>
      </w:r>
      <w:r w:rsidR="00FB0C01" w:rsidRPr="00CA0E9D">
        <w:rPr>
          <w:i/>
          <w:iCs/>
        </w:rPr>
        <w:t>upload</w:t>
      </w:r>
      <w:r w:rsidR="00FB0C01" w:rsidRPr="00CA0E9D">
        <w:t xml:space="preserve"> persyaratan secara bertahap, perbaikan pada fitur login mahasiswa dengan ditambahkan menu registrasi bagi mahasiswa yang belum mempunyai akun dan perbaikan fitur yang ada sebelumnya.</w:t>
      </w:r>
      <w:r w:rsidR="00901805" w:rsidRPr="00CA0E9D">
        <w:t>Hasil</w:t>
      </w:r>
      <w:r w:rsidR="00901805" w:rsidRPr="00CA0E9D">
        <w:rPr>
          <w:lang w:val="id-ID"/>
        </w:rPr>
        <w:t xml:space="preserve"> dari penelitian kali ini adalah </w:t>
      </w:r>
      <w:r w:rsidR="00901805" w:rsidRPr="00CA0E9D">
        <w:t>Pengembangan</w:t>
      </w:r>
      <w:r w:rsidR="00901805" w:rsidRPr="00CA0E9D">
        <w:rPr>
          <w:lang w:val="id-ID"/>
        </w:rPr>
        <w:t xml:space="preserve"> Aplikasi Seleksi Kelayakan Pengajuan Proposal Skripsi Berbasis Web di Fakultas Teknologi Informasi Universitas Bale Bandung</w:t>
      </w:r>
      <w:r w:rsidR="00010EA1" w:rsidRPr="00CA0E9D">
        <w:t>, aplikasi ini dibuat untuk membantu mahasiswa dalam proses pendaftaran skripsi</w:t>
      </w:r>
      <w:r w:rsidR="00901805" w:rsidRPr="00CA0E9D">
        <w:t xml:space="preserve">, serta </w:t>
      </w:r>
      <w:r w:rsidR="004A6081" w:rsidRPr="00CA0E9D">
        <w:t>Fakultas Teknologi Informasi Universitas Bale Bandung</w:t>
      </w:r>
      <w:r w:rsidR="00901805" w:rsidRPr="00CA0E9D">
        <w:t xml:space="preserve"> dalam mengelola berkas-berkas pendaftaran skripsi.</w:t>
      </w:r>
      <w:r w:rsidR="00E816E3">
        <w:t xml:space="preserve"> Kesimpulannya adalah aplikasi ini berhasil dikembangkan dengan bahasa pemrograman PHP dan menggunakan metodel SDLC </w:t>
      </w:r>
      <w:r w:rsidR="00E816E3" w:rsidRPr="00CA0E9D">
        <w:t>(</w:t>
      </w:r>
      <w:r w:rsidR="00E816E3" w:rsidRPr="00CA0E9D">
        <w:rPr>
          <w:i/>
          <w:iCs/>
        </w:rPr>
        <w:t>Software Development Life Cycle</w:t>
      </w:r>
      <w:r w:rsidR="00E816E3" w:rsidRPr="00CA0E9D">
        <w:t xml:space="preserve">) model </w:t>
      </w:r>
      <w:r w:rsidR="00E816E3" w:rsidRPr="00CA0E9D">
        <w:rPr>
          <w:i/>
          <w:iCs/>
        </w:rPr>
        <w:t>Waterfall</w:t>
      </w:r>
      <w:r w:rsidR="00E816E3">
        <w:rPr>
          <w:i/>
          <w:iCs/>
        </w:rPr>
        <w:t>.</w:t>
      </w:r>
    </w:p>
    <w:bookmarkEnd w:id="2"/>
    <w:p w14:paraId="139D492C" w14:textId="77777777" w:rsidR="00901805" w:rsidRPr="00571149" w:rsidRDefault="00901805" w:rsidP="00901805">
      <w:pPr>
        <w:spacing w:line="480" w:lineRule="auto"/>
        <w:ind w:firstLine="720"/>
        <w:jc w:val="both"/>
        <w:rPr>
          <w:color w:val="000000" w:themeColor="text1"/>
          <w:lang w:val="id-ID"/>
        </w:rPr>
      </w:pPr>
    </w:p>
    <w:p w14:paraId="5959F36C" w14:textId="7896AC4A" w:rsidR="00901805" w:rsidRPr="00102ADB" w:rsidRDefault="00901805" w:rsidP="00316539">
      <w:pPr>
        <w:spacing w:line="360" w:lineRule="auto"/>
        <w:jc w:val="both"/>
        <w:rPr>
          <w:b/>
          <w:bCs/>
        </w:rPr>
      </w:pPr>
      <w:r w:rsidRPr="003877E9">
        <w:rPr>
          <w:b/>
          <w:color w:val="000000"/>
        </w:rPr>
        <w:t>Kata Kunci</w:t>
      </w:r>
      <w:r>
        <w:rPr>
          <w:b/>
          <w:color w:val="000000"/>
        </w:rPr>
        <w:t xml:space="preserve"> </w:t>
      </w:r>
      <w:r w:rsidRPr="003877E9">
        <w:rPr>
          <w:b/>
          <w:color w:val="000000"/>
        </w:rPr>
        <w:t>:</w:t>
      </w:r>
      <w:r w:rsidR="00B11015">
        <w:rPr>
          <w:b/>
          <w:color w:val="000000"/>
        </w:rPr>
        <w:t xml:space="preserve"> </w:t>
      </w:r>
      <w:r w:rsidR="00AD4601">
        <w:rPr>
          <w:bCs/>
          <w:color w:val="000000"/>
        </w:rPr>
        <w:t>Seleksi kelayakan</w:t>
      </w:r>
      <w:r w:rsidR="003C0972">
        <w:rPr>
          <w:bCs/>
          <w:color w:val="000000"/>
        </w:rPr>
        <w:t>,</w:t>
      </w:r>
      <w:r w:rsidR="00AD4601">
        <w:rPr>
          <w:bCs/>
          <w:color w:val="000000"/>
        </w:rPr>
        <w:t xml:space="preserve"> pengajuan proposal skripsi dan sidang skripsi, </w:t>
      </w:r>
      <w:r w:rsidRPr="00102ADB">
        <w:rPr>
          <w:bCs/>
          <w:color w:val="000000"/>
          <w:lang w:val="id-ID"/>
        </w:rPr>
        <w:t>Pen</w:t>
      </w:r>
      <w:r w:rsidR="00010EA1">
        <w:rPr>
          <w:bCs/>
          <w:color w:val="000000"/>
        </w:rPr>
        <w:t>daftaran Skripsi</w:t>
      </w:r>
      <w:r w:rsidRPr="00102ADB">
        <w:rPr>
          <w:bCs/>
          <w:color w:val="000000"/>
          <w:lang w:val="id-ID"/>
        </w:rPr>
        <w:t xml:space="preserve">, </w:t>
      </w:r>
      <w:r w:rsidR="00995201">
        <w:rPr>
          <w:bCs/>
          <w:color w:val="000000"/>
        </w:rPr>
        <w:t>Penyimpanan Berkas</w:t>
      </w:r>
    </w:p>
    <w:p w14:paraId="24909131" w14:textId="2225DD93" w:rsidR="00901805" w:rsidRDefault="00901805" w:rsidP="00F72850">
      <w:pPr>
        <w:spacing w:line="480" w:lineRule="auto"/>
        <w:jc w:val="center"/>
        <w:rPr>
          <w:b/>
          <w:bCs/>
        </w:rPr>
      </w:pPr>
    </w:p>
    <w:p w14:paraId="21B222E7" w14:textId="49F1AADE" w:rsidR="00901805" w:rsidRDefault="00901805" w:rsidP="00F72850">
      <w:pPr>
        <w:spacing w:line="480" w:lineRule="auto"/>
        <w:jc w:val="center"/>
        <w:rPr>
          <w:b/>
          <w:bCs/>
        </w:rPr>
      </w:pPr>
    </w:p>
    <w:p w14:paraId="5734F444" w14:textId="258BCAF1" w:rsidR="00901805" w:rsidRDefault="00901805" w:rsidP="00F72850">
      <w:pPr>
        <w:spacing w:line="480" w:lineRule="auto"/>
        <w:jc w:val="center"/>
        <w:rPr>
          <w:b/>
          <w:bCs/>
        </w:rPr>
      </w:pPr>
    </w:p>
    <w:p w14:paraId="707F2230" w14:textId="77777777" w:rsidR="00FB0C01" w:rsidRDefault="00FB0C01" w:rsidP="00FB0C01">
      <w:pPr>
        <w:spacing w:line="960" w:lineRule="auto"/>
        <w:rPr>
          <w:b/>
          <w:bCs/>
        </w:rPr>
      </w:pPr>
    </w:p>
    <w:p w14:paraId="43FEFC59" w14:textId="26BD6BA1" w:rsidR="00E0745D" w:rsidRDefault="00E0745D" w:rsidP="00316539">
      <w:pPr>
        <w:pStyle w:val="Heading1"/>
        <w:spacing w:before="0" w:line="960" w:lineRule="auto"/>
        <w:rPr>
          <w:rStyle w:val="tlid-translation"/>
          <w:i/>
          <w:iCs/>
        </w:rPr>
      </w:pPr>
      <w:bookmarkStart w:id="3" w:name="_Toc47457690"/>
      <w:bookmarkStart w:id="4" w:name="_Toc80226272"/>
      <w:r w:rsidRPr="00BA2322">
        <w:rPr>
          <w:rStyle w:val="tlid-translation"/>
          <w:i/>
          <w:iCs/>
        </w:rPr>
        <w:lastRenderedPageBreak/>
        <w:t>ABSTRACT</w:t>
      </w:r>
      <w:bookmarkEnd w:id="3"/>
      <w:bookmarkEnd w:id="4"/>
    </w:p>
    <w:p w14:paraId="193C86F0" w14:textId="41C13194" w:rsidR="00A50273" w:rsidRPr="00A50273" w:rsidRDefault="00A50273" w:rsidP="00A50273">
      <w:pPr>
        <w:jc w:val="both"/>
        <w:rPr>
          <w:i/>
          <w:iCs/>
        </w:rPr>
      </w:pPr>
      <w:r w:rsidRPr="00A50273">
        <w:rPr>
          <w:i/>
          <w:iCs/>
        </w:rPr>
        <w:t>This thesis was on the background of the problems that exist at Bale Bandung University, especially at the Faculty of Information Technology, namely the registration of thesis proposal hearings and thesis trials whose implementation is still using the manual method, even though they already have an Academic Information System (SIAKAD) application but do not include thesis registration. Bale Bandung University students who are taking Thesis courses, need a Thesis Registration application to assist in the smooth implementation of Thesis courses.</w:t>
      </w:r>
      <w:r>
        <w:rPr>
          <w:i/>
          <w:iCs/>
        </w:rPr>
        <w:t xml:space="preserve"> </w:t>
      </w:r>
      <w:r w:rsidRPr="00A50273">
        <w:rPr>
          <w:i/>
          <w:lang w:val="en"/>
        </w:rPr>
        <w:t>The purpose of this study is to create a website-based Thesis registration application to assist the Head of Study Program at the Faculty of Information Technology UNIBBA in selecting the feasibility of submitting a thesis proposal and thesis trial and assisting students in collecting thesis requirements, especially at the Information Technology Faculty, Bale University, Bandung. The method used is SDLC (Software Development Life Cycle) Waterfall model, using UML (Unified Modeling Language) modeling to design application designs, and using Black Box Testing methodology for application testing.</w:t>
      </w:r>
      <w:r>
        <w:rPr>
          <w:i/>
          <w:iCs/>
        </w:rPr>
        <w:t xml:space="preserve"> </w:t>
      </w:r>
      <w:r w:rsidRPr="00A50273">
        <w:rPr>
          <w:i/>
          <w:lang w:val="en"/>
        </w:rPr>
        <w:t>This thesis registration application is implemented using the PHP programming language and for the database using MySQL. The difference from previous research lies in several additional features. Additional other features such as the file entry feature, uploading requirements in stages, improvements to the student login feature by adding a registration menu for students who do not have an account and improvements to existing features</w:t>
      </w:r>
      <w:r w:rsidR="00316539">
        <w:rPr>
          <w:i/>
          <w:lang w:val="en"/>
        </w:rPr>
        <w:t xml:space="preserve">. </w:t>
      </w:r>
      <w:r w:rsidR="00316539" w:rsidRPr="00316539">
        <w:rPr>
          <w:i/>
          <w:lang w:val="en"/>
        </w:rPr>
        <w:t>The result of this research is the Development of a Web-Based Thesis Proposal Application Development at the Faculty of Information Technology, Bale University Bandung, this application was created to assist students in the thesis registration process, and the Faculty of Information Technology, Bale University Bandung in managing thesis registration files. The conclusion is that this application was successfully developed using the PHP programming language and using the Waterfall model SDLC (Software Development Life Cycle) model.</w:t>
      </w:r>
    </w:p>
    <w:p w14:paraId="152E4900" w14:textId="34233045" w:rsidR="00E0745D" w:rsidRPr="00102ADB" w:rsidRDefault="00E0745D" w:rsidP="00316539">
      <w:pPr>
        <w:spacing w:line="360" w:lineRule="auto"/>
        <w:jc w:val="both"/>
        <w:rPr>
          <w:rStyle w:val="tlid-translation"/>
          <w:i/>
          <w:iCs/>
        </w:rPr>
      </w:pPr>
      <w:r w:rsidRPr="00DC2004">
        <w:rPr>
          <w:i/>
          <w:lang w:val="en"/>
        </w:rPr>
        <w:br/>
      </w:r>
      <w:r w:rsidRPr="00E0745D">
        <w:rPr>
          <w:rStyle w:val="tlid-translation"/>
          <w:b/>
          <w:bCs/>
          <w:i/>
          <w:lang w:val="en"/>
        </w:rPr>
        <w:t>Keywords</w:t>
      </w:r>
      <w:r>
        <w:rPr>
          <w:rStyle w:val="tlid-translation"/>
          <w:b/>
          <w:bCs/>
          <w:i/>
          <w:lang w:val="en"/>
        </w:rPr>
        <w:t xml:space="preserve"> </w:t>
      </w:r>
      <w:r w:rsidRPr="00E0745D">
        <w:rPr>
          <w:rStyle w:val="tlid-translation"/>
          <w:b/>
          <w:bCs/>
          <w:i/>
          <w:lang w:val="en"/>
        </w:rPr>
        <w:t>:</w:t>
      </w:r>
      <w:r w:rsidRPr="00DC2004">
        <w:rPr>
          <w:rStyle w:val="tlid-translation"/>
          <w:i/>
          <w:lang w:val="en"/>
        </w:rPr>
        <w:t xml:space="preserve"> </w:t>
      </w:r>
      <w:r w:rsidR="00316539" w:rsidRPr="00316539">
        <w:rPr>
          <w:rStyle w:val="tlid-translation"/>
          <w:i/>
          <w:lang w:val="en"/>
        </w:rPr>
        <w:t>Eligibility selection, thesis proposal submission and thesis trial, Thesis Registration, File Storage</w:t>
      </w:r>
    </w:p>
    <w:p w14:paraId="2BB3375A" w14:textId="77777777" w:rsidR="00E0745D" w:rsidRDefault="00E0745D" w:rsidP="00E0745D">
      <w:pPr>
        <w:rPr>
          <w:rStyle w:val="tlid-translation"/>
          <w:lang w:val="en"/>
        </w:rPr>
      </w:pPr>
    </w:p>
    <w:p w14:paraId="5D709B34" w14:textId="47E1F2F1" w:rsidR="00E0745D" w:rsidRDefault="00E0745D" w:rsidP="00FB0C01">
      <w:pPr>
        <w:spacing w:line="960" w:lineRule="auto"/>
        <w:jc w:val="center"/>
        <w:rPr>
          <w:b/>
          <w:bCs/>
        </w:rPr>
      </w:pPr>
    </w:p>
    <w:p w14:paraId="4231E1C4" w14:textId="0EAEEA5B" w:rsidR="00E0745D" w:rsidRDefault="00E0745D" w:rsidP="00FB0C01">
      <w:pPr>
        <w:spacing w:line="960" w:lineRule="auto"/>
        <w:jc w:val="center"/>
        <w:rPr>
          <w:b/>
          <w:bCs/>
        </w:rPr>
      </w:pPr>
    </w:p>
    <w:p w14:paraId="1C60C230" w14:textId="26792E48" w:rsidR="00E0745D" w:rsidRDefault="00E0745D" w:rsidP="00FB0C01">
      <w:pPr>
        <w:spacing w:line="960" w:lineRule="auto"/>
        <w:jc w:val="center"/>
        <w:rPr>
          <w:b/>
          <w:bCs/>
        </w:rPr>
      </w:pPr>
    </w:p>
    <w:p w14:paraId="11F14D69" w14:textId="6DF55212" w:rsidR="00566CE4" w:rsidRDefault="00566CE4" w:rsidP="00566CE4">
      <w:pPr>
        <w:pStyle w:val="Heading1"/>
        <w:spacing w:before="0" w:line="960" w:lineRule="auto"/>
      </w:pPr>
      <w:bookmarkStart w:id="5" w:name="_Toc80226273"/>
      <w:r>
        <w:lastRenderedPageBreak/>
        <w:t>KATA PENGANTAR</w:t>
      </w:r>
      <w:bookmarkEnd w:id="5"/>
    </w:p>
    <w:p w14:paraId="4998BEA2" w14:textId="77777777" w:rsidR="00566CE4" w:rsidRDefault="00566CE4" w:rsidP="00F36D2A">
      <w:pPr>
        <w:spacing w:line="360" w:lineRule="auto"/>
        <w:ind w:firstLine="720"/>
        <w:jc w:val="both"/>
      </w:pPr>
      <w:r>
        <w:t>Assalamu’alaikum Warohmatullohi Wabarakatuh.</w:t>
      </w:r>
    </w:p>
    <w:p w14:paraId="775A7698" w14:textId="4BED0B13" w:rsidR="00566CE4" w:rsidRDefault="00566CE4" w:rsidP="00F36D2A">
      <w:pPr>
        <w:spacing w:line="360" w:lineRule="auto"/>
        <w:ind w:firstLine="720"/>
        <w:jc w:val="both"/>
      </w:pPr>
      <w:r>
        <w:t>Bismillahirrohmanirrohim, puji syukur atas ke hadirat Allah SWT yang telah melimpahkan rahmat dan karunia-Nya kepada penulis, sehingga akhirnya penulis dapat menyelesaikan tugas akhir yang akan diajukan guna seminar proposal skripsi, pada waktu yang telah di tentukan. Shalawat serta salam tak lupa penulis haturkan kepada junjungan Nabi besar Muhammad SAW yang dengan perjuangannya dapat mengantarkan menjadi umat pilihan yang terlahir untuk seluruh umat manusia demi menuju ridha-Nya.</w:t>
      </w:r>
    </w:p>
    <w:p w14:paraId="5FCEA41A" w14:textId="5B1442AC" w:rsidR="00566CE4" w:rsidRDefault="00566CE4" w:rsidP="00F36D2A">
      <w:pPr>
        <w:spacing w:line="360" w:lineRule="auto"/>
        <w:ind w:firstLine="720"/>
        <w:jc w:val="both"/>
      </w:pPr>
      <w:r>
        <w:t>Tugas akhir yang berjudul “Pengembangan Aplikasi Seleksi Kelayakan Pengajuan Proposal Skripsi dan Sidang Skripsi Berbasis Web di Fakultas Teknologi Informasi Universitas Bale Bandung” ini ditulis untuk memenuhi salah satu syarat guna memperoleh gelar sarjana pada Universitas Bale Bandung Pada kesempatan yang baik ini, izinkanlah penulis menyampaikan rasa hormat dan ucapan terima kasih kepada semua pihak yang dengan tulus ikhlas telah memberikan bantuan dan dorongan kepada penulis dalam menyeles</w:t>
      </w:r>
      <w:r w:rsidR="00792D2A">
        <w:t xml:space="preserve"> </w:t>
      </w:r>
      <w:r>
        <w:t>aikan tugas akhir ini, terutama kepada :</w:t>
      </w:r>
    </w:p>
    <w:p w14:paraId="1D8DD3C4" w14:textId="05D4A1C5" w:rsidR="00F36D2A" w:rsidRDefault="00F36D2A" w:rsidP="00F36D2A">
      <w:pPr>
        <w:pStyle w:val="ListParagraph"/>
        <w:numPr>
          <w:ilvl w:val="0"/>
          <w:numId w:val="102"/>
        </w:numPr>
        <w:spacing w:line="360" w:lineRule="auto"/>
        <w:ind w:left="709"/>
        <w:jc w:val="both"/>
      </w:pPr>
      <w:r w:rsidRPr="00F74EA3">
        <w:t>Allah SWT yang telah memberikan rahmat dan karunia-Nya dalam proses pengerjaan skripsi ini.</w:t>
      </w:r>
    </w:p>
    <w:p w14:paraId="1534D0F6" w14:textId="1222F21A" w:rsidR="00F36D2A" w:rsidRDefault="00F36D2A" w:rsidP="00F36D2A">
      <w:pPr>
        <w:pStyle w:val="ListParagraph"/>
        <w:numPr>
          <w:ilvl w:val="0"/>
          <w:numId w:val="102"/>
        </w:numPr>
        <w:spacing w:line="360" w:lineRule="auto"/>
        <w:ind w:left="709"/>
        <w:jc w:val="both"/>
      </w:pPr>
      <w:r>
        <w:t>Kedua Orang tua yang saya cintai serta banggakan</w:t>
      </w:r>
      <w:r w:rsidR="00792D2A">
        <w:t xml:space="preserve"> </w:t>
      </w:r>
      <w:r>
        <w:t>yang selalu memberikan dukungan serta senantiasa mendoakan.</w:t>
      </w:r>
    </w:p>
    <w:p w14:paraId="53E52E48" w14:textId="1154D691" w:rsidR="00792D2A" w:rsidRPr="00F74EA3" w:rsidRDefault="00792D2A" w:rsidP="00792D2A">
      <w:pPr>
        <w:pStyle w:val="ListParagraph"/>
        <w:numPr>
          <w:ilvl w:val="0"/>
          <w:numId w:val="102"/>
        </w:numPr>
        <w:spacing w:line="360" w:lineRule="auto"/>
        <w:ind w:left="709"/>
        <w:jc w:val="both"/>
      </w:pPr>
      <w:r w:rsidRPr="00F74EA3">
        <w:t>Yudi Herdiana, S.T, M.T selaku dekan Fakultas Teknologi Informasi Universitas Bale Bandung</w:t>
      </w:r>
      <w:r>
        <w:t xml:space="preserve"> serta selaku Dosen Pembimbing Utama.</w:t>
      </w:r>
    </w:p>
    <w:p w14:paraId="1A2D6EE7" w14:textId="6269DF9B" w:rsidR="00792D2A" w:rsidRDefault="00792D2A" w:rsidP="00792D2A">
      <w:pPr>
        <w:pStyle w:val="ListParagraph"/>
        <w:numPr>
          <w:ilvl w:val="0"/>
          <w:numId w:val="102"/>
        </w:numPr>
        <w:spacing w:line="360" w:lineRule="auto"/>
        <w:ind w:left="709"/>
        <w:jc w:val="both"/>
      </w:pPr>
      <w:r w:rsidRPr="00F74EA3">
        <w:t xml:space="preserve">Yusuf Muharam, M.Kom selaku ketua Program Studi Teknik Informatika </w:t>
      </w:r>
      <w:r>
        <w:t>serta</w:t>
      </w:r>
      <w:r w:rsidRPr="00F74EA3">
        <w:t xml:space="preserve"> Dosen Pembimbing </w:t>
      </w:r>
      <w:r w:rsidR="00E816E3">
        <w:t xml:space="preserve">Pendamping </w:t>
      </w:r>
      <w:r w:rsidRPr="00F74EA3">
        <w:t>yang telah memberikan pengarahan dalam membuat laporan skripsi.</w:t>
      </w:r>
    </w:p>
    <w:p w14:paraId="65C0E9A1" w14:textId="5A383458" w:rsidR="00792D2A" w:rsidRDefault="00792D2A" w:rsidP="00792D2A">
      <w:pPr>
        <w:pStyle w:val="ListParagraph"/>
        <w:numPr>
          <w:ilvl w:val="0"/>
          <w:numId w:val="102"/>
        </w:numPr>
        <w:spacing w:line="360" w:lineRule="auto"/>
        <w:ind w:left="709"/>
        <w:jc w:val="both"/>
      </w:pPr>
      <w:r>
        <w:t>Bapak dan Ibu Dosen Universitas Bale Bandung yang telah banyak memberikan ilmu pengetahuan.</w:t>
      </w:r>
    </w:p>
    <w:p w14:paraId="393CF514" w14:textId="051CA37A" w:rsidR="00792D2A" w:rsidRDefault="00792D2A" w:rsidP="00792D2A">
      <w:pPr>
        <w:pStyle w:val="ListParagraph"/>
        <w:numPr>
          <w:ilvl w:val="0"/>
          <w:numId w:val="102"/>
        </w:numPr>
        <w:spacing w:line="360" w:lineRule="auto"/>
        <w:ind w:left="709"/>
        <w:jc w:val="both"/>
      </w:pPr>
      <w:r>
        <w:t>Teman–teman FTI 2017 sebagai teman seangkatan dan juga seperjuangan yang telah mendukung maupun memberikan semangat.</w:t>
      </w:r>
    </w:p>
    <w:p w14:paraId="2A276733" w14:textId="3D021550" w:rsidR="00792D2A" w:rsidRDefault="00792D2A" w:rsidP="00792D2A">
      <w:pPr>
        <w:pStyle w:val="ListParagraph"/>
        <w:numPr>
          <w:ilvl w:val="0"/>
          <w:numId w:val="102"/>
        </w:numPr>
        <w:spacing w:line="360" w:lineRule="auto"/>
        <w:ind w:left="709"/>
        <w:jc w:val="both"/>
      </w:pPr>
      <w:r>
        <w:t>Segenap Keluarga “Baraya Brew” : Ayu, Fuji, Firman, Rafli, Taufan sebagai Team Hore.</w:t>
      </w:r>
    </w:p>
    <w:p w14:paraId="13F87090" w14:textId="6BDF9A0F" w:rsidR="00792D2A" w:rsidRDefault="00792D2A" w:rsidP="00792D2A">
      <w:pPr>
        <w:pStyle w:val="ListParagraph"/>
        <w:numPr>
          <w:ilvl w:val="0"/>
          <w:numId w:val="102"/>
        </w:numPr>
        <w:spacing w:line="360" w:lineRule="auto"/>
        <w:ind w:left="709"/>
        <w:jc w:val="both"/>
      </w:pPr>
      <w:r>
        <w:lastRenderedPageBreak/>
        <w:t xml:space="preserve">Program Studi </w:t>
      </w:r>
      <w:r w:rsidR="00BA3C64">
        <w:t xml:space="preserve">Teknik </w:t>
      </w:r>
      <w:r>
        <w:t>Informatika selaku tempat penulis melakukan penelititan dan mendapatkan informasi serta pengetahuan guna terselesainya tugas akhir ini.</w:t>
      </w:r>
    </w:p>
    <w:p w14:paraId="7C26151A" w14:textId="36B833EC" w:rsidR="00BA3C64" w:rsidRDefault="00BA3C64" w:rsidP="00792D2A">
      <w:pPr>
        <w:pStyle w:val="ListParagraph"/>
        <w:numPr>
          <w:ilvl w:val="0"/>
          <w:numId w:val="102"/>
        </w:numPr>
        <w:spacing w:line="360" w:lineRule="auto"/>
        <w:ind w:left="709"/>
        <w:jc w:val="both"/>
      </w:pPr>
      <w:r>
        <w:t>Serta, seluruh pihak–pihak yang tidak dapat penulis sebutkan satu persatu, atas segala arahan, bimbingan, bantuan, kritik, serta saran dalam penyusunan laporan tugas akhir ini.</w:t>
      </w:r>
    </w:p>
    <w:p w14:paraId="53ACABD7" w14:textId="77777777" w:rsidR="00F0110C" w:rsidRDefault="00F0110C" w:rsidP="00F0110C">
      <w:pPr>
        <w:pStyle w:val="ListParagraph"/>
        <w:spacing w:line="360" w:lineRule="auto"/>
        <w:ind w:left="709"/>
        <w:jc w:val="both"/>
      </w:pPr>
    </w:p>
    <w:p w14:paraId="5B01FAFD" w14:textId="574EC039" w:rsidR="00BA3C64" w:rsidRDefault="00BA3C64" w:rsidP="00F0110C">
      <w:pPr>
        <w:spacing w:line="360" w:lineRule="auto"/>
        <w:ind w:firstLine="720"/>
        <w:jc w:val="both"/>
      </w:pPr>
      <w:r>
        <w:t>Penulis menyadari bahwa tugas akhir ini masih banyak kekurangan. Oleh sebab itu, kritik dan saran yang bersifat membangun dari berbagai pihak akan penulis terima dengan tangan terbuka. Semoga kehadiran tugas akhir ini memenuhi sasarannya dan dapat bermanfaaat bagi semua pihak yang memerlukan.</w:t>
      </w:r>
    </w:p>
    <w:p w14:paraId="09ACD693" w14:textId="46B07D39" w:rsidR="00F45A49" w:rsidRDefault="00F45A49" w:rsidP="00BA3C64">
      <w:pPr>
        <w:spacing w:line="360" w:lineRule="auto"/>
        <w:jc w:val="both"/>
      </w:pPr>
    </w:p>
    <w:p w14:paraId="7BC0D9E8" w14:textId="77777777" w:rsidR="00F45A49" w:rsidRDefault="00F45A49" w:rsidP="00BA3C64">
      <w:pPr>
        <w:spacing w:line="360" w:lineRule="auto"/>
        <w:jc w:val="both"/>
      </w:pPr>
    </w:p>
    <w:tbl>
      <w:tblPr>
        <w:tblStyle w:val="TableGrid"/>
        <w:tblW w:w="0" w:type="auto"/>
        <w:tblInd w:w="55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4"/>
      </w:tblGrid>
      <w:tr w:rsidR="00BA3C64" w14:paraId="361A4F7C" w14:textId="77777777" w:rsidTr="00BA3C64">
        <w:tc>
          <w:tcPr>
            <w:tcW w:w="2404" w:type="dxa"/>
          </w:tcPr>
          <w:p w14:paraId="2A680A6F" w14:textId="02CC8BD6" w:rsidR="00BA3C64" w:rsidRDefault="00BA3C64" w:rsidP="00BA3C64">
            <w:pPr>
              <w:spacing w:line="360" w:lineRule="auto"/>
              <w:jc w:val="center"/>
            </w:pPr>
            <w:r>
              <w:t>Bandung, Juli 2021</w:t>
            </w:r>
          </w:p>
          <w:p w14:paraId="74651B9D" w14:textId="77777777" w:rsidR="00BA3C64" w:rsidRDefault="00BA3C64" w:rsidP="00BA3C64">
            <w:pPr>
              <w:spacing w:line="360" w:lineRule="auto"/>
              <w:jc w:val="center"/>
            </w:pPr>
          </w:p>
          <w:p w14:paraId="65E14753" w14:textId="6F940476" w:rsidR="00BA3C64" w:rsidRDefault="00BA3C64" w:rsidP="00BA3C64">
            <w:pPr>
              <w:spacing w:line="360" w:lineRule="auto"/>
              <w:jc w:val="center"/>
            </w:pPr>
          </w:p>
          <w:p w14:paraId="1C7C2000" w14:textId="77777777" w:rsidR="00BA3C64" w:rsidRDefault="00BA3C64" w:rsidP="00BA3C64">
            <w:pPr>
              <w:spacing w:line="360" w:lineRule="auto"/>
              <w:jc w:val="center"/>
            </w:pPr>
          </w:p>
          <w:p w14:paraId="56431137" w14:textId="77777777" w:rsidR="00BA3C64" w:rsidRDefault="00BA3C64" w:rsidP="00BA3C64">
            <w:pPr>
              <w:spacing w:line="360" w:lineRule="auto"/>
              <w:jc w:val="center"/>
            </w:pPr>
            <w:r>
              <w:t>Neng Rina</w:t>
            </w:r>
          </w:p>
          <w:p w14:paraId="0304607B" w14:textId="77777777" w:rsidR="00316539" w:rsidRDefault="00316539" w:rsidP="00BA3C64">
            <w:pPr>
              <w:spacing w:line="360" w:lineRule="auto"/>
              <w:jc w:val="center"/>
            </w:pPr>
          </w:p>
          <w:p w14:paraId="4AD811EF" w14:textId="77777777" w:rsidR="00316539" w:rsidRDefault="00316539" w:rsidP="00BA3C64">
            <w:pPr>
              <w:spacing w:line="360" w:lineRule="auto"/>
              <w:jc w:val="center"/>
            </w:pPr>
          </w:p>
          <w:p w14:paraId="2DFFF263" w14:textId="77777777" w:rsidR="00316539" w:rsidRDefault="00316539" w:rsidP="00BA3C64">
            <w:pPr>
              <w:spacing w:line="360" w:lineRule="auto"/>
              <w:jc w:val="center"/>
            </w:pPr>
          </w:p>
          <w:p w14:paraId="2E04D15A" w14:textId="77777777" w:rsidR="00316539" w:rsidRDefault="00316539" w:rsidP="00BA3C64">
            <w:pPr>
              <w:spacing w:line="360" w:lineRule="auto"/>
              <w:jc w:val="center"/>
            </w:pPr>
          </w:p>
          <w:p w14:paraId="781EF7E2" w14:textId="77777777" w:rsidR="00316539" w:rsidRDefault="00316539" w:rsidP="00BA3C64">
            <w:pPr>
              <w:spacing w:line="360" w:lineRule="auto"/>
              <w:jc w:val="center"/>
            </w:pPr>
          </w:p>
          <w:p w14:paraId="6451076E" w14:textId="77777777" w:rsidR="00316539" w:rsidRDefault="00316539" w:rsidP="00BA3C64">
            <w:pPr>
              <w:spacing w:line="360" w:lineRule="auto"/>
              <w:jc w:val="center"/>
            </w:pPr>
          </w:p>
          <w:p w14:paraId="21DB6060" w14:textId="77777777" w:rsidR="00316539" w:rsidRDefault="00316539" w:rsidP="00BA3C64">
            <w:pPr>
              <w:spacing w:line="360" w:lineRule="auto"/>
              <w:jc w:val="center"/>
            </w:pPr>
          </w:p>
          <w:p w14:paraId="25FFF919" w14:textId="77777777" w:rsidR="00316539" w:rsidRDefault="00316539" w:rsidP="00BA3C64">
            <w:pPr>
              <w:spacing w:line="360" w:lineRule="auto"/>
              <w:jc w:val="center"/>
            </w:pPr>
          </w:p>
          <w:p w14:paraId="7E7FE970" w14:textId="77777777" w:rsidR="00316539" w:rsidRDefault="00316539" w:rsidP="00BA3C64">
            <w:pPr>
              <w:spacing w:line="360" w:lineRule="auto"/>
              <w:jc w:val="center"/>
            </w:pPr>
          </w:p>
          <w:p w14:paraId="78435FA9" w14:textId="77777777" w:rsidR="00316539" w:rsidRDefault="00316539" w:rsidP="00BA3C64">
            <w:pPr>
              <w:spacing w:line="360" w:lineRule="auto"/>
              <w:jc w:val="center"/>
            </w:pPr>
          </w:p>
          <w:p w14:paraId="30D27B21" w14:textId="77777777" w:rsidR="00316539" w:rsidRDefault="00316539" w:rsidP="00BA3C64">
            <w:pPr>
              <w:spacing w:line="360" w:lineRule="auto"/>
              <w:jc w:val="center"/>
            </w:pPr>
          </w:p>
          <w:p w14:paraId="12B495C1" w14:textId="77777777" w:rsidR="00316539" w:rsidRDefault="00316539" w:rsidP="00BA3C64">
            <w:pPr>
              <w:spacing w:line="360" w:lineRule="auto"/>
              <w:jc w:val="center"/>
            </w:pPr>
          </w:p>
          <w:p w14:paraId="52B79D43" w14:textId="77777777" w:rsidR="00316539" w:rsidRDefault="00316539" w:rsidP="00BA3C64">
            <w:pPr>
              <w:spacing w:line="360" w:lineRule="auto"/>
              <w:jc w:val="center"/>
            </w:pPr>
          </w:p>
          <w:p w14:paraId="7F4E8DA3" w14:textId="77777777" w:rsidR="00316539" w:rsidRDefault="00316539" w:rsidP="00316539">
            <w:pPr>
              <w:spacing w:line="360" w:lineRule="auto"/>
            </w:pPr>
          </w:p>
          <w:p w14:paraId="620A0979" w14:textId="3D123A2C" w:rsidR="00316539" w:rsidRDefault="00316539" w:rsidP="00316539">
            <w:pPr>
              <w:spacing w:line="360" w:lineRule="auto"/>
            </w:pPr>
          </w:p>
        </w:tc>
      </w:tr>
    </w:tbl>
    <w:p w14:paraId="2F41F2AE" w14:textId="033141C6" w:rsidR="00566CE4" w:rsidRPr="00F72850" w:rsidRDefault="00F72850" w:rsidP="00F0110C">
      <w:pPr>
        <w:spacing w:line="480" w:lineRule="auto"/>
        <w:jc w:val="center"/>
        <w:rPr>
          <w:b/>
          <w:bCs/>
        </w:rPr>
      </w:pPr>
      <w:r w:rsidRPr="00F72850">
        <w:rPr>
          <w:b/>
          <w:bCs/>
        </w:rPr>
        <w:lastRenderedPageBreak/>
        <w:t>DAFTAR ISI</w:t>
      </w:r>
    </w:p>
    <w:sdt>
      <w:sdtPr>
        <w:rPr>
          <w:rFonts w:ascii="Times New Roman" w:eastAsiaTheme="minorHAnsi" w:hAnsi="Times New Roman" w:cs="Times New Roman"/>
          <w:color w:val="auto"/>
          <w:sz w:val="24"/>
          <w:szCs w:val="24"/>
        </w:rPr>
        <w:id w:val="-1051465317"/>
        <w:docPartObj>
          <w:docPartGallery w:val="Table of Contents"/>
          <w:docPartUnique/>
        </w:docPartObj>
      </w:sdtPr>
      <w:sdtEndPr>
        <w:rPr>
          <w:b/>
          <w:bCs/>
          <w:noProof/>
        </w:rPr>
      </w:sdtEndPr>
      <w:sdtContent>
        <w:p w14:paraId="702FCFB2" w14:textId="7F063DD6" w:rsidR="00F72850" w:rsidRDefault="00F72850">
          <w:pPr>
            <w:pStyle w:val="TOCHeading"/>
          </w:pPr>
        </w:p>
        <w:p w14:paraId="56292123" w14:textId="044D9EBE" w:rsidR="004D398E" w:rsidRDefault="00F72850">
          <w:pPr>
            <w:pStyle w:val="TOC1"/>
            <w:tabs>
              <w:tab w:val="right" w:leader="dot" w:pos="7928"/>
            </w:tabs>
            <w:rPr>
              <w:rFonts w:asciiTheme="minorHAnsi" w:eastAsiaTheme="minorEastAsia" w:hAnsiTheme="minorHAnsi" w:cstheme="minorBidi"/>
              <w:noProof/>
              <w:sz w:val="22"/>
              <w:szCs w:val="22"/>
              <w:lang w:val="en-ID" w:eastAsia="en-ID"/>
            </w:rPr>
          </w:pPr>
          <w:r>
            <w:fldChar w:fldCharType="begin"/>
          </w:r>
          <w:r>
            <w:instrText xml:space="preserve"> TOC \o "1-3" \h \z \u </w:instrText>
          </w:r>
          <w:r>
            <w:fldChar w:fldCharType="separate"/>
          </w:r>
          <w:hyperlink w:anchor="_Toc80226271" w:history="1">
            <w:r w:rsidR="004D398E" w:rsidRPr="00EF76DE">
              <w:rPr>
                <w:rStyle w:val="Hyperlink"/>
                <w:noProof/>
              </w:rPr>
              <w:t>ABSTRAK</w:t>
            </w:r>
            <w:r w:rsidR="004D398E">
              <w:rPr>
                <w:noProof/>
                <w:webHidden/>
              </w:rPr>
              <w:tab/>
            </w:r>
            <w:r w:rsidR="004D398E">
              <w:rPr>
                <w:noProof/>
                <w:webHidden/>
              </w:rPr>
              <w:fldChar w:fldCharType="begin"/>
            </w:r>
            <w:r w:rsidR="004D398E">
              <w:rPr>
                <w:noProof/>
                <w:webHidden/>
              </w:rPr>
              <w:instrText xml:space="preserve"> PAGEREF _Toc80226271 \h </w:instrText>
            </w:r>
            <w:r w:rsidR="004D398E">
              <w:rPr>
                <w:noProof/>
                <w:webHidden/>
              </w:rPr>
            </w:r>
            <w:r w:rsidR="004D398E">
              <w:rPr>
                <w:noProof/>
                <w:webHidden/>
              </w:rPr>
              <w:fldChar w:fldCharType="separate"/>
            </w:r>
            <w:r w:rsidR="00FB1FF7">
              <w:rPr>
                <w:noProof/>
                <w:webHidden/>
              </w:rPr>
              <w:t>v</w:t>
            </w:r>
            <w:r w:rsidR="004D398E">
              <w:rPr>
                <w:noProof/>
                <w:webHidden/>
              </w:rPr>
              <w:fldChar w:fldCharType="end"/>
            </w:r>
          </w:hyperlink>
        </w:p>
        <w:p w14:paraId="02E920F2" w14:textId="6FFB4F0C" w:rsidR="004D398E" w:rsidRDefault="00DE2DFE">
          <w:pPr>
            <w:pStyle w:val="TOC1"/>
            <w:tabs>
              <w:tab w:val="right" w:leader="dot" w:pos="7928"/>
            </w:tabs>
            <w:rPr>
              <w:rFonts w:asciiTheme="minorHAnsi" w:eastAsiaTheme="minorEastAsia" w:hAnsiTheme="minorHAnsi" w:cstheme="minorBidi"/>
              <w:noProof/>
              <w:sz w:val="22"/>
              <w:szCs w:val="22"/>
              <w:lang w:val="en-ID" w:eastAsia="en-ID"/>
            </w:rPr>
          </w:pPr>
          <w:hyperlink w:anchor="_Toc80226272" w:history="1">
            <w:r w:rsidR="004D398E" w:rsidRPr="00EF76DE">
              <w:rPr>
                <w:rStyle w:val="Hyperlink"/>
                <w:i/>
                <w:iCs/>
                <w:noProof/>
              </w:rPr>
              <w:t>ABSTRACT</w:t>
            </w:r>
            <w:r w:rsidR="004D398E">
              <w:rPr>
                <w:noProof/>
                <w:webHidden/>
              </w:rPr>
              <w:tab/>
            </w:r>
            <w:r w:rsidR="004D398E">
              <w:rPr>
                <w:noProof/>
                <w:webHidden/>
              </w:rPr>
              <w:fldChar w:fldCharType="begin"/>
            </w:r>
            <w:r w:rsidR="004D398E">
              <w:rPr>
                <w:noProof/>
                <w:webHidden/>
              </w:rPr>
              <w:instrText xml:space="preserve"> PAGEREF _Toc80226272 \h </w:instrText>
            </w:r>
            <w:r w:rsidR="004D398E">
              <w:rPr>
                <w:noProof/>
                <w:webHidden/>
              </w:rPr>
            </w:r>
            <w:r w:rsidR="004D398E">
              <w:rPr>
                <w:noProof/>
                <w:webHidden/>
              </w:rPr>
              <w:fldChar w:fldCharType="separate"/>
            </w:r>
            <w:r w:rsidR="00FB1FF7">
              <w:rPr>
                <w:noProof/>
                <w:webHidden/>
              </w:rPr>
              <w:t>vi</w:t>
            </w:r>
            <w:r w:rsidR="004D398E">
              <w:rPr>
                <w:noProof/>
                <w:webHidden/>
              </w:rPr>
              <w:fldChar w:fldCharType="end"/>
            </w:r>
          </w:hyperlink>
        </w:p>
        <w:p w14:paraId="44A1A69A" w14:textId="07DECF88" w:rsidR="004D398E" w:rsidRDefault="00DE2DFE">
          <w:pPr>
            <w:pStyle w:val="TOC1"/>
            <w:tabs>
              <w:tab w:val="right" w:leader="dot" w:pos="7928"/>
            </w:tabs>
            <w:rPr>
              <w:rFonts w:asciiTheme="minorHAnsi" w:eastAsiaTheme="minorEastAsia" w:hAnsiTheme="minorHAnsi" w:cstheme="minorBidi"/>
              <w:noProof/>
              <w:sz w:val="22"/>
              <w:szCs w:val="22"/>
              <w:lang w:val="en-ID" w:eastAsia="en-ID"/>
            </w:rPr>
          </w:pPr>
          <w:hyperlink w:anchor="_Toc80226273" w:history="1">
            <w:r w:rsidR="004D398E" w:rsidRPr="00EF76DE">
              <w:rPr>
                <w:rStyle w:val="Hyperlink"/>
                <w:noProof/>
              </w:rPr>
              <w:t>KATA PENGANTAR</w:t>
            </w:r>
            <w:r w:rsidR="004D398E">
              <w:rPr>
                <w:noProof/>
                <w:webHidden/>
              </w:rPr>
              <w:tab/>
            </w:r>
            <w:r w:rsidR="004D398E">
              <w:rPr>
                <w:noProof/>
                <w:webHidden/>
              </w:rPr>
              <w:fldChar w:fldCharType="begin"/>
            </w:r>
            <w:r w:rsidR="004D398E">
              <w:rPr>
                <w:noProof/>
                <w:webHidden/>
              </w:rPr>
              <w:instrText xml:space="preserve"> PAGEREF _Toc80226273 \h </w:instrText>
            </w:r>
            <w:r w:rsidR="004D398E">
              <w:rPr>
                <w:noProof/>
                <w:webHidden/>
              </w:rPr>
            </w:r>
            <w:r w:rsidR="004D398E">
              <w:rPr>
                <w:noProof/>
                <w:webHidden/>
              </w:rPr>
              <w:fldChar w:fldCharType="separate"/>
            </w:r>
            <w:r w:rsidR="00FB1FF7">
              <w:rPr>
                <w:noProof/>
                <w:webHidden/>
              </w:rPr>
              <w:t>vii</w:t>
            </w:r>
            <w:r w:rsidR="004D398E">
              <w:rPr>
                <w:noProof/>
                <w:webHidden/>
              </w:rPr>
              <w:fldChar w:fldCharType="end"/>
            </w:r>
          </w:hyperlink>
        </w:p>
        <w:p w14:paraId="08812EC1" w14:textId="7A4AF929" w:rsidR="004D398E" w:rsidRDefault="00DE2DFE">
          <w:pPr>
            <w:pStyle w:val="TOC1"/>
            <w:tabs>
              <w:tab w:val="right" w:leader="dot" w:pos="7928"/>
            </w:tabs>
            <w:rPr>
              <w:rFonts w:asciiTheme="minorHAnsi" w:eastAsiaTheme="minorEastAsia" w:hAnsiTheme="minorHAnsi" w:cstheme="minorBidi"/>
              <w:noProof/>
              <w:sz w:val="22"/>
              <w:szCs w:val="22"/>
              <w:lang w:val="en-ID" w:eastAsia="en-ID"/>
            </w:rPr>
          </w:pPr>
          <w:hyperlink w:anchor="_Toc80226274" w:history="1">
            <w:r w:rsidR="004D398E" w:rsidRPr="00EF76DE">
              <w:rPr>
                <w:rStyle w:val="Hyperlink"/>
                <w:noProof/>
              </w:rPr>
              <w:t>DAFTAR GAMBAR</w:t>
            </w:r>
            <w:r w:rsidR="004D398E">
              <w:rPr>
                <w:noProof/>
                <w:webHidden/>
              </w:rPr>
              <w:tab/>
            </w:r>
            <w:r w:rsidR="004D398E">
              <w:rPr>
                <w:noProof/>
                <w:webHidden/>
              </w:rPr>
              <w:fldChar w:fldCharType="begin"/>
            </w:r>
            <w:r w:rsidR="004D398E">
              <w:rPr>
                <w:noProof/>
                <w:webHidden/>
              </w:rPr>
              <w:instrText xml:space="preserve"> PAGEREF _Toc80226274 \h </w:instrText>
            </w:r>
            <w:r w:rsidR="004D398E">
              <w:rPr>
                <w:noProof/>
                <w:webHidden/>
              </w:rPr>
            </w:r>
            <w:r w:rsidR="004D398E">
              <w:rPr>
                <w:noProof/>
                <w:webHidden/>
              </w:rPr>
              <w:fldChar w:fldCharType="separate"/>
            </w:r>
            <w:r w:rsidR="00FB1FF7">
              <w:rPr>
                <w:noProof/>
                <w:webHidden/>
              </w:rPr>
              <w:t>xi</w:t>
            </w:r>
            <w:r w:rsidR="004D398E">
              <w:rPr>
                <w:noProof/>
                <w:webHidden/>
              </w:rPr>
              <w:fldChar w:fldCharType="end"/>
            </w:r>
          </w:hyperlink>
        </w:p>
        <w:p w14:paraId="5EEB4D32" w14:textId="6F8B9383" w:rsidR="004D398E" w:rsidRDefault="00DE2DFE">
          <w:pPr>
            <w:pStyle w:val="TOC1"/>
            <w:tabs>
              <w:tab w:val="right" w:leader="dot" w:pos="7928"/>
            </w:tabs>
            <w:rPr>
              <w:rFonts w:asciiTheme="minorHAnsi" w:eastAsiaTheme="minorEastAsia" w:hAnsiTheme="minorHAnsi" w:cstheme="minorBidi"/>
              <w:noProof/>
              <w:sz w:val="22"/>
              <w:szCs w:val="22"/>
              <w:lang w:val="en-ID" w:eastAsia="en-ID"/>
            </w:rPr>
          </w:pPr>
          <w:hyperlink w:anchor="_Toc80226275" w:history="1">
            <w:r w:rsidR="004D398E" w:rsidRPr="00EF76DE">
              <w:rPr>
                <w:rStyle w:val="Hyperlink"/>
                <w:noProof/>
              </w:rPr>
              <w:t>DAFTAR TABEL</w:t>
            </w:r>
            <w:r w:rsidR="004D398E">
              <w:rPr>
                <w:noProof/>
                <w:webHidden/>
              </w:rPr>
              <w:tab/>
            </w:r>
            <w:r w:rsidR="004D398E">
              <w:rPr>
                <w:noProof/>
                <w:webHidden/>
              </w:rPr>
              <w:fldChar w:fldCharType="begin"/>
            </w:r>
            <w:r w:rsidR="004D398E">
              <w:rPr>
                <w:noProof/>
                <w:webHidden/>
              </w:rPr>
              <w:instrText xml:space="preserve"> PAGEREF _Toc80226275 \h </w:instrText>
            </w:r>
            <w:r w:rsidR="004D398E">
              <w:rPr>
                <w:noProof/>
                <w:webHidden/>
              </w:rPr>
            </w:r>
            <w:r w:rsidR="004D398E">
              <w:rPr>
                <w:noProof/>
                <w:webHidden/>
              </w:rPr>
              <w:fldChar w:fldCharType="separate"/>
            </w:r>
            <w:r w:rsidR="00FB1FF7">
              <w:rPr>
                <w:noProof/>
                <w:webHidden/>
              </w:rPr>
              <w:t>xv</w:t>
            </w:r>
            <w:r w:rsidR="004D398E">
              <w:rPr>
                <w:noProof/>
                <w:webHidden/>
              </w:rPr>
              <w:fldChar w:fldCharType="end"/>
            </w:r>
          </w:hyperlink>
        </w:p>
        <w:p w14:paraId="03FD6204" w14:textId="188DE227" w:rsidR="004D398E" w:rsidRDefault="00DE2DFE">
          <w:pPr>
            <w:pStyle w:val="TOC1"/>
            <w:tabs>
              <w:tab w:val="right" w:leader="dot" w:pos="7928"/>
            </w:tabs>
            <w:rPr>
              <w:rFonts w:asciiTheme="minorHAnsi" w:eastAsiaTheme="minorEastAsia" w:hAnsiTheme="minorHAnsi" w:cstheme="minorBidi"/>
              <w:noProof/>
              <w:sz w:val="22"/>
              <w:szCs w:val="22"/>
              <w:lang w:val="en-ID" w:eastAsia="en-ID"/>
            </w:rPr>
          </w:pPr>
          <w:hyperlink w:anchor="_Toc80226276" w:history="1">
            <w:r w:rsidR="004D398E" w:rsidRPr="00EF76DE">
              <w:rPr>
                <w:rStyle w:val="Hyperlink"/>
                <w:noProof/>
              </w:rPr>
              <w:t xml:space="preserve">BAB I  </w:t>
            </w:r>
            <w:r w:rsidR="004D398E" w:rsidRPr="00EF76DE">
              <w:rPr>
                <w:rStyle w:val="Hyperlink"/>
                <w:noProof/>
                <w:lang w:val="id-ID"/>
              </w:rPr>
              <w:t>PENDAHULUAN</w:t>
            </w:r>
            <w:r w:rsidR="004D398E">
              <w:rPr>
                <w:noProof/>
                <w:webHidden/>
              </w:rPr>
              <w:tab/>
            </w:r>
            <w:r w:rsidR="004D398E">
              <w:rPr>
                <w:noProof/>
                <w:webHidden/>
              </w:rPr>
              <w:fldChar w:fldCharType="begin"/>
            </w:r>
            <w:r w:rsidR="004D398E">
              <w:rPr>
                <w:noProof/>
                <w:webHidden/>
              </w:rPr>
              <w:instrText xml:space="preserve"> PAGEREF _Toc80226276 \h </w:instrText>
            </w:r>
            <w:r w:rsidR="004D398E">
              <w:rPr>
                <w:noProof/>
                <w:webHidden/>
              </w:rPr>
            </w:r>
            <w:r w:rsidR="004D398E">
              <w:rPr>
                <w:noProof/>
                <w:webHidden/>
              </w:rPr>
              <w:fldChar w:fldCharType="separate"/>
            </w:r>
            <w:r w:rsidR="00FB1FF7">
              <w:rPr>
                <w:noProof/>
                <w:webHidden/>
              </w:rPr>
              <w:t>1</w:t>
            </w:r>
            <w:r w:rsidR="004D398E">
              <w:rPr>
                <w:noProof/>
                <w:webHidden/>
              </w:rPr>
              <w:fldChar w:fldCharType="end"/>
            </w:r>
          </w:hyperlink>
        </w:p>
        <w:p w14:paraId="2AA5E7AE" w14:textId="574B9689" w:rsidR="004D398E" w:rsidRDefault="00DE2DFE">
          <w:pPr>
            <w:pStyle w:val="TOC2"/>
            <w:rPr>
              <w:rFonts w:asciiTheme="minorHAnsi" w:eastAsiaTheme="minorEastAsia" w:hAnsiTheme="minorHAnsi" w:cstheme="minorBidi"/>
              <w:sz w:val="22"/>
              <w:szCs w:val="22"/>
              <w:lang w:val="en-ID" w:eastAsia="en-ID"/>
            </w:rPr>
          </w:pPr>
          <w:hyperlink w:anchor="_Toc80226277" w:history="1">
            <w:r w:rsidR="004D398E" w:rsidRPr="00EF76DE">
              <w:rPr>
                <w:rStyle w:val="Hyperlink"/>
              </w:rPr>
              <w:t>1.1 Latar Belakang</w:t>
            </w:r>
            <w:r w:rsidR="004D398E">
              <w:rPr>
                <w:webHidden/>
              </w:rPr>
              <w:tab/>
            </w:r>
            <w:r w:rsidR="004D398E">
              <w:rPr>
                <w:webHidden/>
              </w:rPr>
              <w:fldChar w:fldCharType="begin"/>
            </w:r>
            <w:r w:rsidR="004D398E">
              <w:rPr>
                <w:webHidden/>
              </w:rPr>
              <w:instrText xml:space="preserve"> PAGEREF _Toc80226277 \h </w:instrText>
            </w:r>
            <w:r w:rsidR="004D398E">
              <w:rPr>
                <w:webHidden/>
              </w:rPr>
            </w:r>
            <w:r w:rsidR="004D398E">
              <w:rPr>
                <w:webHidden/>
              </w:rPr>
              <w:fldChar w:fldCharType="separate"/>
            </w:r>
            <w:r w:rsidR="00FB1FF7">
              <w:rPr>
                <w:webHidden/>
              </w:rPr>
              <w:t>1</w:t>
            </w:r>
            <w:r w:rsidR="004D398E">
              <w:rPr>
                <w:webHidden/>
              </w:rPr>
              <w:fldChar w:fldCharType="end"/>
            </w:r>
          </w:hyperlink>
        </w:p>
        <w:p w14:paraId="39B5C8D7" w14:textId="2C68195B" w:rsidR="004D398E" w:rsidRDefault="00DE2DFE">
          <w:pPr>
            <w:pStyle w:val="TOC2"/>
            <w:rPr>
              <w:rFonts w:asciiTheme="minorHAnsi" w:eastAsiaTheme="minorEastAsia" w:hAnsiTheme="minorHAnsi" w:cstheme="minorBidi"/>
              <w:sz w:val="22"/>
              <w:szCs w:val="22"/>
              <w:lang w:val="en-ID" w:eastAsia="en-ID"/>
            </w:rPr>
          </w:pPr>
          <w:hyperlink w:anchor="_Toc80226278" w:history="1">
            <w:r w:rsidR="004D398E" w:rsidRPr="00EF76DE">
              <w:rPr>
                <w:rStyle w:val="Hyperlink"/>
              </w:rPr>
              <w:t>1.2 Rumusan Masalah</w:t>
            </w:r>
            <w:r w:rsidR="004D398E">
              <w:rPr>
                <w:webHidden/>
              </w:rPr>
              <w:tab/>
            </w:r>
            <w:r w:rsidR="004D398E">
              <w:rPr>
                <w:webHidden/>
              </w:rPr>
              <w:fldChar w:fldCharType="begin"/>
            </w:r>
            <w:r w:rsidR="004D398E">
              <w:rPr>
                <w:webHidden/>
              </w:rPr>
              <w:instrText xml:space="preserve"> PAGEREF _Toc80226278 \h </w:instrText>
            </w:r>
            <w:r w:rsidR="004D398E">
              <w:rPr>
                <w:webHidden/>
              </w:rPr>
            </w:r>
            <w:r w:rsidR="004D398E">
              <w:rPr>
                <w:webHidden/>
              </w:rPr>
              <w:fldChar w:fldCharType="separate"/>
            </w:r>
            <w:r w:rsidR="00FB1FF7">
              <w:rPr>
                <w:webHidden/>
              </w:rPr>
              <w:t>2</w:t>
            </w:r>
            <w:r w:rsidR="004D398E">
              <w:rPr>
                <w:webHidden/>
              </w:rPr>
              <w:fldChar w:fldCharType="end"/>
            </w:r>
          </w:hyperlink>
        </w:p>
        <w:p w14:paraId="0DE6B6A7" w14:textId="3D7BC35D" w:rsidR="004D398E" w:rsidRDefault="00DE2DFE">
          <w:pPr>
            <w:pStyle w:val="TOC2"/>
            <w:rPr>
              <w:rFonts w:asciiTheme="minorHAnsi" w:eastAsiaTheme="minorEastAsia" w:hAnsiTheme="minorHAnsi" w:cstheme="minorBidi"/>
              <w:sz w:val="22"/>
              <w:szCs w:val="22"/>
              <w:lang w:val="en-ID" w:eastAsia="en-ID"/>
            </w:rPr>
          </w:pPr>
          <w:hyperlink w:anchor="_Toc80226279" w:history="1">
            <w:r w:rsidR="004D398E" w:rsidRPr="00EF76DE">
              <w:rPr>
                <w:rStyle w:val="Hyperlink"/>
              </w:rPr>
              <w:t>1.3 Batasan Masalah</w:t>
            </w:r>
            <w:r w:rsidR="004D398E">
              <w:rPr>
                <w:webHidden/>
              </w:rPr>
              <w:tab/>
            </w:r>
            <w:r w:rsidR="004D398E">
              <w:rPr>
                <w:webHidden/>
              </w:rPr>
              <w:fldChar w:fldCharType="begin"/>
            </w:r>
            <w:r w:rsidR="004D398E">
              <w:rPr>
                <w:webHidden/>
              </w:rPr>
              <w:instrText xml:space="preserve"> PAGEREF _Toc80226279 \h </w:instrText>
            </w:r>
            <w:r w:rsidR="004D398E">
              <w:rPr>
                <w:webHidden/>
              </w:rPr>
            </w:r>
            <w:r w:rsidR="004D398E">
              <w:rPr>
                <w:webHidden/>
              </w:rPr>
              <w:fldChar w:fldCharType="separate"/>
            </w:r>
            <w:r w:rsidR="00FB1FF7">
              <w:rPr>
                <w:webHidden/>
              </w:rPr>
              <w:t>3</w:t>
            </w:r>
            <w:r w:rsidR="004D398E">
              <w:rPr>
                <w:webHidden/>
              </w:rPr>
              <w:fldChar w:fldCharType="end"/>
            </w:r>
          </w:hyperlink>
        </w:p>
        <w:p w14:paraId="66F9D046" w14:textId="0CD96E55" w:rsidR="004D398E" w:rsidRDefault="00DE2DFE">
          <w:pPr>
            <w:pStyle w:val="TOC2"/>
            <w:rPr>
              <w:rFonts w:asciiTheme="minorHAnsi" w:eastAsiaTheme="minorEastAsia" w:hAnsiTheme="minorHAnsi" w:cstheme="minorBidi"/>
              <w:sz w:val="22"/>
              <w:szCs w:val="22"/>
              <w:lang w:val="en-ID" w:eastAsia="en-ID"/>
            </w:rPr>
          </w:pPr>
          <w:hyperlink w:anchor="_Toc80226280" w:history="1">
            <w:r w:rsidR="004D398E" w:rsidRPr="00EF76DE">
              <w:rPr>
                <w:rStyle w:val="Hyperlink"/>
              </w:rPr>
              <w:t>1.4 Tujuan Penelitian</w:t>
            </w:r>
            <w:r w:rsidR="004D398E">
              <w:rPr>
                <w:webHidden/>
              </w:rPr>
              <w:tab/>
            </w:r>
            <w:r w:rsidR="004D398E">
              <w:rPr>
                <w:webHidden/>
              </w:rPr>
              <w:fldChar w:fldCharType="begin"/>
            </w:r>
            <w:r w:rsidR="004D398E">
              <w:rPr>
                <w:webHidden/>
              </w:rPr>
              <w:instrText xml:space="preserve"> PAGEREF _Toc80226280 \h </w:instrText>
            </w:r>
            <w:r w:rsidR="004D398E">
              <w:rPr>
                <w:webHidden/>
              </w:rPr>
            </w:r>
            <w:r w:rsidR="004D398E">
              <w:rPr>
                <w:webHidden/>
              </w:rPr>
              <w:fldChar w:fldCharType="separate"/>
            </w:r>
            <w:r w:rsidR="00FB1FF7">
              <w:rPr>
                <w:webHidden/>
              </w:rPr>
              <w:t>3</w:t>
            </w:r>
            <w:r w:rsidR="004D398E">
              <w:rPr>
                <w:webHidden/>
              </w:rPr>
              <w:fldChar w:fldCharType="end"/>
            </w:r>
          </w:hyperlink>
        </w:p>
        <w:p w14:paraId="18B802B2" w14:textId="66FFB896" w:rsidR="004D398E" w:rsidRDefault="00DE2DFE">
          <w:pPr>
            <w:pStyle w:val="TOC2"/>
            <w:rPr>
              <w:rFonts w:asciiTheme="minorHAnsi" w:eastAsiaTheme="minorEastAsia" w:hAnsiTheme="minorHAnsi" w:cstheme="minorBidi"/>
              <w:sz w:val="22"/>
              <w:szCs w:val="22"/>
              <w:lang w:val="en-ID" w:eastAsia="en-ID"/>
            </w:rPr>
          </w:pPr>
          <w:hyperlink w:anchor="_Toc80226281" w:history="1">
            <w:r w:rsidR="004D398E" w:rsidRPr="00EF76DE">
              <w:rPr>
                <w:rStyle w:val="Hyperlink"/>
              </w:rPr>
              <w:t>1.5 Metodologi Penelitian</w:t>
            </w:r>
            <w:r w:rsidR="004D398E">
              <w:rPr>
                <w:webHidden/>
              </w:rPr>
              <w:tab/>
            </w:r>
            <w:r w:rsidR="004D398E">
              <w:rPr>
                <w:webHidden/>
              </w:rPr>
              <w:fldChar w:fldCharType="begin"/>
            </w:r>
            <w:r w:rsidR="004D398E">
              <w:rPr>
                <w:webHidden/>
              </w:rPr>
              <w:instrText xml:space="preserve"> PAGEREF _Toc80226281 \h </w:instrText>
            </w:r>
            <w:r w:rsidR="004D398E">
              <w:rPr>
                <w:webHidden/>
              </w:rPr>
            </w:r>
            <w:r w:rsidR="004D398E">
              <w:rPr>
                <w:webHidden/>
              </w:rPr>
              <w:fldChar w:fldCharType="separate"/>
            </w:r>
            <w:r w:rsidR="00FB1FF7">
              <w:rPr>
                <w:webHidden/>
              </w:rPr>
              <w:t>3</w:t>
            </w:r>
            <w:r w:rsidR="004D398E">
              <w:rPr>
                <w:webHidden/>
              </w:rPr>
              <w:fldChar w:fldCharType="end"/>
            </w:r>
          </w:hyperlink>
        </w:p>
        <w:p w14:paraId="664C2467" w14:textId="27D8611D" w:rsidR="004D398E" w:rsidRDefault="00DE2DFE">
          <w:pPr>
            <w:pStyle w:val="TOC3"/>
            <w:tabs>
              <w:tab w:val="right" w:leader="dot" w:pos="7928"/>
            </w:tabs>
            <w:rPr>
              <w:rFonts w:asciiTheme="minorHAnsi" w:eastAsiaTheme="minorEastAsia" w:hAnsiTheme="minorHAnsi" w:cstheme="minorBidi"/>
              <w:noProof/>
              <w:sz w:val="22"/>
              <w:szCs w:val="22"/>
              <w:lang w:val="en-ID" w:eastAsia="en-ID"/>
            </w:rPr>
          </w:pPr>
          <w:hyperlink w:anchor="_Toc80226282" w:history="1">
            <w:r w:rsidR="004D398E" w:rsidRPr="00EF76DE">
              <w:rPr>
                <w:rStyle w:val="Hyperlink"/>
                <w:noProof/>
              </w:rPr>
              <w:t>1.5.1</w:t>
            </w:r>
            <w:r w:rsidR="004D398E" w:rsidRPr="00EF76DE">
              <w:rPr>
                <w:rStyle w:val="Hyperlink"/>
                <w:noProof/>
                <w:shd w:val="clear" w:color="auto" w:fill="FFFFFF"/>
              </w:rPr>
              <w:t xml:space="preserve"> Metode pengumpulan data</w:t>
            </w:r>
            <w:r w:rsidR="004D398E">
              <w:rPr>
                <w:noProof/>
                <w:webHidden/>
              </w:rPr>
              <w:tab/>
            </w:r>
            <w:r w:rsidR="004D398E">
              <w:rPr>
                <w:noProof/>
                <w:webHidden/>
              </w:rPr>
              <w:fldChar w:fldCharType="begin"/>
            </w:r>
            <w:r w:rsidR="004D398E">
              <w:rPr>
                <w:noProof/>
                <w:webHidden/>
              </w:rPr>
              <w:instrText xml:space="preserve"> PAGEREF _Toc80226282 \h </w:instrText>
            </w:r>
            <w:r w:rsidR="004D398E">
              <w:rPr>
                <w:noProof/>
                <w:webHidden/>
              </w:rPr>
            </w:r>
            <w:r w:rsidR="004D398E">
              <w:rPr>
                <w:noProof/>
                <w:webHidden/>
              </w:rPr>
              <w:fldChar w:fldCharType="separate"/>
            </w:r>
            <w:r w:rsidR="00FB1FF7">
              <w:rPr>
                <w:noProof/>
                <w:webHidden/>
              </w:rPr>
              <w:t>3</w:t>
            </w:r>
            <w:r w:rsidR="004D398E">
              <w:rPr>
                <w:noProof/>
                <w:webHidden/>
              </w:rPr>
              <w:fldChar w:fldCharType="end"/>
            </w:r>
          </w:hyperlink>
        </w:p>
        <w:p w14:paraId="121D7709" w14:textId="60623FEE" w:rsidR="004D398E" w:rsidRDefault="00DE2DFE">
          <w:pPr>
            <w:pStyle w:val="TOC3"/>
            <w:tabs>
              <w:tab w:val="right" w:leader="dot" w:pos="7928"/>
            </w:tabs>
            <w:rPr>
              <w:rFonts w:asciiTheme="minorHAnsi" w:eastAsiaTheme="minorEastAsia" w:hAnsiTheme="minorHAnsi" w:cstheme="minorBidi"/>
              <w:noProof/>
              <w:sz w:val="22"/>
              <w:szCs w:val="22"/>
              <w:lang w:val="en-ID" w:eastAsia="en-ID"/>
            </w:rPr>
          </w:pPr>
          <w:hyperlink w:anchor="_Toc80226283" w:history="1">
            <w:r w:rsidR="004D398E" w:rsidRPr="00EF76DE">
              <w:rPr>
                <w:rStyle w:val="Hyperlink"/>
                <w:noProof/>
              </w:rPr>
              <w:t>1.5.2</w:t>
            </w:r>
            <w:r w:rsidR="004D398E" w:rsidRPr="00EF76DE">
              <w:rPr>
                <w:rStyle w:val="Hyperlink"/>
                <w:noProof/>
                <w:shd w:val="clear" w:color="auto" w:fill="FFFFFF"/>
              </w:rPr>
              <w:t xml:space="preserve"> Metode Pengembangan Sistem</w:t>
            </w:r>
            <w:r w:rsidR="004D398E">
              <w:rPr>
                <w:noProof/>
                <w:webHidden/>
              </w:rPr>
              <w:tab/>
            </w:r>
            <w:r w:rsidR="004D398E">
              <w:rPr>
                <w:noProof/>
                <w:webHidden/>
              </w:rPr>
              <w:fldChar w:fldCharType="begin"/>
            </w:r>
            <w:r w:rsidR="004D398E">
              <w:rPr>
                <w:noProof/>
                <w:webHidden/>
              </w:rPr>
              <w:instrText xml:space="preserve"> PAGEREF _Toc80226283 \h </w:instrText>
            </w:r>
            <w:r w:rsidR="004D398E">
              <w:rPr>
                <w:noProof/>
                <w:webHidden/>
              </w:rPr>
            </w:r>
            <w:r w:rsidR="004D398E">
              <w:rPr>
                <w:noProof/>
                <w:webHidden/>
              </w:rPr>
              <w:fldChar w:fldCharType="separate"/>
            </w:r>
            <w:r w:rsidR="00FB1FF7">
              <w:rPr>
                <w:noProof/>
                <w:webHidden/>
              </w:rPr>
              <w:t>4</w:t>
            </w:r>
            <w:r w:rsidR="004D398E">
              <w:rPr>
                <w:noProof/>
                <w:webHidden/>
              </w:rPr>
              <w:fldChar w:fldCharType="end"/>
            </w:r>
          </w:hyperlink>
        </w:p>
        <w:p w14:paraId="0F6C522A" w14:textId="6AB3D011" w:rsidR="004D398E" w:rsidRDefault="00DE2DFE">
          <w:pPr>
            <w:pStyle w:val="TOC2"/>
            <w:rPr>
              <w:rFonts w:asciiTheme="minorHAnsi" w:eastAsiaTheme="minorEastAsia" w:hAnsiTheme="minorHAnsi" w:cstheme="minorBidi"/>
              <w:sz w:val="22"/>
              <w:szCs w:val="22"/>
              <w:lang w:val="en-ID" w:eastAsia="en-ID"/>
            </w:rPr>
          </w:pPr>
          <w:hyperlink w:anchor="_Toc80226284" w:history="1">
            <w:r w:rsidR="004D398E" w:rsidRPr="00EF76DE">
              <w:rPr>
                <w:rStyle w:val="Hyperlink"/>
              </w:rPr>
              <w:t>1.6 Sistematika Penulisan</w:t>
            </w:r>
            <w:r w:rsidR="004D398E">
              <w:rPr>
                <w:webHidden/>
              </w:rPr>
              <w:tab/>
            </w:r>
            <w:r w:rsidR="004D398E">
              <w:rPr>
                <w:webHidden/>
              </w:rPr>
              <w:fldChar w:fldCharType="begin"/>
            </w:r>
            <w:r w:rsidR="004D398E">
              <w:rPr>
                <w:webHidden/>
              </w:rPr>
              <w:instrText xml:space="preserve"> PAGEREF _Toc80226284 \h </w:instrText>
            </w:r>
            <w:r w:rsidR="004D398E">
              <w:rPr>
                <w:webHidden/>
              </w:rPr>
            </w:r>
            <w:r w:rsidR="004D398E">
              <w:rPr>
                <w:webHidden/>
              </w:rPr>
              <w:fldChar w:fldCharType="separate"/>
            </w:r>
            <w:r w:rsidR="00FB1FF7">
              <w:rPr>
                <w:webHidden/>
              </w:rPr>
              <w:t>4</w:t>
            </w:r>
            <w:r w:rsidR="004D398E">
              <w:rPr>
                <w:webHidden/>
              </w:rPr>
              <w:fldChar w:fldCharType="end"/>
            </w:r>
          </w:hyperlink>
        </w:p>
        <w:p w14:paraId="4998CA15" w14:textId="744D9DAB" w:rsidR="004D398E" w:rsidRDefault="00DE2DFE">
          <w:pPr>
            <w:pStyle w:val="TOC1"/>
            <w:tabs>
              <w:tab w:val="right" w:leader="dot" w:pos="7928"/>
            </w:tabs>
            <w:rPr>
              <w:rFonts w:asciiTheme="minorHAnsi" w:eastAsiaTheme="minorEastAsia" w:hAnsiTheme="minorHAnsi" w:cstheme="minorBidi"/>
              <w:noProof/>
              <w:sz w:val="22"/>
              <w:szCs w:val="22"/>
              <w:lang w:val="en-ID" w:eastAsia="en-ID"/>
            </w:rPr>
          </w:pPr>
          <w:hyperlink w:anchor="_Toc80226285" w:history="1">
            <w:r w:rsidR="004D398E" w:rsidRPr="00EF76DE">
              <w:rPr>
                <w:rStyle w:val="Hyperlink"/>
                <w:noProof/>
                <w:lang w:val="id-ID"/>
              </w:rPr>
              <w:t>BAB II TINJAUAN PUSTAKA</w:t>
            </w:r>
            <w:r w:rsidR="004D398E">
              <w:rPr>
                <w:noProof/>
                <w:webHidden/>
              </w:rPr>
              <w:tab/>
            </w:r>
            <w:r w:rsidR="004D398E">
              <w:rPr>
                <w:noProof/>
                <w:webHidden/>
              </w:rPr>
              <w:fldChar w:fldCharType="begin"/>
            </w:r>
            <w:r w:rsidR="004D398E">
              <w:rPr>
                <w:noProof/>
                <w:webHidden/>
              </w:rPr>
              <w:instrText xml:space="preserve"> PAGEREF _Toc80226285 \h </w:instrText>
            </w:r>
            <w:r w:rsidR="004D398E">
              <w:rPr>
                <w:noProof/>
                <w:webHidden/>
              </w:rPr>
            </w:r>
            <w:r w:rsidR="004D398E">
              <w:rPr>
                <w:noProof/>
                <w:webHidden/>
              </w:rPr>
              <w:fldChar w:fldCharType="separate"/>
            </w:r>
            <w:r w:rsidR="00FB1FF7">
              <w:rPr>
                <w:noProof/>
                <w:webHidden/>
              </w:rPr>
              <w:t>6</w:t>
            </w:r>
            <w:r w:rsidR="004D398E">
              <w:rPr>
                <w:noProof/>
                <w:webHidden/>
              </w:rPr>
              <w:fldChar w:fldCharType="end"/>
            </w:r>
          </w:hyperlink>
        </w:p>
        <w:p w14:paraId="058D63A5" w14:textId="741F6DE1" w:rsidR="004D398E" w:rsidRDefault="00DE2DFE">
          <w:pPr>
            <w:pStyle w:val="TOC2"/>
            <w:rPr>
              <w:rFonts w:asciiTheme="minorHAnsi" w:eastAsiaTheme="minorEastAsia" w:hAnsiTheme="minorHAnsi" w:cstheme="minorBidi"/>
              <w:sz w:val="22"/>
              <w:szCs w:val="22"/>
              <w:lang w:val="en-ID" w:eastAsia="en-ID"/>
            </w:rPr>
          </w:pPr>
          <w:hyperlink w:anchor="_Toc80226286" w:history="1">
            <w:r w:rsidR="004D398E" w:rsidRPr="00EF76DE">
              <w:rPr>
                <w:rStyle w:val="Hyperlink"/>
              </w:rPr>
              <w:t>2.1 Landasan Teori</w:t>
            </w:r>
            <w:r w:rsidR="004D398E">
              <w:rPr>
                <w:webHidden/>
              </w:rPr>
              <w:tab/>
            </w:r>
            <w:r w:rsidR="004D398E">
              <w:rPr>
                <w:webHidden/>
              </w:rPr>
              <w:fldChar w:fldCharType="begin"/>
            </w:r>
            <w:r w:rsidR="004D398E">
              <w:rPr>
                <w:webHidden/>
              </w:rPr>
              <w:instrText xml:space="preserve"> PAGEREF _Toc80226286 \h </w:instrText>
            </w:r>
            <w:r w:rsidR="004D398E">
              <w:rPr>
                <w:webHidden/>
              </w:rPr>
            </w:r>
            <w:r w:rsidR="004D398E">
              <w:rPr>
                <w:webHidden/>
              </w:rPr>
              <w:fldChar w:fldCharType="separate"/>
            </w:r>
            <w:r w:rsidR="00FB1FF7">
              <w:rPr>
                <w:webHidden/>
              </w:rPr>
              <w:t>6</w:t>
            </w:r>
            <w:r w:rsidR="004D398E">
              <w:rPr>
                <w:webHidden/>
              </w:rPr>
              <w:fldChar w:fldCharType="end"/>
            </w:r>
          </w:hyperlink>
        </w:p>
        <w:p w14:paraId="1C346685" w14:textId="1D4DE12A" w:rsidR="004D398E" w:rsidRDefault="00DE2DFE">
          <w:pPr>
            <w:pStyle w:val="TOC2"/>
            <w:rPr>
              <w:rFonts w:asciiTheme="minorHAnsi" w:eastAsiaTheme="minorEastAsia" w:hAnsiTheme="minorHAnsi" w:cstheme="minorBidi"/>
              <w:sz w:val="22"/>
              <w:szCs w:val="22"/>
              <w:lang w:val="en-ID" w:eastAsia="en-ID"/>
            </w:rPr>
          </w:pPr>
          <w:hyperlink w:anchor="_Toc80226287" w:history="1">
            <w:r w:rsidR="004D398E" w:rsidRPr="00EF76DE">
              <w:rPr>
                <w:rStyle w:val="Hyperlink"/>
              </w:rPr>
              <w:t>2.2 Dasar Teori</w:t>
            </w:r>
            <w:r w:rsidR="004D398E">
              <w:rPr>
                <w:webHidden/>
              </w:rPr>
              <w:tab/>
            </w:r>
            <w:r w:rsidR="004D398E">
              <w:rPr>
                <w:webHidden/>
              </w:rPr>
              <w:fldChar w:fldCharType="begin"/>
            </w:r>
            <w:r w:rsidR="004D398E">
              <w:rPr>
                <w:webHidden/>
              </w:rPr>
              <w:instrText xml:space="preserve"> PAGEREF _Toc80226287 \h </w:instrText>
            </w:r>
            <w:r w:rsidR="004D398E">
              <w:rPr>
                <w:webHidden/>
              </w:rPr>
            </w:r>
            <w:r w:rsidR="004D398E">
              <w:rPr>
                <w:webHidden/>
              </w:rPr>
              <w:fldChar w:fldCharType="separate"/>
            </w:r>
            <w:r w:rsidR="00FB1FF7">
              <w:rPr>
                <w:webHidden/>
              </w:rPr>
              <w:t>20</w:t>
            </w:r>
            <w:r w:rsidR="004D398E">
              <w:rPr>
                <w:webHidden/>
              </w:rPr>
              <w:fldChar w:fldCharType="end"/>
            </w:r>
          </w:hyperlink>
        </w:p>
        <w:p w14:paraId="214DAAED" w14:textId="267B4523" w:rsidR="004D398E" w:rsidRDefault="00DE2DFE">
          <w:pPr>
            <w:pStyle w:val="TOC3"/>
            <w:tabs>
              <w:tab w:val="right" w:leader="dot" w:pos="7928"/>
            </w:tabs>
            <w:rPr>
              <w:rFonts w:asciiTheme="minorHAnsi" w:eastAsiaTheme="minorEastAsia" w:hAnsiTheme="minorHAnsi" w:cstheme="minorBidi"/>
              <w:noProof/>
              <w:sz w:val="22"/>
              <w:szCs w:val="22"/>
              <w:lang w:val="en-ID" w:eastAsia="en-ID"/>
            </w:rPr>
          </w:pPr>
          <w:hyperlink w:anchor="_Toc80226288" w:history="1">
            <w:r w:rsidR="004D398E" w:rsidRPr="00EF76DE">
              <w:rPr>
                <w:rStyle w:val="Hyperlink"/>
                <w:noProof/>
              </w:rPr>
              <w:t>2.2.1</w:t>
            </w:r>
            <w:r w:rsidR="004D398E" w:rsidRPr="00EF76DE">
              <w:rPr>
                <w:rStyle w:val="Hyperlink"/>
                <w:noProof/>
                <w:shd w:val="clear" w:color="auto" w:fill="FFFFFF"/>
                <w:lang w:val="id-ID"/>
              </w:rPr>
              <w:t xml:space="preserve"> Aplikasi</w:t>
            </w:r>
            <w:r w:rsidR="004D398E">
              <w:rPr>
                <w:noProof/>
                <w:webHidden/>
              </w:rPr>
              <w:tab/>
            </w:r>
            <w:r w:rsidR="004D398E">
              <w:rPr>
                <w:noProof/>
                <w:webHidden/>
              </w:rPr>
              <w:fldChar w:fldCharType="begin"/>
            </w:r>
            <w:r w:rsidR="004D398E">
              <w:rPr>
                <w:noProof/>
                <w:webHidden/>
              </w:rPr>
              <w:instrText xml:space="preserve"> PAGEREF _Toc80226288 \h </w:instrText>
            </w:r>
            <w:r w:rsidR="004D398E">
              <w:rPr>
                <w:noProof/>
                <w:webHidden/>
              </w:rPr>
            </w:r>
            <w:r w:rsidR="004D398E">
              <w:rPr>
                <w:noProof/>
                <w:webHidden/>
              </w:rPr>
              <w:fldChar w:fldCharType="separate"/>
            </w:r>
            <w:r w:rsidR="00FB1FF7">
              <w:rPr>
                <w:noProof/>
                <w:webHidden/>
              </w:rPr>
              <w:t>20</w:t>
            </w:r>
            <w:r w:rsidR="004D398E">
              <w:rPr>
                <w:noProof/>
                <w:webHidden/>
              </w:rPr>
              <w:fldChar w:fldCharType="end"/>
            </w:r>
          </w:hyperlink>
        </w:p>
        <w:p w14:paraId="3BA2F8D3" w14:textId="536F44B9" w:rsidR="004D398E" w:rsidRDefault="00DE2DFE">
          <w:pPr>
            <w:pStyle w:val="TOC3"/>
            <w:tabs>
              <w:tab w:val="right" w:leader="dot" w:pos="7928"/>
            </w:tabs>
            <w:rPr>
              <w:rFonts w:asciiTheme="minorHAnsi" w:eastAsiaTheme="minorEastAsia" w:hAnsiTheme="minorHAnsi" w:cstheme="minorBidi"/>
              <w:noProof/>
              <w:sz w:val="22"/>
              <w:szCs w:val="22"/>
              <w:lang w:val="en-ID" w:eastAsia="en-ID"/>
            </w:rPr>
          </w:pPr>
          <w:hyperlink w:anchor="_Toc80226289" w:history="1">
            <w:r w:rsidR="004D398E" w:rsidRPr="00EF76DE">
              <w:rPr>
                <w:rStyle w:val="Hyperlink"/>
                <w:iCs/>
                <w:noProof/>
              </w:rPr>
              <w:t>2.2.2</w:t>
            </w:r>
            <w:r w:rsidR="004D398E" w:rsidRPr="00EF76DE">
              <w:rPr>
                <w:rStyle w:val="Hyperlink"/>
                <w:iCs/>
                <w:noProof/>
                <w:shd w:val="clear" w:color="auto" w:fill="FFFFFF"/>
                <w:lang w:val="id-ID"/>
              </w:rPr>
              <w:t xml:space="preserve"> Seleksi</w:t>
            </w:r>
            <w:r w:rsidR="004D398E">
              <w:rPr>
                <w:noProof/>
                <w:webHidden/>
              </w:rPr>
              <w:tab/>
            </w:r>
            <w:r w:rsidR="004D398E">
              <w:rPr>
                <w:noProof/>
                <w:webHidden/>
              </w:rPr>
              <w:fldChar w:fldCharType="begin"/>
            </w:r>
            <w:r w:rsidR="004D398E">
              <w:rPr>
                <w:noProof/>
                <w:webHidden/>
              </w:rPr>
              <w:instrText xml:space="preserve"> PAGEREF _Toc80226289 \h </w:instrText>
            </w:r>
            <w:r w:rsidR="004D398E">
              <w:rPr>
                <w:noProof/>
                <w:webHidden/>
              </w:rPr>
            </w:r>
            <w:r w:rsidR="004D398E">
              <w:rPr>
                <w:noProof/>
                <w:webHidden/>
              </w:rPr>
              <w:fldChar w:fldCharType="separate"/>
            </w:r>
            <w:r w:rsidR="00FB1FF7">
              <w:rPr>
                <w:noProof/>
                <w:webHidden/>
              </w:rPr>
              <w:t>21</w:t>
            </w:r>
            <w:r w:rsidR="004D398E">
              <w:rPr>
                <w:noProof/>
                <w:webHidden/>
              </w:rPr>
              <w:fldChar w:fldCharType="end"/>
            </w:r>
          </w:hyperlink>
        </w:p>
        <w:p w14:paraId="76308F5D" w14:textId="643F513C" w:rsidR="004D398E" w:rsidRDefault="00DE2DFE">
          <w:pPr>
            <w:pStyle w:val="TOC3"/>
            <w:tabs>
              <w:tab w:val="right" w:leader="dot" w:pos="7928"/>
            </w:tabs>
            <w:rPr>
              <w:rFonts w:asciiTheme="minorHAnsi" w:eastAsiaTheme="minorEastAsia" w:hAnsiTheme="minorHAnsi" w:cstheme="minorBidi"/>
              <w:noProof/>
              <w:sz w:val="22"/>
              <w:szCs w:val="22"/>
              <w:lang w:val="en-ID" w:eastAsia="en-ID"/>
            </w:rPr>
          </w:pPr>
          <w:hyperlink w:anchor="_Toc80226290" w:history="1">
            <w:r w:rsidR="004D398E" w:rsidRPr="00EF76DE">
              <w:rPr>
                <w:rStyle w:val="Hyperlink"/>
                <w:iCs/>
                <w:noProof/>
              </w:rPr>
              <w:t>2.2.3</w:t>
            </w:r>
            <w:r w:rsidR="004D398E" w:rsidRPr="00EF76DE">
              <w:rPr>
                <w:rStyle w:val="Hyperlink"/>
                <w:iCs/>
                <w:noProof/>
                <w:shd w:val="clear" w:color="auto" w:fill="FFFFFF"/>
                <w:lang w:val="id-ID"/>
              </w:rPr>
              <w:t xml:space="preserve"> Skripsi</w:t>
            </w:r>
            <w:r w:rsidR="004D398E">
              <w:rPr>
                <w:noProof/>
                <w:webHidden/>
              </w:rPr>
              <w:tab/>
            </w:r>
            <w:r w:rsidR="004D398E">
              <w:rPr>
                <w:noProof/>
                <w:webHidden/>
              </w:rPr>
              <w:fldChar w:fldCharType="begin"/>
            </w:r>
            <w:r w:rsidR="004D398E">
              <w:rPr>
                <w:noProof/>
                <w:webHidden/>
              </w:rPr>
              <w:instrText xml:space="preserve"> PAGEREF _Toc80226290 \h </w:instrText>
            </w:r>
            <w:r w:rsidR="004D398E">
              <w:rPr>
                <w:noProof/>
                <w:webHidden/>
              </w:rPr>
            </w:r>
            <w:r w:rsidR="004D398E">
              <w:rPr>
                <w:noProof/>
                <w:webHidden/>
              </w:rPr>
              <w:fldChar w:fldCharType="separate"/>
            </w:r>
            <w:r w:rsidR="00FB1FF7">
              <w:rPr>
                <w:noProof/>
                <w:webHidden/>
              </w:rPr>
              <w:t>21</w:t>
            </w:r>
            <w:r w:rsidR="004D398E">
              <w:rPr>
                <w:noProof/>
                <w:webHidden/>
              </w:rPr>
              <w:fldChar w:fldCharType="end"/>
            </w:r>
          </w:hyperlink>
        </w:p>
        <w:p w14:paraId="3FF8E563" w14:textId="14CF63E3" w:rsidR="004D398E" w:rsidRDefault="00DE2DFE">
          <w:pPr>
            <w:pStyle w:val="TOC3"/>
            <w:tabs>
              <w:tab w:val="right" w:leader="dot" w:pos="7928"/>
            </w:tabs>
            <w:rPr>
              <w:rFonts w:asciiTheme="minorHAnsi" w:eastAsiaTheme="minorEastAsia" w:hAnsiTheme="minorHAnsi" w:cstheme="minorBidi"/>
              <w:noProof/>
              <w:sz w:val="22"/>
              <w:szCs w:val="22"/>
              <w:lang w:val="en-ID" w:eastAsia="en-ID"/>
            </w:rPr>
          </w:pPr>
          <w:hyperlink w:anchor="_Toc80226291" w:history="1">
            <w:r w:rsidR="004D398E" w:rsidRPr="00EF76DE">
              <w:rPr>
                <w:rStyle w:val="Hyperlink"/>
                <w:iCs/>
                <w:noProof/>
              </w:rPr>
              <w:t>2.2.4</w:t>
            </w:r>
            <w:r w:rsidR="004D398E" w:rsidRPr="00EF76DE">
              <w:rPr>
                <w:rStyle w:val="Hyperlink"/>
                <w:bCs/>
                <w:iCs/>
                <w:noProof/>
                <w:shd w:val="clear" w:color="auto" w:fill="FFFFFF"/>
                <w:lang w:val="id-ID"/>
              </w:rPr>
              <w:t xml:space="preserve"> Metode SDLC</w:t>
            </w:r>
            <w:r w:rsidR="004D398E">
              <w:rPr>
                <w:noProof/>
                <w:webHidden/>
              </w:rPr>
              <w:tab/>
            </w:r>
            <w:r w:rsidR="004D398E">
              <w:rPr>
                <w:noProof/>
                <w:webHidden/>
              </w:rPr>
              <w:fldChar w:fldCharType="begin"/>
            </w:r>
            <w:r w:rsidR="004D398E">
              <w:rPr>
                <w:noProof/>
                <w:webHidden/>
              </w:rPr>
              <w:instrText xml:space="preserve"> PAGEREF _Toc80226291 \h </w:instrText>
            </w:r>
            <w:r w:rsidR="004D398E">
              <w:rPr>
                <w:noProof/>
                <w:webHidden/>
              </w:rPr>
            </w:r>
            <w:r w:rsidR="004D398E">
              <w:rPr>
                <w:noProof/>
                <w:webHidden/>
              </w:rPr>
              <w:fldChar w:fldCharType="separate"/>
            </w:r>
            <w:r w:rsidR="00FB1FF7">
              <w:rPr>
                <w:noProof/>
                <w:webHidden/>
              </w:rPr>
              <w:t>22</w:t>
            </w:r>
            <w:r w:rsidR="004D398E">
              <w:rPr>
                <w:noProof/>
                <w:webHidden/>
              </w:rPr>
              <w:fldChar w:fldCharType="end"/>
            </w:r>
          </w:hyperlink>
        </w:p>
        <w:p w14:paraId="4A84D185" w14:textId="3D4D020C" w:rsidR="004D398E" w:rsidRDefault="00DE2DFE">
          <w:pPr>
            <w:pStyle w:val="TOC3"/>
            <w:tabs>
              <w:tab w:val="right" w:leader="dot" w:pos="7928"/>
            </w:tabs>
            <w:rPr>
              <w:rFonts w:asciiTheme="minorHAnsi" w:eastAsiaTheme="minorEastAsia" w:hAnsiTheme="minorHAnsi" w:cstheme="minorBidi"/>
              <w:noProof/>
              <w:sz w:val="22"/>
              <w:szCs w:val="22"/>
              <w:lang w:val="en-ID" w:eastAsia="en-ID"/>
            </w:rPr>
          </w:pPr>
          <w:hyperlink w:anchor="_Toc80226292" w:history="1">
            <w:r w:rsidR="004D398E" w:rsidRPr="00EF76DE">
              <w:rPr>
                <w:rStyle w:val="Hyperlink"/>
                <w:noProof/>
              </w:rPr>
              <w:t>2.2.5</w:t>
            </w:r>
            <w:r w:rsidR="004D398E" w:rsidRPr="00EF76DE">
              <w:rPr>
                <w:rStyle w:val="Hyperlink"/>
                <w:bCs/>
                <w:i/>
                <w:noProof/>
                <w:lang w:val="id-ID"/>
              </w:rPr>
              <w:t xml:space="preserve"> Sublime Text</w:t>
            </w:r>
            <w:r w:rsidR="004D398E">
              <w:rPr>
                <w:noProof/>
                <w:webHidden/>
              </w:rPr>
              <w:tab/>
            </w:r>
            <w:r w:rsidR="004D398E">
              <w:rPr>
                <w:noProof/>
                <w:webHidden/>
              </w:rPr>
              <w:fldChar w:fldCharType="begin"/>
            </w:r>
            <w:r w:rsidR="004D398E">
              <w:rPr>
                <w:noProof/>
                <w:webHidden/>
              </w:rPr>
              <w:instrText xml:space="preserve"> PAGEREF _Toc80226292 \h </w:instrText>
            </w:r>
            <w:r w:rsidR="004D398E">
              <w:rPr>
                <w:noProof/>
                <w:webHidden/>
              </w:rPr>
            </w:r>
            <w:r w:rsidR="004D398E">
              <w:rPr>
                <w:noProof/>
                <w:webHidden/>
              </w:rPr>
              <w:fldChar w:fldCharType="separate"/>
            </w:r>
            <w:r w:rsidR="00FB1FF7">
              <w:rPr>
                <w:noProof/>
                <w:webHidden/>
              </w:rPr>
              <w:t>24</w:t>
            </w:r>
            <w:r w:rsidR="004D398E">
              <w:rPr>
                <w:noProof/>
                <w:webHidden/>
              </w:rPr>
              <w:fldChar w:fldCharType="end"/>
            </w:r>
          </w:hyperlink>
        </w:p>
        <w:p w14:paraId="6466AAE3" w14:textId="14ADE534" w:rsidR="004D398E" w:rsidRDefault="00DE2DFE">
          <w:pPr>
            <w:pStyle w:val="TOC3"/>
            <w:tabs>
              <w:tab w:val="right" w:leader="dot" w:pos="7928"/>
            </w:tabs>
            <w:rPr>
              <w:rFonts w:asciiTheme="minorHAnsi" w:eastAsiaTheme="minorEastAsia" w:hAnsiTheme="minorHAnsi" w:cstheme="minorBidi"/>
              <w:noProof/>
              <w:sz w:val="22"/>
              <w:szCs w:val="22"/>
              <w:lang w:val="en-ID" w:eastAsia="en-ID"/>
            </w:rPr>
          </w:pPr>
          <w:hyperlink w:anchor="_Toc80226293" w:history="1">
            <w:r w:rsidR="004D398E" w:rsidRPr="00EF76DE">
              <w:rPr>
                <w:rStyle w:val="Hyperlink"/>
                <w:iCs/>
                <w:noProof/>
                <w:lang w:val="id-ID"/>
              </w:rPr>
              <w:t>2.2.6</w:t>
            </w:r>
            <w:r w:rsidR="004D398E" w:rsidRPr="00EF76DE">
              <w:rPr>
                <w:rStyle w:val="Hyperlink"/>
                <w:i/>
                <w:iCs/>
                <w:noProof/>
                <w:shd w:val="clear" w:color="auto" w:fill="FFFFFF"/>
              </w:rPr>
              <w:t xml:space="preserve"> Website</w:t>
            </w:r>
            <w:r w:rsidR="004D398E">
              <w:rPr>
                <w:noProof/>
                <w:webHidden/>
              </w:rPr>
              <w:tab/>
            </w:r>
            <w:r w:rsidR="004D398E">
              <w:rPr>
                <w:noProof/>
                <w:webHidden/>
              </w:rPr>
              <w:fldChar w:fldCharType="begin"/>
            </w:r>
            <w:r w:rsidR="004D398E">
              <w:rPr>
                <w:noProof/>
                <w:webHidden/>
              </w:rPr>
              <w:instrText xml:space="preserve"> PAGEREF _Toc80226293 \h </w:instrText>
            </w:r>
            <w:r w:rsidR="004D398E">
              <w:rPr>
                <w:noProof/>
                <w:webHidden/>
              </w:rPr>
            </w:r>
            <w:r w:rsidR="004D398E">
              <w:rPr>
                <w:noProof/>
                <w:webHidden/>
              </w:rPr>
              <w:fldChar w:fldCharType="separate"/>
            </w:r>
            <w:r w:rsidR="00FB1FF7">
              <w:rPr>
                <w:noProof/>
                <w:webHidden/>
              </w:rPr>
              <w:t>25</w:t>
            </w:r>
            <w:r w:rsidR="004D398E">
              <w:rPr>
                <w:noProof/>
                <w:webHidden/>
              </w:rPr>
              <w:fldChar w:fldCharType="end"/>
            </w:r>
          </w:hyperlink>
        </w:p>
        <w:p w14:paraId="51B6C2EC" w14:textId="786F9D12" w:rsidR="004D398E" w:rsidRDefault="00DE2DFE">
          <w:pPr>
            <w:pStyle w:val="TOC3"/>
            <w:tabs>
              <w:tab w:val="right" w:leader="dot" w:pos="7928"/>
            </w:tabs>
            <w:rPr>
              <w:rFonts w:asciiTheme="minorHAnsi" w:eastAsiaTheme="minorEastAsia" w:hAnsiTheme="minorHAnsi" w:cstheme="minorBidi"/>
              <w:noProof/>
              <w:sz w:val="22"/>
              <w:szCs w:val="22"/>
              <w:lang w:val="en-ID" w:eastAsia="en-ID"/>
            </w:rPr>
          </w:pPr>
          <w:hyperlink w:anchor="_Toc80226294" w:history="1">
            <w:r w:rsidR="004D398E" w:rsidRPr="00EF76DE">
              <w:rPr>
                <w:rStyle w:val="Hyperlink"/>
                <w:noProof/>
                <w:lang w:val="id-ID"/>
              </w:rPr>
              <w:t>2.2.7</w:t>
            </w:r>
            <w:r w:rsidR="004D398E" w:rsidRPr="00EF76DE">
              <w:rPr>
                <w:rStyle w:val="Hyperlink"/>
                <w:noProof/>
                <w:shd w:val="clear" w:color="auto" w:fill="FFFFFF"/>
                <w:lang w:val="id-ID"/>
              </w:rPr>
              <w:t xml:space="preserve"> Web Browser</w:t>
            </w:r>
            <w:r w:rsidR="004D398E">
              <w:rPr>
                <w:noProof/>
                <w:webHidden/>
              </w:rPr>
              <w:tab/>
            </w:r>
            <w:r w:rsidR="004D398E">
              <w:rPr>
                <w:noProof/>
                <w:webHidden/>
              </w:rPr>
              <w:fldChar w:fldCharType="begin"/>
            </w:r>
            <w:r w:rsidR="004D398E">
              <w:rPr>
                <w:noProof/>
                <w:webHidden/>
              </w:rPr>
              <w:instrText xml:space="preserve"> PAGEREF _Toc80226294 \h </w:instrText>
            </w:r>
            <w:r w:rsidR="004D398E">
              <w:rPr>
                <w:noProof/>
                <w:webHidden/>
              </w:rPr>
            </w:r>
            <w:r w:rsidR="004D398E">
              <w:rPr>
                <w:noProof/>
                <w:webHidden/>
              </w:rPr>
              <w:fldChar w:fldCharType="separate"/>
            </w:r>
            <w:r w:rsidR="00FB1FF7">
              <w:rPr>
                <w:noProof/>
                <w:webHidden/>
              </w:rPr>
              <w:t>26</w:t>
            </w:r>
            <w:r w:rsidR="004D398E">
              <w:rPr>
                <w:noProof/>
                <w:webHidden/>
              </w:rPr>
              <w:fldChar w:fldCharType="end"/>
            </w:r>
          </w:hyperlink>
        </w:p>
        <w:p w14:paraId="6B60A642" w14:textId="5F722725" w:rsidR="004D398E" w:rsidRDefault="00DE2DFE">
          <w:pPr>
            <w:pStyle w:val="TOC3"/>
            <w:tabs>
              <w:tab w:val="right" w:leader="dot" w:pos="7928"/>
            </w:tabs>
            <w:rPr>
              <w:rFonts w:asciiTheme="minorHAnsi" w:eastAsiaTheme="minorEastAsia" w:hAnsiTheme="minorHAnsi" w:cstheme="minorBidi"/>
              <w:noProof/>
              <w:sz w:val="22"/>
              <w:szCs w:val="22"/>
              <w:lang w:val="en-ID" w:eastAsia="en-ID"/>
            </w:rPr>
          </w:pPr>
          <w:hyperlink w:anchor="_Toc80226295" w:history="1">
            <w:r w:rsidR="004D398E" w:rsidRPr="00EF76DE">
              <w:rPr>
                <w:rStyle w:val="Hyperlink"/>
                <w:bCs/>
                <w:iCs/>
                <w:noProof/>
              </w:rPr>
              <w:t>2.2.8</w:t>
            </w:r>
            <w:r w:rsidR="004D398E" w:rsidRPr="00EF76DE">
              <w:rPr>
                <w:rStyle w:val="Hyperlink"/>
                <w:bCs/>
                <w:iCs/>
                <w:noProof/>
                <w:shd w:val="clear" w:color="auto" w:fill="FFFFFF"/>
                <w:lang w:val="id-ID"/>
              </w:rPr>
              <w:t xml:space="preserve"> Web Server</w:t>
            </w:r>
            <w:r w:rsidR="004D398E">
              <w:rPr>
                <w:noProof/>
                <w:webHidden/>
              </w:rPr>
              <w:tab/>
            </w:r>
            <w:r w:rsidR="004D398E">
              <w:rPr>
                <w:noProof/>
                <w:webHidden/>
              </w:rPr>
              <w:fldChar w:fldCharType="begin"/>
            </w:r>
            <w:r w:rsidR="004D398E">
              <w:rPr>
                <w:noProof/>
                <w:webHidden/>
              </w:rPr>
              <w:instrText xml:space="preserve"> PAGEREF _Toc80226295 \h </w:instrText>
            </w:r>
            <w:r w:rsidR="004D398E">
              <w:rPr>
                <w:noProof/>
                <w:webHidden/>
              </w:rPr>
            </w:r>
            <w:r w:rsidR="004D398E">
              <w:rPr>
                <w:noProof/>
                <w:webHidden/>
              </w:rPr>
              <w:fldChar w:fldCharType="separate"/>
            </w:r>
            <w:r w:rsidR="00FB1FF7">
              <w:rPr>
                <w:noProof/>
                <w:webHidden/>
              </w:rPr>
              <w:t>26</w:t>
            </w:r>
            <w:r w:rsidR="004D398E">
              <w:rPr>
                <w:noProof/>
                <w:webHidden/>
              </w:rPr>
              <w:fldChar w:fldCharType="end"/>
            </w:r>
          </w:hyperlink>
        </w:p>
        <w:p w14:paraId="75D71999" w14:textId="003ABD46" w:rsidR="004D398E" w:rsidRDefault="00DE2DFE">
          <w:pPr>
            <w:pStyle w:val="TOC3"/>
            <w:tabs>
              <w:tab w:val="right" w:leader="dot" w:pos="7928"/>
            </w:tabs>
            <w:rPr>
              <w:rFonts w:asciiTheme="minorHAnsi" w:eastAsiaTheme="minorEastAsia" w:hAnsiTheme="minorHAnsi" w:cstheme="minorBidi"/>
              <w:noProof/>
              <w:sz w:val="22"/>
              <w:szCs w:val="22"/>
              <w:lang w:val="en-ID" w:eastAsia="en-ID"/>
            </w:rPr>
          </w:pPr>
          <w:hyperlink w:anchor="_Toc80226296" w:history="1">
            <w:r w:rsidR="004D398E" w:rsidRPr="00EF76DE">
              <w:rPr>
                <w:rStyle w:val="Hyperlink"/>
                <w:iCs/>
                <w:noProof/>
                <w:lang w:val="id-ID"/>
              </w:rPr>
              <w:t>2.2.9</w:t>
            </w:r>
            <w:r w:rsidR="004D398E" w:rsidRPr="00EF76DE">
              <w:rPr>
                <w:rStyle w:val="Hyperlink"/>
                <w:iCs/>
                <w:noProof/>
                <w:shd w:val="clear" w:color="auto" w:fill="FFFFFF"/>
              </w:rPr>
              <w:t xml:space="preserve"> Internet</w:t>
            </w:r>
            <w:r w:rsidR="004D398E">
              <w:rPr>
                <w:noProof/>
                <w:webHidden/>
              </w:rPr>
              <w:tab/>
            </w:r>
            <w:r w:rsidR="004D398E">
              <w:rPr>
                <w:noProof/>
                <w:webHidden/>
              </w:rPr>
              <w:fldChar w:fldCharType="begin"/>
            </w:r>
            <w:r w:rsidR="004D398E">
              <w:rPr>
                <w:noProof/>
                <w:webHidden/>
              </w:rPr>
              <w:instrText xml:space="preserve"> PAGEREF _Toc80226296 \h </w:instrText>
            </w:r>
            <w:r w:rsidR="004D398E">
              <w:rPr>
                <w:noProof/>
                <w:webHidden/>
              </w:rPr>
            </w:r>
            <w:r w:rsidR="004D398E">
              <w:rPr>
                <w:noProof/>
                <w:webHidden/>
              </w:rPr>
              <w:fldChar w:fldCharType="separate"/>
            </w:r>
            <w:r w:rsidR="00FB1FF7">
              <w:rPr>
                <w:noProof/>
                <w:webHidden/>
              </w:rPr>
              <w:t>26</w:t>
            </w:r>
            <w:r w:rsidR="004D398E">
              <w:rPr>
                <w:noProof/>
                <w:webHidden/>
              </w:rPr>
              <w:fldChar w:fldCharType="end"/>
            </w:r>
          </w:hyperlink>
        </w:p>
        <w:p w14:paraId="57FE0AE0" w14:textId="74351600" w:rsidR="004D398E" w:rsidRDefault="00DE2DFE">
          <w:pPr>
            <w:pStyle w:val="TOC3"/>
            <w:tabs>
              <w:tab w:val="right" w:leader="dot" w:pos="7928"/>
            </w:tabs>
            <w:rPr>
              <w:rFonts w:asciiTheme="minorHAnsi" w:eastAsiaTheme="minorEastAsia" w:hAnsiTheme="minorHAnsi" w:cstheme="minorBidi"/>
              <w:noProof/>
              <w:sz w:val="22"/>
              <w:szCs w:val="22"/>
              <w:lang w:val="en-ID" w:eastAsia="en-ID"/>
            </w:rPr>
          </w:pPr>
          <w:hyperlink w:anchor="_Toc80226297" w:history="1">
            <w:r w:rsidR="004D398E" w:rsidRPr="00EF76DE">
              <w:rPr>
                <w:rStyle w:val="Hyperlink"/>
                <w:iCs/>
                <w:noProof/>
                <w:lang w:val="id-ID"/>
              </w:rPr>
              <w:t>2.2.10</w:t>
            </w:r>
            <w:r w:rsidR="004D398E" w:rsidRPr="00EF76DE">
              <w:rPr>
                <w:rStyle w:val="Hyperlink"/>
                <w:iCs/>
                <w:noProof/>
                <w:shd w:val="clear" w:color="auto" w:fill="FFFFFF"/>
                <w:lang w:val="id-ID"/>
              </w:rPr>
              <w:t xml:space="preserve"> XAMPP</w:t>
            </w:r>
            <w:r w:rsidR="004D398E">
              <w:rPr>
                <w:noProof/>
                <w:webHidden/>
              </w:rPr>
              <w:tab/>
            </w:r>
            <w:r w:rsidR="004D398E">
              <w:rPr>
                <w:noProof/>
                <w:webHidden/>
              </w:rPr>
              <w:fldChar w:fldCharType="begin"/>
            </w:r>
            <w:r w:rsidR="004D398E">
              <w:rPr>
                <w:noProof/>
                <w:webHidden/>
              </w:rPr>
              <w:instrText xml:space="preserve"> PAGEREF _Toc80226297 \h </w:instrText>
            </w:r>
            <w:r w:rsidR="004D398E">
              <w:rPr>
                <w:noProof/>
                <w:webHidden/>
              </w:rPr>
            </w:r>
            <w:r w:rsidR="004D398E">
              <w:rPr>
                <w:noProof/>
                <w:webHidden/>
              </w:rPr>
              <w:fldChar w:fldCharType="separate"/>
            </w:r>
            <w:r w:rsidR="00FB1FF7">
              <w:rPr>
                <w:noProof/>
                <w:webHidden/>
              </w:rPr>
              <w:t>27</w:t>
            </w:r>
            <w:r w:rsidR="004D398E">
              <w:rPr>
                <w:noProof/>
                <w:webHidden/>
              </w:rPr>
              <w:fldChar w:fldCharType="end"/>
            </w:r>
          </w:hyperlink>
        </w:p>
        <w:p w14:paraId="47F41CCD" w14:textId="3580653A" w:rsidR="004D398E" w:rsidRDefault="00DE2DFE">
          <w:pPr>
            <w:pStyle w:val="TOC3"/>
            <w:tabs>
              <w:tab w:val="right" w:leader="dot" w:pos="7928"/>
            </w:tabs>
            <w:rPr>
              <w:rFonts w:asciiTheme="minorHAnsi" w:eastAsiaTheme="minorEastAsia" w:hAnsiTheme="minorHAnsi" w:cstheme="minorBidi"/>
              <w:noProof/>
              <w:sz w:val="22"/>
              <w:szCs w:val="22"/>
              <w:lang w:val="en-ID" w:eastAsia="en-ID"/>
            </w:rPr>
          </w:pPr>
          <w:hyperlink w:anchor="_Toc80226298" w:history="1">
            <w:r w:rsidR="004D398E" w:rsidRPr="00EF76DE">
              <w:rPr>
                <w:rStyle w:val="Hyperlink"/>
                <w:iCs/>
                <w:noProof/>
              </w:rPr>
              <w:t>2.2.11</w:t>
            </w:r>
            <w:r w:rsidR="004D398E" w:rsidRPr="00EF76DE">
              <w:rPr>
                <w:rStyle w:val="Hyperlink"/>
                <w:bCs/>
                <w:i/>
                <w:noProof/>
                <w:lang w:val="id-ID"/>
              </w:rPr>
              <w:t xml:space="preserve"> HyperText Markup Language</w:t>
            </w:r>
            <w:r w:rsidR="004D398E" w:rsidRPr="00EF76DE">
              <w:rPr>
                <w:rStyle w:val="Hyperlink"/>
                <w:bCs/>
                <w:iCs/>
                <w:noProof/>
                <w:lang w:val="id-ID"/>
              </w:rPr>
              <w:t xml:space="preserve"> </w:t>
            </w:r>
            <w:r w:rsidR="004D398E" w:rsidRPr="00EF76DE">
              <w:rPr>
                <w:rStyle w:val="Hyperlink"/>
                <w:bCs/>
                <w:noProof/>
                <w:lang w:val="id-ID"/>
              </w:rPr>
              <w:t>(HTML)</w:t>
            </w:r>
            <w:r w:rsidR="004D398E">
              <w:rPr>
                <w:noProof/>
                <w:webHidden/>
              </w:rPr>
              <w:tab/>
            </w:r>
            <w:r w:rsidR="004D398E">
              <w:rPr>
                <w:noProof/>
                <w:webHidden/>
              </w:rPr>
              <w:fldChar w:fldCharType="begin"/>
            </w:r>
            <w:r w:rsidR="004D398E">
              <w:rPr>
                <w:noProof/>
                <w:webHidden/>
              </w:rPr>
              <w:instrText xml:space="preserve"> PAGEREF _Toc80226298 \h </w:instrText>
            </w:r>
            <w:r w:rsidR="004D398E">
              <w:rPr>
                <w:noProof/>
                <w:webHidden/>
              </w:rPr>
            </w:r>
            <w:r w:rsidR="004D398E">
              <w:rPr>
                <w:noProof/>
                <w:webHidden/>
              </w:rPr>
              <w:fldChar w:fldCharType="separate"/>
            </w:r>
            <w:r w:rsidR="00FB1FF7">
              <w:rPr>
                <w:noProof/>
                <w:webHidden/>
              </w:rPr>
              <w:t>28</w:t>
            </w:r>
            <w:r w:rsidR="004D398E">
              <w:rPr>
                <w:noProof/>
                <w:webHidden/>
              </w:rPr>
              <w:fldChar w:fldCharType="end"/>
            </w:r>
          </w:hyperlink>
        </w:p>
        <w:p w14:paraId="7B01ADC0" w14:textId="47F3F873" w:rsidR="004D398E" w:rsidRDefault="00DE2DFE">
          <w:pPr>
            <w:pStyle w:val="TOC3"/>
            <w:tabs>
              <w:tab w:val="right" w:leader="dot" w:pos="7928"/>
            </w:tabs>
            <w:rPr>
              <w:rFonts w:asciiTheme="minorHAnsi" w:eastAsiaTheme="minorEastAsia" w:hAnsiTheme="minorHAnsi" w:cstheme="minorBidi"/>
              <w:noProof/>
              <w:sz w:val="22"/>
              <w:szCs w:val="22"/>
              <w:lang w:val="en-ID" w:eastAsia="en-ID"/>
            </w:rPr>
          </w:pPr>
          <w:hyperlink w:anchor="_Toc80226299" w:history="1">
            <w:r w:rsidR="004D398E" w:rsidRPr="00EF76DE">
              <w:rPr>
                <w:rStyle w:val="Hyperlink"/>
                <w:iCs/>
                <w:noProof/>
              </w:rPr>
              <w:t>2.2.12</w:t>
            </w:r>
            <w:r w:rsidR="004D398E" w:rsidRPr="00EF76DE">
              <w:rPr>
                <w:rStyle w:val="Hyperlink"/>
                <w:bCs/>
                <w:i/>
                <w:noProof/>
                <w:lang w:val="id-ID"/>
              </w:rPr>
              <w:t xml:space="preserve"> Cascading Style Sheet</w:t>
            </w:r>
            <w:r w:rsidR="004D398E" w:rsidRPr="00EF76DE">
              <w:rPr>
                <w:rStyle w:val="Hyperlink"/>
                <w:bCs/>
                <w:noProof/>
                <w:lang w:val="id-ID"/>
              </w:rPr>
              <w:t xml:space="preserve"> (CSS)</w:t>
            </w:r>
            <w:r w:rsidR="004D398E">
              <w:rPr>
                <w:noProof/>
                <w:webHidden/>
              </w:rPr>
              <w:tab/>
            </w:r>
            <w:r w:rsidR="004D398E">
              <w:rPr>
                <w:noProof/>
                <w:webHidden/>
              </w:rPr>
              <w:fldChar w:fldCharType="begin"/>
            </w:r>
            <w:r w:rsidR="004D398E">
              <w:rPr>
                <w:noProof/>
                <w:webHidden/>
              </w:rPr>
              <w:instrText xml:space="preserve"> PAGEREF _Toc80226299 \h </w:instrText>
            </w:r>
            <w:r w:rsidR="004D398E">
              <w:rPr>
                <w:noProof/>
                <w:webHidden/>
              </w:rPr>
            </w:r>
            <w:r w:rsidR="004D398E">
              <w:rPr>
                <w:noProof/>
                <w:webHidden/>
              </w:rPr>
              <w:fldChar w:fldCharType="separate"/>
            </w:r>
            <w:r w:rsidR="00FB1FF7">
              <w:rPr>
                <w:noProof/>
                <w:webHidden/>
              </w:rPr>
              <w:t>29</w:t>
            </w:r>
            <w:r w:rsidR="004D398E">
              <w:rPr>
                <w:noProof/>
                <w:webHidden/>
              </w:rPr>
              <w:fldChar w:fldCharType="end"/>
            </w:r>
          </w:hyperlink>
        </w:p>
        <w:p w14:paraId="0A739152" w14:textId="13961863" w:rsidR="004D398E" w:rsidRDefault="00DE2DFE">
          <w:pPr>
            <w:pStyle w:val="TOC3"/>
            <w:tabs>
              <w:tab w:val="right" w:leader="dot" w:pos="7928"/>
            </w:tabs>
            <w:rPr>
              <w:rFonts w:asciiTheme="minorHAnsi" w:eastAsiaTheme="minorEastAsia" w:hAnsiTheme="minorHAnsi" w:cstheme="minorBidi"/>
              <w:noProof/>
              <w:sz w:val="22"/>
              <w:szCs w:val="22"/>
              <w:lang w:val="en-ID" w:eastAsia="en-ID"/>
            </w:rPr>
          </w:pPr>
          <w:hyperlink w:anchor="_Toc80226300" w:history="1">
            <w:r w:rsidR="004D398E" w:rsidRPr="00EF76DE">
              <w:rPr>
                <w:rStyle w:val="Hyperlink"/>
                <w:bCs/>
                <w:iCs/>
                <w:noProof/>
              </w:rPr>
              <w:t>2.2.13</w:t>
            </w:r>
            <w:r w:rsidR="004D398E" w:rsidRPr="00EF76DE">
              <w:rPr>
                <w:rStyle w:val="Hyperlink"/>
                <w:bCs/>
                <w:iCs/>
                <w:noProof/>
                <w:shd w:val="clear" w:color="auto" w:fill="FFFFFF"/>
                <w:lang w:val="id-ID"/>
              </w:rPr>
              <w:t xml:space="preserve"> PHP</w:t>
            </w:r>
            <w:r w:rsidR="004D398E">
              <w:rPr>
                <w:noProof/>
                <w:webHidden/>
              </w:rPr>
              <w:tab/>
            </w:r>
            <w:r w:rsidR="004D398E">
              <w:rPr>
                <w:noProof/>
                <w:webHidden/>
              </w:rPr>
              <w:fldChar w:fldCharType="begin"/>
            </w:r>
            <w:r w:rsidR="004D398E">
              <w:rPr>
                <w:noProof/>
                <w:webHidden/>
              </w:rPr>
              <w:instrText xml:space="preserve"> PAGEREF _Toc80226300 \h </w:instrText>
            </w:r>
            <w:r w:rsidR="004D398E">
              <w:rPr>
                <w:noProof/>
                <w:webHidden/>
              </w:rPr>
            </w:r>
            <w:r w:rsidR="004D398E">
              <w:rPr>
                <w:noProof/>
                <w:webHidden/>
              </w:rPr>
              <w:fldChar w:fldCharType="separate"/>
            </w:r>
            <w:r w:rsidR="00FB1FF7">
              <w:rPr>
                <w:noProof/>
                <w:webHidden/>
              </w:rPr>
              <w:t>29</w:t>
            </w:r>
            <w:r w:rsidR="004D398E">
              <w:rPr>
                <w:noProof/>
                <w:webHidden/>
              </w:rPr>
              <w:fldChar w:fldCharType="end"/>
            </w:r>
          </w:hyperlink>
        </w:p>
        <w:p w14:paraId="0E9A9FEE" w14:textId="26E2313D" w:rsidR="004D398E" w:rsidRDefault="00DE2DFE">
          <w:pPr>
            <w:pStyle w:val="TOC3"/>
            <w:tabs>
              <w:tab w:val="right" w:leader="dot" w:pos="7928"/>
            </w:tabs>
            <w:rPr>
              <w:rFonts w:asciiTheme="minorHAnsi" w:eastAsiaTheme="minorEastAsia" w:hAnsiTheme="minorHAnsi" w:cstheme="minorBidi"/>
              <w:noProof/>
              <w:sz w:val="22"/>
              <w:szCs w:val="22"/>
              <w:lang w:val="en-ID" w:eastAsia="en-ID"/>
            </w:rPr>
          </w:pPr>
          <w:hyperlink w:anchor="_Toc80226301" w:history="1">
            <w:r w:rsidR="004D398E" w:rsidRPr="00EF76DE">
              <w:rPr>
                <w:rStyle w:val="Hyperlink"/>
                <w:iCs/>
                <w:noProof/>
                <w:lang w:val="id-ID"/>
              </w:rPr>
              <w:t>2.2.14</w:t>
            </w:r>
            <w:r w:rsidR="004D398E" w:rsidRPr="00EF76DE">
              <w:rPr>
                <w:rStyle w:val="Hyperlink"/>
                <w:iCs/>
                <w:noProof/>
                <w:shd w:val="clear" w:color="auto" w:fill="FFFFFF"/>
                <w:lang w:val="id-ID"/>
              </w:rPr>
              <w:t xml:space="preserve"> MySQL</w:t>
            </w:r>
            <w:r w:rsidR="004D398E">
              <w:rPr>
                <w:noProof/>
                <w:webHidden/>
              </w:rPr>
              <w:tab/>
            </w:r>
            <w:r w:rsidR="004D398E">
              <w:rPr>
                <w:noProof/>
                <w:webHidden/>
              </w:rPr>
              <w:fldChar w:fldCharType="begin"/>
            </w:r>
            <w:r w:rsidR="004D398E">
              <w:rPr>
                <w:noProof/>
                <w:webHidden/>
              </w:rPr>
              <w:instrText xml:space="preserve"> PAGEREF _Toc80226301 \h </w:instrText>
            </w:r>
            <w:r w:rsidR="004D398E">
              <w:rPr>
                <w:noProof/>
                <w:webHidden/>
              </w:rPr>
            </w:r>
            <w:r w:rsidR="004D398E">
              <w:rPr>
                <w:noProof/>
                <w:webHidden/>
              </w:rPr>
              <w:fldChar w:fldCharType="separate"/>
            </w:r>
            <w:r w:rsidR="00FB1FF7">
              <w:rPr>
                <w:noProof/>
                <w:webHidden/>
              </w:rPr>
              <w:t>31</w:t>
            </w:r>
            <w:r w:rsidR="004D398E">
              <w:rPr>
                <w:noProof/>
                <w:webHidden/>
              </w:rPr>
              <w:fldChar w:fldCharType="end"/>
            </w:r>
          </w:hyperlink>
        </w:p>
        <w:p w14:paraId="5CF61638" w14:textId="44F79EF2" w:rsidR="004D398E" w:rsidRDefault="00DE2DFE">
          <w:pPr>
            <w:pStyle w:val="TOC3"/>
            <w:tabs>
              <w:tab w:val="right" w:leader="dot" w:pos="7928"/>
            </w:tabs>
            <w:rPr>
              <w:rFonts w:asciiTheme="minorHAnsi" w:eastAsiaTheme="minorEastAsia" w:hAnsiTheme="minorHAnsi" w:cstheme="minorBidi"/>
              <w:noProof/>
              <w:sz w:val="22"/>
              <w:szCs w:val="22"/>
              <w:lang w:val="en-ID" w:eastAsia="en-ID"/>
            </w:rPr>
          </w:pPr>
          <w:hyperlink w:anchor="_Toc80226302" w:history="1">
            <w:r w:rsidR="004D398E" w:rsidRPr="00EF76DE">
              <w:rPr>
                <w:rStyle w:val="Hyperlink"/>
                <w:noProof/>
              </w:rPr>
              <w:t>2.2.15</w:t>
            </w:r>
            <w:r w:rsidR="004D398E" w:rsidRPr="00EF76DE">
              <w:rPr>
                <w:rStyle w:val="Hyperlink"/>
                <w:i/>
                <w:iCs/>
                <w:noProof/>
                <w:lang w:val="id-ID"/>
              </w:rPr>
              <w:t xml:space="preserve"> Unified Modelling Language</w:t>
            </w:r>
            <w:r w:rsidR="004D398E" w:rsidRPr="00EF76DE">
              <w:rPr>
                <w:rStyle w:val="Hyperlink"/>
                <w:noProof/>
                <w:lang w:val="id-ID"/>
              </w:rPr>
              <w:t xml:space="preserve"> (UML)</w:t>
            </w:r>
            <w:r w:rsidR="004D398E">
              <w:rPr>
                <w:noProof/>
                <w:webHidden/>
              </w:rPr>
              <w:tab/>
            </w:r>
            <w:r w:rsidR="004D398E">
              <w:rPr>
                <w:noProof/>
                <w:webHidden/>
              </w:rPr>
              <w:fldChar w:fldCharType="begin"/>
            </w:r>
            <w:r w:rsidR="004D398E">
              <w:rPr>
                <w:noProof/>
                <w:webHidden/>
              </w:rPr>
              <w:instrText xml:space="preserve"> PAGEREF _Toc80226302 \h </w:instrText>
            </w:r>
            <w:r w:rsidR="004D398E">
              <w:rPr>
                <w:noProof/>
                <w:webHidden/>
              </w:rPr>
            </w:r>
            <w:r w:rsidR="004D398E">
              <w:rPr>
                <w:noProof/>
                <w:webHidden/>
              </w:rPr>
              <w:fldChar w:fldCharType="separate"/>
            </w:r>
            <w:r w:rsidR="00FB1FF7">
              <w:rPr>
                <w:noProof/>
                <w:webHidden/>
              </w:rPr>
              <w:t>34</w:t>
            </w:r>
            <w:r w:rsidR="004D398E">
              <w:rPr>
                <w:noProof/>
                <w:webHidden/>
              </w:rPr>
              <w:fldChar w:fldCharType="end"/>
            </w:r>
          </w:hyperlink>
        </w:p>
        <w:p w14:paraId="67BF5B5A" w14:textId="1DF8D971" w:rsidR="004D398E" w:rsidRDefault="00DE2DFE">
          <w:pPr>
            <w:pStyle w:val="TOC3"/>
            <w:tabs>
              <w:tab w:val="right" w:leader="dot" w:pos="7928"/>
            </w:tabs>
            <w:rPr>
              <w:rFonts w:asciiTheme="minorHAnsi" w:eastAsiaTheme="minorEastAsia" w:hAnsiTheme="minorHAnsi" w:cstheme="minorBidi"/>
              <w:noProof/>
              <w:sz w:val="22"/>
              <w:szCs w:val="22"/>
              <w:lang w:val="en-ID" w:eastAsia="en-ID"/>
            </w:rPr>
          </w:pPr>
          <w:hyperlink w:anchor="_Toc80226303" w:history="1">
            <w:r w:rsidR="004D398E" w:rsidRPr="00EF76DE">
              <w:rPr>
                <w:rStyle w:val="Hyperlink"/>
                <w:noProof/>
                <w:lang w:val="id-ID"/>
              </w:rPr>
              <w:t>2.2.16 Bootstrap</w:t>
            </w:r>
            <w:r w:rsidR="004D398E">
              <w:rPr>
                <w:noProof/>
                <w:webHidden/>
              </w:rPr>
              <w:tab/>
            </w:r>
            <w:r w:rsidR="004D398E">
              <w:rPr>
                <w:noProof/>
                <w:webHidden/>
              </w:rPr>
              <w:fldChar w:fldCharType="begin"/>
            </w:r>
            <w:r w:rsidR="004D398E">
              <w:rPr>
                <w:noProof/>
                <w:webHidden/>
              </w:rPr>
              <w:instrText xml:space="preserve"> PAGEREF _Toc80226303 \h </w:instrText>
            </w:r>
            <w:r w:rsidR="004D398E">
              <w:rPr>
                <w:noProof/>
                <w:webHidden/>
              </w:rPr>
            </w:r>
            <w:r w:rsidR="004D398E">
              <w:rPr>
                <w:noProof/>
                <w:webHidden/>
              </w:rPr>
              <w:fldChar w:fldCharType="separate"/>
            </w:r>
            <w:r w:rsidR="00FB1FF7">
              <w:rPr>
                <w:noProof/>
                <w:webHidden/>
              </w:rPr>
              <w:t>39</w:t>
            </w:r>
            <w:r w:rsidR="004D398E">
              <w:rPr>
                <w:noProof/>
                <w:webHidden/>
              </w:rPr>
              <w:fldChar w:fldCharType="end"/>
            </w:r>
          </w:hyperlink>
        </w:p>
        <w:p w14:paraId="332072F3" w14:textId="07734F13" w:rsidR="004D398E" w:rsidRDefault="00DE2DFE">
          <w:pPr>
            <w:pStyle w:val="TOC1"/>
            <w:tabs>
              <w:tab w:val="right" w:leader="dot" w:pos="7928"/>
            </w:tabs>
            <w:rPr>
              <w:rFonts w:asciiTheme="minorHAnsi" w:eastAsiaTheme="minorEastAsia" w:hAnsiTheme="minorHAnsi" w:cstheme="minorBidi"/>
              <w:noProof/>
              <w:sz w:val="22"/>
              <w:szCs w:val="22"/>
              <w:lang w:val="en-ID" w:eastAsia="en-ID"/>
            </w:rPr>
          </w:pPr>
          <w:hyperlink w:anchor="_Toc80226304" w:history="1">
            <w:r w:rsidR="004D398E" w:rsidRPr="00EF76DE">
              <w:rPr>
                <w:rStyle w:val="Hyperlink"/>
                <w:noProof/>
              </w:rPr>
              <w:t xml:space="preserve">BAB III </w:t>
            </w:r>
            <w:r w:rsidR="004D398E" w:rsidRPr="00EF76DE">
              <w:rPr>
                <w:rStyle w:val="Hyperlink"/>
                <w:noProof/>
                <w:lang w:val="id-ID"/>
              </w:rPr>
              <w:t>METODOLOGI PENELITIAN</w:t>
            </w:r>
            <w:r w:rsidR="004D398E">
              <w:rPr>
                <w:noProof/>
                <w:webHidden/>
              </w:rPr>
              <w:tab/>
            </w:r>
            <w:r w:rsidR="004D398E">
              <w:rPr>
                <w:noProof/>
                <w:webHidden/>
              </w:rPr>
              <w:fldChar w:fldCharType="begin"/>
            </w:r>
            <w:r w:rsidR="004D398E">
              <w:rPr>
                <w:noProof/>
                <w:webHidden/>
              </w:rPr>
              <w:instrText xml:space="preserve"> PAGEREF _Toc80226304 \h </w:instrText>
            </w:r>
            <w:r w:rsidR="004D398E">
              <w:rPr>
                <w:noProof/>
                <w:webHidden/>
              </w:rPr>
            </w:r>
            <w:r w:rsidR="004D398E">
              <w:rPr>
                <w:noProof/>
                <w:webHidden/>
              </w:rPr>
              <w:fldChar w:fldCharType="separate"/>
            </w:r>
            <w:r w:rsidR="00FB1FF7">
              <w:rPr>
                <w:noProof/>
                <w:webHidden/>
              </w:rPr>
              <w:t>41</w:t>
            </w:r>
            <w:r w:rsidR="004D398E">
              <w:rPr>
                <w:noProof/>
                <w:webHidden/>
              </w:rPr>
              <w:fldChar w:fldCharType="end"/>
            </w:r>
          </w:hyperlink>
        </w:p>
        <w:p w14:paraId="7EE6934A" w14:textId="2A09420D" w:rsidR="004D398E" w:rsidRDefault="00DE2DFE">
          <w:pPr>
            <w:pStyle w:val="TOC2"/>
            <w:rPr>
              <w:rFonts w:asciiTheme="minorHAnsi" w:eastAsiaTheme="minorEastAsia" w:hAnsiTheme="minorHAnsi" w:cstheme="minorBidi"/>
              <w:sz w:val="22"/>
              <w:szCs w:val="22"/>
              <w:lang w:val="en-ID" w:eastAsia="en-ID"/>
            </w:rPr>
          </w:pPr>
          <w:hyperlink w:anchor="_Toc80226306" w:history="1">
            <w:r w:rsidR="004D398E" w:rsidRPr="00EF76DE">
              <w:rPr>
                <w:rStyle w:val="Hyperlink"/>
              </w:rPr>
              <w:t>3.1 Kerangka Pikir</w:t>
            </w:r>
            <w:r w:rsidR="004D398E">
              <w:rPr>
                <w:webHidden/>
              </w:rPr>
              <w:tab/>
            </w:r>
            <w:r w:rsidR="004D398E">
              <w:rPr>
                <w:webHidden/>
              </w:rPr>
              <w:fldChar w:fldCharType="begin"/>
            </w:r>
            <w:r w:rsidR="004D398E">
              <w:rPr>
                <w:webHidden/>
              </w:rPr>
              <w:instrText xml:space="preserve"> PAGEREF _Toc80226306 \h </w:instrText>
            </w:r>
            <w:r w:rsidR="004D398E">
              <w:rPr>
                <w:webHidden/>
              </w:rPr>
            </w:r>
            <w:r w:rsidR="004D398E">
              <w:rPr>
                <w:webHidden/>
              </w:rPr>
              <w:fldChar w:fldCharType="separate"/>
            </w:r>
            <w:r w:rsidR="00FB1FF7">
              <w:rPr>
                <w:webHidden/>
              </w:rPr>
              <w:t>41</w:t>
            </w:r>
            <w:r w:rsidR="004D398E">
              <w:rPr>
                <w:webHidden/>
              </w:rPr>
              <w:fldChar w:fldCharType="end"/>
            </w:r>
          </w:hyperlink>
        </w:p>
        <w:p w14:paraId="6EAD74DE" w14:textId="3381F9C0" w:rsidR="004D398E" w:rsidRDefault="00DE2DFE">
          <w:pPr>
            <w:pStyle w:val="TOC2"/>
            <w:rPr>
              <w:rFonts w:asciiTheme="minorHAnsi" w:eastAsiaTheme="minorEastAsia" w:hAnsiTheme="minorHAnsi" w:cstheme="minorBidi"/>
              <w:sz w:val="22"/>
              <w:szCs w:val="22"/>
              <w:lang w:val="en-ID" w:eastAsia="en-ID"/>
            </w:rPr>
          </w:pPr>
          <w:hyperlink w:anchor="_Toc80226307" w:history="1">
            <w:r w:rsidR="004D398E" w:rsidRPr="00EF76DE">
              <w:rPr>
                <w:rStyle w:val="Hyperlink"/>
              </w:rPr>
              <w:t>3.2 Deskripsi</w:t>
            </w:r>
            <w:r w:rsidR="004D398E">
              <w:rPr>
                <w:webHidden/>
              </w:rPr>
              <w:tab/>
            </w:r>
            <w:r w:rsidR="004D398E">
              <w:rPr>
                <w:webHidden/>
              </w:rPr>
              <w:fldChar w:fldCharType="begin"/>
            </w:r>
            <w:r w:rsidR="004D398E">
              <w:rPr>
                <w:webHidden/>
              </w:rPr>
              <w:instrText xml:space="preserve"> PAGEREF _Toc80226307 \h </w:instrText>
            </w:r>
            <w:r w:rsidR="004D398E">
              <w:rPr>
                <w:webHidden/>
              </w:rPr>
            </w:r>
            <w:r w:rsidR="004D398E">
              <w:rPr>
                <w:webHidden/>
              </w:rPr>
              <w:fldChar w:fldCharType="separate"/>
            </w:r>
            <w:r w:rsidR="00FB1FF7">
              <w:rPr>
                <w:webHidden/>
              </w:rPr>
              <w:t>42</w:t>
            </w:r>
            <w:r w:rsidR="004D398E">
              <w:rPr>
                <w:webHidden/>
              </w:rPr>
              <w:fldChar w:fldCharType="end"/>
            </w:r>
          </w:hyperlink>
        </w:p>
        <w:p w14:paraId="0F695393" w14:textId="50092134" w:rsidR="004D398E" w:rsidRDefault="00DE2DFE">
          <w:pPr>
            <w:pStyle w:val="TOC3"/>
            <w:tabs>
              <w:tab w:val="right" w:leader="dot" w:pos="7928"/>
            </w:tabs>
            <w:rPr>
              <w:rFonts w:asciiTheme="minorHAnsi" w:eastAsiaTheme="minorEastAsia" w:hAnsiTheme="minorHAnsi" w:cstheme="minorBidi"/>
              <w:noProof/>
              <w:sz w:val="22"/>
              <w:szCs w:val="22"/>
              <w:lang w:val="en-ID" w:eastAsia="en-ID"/>
            </w:rPr>
          </w:pPr>
          <w:hyperlink w:anchor="_Toc80226309" w:history="1">
            <w:r w:rsidR="004D398E" w:rsidRPr="00EF76DE">
              <w:rPr>
                <w:rStyle w:val="Hyperlink"/>
                <w:noProof/>
              </w:rPr>
              <w:t>3.2.1 Metode Pengumpulan Data</w:t>
            </w:r>
            <w:r w:rsidR="004D398E">
              <w:rPr>
                <w:noProof/>
                <w:webHidden/>
              </w:rPr>
              <w:tab/>
            </w:r>
            <w:r w:rsidR="004D398E">
              <w:rPr>
                <w:noProof/>
                <w:webHidden/>
              </w:rPr>
              <w:fldChar w:fldCharType="begin"/>
            </w:r>
            <w:r w:rsidR="004D398E">
              <w:rPr>
                <w:noProof/>
                <w:webHidden/>
              </w:rPr>
              <w:instrText xml:space="preserve"> PAGEREF _Toc80226309 \h </w:instrText>
            </w:r>
            <w:r w:rsidR="004D398E">
              <w:rPr>
                <w:noProof/>
                <w:webHidden/>
              </w:rPr>
            </w:r>
            <w:r w:rsidR="004D398E">
              <w:rPr>
                <w:noProof/>
                <w:webHidden/>
              </w:rPr>
              <w:fldChar w:fldCharType="separate"/>
            </w:r>
            <w:r w:rsidR="00FB1FF7">
              <w:rPr>
                <w:noProof/>
                <w:webHidden/>
              </w:rPr>
              <w:t>42</w:t>
            </w:r>
            <w:r w:rsidR="004D398E">
              <w:rPr>
                <w:noProof/>
                <w:webHidden/>
              </w:rPr>
              <w:fldChar w:fldCharType="end"/>
            </w:r>
          </w:hyperlink>
        </w:p>
        <w:p w14:paraId="56B7E9AB" w14:textId="380C37A3" w:rsidR="004D398E" w:rsidRDefault="00DE2DFE">
          <w:pPr>
            <w:pStyle w:val="TOC3"/>
            <w:tabs>
              <w:tab w:val="right" w:leader="dot" w:pos="7928"/>
            </w:tabs>
            <w:rPr>
              <w:rFonts w:asciiTheme="minorHAnsi" w:eastAsiaTheme="minorEastAsia" w:hAnsiTheme="minorHAnsi" w:cstheme="minorBidi"/>
              <w:noProof/>
              <w:sz w:val="22"/>
              <w:szCs w:val="22"/>
              <w:lang w:val="en-ID" w:eastAsia="en-ID"/>
            </w:rPr>
          </w:pPr>
          <w:hyperlink w:anchor="_Toc80226310" w:history="1">
            <w:r w:rsidR="004D398E" w:rsidRPr="00EF76DE">
              <w:rPr>
                <w:rStyle w:val="Hyperlink"/>
                <w:noProof/>
              </w:rPr>
              <w:t>3.2.2 Metode pengembangan perangkat lunak</w:t>
            </w:r>
            <w:r w:rsidR="004D398E">
              <w:rPr>
                <w:noProof/>
                <w:webHidden/>
              </w:rPr>
              <w:tab/>
            </w:r>
            <w:r w:rsidR="004D398E">
              <w:rPr>
                <w:noProof/>
                <w:webHidden/>
              </w:rPr>
              <w:fldChar w:fldCharType="begin"/>
            </w:r>
            <w:r w:rsidR="004D398E">
              <w:rPr>
                <w:noProof/>
                <w:webHidden/>
              </w:rPr>
              <w:instrText xml:space="preserve"> PAGEREF _Toc80226310 \h </w:instrText>
            </w:r>
            <w:r w:rsidR="004D398E">
              <w:rPr>
                <w:noProof/>
                <w:webHidden/>
              </w:rPr>
            </w:r>
            <w:r w:rsidR="004D398E">
              <w:rPr>
                <w:noProof/>
                <w:webHidden/>
              </w:rPr>
              <w:fldChar w:fldCharType="separate"/>
            </w:r>
            <w:r w:rsidR="00FB1FF7">
              <w:rPr>
                <w:noProof/>
                <w:webHidden/>
              </w:rPr>
              <w:t>42</w:t>
            </w:r>
            <w:r w:rsidR="004D398E">
              <w:rPr>
                <w:noProof/>
                <w:webHidden/>
              </w:rPr>
              <w:fldChar w:fldCharType="end"/>
            </w:r>
          </w:hyperlink>
        </w:p>
        <w:p w14:paraId="688C38F5" w14:textId="0EE8A9AD" w:rsidR="004D398E" w:rsidRDefault="00DE2DFE">
          <w:pPr>
            <w:pStyle w:val="TOC1"/>
            <w:tabs>
              <w:tab w:val="right" w:leader="dot" w:pos="7928"/>
            </w:tabs>
            <w:rPr>
              <w:rFonts w:asciiTheme="minorHAnsi" w:eastAsiaTheme="minorEastAsia" w:hAnsiTheme="minorHAnsi" w:cstheme="minorBidi"/>
              <w:noProof/>
              <w:sz w:val="22"/>
              <w:szCs w:val="22"/>
              <w:lang w:val="en-ID" w:eastAsia="en-ID"/>
            </w:rPr>
          </w:pPr>
          <w:hyperlink w:anchor="_Toc80226311" w:history="1">
            <w:r w:rsidR="004D398E" w:rsidRPr="00EF76DE">
              <w:rPr>
                <w:rStyle w:val="Hyperlink"/>
                <w:bCs/>
                <w:noProof/>
              </w:rPr>
              <w:t>BAB IV ANALISA, PERANCANGAN DAN HASIL</w:t>
            </w:r>
            <w:r w:rsidR="004D398E">
              <w:rPr>
                <w:noProof/>
                <w:webHidden/>
              </w:rPr>
              <w:tab/>
            </w:r>
            <w:r w:rsidR="004D398E">
              <w:rPr>
                <w:noProof/>
                <w:webHidden/>
              </w:rPr>
              <w:fldChar w:fldCharType="begin"/>
            </w:r>
            <w:r w:rsidR="004D398E">
              <w:rPr>
                <w:noProof/>
                <w:webHidden/>
              </w:rPr>
              <w:instrText xml:space="preserve"> PAGEREF _Toc80226311 \h </w:instrText>
            </w:r>
            <w:r w:rsidR="004D398E">
              <w:rPr>
                <w:noProof/>
                <w:webHidden/>
              </w:rPr>
            </w:r>
            <w:r w:rsidR="004D398E">
              <w:rPr>
                <w:noProof/>
                <w:webHidden/>
              </w:rPr>
              <w:fldChar w:fldCharType="separate"/>
            </w:r>
            <w:r w:rsidR="00FB1FF7">
              <w:rPr>
                <w:noProof/>
                <w:webHidden/>
              </w:rPr>
              <w:t>49</w:t>
            </w:r>
            <w:r w:rsidR="004D398E">
              <w:rPr>
                <w:noProof/>
                <w:webHidden/>
              </w:rPr>
              <w:fldChar w:fldCharType="end"/>
            </w:r>
          </w:hyperlink>
        </w:p>
        <w:p w14:paraId="66720829" w14:textId="44BA8E2B" w:rsidR="004D398E" w:rsidRDefault="00DE2DFE">
          <w:pPr>
            <w:pStyle w:val="TOC2"/>
            <w:rPr>
              <w:rFonts w:asciiTheme="minorHAnsi" w:eastAsiaTheme="minorEastAsia" w:hAnsiTheme="minorHAnsi" w:cstheme="minorBidi"/>
              <w:sz w:val="22"/>
              <w:szCs w:val="22"/>
              <w:lang w:val="en-ID" w:eastAsia="en-ID"/>
            </w:rPr>
          </w:pPr>
          <w:hyperlink w:anchor="_Toc80226312" w:history="1">
            <w:r w:rsidR="004D398E" w:rsidRPr="00EF76DE">
              <w:rPr>
                <w:rStyle w:val="Hyperlink"/>
              </w:rPr>
              <w:t>4.1</w:t>
            </w:r>
            <w:r w:rsidR="004D398E">
              <w:rPr>
                <w:rFonts w:asciiTheme="minorHAnsi" w:eastAsiaTheme="minorEastAsia" w:hAnsiTheme="minorHAnsi" w:cstheme="minorBidi"/>
                <w:sz w:val="22"/>
                <w:szCs w:val="22"/>
                <w:lang w:val="en-ID" w:eastAsia="en-ID"/>
              </w:rPr>
              <w:tab/>
            </w:r>
            <w:r w:rsidR="004D398E" w:rsidRPr="00EF76DE">
              <w:rPr>
                <w:rStyle w:val="Hyperlink"/>
                <w:bCs/>
              </w:rPr>
              <w:t>Analisis</w:t>
            </w:r>
            <w:r w:rsidR="004D398E">
              <w:rPr>
                <w:webHidden/>
              </w:rPr>
              <w:tab/>
            </w:r>
            <w:r w:rsidR="004D398E">
              <w:rPr>
                <w:webHidden/>
              </w:rPr>
              <w:fldChar w:fldCharType="begin"/>
            </w:r>
            <w:r w:rsidR="004D398E">
              <w:rPr>
                <w:webHidden/>
              </w:rPr>
              <w:instrText xml:space="preserve"> PAGEREF _Toc80226312 \h </w:instrText>
            </w:r>
            <w:r w:rsidR="004D398E">
              <w:rPr>
                <w:webHidden/>
              </w:rPr>
            </w:r>
            <w:r w:rsidR="004D398E">
              <w:rPr>
                <w:webHidden/>
              </w:rPr>
              <w:fldChar w:fldCharType="separate"/>
            </w:r>
            <w:r w:rsidR="00FB1FF7">
              <w:rPr>
                <w:webHidden/>
              </w:rPr>
              <w:t>49</w:t>
            </w:r>
            <w:r w:rsidR="004D398E">
              <w:rPr>
                <w:webHidden/>
              </w:rPr>
              <w:fldChar w:fldCharType="end"/>
            </w:r>
          </w:hyperlink>
        </w:p>
        <w:p w14:paraId="3FB00215" w14:textId="72447585" w:rsidR="004D398E" w:rsidRDefault="00DE2DFE">
          <w:pPr>
            <w:pStyle w:val="TOC3"/>
            <w:tabs>
              <w:tab w:val="left" w:pos="1320"/>
              <w:tab w:val="right" w:leader="dot" w:pos="7928"/>
            </w:tabs>
            <w:rPr>
              <w:rFonts w:asciiTheme="minorHAnsi" w:eastAsiaTheme="minorEastAsia" w:hAnsiTheme="minorHAnsi" w:cstheme="minorBidi"/>
              <w:noProof/>
              <w:sz w:val="22"/>
              <w:szCs w:val="22"/>
              <w:lang w:val="en-ID" w:eastAsia="en-ID"/>
            </w:rPr>
          </w:pPr>
          <w:hyperlink w:anchor="_Toc80226313" w:history="1">
            <w:r w:rsidR="004D398E" w:rsidRPr="00EF76DE">
              <w:rPr>
                <w:rStyle w:val="Hyperlink"/>
                <w:noProof/>
              </w:rPr>
              <w:t>4.1.1</w:t>
            </w:r>
            <w:r w:rsidR="004D398E">
              <w:rPr>
                <w:rFonts w:asciiTheme="minorHAnsi" w:eastAsiaTheme="minorEastAsia" w:hAnsiTheme="minorHAnsi" w:cstheme="minorBidi"/>
                <w:noProof/>
                <w:sz w:val="22"/>
                <w:szCs w:val="22"/>
                <w:lang w:val="en-ID" w:eastAsia="en-ID"/>
              </w:rPr>
              <w:tab/>
            </w:r>
            <w:r w:rsidR="004D398E" w:rsidRPr="00EF76DE">
              <w:rPr>
                <w:rStyle w:val="Hyperlink"/>
                <w:bCs/>
                <w:noProof/>
              </w:rPr>
              <w:t>Analisis Masalah</w:t>
            </w:r>
            <w:r w:rsidR="004D398E">
              <w:rPr>
                <w:noProof/>
                <w:webHidden/>
              </w:rPr>
              <w:tab/>
            </w:r>
            <w:r w:rsidR="004D398E">
              <w:rPr>
                <w:noProof/>
                <w:webHidden/>
              </w:rPr>
              <w:fldChar w:fldCharType="begin"/>
            </w:r>
            <w:r w:rsidR="004D398E">
              <w:rPr>
                <w:noProof/>
                <w:webHidden/>
              </w:rPr>
              <w:instrText xml:space="preserve"> PAGEREF _Toc80226313 \h </w:instrText>
            </w:r>
            <w:r w:rsidR="004D398E">
              <w:rPr>
                <w:noProof/>
                <w:webHidden/>
              </w:rPr>
            </w:r>
            <w:r w:rsidR="004D398E">
              <w:rPr>
                <w:noProof/>
                <w:webHidden/>
              </w:rPr>
              <w:fldChar w:fldCharType="separate"/>
            </w:r>
            <w:r w:rsidR="00FB1FF7">
              <w:rPr>
                <w:noProof/>
                <w:webHidden/>
              </w:rPr>
              <w:t>49</w:t>
            </w:r>
            <w:r w:rsidR="004D398E">
              <w:rPr>
                <w:noProof/>
                <w:webHidden/>
              </w:rPr>
              <w:fldChar w:fldCharType="end"/>
            </w:r>
          </w:hyperlink>
        </w:p>
        <w:p w14:paraId="5E4CBCC3" w14:textId="62AF3F8D" w:rsidR="004D398E" w:rsidRDefault="00DE2DFE">
          <w:pPr>
            <w:pStyle w:val="TOC3"/>
            <w:tabs>
              <w:tab w:val="left" w:pos="1320"/>
              <w:tab w:val="right" w:leader="dot" w:pos="7928"/>
            </w:tabs>
            <w:rPr>
              <w:rFonts w:asciiTheme="minorHAnsi" w:eastAsiaTheme="minorEastAsia" w:hAnsiTheme="minorHAnsi" w:cstheme="minorBidi"/>
              <w:noProof/>
              <w:sz w:val="22"/>
              <w:szCs w:val="22"/>
              <w:lang w:val="en-ID" w:eastAsia="en-ID"/>
            </w:rPr>
          </w:pPr>
          <w:hyperlink w:anchor="_Toc80226314" w:history="1">
            <w:r w:rsidR="004D398E" w:rsidRPr="00EF76DE">
              <w:rPr>
                <w:rStyle w:val="Hyperlink"/>
                <w:noProof/>
              </w:rPr>
              <w:t>4.1.2</w:t>
            </w:r>
            <w:r w:rsidR="004D398E">
              <w:rPr>
                <w:rFonts w:asciiTheme="minorHAnsi" w:eastAsiaTheme="minorEastAsia" w:hAnsiTheme="minorHAnsi" w:cstheme="minorBidi"/>
                <w:noProof/>
                <w:sz w:val="22"/>
                <w:szCs w:val="22"/>
                <w:lang w:val="en-ID" w:eastAsia="en-ID"/>
              </w:rPr>
              <w:tab/>
            </w:r>
            <w:r w:rsidR="004D398E" w:rsidRPr="00EF76DE">
              <w:rPr>
                <w:rStyle w:val="Hyperlink"/>
                <w:bCs/>
                <w:noProof/>
              </w:rPr>
              <w:t>Analisis Software</w:t>
            </w:r>
            <w:r w:rsidR="004D398E">
              <w:rPr>
                <w:noProof/>
                <w:webHidden/>
              </w:rPr>
              <w:tab/>
            </w:r>
            <w:r w:rsidR="004D398E">
              <w:rPr>
                <w:noProof/>
                <w:webHidden/>
              </w:rPr>
              <w:fldChar w:fldCharType="begin"/>
            </w:r>
            <w:r w:rsidR="004D398E">
              <w:rPr>
                <w:noProof/>
                <w:webHidden/>
              </w:rPr>
              <w:instrText xml:space="preserve"> PAGEREF _Toc80226314 \h </w:instrText>
            </w:r>
            <w:r w:rsidR="004D398E">
              <w:rPr>
                <w:noProof/>
                <w:webHidden/>
              </w:rPr>
            </w:r>
            <w:r w:rsidR="004D398E">
              <w:rPr>
                <w:noProof/>
                <w:webHidden/>
              </w:rPr>
              <w:fldChar w:fldCharType="separate"/>
            </w:r>
            <w:r w:rsidR="00FB1FF7">
              <w:rPr>
                <w:noProof/>
                <w:webHidden/>
              </w:rPr>
              <w:t>55</w:t>
            </w:r>
            <w:r w:rsidR="004D398E">
              <w:rPr>
                <w:noProof/>
                <w:webHidden/>
              </w:rPr>
              <w:fldChar w:fldCharType="end"/>
            </w:r>
          </w:hyperlink>
        </w:p>
        <w:p w14:paraId="40F27C93" w14:textId="6079F556" w:rsidR="004D398E" w:rsidRDefault="00DE2DFE">
          <w:pPr>
            <w:pStyle w:val="TOC3"/>
            <w:tabs>
              <w:tab w:val="left" w:pos="1320"/>
              <w:tab w:val="right" w:leader="dot" w:pos="7928"/>
            </w:tabs>
            <w:rPr>
              <w:rFonts w:asciiTheme="minorHAnsi" w:eastAsiaTheme="minorEastAsia" w:hAnsiTheme="minorHAnsi" w:cstheme="minorBidi"/>
              <w:noProof/>
              <w:sz w:val="22"/>
              <w:szCs w:val="22"/>
              <w:lang w:val="en-ID" w:eastAsia="en-ID"/>
            </w:rPr>
          </w:pPr>
          <w:hyperlink w:anchor="_Toc80226315" w:history="1">
            <w:r w:rsidR="004D398E" w:rsidRPr="00EF76DE">
              <w:rPr>
                <w:rStyle w:val="Hyperlink"/>
                <w:noProof/>
              </w:rPr>
              <w:t>4.1.3</w:t>
            </w:r>
            <w:r w:rsidR="004D398E">
              <w:rPr>
                <w:rFonts w:asciiTheme="minorHAnsi" w:eastAsiaTheme="minorEastAsia" w:hAnsiTheme="minorHAnsi" w:cstheme="minorBidi"/>
                <w:noProof/>
                <w:sz w:val="22"/>
                <w:szCs w:val="22"/>
                <w:lang w:val="en-ID" w:eastAsia="en-ID"/>
              </w:rPr>
              <w:tab/>
            </w:r>
            <w:r w:rsidR="004D398E" w:rsidRPr="00EF76DE">
              <w:rPr>
                <w:rStyle w:val="Hyperlink"/>
                <w:bCs/>
                <w:noProof/>
              </w:rPr>
              <w:t>Analisis Pengguna</w:t>
            </w:r>
            <w:r w:rsidR="004D398E">
              <w:rPr>
                <w:noProof/>
                <w:webHidden/>
              </w:rPr>
              <w:tab/>
            </w:r>
            <w:r w:rsidR="004D398E">
              <w:rPr>
                <w:noProof/>
                <w:webHidden/>
              </w:rPr>
              <w:fldChar w:fldCharType="begin"/>
            </w:r>
            <w:r w:rsidR="004D398E">
              <w:rPr>
                <w:noProof/>
                <w:webHidden/>
              </w:rPr>
              <w:instrText xml:space="preserve"> PAGEREF _Toc80226315 \h </w:instrText>
            </w:r>
            <w:r w:rsidR="004D398E">
              <w:rPr>
                <w:noProof/>
                <w:webHidden/>
              </w:rPr>
            </w:r>
            <w:r w:rsidR="004D398E">
              <w:rPr>
                <w:noProof/>
                <w:webHidden/>
              </w:rPr>
              <w:fldChar w:fldCharType="separate"/>
            </w:r>
            <w:r w:rsidR="00FB1FF7">
              <w:rPr>
                <w:noProof/>
                <w:webHidden/>
              </w:rPr>
              <w:t>56</w:t>
            </w:r>
            <w:r w:rsidR="004D398E">
              <w:rPr>
                <w:noProof/>
                <w:webHidden/>
              </w:rPr>
              <w:fldChar w:fldCharType="end"/>
            </w:r>
          </w:hyperlink>
        </w:p>
        <w:p w14:paraId="31A1F748" w14:textId="5B61AE8E" w:rsidR="004D398E" w:rsidRDefault="00DE2DFE">
          <w:pPr>
            <w:pStyle w:val="TOC3"/>
            <w:tabs>
              <w:tab w:val="left" w:pos="1320"/>
              <w:tab w:val="right" w:leader="dot" w:pos="7928"/>
            </w:tabs>
            <w:rPr>
              <w:rFonts w:asciiTheme="minorHAnsi" w:eastAsiaTheme="minorEastAsia" w:hAnsiTheme="minorHAnsi" w:cstheme="minorBidi"/>
              <w:noProof/>
              <w:sz w:val="22"/>
              <w:szCs w:val="22"/>
              <w:lang w:val="en-ID" w:eastAsia="en-ID"/>
            </w:rPr>
          </w:pPr>
          <w:hyperlink w:anchor="_Toc80226316" w:history="1">
            <w:r w:rsidR="004D398E" w:rsidRPr="00EF76DE">
              <w:rPr>
                <w:rStyle w:val="Hyperlink"/>
                <w:noProof/>
              </w:rPr>
              <w:t>4.1.4</w:t>
            </w:r>
            <w:r w:rsidR="004D398E">
              <w:rPr>
                <w:rFonts w:asciiTheme="minorHAnsi" w:eastAsiaTheme="minorEastAsia" w:hAnsiTheme="minorHAnsi" w:cstheme="minorBidi"/>
                <w:noProof/>
                <w:sz w:val="22"/>
                <w:szCs w:val="22"/>
                <w:lang w:val="en-ID" w:eastAsia="en-ID"/>
              </w:rPr>
              <w:tab/>
            </w:r>
            <w:r w:rsidR="004D398E" w:rsidRPr="00EF76DE">
              <w:rPr>
                <w:rStyle w:val="Hyperlink"/>
                <w:bCs/>
                <w:i/>
                <w:iCs/>
                <w:noProof/>
              </w:rPr>
              <w:t>User Interface</w:t>
            </w:r>
            <w:r w:rsidR="004D398E">
              <w:rPr>
                <w:noProof/>
                <w:webHidden/>
              </w:rPr>
              <w:tab/>
            </w:r>
            <w:r w:rsidR="004D398E">
              <w:rPr>
                <w:noProof/>
                <w:webHidden/>
              </w:rPr>
              <w:fldChar w:fldCharType="begin"/>
            </w:r>
            <w:r w:rsidR="004D398E">
              <w:rPr>
                <w:noProof/>
                <w:webHidden/>
              </w:rPr>
              <w:instrText xml:space="preserve"> PAGEREF _Toc80226316 \h </w:instrText>
            </w:r>
            <w:r w:rsidR="004D398E">
              <w:rPr>
                <w:noProof/>
                <w:webHidden/>
              </w:rPr>
            </w:r>
            <w:r w:rsidR="004D398E">
              <w:rPr>
                <w:noProof/>
                <w:webHidden/>
              </w:rPr>
              <w:fldChar w:fldCharType="separate"/>
            </w:r>
            <w:r w:rsidR="00FB1FF7">
              <w:rPr>
                <w:noProof/>
                <w:webHidden/>
              </w:rPr>
              <w:t>56</w:t>
            </w:r>
            <w:r w:rsidR="004D398E">
              <w:rPr>
                <w:noProof/>
                <w:webHidden/>
              </w:rPr>
              <w:fldChar w:fldCharType="end"/>
            </w:r>
          </w:hyperlink>
        </w:p>
        <w:p w14:paraId="2D9863DE" w14:textId="3AD51120" w:rsidR="004D398E" w:rsidRDefault="00DE2DFE">
          <w:pPr>
            <w:pStyle w:val="TOC3"/>
            <w:tabs>
              <w:tab w:val="left" w:pos="1320"/>
              <w:tab w:val="right" w:leader="dot" w:pos="7928"/>
            </w:tabs>
            <w:rPr>
              <w:rFonts w:asciiTheme="minorHAnsi" w:eastAsiaTheme="minorEastAsia" w:hAnsiTheme="minorHAnsi" w:cstheme="minorBidi"/>
              <w:noProof/>
              <w:sz w:val="22"/>
              <w:szCs w:val="22"/>
              <w:lang w:val="en-ID" w:eastAsia="en-ID"/>
            </w:rPr>
          </w:pPr>
          <w:hyperlink w:anchor="_Toc80226317" w:history="1">
            <w:r w:rsidR="004D398E" w:rsidRPr="00EF76DE">
              <w:rPr>
                <w:rStyle w:val="Hyperlink"/>
                <w:noProof/>
              </w:rPr>
              <w:t>4.1.5</w:t>
            </w:r>
            <w:r w:rsidR="004D398E">
              <w:rPr>
                <w:rFonts w:asciiTheme="minorHAnsi" w:eastAsiaTheme="minorEastAsia" w:hAnsiTheme="minorHAnsi" w:cstheme="minorBidi"/>
                <w:noProof/>
                <w:sz w:val="22"/>
                <w:szCs w:val="22"/>
                <w:lang w:val="en-ID" w:eastAsia="en-ID"/>
              </w:rPr>
              <w:tab/>
            </w:r>
            <w:r w:rsidR="004D398E" w:rsidRPr="00EF76DE">
              <w:rPr>
                <w:rStyle w:val="Hyperlink"/>
                <w:bCs/>
                <w:noProof/>
              </w:rPr>
              <w:t>Fitur-Fitur</w:t>
            </w:r>
            <w:r w:rsidR="004D398E">
              <w:rPr>
                <w:noProof/>
                <w:webHidden/>
              </w:rPr>
              <w:tab/>
            </w:r>
            <w:r w:rsidR="004D398E">
              <w:rPr>
                <w:noProof/>
                <w:webHidden/>
              </w:rPr>
              <w:fldChar w:fldCharType="begin"/>
            </w:r>
            <w:r w:rsidR="004D398E">
              <w:rPr>
                <w:noProof/>
                <w:webHidden/>
              </w:rPr>
              <w:instrText xml:space="preserve"> PAGEREF _Toc80226317 \h </w:instrText>
            </w:r>
            <w:r w:rsidR="004D398E">
              <w:rPr>
                <w:noProof/>
                <w:webHidden/>
              </w:rPr>
            </w:r>
            <w:r w:rsidR="004D398E">
              <w:rPr>
                <w:noProof/>
                <w:webHidden/>
              </w:rPr>
              <w:fldChar w:fldCharType="separate"/>
            </w:r>
            <w:r w:rsidR="00FB1FF7">
              <w:rPr>
                <w:noProof/>
                <w:webHidden/>
              </w:rPr>
              <w:t>57</w:t>
            </w:r>
            <w:r w:rsidR="004D398E">
              <w:rPr>
                <w:noProof/>
                <w:webHidden/>
              </w:rPr>
              <w:fldChar w:fldCharType="end"/>
            </w:r>
          </w:hyperlink>
        </w:p>
        <w:p w14:paraId="4A3C05E7" w14:textId="3DD425C8" w:rsidR="004D398E" w:rsidRDefault="00DE2DFE">
          <w:pPr>
            <w:pStyle w:val="TOC3"/>
            <w:tabs>
              <w:tab w:val="left" w:pos="1320"/>
              <w:tab w:val="right" w:leader="dot" w:pos="7928"/>
            </w:tabs>
            <w:rPr>
              <w:rFonts w:asciiTheme="minorHAnsi" w:eastAsiaTheme="minorEastAsia" w:hAnsiTheme="minorHAnsi" w:cstheme="minorBidi"/>
              <w:noProof/>
              <w:sz w:val="22"/>
              <w:szCs w:val="22"/>
              <w:lang w:val="en-ID" w:eastAsia="en-ID"/>
            </w:rPr>
          </w:pPr>
          <w:hyperlink w:anchor="_Toc80226318" w:history="1">
            <w:r w:rsidR="004D398E" w:rsidRPr="00EF76DE">
              <w:rPr>
                <w:rStyle w:val="Hyperlink"/>
                <w:noProof/>
              </w:rPr>
              <w:t>4.1.6</w:t>
            </w:r>
            <w:r w:rsidR="004D398E">
              <w:rPr>
                <w:rFonts w:asciiTheme="minorHAnsi" w:eastAsiaTheme="minorEastAsia" w:hAnsiTheme="minorHAnsi" w:cstheme="minorBidi"/>
                <w:noProof/>
                <w:sz w:val="22"/>
                <w:szCs w:val="22"/>
                <w:lang w:val="en-ID" w:eastAsia="en-ID"/>
              </w:rPr>
              <w:tab/>
            </w:r>
            <w:r w:rsidR="004D398E" w:rsidRPr="00EF76DE">
              <w:rPr>
                <w:rStyle w:val="Hyperlink"/>
                <w:bCs/>
                <w:noProof/>
              </w:rPr>
              <w:t>Analisis Data</w:t>
            </w:r>
            <w:r w:rsidR="004D398E">
              <w:rPr>
                <w:noProof/>
                <w:webHidden/>
              </w:rPr>
              <w:tab/>
            </w:r>
            <w:r w:rsidR="004D398E">
              <w:rPr>
                <w:noProof/>
                <w:webHidden/>
              </w:rPr>
              <w:fldChar w:fldCharType="begin"/>
            </w:r>
            <w:r w:rsidR="004D398E">
              <w:rPr>
                <w:noProof/>
                <w:webHidden/>
              </w:rPr>
              <w:instrText xml:space="preserve"> PAGEREF _Toc80226318 \h </w:instrText>
            </w:r>
            <w:r w:rsidR="004D398E">
              <w:rPr>
                <w:noProof/>
                <w:webHidden/>
              </w:rPr>
            </w:r>
            <w:r w:rsidR="004D398E">
              <w:rPr>
                <w:noProof/>
                <w:webHidden/>
              </w:rPr>
              <w:fldChar w:fldCharType="separate"/>
            </w:r>
            <w:r w:rsidR="00FB1FF7">
              <w:rPr>
                <w:noProof/>
                <w:webHidden/>
              </w:rPr>
              <w:t>58</w:t>
            </w:r>
            <w:r w:rsidR="004D398E">
              <w:rPr>
                <w:noProof/>
                <w:webHidden/>
              </w:rPr>
              <w:fldChar w:fldCharType="end"/>
            </w:r>
          </w:hyperlink>
        </w:p>
        <w:p w14:paraId="7BBB48FA" w14:textId="194C415D" w:rsidR="004D398E" w:rsidRDefault="00DE2DFE">
          <w:pPr>
            <w:pStyle w:val="TOC2"/>
            <w:rPr>
              <w:rFonts w:asciiTheme="minorHAnsi" w:eastAsiaTheme="minorEastAsia" w:hAnsiTheme="minorHAnsi" w:cstheme="minorBidi"/>
              <w:sz w:val="22"/>
              <w:szCs w:val="22"/>
              <w:lang w:val="en-ID" w:eastAsia="en-ID"/>
            </w:rPr>
          </w:pPr>
          <w:hyperlink w:anchor="_Toc80226319" w:history="1">
            <w:r w:rsidR="004D398E" w:rsidRPr="00EF76DE">
              <w:rPr>
                <w:rStyle w:val="Hyperlink"/>
              </w:rPr>
              <w:t>4.2</w:t>
            </w:r>
            <w:r w:rsidR="004D398E">
              <w:rPr>
                <w:rFonts w:asciiTheme="minorHAnsi" w:eastAsiaTheme="minorEastAsia" w:hAnsiTheme="minorHAnsi" w:cstheme="minorBidi"/>
                <w:sz w:val="22"/>
                <w:szCs w:val="22"/>
                <w:lang w:val="en-ID" w:eastAsia="en-ID"/>
              </w:rPr>
              <w:tab/>
            </w:r>
            <w:r w:rsidR="004D398E" w:rsidRPr="00EF76DE">
              <w:rPr>
                <w:rStyle w:val="Hyperlink"/>
                <w:bCs/>
              </w:rPr>
              <w:t>Perancangan</w:t>
            </w:r>
            <w:r w:rsidR="004D398E">
              <w:rPr>
                <w:webHidden/>
              </w:rPr>
              <w:tab/>
            </w:r>
            <w:r w:rsidR="004D398E">
              <w:rPr>
                <w:webHidden/>
              </w:rPr>
              <w:fldChar w:fldCharType="begin"/>
            </w:r>
            <w:r w:rsidR="004D398E">
              <w:rPr>
                <w:webHidden/>
              </w:rPr>
              <w:instrText xml:space="preserve"> PAGEREF _Toc80226319 \h </w:instrText>
            </w:r>
            <w:r w:rsidR="004D398E">
              <w:rPr>
                <w:webHidden/>
              </w:rPr>
            </w:r>
            <w:r w:rsidR="004D398E">
              <w:rPr>
                <w:webHidden/>
              </w:rPr>
              <w:fldChar w:fldCharType="separate"/>
            </w:r>
            <w:r w:rsidR="00FB1FF7">
              <w:rPr>
                <w:webHidden/>
              </w:rPr>
              <w:t>59</w:t>
            </w:r>
            <w:r w:rsidR="004D398E">
              <w:rPr>
                <w:webHidden/>
              </w:rPr>
              <w:fldChar w:fldCharType="end"/>
            </w:r>
          </w:hyperlink>
        </w:p>
        <w:p w14:paraId="5AEBABC2" w14:textId="1410AB21" w:rsidR="004D398E" w:rsidRDefault="00DE2DFE">
          <w:pPr>
            <w:pStyle w:val="TOC3"/>
            <w:tabs>
              <w:tab w:val="left" w:pos="1320"/>
              <w:tab w:val="right" w:leader="dot" w:pos="7928"/>
            </w:tabs>
            <w:rPr>
              <w:rFonts w:asciiTheme="minorHAnsi" w:eastAsiaTheme="minorEastAsia" w:hAnsiTheme="minorHAnsi" w:cstheme="minorBidi"/>
              <w:noProof/>
              <w:sz w:val="22"/>
              <w:szCs w:val="22"/>
              <w:lang w:val="en-ID" w:eastAsia="en-ID"/>
            </w:rPr>
          </w:pPr>
          <w:hyperlink w:anchor="_Toc80226320" w:history="1">
            <w:r w:rsidR="004D398E" w:rsidRPr="00EF76DE">
              <w:rPr>
                <w:rStyle w:val="Hyperlink"/>
                <w:noProof/>
              </w:rPr>
              <w:t>4.2.1</w:t>
            </w:r>
            <w:r w:rsidR="004D398E">
              <w:rPr>
                <w:rFonts w:asciiTheme="minorHAnsi" w:eastAsiaTheme="minorEastAsia" w:hAnsiTheme="minorHAnsi" w:cstheme="minorBidi"/>
                <w:noProof/>
                <w:sz w:val="22"/>
                <w:szCs w:val="22"/>
                <w:lang w:val="en-ID" w:eastAsia="en-ID"/>
              </w:rPr>
              <w:tab/>
            </w:r>
            <w:r w:rsidR="004D398E" w:rsidRPr="00EF76DE">
              <w:rPr>
                <w:rStyle w:val="Hyperlink"/>
                <w:bCs/>
                <w:noProof/>
              </w:rPr>
              <w:t>UML (</w:t>
            </w:r>
            <w:r w:rsidR="004D398E" w:rsidRPr="00EF76DE">
              <w:rPr>
                <w:rStyle w:val="Hyperlink"/>
                <w:bCs/>
                <w:i/>
                <w:iCs/>
                <w:noProof/>
              </w:rPr>
              <w:t>Unified Modelling Language</w:t>
            </w:r>
            <w:r w:rsidR="004D398E" w:rsidRPr="00EF76DE">
              <w:rPr>
                <w:rStyle w:val="Hyperlink"/>
                <w:bCs/>
                <w:noProof/>
              </w:rPr>
              <w:t>)</w:t>
            </w:r>
            <w:r w:rsidR="004D398E">
              <w:rPr>
                <w:noProof/>
                <w:webHidden/>
              </w:rPr>
              <w:tab/>
            </w:r>
            <w:r w:rsidR="004D398E">
              <w:rPr>
                <w:noProof/>
                <w:webHidden/>
              </w:rPr>
              <w:fldChar w:fldCharType="begin"/>
            </w:r>
            <w:r w:rsidR="004D398E">
              <w:rPr>
                <w:noProof/>
                <w:webHidden/>
              </w:rPr>
              <w:instrText xml:space="preserve"> PAGEREF _Toc80226320 \h </w:instrText>
            </w:r>
            <w:r w:rsidR="004D398E">
              <w:rPr>
                <w:noProof/>
                <w:webHidden/>
              </w:rPr>
            </w:r>
            <w:r w:rsidR="004D398E">
              <w:rPr>
                <w:noProof/>
                <w:webHidden/>
              </w:rPr>
              <w:fldChar w:fldCharType="separate"/>
            </w:r>
            <w:r w:rsidR="00FB1FF7">
              <w:rPr>
                <w:noProof/>
                <w:webHidden/>
              </w:rPr>
              <w:t>59</w:t>
            </w:r>
            <w:r w:rsidR="004D398E">
              <w:rPr>
                <w:noProof/>
                <w:webHidden/>
              </w:rPr>
              <w:fldChar w:fldCharType="end"/>
            </w:r>
          </w:hyperlink>
        </w:p>
        <w:p w14:paraId="1E2924F2" w14:textId="358E418E" w:rsidR="004D398E" w:rsidRDefault="00DE2DFE">
          <w:pPr>
            <w:pStyle w:val="TOC3"/>
            <w:tabs>
              <w:tab w:val="left" w:pos="1320"/>
              <w:tab w:val="right" w:leader="dot" w:pos="7928"/>
            </w:tabs>
            <w:rPr>
              <w:rFonts w:asciiTheme="minorHAnsi" w:eastAsiaTheme="minorEastAsia" w:hAnsiTheme="minorHAnsi" w:cstheme="minorBidi"/>
              <w:noProof/>
              <w:sz w:val="22"/>
              <w:szCs w:val="22"/>
              <w:lang w:val="en-ID" w:eastAsia="en-ID"/>
            </w:rPr>
          </w:pPr>
          <w:hyperlink w:anchor="_Toc80226321" w:history="1">
            <w:r w:rsidR="004D398E" w:rsidRPr="00EF76DE">
              <w:rPr>
                <w:rStyle w:val="Hyperlink"/>
                <w:noProof/>
              </w:rPr>
              <w:t>4.2.2</w:t>
            </w:r>
            <w:r w:rsidR="004D398E">
              <w:rPr>
                <w:rFonts w:asciiTheme="minorHAnsi" w:eastAsiaTheme="minorEastAsia" w:hAnsiTheme="minorHAnsi" w:cstheme="minorBidi"/>
                <w:noProof/>
                <w:sz w:val="22"/>
                <w:szCs w:val="22"/>
                <w:lang w:val="en-ID" w:eastAsia="en-ID"/>
              </w:rPr>
              <w:tab/>
            </w:r>
            <w:r w:rsidR="004D398E" w:rsidRPr="00EF76DE">
              <w:rPr>
                <w:rStyle w:val="Hyperlink"/>
                <w:bCs/>
                <w:noProof/>
              </w:rPr>
              <w:t>STRUKTUR TABEL</w:t>
            </w:r>
            <w:r w:rsidR="004D398E">
              <w:rPr>
                <w:noProof/>
                <w:webHidden/>
              </w:rPr>
              <w:tab/>
            </w:r>
            <w:r w:rsidR="004D398E">
              <w:rPr>
                <w:noProof/>
                <w:webHidden/>
              </w:rPr>
              <w:fldChar w:fldCharType="begin"/>
            </w:r>
            <w:r w:rsidR="004D398E">
              <w:rPr>
                <w:noProof/>
                <w:webHidden/>
              </w:rPr>
              <w:instrText xml:space="preserve"> PAGEREF _Toc80226321 \h </w:instrText>
            </w:r>
            <w:r w:rsidR="004D398E">
              <w:rPr>
                <w:noProof/>
                <w:webHidden/>
              </w:rPr>
            </w:r>
            <w:r w:rsidR="004D398E">
              <w:rPr>
                <w:noProof/>
                <w:webHidden/>
              </w:rPr>
              <w:fldChar w:fldCharType="separate"/>
            </w:r>
            <w:r w:rsidR="00FB1FF7">
              <w:rPr>
                <w:noProof/>
                <w:webHidden/>
              </w:rPr>
              <w:t>83</w:t>
            </w:r>
            <w:r w:rsidR="004D398E">
              <w:rPr>
                <w:noProof/>
                <w:webHidden/>
              </w:rPr>
              <w:fldChar w:fldCharType="end"/>
            </w:r>
          </w:hyperlink>
        </w:p>
        <w:p w14:paraId="2B7B07DF" w14:textId="18B571AB" w:rsidR="004D398E" w:rsidRDefault="00DE2DFE">
          <w:pPr>
            <w:pStyle w:val="TOC3"/>
            <w:tabs>
              <w:tab w:val="left" w:pos="1320"/>
              <w:tab w:val="right" w:leader="dot" w:pos="7928"/>
            </w:tabs>
            <w:rPr>
              <w:rFonts w:asciiTheme="minorHAnsi" w:eastAsiaTheme="minorEastAsia" w:hAnsiTheme="minorHAnsi" w:cstheme="minorBidi"/>
              <w:noProof/>
              <w:sz w:val="22"/>
              <w:szCs w:val="22"/>
              <w:lang w:val="en-ID" w:eastAsia="en-ID"/>
            </w:rPr>
          </w:pPr>
          <w:hyperlink w:anchor="_Toc80226322" w:history="1">
            <w:r w:rsidR="004D398E" w:rsidRPr="00EF76DE">
              <w:rPr>
                <w:rStyle w:val="Hyperlink"/>
                <w:noProof/>
              </w:rPr>
              <w:t>4.2.3</w:t>
            </w:r>
            <w:r w:rsidR="004D398E">
              <w:rPr>
                <w:rFonts w:asciiTheme="minorHAnsi" w:eastAsiaTheme="minorEastAsia" w:hAnsiTheme="minorHAnsi" w:cstheme="minorBidi"/>
                <w:noProof/>
                <w:sz w:val="22"/>
                <w:szCs w:val="22"/>
                <w:lang w:val="en-ID" w:eastAsia="en-ID"/>
              </w:rPr>
              <w:tab/>
            </w:r>
            <w:r w:rsidR="004D398E" w:rsidRPr="00EF76DE">
              <w:rPr>
                <w:rStyle w:val="Hyperlink"/>
                <w:bCs/>
                <w:noProof/>
              </w:rPr>
              <w:t>Desain</w:t>
            </w:r>
            <w:r w:rsidR="004D398E">
              <w:rPr>
                <w:noProof/>
                <w:webHidden/>
              </w:rPr>
              <w:tab/>
            </w:r>
            <w:r w:rsidR="004D398E">
              <w:rPr>
                <w:noProof/>
                <w:webHidden/>
              </w:rPr>
              <w:fldChar w:fldCharType="begin"/>
            </w:r>
            <w:r w:rsidR="004D398E">
              <w:rPr>
                <w:noProof/>
                <w:webHidden/>
              </w:rPr>
              <w:instrText xml:space="preserve"> PAGEREF _Toc80226322 \h </w:instrText>
            </w:r>
            <w:r w:rsidR="004D398E">
              <w:rPr>
                <w:noProof/>
                <w:webHidden/>
              </w:rPr>
            </w:r>
            <w:r w:rsidR="004D398E">
              <w:rPr>
                <w:noProof/>
                <w:webHidden/>
              </w:rPr>
              <w:fldChar w:fldCharType="separate"/>
            </w:r>
            <w:r w:rsidR="00FB1FF7">
              <w:rPr>
                <w:noProof/>
                <w:webHidden/>
              </w:rPr>
              <w:t>87</w:t>
            </w:r>
            <w:r w:rsidR="004D398E">
              <w:rPr>
                <w:noProof/>
                <w:webHidden/>
              </w:rPr>
              <w:fldChar w:fldCharType="end"/>
            </w:r>
          </w:hyperlink>
        </w:p>
        <w:p w14:paraId="29E9B314" w14:textId="55F374D5" w:rsidR="004D398E" w:rsidRDefault="00DE2DFE">
          <w:pPr>
            <w:pStyle w:val="TOC1"/>
            <w:tabs>
              <w:tab w:val="right" w:leader="dot" w:pos="7928"/>
            </w:tabs>
            <w:rPr>
              <w:rFonts w:asciiTheme="minorHAnsi" w:eastAsiaTheme="minorEastAsia" w:hAnsiTheme="minorHAnsi" w:cstheme="minorBidi"/>
              <w:noProof/>
              <w:sz w:val="22"/>
              <w:szCs w:val="22"/>
              <w:lang w:val="en-ID" w:eastAsia="en-ID"/>
            </w:rPr>
          </w:pPr>
          <w:hyperlink w:anchor="_Toc80226323" w:history="1">
            <w:r w:rsidR="004D398E" w:rsidRPr="00EF76DE">
              <w:rPr>
                <w:rStyle w:val="Hyperlink"/>
                <w:bCs/>
                <w:noProof/>
              </w:rPr>
              <w:t>BAB V IMPLEMENTASI DAN HASIL PENGUJIAN</w:t>
            </w:r>
            <w:r w:rsidR="004D398E">
              <w:rPr>
                <w:noProof/>
                <w:webHidden/>
              </w:rPr>
              <w:tab/>
            </w:r>
            <w:r w:rsidR="004D398E">
              <w:rPr>
                <w:noProof/>
                <w:webHidden/>
              </w:rPr>
              <w:fldChar w:fldCharType="begin"/>
            </w:r>
            <w:r w:rsidR="004D398E">
              <w:rPr>
                <w:noProof/>
                <w:webHidden/>
              </w:rPr>
              <w:instrText xml:space="preserve"> PAGEREF _Toc80226323 \h </w:instrText>
            </w:r>
            <w:r w:rsidR="004D398E">
              <w:rPr>
                <w:noProof/>
                <w:webHidden/>
              </w:rPr>
            </w:r>
            <w:r w:rsidR="004D398E">
              <w:rPr>
                <w:noProof/>
                <w:webHidden/>
              </w:rPr>
              <w:fldChar w:fldCharType="separate"/>
            </w:r>
            <w:r w:rsidR="00FB1FF7">
              <w:rPr>
                <w:noProof/>
                <w:webHidden/>
              </w:rPr>
              <w:t>104</w:t>
            </w:r>
            <w:r w:rsidR="004D398E">
              <w:rPr>
                <w:noProof/>
                <w:webHidden/>
              </w:rPr>
              <w:fldChar w:fldCharType="end"/>
            </w:r>
          </w:hyperlink>
        </w:p>
        <w:p w14:paraId="0587E188" w14:textId="68B66918" w:rsidR="004D398E" w:rsidRDefault="00DE2DFE">
          <w:pPr>
            <w:pStyle w:val="TOC2"/>
            <w:rPr>
              <w:rFonts w:asciiTheme="minorHAnsi" w:eastAsiaTheme="minorEastAsia" w:hAnsiTheme="minorHAnsi" w:cstheme="minorBidi"/>
              <w:sz w:val="22"/>
              <w:szCs w:val="22"/>
              <w:lang w:val="en-ID" w:eastAsia="en-ID"/>
            </w:rPr>
          </w:pPr>
          <w:hyperlink w:anchor="_Toc80226324" w:history="1">
            <w:r w:rsidR="004D398E" w:rsidRPr="00EF76DE">
              <w:rPr>
                <w:rStyle w:val="Hyperlink"/>
                <w:bCs/>
              </w:rPr>
              <w:t>5.1</w:t>
            </w:r>
            <w:r w:rsidR="004D398E">
              <w:rPr>
                <w:rFonts w:asciiTheme="minorHAnsi" w:eastAsiaTheme="minorEastAsia" w:hAnsiTheme="minorHAnsi" w:cstheme="minorBidi"/>
                <w:sz w:val="22"/>
                <w:szCs w:val="22"/>
                <w:lang w:val="en-ID" w:eastAsia="en-ID"/>
              </w:rPr>
              <w:tab/>
            </w:r>
            <w:r w:rsidR="004D398E" w:rsidRPr="00EF76DE">
              <w:rPr>
                <w:rStyle w:val="Hyperlink"/>
                <w:bCs/>
              </w:rPr>
              <w:t>Implementasi</w:t>
            </w:r>
            <w:r w:rsidR="004D398E">
              <w:rPr>
                <w:webHidden/>
              </w:rPr>
              <w:tab/>
            </w:r>
            <w:r w:rsidR="004D398E">
              <w:rPr>
                <w:webHidden/>
              </w:rPr>
              <w:fldChar w:fldCharType="begin"/>
            </w:r>
            <w:r w:rsidR="004D398E">
              <w:rPr>
                <w:webHidden/>
              </w:rPr>
              <w:instrText xml:space="preserve"> PAGEREF _Toc80226324 \h </w:instrText>
            </w:r>
            <w:r w:rsidR="004D398E">
              <w:rPr>
                <w:webHidden/>
              </w:rPr>
            </w:r>
            <w:r w:rsidR="004D398E">
              <w:rPr>
                <w:webHidden/>
              </w:rPr>
              <w:fldChar w:fldCharType="separate"/>
            </w:r>
            <w:r w:rsidR="00FB1FF7">
              <w:rPr>
                <w:webHidden/>
              </w:rPr>
              <w:t>104</w:t>
            </w:r>
            <w:r w:rsidR="004D398E">
              <w:rPr>
                <w:webHidden/>
              </w:rPr>
              <w:fldChar w:fldCharType="end"/>
            </w:r>
          </w:hyperlink>
        </w:p>
        <w:p w14:paraId="48E3DB06" w14:textId="1DC777F7" w:rsidR="004D398E" w:rsidRDefault="00DE2DFE">
          <w:pPr>
            <w:pStyle w:val="TOC3"/>
            <w:tabs>
              <w:tab w:val="left" w:pos="1320"/>
              <w:tab w:val="right" w:leader="dot" w:pos="7928"/>
            </w:tabs>
            <w:rPr>
              <w:rFonts w:asciiTheme="minorHAnsi" w:eastAsiaTheme="minorEastAsia" w:hAnsiTheme="minorHAnsi" w:cstheme="minorBidi"/>
              <w:noProof/>
              <w:sz w:val="22"/>
              <w:szCs w:val="22"/>
              <w:lang w:val="en-ID" w:eastAsia="en-ID"/>
            </w:rPr>
          </w:pPr>
          <w:hyperlink w:anchor="_Toc80226325" w:history="1">
            <w:r w:rsidR="004D398E" w:rsidRPr="00EF76DE">
              <w:rPr>
                <w:rStyle w:val="Hyperlink"/>
                <w:bCs/>
                <w:noProof/>
              </w:rPr>
              <w:t>5.1.1</w:t>
            </w:r>
            <w:r w:rsidR="004D398E">
              <w:rPr>
                <w:rFonts w:asciiTheme="minorHAnsi" w:eastAsiaTheme="minorEastAsia" w:hAnsiTheme="minorHAnsi" w:cstheme="minorBidi"/>
                <w:noProof/>
                <w:sz w:val="22"/>
                <w:szCs w:val="22"/>
                <w:lang w:val="en-ID" w:eastAsia="en-ID"/>
              </w:rPr>
              <w:tab/>
            </w:r>
            <w:r w:rsidR="004D398E" w:rsidRPr="00EF76DE">
              <w:rPr>
                <w:rStyle w:val="Hyperlink"/>
                <w:bCs/>
                <w:noProof/>
              </w:rPr>
              <w:t xml:space="preserve">Implementasi </w:t>
            </w:r>
            <w:r w:rsidR="004D398E" w:rsidRPr="00EF76DE">
              <w:rPr>
                <w:rStyle w:val="Hyperlink"/>
                <w:bCs/>
                <w:i/>
                <w:iCs/>
                <w:noProof/>
              </w:rPr>
              <w:t>Coding</w:t>
            </w:r>
            <w:r w:rsidR="004D398E">
              <w:rPr>
                <w:noProof/>
                <w:webHidden/>
              </w:rPr>
              <w:tab/>
            </w:r>
            <w:r w:rsidR="004D398E">
              <w:rPr>
                <w:noProof/>
                <w:webHidden/>
              </w:rPr>
              <w:fldChar w:fldCharType="begin"/>
            </w:r>
            <w:r w:rsidR="004D398E">
              <w:rPr>
                <w:noProof/>
                <w:webHidden/>
              </w:rPr>
              <w:instrText xml:space="preserve"> PAGEREF _Toc80226325 \h </w:instrText>
            </w:r>
            <w:r w:rsidR="004D398E">
              <w:rPr>
                <w:noProof/>
                <w:webHidden/>
              </w:rPr>
            </w:r>
            <w:r w:rsidR="004D398E">
              <w:rPr>
                <w:noProof/>
                <w:webHidden/>
              </w:rPr>
              <w:fldChar w:fldCharType="separate"/>
            </w:r>
            <w:r w:rsidR="00FB1FF7">
              <w:rPr>
                <w:noProof/>
                <w:webHidden/>
              </w:rPr>
              <w:t>104</w:t>
            </w:r>
            <w:r w:rsidR="004D398E">
              <w:rPr>
                <w:noProof/>
                <w:webHidden/>
              </w:rPr>
              <w:fldChar w:fldCharType="end"/>
            </w:r>
          </w:hyperlink>
        </w:p>
        <w:p w14:paraId="68564CFE" w14:textId="4BEADFBC" w:rsidR="004D398E" w:rsidRDefault="00DE2DFE">
          <w:pPr>
            <w:pStyle w:val="TOC3"/>
            <w:tabs>
              <w:tab w:val="left" w:pos="1320"/>
              <w:tab w:val="right" w:leader="dot" w:pos="7928"/>
            </w:tabs>
            <w:rPr>
              <w:rFonts w:asciiTheme="minorHAnsi" w:eastAsiaTheme="minorEastAsia" w:hAnsiTheme="minorHAnsi" w:cstheme="minorBidi"/>
              <w:noProof/>
              <w:sz w:val="22"/>
              <w:szCs w:val="22"/>
              <w:lang w:val="en-ID" w:eastAsia="en-ID"/>
            </w:rPr>
          </w:pPr>
          <w:hyperlink w:anchor="_Toc80226326" w:history="1">
            <w:r w:rsidR="004D398E" w:rsidRPr="00EF76DE">
              <w:rPr>
                <w:rStyle w:val="Hyperlink"/>
                <w:bCs/>
                <w:noProof/>
              </w:rPr>
              <w:t>5.1.2</w:t>
            </w:r>
            <w:r w:rsidR="004D398E">
              <w:rPr>
                <w:rFonts w:asciiTheme="minorHAnsi" w:eastAsiaTheme="minorEastAsia" w:hAnsiTheme="minorHAnsi" w:cstheme="minorBidi"/>
                <w:noProof/>
                <w:sz w:val="22"/>
                <w:szCs w:val="22"/>
                <w:lang w:val="en-ID" w:eastAsia="en-ID"/>
              </w:rPr>
              <w:tab/>
            </w:r>
            <w:r w:rsidR="004D398E" w:rsidRPr="00EF76DE">
              <w:rPr>
                <w:rStyle w:val="Hyperlink"/>
                <w:bCs/>
                <w:noProof/>
              </w:rPr>
              <w:t>Tampilan Aplikasi</w:t>
            </w:r>
            <w:r w:rsidR="004D398E">
              <w:rPr>
                <w:noProof/>
                <w:webHidden/>
              </w:rPr>
              <w:tab/>
            </w:r>
            <w:r w:rsidR="004D398E">
              <w:rPr>
                <w:noProof/>
                <w:webHidden/>
              </w:rPr>
              <w:fldChar w:fldCharType="begin"/>
            </w:r>
            <w:r w:rsidR="004D398E">
              <w:rPr>
                <w:noProof/>
                <w:webHidden/>
              </w:rPr>
              <w:instrText xml:space="preserve"> PAGEREF _Toc80226326 \h </w:instrText>
            </w:r>
            <w:r w:rsidR="004D398E">
              <w:rPr>
                <w:noProof/>
                <w:webHidden/>
              </w:rPr>
            </w:r>
            <w:r w:rsidR="004D398E">
              <w:rPr>
                <w:noProof/>
                <w:webHidden/>
              </w:rPr>
              <w:fldChar w:fldCharType="separate"/>
            </w:r>
            <w:r w:rsidR="00FB1FF7">
              <w:rPr>
                <w:noProof/>
                <w:webHidden/>
              </w:rPr>
              <w:t>113</w:t>
            </w:r>
            <w:r w:rsidR="004D398E">
              <w:rPr>
                <w:noProof/>
                <w:webHidden/>
              </w:rPr>
              <w:fldChar w:fldCharType="end"/>
            </w:r>
          </w:hyperlink>
        </w:p>
        <w:p w14:paraId="51D4A7FB" w14:textId="73175351" w:rsidR="004D398E" w:rsidRDefault="00DE2DFE">
          <w:pPr>
            <w:pStyle w:val="TOC3"/>
            <w:tabs>
              <w:tab w:val="left" w:pos="1320"/>
              <w:tab w:val="right" w:leader="dot" w:pos="7928"/>
            </w:tabs>
            <w:rPr>
              <w:rFonts w:asciiTheme="minorHAnsi" w:eastAsiaTheme="minorEastAsia" w:hAnsiTheme="minorHAnsi" w:cstheme="minorBidi"/>
              <w:noProof/>
              <w:sz w:val="22"/>
              <w:szCs w:val="22"/>
              <w:lang w:val="en-ID" w:eastAsia="en-ID"/>
            </w:rPr>
          </w:pPr>
          <w:hyperlink w:anchor="_Toc80226327" w:history="1">
            <w:r w:rsidR="004D398E" w:rsidRPr="00EF76DE">
              <w:rPr>
                <w:rStyle w:val="Hyperlink"/>
                <w:bCs/>
                <w:noProof/>
              </w:rPr>
              <w:t>5.1.3</w:t>
            </w:r>
            <w:r w:rsidR="004D398E">
              <w:rPr>
                <w:rFonts w:asciiTheme="minorHAnsi" w:eastAsiaTheme="minorEastAsia" w:hAnsiTheme="minorHAnsi" w:cstheme="minorBidi"/>
                <w:noProof/>
                <w:sz w:val="22"/>
                <w:szCs w:val="22"/>
                <w:lang w:val="en-ID" w:eastAsia="en-ID"/>
              </w:rPr>
              <w:tab/>
            </w:r>
            <w:r w:rsidR="004D398E" w:rsidRPr="00EF76DE">
              <w:rPr>
                <w:rStyle w:val="Hyperlink"/>
                <w:bCs/>
                <w:noProof/>
              </w:rPr>
              <w:t>Pengujian Sistem</w:t>
            </w:r>
            <w:r w:rsidR="004D398E">
              <w:rPr>
                <w:noProof/>
                <w:webHidden/>
              </w:rPr>
              <w:tab/>
            </w:r>
            <w:r w:rsidR="004D398E">
              <w:rPr>
                <w:noProof/>
                <w:webHidden/>
              </w:rPr>
              <w:fldChar w:fldCharType="begin"/>
            </w:r>
            <w:r w:rsidR="004D398E">
              <w:rPr>
                <w:noProof/>
                <w:webHidden/>
              </w:rPr>
              <w:instrText xml:space="preserve"> PAGEREF _Toc80226327 \h </w:instrText>
            </w:r>
            <w:r w:rsidR="004D398E">
              <w:rPr>
                <w:noProof/>
                <w:webHidden/>
              </w:rPr>
            </w:r>
            <w:r w:rsidR="004D398E">
              <w:rPr>
                <w:noProof/>
                <w:webHidden/>
              </w:rPr>
              <w:fldChar w:fldCharType="separate"/>
            </w:r>
            <w:r w:rsidR="00FB1FF7">
              <w:rPr>
                <w:noProof/>
                <w:webHidden/>
              </w:rPr>
              <w:t>130</w:t>
            </w:r>
            <w:r w:rsidR="004D398E">
              <w:rPr>
                <w:noProof/>
                <w:webHidden/>
              </w:rPr>
              <w:fldChar w:fldCharType="end"/>
            </w:r>
          </w:hyperlink>
        </w:p>
        <w:p w14:paraId="663D1DC0" w14:textId="2CDCC49B" w:rsidR="004D398E" w:rsidRDefault="00DE2DFE">
          <w:pPr>
            <w:pStyle w:val="TOC1"/>
            <w:tabs>
              <w:tab w:val="right" w:leader="dot" w:pos="7928"/>
            </w:tabs>
            <w:rPr>
              <w:rFonts w:asciiTheme="minorHAnsi" w:eastAsiaTheme="minorEastAsia" w:hAnsiTheme="minorHAnsi" w:cstheme="minorBidi"/>
              <w:noProof/>
              <w:sz w:val="22"/>
              <w:szCs w:val="22"/>
              <w:lang w:val="en-ID" w:eastAsia="en-ID"/>
            </w:rPr>
          </w:pPr>
          <w:hyperlink w:anchor="_Toc80226328" w:history="1">
            <w:r w:rsidR="004D398E" w:rsidRPr="00EF76DE">
              <w:rPr>
                <w:rStyle w:val="Hyperlink"/>
                <w:bCs/>
                <w:noProof/>
              </w:rPr>
              <w:t>BAB VI KESIMPULAN</w:t>
            </w:r>
            <w:r w:rsidR="004D398E">
              <w:rPr>
                <w:noProof/>
                <w:webHidden/>
              </w:rPr>
              <w:tab/>
            </w:r>
            <w:r w:rsidR="004D398E">
              <w:rPr>
                <w:noProof/>
                <w:webHidden/>
              </w:rPr>
              <w:fldChar w:fldCharType="begin"/>
            </w:r>
            <w:r w:rsidR="004D398E">
              <w:rPr>
                <w:noProof/>
                <w:webHidden/>
              </w:rPr>
              <w:instrText xml:space="preserve"> PAGEREF _Toc80226328 \h </w:instrText>
            </w:r>
            <w:r w:rsidR="004D398E">
              <w:rPr>
                <w:noProof/>
                <w:webHidden/>
              </w:rPr>
            </w:r>
            <w:r w:rsidR="004D398E">
              <w:rPr>
                <w:noProof/>
                <w:webHidden/>
              </w:rPr>
              <w:fldChar w:fldCharType="separate"/>
            </w:r>
            <w:r w:rsidR="00FB1FF7">
              <w:rPr>
                <w:noProof/>
                <w:webHidden/>
              </w:rPr>
              <w:t>135</w:t>
            </w:r>
            <w:r w:rsidR="004D398E">
              <w:rPr>
                <w:noProof/>
                <w:webHidden/>
              </w:rPr>
              <w:fldChar w:fldCharType="end"/>
            </w:r>
          </w:hyperlink>
        </w:p>
        <w:p w14:paraId="51AB3939" w14:textId="406CB6CD" w:rsidR="004D398E" w:rsidRDefault="00DE2DFE">
          <w:pPr>
            <w:pStyle w:val="TOC2"/>
            <w:rPr>
              <w:rFonts w:asciiTheme="minorHAnsi" w:eastAsiaTheme="minorEastAsia" w:hAnsiTheme="minorHAnsi" w:cstheme="minorBidi"/>
              <w:sz w:val="22"/>
              <w:szCs w:val="22"/>
              <w:lang w:val="en-ID" w:eastAsia="en-ID"/>
            </w:rPr>
          </w:pPr>
          <w:hyperlink w:anchor="_Toc80226329" w:history="1">
            <w:r w:rsidR="004D398E" w:rsidRPr="00EF76DE">
              <w:rPr>
                <w:rStyle w:val="Hyperlink"/>
              </w:rPr>
              <w:t>6.1</w:t>
            </w:r>
            <w:r w:rsidR="004D398E">
              <w:rPr>
                <w:rFonts w:asciiTheme="minorHAnsi" w:eastAsiaTheme="minorEastAsia" w:hAnsiTheme="minorHAnsi" w:cstheme="minorBidi"/>
                <w:sz w:val="22"/>
                <w:szCs w:val="22"/>
                <w:lang w:val="en-ID" w:eastAsia="en-ID"/>
              </w:rPr>
              <w:tab/>
            </w:r>
            <w:r w:rsidR="004D398E" w:rsidRPr="00EF76DE">
              <w:rPr>
                <w:rStyle w:val="Hyperlink"/>
                <w:bCs/>
              </w:rPr>
              <w:t>Kesimpulan</w:t>
            </w:r>
            <w:r w:rsidR="004D398E">
              <w:rPr>
                <w:webHidden/>
              </w:rPr>
              <w:tab/>
            </w:r>
            <w:r w:rsidR="004D398E">
              <w:rPr>
                <w:webHidden/>
              </w:rPr>
              <w:fldChar w:fldCharType="begin"/>
            </w:r>
            <w:r w:rsidR="004D398E">
              <w:rPr>
                <w:webHidden/>
              </w:rPr>
              <w:instrText xml:space="preserve"> PAGEREF _Toc80226329 \h </w:instrText>
            </w:r>
            <w:r w:rsidR="004D398E">
              <w:rPr>
                <w:webHidden/>
              </w:rPr>
            </w:r>
            <w:r w:rsidR="004D398E">
              <w:rPr>
                <w:webHidden/>
              </w:rPr>
              <w:fldChar w:fldCharType="separate"/>
            </w:r>
            <w:r w:rsidR="00FB1FF7">
              <w:rPr>
                <w:webHidden/>
              </w:rPr>
              <w:t>135</w:t>
            </w:r>
            <w:r w:rsidR="004D398E">
              <w:rPr>
                <w:webHidden/>
              </w:rPr>
              <w:fldChar w:fldCharType="end"/>
            </w:r>
          </w:hyperlink>
        </w:p>
        <w:p w14:paraId="30BF1DD1" w14:textId="132C606B" w:rsidR="004D398E" w:rsidRDefault="00DE2DFE">
          <w:pPr>
            <w:pStyle w:val="TOC2"/>
            <w:rPr>
              <w:rFonts w:asciiTheme="minorHAnsi" w:eastAsiaTheme="minorEastAsia" w:hAnsiTheme="minorHAnsi" w:cstheme="minorBidi"/>
              <w:sz w:val="22"/>
              <w:szCs w:val="22"/>
              <w:lang w:val="en-ID" w:eastAsia="en-ID"/>
            </w:rPr>
          </w:pPr>
          <w:hyperlink w:anchor="_Toc80226330" w:history="1">
            <w:r w:rsidR="004D398E" w:rsidRPr="00EF76DE">
              <w:rPr>
                <w:rStyle w:val="Hyperlink"/>
              </w:rPr>
              <w:t>6.2</w:t>
            </w:r>
            <w:r w:rsidR="004D398E">
              <w:rPr>
                <w:rFonts w:asciiTheme="minorHAnsi" w:eastAsiaTheme="minorEastAsia" w:hAnsiTheme="minorHAnsi" w:cstheme="minorBidi"/>
                <w:sz w:val="22"/>
                <w:szCs w:val="22"/>
                <w:lang w:val="en-ID" w:eastAsia="en-ID"/>
              </w:rPr>
              <w:tab/>
            </w:r>
            <w:r w:rsidR="004D398E" w:rsidRPr="00EF76DE">
              <w:rPr>
                <w:rStyle w:val="Hyperlink"/>
                <w:bCs/>
              </w:rPr>
              <w:t>SARAN</w:t>
            </w:r>
            <w:r w:rsidR="004D398E">
              <w:rPr>
                <w:webHidden/>
              </w:rPr>
              <w:tab/>
            </w:r>
            <w:r w:rsidR="004D398E">
              <w:rPr>
                <w:webHidden/>
              </w:rPr>
              <w:fldChar w:fldCharType="begin"/>
            </w:r>
            <w:r w:rsidR="004D398E">
              <w:rPr>
                <w:webHidden/>
              </w:rPr>
              <w:instrText xml:space="preserve"> PAGEREF _Toc80226330 \h </w:instrText>
            </w:r>
            <w:r w:rsidR="004D398E">
              <w:rPr>
                <w:webHidden/>
              </w:rPr>
            </w:r>
            <w:r w:rsidR="004D398E">
              <w:rPr>
                <w:webHidden/>
              </w:rPr>
              <w:fldChar w:fldCharType="separate"/>
            </w:r>
            <w:r w:rsidR="00FB1FF7">
              <w:rPr>
                <w:webHidden/>
              </w:rPr>
              <w:t>135</w:t>
            </w:r>
            <w:r w:rsidR="004D398E">
              <w:rPr>
                <w:webHidden/>
              </w:rPr>
              <w:fldChar w:fldCharType="end"/>
            </w:r>
          </w:hyperlink>
        </w:p>
        <w:p w14:paraId="2EE7BA29" w14:textId="2B601A87" w:rsidR="004D398E" w:rsidRDefault="00DE2DFE">
          <w:pPr>
            <w:pStyle w:val="TOC1"/>
            <w:tabs>
              <w:tab w:val="right" w:leader="dot" w:pos="7928"/>
            </w:tabs>
            <w:rPr>
              <w:rFonts w:asciiTheme="minorHAnsi" w:eastAsiaTheme="minorEastAsia" w:hAnsiTheme="minorHAnsi" w:cstheme="minorBidi"/>
              <w:noProof/>
              <w:sz w:val="22"/>
              <w:szCs w:val="22"/>
              <w:lang w:val="en-ID" w:eastAsia="en-ID"/>
            </w:rPr>
          </w:pPr>
          <w:hyperlink w:anchor="_Toc80226331" w:history="1">
            <w:r w:rsidR="004D398E" w:rsidRPr="00EF76DE">
              <w:rPr>
                <w:rStyle w:val="Hyperlink"/>
                <w:noProof/>
                <w:lang w:val="id-ID"/>
              </w:rPr>
              <w:t>DAFTAR PUSTAKA</w:t>
            </w:r>
            <w:r w:rsidR="004D398E">
              <w:rPr>
                <w:noProof/>
                <w:webHidden/>
              </w:rPr>
              <w:tab/>
            </w:r>
            <w:r w:rsidR="004D398E">
              <w:rPr>
                <w:noProof/>
                <w:webHidden/>
              </w:rPr>
              <w:fldChar w:fldCharType="begin"/>
            </w:r>
            <w:r w:rsidR="004D398E">
              <w:rPr>
                <w:noProof/>
                <w:webHidden/>
              </w:rPr>
              <w:instrText xml:space="preserve"> PAGEREF _Toc80226331 \h </w:instrText>
            </w:r>
            <w:r w:rsidR="004D398E">
              <w:rPr>
                <w:noProof/>
                <w:webHidden/>
              </w:rPr>
            </w:r>
            <w:r w:rsidR="004D398E">
              <w:rPr>
                <w:noProof/>
                <w:webHidden/>
              </w:rPr>
              <w:fldChar w:fldCharType="separate"/>
            </w:r>
            <w:r w:rsidR="00FB1FF7">
              <w:rPr>
                <w:noProof/>
                <w:webHidden/>
              </w:rPr>
              <w:t>xvii</w:t>
            </w:r>
            <w:r w:rsidR="004D398E">
              <w:rPr>
                <w:noProof/>
                <w:webHidden/>
              </w:rPr>
              <w:fldChar w:fldCharType="end"/>
            </w:r>
          </w:hyperlink>
        </w:p>
        <w:p w14:paraId="0ADD8B91" w14:textId="45D18949" w:rsidR="004D398E" w:rsidRDefault="00DE2DFE">
          <w:pPr>
            <w:pStyle w:val="TOC1"/>
            <w:tabs>
              <w:tab w:val="right" w:leader="dot" w:pos="7928"/>
            </w:tabs>
            <w:rPr>
              <w:rFonts w:asciiTheme="minorHAnsi" w:eastAsiaTheme="minorEastAsia" w:hAnsiTheme="minorHAnsi" w:cstheme="minorBidi"/>
              <w:noProof/>
              <w:sz w:val="22"/>
              <w:szCs w:val="22"/>
              <w:lang w:val="en-ID" w:eastAsia="en-ID"/>
            </w:rPr>
          </w:pPr>
          <w:hyperlink w:anchor="_Toc80226332" w:history="1">
            <w:r w:rsidR="004D398E" w:rsidRPr="00EF76DE">
              <w:rPr>
                <w:rStyle w:val="Hyperlink"/>
                <w:noProof/>
              </w:rPr>
              <w:t>LAMPIRAN</w:t>
            </w:r>
            <w:r w:rsidR="004D398E">
              <w:rPr>
                <w:noProof/>
                <w:webHidden/>
              </w:rPr>
              <w:tab/>
            </w:r>
            <w:r w:rsidR="004D398E">
              <w:rPr>
                <w:noProof/>
                <w:webHidden/>
              </w:rPr>
              <w:fldChar w:fldCharType="begin"/>
            </w:r>
            <w:r w:rsidR="004D398E">
              <w:rPr>
                <w:noProof/>
                <w:webHidden/>
              </w:rPr>
              <w:instrText xml:space="preserve"> PAGEREF _Toc80226332 \h </w:instrText>
            </w:r>
            <w:r w:rsidR="004D398E">
              <w:rPr>
                <w:noProof/>
                <w:webHidden/>
              </w:rPr>
            </w:r>
            <w:r w:rsidR="004D398E">
              <w:rPr>
                <w:noProof/>
                <w:webHidden/>
              </w:rPr>
              <w:fldChar w:fldCharType="separate"/>
            </w:r>
            <w:r w:rsidR="00FB1FF7">
              <w:rPr>
                <w:noProof/>
                <w:webHidden/>
              </w:rPr>
              <w:t>xvii</w:t>
            </w:r>
            <w:r w:rsidR="004D398E">
              <w:rPr>
                <w:noProof/>
                <w:webHidden/>
              </w:rPr>
              <w:fldChar w:fldCharType="end"/>
            </w:r>
          </w:hyperlink>
        </w:p>
        <w:p w14:paraId="573330FF" w14:textId="703FF6E4" w:rsidR="00F72850" w:rsidRPr="00B716D6" w:rsidRDefault="00F72850" w:rsidP="00F72850">
          <w:pPr>
            <w:sectPr w:rsidR="00F72850" w:rsidRPr="00B716D6" w:rsidSect="00987356">
              <w:headerReference w:type="default" r:id="rId23"/>
              <w:footerReference w:type="default" r:id="rId24"/>
              <w:footerReference w:type="first" r:id="rId25"/>
              <w:pgSz w:w="11907" w:h="16840" w:code="9"/>
              <w:pgMar w:top="1701" w:right="1701" w:bottom="1701" w:left="2268" w:header="709" w:footer="709" w:gutter="0"/>
              <w:pgNumType w:fmt="lowerRoman" w:start="5"/>
              <w:cols w:space="708"/>
              <w:titlePg/>
              <w:docGrid w:linePitch="360"/>
            </w:sectPr>
          </w:pPr>
          <w:r>
            <w:rPr>
              <w:b/>
              <w:bCs/>
              <w:noProof/>
            </w:rPr>
            <w:fldChar w:fldCharType="end"/>
          </w:r>
        </w:p>
      </w:sdtContent>
    </w:sdt>
    <w:p w14:paraId="7B262998" w14:textId="2AB7A809" w:rsidR="00B65732" w:rsidRDefault="00B65732" w:rsidP="0015460B">
      <w:pPr>
        <w:pStyle w:val="Heading1"/>
        <w:spacing w:before="0" w:line="960" w:lineRule="auto"/>
      </w:pPr>
      <w:bookmarkStart w:id="6" w:name="_Toc80226274"/>
      <w:r>
        <w:lastRenderedPageBreak/>
        <w:t>DAFTAR GAMBAR</w:t>
      </w:r>
      <w:bookmarkEnd w:id="6"/>
    </w:p>
    <w:p w14:paraId="5629C604" w14:textId="754F1336" w:rsidR="00DC0860" w:rsidRPr="004D398E" w:rsidRDefault="00DC0860" w:rsidP="004D398E">
      <w:pPr>
        <w:pStyle w:val="TableofFigures"/>
        <w:tabs>
          <w:tab w:val="right" w:leader="dot" w:pos="7928"/>
        </w:tabs>
        <w:spacing w:line="360" w:lineRule="auto"/>
        <w:rPr>
          <w:noProof/>
        </w:rPr>
      </w:pPr>
      <w:r w:rsidRPr="004D398E">
        <w:fldChar w:fldCharType="begin"/>
      </w:r>
      <w:r w:rsidRPr="004D398E">
        <w:instrText xml:space="preserve"> TOC \h \z \c "Gambar 2." </w:instrText>
      </w:r>
      <w:r w:rsidRPr="004D398E">
        <w:fldChar w:fldCharType="separate"/>
      </w:r>
      <w:hyperlink w:anchor="_Toc80226333" w:history="1">
        <w:r w:rsidR="004D398E" w:rsidRPr="004D398E">
          <w:rPr>
            <w:rStyle w:val="Hyperlink"/>
            <w:noProof/>
          </w:rPr>
          <w:t>Gambar 2. 1 Diagram UML</w:t>
        </w:r>
        <w:r w:rsidR="004D398E" w:rsidRPr="004D398E">
          <w:rPr>
            <w:noProof/>
            <w:webHidden/>
          </w:rPr>
          <w:tab/>
        </w:r>
        <w:r w:rsidR="004D398E" w:rsidRPr="004D398E">
          <w:rPr>
            <w:noProof/>
            <w:webHidden/>
          </w:rPr>
          <w:fldChar w:fldCharType="begin"/>
        </w:r>
        <w:r w:rsidR="004D398E" w:rsidRPr="004D398E">
          <w:rPr>
            <w:noProof/>
            <w:webHidden/>
          </w:rPr>
          <w:instrText xml:space="preserve"> PAGEREF _Toc80226333 \h </w:instrText>
        </w:r>
        <w:r w:rsidR="004D398E" w:rsidRPr="004D398E">
          <w:rPr>
            <w:noProof/>
            <w:webHidden/>
          </w:rPr>
        </w:r>
        <w:r w:rsidR="004D398E" w:rsidRPr="004D398E">
          <w:rPr>
            <w:noProof/>
            <w:webHidden/>
          </w:rPr>
          <w:fldChar w:fldCharType="separate"/>
        </w:r>
        <w:r w:rsidR="00FB1FF7">
          <w:rPr>
            <w:noProof/>
            <w:webHidden/>
          </w:rPr>
          <w:t>35</w:t>
        </w:r>
        <w:r w:rsidR="004D398E" w:rsidRPr="004D398E">
          <w:rPr>
            <w:noProof/>
            <w:webHidden/>
          </w:rPr>
          <w:fldChar w:fldCharType="end"/>
        </w:r>
      </w:hyperlink>
      <w:r w:rsidRPr="004D398E">
        <w:fldChar w:fldCharType="end"/>
      </w:r>
      <w:r w:rsidRPr="004D398E">
        <w:fldChar w:fldCharType="begin"/>
      </w:r>
      <w:r w:rsidRPr="004D398E">
        <w:instrText xml:space="preserve"> TOC \h \z \c "Gambar 3." </w:instrText>
      </w:r>
      <w:r w:rsidRPr="004D398E">
        <w:fldChar w:fldCharType="separate"/>
      </w:r>
    </w:p>
    <w:p w14:paraId="3C5C2D10" w14:textId="3D67E3EF" w:rsidR="00DC0860" w:rsidRPr="004D398E" w:rsidRDefault="00DE2DFE" w:rsidP="004D398E">
      <w:pPr>
        <w:pStyle w:val="TableofFigures"/>
        <w:tabs>
          <w:tab w:val="right" w:leader="dot" w:pos="7928"/>
        </w:tabs>
        <w:spacing w:line="360" w:lineRule="auto"/>
        <w:jc w:val="both"/>
        <w:rPr>
          <w:noProof/>
        </w:rPr>
      </w:pPr>
      <w:hyperlink w:anchor="_Toc79605127" w:history="1">
        <w:r w:rsidR="00DC0860" w:rsidRPr="004D398E">
          <w:rPr>
            <w:rStyle w:val="Hyperlink"/>
            <w:noProof/>
          </w:rPr>
          <w:t>Gambar 3. 1 Kerangka Pikir</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27 \h </w:instrText>
        </w:r>
        <w:r w:rsidR="00DC0860" w:rsidRPr="004D398E">
          <w:rPr>
            <w:noProof/>
            <w:webHidden/>
          </w:rPr>
        </w:r>
        <w:r w:rsidR="00DC0860" w:rsidRPr="004D398E">
          <w:rPr>
            <w:noProof/>
            <w:webHidden/>
          </w:rPr>
          <w:fldChar w:fldCharType="separate"/>
        </w:r>
        <w:r w:rsidR="00FB1FF7">
          <w:rPr>
            <w:noProof/>
            <w:webHidden/>
          </w:rPr>
          <w:t>41</w:t>
        </w:r>
        <w:r w:rsidR="00DC0860" w:rsidRPr="004D398E">
          <w:rPr>
            <w:noProof/>
            <w:webHidden/>
          </w:rPr>
          <w:fldChar w:fldCharType="end"/>
        </w:r>
      </w:hyperlink>
      <w:r w:rsidR="00DC0860" w:rsidRPr="004D398E">
        <w:fldChar w:fldCharType="end"/>
      </w:r>
      <w:r w:rsidR="00DC0860" w:rsidRPr="004D398E">
        <w:fldChar w:fldCharType="begin"/>
      </w:r>
      <w:r w:rsidR="00DC0860" w:rsidRPr="004D398E">
        <w:instrText xml:space="preserve"> TOC \h \z \c "Gambar 4." </w:instrText>
      </w:r>
      <w:r w:rsidR="00DC0860" w:rsidRPr="004D398E">
        <w:fldChar w:fldCharType="separate"/>
      </w:r>
    </w:p>
    <w:p w14:paraId="0DC90663" w14:textId="7B38486D"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36" w:history="1">
        <w:r w:rsidR="00DC0860" w:rsidRPr="004D398E">
          <w:rPr>
            <w:rStyle w:val="Hyperlink"/>
            <w:noProof/>
          </w:rPr>
          <w:t>Gambar 4. 1 Alur Pendaftaran Skripsi yang Sedang berjalan</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36 \h </w:instrText>
        </w:r>
        <w:r w:rsidR="00DC0860" w:rsidRPr="004D398E">
          <w:rPr>
            <w:noProof/>
            <w:webHidden/>
          </w:rPr>
        </w:r>
        <w:r w:rsidR="00DC0860" w:rsidRPr="004D398E">
          <w:rPr>
            <w:noProof/>
            <w:webHidden/>
          </w:rPr>
          <w:fldChar w:fldCharType="separate"/>
        </w:r>
        <w:r w:rsidR="00FB1FF7">
          <w:rPr>
            <w:noProof/>
            <w:webHidden/>
          </w:rPr>
          <w:t>50</w:t>
        </w:r>
        <w:r w:rsidR="00DC0860" w:rsidRPr="004D398E">
          <w:rPr>
            <w:noProof/>
            <w:webHidden/>
          </w:rPr>
          <w:fldChar w:fldCharType="end"/>
        </w:r>
      </w:hyperlink>
    </w:p>
    <w:p w14:paraId="7406B6D7" w14:textId="53B8B3FF"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37" w:history="1">
        <w:r w:rsidR="00DC0860" w:rsidRPr="004D398E">
          <w:rPr>
            <w:rStyle w:val="Hyperlink"/>
            <w:noProof/>
          </w:rPr>
          <w:t>Gambar 4. 2 Alur Pendaftaran Sidang Proposal yang Sedang berjalan</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37 \h </w:instrText>
        </w:r>
        <w:r w:rsidR="00DC0860" w:rsidRPr="004D398E">
          <w:rPr>
            <w:noProof/>
            <w:webHidden/>
          </w:rPr>
        </w:r>
        <w:r w:rsidR="00DC0860" w:rsidRPr="004D398E">
          <w:rPr>
            <w:noProof/>
            <w:webHidden/>
          </w:rPr>
          <w:fldChar w:fldCharType="separate"/>
        </w:r>
        <w:r w:rsidR="00FB1FF7">
          <w:rPr>
            <w:noProof/>
            <w:webHidden/>
          </w:rPr>
          <w:t>51</w:t>
        </w:r>
        <w:r w:rsidR="00DC0860" w:rsidRPr="004D398E">
          <w:rPr>
            <w:noProof/>
            <w:webHidden/>
          </w:rPr>
          <w:fldChar w:fldCharType="end"/>
        </w:r>
      </w:hyperlink>
    </w:p>
    <w:p w14:paraId="40A13CC2" w14:textId="35266147"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38" w:history="1">
        <w:r w:rsidR="00DC0860" w:rsidRPr="004D398E">
          <w:rPr>
            <w:rStyle w:val="Hyperlink"/>
            <w:noProof/>
          </w:rPr>
          <w:t>Gambar 4. 3 Alur Pendaftaran Sidang Skripsi yang Sedang berjalan</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38 \h </w:instrText>
        </w:r>
        <w:r w:rsidR="00DC0860" w:rsidRPr="004D398E">
          <w:rPr>
            <w:noProof/>
            <w:webHidden/>
          </w:rPr>
        </w:r>
        <w:r w:rsidR="00DC0860" w:rsidRPr="004D398E">
          <w:rPr>
            <w:noProof/>
            <w:webHidden/>
          </w:rPr>
          <w:fldChar w:fldCharType="separate"/>
        </w:r>
        <w:r w:rsidR="00FB1FF7">
          <w:rPr>
            <w:noProof/>
            <w:webHidden/>
          </w:rPr>
          <w:t>52</w:t>
        </w:r>
        <w:r w:rsidR="00DC0860" w:rsidRPr="004D398E">
          <w:rPr>
            <w:noProof/>
            <w:webHidden/>
          </w:rPr>
          <w:fldChar w:fldCharType="end"/>
        </w:r>
      </w:hyperlink>
    </w:p>
    <w:p w14:paraId="04A4B2A0" w14:textId="601A1D97"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39" w:history="1">
        <w:r w:rsidR="00DC0860" w:rsidRPr="004D398E">
          <w:rPr>
            <w:rStyle w:val="Hyperlink"/>
            <w:noProof/>
          </w:rPr>
          <w:t>Gambar 4. 4 Alur Pendaftaran Skripsi Yang di Usulkan</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39 \h </w:instrText>
        </w:r>
        <w:r w:rsidR="00DC0860" w:rsidRPr="004D398E">
          <w:rPr>
            <w:noProof/>
            <w:webHidden/>
          </w:rPr>
        </w:r>
        <w:r w:rsidR="00DC0860" w:rsidRPr="004D398E">
          <w:rPr>
            <w:noProof/>
            <w:webHidden/>
          </w:rPr>
          <w:fldChar w:fldCharType="separate"/>
        </w:r>
        <w:r w:rsidR="00FB1FF7">
          <w:rPr>
            <w:noProof/>
            <w:webHidden/>
          </w:rPr>
          <w:t>53</w:t>
        </w:r>
        <w:r w:rsidR="00DC0860" w:rsidRPr="004D398E">
          <w:rPr>
            <w:noProof/>
            <w:webHidden/>
          </w:rPr>
          <w:fldChar w:fldCharType="end"/>
        </w:r>
      </w:hyperlink>
    </w:p>
    <w:p w14:paraId="3D6556ED" w14:textId="1B7AC50B"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40" w:history="1">
        <w:r w:rsidR="00DC0860" w:rsidRPr="004D398E">
          <w:rPr>
            <w:rStyle w:val="Hyperlink"/>
            <w:noProof/>
          </w:rPr>
          <w:t>Gambar 4. 5 Alur Pendaftaran Sidang Proposal Skripsidan Sidang Skripsi Yang di Usulkan</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40 \h </w:instrText>
        </w:r>
        <w:r w:rsidR="00DC0860" w:rsidRPr="004D398E">
          <w:rPr>
            <w:noProof/>
            <w:webHidden/>
          </w:rPr>
        </w:r>
        <w:r w:rsidR="00DC0860" w:rsidRPr="004D398E">
          <w:rPr>
            <w:noProof/>
            <w:webHidden/>
          </w:rPr>
          <w:fldChar w:fldCharType="separate"/>
        </w:r>
        <w:r w:rsidR="00FB1FF7">
          <w:rPr>
            <w:noProof/>
            <w:webHidden/>
          </w:rPr>
          <w:t>54</w:t>
        </w:r>
        <w:r w:rsidR="00DC0860" w:rsidRPr="004D398E">
          <w:rPr>
            <w:noProof/>
            <w:webHidden/>
          </w:rPr>
          <w:fldChar w:fldCharType="end"/>
        </w:r>
      </w:hyperlink>
    </w:p>
    <w:p w14:paraId="73C4A1C7" w14:textId="44FBD7A0"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41" w:history="1">
        <w:r w:rsidR="00DC0860" w:rsidRPr="004D398E">
          <w:rPr>
            <w:rStyle w:val="Hyperlink"/>
            <w:noProof/>
          </w:rPr>
          <w:t>Gambar 4. 6 Use Case Diagram Aplikasi</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41 \h </w:instrText>
        </w:r>
        <w:r w:rsidR="00DC0860" w:rsidRPr="004D398E">
          <w:rPr>
            <w:noProof/>
            <w:webHidden/>
          </w:rPr>
        </w:r>
        <w:r w:rsidR="00DC0860" w:rsidRPr="004D398E">
          <w:rPr>
            <w:noProof/>
            <w:webHidden/>
          </w:rPr>
          <w:fldChar w:fldCharType="separate"/>
        </w:r>
        <w:r w:rsidR="00FB1FF7">
          <w:rPr>
            <w:noProof/>
            <w:webHidden/>
          </w:rPr>
          <w:t>60</w:t>
        </w:r>
        <w:r w:rsidR="00DC0860" w:rsidRPr="004D398E">
          <w:rPr>
            <w:noProof/>
            <w:webHidden/>
          </w:rPr>
          <w:fldChar w:fldCharType="end"/>
        </w:r>
      </w:hyperlink>
    </w:p>
    <w:p w14:paraId="597F4DC5" w14:textId="6FBD0701"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42" w:history="1">
        <w:r w:rsidR="00DC0860" w:rsidRPr="004D398E">
          <w:rPr>
            <w:rStyle w:val="Hyperlink"/>
            <w:noProof/>
          </w:rPr>
          <w:t>Gambar 4. 7 Activity Diagram Login Admin</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42 \h </w:instrText>
        </w:r>
        <w:r w:rsidR="00DC0860" w:rsidRPr="004D398E">
          <w:rPr>
            <w:noProof/>
            <w:webHidden/>
          </w:rPr>
        </w:r>
        <w:r w:rsidR="00DC0860" w:rsidRPr="004D398E">
          <w:rPr>
            <w:noProof/>
            <w:webHidden/>
          </w:rPr>
          <w:fldChar w:fldCharType="separate"/>
        </w:r>
        <w:r w:rsidR="00FB1FF7">
          <w:rPr>
            <w:noProof/>
            <w:webHidden/>
          </w:rPr>
          <w:t>73</w:t>
        </w:r>
        <w:r w:rsidR="00DC0860" w:rsidRPr="004D398E">
          <w:rPr>
            <w:noProof/>
            <w:webHidden/>
          </w:rPr>
          <w:fldChar w:fldCharType="end"/>
        </w:r>
      </w:hyperlink>
    </w:p>
    <w:p w14:paraId="03D76FC9" w14:textId="61518564"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43" w:history="1">
        <w:r w:rsidR="00DC0860" w:rsidRPr="004D398E">
          <w:rPr>
            <w:rStyle w:val="Hyperlink"/>
            <w:noProof/>
          </w:rPr>
          <w:t>Gambar 4. 8 Activity Diagram Home Admin</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43 \h </w:instrText>
        </w:r>
        <w:r w:rsidR="00DC0860" w:rsidRPr="004D398E">
          <w:rPr>
            <w:noProof/>
            <w:webHidden/>
          </w:rPr>
        </w:r>
        <w:r w:rsidR="00DC0860" w:rsidRPr="004D398E">
          <w:rPr>
            <w:noProof/>
            <w:webHidden/>
          </w:rPr>
          <w:fldChar w:fldCharType="separate"/>
        </w:r>
        <w:r w:rsidR="00FB1FF7">
          <w:rPr>
            <w:noProof/>
            <w:webHidden/>
          </w:rPr>
          <w:t>74</w:t>
        </w:r>
        <w:r w:rsidR="00DC0860" w:rsidRPr="004D398E">
          <w:rPr>
            <w:noProof/>
            <w:webHidden/>
          </w:rPr>
          <w:fldChar w:fldCharType="end"/>
        </w:r>
      </w:hyperlink>
    </w:p>
    <w:p w14:paraId="7AE8371A" w14:textId="6D22E061"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44" w:history="1">
        <w:r w:rsidR="00DC0860" w:rsidRPr="004D398E">
          <w:rPr>
            <w:rStyle w:val="Hyperlink"/>
            <w:noProof/>
          </w:rPr>
          <w:t>Gambar 4. 9 Activity Diagram Data Mahasiswa</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44 \h </w:instrText>
        </w:r>
        <w:r w:rsidR="00DC0860" w:rsidRPr="004D398E">
          <w:rPr>
            <w:noProof/>
            <w:webHidden/>
          </w:rPr>
        </w:r>
        <w:r w:rsidR="00DC0860" w:rsidRPr="004D398E">
          <w:rPr>
            <w:noProof/>
            <w:webHidden/>
          </w:rPr>
          <w:fldChar w:fldCharType="separate"/>
        </w:r>
        <w:r w:rsidR="00FB1FF7">
          <w:rPr>
            <w:noProof/>
            <w:webHidden/>
          </w:rPr>
          <w:t>74</w:t>
        </w:r>
        <w:r w:rsidR="00DC0860" w:rsidRPr="004D398E">
          <w:rPr>
            <w:noProof/>
            <w:webHidden/>
          </w:rPr>
          <w:fldChar w:fldCharType="end"/>
        </w:r>
      </w:hyperlink>
    </w:p>
    <w:p w14:paraId="3996CC6B" w14:textId="195ECF6D"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45" w:history="1">
        <w:r w:rsidR="00DC0860" w:rsidRPr="004D398E">
          <w:rPr>
            <w:rStyle w:val="Hyperlink"/>
            <w:noProof/>
          </w:rPr>
          <w:t>Gambar 4. 10 Activity Diagram Berkas Masuk</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45 \h </w:instrText>
        </w:r>
        <w:r w:rsidR="00DC0860" w:rsidRPr="004D398E">
          <w:rPr>
            <w:noProof/>
            <w:webHidden/>
          </w:rPr>
        </w:r>
        <w:r w:rsidR="00DC0860" w:rsidRPr="004D398E">
          <w:rPr>
            <w:noProof/>
            <w:webHidden/>
          </w:rPr>
          <w:fldChar w:fldCharType="separate"/>
        </w:r>
        <w:r w:rsidR="00FB1FF7">
          <w:rPr>
            <w:noProof/>
            <w:webHidden/>
          </w:rPr>
          <w:t>75</w:t>
        </w:r>
        <w:r w:rsidR="00DC0860" w:rsidRPr="004D398E">
          <w:rPr>
            <w:noProof/>
            <w:webHidden/>
          </w:rPr>
          <w:fldChar w:fldCharType="end"/>
        </w:r>
      </w:hyperlink>
    </w:p>
    <w:p w14:paraId="692CF4F8" w14:textId="1F7A7379"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46" w:history="1">
        <w:r w:rsidR="00DC0860" w:rsidRPr="004D398E">
          <w:rPr>
            <w:rStyle w:val="Hyperlink"/>
            <w:noProof/>
          </w:rPr>
          <w:t>Gambar 4. 11 Activity Diagram Pesan</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46 \h </w:instrText>
        </w:r>
        <w:r w:rsidR="00DC0860" w:rsidRPr="004D398E">
          <w:rPr>
            <w:noProof/>
            <w:webHidden/>
          </w:rPr>
        </w:r>
        <w:r w:rsidR="00DC0860" w:rsidRPr="004D398E">
          <w:rPr>
            <w:noProof/>
            <w:webHidden/>
          </w:rPr>
          <w:fldChar w:fldCharType="separate"/>
        </w:r>
        <w:r w:rsidR="00FB1FF7">
          <w:rPr>
            <w:noProof/>
            <w:webHidden/>
          </w:rPr>
          <w:t>75</w:t>
        </w:r>
        <w:r w:rsidR="00DC0860" w:rsidRPr="004D398E">
          <w:rPr>
            <w:noProof/>
            <w:webHidden/>
          </w:rPr>
          <w:fldChar w:fldCharType="end"/>
        </w:r>
      </w:hyperlink>
    </w:p>
    <w:p w14:paraId="7CBEAE99" w14:textId="7655C4D6"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47" w:history="1">
        <w:r w:rsidR="00DC0860" w:rsidRPr="004D398E">
          <w:rPr>
            <w:rStyle w:val="Hyperlink"/>
            <w:noProof/>
          </w:rPr>
          <w:t>Gambar 4. 12 Activity Diagram Jadwal Sidang Proposal</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47 \h </w:instrText>
        </w:r>
        <w:r w:rsidR="00DC0860" w:rsidRPr="004D398E">
          <w:rPr>
            <w:noProof/>
            <w:webHidden/>
          </w:rPr>
        </w:r>
        <w:r w:rsidR="00DC0860" w:rsidRPr="004D398E">
          <w:rPr>
            <w:noProof/>
            <w:webHidden/>
          </w:rPr>
          <w:fldChar w:fldCharType="separate"/>
        </w:r>
        <w:r w:rsidR="00FB1FF7">
          <w:rPr>
            <w:noProof/>
            <w:webHidden/>
          </w:rPr>
          <w:t>76</w:t>
        </w:r>
        <w:r w:rsidR="00DC0860" w:rsidRPr="004D398E">
          <w:rPr>
            <w:noProof/>
            <w:webHidden/>
          </w:rPr>
          <w:fldChar w:fldCharType="end"/>
        </w:r>
      </w:hyperlink>
    </w:p>
    <w:p w14:paraId="3A3D21FD" w14:textId="1ED9CC6D"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48" w:history="1">
        <w:r w:rsidR="00DC0860" w:rsidRPr="004D398E">
          <w:rPr>
            <w:rStyle w:val="Hyperlink"/>
            <w:noProof/>
          </w:rPr>
          <w:t>Gambar 4. 13 Activity Diagram Jadwal Sidang UP-1</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48 \h </w:instrText>
        </w:r>
        <w:r w:rsidR="00DC0860" w:rsidRPr="004D398E">
          <w:rPr>
            <w:noProof/>
            <w:webHidden/>
          </w:rPr>
        </w:r>
        <w:r w:rsidR="00DC0860" w:rsidRPr="004D398E">
          <w:rPr>
            <w:noProof/>
            <w:webHidden/>
          </w:rPr>
          <w:fldChar w:fldCharType="separate"/>
        </w:r>
        <w:r w:rsidR="00FB1FF7">
          <w:rPr>
            <w:noProof/>
            <w:webHidden/>
          </w:rPr>
          <w:t>76</w:t>
        </w:r>
        <w:r w:rsidR="00DC0860" w:rsidRPr="004D398E">
          <w:rPr>
            <w:noProof/>
            <w:webHidden/>
          </w:rPr>
          <w:fldChar w:fldCharType="end"/>
        </w:r>
      </w:hyperlink>
    </w:p>
    <w:p w14:paraId="564DAADE" w14:textId="7FA59802"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49" w:history="1">
        <w:r w:rsidR="00DC0860" w:rsidRPr="004D398E">
          <w:rPr>
            <w:rStyle w:val="Hyperlink"/>
            <w:noProof/>
          </w:rPr>
          <w:t>Gambar 4. 14 Activity Diagram Jadwal Sidang UP-2</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49 \h </w:instrText>
        </w:r>
        <w:r w:rsidR="00DC0860" w:rsidRPr="004D398E">
          <w:rPr>
            <w:noProof/>
            <w:webHidden/>
          </w:rPr>
        </w:r>
        <w:r w:rsidR="00DC0860" w:rsidRPr="004D398E">
          <w:rPr>
            <w:noProof/>
            <w:webHidden/>
          </w:rPr>
          <w:fldChar w:fldCharType="separate"/>
        </w:r>
        <w:r w:rsidR="00FB1FF7">
          <w:rPr>
            <w:noProof/>
            <w:webHidden/>
          </w:rPr>
          <w:t>77</w:t>
        </w:r>
        <w:r w:rsidR="00DC0860" w:rsidRPr="004D398E">
          <w:rPr>
            <w:noProof/>
            <w:webHidden/>
          </w:rPr>
          <w:fldChar w:fldCharType="end"/>
        </w:r>
      </w:hyperlink>
    </w:p>
    <w:p w14:paraId="7CA0FD2E" w14:textId="475BF4BB"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50" w:history="1">
        <w:r w:rsidR="00DC0860" w:rsidRPr="004D398E">
          <w:rPr>
            <w:rStyle w:val="Hyperlink"/>
            <w:noProof/>
          </w:rPr>
          <w:t>Gambar 4. 15 Activity Diagram Informasi</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50 \h </w:instrText>
        </w:r>
        <w:r w:rsidR="00DC0860" w:rsidRPr="004D398E">
          <w:rPr>
            <w:noProof/>
            <w:webHidden/>
          </w:rPr>
        </w:r>
        <w:r w:rsidR="00DC0860" w:rsidRPr="004D398E">
          <w:rPr>
            <w:noProof/>
            <w:webHidden/>
          </w:rPr>
          <w:fldChar w:fldCharType="separate"/>
        </w:r>
        <w:r w:rsidR="00FB1FF7">
          <w:rPr>
            <w:noProof/>
            <w:webHidden/>
          </w:rPr>
          <w:t>77</w:t>
        </w:r>
        <w:r w:rsidR="00DC0860" w:rsidRPr="004D398E">
          <w:rPr>
            <w:noProof/>
            <w:webHidden/>
          </w:rPr>
          <w:fldChar w:fldCharType="end"/>
        </w:r>
      </w:hyperlink>
    </w:p>
    <w:p w14:paraId="471DDB8D" w14:textId="02B01ADF"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51" w:history="1">
        <w:r w:rsidR="00DC0860" w:rsidRPr="004D398E">
          <w:rPr>
            <w:rStyle w:val="Hyperlink"/>
            <w:noProof/>
          </w:rPr>
          <w:t>Gambar 4. 16 Activity Diagram Login dan Registrasi Mahasiswa</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51 \h </w:instrText>
        </w:r>
        <w:r w:rsidR="00DC0860" w:rsidRPr="004D398E">
          <w:rPr>
            <w:noProof/>
            <w:webHidden/>
          </w:rPr>
        </w:r>
        <w:r w:rsidR="00DC0860" w:rsidRPr="004D398E">
          <w:rPr>
            <w:noProof/>
            <w:webHidden/>
          </w:rPr>
          <w:fldChar w:fldCharType="separate"/>
        </w:r>
        <w:r w:rsidR="00FB1FF7">
          <w:rPr>
            <w:noProof/>
            <w:webHidden/>
          </w:rPr>
          <w:t>78</w:t>
        </w:r>
        <w:r w:rsidR="00DC0860" w:rsidRPr="004D398E">
          <w:rPr>
            <w:noProof/>
            <w:webHidden/>
          </w:rPr>
          <w:fldChar w:fldCharType="end"/>
        </w:r>
      </w:hyperlink>
    </w:p>
    <w:p w14:paraId="5F7C8437" w14:textId="568ED6D2"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52" w:history="1">
        <w:r w:rsidR="00DC0860" w:rsidRPr="004D398E">
          <w:rPr>
            <w:rStyle w:val="Hyperlink"/>
            <w:noProof/>
          </w:rPr>
          <w:t>Gambar 4. 17 Activity Diagram Home Mahasiswa</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52 \h </w:instrText>
        </w:r>
        <w:r w:rsidR="00DC0860" w:rsidRPr="004D398E">
          <w:rPr>
            <w:noProof/>
            <w:webHidden/>
          </w:rPr>
        </w:r>
        <w:r w:rsidR="00DC0860" w:rsidRPr="004D398E">
          <w:rPr>
            <w:noProof/>
            <w:webHidden/>
          </w:rPr>
          <w:fldChar w:fldCharType="separate"/>
        </w:r>
        <w:r w:rsidR="00FB1FF7">
          <w:rPr>
            <w:noProof/>
            <w:webHidden/>
          </w:rPr>
          <w:t>78</w:t>
        </w:r>
        <w:r w:rsidR="00DC0860" w:rsidRPr="004D398E">
          <w:rPr>
            <w:noProof/>
            <w:webHidden/>
          </w:rPr>
          <w:fldChar w:fldCharType="end"/>
        </w:r>
      </w:hyperlink>
    </w:p>
    <w:p w14:paraId="46E92392" w14:textId="2247D5FD"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53" w:history="1">
        <w:r w:rsidR="00DC0860" w:rsidRPr="004D398E">
          <w:rPr>
            <w:rStyle w:val="Hyperlink"/>
            <w:noProof/>
          </w:rPr>
          <w:t>Gambar 4. 18 Activity Diagram Persyaratan</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53 \h </w:instrText>
        </w:r>
        <w:r w:rsidR="00DC0860" w:rsidRPr="004D398E">
          <w:rPr>
            <w:noProof/>
            <w:webHidden/>
          </w:rPr>
        </w:r>
        <w:r w:rsidR="00DC0860" w:rsidRPr="004D398E">
          <w:rPr>
            <w:noProof/>
            <w:webHidden/>
          </w:rPr>
          <w:fldChar w:fldCharType="separate"/>
        </w:r>
        <w:r w:rsidR="00FB1FF7">
          <w:rPr>
            <w:noProof/>
            <w:webHidden/>
          </w:rPr>
          <w:t>79</w:t>
        </w:r>
        <w:r w:rsidR="00DC0860" w:rsidRPr="004D398E">
          <w:rPr>
            <w:noProof/>
            <w:webHidden/>
          </w:rPr>
          <w:fldChar w:fldCharType="end"/>
        </w:r>
      </w:hyperlink>
    </w:p>
    <w:p w14:paraId="79067FF6" w14:textId="62C0B098"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54" w:history="1">
        <w:r w:rsidR="00DC0860" w:rsidRPr="004D398E">
          <w:rPr>
            <w:rStyle w:val="Hyperlink"/>
            <w:noProof/>
          </w:rPr>
          <w:t>Gambar 4. 19 Activity Diagram Pendaftaran Sidang Proposal Skripsi</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54 \h </w:instrText>
        </w:r>
        <w:r w:rsidR="00DC0860" w:rsidRPr="004D398E">
          <w:rPr>
            <w:noProof/>
            <w:webHidden/>
          </w:rPr>
        </w:r>
        <w:r w:rsidR="00DC0860" w:rsidRPr="004D398E">
          <w:rPr>
            <w:noProof/>
            <w:webHidden/>
          </w:rPr>
          <w:fldChar w:fldCharType="separate"/>
        </w:r>
        <w:r w:rsidR="00FB1FF7">
          <w:rPr>
            <w:noProof/>
            <w:webHidden/>
          </w:rPr>
          <w:t>79</w:t>
        </w:r>
        <w:r w:rsidR="00DC0860" w:rsidRPr="004D398E">
          <w:rPr>
            <w:noProof/>
            <w:webHidden/>
          </w:rPr>
          <w:fldChar w:fldCharType="end"/>
        </w:r>
      </w:hyperlink>
    </w:p>
    <w:p w14:paraId="0967FE1A" w14:textId="5DC46B3D"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55" w:history="1">
        <w:r w:rsidR="00DC0860" w:rsidRPr="004D398E">
          <w:rPr>
            <w:rStyle w:val="Hyperlink"/>
            <w:noProof/>
          </w:rPr>
          <w:t>Gambar 4. 20 Activity Diagram Pendaftaran UPS-1</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55 \h </w:instrText>
        </w:r>
        <w:r w:rsidR="00DC0860" w:rsidRPr="004D398E">
          <w:rPr>
            <w:noProof/>
            <w:webHidden/>
          </w:rPr>
        </w:r>
        <w:r w:rsidR="00DC0860" w:rsidRPr="004D398E">
          <w:rPr>
            <w:noProof/>
            <w:webHidden/>
          </w:rPr>
          <w:fldChar w:fldCharType="separate"/>
        </w:r>
        <w:r w:rsidR="00FB1FF7">
          <w:rPr>
            <w:noProof/>
            <w:webHidden/>
          </w:rPr>
          <w:t>80</w:t>
        </w:r>
        <w:r w:rsidR="00DC0860" w:rsidRPr="004D398E">
          <w:rPr>
            <w:noProof/>
            <w:webHidden/>
          </w:rPr>
          <w:fldChar w:fldCharType="end"/>
        </w:r>
      </w:hyperlink>
    </w:p>
    <w:p w14:paraId="758BD720" w14:textId="2EB58680"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56" w:history="1">
        <w:r w:rsidR="00DC0860" w:rsidRPr="004D398E">
          <w:rPr>
            <w:rStyle w:val="Hyperlink"/>
            <w:noProof/>
          </w:rPr>
          <w:t>Gambar 4. 21 Activity Diagram Pendaftaran UPS-2</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56 \h </w:instrText>
        </w:r>
        <w:r w:rsidR="00DC0860" w:rsidRPr="004D398E">
          <w:rPr>
            <w:noProof/>
            <w:webHidden/>
          </w:rPr>
        </w:r>
        <w:r w:rsidR="00DC0860" w:rsidRPr="004D398E">
          <w:rPr>
            <w:noProof/>
            <w:webHidden/>
          </w:rPr>
          <w:fldChar w:fldCharType="separate"/>
        </w:r>
        <w:r w:rsidR="00FB1FF7">
          <w:rPr>
            <w:noProof/>
            <w:webHidden/>
          </w:rPr>
          <w:t>80</w:t>
        </w:r>
        <w:r w:rsidR="00DC0860" w:rsidRPr="004D398E">
          <w:rPr>
            <w:noProof/>
            <w:webHidden/>
          </w:rPr>
          <w:fldChar w:fldCharType="end"/>
        </w:r>
      </w:hyperlink>
    </w:p>
    <w:p w14:paraId="10C8E2DC" w14:textId="5CF46C3B"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57" w:history="1">
        <w:r w:rsidR="00DC0860" w:rsidRPr="004D398E">
          <w:rPr>
            <w:rStyle w:val="Hyperlink"/>
            <w:noProof/>
          </w:rPr>
          <w:t>Gambar 4. 22 Activity Diagram Pesan Masuk</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57 \h </w:instrText>
        </w:r>
        <w:r w:rsidR="00DC0860" w:rsidRPr="004D398E">
          <w:rPr>
            <w:noProof/>
            <w:webHidden/>
          </w:rPr>
        </w:r>
        <w:r w:rsidR="00DC0860" w:rsidRPr="004D398E">
          <w:rPr>
            <w:noProof/>
            <w:webHidden/>
          </w:rPr>
          <w:fldChar w:fldCharType="separate"/>
        </w:r>
        <w:r w:rsidR="00FB1FF7">
          <w:rPr>
            <w:noProof/>
            <w:webHidden/>
          </w:rPr>
          <w:t>81</w:t>
        </w:r>
        <w:r w:rsidR="00DC0860" w:rsidRPr="004D398E">
          <w:rPr>
            <w:noProof/>
            <w:webHidden/>
          </w:rPr>
          <w:fldChar w:fldCharType="end"/>
        </w:r>
      </w:hyperlink>
    </w:p>
    <w:p w14:paraId="05B3CBB2" w14:textId="2FAF5369"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58" w:history="1">
        <w:r w:rsidR="00DC0860" w:rsidRPr="004D398E">
          <w:rPr>
            <w:rStyle w:val="Hyperlink"/>
            <w:noProof/>
          </w:rPr>
          <w:t>Gambar 4. 23 Activity Diagram Info Jadwal Sidang</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58 \h </w:instrText>
        </w:r>
        <w:r w:rsidR="00DC0860" w:rsidRPr="004D398E">
          <w:rPr>
            <w:noProof/>
            <w:webHidden/>
          </w:rPr>
        </w:r>
        <w:r w:rsidR="00DC0860" w:rsidRPr="004D398E">
          <w:rPr>
            <w:noProof/>
            <w:webHidden/>
          </w:rPr>
          <w:fldChar w:fldCharType="separate"/>
        </w:r>
        <w:r w:rsidR="00FB1FF7">
          <w:rPr>
            <w:noProof/>
            <w:webHidden/>
          </w:rPr>
          <w:t>81</w:t>
        </w:r>
        <w:r w:rsidR="00DC0860" w:rsidRPr="004D398E">
          <w:rPr>
            <w:noProof/>
            <w:webHidden/>
          </w:rPr>
          <w:fldChar w:fldCharType="end"/>
        </w:r>
      </w:hyperlink>
    </w:p>
    <w:p w14:paraId="5D9A20DD" w14:textId="7F7CAE68"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59" w:history="1">
        <w:r w:rsidR="00DC0860" w:rsidRPr="004D398E">
          <w:rPr>
            <w:rStyle w:val="Hyperlink"/>
            <w:noProof/>
          </w:rPr>
          <w:t>Gambar 4. 24 Activity Diagram Profil</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59 \h </w:instrText>
        </w:r>
        <w:r w:rsidR="00DC0860" w:rsidRPr="004D398E">
          <w:rPr>
            <w:noProof/>
            <w:webHidden/>
          </w:rPr>
        </w:r>
        <w:r w:rsidR="00DC0860" w:rsidRPr="004D398E">
          <w:rPr>
            <w:noProof/>
            <w:webHidden/>
          </w:rPr>
          <w:fldChar w:fldCharType="separate"/>
        </w:r>
        <w:r w:rsidR="00FB1FF7">
          <w:rPr>
            <w:noProof/>
            <w:webHidden/>
          </w:rPr>
          <w:t>82</w:t>
        </w:r>
        <w:r w:rsidR="00DC0860" w:rsidRPr="004D398E">
          <w:rPr>
            <w:noProof/>
            <w:webHidden/>
          </w:rPr>
          <w:fldChar w:fldCharType="end"/>
        </w:r>
      </w:hyperlink>
    </w:p>
    <w:p w14:paraId="7CEB96C6" w14:textId="29BCD7EB"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60" w:history="1">
        <w:r w:rsidR="00DC0860" w:rsidRPr="004D398E">
          <w:rPr>
            <w:rStyle w:val="Hyperlink"/>
            <w:noProof/>
          </w:rPr>
          <w:t>Gambar 4. 25 Activity Diagram Tentang</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60 \h </w:instrText>
        </w:r>
        <w:r w:rsidR="00DC0860" w:rsidRPr="004D398E">
          <w:rPr>
            <w:noProof/>
            <w:webHidden/>
          </w:rPr>
        </w:r>
        <w:r w:rsidR="00DC0860" w:rsidRPr="004D398E">
          <w:rPr>
            <w:noProof/>
            <w:webHidden/>
          </w:rPr>
          <w:fldChar w:fldCharType="separate"/>
        </w:r>
        <w:r w:rsidR="00FB1FF7">
          <w:rPr>
            <w:noProof/>
            <w:webHidden/>
          </w:rPr>
          <w:t>82</w:t>
        </w:r>
        <w:r w:rsidR="00DC0860" w:rsidRPr="004D398E">
          <w:rPr>
            <w:noProof/>
            <w:webHidden/>
          </w:rPr>
          <w:fldChar w:fldCharType="end"/>
        </w:r>
      </w:hyperlink>
    </w:p>
    <w:p w14:paraId="7504179F" w14:textId="32599B9B"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61" w:history="1">
        <w:r w:rsidR="00DC0860" w:rsidRPr="004D398E">
          <w:rPr>
            <w:rStyle w:val="Hyperlink"/>
            <w:noProof/>
          </w:rPr>
          <w:t>Gambar 4. 26 Class Diagram Aplikasi Pengajuan Skripsi</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61 \h </w:instrText>
        </w:r>
        <w:r w:rsidR="00DC0860" w:rsidRPr="004D398E">
          <w:rPr>
            <w:noProof/>
            <w:webHidden/>
          </w:rPr>
        </w:r>
        <w:r w:rsidR="00DC0860" w:rsidRPr="004D398E">
          <w:rPr>
            <w:noProof/>
            <w:webHidden/>
          </w:rPr>
          <w:fldChar w:fldCharType="separate"/>
        </w:r>
        <w:r w:rsidR="00FB1FF7">
          <w:rPr>
            <w:noProof/>
            <w:webHidden/>
          </w:rPr>
          <w:t>83</w:t>
        </w:r>
        <w:r w:rsidR="00DC0860" w:rsidRPr="004D398E">
          <w:rPr>
            <w:noProof/>
            <w:webHidden/>
          </w:rPr>
          <w:fldChar w:fldCharType="end"/>
        </w:r>
      </w:hyperlink>
    </w:p>
    <w:p w14:paraId="390B2BF8" w14:textId="278AB37F"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62" w:history="1">
        <w:r w:rsidR="00DC0860" w:rsidRPr="004D398E">
          <w:rPr>
            <w:rStyle w:val="Hyperlink"/>
            <w:noProof/>
          </w:rPr>
          <w:t>Gambar 4. 27 Tampilan Halaman Utama Web</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62 \h </w:instrText>
        </w:r>
        <w:r w:rsidR="00DC0860" w:rsidRPr="004D398E">
          <w:rPr>
            <w:noProof/>
            <w:webHidden/>
          </w:rPr>
        </w:r>
        <w:r w:rsidR="00DC0860" w:rsidRPr="004D398E">
          <w:rPr>
            <w:noProof/>
            <w:webHidden/>
          </w:rPr>
          <w:fldChar w:fldCharType="separate"/>
        </w:r>
        <w:r w:rsidR="00FB1FF7">
          <w:rPr>
            <w:noProof/>
            <w:webHidden/>
          </w:rPr>
          <w:t>87</w:t>
        </w:r>
        <w:r w:rsidR="00DC0860" w:rsidRPr="004D398E">
          <w:rPr>
            <w:noProof/>
            <w:webHidden/>
          </w:rPr>
          <w:fldChar w:fldCharType="end"/>
        </w:r>
      </w:hyperlink>
    </w:p>
    <w:p w14:paraId="7CA290A6" w14:textId="2B8EC64B"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63" w:history="1">
        <w:r w:rsidR="00DC0860" w:rsidRPr="004D398E">
          <w:rPr>
            <w:rStyle w:val="Hyperlink"/>
            <w:noProof/>
          </w:rPr>
          <w:t>Gambar 4. 28 Tampilan Halaman Login</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63 \h </w:instrText>
        </w:r>
        <w:r w:rsidR="00DC0860" w:rsidRPr="004D398E">
          <w:rPr>
            <w:noProof/>
            <w:webHidden/>
          </w:rPr>
        </w:r>
        <w:r w:rsidR="00DC0860" w:rsidRPr="004D398E">
          <w:rPr>
            <w:noProof/>
            <w:webHidden/>
          </w:rPr>
          <w:fldChar w:fldCharType="separate"/>
        </w:r>
        <w:r w:rsidR="00FB1FF7">
          <w:rPr>
            <w:noProof/>
            <w:webHidden/>
          </w:rPr>
          <w:t>87</w:t>
        </w:r>
        <w:r w:rsidR="00DC0860" w:rsidRPr="004D398E">
          <w:rPr>
            <w:noProof/>
            <w:webHidden/>
          </w:rPr>
          <w:fldChar w:fldCharType="end"/>
        </w:r>
      </w:hyperlink>
    </w:p>
    <w:p w14:paraId="03941C0E" w14:textId="59A4C422"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64" w:history="1">
        <w:r w:rsidR="00DC0860" w:rsidRPr="004D398E">
          <w:rPr>
            <w:rStyle w:val="Hyperlink"/>
            <w:noProof/>
          </w:rPr>
          <w:t>Gambar 4. 29 Tampilan Halaman Home</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64 \h </w:instrText>
        </w:r>
        <w:r w:rsidR="00DC0860" w:rsidRPr="004D398E">
          <w:rPr>
            <w:noProof/>
            <w:webHidden/>
          </w:rPr>
        </w:r>
        <w:r w:rsidR="00DC0860" w:rsidRPr="004D398E">
          <w:rPr>
            <w:noProof/>
            <w:webHidden/>
          </w:rPr>
          <w:fldChar w:fldCharType="separate"/>
        </w:r>
        <w:r w:rsidR="00FB1FF7">
          <w:rPr>
            <w:noProof/>
            <w:webHidden/>
          </w:rPr>
          <w:t>88</w:t>
        </w:r>
        <w:r w:rsidR="00DC0860" w:rsidRPr="004D398E">
          <w:rPr>
            <w:noProof/>
            <w:webHidden/>
          </w:rPr>
          <w:fldChar w:fldCharType="end"/>
        </w:r>
      </w:hyperlink>
    </w:p>
    <w:p w14:paraId="6405005A" w14:textId="5C8E835F"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65" w:history="1">
        <w:r w:rsidR="00DC0860" w:rsidRPr="004D398E">
          <w:rPr>
            <w:rStyle w:val="Hyperlink"/>
            <w:noProof/>
          </w:rPr>
          <w:t>Gambar 4. 30 Tampilan Halaman Berkas Masuk</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65 \h </w:instrText>
        </w:r>
        <w:r w:rsidR="00DC0860" w:rsidRPr="004D398E">
          <w:rPr>
            <w:noProof/>
            <w:webHidden/>
          </w:rPr>
        </w:r>
        <w:r w:rsidR="00DC0860" w:rsidRPr="004D398E">
          <w:rPr>
            <w:noProof/>
            <w:webHidden/>
          </w:rPr>
          <w:fldChar w:fldCharType="separate"/>
        </w:r>
        <w:r w:rsidR="00FB1FF7">
          <w:rPr>
            <w:noProof/>
            <w:webHidden/>
          </w:rPr>
          <w:t>88</w:t>
        </w:r>
        <w:r w:rsidR="00DC0860" w:rsidRPr="004D398E">
          <w:rPr>
            <w:noProof/>
            <w:webHidden/>
          </w:rPr>
          <w:fldChar w:fldCharType="end"/>
        </w:r>
      </w:hyperlink>
    </w:p>
    <w:p w14:paraId="2EEB7089" w14:textId="18136FE8"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66" w:history="1">
        <w:r w:rsidR="00DC0860" w:rsidRPr="004D398E">
          <w:rPr>
            <w:rStyle w:val="Hyperlink"/>
            <w:noProof/>
          </w:rPr>
          <w:t>Gambar 4. 31 Tampilan Halaman Lihat Berkas</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66 \h </w:instrText>
        </w:r>
        <w:r w:rsidR="00DC0860" w:rsidRPr="004D398E">
          <w:rPr>
            <w:noProof/>
            <w:webHidden/>
          </w:rPr>
        </w:r>
        <w:r w:rsidR="00DC0860" w:rsidRPr="004D398E">
          <w:rPr>
            <w:noProof/>
            <w:webHidden/>
          </w:rPr>
          <w:fldChar w:fldCharType="separate"/>
        </w:r>
        <w:r w:rsidR="00FB1FF7">
          <w:rPr>
            <w:noProof/>
            <w:webHidden/>
          </w:rPr>
          <w:t>89</w:t>
        </w:r>
        <w:r w:rsidR="00DC0860" w:rsidRPr="004D398E">
          <w:rPr>
            <w:noProof/>
            <w:webHidden/>
          </w:rPr>
          <w:fldChar w:fldCharType="end"/>
        </w:r>
      </w:hyperlink>
    </w:p>
    <w:p w14:paraId="19490A91" w14:textId="18BA40FA"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67" w:history="1">
        <w:r w:rsidR="00DC0860" w:rsidRPr="004D398E">
          <w:rPr>
            <w:rStyle w:val="Hyperlink"/>
            <w:noProof/>
          </w:rPr>
          <w:t>Gambar 4. 32 Tampilan Halaman Data Mahasiswa</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67 \h </w:instrText>
        </w:r>
        <w:r w:rsidR="00DC0860" w:rsidRPr="004D398E">
          <w:rPr>
            <w:noProof/>
            <w:webHidden/>
          </w:rPr>
        </w:r>
        <w:r w:rsidR="00DC0860" w:rsidRPr="004D398E">
          <w:rPr>
            <w:noProof/>
            <w:webHidden/>
          </w:rPr>
          <w:fldChar w:fldCharType="separate"/>
        </w:r>
        <w:r w:rsidR="00FB1FF7">
          <w:rPr>
            <w:noProof/>
            <w:webHidden/>
          </w:rPr>
          <w:t>89</w:t>
        </w:r>
        <w:r w:rsidR="00DC0860" w:rsidRPr="004D398E">
          <w:rPr>
            <w:noProof/>
            <w:webHidden/>
          </w:rPr>
          <w:fldChar w:fldCharType="end"/>
        </w:r>
      </w:hyperlink>
    </w:p>
    <w:p w14:paraId="22272B81" w14:textId="1E034981"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68" w:history="1">
        <w:r w:rsidR="00DC0860" w:rsidRPr="004D398E">
          <w:rPr>
            <w:rStyle w:val="Hyperlink"/>
            <w:noProof/>
          </w:rPr>
          <w:t>Gambar 4. 33 Tampilan Halaman Tambah Mahasiswa</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68 \h </w:instrText>
        </w:r>
        <w:r w:rsidR="00DC0860" w:rsidRPr="004D398E">
          <w:rPr>
            <w:noProof/>
            <w:webHidden/>
          </w:rPr>
        </w:r>
        <w:r w:rsidR="00DC0860" w:rsidRPr="004D398E">
          <w:rPr>
            <w:noProof/>
            <w:webHidden/>
          </w:rPr>
          <w:fldChar w:fldCharType="separate"/>
        </w:r>
        <w:r w:rsidR="00FB1FF7">
          <w:rPr>
            <w:noProof/>
            <w:webHidden/>
          </w:rPr>
          <w:t>90</w:t>
        </w:r>
        <w:r w:rsidR="00DC0860" w:rsidRPr="004D398E">
          <w:rPr>
            <w:noProof/>
            <w:webHidden/>
          </w:rPr>
          <w:fldChar w:fldCharType="end"/>
        </w:r>
      </w:hyperlink>
    </w:p>
    <w:p w14:paraId="53BCAAA3" w14:textId="2B2C96DE"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69" w:history="1">
        <w:r w:rsidR="00DC0860" w:rsidRPr="004D398E">
          <w:rPr>
            <w:rStyle w:val="Hyperlink"/>
            <w:noProof/>
          </w:rPr>
          <w:t>Gambar 4. 34 Tampilan Halaman Edit di Data Mahasiswa</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69 \h </w:instrText>
        </w:r>
        <w:r w:rsidR="00DC0860" w:rsidRPr="004D398E">
          <w:rPr>
            <w:noProof/>
            <w:webHidden/>
          </w:rPr>
        </w:r>
        <w:r w:rsidR="00DC0860" w:rsidRPr="004D398E">
          <w:rPr>
            <w:noProof/>
            <w:webHidden/>
          </w:rPr>
          <w:fldChar w:fldCharType="separate"/>
        </w:r>
        <w:r w:rsidR="00FB1FF7">
          <w:rPr>
            <w:noProof/>
            <w:webHidden/>
          </w:rPr>
          <w:t>90</w:t>
        </w:r>
        <w:r w:rsidR="00DC0860" w:rsidRPr="004D398E">
          <w:rPr>
            <w:noProof/>
            <w:webHidden/>
          </w:rPr>
          <w:fldChar w:fldCharType="end"/>
        </w:r>
      </w:hyperlink>
    </w:p>
    <w:p w14:paraId="07EB0097" w14:textId="092371FD"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70" w:history="1">
        <w:r w:rsidR="00DC0860" w:rsidRPr="004D398E">
          <w:rPr>
            <w:rStyle w:val="Hyperlink"/>
            <w:noProof/>
          </w:rPr>
          <w:t>Gambar 4. 35 Tampilan Halaman Pesan</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70 \h </w:instrText>
        </w:r>
        <w:r w:rsidR="00DC0860" w:rsidRPr="004D398E">
          <w:rPr>
            <w:noProof/>
            <w:webHidden/>
          </w:rPr>
        </w:r>
        <w:r w:rsidR="00DC0860" w:rsidRPr="004D398E">
          <w:rPr>
            <w:noProof/>
            <w:webHidden/>
          </w:rPr>
          <w:fldChar w:fldCharType="separate"/>
        </w:r>
        <w:r w:rsidR="00FB1FF7">
          <w:rPr>
            <w:noProof/>
            <w:webHidden/>
          </w:rPr>
          <w:t>91</w:t>
        </w:r>
        <w:r w:rsidR="00DC0860" w:rsidRPr="004D398E">
          <w:rPr>
            <w:noProof/>
            <w:webHidden/>
          </w:rPr>
          <w:fldChar w:fldCharType="end"/>
        </w:r>
      </w:hyperlink>
    </w:p>
    <w:p w14:paraId="5D825E5F" w14:textId="278318D3"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71" w:history="1">
        <w:r w:rsidR="00DC0860" w:rsidRPr="004D398E">
          <w:rPr>
            <w:rStyle w:val="Hyperlink"/>
            <w:noProof/>
          </w:rPr>
          <w:t>Gambar 4. 36 Tampilan Halaman Kirim Pesan</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71 \h </w:instrText>
        </w:r>
        <w:r w:rsidR="00DC0860" w:rsidRPr="004D398E">
          <w:rPr>
            <w:noProof/>
            <w:webHidden/>
          </w:rPr>
        </w:r>
        <w:r w:rsidR="00DC0860" w:rsidRPr="004D398E">
          <w:rPr>
            <w:noProof/>
            <w:webHidden/>
          </w:rPr>
          <w:fldChar w:fldCharType="separate"/>
        </w:r>
        <w:r w:rsidR="00FB1FF7">
          <w:rPr>
            <w:noProof/>
            <w:webHidden/>
          </w:rPr>
          <w:t>91</w:t>
        </w:r>
        <w:r w:rsidR="00DC0860" w:rsidRPr="004D398E">
          <w:rPr>
            <w:noProof/>
            <w:webHidden/>
          </w:rPr>
          <w:fldChar w:fldCharType="end"/>
        </w:r>
      </w:hyperlink>
    </w:p>
    <w:p w14:paraId="6D6B4138" w14:textId="4ADFA1E5"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72" w:history="1">
        <w:r w:rsidR="00DC0860" w:rsidRPr="004D398E">
          <w:rPr>
            <w:rStyle w:val="Hyperlink"/>
            <w:noProof/>
          </w:rPr>
          <w:t>Gambar 4. 37 Tampilan Halaman Baca Pesan</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72 \h </w:instrText>
        </w:r>
        <w:r w:rsidR="00DC0860" w:rsidRPr="004D398E">
          <w:rPr>
            <w:noProof/>
            <w:webHidden/>
          </w:rPr>
        </w:r>
        <w:r w:rsidR="00DC0860" w:rsidRPr="004D398E">
          <w:rPr>
            <w:noProof/>
            <w:webHidden/>
          </w:rPr>
          <w:fldChar w:fldCharType="separate"/>
        </w:r>
        <w:r w:rsidR="00FB1FF7">
          <w:rPr>
            <w:noProof/>
            <w:webHidden/>
          </w:rPr>
          <w:t>92</w:t>
        </w:r>
        <w:r w:rsidR="00DC0860" w:rsidRPr="004D398E">
          <w:rPr>
            <w:noProof/>
            <w:webHidden/>
          </w:rPr>
          <w:fldChar w:fldCharType="end"/>
        </w:r>
      </w:hyperlink>
    </w:p>
    <w:p w14:paraId="46B1F1F6" w14:textId="7C50203B"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73" w:history="1">
        <w:r w:rsidR="00DC0860" w:rsidRPr="004D398E">
          <w:rPr>
            <w:rStyle w:val="Hyperlink"/>
            <w:noProof/>
          </w:rPr>
          <w:t>Gambar 4. 38 Tampilan Halaman Balas Pesan</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73 \h </w:instrText>
        </w:r>
        <w:r w:rsidR="00DC0860" w:rsidRPr="004D398E">
          <w:rPr>
            <w:noProof/>
            <w:webHidden/>
          </w:rPr>
        </w:r>
        <w:r w:rsidR="00DC0860" w:rsidRPr="004D398E">
          <w:rPr>
            <w:noProof/>
            <w:webHidden/>
          </w:rPr>
          <w:fldChar w:fldCharType="separate"/>
        </w:r>
        <w:r w:rsidR="00FB1FF7">
          <w:rPr>
            <w:noProof/>
            <w:webHidden/>
          </w:rPr>
          <w:t>92</w:t>
        </w:r>
        <w:r w:rsidR="00DC0860" w:rsidRPr="004D398E">
          <w:rPr>
            <w:noProof/>
            <w:webHidden/>
          </w:rPr>
          <w:fldChar w:fldCharType="end"/>
        </w:r>
      </w:hyperlink>
    </w:p>
    <w:p w14:paraId="339C4482" w14:textId="54593365"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74" w:history="1">
        <w:r w:rsidR="00DC0860" w:rsidRPr="004D398E">
          <w:rPr>
            <w:rStyle w:val="Hyperlink"/>
            <w:noProof/>
          </w:rPr>
          <w:t>Gambar 4. 39 Tampilan Halaman Jadwal Sidang Proposal</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74 \h </w:instrText>
        </w:r>
        <w:r w:rsidR="00DC0860" w:rsidRPr="004D398E">
          <w:rPr>
            <w:noProof/>
            <w:webHidden/>
          </w:rPr>
        </w:r>
        <w:r w:rsidR="00DC0860" w:rsidRPr="004D398E">
          <w:rPr>
            <w:noProof/>
            <w:webHidden/>
          </w:rPr>
          <w:fldChar w:fldCharType="separate"/>
        </w:r>
        <w:r w:rsidR="00FB1FF7">
          <w:rPr>
            <w:noProof/>
            <w:webHidden/>
          </w:rPr>
          <w:t>93</w:t>
        </w:r>
        <w:r w:rsidR="00DC0860" w:rsidRPr="004D398E">
          <w:rPr>
            <w:noProof/>
            <w:webHidden/>
          </w:rPr>
          <w:fldChar w:fldCharType="end"/>
        </w:r>
      </w:hyperlink>
    </w:p>
    <w:p w14:paraId="0CFCF669" w14:textId="41157F88"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75" w:history="1">
        <w:r w:rsidR="00DC0860" w:rsidRPr="004D398E">
          <w:rPr>
            <w:rStyle w:val="Hyperlink"/>
            <w:noProof/>
          </w:rPr>
          <w:t>Gambar 4. 40 Tampilan Halaman Jadwal Sidang Up-1</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75 \h </w:instrText>
        </w:r>
        <w:r w:rsidR="00DC0860" w:rsidRPr="004D398E">
          <w:rPr>
            <w:noProof/>
            <w:webHidden/>
          </w:rPr>
        </w:r>
        <w:r w:rsidR="00DC0860" w:rsidRPr="004D398E">
          <w:rPr>
            <w:noProof/>
            <w:webHidden/>
          </w:rPr>
          <w:fldChar w:fldCharType="separate"/>
        </w:r>
        <w:r w:rsidR="00FB1FF7">
          <w:rPr>
            <w:noProof/>
            <w:webHidden/>
          </w:rPr>
          <w:t>93</w:t>
        </w:r>
        <w:r w:rsidR="00DC0860" w:rsidRPr="004D398E">
          <w:rPr>
            <w:noProof/>
            <w:webHidden/>
          </w:rPr>
          <w:fldChar w:fldCharType="end"/>
        </w:r>
      </w:hyperlink>
    </w:p>
    <w:p w14:paraId="5F85E30C" w14:textId="1C88FFD7"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76" w:history="1">
        <w:r w:rsidR="00DC0860" w:rsidRPr="004D398E">
          <w:rPr>
            <w:rStyle w:val="Hyperlink"/>
            <w:noProof/>
          </w:rPr>
          <w:t>Gambar 4. 41 Tampilan Halaman Jadwal Sidang Up-2</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76 \h </w:instrText>
        </w:r>
        <w:r w:rsidR="00DC0860" w:rsidRPr="004D398E">
          <w:rPr>
            <w:noProof/>
            <w:webHidden/>
          </w:rPr>
        </w:r>
        <w:r w:rsidR="00DC0860" w:rsidRPr="004D398E">
          <w:rPr>
            <w:noProof/>
            <w:webHidden/>
          </w:rPr>
          <w:fldChar w:fldCharType="separate"/>
        </w:r>
        <w:r w:rsidR="00FB1FF7">
          <w:rPr>
            <w:noProof/>
            <w:webHidden/>
          </w:rPr>
          <w:t>94</w:t>
        </w:r>
        <w:r w:rsidR="00DC0860" w:rsidRPr="004D398E">
          <w:rPr>
            <w:noProof/>
            <w:webHidden/>
          </w:rPr>
          <w:fldChar w:fldCharType="end"/>
        </w:r>
      </w:hyperlink>
    </w:p>
    <w:p w14:paraId="2E643973" w14:textId="740CA612"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77" w:history="1">
        <w:r w:rsidR="00DC0860" w:rsidRPr="004D398E">
          <w:rPr>
            <w:rStyle w:val="Hyperlink"/>
            <w:noProof/>
          </w:rPr>
          <w:t>Gambar 4. 42 Tampilan Halaman Atur Jadwal  Sidang Proposal</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77 \h </w:instrText>
        </w:r>
        <w:r w:rsidR="00DC0860" w:rsidRPr="004D398E">
          <w:rPr>
            <w:noProof/>
            <w:webHidden/>
          </w:rPr>
        </w:r>
        <w:r w:rsidR="00DC0860" w:rsidRPr="004D398E">
          <w:rPr>
            <w:noProof/>
            <w:webHidden/>
          </w:rPr>
          <w:fldChar w:fldCharType="separate"/>
        </w:r>
        <w:r w:rsidR="00FB1FF7">
          <w:rPr>
            <w:noProof/>
            <w:webHidden/>
          </w:rPr>
          <w:t>94</w:t>
        </w:r>
        <w:r w:rsidR="00DC0860" w:rsidRPr="004D398E">
          <w:rPr>
            <w:noProof/>
            <w:webHidden/>
          </w:rPr>
          <w:fldChar w:fldCharType="end"/>
        </w:r>
      </w:hyperlink>
    </w:p>
    <w:p w14:paraId="55FCAE71" w14:textId="126F0EA7"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78" w:history="1">
        <w:r w:rsidR="00DC0860" w:rsidRPr="004D398E">
          <w:rPr>
            <w:rStyle w:val="Hyperlink"/>
            <w:noProof/>
          </w:rPr>
          <w:t>Gambar 4. 43 Tampilan Halaman Atur Jadwal Sidang UPS-1</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78 \h </w:instrText>
        </w:r>
        <w:r w:rsidR="00DC0860" w:rsidRPr="004D398E">
          <w:rPr>
            <w:noProof/>
            <w:webHidden/>
          </w:rPr>
        </w:r>
        <w:r w:rsidR="00DC0860" w:rsidRPr="004D398E">
          <w:rPr>
            <w:noProof/>
            <w:webHidden/>
          </w:rPr>
          <w:fldChar w:fldCharType="separate"/>
        </w:r>
        <w:r w:rsidR="00FB1FF7">
          <w:rPr>
            <w:noProof/>
            <w:webHidden/>
          </w:rPr>
          <w:t>95</w:t>
        </w:r>
        <w:r w:rsidR="00DC0860" w:rsidRPr="004D398E">
          <w:rPr>
            <w:noProof/>
            <w:webHidden/>
          </w:rPr>
          <w:fldChar w:fldCharType="end"/>
        </w:r>
      </w:hyperlink>
    </w:p>
    <w:p w14:paraId="59BD11B2" w14:textId="7C2CB31E"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79" w:history="1">
        <w:r w:rsidR="00DC0860" w:rsidRPr="004D398E">
          <w:rPr>
            <w:rStyle w:val="Hyperlink"/>
            <w:noProof/>
          </w:rPr>
          <w:t>Gambar 4. 44 Tampilan Halaman Jadwal Sidang UPS-2</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79 \h </w:instrText>
        </w:r>
        <w:r w:rsidR="00DC0860" w:rsidRPr="004D398E">
          <w:rPr>
            <w:noProof/>
            <w:webHidden/>
          </w:rPr>
        </w:r>
        <w:r w:rsidR="00DC0860" w:rsidRPr="004D398E">
          <w:rPr>
            <w:noProof/>
            <w:webHidden/>
          </w:rPr>
          <w:fldChar w:fldCharType="separate"/>
        </w:r>
        <w:r w:rsidR="00FB1FF7">
          <w:rPr>
            <w:noProof/>
            <w:webHidden/>
          </w:rPr>
          <w:t>95</w:t>
        </w:r>
        <w:r w:rsidR="00DC0860" w:rsidRPr="004D398E">
          <w:rPr>
            <w:noProof/>
            <w:webHidden/>
          </w:rPr>
          <w:fldChar w:fldCharType="end"/>
        </w:r>
      </w:hyperlink>
    </w:p>
    <w:p w14:paraId="455CC20A" w14:textId="120D2D3B"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80" w:history="1">
        <w:r w:rsidR="00DC0860" w:rsidRPr="004D398E">
          <w:rPr>
            <w:rStyle w:val="Hyperlink"/>
            <w:noProof/>
          </w:rPr>
          <w:t>Gambar 4. 45 Tampilan Halaman Informasi</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80 \h </w:instrText>
        </w:r>
        <w:r w:rsidR="00DC0860" w:rsidRPr="004D398E">
          <w:rPr>
            <w:noProof/>
            <w:webHidden/>
          </w:rPr>
        </w:r>
        <w:r w:rsidR="00DC0860" w:rsidRPr="004D398E">
          <w:rPr>
            <w:noProof/>
            <w:webHidden/>
          </w:rPr>
          <w:fldChar w:fldCharType="separate"/>
        </w:r>
        <w:r w:rsidR="00FB1FF7">
          <w:rPr>
            <w:noProof/>
            <w:webHidden/>
          </w:rPr>
          <w:t>96</w:t>
        </w:r>
        <w:r w:rsidR="00DC0860" w:rsidRPr="004D398E">
          <w:rPr>
            <w:noProof/>
            <w:webHidden/>
          </w:rPr>
          <w:fldChar w:fldCharType="end"/>
        </w:r>
      </w:hyperlink>
    </w:p>
    <w:p w14:paraId="128CD473" w14:textId="21322F3D"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81" w:history="1">
        <w:r w:rsidR="00DC0860" w:rsidRPr="004D398E">
          <w:rPr>
            <w:rStyle w:val="Hyperlink"/>
            <w:noProof/>
          </w:rPr>
          <w:t>Gambar 4. 46 Tampilan Halaman Ganti Password</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81 \h </w:instrText>
        </w:r>
        <w:r w:rsidR="00DC0860" w:rsidRPr="004D398E">
          <w:rPr>
            <w:noProof/>
            <w:webHidden/>
          </w:rPr>
        </w:r>
        <w:r w:rsidR="00DC0860" w:rsidRPr="004D398E">
          <w:rPr>
            <w:noProof/>
            <w:webHidden/>
          </w:rPr>
          <w:fldChar w:fldCharType="separate"/>
        </w:r>
        <w:r w:rsidR="00FB1FF7">
          <w:rPr>
            <w:noProof/>
            <w:webHidden/>
          </w:rPr>
          <w:t>96</w:t>
        </w:r>
        <w:r w:rsidR="00DC0860" w:rsidRPr="004D398E">
          <w:rPr>
            <w:noProof/>
            <w:webHidden/>
          </w:rPr>
          <w:fldChar w:fldCharType="end"/>
        </w:r>
      </w:hyperlink>
    </w:p>
    <w:p w14:paraId="3FBEF8F3" w14:textId="5E321FB9"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82" w:history="1">
        <w:r w:rsidR="00DC0860" w:rsidRPr="004D398E">
          <w:rPr>
            <w:rStyle w:val="Hyperlink"/>
            <w:noProof/>
          </w:rPr>
          <w:t>Gambar 4. 47 Tampilan Halaman Login</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82 \h </w:instrText>
        </w:r>
        <w:r w:rsidR="00DC0860" w:rsidRPr="004D398E">
          <w:rPr>
            <w:noProof/>
            <w:webHidden/>
          </w:rPr>
        </w:r>
        <w:r w:rsidR="00DC0860" w:rsidRPr="004D398E">
          <w:rPr>
            <w:noProof/>
            <w:webHidden/>
          </w:rPr>
          <w:fldChar w:fldCharType="separate"/>
        </w:r>
        <w:r w:rsidR="00FB1FF7">
          <w:rPr>
            <w:noProof/>
            <w:webHidden/>
          </w:rPr>
          <w:t>97</w:t>
        </w:r>
        <w:r w:rsidR="00DC0860" w:rsidRPr="004D398E">
          <w:rPr>
            <w:noProof/>
            <w:webHidden/>
          </w:rPr>
          <w:fldChar w:fldCharType="end"/>
        </w:r>
      </w:hyperlink>
    </w:p>
    <w:p w14:paraId="1C614C75" w14:textId="15FAFA9D"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83" w:history="1">
        <w:r w:rsidR="00DC0860" w:rsidRPr="004D398E">
          <w:rPr>
            <w:rStyle w:val="Hyperlink"/>
            <w:noProof/>
          </w:rPr>
          <w:t>Gambar 4. 48 Tampilan Halaman Registrasi</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83 \h </w:instrText>
        </w:r>
        <w:r w:rsidR="00DC0860" w:rsidRPr="004D398E">
          <w:rPr>
            <w:noProof/>
            <w:webHidden/>
          </w:rPr>
        </w:r>
        <w:r w:rsidR="00DC0860" w:rsidRPr="004D398E">
          <w:rPr>
            <w:noProof/>
            <w:webHidden/>
          </w:rPr>
          <w:fldChar w:fldCharType="separate"/>
        </w:r>
        <w:r w:rsidR="00FB1FF7">
          <w:rPr>
            <w:noProof/>
            <w:webHidden/>
          </w:rPr>
          <w:t>97</w:t>
        </w:r>
        <w:r w:rsidR="00DC0860" w:rsidRPr="004D398E">
          <w:rPr>
            <w:noProof/>
            <w:webHidden/>
          </w:rPr>
          <w:fldChar w:fldCharType="end"/>
        </w:r>
      </w:hyperlink>
    </w:p>
    <w:p w14:paraId="5BBEF799" w14:textId="69693C10"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84" w:history="1">
        <w:r w:rsidR="00DC0860" w:rsidRPr="004D398E">
          <w:rPr>
            <w:rStyle w:val="Hyperlink"/>
            <w:noProof/>
          </w:rPr>
          <w:t>Gambar 4. 49 Tampilan Halaman home</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84 \h </w:instrText>
        </w:r>
        <w:r w:rsidR="00DC0860" w:rsidRPr="004D398E">
          <w:rPr>
            <w:noProof/>
            <w:webHidden/>
          </w:rPr>
        </w:r>
        <w:r w:rsidR="00DC0860" w:rsidRPr="004D398E">
          <w:rPr>
            <w:noProof/>
            <w:webHidden/>
          </w:rPr>
          <w:fldChar w:fldCharType="separate"/>
        </w:r>
        <w:r w:rsidR="00FB1FF7">
          <w:rPr>
            <w:noProof/>
            <w:webHidden/>
          </w:rPr>
          <w:t>98</w:t>
        </w:r>
        <w:r w:rsidR="00DC0860" w:rsidRPr="004D398E">
          <w:rPr>
            <w:noProof/>
            <w:webHidden/>
          </w:rPr>
          <w:fldChar w:fldCharType="end"/>
        </w:r>
      </w:hyperlink>
    </w:p>
    <w:p w14:paraId="482D9348" w14:textId="6F8ACE15"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85" w:history="1">
        <w:r w:rsidR="00DC0860" w:rsidRPr="004D398E">
          <w:rPr>
            <w:rStyle w:val="Hyperlink"/>
            <w:noProof/>
          </w:rPr>
          <w:t>Gambar 4. 50 Tampilan Halaman Persyaratan</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85 \h </w:instrText>
        </w:r>
        <w:r w:rsidR="00DC0860" w:rsidRPr="004D398E">
          <w:rPr>
            <w:noProof/>
            <w:webHidden/>
          </w:rPr>
        </w:r>
        <w:r w:rsidR="00DC0860" w:rsidRPr="004D398E">
          <w:rPr>
            <w:noProof/>
            <w:webHidden/>
          </w:rPr>
          <w:fldChar w:fldCharType="separate"/>
        </w:r>
        <w:r w:rsidR="00FB1FF7">
          <w:rPr>
            <w:noProof/>
            <w:webHidden/>
          </w:rPr>
          <w:t>98</w:t>
        </w:r>
        <w:r w:rsidR="00DC0860" w:rsidRPr="004D398E">
          <w:rPr>
            <w:noProof/>
            <w:webHidden/>
          </w:rPr>
          <w:fldChar w:fldCharType="end"/>
        </w:r>
      </w:hyperlink>
    </w:p>
    <w:p w14:paraId="1777FDD0" w14:textId="13FEDE8C"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86" w:history="1">
        <w:r w:rsidR="00DC0860" w:rsidRPr="004D398E">
          <w:rPr>
            <w:rStyle w:val="Hyperlink"/>
            <w:noProof/>
          </w:rPr>
          <w:t>Gambar 4. 51 Tampilan Halaman Pendaftaran</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86 \h </w:instrText>
        </w:r>
        <w:r w:rsidR="00DC0860" w:rsidRPr="004D398E">
          <w:rPr>
            <w:noProof/>
            <w:webHidden/>
          </w:rPr>
        </w:r>
        <w:r w:rsidR="00DC0860" w:rsidRPr="004D398E">
          <w:rPr>
            <w:noProof/>
            <w:webHidden/>
          </w:rPr>
          <w:fldChar w:fldCharType="separate"/>
        </w:r>
        <w:r w:rsidR="00FB1FF7">
          <w:rPr>
            <w:noProof/>
            <w:webHidden/>
          </w:rPr>
          <w:t>99</w:t>
        </w:r>
        <w:r w:rsidR="00DC0860" w:rsidRPr="004D398E">
          <w:rPr>
            <w:noProof/>
            <w:webHidden/>
          </w:rPr>
          <w:fldChar w:fldCharType="end"/>
        </w:r>
      </w:hyperlink>
    </w:p>
    <w:p w14:paraId="7150C111" w14:textId="772EC1C3"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87" w:history="1">
        <w:r w:rsidR="00DC0860" w:rsidRPr="004D398E">
          <w:rPr>
            <w:rStyle w:val="Hyperlink"/>
            <w:noProof/>
          </w:rPr>
          <w:t>Gambar 4. 52 Tampilan Halaman Pesan</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87 \h </w:instrText>
        </w:r>
        <w:r w:rsidR="00DC0860" w:rsidRPr="004D398E">
          <w:rPr>
            <w:noProof/>
            <w:webHidden/>
          </w:rPr>
        </w:r>
        <w:r w:rsidR="00DC0860" w:rsidRPr="004D398E">
          <w:rPr>
            <w:noProof/>
            <w:webHidden/>
          </w:rPr>
          <w:fldChar w:fldCharType="separate"/>
        </w:r>
        <w:r w:rsidR="00FB1FF7">
          <w:rPr>
            <w:noProof/>
            <w:webHidden/>
          </w:rPr>
          <w:t>99</w:t>
        </w:r>
        <w:r w:rsidR="00DC0860" w:rsidRPr="004D398E">
          <w:rPr>
            <w:noProof/>
            <w:webHidden/>
          </w:rPr>
          <w:fldChar w:fldCharType="end"/>
        </w:r>
      </w:hyperlink>
    </w:p>
    <w:p w14:paraId="420BA555" w14:textId="53AC2593"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88" w:history="1">
        <w:r w:rsidR="00DC0860" w:rsidRPr="004D398E">
          <w:rPr>
            <w:rStyle w:val="Hyperlink"/>
            <w:noProof/>
          </w:rPr>
          <w:t>Gambar 4. 53 Tampilan Halaman Kirim Pesan</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88 \h </w:instrText>
        </w:r>
        <w:r w:rsidR="00DC0860" w:rsidRPr="004D398E">
          <w:rPr>
            <w:noProof/>
            <w:webHidden/>
          </w:rPr>
        </w:r>
        <w:r w:rsidR="00DC0860" w:rsidRPr="004D398E">
          <w:rPr>
            <w:noProof/>
            <w:webHidden/>
          </w:rPr>
          <w:fldChar w:fldCharType="separate"/>
        </w:r>
        <w:r w:rsidR="00FB1FF7">
          <w:rPr>
            <w:noProof/>
            <w:webHidden/>
          </w:rPr>
          <w:t>100</w:t>
        </w:r>
        <w:r w:rsidR="00DC0860" w:rsidRPr="004D398E">
          <w:rPr>
            <w:noProof/>
            <w:webHidden/>
          </w:rPr>
          <w:fldChar w:fldCharType="end"/>
        </w:r>
      </w:hyperlink>
    </w:p>
    <w:p w14:paraId="53D286F8" w14:textId="09C9F8E1"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89" w:history="1">
        <w:r w:rsidR="00DC0860" w:rsidRPr="004D398E">
          <w:rPr>
            <w:rStyle w:val="Hyperlink"/>
            <w:noProof/>
          </w:rPr>
          <w:t>Gambar 4. 54 Tampilan Halaman Info Jadwal Sidang Proposal</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89 \h </w:instrText>
        </w:r>
        <w:r w:rsidR="00DC0860" w:rsidRPr="004D398E">
          <w:rPr>
            <w:noProof/>
            <w:webHidden/>
          </w:rPr>
        </w:r>
        <w:r w:rsidR="00DC0860" w:rsidRPr="004D398E">
          <w:rPr>
            <w:noProof/>
            <w:webHidden/>
          </w:rPr>
          <w:fldChar w:fldCharType="separate"/>
        </w:r>
        <w:r w:rsidR="00FB1FF7">
          <w:rPr>
            <w:noProof/>
            <w:webHidden/>
          </w:rPr>
          <w:t>100</w:t>
        </w:r>
        <w:r w:rsidR="00DC0860" w:rsidRPr="004D398E">
          <w:rPr>
            <w:noProof/>
            <w:webHidden/>
          </w:rPr>
          <w:fldChar w:fldCharType="end"/>
        </w:r>
      </w:hyperlink>
    </w:p>
    <w:p w14:paraId="4E90B0CF" w14:textId="320F8BB2"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90" w:history="1">
        <w:r w:rsidR="00DC0860" w:rsidRPr="004D398E">
          <w:rPr>
            <w:rStyle w:val="Hyperlink"/>
            <w:noProof/>
          </w:rPr>
          <w:t>Gambar 4. 55 Tampilan Halaman Info Jadwal Sidang UP-1</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90 \h </w:instrText>
        </w:r>
        <w:r w:rsidR="00DC0860" w:rsidRPr="004D398E">
          <w:rPr>
            <w:noProof/>
            <w:webHidden/>
          </w:rPr>
        </w:r>
        <w:r w:rsidR="00DC0860" w:rsidRPr="004D398E">
          <w:rPr>
            <w:noProof/>
            <w:webHidden/>
          </w:rPr>
          <w:fldChar w:fldCharType="separate"/>
        </w:r>
        <w:r w:rsidR="00FB1FF7">
          <w:rPr>
            <w:noProof/>
            <w:webHidden/>
          </w:rPr>
          <w:t>101</w:t>
        </w:r>
        <w:r w:rsidR="00DC0860" w:rsidRPr="004D398E">
          <w:rPr>
            <w:noProof/>
            <w:webHidden/>
          </w:rPr>
          <w:fldChar w:fldCharType="end"/>
        </w:r>
      </w:hyperlink>
    </w:p>
    <w:p w14:paraId="1FDBD170" w14:textId="54388BC4"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91" w:history="1">
        <w:r w:rsidR="00DC0860" w:rsidRPr="004D398E">
          <w:rPr>
            <w:rStyle w:val="Hyperlink"/>
            <w:noProof/>
          </w:rPr>
          <w:t>Gambar 4. 56 Tampilan Halaman Info Jadwal Sidang UP-2</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91 \h </w:instrText>
        </w:r>
        <w:r w:rsidR="00DC0860" w:rsidRPr="004D398E">
          <w:rPr>
            <w:noProof/>
            <w:webHidden/>
          </w:rPr>
        </w:r>
        <w:r w:rsidR="00DC0860" w:rsidRPr="004D398E">
          <w:rPr>
            <w:noProof/>
            <w:webHidden/>
          </w:rPr>
          <w:fldChar w:fldCharType="separate"/>
        </w:r>
        <w:r w:rsidR="00FB1FF7">
          <w:rPr>
            <w:noProof/>
            <w:webHidden/>
          </w:rPr>
          <w:t>101</w:t>
        </w:r>
        <w:r w:rsidR="00DC0860" w:rsidRPr="004D398E">
          <w:rPr>
            <w:noProof/>
            <w:webHidden/>
          </w:rPr>
          <w:fldChar w:fldCharType="end"/>
        </w:r>
      </w:hyperlink>
    </w:p>
    <w:p w14:paraId="4EFE802A" w14:textId="5318A192"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92" w:history="1">
        <w:r w:rsidR="00DC0860" w:rsidRPr="004D398E">
          <w:rPr>
            <w:rStyle w:val="Hyperlink"/>
            <w:noProof/>
          </w:rPr>
          <w:t>Gambar 4. 57 Tampilan Halaman Tentang Aplikasi</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92 \h </w:instrText>
        </w:r>
        <w:r w:rsidR="00DC0860" w:rsidRPr="004D398E">
          <w:rPr>
            <w:noProof/>
            <w:webHidden/>
          </w:rPr>
        </w:r>
        <w:r w:rsidR="00DC0860" w:rsidRPr="004D398E">
          <w:rPr>
            <w:noProof/>
            <w:webHidden/>
          </w:rPr>
          <w:fldChar w:fldCharType="separate"/>
        </w:r>
        <w:r w:rsidR="00FB1FF7">
          <w:rPr>
            <w:noProof/>
            <w:webHidden/>
          </w:rPr>
          <w:t>102</w:t>
        </w:r>
        <w:r w:rsidR="00DC0860" w:rsidRPr="004D398E">
          <w:rPr>
            <w:noProof/>
            <w:webHidden/>
          </w:rPr>
          <w:fldChar w:fldCharType="end"/>
        </w:r>
      </w:hyperlink>
    </w:p>
    <w:p w14:paraId="1487BA3B" w14:textId="2C3691EB"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93" w:history="1">
        <w:r w:rsidR="00DC0860" w:rsidRPr="004D398E">
          <w:rPr>
            <w:rStyle w:val="Hyperlink"/>
            <w:noProof/>
          </w:rPr>
          <w:t>Gambar 4. 58 Tampilan Halaman Profil</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93 \h </w:instrText>
        </w:r>
        <w:r w:rsidR="00DC0860" w:rsidRPr="004D398E">
          <w:rPr>
            <w:noProof/>
            <w:webHidden/>
          </w:rPr>
        </w:r>
        <w:r w:rsidR="00DC0860" w:rsidRPr="004D398E">
          <w:rPr>
            <w:noProof/>
            <w:webHidden/>
          </w:rPr>
          <w:fldChar w:fldCharType="separate"/>
        </w:r>
        <w:r w:rsidR="00FB1FF7">
          <w:rPr>
            <w:noProof/>
            <w:webHidden/>
          </w:rPr>
          <w:t>102</w:t>
        </w:r>
        <w:r w:rsidR="00DC0860" w:rsidRPr="004D398E">
          <w:rPr>
            <w:noProof/>
            <w:webHidden/>
          </w:rPr>
          <w:fldChar w:fldCharType="end"/>
        </w:r>
      </w:hyperlink>
    </w:p>
    <w:p w14:paraId="3A617473" w14:textId="4AD3C7DC" w:rsidR="00C748BB" w:rsidRPr="004D398E" w:rsidRDefault="00DE2DFE" w:rsidP="004D398E">
      <w:pPr>
        <w:pStyle w:val="TableofFigures"/>
        <w:tabs>
          <w:tab w:val="right" w:leader="dot" w:pos="7928"/>
        </w:tabs>
        <w:spacing w:line="360" w:lineRule="auto"/>
        <w:jc w:val="both"/>
      </w:pPr>
      <w:hyperlink w:anchor="_Toc79605194" w:history="1">
        <w:r w:rsidR="00DC0860" w:rsidRPr="004D398E">
          <w:rPr>
            <w:rStyle w:val="Hyperlink"/>
            <w:noProof/>
          </w:rPr>
          <w:t>Gambar 4. 59 Tampilan Halaman Ganti Password</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94 \h </w:instrText>
        </w:r>
        <w:r w:rsidR="00DC0860" w:rsidRPr="004D398E">
          <w:rPr>
            <w:noProof/>
            <w:webHidden/>
          </w:rPr>
        </w:r>
        <w:r w:rsidR="00DC0860" w:rsidRPr="004D398E">
          <w:rPr>
            <w:noProof/>
            <w:webHidden/>
          </w:rPr>
          <w:fldChar w:fldCharType="separate"/>
        </w:r>
        <w:r w:rsidR="00FB1FF7">
          <w:rPr>
            <w:noProof/>
            <w:webHidden/>
          </w:rPr>
          <w:t>103</w:t>
        </w:r>
        <w:r w:rsidR="00DC0860" w:rsidRPr="004D398E">
          <w:rPr>
            <w:noProof/>
            <w:webHidden/>
          </w:rPr>
          <w:fldChar w:fldCharType="end"/>
        </w:r>
      </w:hyperlink>
      <w:r w:rsidR="00DC0860" w:rsidRPr="004D398E">
        <w:fldChar w:fldCharType="end"/>
      </w:r>
    </w:p>
    <w:p w14:paraId="3A3CB99D" w14:textId="5D519C21" w:rsidR="00DC0860" w:rsidRPr="004D398E" w:rsidRDefault="00DC0860" w:rsidP="004D398E">
      <w:pPr>
        <w:pStyle w:val="TableofFigures"/>
        <w:tabs>
          <w:tab w:val="right" w:leader="dot" w:pos="7928"/>
        </w:tabs>
        <w:spacing w:line="360" w:lineRule="auto"/>
        <w:jc w:val="both"/>
        <w:rPr>
          <w:rFonts w:eastAsiaTheme="minorEastAsia"/>
          <w:noProof/>
          <w:lang w:val="en-ID" w:eastAsia="en-ID"/>
        </w:rPr>
      </w:pPr>
      <w:r w:rsidRPr="004D398E">
        <w:lastRenderedPageBreak/>
        <w:fldChar w:fldCharType="begin"/>
      </w:r>
      <w:r w:rsidRPr="004D398E">
        <w:instrText xml:space="preserve"> TOC \h \z \c "Gambar 5." </w:instrText>
      </w:r>
      <w:r w:rsidRPr="004D398E">
        <w:fldChar w:fldCharType="separate"/>
      </w:r>
      <w:hyperlink w:anchor="_Toc79605195" w:history="1">
        <w:r w:rsidRPr="004D398E">
          <w:rPr>
            <w:rStyle w:val="Hyperlink"/>
            <w:noProof/>
          </w:rPr>
          <w:t>Gambar 5. 1 Tampilan Halaman Awal</w:t>
        </w:r>
        <w:r w:rsidRPr="004D398E">
          <w:rPr>
            <w:noProof/>
            <w:webHidden/>
          </w:rPr>
          <w:tab/>
        </w:r>
        <w:r w:rsidRPr="004D398E">
          <w:rPr>
            <w:noProof/>
            <w:webHidden/>
          </w:rPr>
          <w:fldChar w:fldCharType="begin"/>
        </w:r>
        <w:r w:rsidRPr="004D398E">
          <w:rPr>
            <w:noProof/>
            <w:webHidden/>
          </w:rPr>
          <w:instrText xml:space="preserve"> PAGEREF _Toc79605195 \h </w:instrText>
        </w:r>
        <w:r w:rsidRPr="004D398E">
          <w:rPr>
            <w:noProof/>
            <w:webHidden/>
          </w:rPr>
        </w:r>
        <w:r w:rsidRPr="004D398E">
          <w:rPr>
            <w:noProof/>
            <w:webHidden/>
          </w:rPr>
          <w:fldChar w:fldCharType="separate"/>
        </w:r>
        <w:r w:rsidR="00FB1FF7">
          <w:rPr>
            <w:noProof/>
            <w:webHidden/>
          </w:rPr>
          <w:t>113</w:t>
        </w:r>
        <w:r w:rsidRPr="004D398E">
          <w:rPr>
            <w:noProof/>
            <w:webHidden/>
          </w:rPr>
          <w:fldChar w:fldCharType="end"/>
        </w:r>
      </w:hyperlink>
    </w:p>
    <w:p w14:paraId="46A99713" w14:textId="7E720CC5"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96" w:history="1">
        <w:r w:rsidR="00DC0860" w:rsidRPr="004D398E">
          <w:rPr>
            <w:rStyle w:val="Hyperlink"/>
            <w:noProof/>
          </w:rPr>
          <w:t>Gambar 5. 2 Tampilan Form Login</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96 \h </w:instrText>
        </w:r>
        <w:r w:rsidR="00DC0860" w:rsidRPr="004D398E">
          <w:rPr>
            <w:noProof/>
            <w:webHidden/>
          </w:rPr>
        </w:r>
        <w:r w:rsidR="00DC0860" w:rsidRPr="004D398E">
          <w:rPr>
            <w:noProof/>
            <w:webHidden/>
          </w:rPr>
          <w:fldChar w:fldCharType="separate"/>
        </w:r>
        <w:r w:rsidR="00FB1FF7">
          <w:rPr>
            <w:noProof/>
            <w:webHidden/>
          </w:rPr>
          <w:t>113</w:t>
        </w:r>
        <w:r w:rsidR="00DC0860" w:rsidRPr="004D398E">
          <w:rPr>
            <w:noProof/>
            <w:webHidden/>
          </w:rPr>
          <w:fldChar w:fldCharType="end"/>
        </w:r>
      </w:hyperlink>
    </w:p>
    <w:p w14:paraId="731581FA" w14:textId="37381A86"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97" w:history="1">
        <w:r w:rsidR="00DC0860" w:rsidRPr="004D398E">
          <w:rPr>
            <w:rStyle w:val="Hyperlink"/>
            <w:noProof/>
          </w:rPr>
          <w:t>Gambar 5. 3 Tampilan Home</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97 \h </w:instrText>
        </w:r>
        <w:r w:rsidR="00DC0860" w:rsidRPr="004D398E">
          <w:rPr>
            <w:noProof/>
            <w:webHidden/>
          </w:rPr>
        </w:r>
        <w:r w:rsidR="00DC0860" w:rsidRPr="004D398E">
          <w:rPr>
            <w:noProof/>
            <w:webHidden/>
          </w:rPr>
          <w:fldChar w:fldCharType="separate"/>
        </w:r>
        <w:r w:rsidR="00FB1FF7">
          <w:rPr>
            <w:noProof/>
            <w:webHidden/>
          </w:rPr>
          <w:t>114</w:t>
        </w:r>
        <w:r w:rsidR="00DC0860" w:rsidRPr="004D398E">
          <w:rPr>
            <w:noProof/>
            <w:webHidden/>
          </w:rPr>
          <w:fldChar w:fldCharType="end"/>
        </w:r>
      </w:hyperlink>
    </w:p>
    <w:p w14:paraId="1B283801" w14:textId="01CCCC7B"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98" w:history="1">
        <w:r w:rsidR="00DC0860" w:rsidRPr="004D398E">
          <w:rPr>
            <w:rStyle w:val="Hyperlink"/>
            <w:noProof/>
          </w:rPr>
          <w:t>Gambar 5. 4 Tampilan Berkas Masuk</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98 \h </w:instrText>
        </w:r>
        <w:r w:rsidR="00DC0860" w:rsidRPr="004D398E">
          <w:rPr>
            <w:noProof/>
            <w:webHidden/>
          </w:rPr>
        </w:r>
        <w:r w:rsidR="00DC0860" w:rsidRPr="004D398E">
          <w:rPr>
            <w:noProof/>
            <w:webHidden/>
          </w:rPr>
          <w:fldChar w:fldCharType="separate"/>
        </w:r>
        <w:r w:rsidR="00FB1FF7">
          <w:rPr>
            <w:noProof/>
            <w:webHidden/>
          </w:rPr>
          <w:t>114</w:t>
        </w:r>
        <w:r w:rsidR="00DC0860" w:rsidRPr="004D398E">
          <w:rPr>
            <w:noProof/>
            <w:webHidden/>
          </w:rPr>
          <w:fldChar w:fldCharType="end"/>
        </w:r>
      </w:hyperlink>
    </w:p>
    <w:p w14:paraId="70F92C4B" w14:textId="64860030"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199" w:history="1">
        <w:r w:rsidR="00DC0860" w:rsidRPr="004D398E">
          <w:rPr>
            <w:rStyle w:val="Hyperlink"/>
            <w:noProof/>
          </w:rPr>
          <w:t>Gambar 5. 5 Tampilan Lihat Berkas</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199 \h </w:instrText>
        </w:r>
        <w:r w:rsidR="00DC0860" w:rsidRPr="004D398E">
          <w:rPr>
            <w:noProof/>
            <w:webHidden/>
          </w:rPr>
        </w:r>
        <w:r w:rsidR="00DC0860" w:rsidRPr="004D398E">
          <w:rPr>
            <w:noProof/>
            <w:webHidden/>
          </w:rPr>
          <w:fldChar w:fldCharType="separate"/>
        </w:r>
        <w:r w:rsidR="00FB1FF7">
          <w:rPr>
            <w:noProof/>
            <w:webHidden/>
          </w:rPr>
          <w:t>115</w:t>
        </w:r>
        <w:r w:rsidR="00DC0860" w:rsidRPr="004D398E">
          <w:rPr>
            <w:noProof/>
            <w:webHidden/>
          </w:rPr>
          <w:fldChar w:fldCharType="end"/>
        </w:r>
      </w:hyperlink>
    </w:p>
    <w:p w14:paraId="22252059" w14:textId="49A42D05"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200" w:history="1">
        <w:r w:rsidR="00DC0860" w:rsidRPr="004D398E">
          <w:rPr>
            <w:rStyle w:val="Hyperlink"/>
            <w:noProof/>
          </w:rPr>
          <w:t>Gambar 5. 6 Tampilan Update Status</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200 \h </w:instrText>
        </w:r>
        <w:r w:rsidR="00DC0860" w:rsidRPr="004D398E">
          <w:rPr>
            <w:noProof/>
            <w:webHidden/>
          </w:rPr>
        </w:r>
        <w:r w:rsidR="00DC0860" w:rsidRPr="004D398E">
          <w:rPr>
            <w:noProof/>
            <w:webHidden/>
          </w:rPr>
          <w:fldChar w:fldCharType="separate"/>
        </w:r>
        <w:r w:rsidR="00FB1FF7">
          <w:rPr>
            <w:noProof/>
            <w:webHidden/>
          </w:rPr>
          <w:t>115</w:t>
        </w:r>
        <w:r w:rsidR="00DC0860" w:rsidRPr="004D398E">
          <w:rPr>
            <w:noProof/>
            <w:webHidden/>
          </w:rPr>
          <w:fldChar w:fldCharType="end"/>
        </w:r>
      </w:hyperlink>
    </w:p>
    <w:p w14:paraId="0556CDC7" w14:textId="0F3779D5"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201" w:history="1">
        <w:r w:rsidR="00DC0860" w:rsidRPr="004D398E">
          <w:rPr>
            <w:rStyle w:val="Hyperlink"/>
            <w:noProof/>
          </w:rPr>
          <w:t>Gambar 5. 7 Tampilan Data Mahasiswa</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201 \h </w:instrText>
        </w:r>
        <w:r w:rsidR="00DC0860" w:rsidRPr="004D398E">
          <w:rPr>
            <w:noProof/>
            <w:webHidden/>
          </w:rPr>
        </w:r>
        <w:r w:rsidR="00DC0860" w:rsidRPr="004D398E">
          <w:rPr>
            <w:noProof/>
            <w:webHidden/>
          </w:rPr>
          <w:fldChar w:fldCharType="separate"/>
        </w:r>
        <w:r w:rsidR="00FB1FF7">
          <w:rPr>
            <w:noProof/>
            <w:webHidden/>
          </w:rPr>
          <w:t>116</w:t>
        </w:r>
        <w:r w:rsidR="00DC0860" w:rsidRPr="004D398E">
          <w:rPr>
            <w:noProof/>
            <w:webHidden/>
          </w:rPr>
          <w:fldChar w:fldCharType="end"/>
        </w:r>
      </w:hyperlink>
    </w:p>
    <w:p w14:paraId="6E20FDCB" w14:textId="4B604033"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202" w:history="1">
        <w:r w:rsidR="00DC0860" w:rsidRPr="004D398E">
          <w:rPr>
            <w:rStyle w:val="Hyperlink"/>
            <w:noProof/>
          </w:rPr>
          <w:t>Gambar 5. 8 Tampilan Input Jadwal Sidang Proposal</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202 \h </w:instrText>
        </w:r>
        <w:r w:rsidR="00DC0860" w:rsidRPr="004D398E">
          <w:rPr>
            <w:noProof/>
            <w:webHidden/>
          </w:rPr>
        </w:r>
        <w:r w:rsidR="00DC0860" w:rsidRPr="004D398E">
          <w:rPr>
            <w:noProof/>
            <w:webHidden/>
          </w:rPr>
          <w:fldChar w:fldCharType="separate"/>
        </w:r>
        <w:r w:rsidR="00FB1FF7">
          <w:rPr>
            <w:noProof/>
            <w:webHidden/>
          </w:rPr>
          <w:t>116</w:t>
        </w:r>
        <w:r w:rsidR="00DC0860" w:rsidRPr="004D398E">
          <w:rPr>
            <w:noProof/>
            <w:webHidden/>
          </w:rPr>
          <w:fldChar w:fldCharType="end"/>
        </w:r>
      </w:hyperlink>
    </w:p>
    <w:p w14:paraId="02B53EEC" w14:textId="7A8308C6"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203" w:history="1">
        <w:r w:rsidR="00DC0860" w:rsidRPr="004D398E">
          <w:rPr>
            <w:rStyle w:val="Hyperlink"/>
            <w:noProof/>
          </w:rPr>
          <w:t>Gambar 5. 9 Tampilan Input Jadwal Sidang UP-1</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203 \h </w:instrText>
        </w:r>
        <w:r w:rsidR="00DC0860" w:rsidRPr="004D398E">
          <w:rPr>
            <w:noProof/>
            <w:webHidden/>
          </w:rPr>
        </w:r>
        <w:r w:rsidR="00DC0860" w:rsidRPr="004D398E">
          <w:rPr>
            <w:noProof/>
            <w:webHidden/>
          </w:rPr>
          <w:fldChar w:fldCharType="separate"/>
        </w:r>
        <w:r w:rsidR="00FB1FF7">
          <w:rPr>
            <w:noProof/>
            <w:webHidden/>
          </w:rPr>
          <w:t>117</w:t>
        </w:r>
        <w:r w:rsidR="00DC0860" w:rsidRPr="004D398E">
          <w:rPr>
            <w:noProof/>
            <w:webHidden/>
          </w:rPr>
          <w:fldChar w:fldCharType="end"/>
        </w:r>
      </w:hyperlink>
    </w:p>
    <w:p w14:paraId="7E3BA60B" w14:textId="33BB9B58"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204" w:history="1">
        <w:r w:rsidR="00DC0860" w:rsidRPr="004D398E">
          <w:rPr>
            <w:rStyle w:val="Hyperlink"/>
            <w:noProof/>
          </w:rPr>
          <w:t>Gambar 5. 10 Tampilan Input Jadwal Sidang UP-2</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204 \h </w:instrText>
        </w:r>
        <w:r w:rsidR="00DC0860" w:rsidRPr="004D398E">
          <w:rPr>
            <w:noProof/>
            <w:webHidden/>
          </w:rPr>
        </w:r>
        <w:r w:rsidR="00DC0860" w:rsidRPr="004D398E">
          <w:rPr>
            <w:noProof/>
            <w:webHidden/>
          </w:rPr>
          <w:fldChar w:fldCharType="separate"/>
        </w:r>
        <w:r w:rsidR="00FB1FF7">
          <w:rPr>
            <w:noProof/>
            <w:webHidden/>
          </w:rPr>
          <w:t>117</w:t>
        </w:r>
        <w:r w:rsidR="00DC0860" w:rsidRPr="004D398E">
          <w:rPr>
            <w:noProof/>
            <w:webHidden/>
          </w:rPr>
          <w:fldChar w:fldCharType="end"/>
        </w:r>
      </w:hyperlink>
    </w:p>
    <w:p w14:paraId="515DEAAF" w14:textId="16006B62"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205" w:history="1">
        <w:r w:rsidR="00DC0860" w:rsidRPr="004D398E">
          <w:rPr>
            <w:rStyle w:val="Hyperlink"/>
            <w:noProof/>
          </w:rPr>
          <w:t>Gambar 5. 11 Tampilan Edit di Data Mahasiswa</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205 \h </w:instrText>
        </w:r>
        <w:r w:rsidR="00DC0860" w:rsidRPr="004D398E">
          <w:rPr>
            <w:noProof/>
            <w:webHidden/>
          </w:rPr>
        </w:r>
        <w:r w:rsidR="00DC0860" w:rsidRPr="004D398E">
          <w:rPr>
            <w:noProof/>
            <w:webHidden/>
          </w:rPr>
          <w:fldChar w:fldCharType="separate"/>
        </w:r>
        <w:r w:rsidR="00FB1FF7">
          <w:rPr>
            <w:noProof/>
            <w:webHidden/>
          </w:rPr>
          <w:t>118</w:t>
        </w:r>
        <w:r w:rsidR="00DC0860" w:rsidRPr="004D398E">
          <w:rPr>
            <w:noProof/>
            <w:webHidden/>
          </w:rPr>
          <w:fldChar w:fldCharType="end"/>
        </w:r>
      </w:hyperlink>
    </w:p>
    <w:p w14:paraId="1B0121B4" w14:textId="6F89251D"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206" w:history="1">
        <w:r w:rsidR="00DC0860" w:rsidRPr="004D398E">
          <w:rPr>
            <w:rStyle w:val="Hyperlink"/>
            <w:noProof/>
          </w:rPr>
          <w:t>Gambar 5. 12 Tampilan Edit di Data Mahasiswa</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206 \h </w:instrText>
        </w:r>
        <w:r w:rsidR="00DC0860" w:rsidRPr="004D398E">
          <w:rPr>
            <w:noProof/>
            <w:webHidden/>
          </w:rPr>
        </w:r>
        <w:r w:rsidR="00DC0860" w:rsidRPr="004D398E">
          <w:rPr>
            <w:noProof/>
            <w:webHidden/>
          </w:rPr>
          <w:fldChar w:fldCharType="separate"/>
        </w:r>
        <w:r w:rsidR="00FB1FF7">
          <w:rPr>
            <w:noProof/>
            <w:webHidden/>
          </w:rPr>
          <w:t>118</w:t>
        </w:r>
        <w:r w:rsidR="00DC0860" w:rsidRPr="004D398E">
          <w:rPr>
            <w:noProof/>
            <w:webHidden/>
          </w:rPr>
          <w:fldChar w:fldCharType="end"/>
        </w:r>
      </w:hyperlink>
    </w:p>
    <w:p w14:paraId="1576BFF9" w14:textId="72683F43"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207" w:history="1">
        <w:r w:rsidR="00DC0860" w:rsidRPr="004D398E">
          <w:rPr>
            <w:rStyle w:val="Hyperlink"/>
            <w:noProof/>
          </w:rPr>
          <w:t>Gambar 5. 13 Tampilan Pesan</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207 \h </w:instrText>
        </w:r>
        <w:r w:rsidR="00DC0860" w:rsidRPr="004D398E">
          <w:rPr>
            <w:noProof/>
            <w:webHidden/>
          </w:rPr>
        </w:r>
        <w:r w:rsidR="00DC0860" w:rsidRPr="004D398E">
          <w:rPr>
            <w:noProof/>
            <w:webHidden/>
          </w:rPr>
          <w:fldChar w:fldCharType="separate"/>
        </w:r>
        <w:r w:rsidR="00FB1FF7">
          <w:rPr>
            <w:noProof/>
            <w:webHidden/>
          </w:rPr>
          <w:t>119</w:t>
        </w:r>
        <w:r w:rsidR="00DC0860" w:rsidRPr="004D398E">
          <w:rPr>
            <w:noProof/>
            <w:webHidden/>
          </w:rPr>
          <w:fldChar w:fldCharType="end"/>
        </w:r>
      </w:hyperlink>
    </w:p>
    <w:p w14:paraId="07AF752C" w14:textId="2895480A"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208" w:history="1">
        <w:r w:rsidR="00DC0860" w:rsidRPr="004D398E">
          <w:rPr>
            <w:rStyle w:val="Hyperlink"/>
            <w:noProof/>
          </w:rPr>
          <w:t>Gambar 5. 14 Tampilan Baca Pesan</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208 \h </w:instrText>
        </w:r>
        <w:r w:rsidR="00DC0860" w:rsidRPr="004D398E">
          <w:rPr>
            <w:noProof/>
            <w:webHidden/>
          </w:rPr>
        </w:r>
        <w:r w:rsidR="00DC0860" w:rsidRPr="004D398E">
          <w:rPr>
            <w:noProof/>
            <w:webHidden/>
          </w:rPr>
          <w:fldChar w:fldCharType="separate"/>
        </w:r>
        <w:r w:rsidR="00FB1FF7">
          <w:rPr>
            <w:noProof/>
            <w:webHidden/>
          </w:rPr>
          <w:t>119</w:t>
        </w:r>
        <w:r w:rsidR="00DC0860" w:rsidRPr="004D398E">
          <w:rPr>
            <w:noProof/>
            <w:webHidden/>
          </w:rPr>
          <w:fldChar w:fldCharType="end"/>
        </w:r>
      </w:hyperlink>
    </w:p>
    <w:p w14:paraId="712ED7EC" w14:textId="58E3936B"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209" w:history="1">
        <w:r w:rsidR="00DC0860" w:rsidRPr="004D398E">
          <w:rPr>
            <w:rStyle w:val="Hyperlink"/>
            <w:noProof/>
          </w:rPr>
          <w:t>Gambar 5. 15 Tampilan Balas Pesan</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209 \h </w:instrText>
        </w:r>
        <w:r w:rsidR="00DC0860" w:rsidRPr="004D398E">
          <w:rPr>
            <w:noProof/>
            <w:webHidden/>
          </w:rPr>
        </w:r>
        <w:r w:rsidR="00DC0860" w:rsidRPr="004D398E">
          <w:rPr>
            <w:noProof/>
            <w:webHidden/>
          </w:rPr>
          <w:fldChar w:fldCharType="separate"/>
        </w:r>
        <w:r w:rsidR="00FB1FF7">
          <w:rPr>
            <w:noProof/>
            <w:webHidden/>
          </w:rPr>
          <w:t>120</w:t>
        </w:r>
        <w:r w:rsidR="00DC0860" w:rsidRPr="004D398E">
          <w:rPr>
            <w:noProof/>
            <w:webHidden/>
          </w:rPr>
          <w:fldChar w:fldCharType="end"/>
        </w:r>
      </w:hyperlink>
    </w:p>
    <w:p w14:paraId="2D1E68C1" w14:textId="38BE1B6C"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210" w:history="1">
        <w:r w:rsidR="00DC0860" w:rsidRPr="004D398E">
          <w:rPr>
            <w:rStyle w:val="Hyperlink"/>
            <w:noProof/>
          </w:rPr>
          <w:t>Gambar 5. 16 Tampilan Kirim Pesan</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210 \h </w:instrText>
        </w:r>
        <w:r w:rsidR="00DC0860" w:rsidRPr="004D398E">
          <w:rPr>
            <w:noProof/>
            <w:webHidden/>
          </w:rPr>
        </w:r>
        <w:r w:rsidR="00DC0860" w:rsidRPr="004D398E">
          <w:rPr>
            <w:noProof/>
            <w:webHidden/>
          </w:rPr>
          <w:fldChar w:fldCharType="separate"/>
        </w:r>
        <w:r w:rsidR="00FB1FF7">
          <w:rPr>
            <w:noProof/>
            <w:webHidden/>
          </w:rPr>
          <w:t>120</w:t>
        </w:r>
        <w:r w:rsidR="00DC0860" w:rsidRPr="004D398E">
          <w:rPr>
            <w:noProof/>
            <w:webHidden/>
          </w:rPr>
          <w:fldChar w:fldCharType="end"/>
        </w:r>
      </w:hyperlink>
    </w:p>
    <w:p w14:paraId="02A57CDF" w14:textId="50A85CA0"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211" w:history="1">
        <w:r w:rsidR="00DC0860" w:rsidRPr="004D398E">
          <w:rPr>
            <w:rStyle w:val="Hyperlink"/>
            <w:noProof/>
          </w:rPr>
          <w:t>Gambar 5. 17 Tampilan Jadwal Sidang Proposal</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211 \h </w:instrText>
        </w:r>
        <w:r w:rsidR="00DC0860" w:rsidRPr="004D398E">
          <w:rPr>
            <w:noProof/>
            <w:webHidden/>
          </w:rPr>
        </w:r>
        <w:r w:rsidR="00DC0860" w:rsidRPr="004D398E">
          <w:rPr>
            <w:noProof/>
            <w:webHidden/>
          </w:rPr>
          <w:fldChar w:fldCharType="separate"/>
        </w:r>
        <w:r w:rsidR="00FB1FF7">
          <w:rPr>
            <w:noProof/>
            <w:webHidden/>
          </w:rPr>
          <w:t>121</w:t>
        </w:r>
        <w:r w:rsidR="00DC0860" w:rsidRPr="004D398E">
          <w:rPr>
            <w:noProof/>
            <w:webHidden/>
          </w:rPr>
          <w:fldChar w:fldCharType="end"/>
        </w:r>
      </w:hyperlink>
    </w:p>
    <w:p w14:paraId="21B438CD" w14:textId="3345B54D"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212" w:history="1">
        <w:r w:rsidR="00DC0860" w:rsidRPr="004D398E">
          <w:rPr>
            <w:rStyle w:val="Hyperlink"/>
            <w:noProof/>
          </w:rPr>
          <w:t>Gambar 5. 18 Tampilan Jadwal Sidang Up-1</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212 \h </w:instrText>
        </w:r>
        <w:r w:rsidR="00DC0860" w:rsidRPr="004D398E">
          <w:rPr>
            <w:noProof/>
            <w:webHidden/>
          </w:rPr>
        </w:r>
        <w:r w:rsidR="00DC0860" w:rsidRPr="004D398E">
          <w:rPr>
            <w:noProof/>
            <w:webHidden/>
          </w:rPr>
          <w:fldChar w:fldCharType="separate"/>
        </w:r>
        <w:r w:rsidR="00FB1FF7">
          <w:rPr>
            <w:noProof/>
            <w:webHidden/>
          </w:rPr>
          <w:t>121</w:t>
        </w:r>
        <w:r w:rsidR="00DC0860" w:rsidRPr="004D398E">
          <w:rPr>
            <w:noProof/>
            <w:webHidden/>
          </w:rPr>
          <w:fldChar w:fldCharType="end"/>
        </w:r>
      </w:hyperlink>
    </w:p>
    <w:p w14:paraId="19F3D663" w14:textId="51B1F84A"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213" w:history="1">
        <w:r w:rsidR="00DC0860" w:rsidRPr="004D398E">
          <w:rPr>
            <w:rStyle w:val="Hyperlink"/>
            <w:noProof/>
          </w:rPr>
          <w:t>Gambar 5. 19 Tampilan Jadwal Sidang Up-2</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213 \h </w:instrText>
        </w:r>
        <w:r w:rsidR="00DC0860" w:rsidRPr="004D398E">
          <w:rPr>
            <w:noProof/>
            <w:webHidden/>
          </w:rPr>
        </w:r>
        <w:r w:rsidR="00DC0860" w:rsidRPr="004D398E">
          <w:rPr>
            <w:noProof/>
            <w:webHidden/>
          </w:rPr>
          <w:fldChar w:fldCharType="separate"/>
        </w:r>
        <w:r w:rsidR="00FB1FF7">
          <w:rPr>
            <w:noProof/>
            <w:webHidden/>
          </w:rPr>
          <w:t>122</w:t>
        </w:r>
        <w:r w:rsidR="00DC0860" w:rsidRPr="004D398E">
          <w:rPr>
            <w:noProof/>
            <w:webHidden/>
          </w:rPr>
          <w:fldChar w:fldCharType="end"/>
        </w:r>
      </w:hyperlink>
    </w:p>
    <w:p w14:paraId="3A744A23" w14:textId="13C6D66E"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214" w:history="1">
        <w:r w:rsidR="00DC0860" w:rsidRPr="004D398E">
          <w:rPr>
            <w:rStyle w:val="Hyperlink"/>
            <w:noProof/>
          </w:rPr>
          <w:t>Gambar 5. 20 Tampilan Update Informasi</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214 \h </w:instrText>
        </w:r>
        <w:r w:rsidR="00DC0860" w:rsidRPr="004D398E">
          <w:rPr>
            <w:noProof/>
            <w:webHidden/>
          </w:rPr>
        </w:r>
        <w:r w:rsidR="00DC0860" w:rsidRPr="004D398E">
          <w:rPr>
            <w:noProof/>
            <w:webHidden/>
          </w:rPr>
          <w:fldChar w:fldCharType="separate"/>
        </w:r>
        <w:r w:rsidR="00FB1FF7">
          <w:rPr>
            <w:noProof/>
            <w:webHidden/>
          </w:rPr>
          <w:t>122</w:t>
        </w:r>
        <w:r w:rsidR="00DC0860" w:rsidRPr="004D398E">
          <w:rPr>
            <w:noProof/>
            <w:webHidden/>
          </w:rPr>
          <w:fldChar w:fldCharType="end"/>
        </w:r>
      </w:hyperlink>
    </w:p>
    <w:p w14:paraId="1A4D0712" w14:textId="48D8DBD2"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215" w:history="1">
        <w:r w:rsidR="00DC0860" w:rsidRPr="004D398E">
          <w:rPr>
            <w:rStyle w:val="Hyperlink"/>
            <w:noProof/>
          </w:rPr>
          <w:t>Gambar 5. 21 Tampilan Profil</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215 \h </w:instrText>
        </w:r>
        <w:r w:rsidR="00DC0860" w:rsidRPr="004D398E">
          <w:rPr>
            <w:noProof/>
            <w:webHidden/>
          </w:rPr>
        </w:r>
        <w:r w:rsidR="00DC0860" w:rsidRPr="004D398E">
          <w:rPr>
            <w:noProof/>
            <w:webHidden/>
          </w:rPr>
          <w:fldChar w:fldCharType="separate"/>
        </w:r>
        <w:r w:rsidR="00FB1FF7">
          <w:rPr>
            <w:noProof/>
            <w:webHidden/>
          </w:rPr>
          <w:t>123</w:t>
        </w:r>
        <w:r w:rsidR="00DC0860" w:rsidRPr="004D398E">
          <w:rPr>
            <w:noProof/>
            <w:webHidden/>
          </w:rPr>
          <w:fldChar w:fldCharType="end"/>
        </w:r>
      </w:hyperlink>
    </w:p>
    <w:p w14:paraId="1814F5AA" w14:textId="41CE63B1"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216" w:history="1">
        <w:r w:rsidR="00DC0860" w:rsidRPr="004D398E">
          <w:rPr>
            <w:rStyle w:val="Hyperlink"/>
            <w:noProof/>
          </w:rPr>
          <w:t>Gambar 5. 22 Tampilan ganti Password</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216 \h </w:instrText>
        </w:r>
        <w:r w:rsidR="00DC0860" w:rsidRPr="004D398E">
          <w:rPr>
            <w:noProof/>
            <w:webHidden/>
          </w:rPr>
        </w:r>
        <w:r w:rsidR="00DC0860" w:rsidRPr="004D398E">
          <w:rPr>
            <w:noProof/>
            <w:webHidden/>
          </w:rPr>
          <w:fldChar w:fldCharType="separate"/>
        </w:r>
        <w:r w:rsidR="00FB1FF7">
          <w:rPr>
            <w:noProof/>
            <w:webHidden/>
          </w:rPr>
          <w:t>123</w:t>
        </w:r>
        <w:r w:rsidR="00DC0860" w:rsidRPr="004D398E">
          <w:rPr>
            <w:noProof/>
            <w:webHidden/>
          </w:rPr>
          <w:fldChar w:fldCharType="end"/>
        </w:r>
      </w:hyperlink>
    </w:p>
    <w:p w14:paraId="7721301B" w14:textId="375596AA"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217" w:history="1">
        <w:r w:rsidR="00DC0860" w:rsidRPr="004D398E">
          <w:rPr>
            <w:rStyle w:val="Hyperlink"/>
            <w:noProof/>
          </w:rPr>
          <w:t>Gambar 5. 23 Tampilan Form Login</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217 \h </w:instrText>
        </w:r>
        <w:r w:rsidR="00DC0860" w:rsidRPr="004D398E">
          <w:rPr>
            <w:noProof/>
            <w:webHidden/>
          </w:rPr>
        </w:r>
        <w:r w:rsidR="00DC0860" w:rsidRPr="004D398E">
          <w:rPr>
            <w:noProof/>
            <w:webHidden/>
          </w:rPr>
          <w:fldChar w:fldCharType="separate"/>
        </w:r>
        <w:r w:rsidR="00FB1FF7">
          <w:rPr>
            <w:noProof/>
            <w:webHidden/>
          </w:rPr>
          <w:t>124</w:t>
        </w:r>
        <w:r w:rsidR="00DC0860" w:rsidRPr="004D398E">
          <w:rPr>
            <w:noProof/>
            <w:webHidden/>
          </w:rPr>
          <w:fldChar w:fldCharType="end"/>
        </w:r>
      </w:hyperlink>
    </w:p>
    <w:p w14:paraId="4F3F623C" w14:textId="34BA2799"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218" w:history="1">
        <w:r w:rsidR="00DC0860" w:rsidRPr="004D398E">
          <w:rPr>
            <w:rStyle w:val="Hyperlink"/>
            <w:noProof/>
          </w:rPr>
          <w:t>Gambar 5. 24 Tampilan Form Registrasi</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218 \h </w:instrText>
        </w:r>
        <w:r w:rsidR="00DC0860" w:rsidRPr="004D398E">
          <w:rPr>
            <w:noProof/>
            <w:webHidden/>
          </w:rPr>
        </w:r>
        <w:r w:rsidR="00DC0860" w:rsidRPr="004D398E">
          <w:rPr>
            <w:noProof/>
            <w:webHidden/>
          </w:rPr>
          <w:fldChar w:fldCharType="separate"/>
        </w:r>
        <w:r w:rsidR="00FB1FF7">
          <w:rPr>
            <w:noProof/>
            <w:webHidden/>
          </w:rPr>
          <w:t>124</w:t>
        </w:r>
        <w:r w:rsidR="00DC0860" w:rsidRPr="004D398E">
          <w:rPr>
            <w:noProof/>
            <w:webHidden/>
          </w:rPr>
          <w:fldChar w:fldCharType="end"/>
        </w:r>
      </w:hyperlink>
    </w:p>
    <w:p w14:paraId="4DA87D53" w14:textId="354C22E4"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219" w:history="1">
        <w:r w:rsidR="00DC0860" w:rsidRPr="004D398E">
          <w:rPr>
            <w:rStyle w:val="Hyperlink"/>
            <w:noProof/>
          </w:rPr>
          <w:t>Gambar 5. 25 Tampilan Home</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219 \h </w:instrText>
        </w:r>
        <w:r w:rsidR="00DC0860" w:rsidRPr="004D398E">
          <w:rPr>
            <w:noProof/>
            <w:webHidden/>
          </w:rPr>
        </w:r>
        <w:r w:rsidR="00DC0860" w:rsidRPr="004D398E">
          <w:rPr>
            <w:noProof/>
            <w:webHidden/>
          </w:rPr>
          <w:fldChar w:fldCharType="separate"/>
        </w:r>
        <w:r w:rsidR="00FB1FF7">
          <w:rPr>
            <w:noProof/>
            <w:webHidden/>
          </w:rPr>
          <w:t>125</w:t>
        </w:r>
        <w:r w:rsidR="00DC0860" w:rsidRPr="004D398E">
          <w:rPr>
            <w:noProof/>
            <w:webHidden/>
          </w:rPr>
          <w:fldChar w:fldCharType="end"/>
        </w:r>
      </w:hyperlink>
    </w:p>
    <w:p w14:paraId="53DCB7B6" w14:textId="5DD6C448"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220" w:history="1">
        <w:r w:rsidR="00DC0860" w:rsidRPr="004D398E">
          <w:rPr>
            <w:rStyle w:val="Hyperlink"/>
            <w:noProof/>
          </w:rPr>
          <w:t>Gambar 5. 26 Tampilan Persyaratan</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220 \h </w:instrText>
        </w:r>
        <w:r w:rsidR="00DC0860" w:rsidRPr="004D398E">
          <w:rPr>
            <w:noProof/>
            <w:webHidden/>
          </w:rPr>
        </w:r>
        <w:r w:rsidR="00DC0860" w:rsidRPr="004D398E">
          <w:rPr>
            <w:noProof/>
            <w:webHidden/>
          </w:rPr>
          <w:fldChar w:fldCharType="separate"/>
        </w:r>
        <w:r w:rsidR="00FB1FF7">
          <w:rPr>
            <w:noProof/>
            <w:webHidden/>
          </w:rPr>
          <w:t>125</w:t>
        </w:r>
        <w:r w:rsidR="00DC0860" w:rsidRPr="004D398E">
          <w:rPr>
            <w:noProof/>
            <w:webHidden/>
          </w:rPr>
          <w:fldChar w:fldCharType="end"/>
        </w:r>
      </w:hyperlink>
    </w:p>
    <w:p w14:paraId="5580A3CC" w14:textId="6CF8E730"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221" w:history="1">
        <w:r w:rsidR="00DC0860" w:rsidRPr="004D398E">
          <w:rPr>
            <w:rStyle w:val="Hyperlink"/>
            <w:noProof/>
          </w:rPr>
          <w:t>Gambar 5. 27 Tampilan Pendaftaran</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221 \h </w:instrText>
        </w:r>
        <w:r w:rsidR="00DC0860" w:rsidRPr="004D398E">
          <w:rPr>
            <w:noProof/>
            <w:webHidden/>
          </w:rPr>
        </w:r>
        <w:r w:rsidR="00DC0860" w:rsidRPr="004D398E">
          <w:rPr>
            <w:noProof/>
            <w:webHidden/>
          </w:rPr>
          <w:fldChar w:fldCharType="separate"/>
        </w:r>
        <w:r w:rsidR="00FB1FF7">
          <w:rPr>
            <w:noProof/>
            <w:webHidden/>
          </w:rPr>
          <w:t>126</w:t>
        </w:r>
        <w:r w:rsidR="00DC0860" w:rsidRPr="004D398E">
          <w:rPr>
            <w:noProof/>
            <w:webHidden/>
          </w:rPr>
          <w:fldChar w:fldCharType="end"/>
        </w:r>
      </w:hyperlink>
    </w:p>
    <w:p w14:paraId="4318AB6A" w14:textId="17304593"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222" w:history="1">
        <w:r w:rsidR="00DC0860" w:rsidRPr="004D398E">
          <w:rPr>
            <w:rStyle w:val="Hyperlink"/>
            <w:noProof/>
          </w:rPr>
          <w:t>Gambar 5. 28 Tampilan Pesan</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222 \h </w:instrText>
        </w:r>
        <w:r w:rsidR="00DC0860" w:rsidRPr="004D398E">
          <w:rPr>
            <w:noProof/>
            <w:webHidden/>
          </w:rPr>
        </w:r>
        <w:r w:rsidR="00DC0860" w:rsidRPr="004D398E">
          <w:rPr>
            <w:noProof/>
            <w:webHidden/>
          </w:rPr>
          <w:fldChar w:fldCharType="separate"/>
        </w:r>
        <w:r w:rsidR="00FB1FF7">
          <w:rPr>
            <w:noProof/>
            <w:webHidden/>
          </w:rPr>
          <w:t>126</w:t>
        </w:r>
        <w:r w:rsidR="00DC0860" w:rsidRPr="004D398E">
          <w:rPr>
            <w:noProof/>
            <w:webHidden/>
          </w:rPr>
          <w:fldChar w:fldCharType="end"/>
        </w:r>
      </w:hyperlink>
    </w:p>
    <w:p w14:paraId="2474E756" w14:textId="7483C2C6"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223" w:history="1">
        <w:r w:rsidR="00DC0860" w:rsidRPr="004D398E">
          <w:rPr>
            <w:rStyle w:val="Hyperlink"/>
            <w:noProof/>
          </w:rPr>
          <w:t>Gambar 5. 29 Tampilan Kirim Pesan</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223 \h </w:instrText>
        </w:r>
        <w:r w:rsidR="00DC0860" w:rsidRPr="004D398E">
          <w:rPr>
            <w:noProof/>
            <w:webHidden/>
          </w:rPr>
        </w:r>
        <w:r w:rsidR="00DC0860" w:rsidRPr="004D398E">
          <w:rPr>
            <w:noProof/>
            <w:webHidden/>
          </w:rPr>
          <w:fldChar w:fldCharType="separate"/>
        </w:r>
        <w:r w:rsidR="00FB1FF7">
          <w:rPr>
            <w:noProof/>
            <w:webHidden/>
          </w:rPr>
          <w:t>127</w:t>
        </w:r>
        <w:r w:rsidR="00DC0860" w:rsidRPr="004D398E">
          <w:rPr>
            <w:noProof/>
            <w:webHidden/>
          </w:rPr>
          <w:fldChar w:fldCharType="end"/>
        </w:r>
      </w:hyperlink>
    </w:p>
    <w:p w14:paraId="33DBA250" w14:textId="4D382A00"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224" w:history="1">
        <w:r w:rsidR="00DC0860" w:rsidRPr="004D398E">
          <w:rPr>
            <w:rStyle w:val="Hyperlink"/>
            <w:noProof/>
          </w:rPr>
          <w:t>Gambar 5. 30 Tampilan Info Jadwal Sidang Proposal</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224 \h </w:instrText>
        </w:r>
        <w:r w:rsidR="00DC0860" w:rsidRPr="004D398E">
          <w:rPr>
            <w:noProof/>
            <w:webHidden/>
          </w:rPr>
        </w:r>
        <w:r w:rsidR="00DC0860" w:rsidRPr="004D398E">
          <w:rPr>
            <w:noProof/>
            <w:webHidden/>
          </w:rPr>
          <w:fldChar w:fldCharType="separate"/>
        </w:r>
        <w:r w:rsidR="00FB1FF7">
          <w:rPr>
            <w:noProof/>
            <w:webHidden/>
          </w:rPr>
          <w:t>127</w:t>
        </w:r>
        <w:r w:rsidR="00DC0860" w:rsidRPr="004D398E">
          <w:rPr>
            <w:noProof/>
            <w:webHidden/>
          </w:rPr>
          <w:fldChar w:fldCharType="end"/>
        </w:r>
      </w:hyperlink>
    </w:p>
    <w:p w14:paraId="0BEEA943" w14:textId="44B5DDF3"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225" w:history="1">
        <w:r w:rsidR="00DC0860" w:rsidRPr="004D398E">
          <w:rPr>
            <w:rStyle w:val="Hyperlink"/>
            <w:noProof/>
          </w:rPr>
          <w:t>Gambar 5. 31 Tampilan Info Jadwal Sidang UP-1</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225 \h </w:instrText>
        </w:r>
        <w:r w:rsidR="00DC0860" w:rsidRPr="004D398E">
          <w:rPr>
            <w:noProof/>
            <w:webHidden/>
          </w:rPr>
        </w:r>
        <w:r w:rsidR="00DC0860" w:rsidRPr="004D398E">
          <w:rPr>
            <w:noProof/>
            <w:webHidden/>
          </w:rPr>
          <w:fldChar w:fldCharType="separate"/>
        </w:r>
        <w:r w:rsidR="00FB1FF7">
          <w:rPr>
            <w:noProof/>
            <w:webHidden/>
          </w:rPr>
          <w:t>128</w:t>
        </w:r>
        <w:r w:rsidR="00DC0860" w:rsidRPr="004D398E">
          <w:rPr>
            <w:noProof/>
            <w:webHidden/>
          </w:rPr>
          <w:fldChar w:fldCharType="end"/>
        </w:r>
      </w:hyperlink>
    </w:p>
    <w:p w14:paraId="5DE02CC8" w14:textId="67ABF66E"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226" w:history="1">
        <w:r w:rsidR="00DC0860" w:rsidRPr="004D398E">
          <w:rPr>
            <w:rStyle w:val="Hyperlink"/>
            <w:noProof/>
          </w:rPr>
          <w:t>Gambar 5. 32 Tampilan Info Jadwal Sidang UP-2</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226 \h </w:instrText>
        </w:r>
        <w:r w:rsidR="00DC0860" w:rsidRPr="004D398E">
          <w:rPr>
            <w:noProof/>
            <w:webHidden/>
          </w:rPr>
        </w:r>
        <w:r w:rsidR="00DC0860" w:rsidRPr="004D398E">
          <w:rPr>
            <w:noProof/>
            <w:webHidden/>
          </w:rPr>
          <w:fldChar w:fldCharType="separate"/>
        </w:r>
        <w:r w:rsidR="00FB1FF7">
          <w:rPr>
            <w:noProof/>
            <w:webHidden/>
          </w:rPr>
          <w:t>128</w:t>
        </w:r>
        <w:r w:rsidR="00DC0860" w:rsidRPr="004D398E">
          <w:rPr>
            <w:noProof/>
            <w:webHidden/>
          </w:rPr>
          <w:fldChar w:fldCharType="end"/>
        </w:r>
      </w:hyperlink>
    </w:p>
    <w:p w14:paraId="7C22CC65" w14:textId="3497CB32"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227" w:history="1">
        <w:r w:rsidR="00DC0860" w:rsidRPr="004D398E">
          <w:rPr>
            <w:rStyle w:val="Hyperlink"/>
            <w:noProof/>
          </w:rPr>
          <w:t>Gambar 5. 33 Tampilan Tentang</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227 \h </w:instrText>
        </w:r>
        <w:r w:rsidR="00DC0860" w:rsidRPr="004D398E">
          <w:rPr>
            <w:noProof/>
            <w:webHidden/>
          </w:rPr>
        </w:r>
        <w:r w:rsidR="00DC0860" w:rsidRPr="004D398E">
          <w:rPr>
            <w:noProof/>
            <w:webHidden/>
          </w:rPr>
          <w:fldChar w:fldCharType="separate"/>
        </w:r>
        <w:r w:rsidR="00FB1FF7">
          <w:rPr>
            <w:noProof/>
            <w:webHidden/>
          </w:rPr>
          <w:t>129</w:t>
        </w:r>
        <w:r w:rsidR="00DC0860" w:rsidRPr="004D398E">
          <w:rPr>
            <w:noProof/>
            <w:webHidden/>
          </w:rPr>
          <w:fldChar w:fldCharType="end"/>
        </w:r>
      </w:hyperlink>
    </w:p>
    <w:p w14:paraId="5E08336E" w14:textId="47D34FEE"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228" w:history="1">
        <w:r w:rsidR="00DC0860" w:rsidRPr="004D398E">
          <w:rPr>
            <w:rStyle w:val="Hyperlink"/>
            <w:noProof/>
          </w:rPr>
          <w:t>Gambar 5. 34 Tampilan Profil</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228 \h </w:instrText>
        </w:r>
        <w:r w:rsidR="00DC0860" w:rsidRPr="004D398E">
          <w:rPr>
            <w:noProof/>
            <w:webHidden/>
          </w:rPr>
        </w:r>
        <w:r w:rsidR="00DC0860" w:rsidRPr="004D398E">
          <w:rPr>
            <w:noProof/>
            <w:webHidden/>
          </w:rPr>
          <w:fldChar w:fldCharType="separate"/>
        </w:r>
        <w:r w:rsidR="00FB1FF7">
          <w:rPr>
            <w:noProof/>
            <w:webHidden/>
          </w:rPr>
          <w:t>129</w:t>
        </w:r>
        <w:r w:rsidR="00DC0860" w:rsidRPr="004D398E">
          <w:rPr>
            <w:noProof/>
            <w:webHidden/>
          </w:rPr>
          <w:fldChar w:fldCharType="end"/>
        </w:r>
      </w:hyperlink>
    </w:p>
    <w:p w14:paraId="7BA9DCCC" w14:textId="08E7FB7D" w:rsidR="00DC0860" w:rsidRPr="004D398E" w:rsidRDefault="00DE2DFE" w:rsidP="004D398E">
      <w:pPr>
        <w:pStyle w:val="TableofFigures"/>
        <w:tabs>
          <w:tab w:val="right" w:leader="dot" w:pos="7928"/>
        </w:tabs>
        <w:spacing w:line="360" w:lineRule="auto"/>
        <w:jc w:val="both"/>
        <w:rPr>
          <w:rFonts w:eastAsiaTheme="minorEastAsia"/>
          <w:noProof/>
          <w:lang w:val="en-ID" w:eastAsia="en-ID"/>
        </w:rPr>
      </w:pPr>
      <w:hyperlink w:anchor="_Toc79605229" w:history="1">
        <w:r w:rsidR="00DC0860" w:rsidRPr="004D398E">
          <w:rPr>
            <w:rStyle w:val="Hyperlink"/>
            <w:noProof/>
          </w:rPr>
          <w:t>Gambar 5. 35 Tampilan Ganti Password</w:t>
        </w:r>
        <w:r w:rsidR="00DC0860" w:rsidRPr="004D398E">
          <w:rPr>
            <w:noProof/>
            <w:webHidden/>
          </w:rPr>
          <w:tab/>
        </w:r>
        <w:r w:rsidR="00DC0860" w:rsidRPr="004D398E">
          <w:rPr>
            <w:noProof/>
            <w:webHidden/>
          </w:rPr>
          <w:fldChar w:fldCharType="begin"/>
        </w:r>
        <w:r w:rsidR="00DC0860" w:rsidRPr="004D398E">
          <w:rPr>
            <w:noProof/>
            <w:webHidden/>
          </w:rPr>
          <w:instrText xml:space="preserve"> PAGEREF _Toc79605229 \h </w:instrText>
        </w:r>
        <w:r w:rsidR="00DC0860" w:rsidRPr="004D398E">
          <w:rPr>
            <w:noProof/>
            <w:webHidden/>
          </w:rPr>
        </w:r>
        <w:r w:rsidR="00DC0860" w:rsidRPr="004D398E">
          <w:rPr>
            <w:noProof/>
            <w:webHidden/>
          </w:rPr>
          <w:fldChar w:fldCharType="separate"/>
        </w:r>
        <w:r w:rsidR="00FB1FF7">
          <w:rPr>
            <w:noProof/>
            <w:webHidden/>
          </w:rPr>
          <w:t>130</w:t>
        </w:r>
        <w:r w:rsidR="00DC0860" w:rsidRPr="004D398E">
          <w:rPr>
            <w:noProof/>
            <w:webHidden/>
          </w:rPr>
          <w:fldChar w:fldCharType="end"/>
        </w:r>
      </w:hyperlink>
    </w:p>
    <w:p w14:paraId="3EF6CF7D" w14:textId="3E887625" w:rsidR="00C748BB" w:rsidRDefault="00DC0860" w:rsidP="004D398E">
      <w:pPr>
        <w:pStyle w:val="Heading1"/>
        <w:spacing w:before="0" w:line="360" w:lineRule="auto"/>
        <w:jc w:val="both"/>
      </w:pPr>
      <w:r w:rsidRPr="004D398E">
        <w:rPr>
          <w:rFonts w:cs="Times New Roman"/>
          <w:szCs w:val="24"/>
        </w:rPr>
        <w:fldChar w:fldCharType="end"/>
      </w:r>
    </w:p>
    <w:p w14:paraId="298C9077" w14:textId="108EEC1E" w:rsidR="00C748BB" w:rsidRDefault="00C748BB" w:rsidP="00C748BB"/>
    <w:p w14:paraId="5604E7EE" w14:textId="154275AC" w:rsidR="00C748BB" w:rsidRDefault="00C748BB" w:rsidP="00C748BB"/>
    <w:p w14:paraId="31A903A7" w14:textId="3BFDF20A" w:rsidR="00C748BB" w:rsidRDefault="00C748BB" w:rsidP="00C748BB"/>
    <w:p w14:paraId="183B3158" w14:textId="31E0A9ED" w:rsidR="00C748BB" w:rsidRDefault="00C748BB" w:rsidP="00C748BB"/>
    <w:p w14:paraId="12E3C257" w14:textId="46A343E5" w:rsidR="00C748BB" w:rsidRDefault="00C748BB" w:rsidP="00C748BB"/>
    <w:p w14:paraId="00707C31" w14:textId="6D0F39A0" w:rsidR="00C748BB" w:rsidRDefault="00C748BB" w:rsidP="00C748BB"/>
    <w:p w14:paraId="7C228F54" w14:textId="54E19269" w:rsidR="00DC0860" w:rsidRDefault="00DC0860" w:rsidP="00C748BB"/>
    <w:p w14:paraId="6CBA9A96" w14:textId="4DC96188" w:rsidR="00DC0860" w:rsidRDefault="00DC0860" w:rsidP="00C748BB"/>
    <w:p w14:paraId="41AF6DC1" w14:textId="02126CAB" w:rsidR="00DC0860" w:rsidRDefault="00DC0860" w:rsidP="00C748BB"/>
    <w:p w14:paraId="17DF90A6" w14:textId="76BCF071" w:rsidR="00DC0860" w:rsidRDefault="00DC0860" w:rsidP="00C748BB"/>
    <w:p w14:paraId="4961227A" w14:textId="2E746CE0" w:rsidR="00DC0860" w:rsidRDefault="00DC0860" w:rsidP="00C748BB"/>
    <w:p w14:paraId="43819CF3" w14:textId="5E6EEC5E" w:rsidR="00DC0860" w:rsidRDefault="00DC0860" w:rsidP="00C748BB"/>
    <w:p w14:paraId="606EC709" w14:textId="14D68BE6" w:rsidR="00DC0860" w:rsidRDefault="00DC0860" w:rsidP="00C748BB"/>
    <w:p w14:paraId="05C1B20D" w14:textId="72D858BD" w:rsidR="00DC0860" w:rsidRDefault="00DC0860" w:rsidP="00C748BB"/>
    <w:p w14:paraId="70D13774" w14:textId="25495374" w:rsidR="00DC0860" w:rsidRDefault="00DC0860" w:rsidP="00C748BB"/>
    <w:p w14:paraId="09135BCA" w14:textId="46B51545" w:rsidR="00DC0860" w:rsidRDefault="00DC0860" w:rsidP="00C748BB"/>
    <w:p w14:paraId="2BFDDD72" w14:textId="45252F09" w:rsidR="00DC0860" w:rsidRDefault="00DC0860" w:rsidP="00C748BB"/>
    <w:p w14:paraId="3E8A5731" w14:textId="5C3FD45B" w:rsidR="00DC0860" w:rsidRDefault="00DC0860" w:rsidP="00C748BB"/>
    <w:p w14:paraId="17C293EF" w14:textId="1EB1E861" w:rsidR="00DC0860" w:rsidRDefault="00DC0860" w:rsidP="00C748BB"/>
    <w:p w14:paraId="2A2C9FB1" w14:textId="0CF70399" w:rsidR="00DC0860" w:rsidRDefault="00DC0860" w:rsidP="00C748BB"/>
    <w:p w14:paraId="7B51C431" w14:textId="0AE0942D" w:rsidR="00DC0860" w:rsidRDefault="00DC0860" w:rsidP="00C748BB"/>
    <w:p w14:paraId="64A125F0" w14:textId="15394CBF" w:rsidR="00DC0860" w:rsidRDefault="00DC0860" w:rsidP="00C748BB"/>
    <w:p w14:paraId="5241E5B8" w14:textId="4516B5BC" w:rsidR="00DC0860" w:rsidRDefault="00DC0860" w:rsidP="00C748BB"/>
    <w:p w14:paraId="1346CABC" w14:textId="1DDC552E" w:rsidR="00DC0860" w:rsidRDefault="00DC0860" w:rsidP="00C748BB"/>
    <w:p w14:paraId="28BC991C" w14:textId="664A8104" w:rsidR="00DC0860" w:rsidRDefault="00DC0860" w:rsidP="00C748BB"/>
    <w:p w14:paraId="534458FC" w14:textId="00168FEC" w:rsidR="00DC0860" w:rsidRDefault="00DC0860" w:rsidP="00C748BB"/>
    <w:p w14:paraId="7C9BF213" w14:textId="05A2BC97" w:rsidR="00DC0860" w:rsidRDefault="00DC0860" w:rsidP="00C748BB"/>
    <w:p w14:paraId="4F29AD85" w14:textId="0CF297CB" w:rsidR="00DC0860" w:rsidRDefault="00DC0860" w:rsidP="00C748BB"/>
    <w:p w14:paraId="51B5FD5E" w14:textId="4DC5E8F2" w:rsidR="00DC0860" w:rsidRDefault="00DC0860" w:rsidP="00C748BB"/>
    <w:p w14:paraId="3C867809" w14:textId="0DB7CF3C" w:rsidR="00DC0860" w:rsidRDefault="00DC0860" w:rsidP="00C748BB"/>
    <w:p w14:paraId="5F95DBBB" w14:textId="77777777" w:rsidR="00DC0860" w:rsidRDefault="00DC0860" w:rsidP="00C748BB"/>
    <w:p w14:paraId="50AE49AF" w14:textId="494DA18E" w:rsidR="00C748BB" w:rsidRDefault="00C748BB" w:rsidP="00C748BB"/>
    <w:p w14:paraId="423B9C67" w14:textId="03EBF0C4" w:rsidR="00C748BB" w:rsidRDefault="00C748BB" w:rsidP="00C748BB"/>
    <w:p w14:paraId="0D803E69" w14:textId="0BE70642" w:rsidR="00C748BB" w:rsidRDefault="00C748BB" w:rsidP="00C748BB"/>
    <w:p w14:paraId="38E7C9B9" w14:textId="77777777" w:rsidR="00C748BB" w:rsidRPr="00C748BB" w:rsidRDefault="00C748BB" w:rsidP="00C748BB"/>
    <w:p w14:paraId="6207BDE3" w14:textId="2512950B" w:rsidR="00DC0860" w:rsidRDefault="00AF138C" w:rsidP="00DC0860">
      <w:pPr>
        <w:pStyle w:val="Heading1"/>
        <w:spacing w:before="0" w:line="960" w:lineRule="auto"/>
      </w:pPr>
      <w:bookmarkStart w:id="7" w:name="_Toc80226275"/>
      <w:r>
        <w:lastRenderedPageBreak/>
        <w:t>DAFTAR TABEL</w:t>
      </w:r>
      <w:bookmarkEnd w:id="7"/>
    </w:p>
    <w:p w14:paraId="7A37E95D" w14:textId="29D942B0" w:rsidR="004D398E" w:rsidRDefault="00DC0860" w:rsidP="004D398E">
      <w:pPr>
        <w:pStyle w:val="TableofFigures"/>
        <w:tabs>
          <w:tab w:val="right" w:leader="dot" w:pos="7928"/>
        </w:tabs>
        <w:spacing w:line="360" w:lineRule="auto"/>
        <w:rPr>
          <w:rFonts w:asciiTheme="minorHAnsi" w:eastAsiaTheme="minorEastAsia" w:hAnsiTheme="minorHAnsi" w:cstheme="minorBidi"/>
          <w:noProof/>
          <w:sz w:val="22"/>
          <w:szCs w:val="22"/>
          <w:lang w:val="en-ID" w:eastAsia="en-ID"/>
        </w:rPr>
      </w:pPr>
      <w:r>
        <w:fldChar w:fldCharType="begin"/>
      </w:r>
      <w:r>
        <w:instrText xml:space="preserve"> TOC \h \z \c "Tabel 2." </w:instrText>
      </w:r>
      <w:r>
        <w:fldChar w:fldCharType="separate"/>
      </w:r>
      <w:hyperlink w:anchor="_Toc80226360" w:history="1">
        <w:r w:rsidR="004D398E" w:rsidRPr="00E720C1">
          <w:rPr>
            <w:rStyle w:val="Hyperlink"/>
            <w:noProof/>
          </w:rPr>
          <w:t>Tabel 2. 1 Ikhtisar Perbandingan Penelitian</w:t>
        </w:r>
        <w:r w:rsidR="004D398E">
          <w:rPr>
            <w:noProof/>
            <w:webHidden/>
          </w:rPr>
          <w:tab/>
        </w:r>
        <w:r w:rsidR="004D398E">
          <w:rPr>
            <w:noProof/>
            <w:webHidden/>
          </w:rPr>
          <w:fldChar w:fldCharType="begin"/>
        </w:r>
        <w:r w:rsidR="004D398E">
          <w:rPr>
            <w:noProof/>
            <w:webHidden/>
          </w:rPr>
          <w:instrText xml:space="preserve"> PAGEREF _Toc80226360 \h </w:instrText>
        </w:r>
        <w:r w:rsidR="004D398E">
          <w:rPr>
            <w:noProof/>
            <w:webHidden/>
          </w:rPr>
        </w:r>
        <w:r w:rsidR="004D398E">
          <w:rPr>
            <w:noProof/>
            <w:webHidden/>
          </w:rPr>
          <w:fldChar w:fldCharType="separate"/>
        </w:r>
        <w:r w:rsidR="00FB1FF7">
          <w:rPr>
            <w:noProof/>
            <w:webHidden/>
          </w:rPr>
          <w:t>14</w:t>
        </w:r>
        <w:r w:rsidR="004D398E">
          <w:rPr>
            <w:noProof/>
            <w:webHidden/>
          </w:rPr>
          <w:fldChar w:fldCharType="end"/>
        </w:r>
      </w:hyperlink>
    </w:p>
    <w:p w14:paraId="4E0093A3" w14:textId="467A95A4" w:rsidR="004D398E" w:rsidRDefault="00DE2DFE" w:rsidP="004D398E">
      <w:pPr>
        <w:pStyle w:val="TableofFigures"/>
        <w:tabs>
          <w:tab w:val="right" w:leader="dot" w:pos="7928"/>
        </w:tabs>
        <w:spacing w:line="360" w:lineRule="auto"/>
        <w:rPr>
          <w:rFonts w:asciiTheme="minorHAnsi" w:eastAsiaTheme="minorEastAsia" w:hAnsiTheme="minorHAnsi" w:cstheme="minorBidi"/>
          <w:noProof/>
          <w:sz w:val="22"/>
          <w:szCs w:val="22"/>
          <w:lang w:val="en-ID" w:eastAsia="en-ID"/>
        </w:rPr>
      </w:pPr>
      <w:hyperlink w:anchor="_Toc80226361" w:history="1">
        <w:r w:rsidR="004D398E" w:rsidRPr="00E720C1">
          <w:rPr>
            <w:rStyle w:val="Hyperlink"/>
            <w:noProof/>
          </w:rPr>
          <w:t>Tabel 2. 2 Tipe Data Numerik</w:t>
        </w:r>
        <w:r w:rsidR="004D398E">
          <w:rPr>
            <w:noProof/>
            <w:webHidden/>
          </w:rPr>
          <w:tab/>
        </w:r>
        <w:r w:rsidR="004D398E">
          <w:rPr>
            <w:noProof/>
            <w:webHidden/>
          </w:rPr>
          <w:fldChar w:fldCharType="begin"/>
        </w:r>
        <w:r w:rsidR="004D398E">
          <w:rPr>
            <w:noProof/>
            <w:webHidden/>
          </w:rPr>
          <w:instrText xml:space="preserve"> PAGEREF _Toc80226361 \h </w:instrText>
        </w:r>
        <w:r w:rsidR="004D398E">
          <w:rPr>
            <w:noProof/>
            <w:webHidden/>
          </w:rPr>
        </w:r>
        <w:r w:rsidR="004D398E">
          <w:rPr>
            <w:noProof/>
            <w:webHidden/>
          </w:rPr>
          <w:fldChar w:fldCharType="separate"/>
        </w:r>
        <w:r w:rsidR="00FB1FF7">
          <w:rPr>
            <w:noProof/>
            <w:webHidden/>
          </w:rPr>
          <w:t>31</w:t>
        </w:r>
        <w:r w:rsidR="004D398E">
          <w:rPr>
            <w:noProof/>
            <w:webHidden/>
          </w:rPr>
          <w:fldChar w:fldCharType="end"/>
        </w:r>
      </w:hyperlink>
    </w:p>
    <w:p w14:paraId="072CC1FD" w14:textId="09A75394" w:rsidR="004D398E" w:rsidRDefault="00DE2DFE" w:rsidP="004D398E">
      <w:pPr>
        <w:pStyle w:val="TableofFigures"/>
        <w:tabs>
          <w:tab w:val="right" w:leader="dot" w:pos="7928"/>
        </w:tabs>
        <w:spacing w:line="360" w:lineRule="auto"/>
        <w:rPr>
          <w:rFonts w:asciiTheme="minorHAnsi" w:eastAsiaTheme="minorEastAsia" w:hAnsiTheme="minorHAnsi" w:cstheme="minorBidi"/>
          <w:noProof/>
          <w:sz w:val="22"/>
          <w:szCs w:val="22"/>
          <w:lang w:val="en-ID" w:eastAsia="en-ID"/>
        </w:rPr>
      </w:pPr>
      <w:hyperlink w:anchor="_Toc80226362" w:history="1">
        <w:r w:rsidR="004D398E" w:rsidRPr="00E720C1">
          <w:rPr>
            <w:rStyle w:val="Hyperlink"/>
            <w:noProof/>
          </w:rPr>
          <w:t>Tabel 2. 3 Tipe Data Tanggal dan Waktu</w:t>
        </w:r>
        <w:r w:rsidR="004D398E">
          <w:rPr>
            <w:noProof/>
            <w:webHidden/>
          </w:rPr>
          <w:tab/>
        </w:r>
        <w:r w:rsidR="004D398E">
          <w:rPr>
            <w:noProof/>
            <w:webHidden/>
          </w:rPr>
          <w:fldChar w:fldCharType="begin"/>
        </w:r>
        <w:r w:rsidR="004D398E">
          <w:rPr>
            <w:noProof/>
            <w:webHidden/>
          </w:rPr>
          <w:instrText xml:space="preserve"> PAGEREF _Toc80226362 \h </w:instrText>
        </w:r>
        <w:r w:rsidR="004D398E">
          <w:rPr>
            <w:noProof/>
            <w:webHidden/>
          </w:rPr>
        </w:r>
        <w:r w:rsidR="004D398E">
          <w:rPr>
            <w:noProof/>
            <w:webHidden/>
          </w:rPr>
          <w:fldChar w:fldCharType="separate"/>
        </w:r>
        <w:r w:rsidR="00FB1FF7">
          <w:rPr>
            <w:noProof/>
            <w:webHidden/>
          </w:rPr>
          <w:t>33</w:t>
        </w:r>
        <w:r w:rsidR="004D398E">
          <w:rPr>
            <w:noProof/>
            <w:webHidden/>
          </w:rPr>
          <w:fldChar w:fldCharType="end"/>
        </w:r>
      </w:hyperlink>
    </w:p>
    <w:p w14:paraId="5B1ABE5B" w14:textId="2D61C91C" w:rsidR="004D398E" w:rsidRDefault="00DE2DFE" w:rsidP="004D398E">
      <w:pPr>
        <w:pStyle w:val="TableofFigures"/>
        <w:tabs>
          <w:tab w:val="right" w:leader="dot" w:pos="7928"/>
        </w:tabs>
        <w:spacing w:line="360" w:lineRule="auto"/>
        <w:rPr>
          <w:rFonts w:asciiTheme="minorHAnsi" w:eastAsiaTheme="minorEastAsia" w:hAnsiTheme="minorHAnsi" w:cstheme="minorBidi"/>
          <w:noProof/>
          <w:sz w:val="22"/>
          <w:szCs w:val="22"/>
          <w:lang w:val="en-ID" w:eastAsia="en-ID"/>
        </w:rPr>
      </w:pPr>
      <w:hyperlink w:anchor="_Toc80226363" w:history="1">
        <w:r w:rsidR="004D398E" w:rsidRPr="00E720C1">
          <w:rPr>
            <w:rStyle w:val="Hyperlink"/>
            <w:noProof/>
          </w:rPr>
          <w:t>Tabel 2. 4 Simbol Use Case Diagram</w:t>
        </w:r>
        <w:r w:rsidR="004D398E">
          <w:rPr>
            <w:noProof/>
            <w:webHidden/>
          </w:rPr>
          <w:tab/>
        </w:r>
        <w:r w:rsidR="004D398E">
          <w:rPr>
            <w:noProof/>
            <w:webHidden/>
          </w:rPr>
          <w:fldChar w:fldCharType="begin"/>
        </w:r>
        <w:r w:rsidR="004D398E">
          <w:rPr>
            <w:noProof/>
            <w:webHidden/>
          </w:rPr>
          <w:instrText xml:space="preserve"> PAGEREF _Toc80226363 \h </w:instrText>
        </w:r>
        <w:r w:rsidR="004D398E">
          <w:rPr>
            <w:noProof/>
            <w:webHidden/>
          </w:rPr>
        </w:r>
        <w:r w:rsidR="004D398E">
          <w:rPr>
            <w:noProof/>
            <w:webHidden/>
          </w:rPr>
          <w:fldChar w:fldCharType="separate"/>
        </w:r>
        <w:r w:rsidR="00FB1FF7">
          <w:rPr>
            <w:noProof/>
            <w:webHidden/>
          </w:rPr>
          <w:t>36</w:t>
        </w:r>
        <w:r w:rsidR="004D398E">
          <w:rPr>
            <w:noProof/>
            <w:webHidden/>
          </w:rPr>
          <w:fldChar w:fldCharType="end"/>
        </w:r>
      </w:hyperlink>
    </w:p>
    <w:p w14:paraId="55A400C8" w14:textId="4299ED1B" w:rsidR="00DC0860" w:rsidRDefault="00DE2DFE" w:rsidP="004D398E">
      <w:pPr>
        <w:pStyle w:val="TableofFigures"/>
        <w:tabs>
          <w:tab w:val="right" w:leader="dot" w:pos="7928"/>
        </w:tabs>
        <w:spacing w:line="360" w:lineRule="auto"/>
        <w:rPr>
          <w:noProof/>
        </w:rPr>
      </w:pPr>
      <w:hyperlink w:anchor="_Toc80226364" w:history="1">
        <w:r w:rsidR="004D398E" w:rsidRPr="00E720C1">
          <w:rPr>
            <w:rStyle w:val="Hyperlink"/>
            <w:noProof/>
          </w:rPr>
          <w:t>Tabel 2. 5 Simbol Activity Diagram</w:t>
        </w:r>
        <w:r w:rsidR="004D398E">
          <w:rPr>
            <w:noProof/>
            <w:webHidden/>
          </w:rPr>
          <w:tab/>
        </w:r>
        <w:r w:rsidR="004D398E">
          <w:rPr>
            <w:noProof/>
            <w:webHidden/>
          </w:rPr>
          <w:fldChar w:fldCharType="begin"/>
        </w:r>
        <w:r w:rsidR="004D398E">
          <w:rPr>
            <w:noProof/>
            <w:webHidden/>
          </w:rPr>
          <w:instrText xml:space="preserve"> PAGEREF _Toc80226364 \h </w:instrText>
        </w:r>
        <w:r w:rsidR="004D398E">
          <w:rPr>
            <w:noProof/>
            <w:webHidden/>
          </w:rPr>
        </w:r>
        <w:r w:rsidR="004D398E">
          <w:rPr>
            <w:noProof/>
            <w:webHidden/>
          </w:rPr>
          <w:fldChar w:fldCharType="separate"/>
        </w:r>
        <w:r w:rsidR="00FB1FF7">
          <w:rPr>
            <w:noProof/>
            <w:webHidden/>
          </w:rPr>
          <w:t>38</w:t>
        </w:r>
        <w:r w:rsidR="004D398E">
          <w:rPr>
            <w:noProof/>
            <w:webHidden/>
          </w:rPr>
          <w:fldChar w:fldCharType="end"/>
        </w:r>
      </w:hyperlink>
      <w:r w:rsidR="00DC0860">
        <w:fldChar w:fldCharType="end"/>
      </w:r>
      <w:r w:rsidR="00DC0860">
        <w:fldChar w:fldCharType="begin"/>
      </w:r>
      <w:r w:rsidR="00DC0860">
        <w:instrText xml:space="preserve"> TOC \h \z \c "Tabel 3." </w:instrText>
      </w:r>
      <w:r w:rsidR="00DC0860">
        <w:fldChar w:fldCharType="separate"/>
      </w:r>
    </w:p>
    <w:p w14:paraId="6C4570F0" w14:textId="34CD2FF6" w:rsidR="00DC0860" w:rsidRDefault="00DE2DFE" w:rsidP="004D398E">
      <w:pPr>
        <w:pStyle w:val="TableofFigures"/>
        <w:tabs>
          <w:tab w:val="right" w:leader="dot" w:pos="7928"/>
        </w:tabs>
        <w:spacing w:line="360" w:lineRule="auto"/>
        <w:jc w:val="both"/>
        <w:rPr>
          <w:noProof/>
        </w:rPr>
      </w:pPr>
      <w:hyperlink w:anchor="_Toc79605250" w:history="1">
        <w:r w:rsidR="00DC0860" w:rsidRPr="00BC0721">
          <w:rPr>
            <w:rStyle w:val="Hyperlink"/>
            <w:noProof/>
          </w:rPr>
          <w:t>Tabel 3. 1 Spesifikasi Perangkat Keras</w:t>
        </w:r>
        <w:r w:rsidR="00DC0860">
          <w:rPr>
            <w:noProof/>
            <w:webHidden/>
          </w:rPr>
          <w:tab/>
        </w:r>
        <w:r w:rsidR="00DC0860">
          <w:rPr>
            <w:noProof/>
            <w:webHidden/>
          </w:rPr>
          <w:fldChar w:fldCharType="begin"/>
        </w:r>
        <w:r w:rsidR="00DC0860">
          <w:rPr>
            <w:noProof/>
            <w:webHidden/>
          </w:rPr>
          <w:instrText xml:space="preserve"> PAGEREF _Toc79605250 \h </w:instrText>
        </w:r>
        <w:r w:rsidR="00DC0860">
          <w:rPr>
            <w:noProof/>
            <w:webHidden/>
          </w:rPr>
        </w:r>
        <w:r w:rsidR="00DC0860">
          <w:rPr>
            <w:noProof/>
            <w:webHidden/>
          </w:rPr>
          <w:fldChar w:fldCharType="separate"/>
        </w:r>
        <w:r w:rsidR="00FB1FF7">
          <w:rPr>
            <w:noProof/>
            <w:webHidden/>
          </w:rPr>
          <w:t>44</w:t>
        </w:r>
        <w:r w:rsidR="00DC0860">
          <w:rPr>
            <w:noProof/>
            <w:webHidden/>
          </w:rPr>
          <w:fldChar w:fldCharType="end"/>
        </w:r>
      </w:hyperlink>
      <w:r w:rsidR="00DC0860">
        <w:fldChar w:fldCharType="end"/>
      </w:r>
      <w:r w:rsidR="00DC0860">
        <w:fldChar w:fldCharType="begin"/>
      </w:r>
      <w:r w:rsidR="00DC0860">
        <w:instrText xml:space="preserve"> TOC \h \z \c "Tabel 4." </w:instrText>
      </w:r>
      <w:r w:rsidR="00DC0860">
        <w:fldChar w:fldCharType="separate"/>
      </w:r>
    </w:p>
    <w:p w14:paraId="3F0A8646" w14:textId="5B3E516A" w:rsidR="00DC0860" w:rsidRDefault="00DE2DFE" w:rsidP="004D398E">
      <w:pPr>
        <w:pStyle w:val="TableofFigures"/>
        <w:tabs>
          <w:tab w:val="right" w:leader="dot" w:pos="7928"/>
        </w:tabs>
        <w:spacing w:line="360" w:lineRule="auto"/>
        <w:jc w:val="both"/>
        <w:rPr>
          <w:rFonts w:asciiTheme="minorHAnsi" w:eastAsiaTheme="minorEastAsia" w:hAnsiTheme="minorHAnsi" w:cstheme="minorBidi"/>
          <w:noProof/>
          <w:sz w:val="22"/>
          <w:szCs w:val="22"/>
          <w:lang w:val="en-ID" w:eastAsia="en-ID"/>
        </w:rPr>
      </w:pPr>
      <w:hyperlink w:anchor="_Toc79605262" w:history="1">
        <w:r w:rsidR="00DC0860" w:rsidRPr="00AC67ED">
          <w:rPr>
            <w:rStyle w:val="Hyperlink"/>
            <w:noProof/>
          </w:rPr>
          <w:t>Tabel 4. 1 Analisis Data</w:t>
        </w:r>
        <w:r w:rsidR="00DC0860">
          <w:rPr>
            <w:noProof/>
            <w:webHidden/>
          </w:rPr>
          <w:tab/>
        </w:r>
        <w:r w:rsidR="00DC0860">
          <w:rPr>
            <w:noProof/>
            <w:webHidden/>
          </w:rPr>
          <w:fldChar w:fldCharType="begin"/>
        </w:r>
        <w:r w:rsidR="00DC0860">
          <w:rPr>
            <w:noProof/>
            <w:webHidden/>
          </w:rPr>
          <w:instrText xml:space="preserve"> PAGEREF _Toc79605262 \h </w:instrText>
        </w:r>
        <w:r w:rsidR="00DC0860">
          <w:rPr>
            <w:noProof/>
            <w:webHidden/>
          </w:rPr>
        </w:r>
        <w:r w:rsidR="00DC0860">
          <w:rPr>
            <w:noProof/>
            <w:webHidden/>
          </w:rPr>
          <w:fldChar w:fldCharType="separate"/>
        </w:r>
        <w:r w:rsidR="00FB1FF7">
          <w:rPr>
            <w:noProof/>
            <w:webHidden/>
          </w:rPr>
          <w:t>58</w:t>
        </w:r>
        <w:r w:rsidR="00DC0860">
          <w:rPr>
            <w:noProof/>
            <w:webHidden/>
          </w:rPr>
          <w:fldChar w:fldCharType="end"/>
        </w:r>
      </w:hyperlink>
    </w:p>
    <w:p w14:paraId="11CDF23D" w14:textId="4CD6D0E2" w:rsidR="00DC0860" w:rsidRDefault="00DE2DFE" w:rsidP="004D398E">
      <w:pPr>
        <w:pStyle w:val="TableofFigures"/>
        <w:tabs>
          <w:tab w:val="right" w:leader="dot" w:pos="7928"/>
        </w:tabs>
        <w:spacing w:line="360" w:lineRule="auto"/>
        <w:jc w:val="both"/>
        <w:rPr>
          <w:rFonts w:asciiTheme="minorHAnsi" w:eastAsiaTheme="minorEastAsia" w:hAnsiTheme="minorHAnsi" w:cstheme="minorBidi"/>
          <w:noProof/>
          <w:sz w:val="22"/>
          <w:szCs w:val="22"/>
          <w:lang w:val="en-ID" w:eastAsia="en-ID"/>
        </w:rPr>
      </w:pPr>
      <w:hyperlink w:anchor="_Toc79605263" w:history="1">
        <w:r w:rsidR="00DC0860" w:rsidRPr="00AC67ED">
          <w:rPr>
            <w:rStyle w:val="Hyperlink"/>
            <w:noProof/>
          </w:rPr>
          <w:t>Tabel 4. 2 Skenario use case Login Admin</w:t>
        </w:r>
        <w:r w:rsidR="00DC0860">
          <w:rPr>
            <w:noProof/>
            <w:webHidden/>
          </w:rPr>
          <w:tab/>
        </w:r>
        <w:r w:rsidR="00DC0860">
          <w:rPr>
            <w:noProof/>
            <w:webHidden/>
          </w:rPr>
          <w:fldChar w:fldCharType="begin"/>
        </w:r>
        <w:r w:rsidR="00DC0860">
          <w:rPr>
            <w:noProof/>
            <w:webHidden/>
          </w:rPr>
          <w:instrText xml:space="preserve"> PAGEREF _Toc79605263 \h </w:instrText>
        </w:r>
        <w:r w:rsidR="00DC0860">
          <w:rPr>
            <w:noProof/>
            <w:webHidden/>
          </w:rPr>
        </w:r>
        <w:r w:rsidR="00DC0860">
          <w:rPr>
            <w:noProof/>
            <w:webHidden/>
          </w:rPr>
          <w:fldChar w:fldCharType="separate"/>
        </w:r>
        <w:r w:rsidR="00FB1FF7">
          <w:rPr>
            <w:noProof/>
            <w:webHidden/>
          </w:rPr>
          <w:t>61</w:t>
        </w:r>
        <w:r w:rsidR="00DC0860">
          <w:rPr>
            <w:noProof/>
            <w:webHidden/>
          </w:rPr>
          <w:fldChar w:fldCharType="end"/>
        </w:r>
      </w:hyperlink>
    </w:p>
    <w:p w14:paraId="24D2DA97" w14:textId="07C337B9" w:rsidR="00DC0860" w:rsidRDefault="00DE2DFE" w:rsidP="004D398E">
      <w:pPr>
        <w:pStyle w:val="TableofFigures"/>
        <w:tabs>
          <w:tab w:val="right" w:leader="dot" w:pos="7928"/>
        </w:tabs>
        <w:spacing w:line="360" w:lineRule="auto"/>
        <w:jc w:val="both"/>
        <w:rPr>
          <w:rFonts w:asciiTheme="minorHAnsi" w:eastAsiaTheme="minorEastAsia" w:hAnsiTheme="minorHAnsi" w:cstheme="minorBidi"/>
          <w:noProof/>
          <w:sz w:val="22"/>
          <w:szCs w:val="22"/>
          <w:lang w:val="en-ID" w:eastAsia="en-ID"/>
        </w:rPr>
      </w:pPr>
      <w:hyperlink w:anchor="_Toc79605264" w:history="1">
        <w:r w:rsidR="00DC0860" w:rsidRPr="00AC67ED">
          <w:rPr>
            <w:rStyle w:val="Hyperlink"/>
            <w:noProof/>
          </w:rPr>
          <w:t>Tabel 4. 3 Skenario use case Home Admin</w:t>
        </w:r>
        <w:r w:rsidR="00DC0860">
          <w:rPr>
            <w:noProof/>
            <w:webHidden/>
          </w:rPr>
          <w:tab/>
        </w:r>
        <w:r w:rsidR="00DC0860">
          <w:rPr>
            <w:noProof/>
            <w:webHidden/>
          </w:rPr>
          <w:fldChar w:fldCharType="begin"/>
        </w:r>
        <w:r w:rsidR="00DC0860">
          <w:rPr>
            <w:noProof/>
            <w:webHidden/>
          </w:rPr>
          <w:instrText xml:space="preserve"> PAGEREF _Toc79605264 \h </w:instrText>
        </w:r>
        <w:r w:rsidR="00DC0860">
          <w:rPr>
            <w:noProof/>
            <w:webHidden/>
          </w:rPr>
        </w:r>
        <w:r w:rsidR="00DC0860">
          <w:rPr>
            <w:noProof/>
            <w:webHidden/>
          </w:rPr>
          <w:fldChar w:fldCharType="separate"/>
        </w:r>
        <w:r w:rsidR="00FB1FF7">
          <w:rPr>
            <w:noProof/>
            <w:webHidden/>
          </w:rPr>
          <w:t>61</w:t>
        </w:r>
        <w:r w:rsidR="00DC0860">
          <w:rPr>
            <w:noProof/>
            <w:webHidden/>
          </w:rPr>
          <w:fldChar w:fldCharType="end"/>
        </w:r>
      </w:hyperlink>
    </w:p>
    <w:p w14:paraId="481890D2" w14:textId="3AC50A7A" w:rsidR="00DC0860" w:rsidRDefault="00DE2DFE" w:rsidP="004D398E">
      <w:pPr>
        <w:pStyle w:val="TableofFigures"/>
        <w:tabs>
          <w:tab w:val="right" w:leader="dot" w:pos="7928"/>
        </w:tabs>
        <w:spacing w:line="360" w:lineRule="auto"/>
        <w:jc w:val="both"/>
        <w:rPr>
          <w:rFonts w:asciiTheme="minorHAnsi" w:eastAsiaTheme="minorEastAsia" w:hAnsiTheme="minorHAnsi" w:cstheme="minorBidi"/>
          <w:noProof/>
          <w:sz w:val="22"/>
          <w:szCs w:val="22"/>
          <w:lang w:val="en-ID" w:eastAsia="en-ID"/>
        </w:rPr>
      </w:pPr>
      <w:hyperlink w:anchor="_Toc79605265" w:history="1">
        <w:r w:rsidR="00DC0860" w:rsidRPr="00AC67ED">
          <w:rPr>
            <w:rStyle w:val="Hyperlink"/>
            <w:noProof/>
          </w:rPr>
          <w:t>Tabel 4. 4 Skenario use case Berkas Masuk</w:t>
        </w:r>
        <w:r w:rsidR="00DC0860">
          <w:rPr>
            <w:noProof/>
            <w:webHidden/>
          </w:rPr>
          <w:tab/>
        </w:r>
        <w:r w:rsidR="00DC0860">
          <w:rPr>
            <w:noProof/>
            <w:webHidden/>
          </w:rPr>
          <w:fldChar w:fldCharType="begin"/>
        </w:r>
        <w:r w:rsidR="00DC0860">
          <w:rPr>
            <w:noProof/>
            <w:webHidden/>
          </w:rPr>
          <w:instrText xml:space="preserve"> PAGEREF _Toc79605265 \h </w:instrText>
        </w:r>
        <w:r w:rsidR="00DC0860">
          <w:rPr>
            <w:noProof/>
            <w:webHidden/>
          </w:rPr>
        </w:r>
        <w:r w:rsidR="00DC0860">
          <w:rPr>
            <w:noProof/>
            <w:webHidden/>
          </w:rPr>
          <w:fldChar w:fldCharType="separate"/>
        </w:r>
        <w:r w:rsidR="00FB1FF7">
          <w:rPr>
            <w:noProof/>
            <w:webHidden/>
          </w:rPr>
          <w:t>62</w:t>
        </w:r>
        <w:r w:rsidR="00DC0860">
          <w:rPr>
            <w:noProof/>
            <w:webHidden/>
          </w:rPr>
          <w:fldChar w:fldCharType="end"/>
        </w:r>
      </w:hyperlink>
    </w:p>
    <w:p w14:paraId="7178AA71" w14:textId="28BE7C79" w:rsidR="00DC0860" w:rsidRDefault="00DE2DFE" w:rsidP="004D398E">
      <w:pPr>
        <w:pStyle w:val="TableofFigures"/>
        <w:tabs>
          <w:tab w:val="right" w:leader="dot" w:pos="7928"/>
        </w:tabs>
        <w:spacing w:line="360" w:lineRule="auto"/>
        <w:jc w:val="both"/>
        <w:rPr>
          <w:rFonts w:asciiTheme="minorHAnsi" w:eastAsiaTheme="minorEastAsia" w:hAnsiTheme="minorHAnsi" w:cstheme="minorBidi"/>
          <w:noProof/>
          <w:sz w:val="22"/>
          <w:szCs w:val="22"/>
          <w:lang w:val="en-ID" w:eastAsia="en-ID"/>
        </w:rPr>
      </w:pPr>
      <w:hyperlink w:anchor="_Toc79605266" w:history="1">
        <w:r w:rsidR="00DC0860" w:rsidRPr="00AC67ED">
          <w:rPr>
            <w:rStyle w:val="Hyperlink"/>
            <w:noProof/>
          </w:rPr>
          <w:t>Tabel 4. 5 Skenario use case Data Mahasiswa</w:t>
        </w:r>
        <w:r w:rsidR="00DC0860">
          <w:rPr>
            <w:noProof/>
            <w:webHidden/>
          </w:rPr>
          <w:tab/>
        </w:r>
        <w:r w:rsidR="00DC0860">
          <w:rPr>
            <w:noProof/>
            <w:webHidden/>
          </w:rPr>
          <w:fldChar w:fldCharType="begin"/>
        </w:r>
        <w:r w:rsidR="00DC0860">
          <w:rPr>
            <w:noProof/>
            <w:webHidden/>
          </w:rPr>
          <w:instrText xml:space="preserve"> PAGEREF _Toc79605266 \h </w:instrText>
        </w:r>
        <w:r w:rsidR="00DC0860">
          <w:rPr>
            <w:noProof/>
            <w:webHidden/>
          </w:rPr>
        </w:r>
        <w:r w:rsidR="00DC0860">
          <w:rPr>
            <w:noProof/>
            <w:webHidden/>
          </w:rPr>
          <w:fldChar w:fldCharType="separate"/>
        </w:r>
        <w:r w:rsidR="00FB1FF7">
          <w:rPr>
            <w:noProof/>
            <w:webHidden/>
          </w:rPr>
          <w:t>63</w:t>
        </w:r>
        <w:r w:rsidR="00DC0860">
          <w:rPr>
            <w:noProof/>
            <w:webHidden/>
          </w:rPr>
          <w:fldChar w:fldCharType="end"/>
        </w:r>
      </w:hyperlink>
    </w:p>
    <w:p w14:paraId="3D2FAF4E" w14:textId="2DA53E81" w:rsidR="00DC0860" w:rsidRDefault="00DE2DFE" w:rsidP="004D398E">
      <w:pPr>
        <w:pStyle w:val="TableofFigures"/>
        <w:tabs>
          <w:tab w:val="right" w:leader="dot" w:pos="7928"/>
        </w:tabs>
        <w:spacing w:line="360" w:lineRule="auto"/>
        <w:jc w:val="both"/>
        <w:rPr>
          <w:rFonts w:asciiTheme="minorHAnsi" w:eastAsiaTheme="minorEastAsia" w:hAnsiTheme="minorHAnsi" w:cstheme="minorBidi"/>
          <w:noProof/>
          <w:sz w:val="22"/>
          <w:szCs w:val="22"/>
          <w:lang w:val="en-ID" w:eastAsia="en-ID"/>
        </w:rPr>
      </w:pPr>
      <w:hyperlink w:anchor="_Toc79605267" w:history="1">
        <w:r w:rsidR="00DC0860" w:rsidRPr="00AC67ED">
          <w:rPr>
            <w:rStyle w:val="Hyperlink"/>
            <w:noProof/>
          </w:rPr>
          <w:t>Tabel 4. 6 Skenario use case Input Jadwal Sidang</w:t>
        </w:r>
        <w:r w:rsidR="00DC0860">
          <w:rPr>
            <w:noProof/>
            <w:webHidden/>
          </w:rPr>
          <w:tab/>
        </w:r>
        <w:r w:rsidR="00DC0860">
          <w:rPr>
            <w:noProof/>
            <w:webHidden/>
          </w:rPr>
          <w:fldChar w:fldCharType="begin"/>
        </w:r>
        <w:r w:rsidR="00DC0860">
          <w:rPr>
            <w:noProof/>
            <w:webHidden/>
          </w:rPr>
          <w:instrText xml:space="preserve"> PAGEREF _Toc79605267 \h </w:instrText>
        </w:r>
        <w:r w:rsidR="00DC0860">
          <w:rPr>
            <w:noProof/>
            <w:webHidden/>
          </w:rPr>
        </w:r>
        <w:r w:rsidR="00DC0860">
          <w:rPr>
            <w:noProof/>
            <w:webHidden/>
          </w:rPr>
          <w:fldChar w:fldCharType="separate"/>
        </w:r>
        <w:r w:rsidR="00FB1FF7">
          <w:rPr>
            <w:noProof/>
            <w:webHidden/>
          </w:rPr>
          <w:t>64</w:t>
        </w:r>
        <w:r w:rsidR="00DC0860">
          <w:rPr>
            <w:noProof/>
            <w:webHidden/>
          </w:rPr>
          <w:fldChar w:fldCharType="end"/>
        </w:r>
      </w:hyperlink>
    </w:p>
    <w:p w14:paraId="69651FB8" w14:textId="520B27C3" w:rsidR="00DC0860" w:rsidRDefault="00DE2DFE" w:rsidP="004D398E">
      <w:pPr>
        <w:pStyle w:val="TableofFigures"/>
        <w:tabs>
          <w:tab w:val="right" w:leader="dot" w:pos="7928"/>
        </w:tabs>
        <w:spacing w:line="360" w:lineRule="auto"/>
        <w:jc w:val="both"/>
        <w:rPr>
          <w:rFonts w:asciiTheme="minorHAnsi" w:eastAsiaTheme="minorEastAsia" w:hAnsiTheme="minorHAnsi" w:cstheme="minorBidi"/>
          <w:noProof/>
          <w:sz w:val="22"/>
          <w:szCs w:val="22"/>
          <w:lang w:val="en-ID" w:eastAsia="en-ID"/>
        </w:rPr>
      </w:pPr>
      <w:hyperlink w:anchor="_Toc79605268" w:history="1">
        <w:r w:rsidR="00DC0860" w:rsidRPr="00AC67ED">
          <w:rPr>
            <w:rStyle w:val="Hyperlink"/>
            <w:noProof/>
          </w:rPr>
          <w:t>Tabel 4. 7 Skenario use case Jadwal Sidang</w:t>
        </w:r>
        <w:r w:rsidR="00DC0860">
          <w:rPr>
            <w:noProof/>
            <w:webHidden/>
          </w:rPr>
          <w:tab/>
        </w:r>
        <w:r w:rsidR="00DC0860">
          <w:rPr>
            <w:noProof/>
            <w:webHidden/>
          </w:rPr>
          <w:fldChar w:fldCharType="begin"/>
        </w:r>
        <w:r w:rsidR="00DC0860">
          <w:rPr>
            <w:noProof/>
            <w:webHidden/>
          </w:rPr>
          <w:instrText xml:space="preserve"> PAGEREF _Toc79605268 \h </w:instrText>
        </w:r>
        <w:r w:rsidR="00DC0860">
          <w:rPr>
            <w:noProof/>
            <w:webHidden/>
          </w:rPr>
        </w:r>
        <w:r w:rsidR="00DC0860">
          <w:rPr>
            <w:noProof/>
            <w:webHidden/>
          </w:rPr>
          <w:fldChar w:fldCharType="separate"/>
        </w:r>
        <w:r w:rsidR="00FB1FF7">
          <w:rPr>
            <w:noProof/>
            <w:webHidden/>
          </w:rPr>
          <w:t>65</w:t>
        </w:r>
        <w:r w:rsidR="00DC0860">
          <w:rPr>
            <w:noProof/>
            <w:webHidden/>
          </w:rPr>
          <w:fldChar w:fldCharType="end"/>
        </w:r>
      </w:hyperlink>
    </w:p>
    <w:p w14:paraId="677ED49F" w14:textId="7A908C62" w:rsidR="00DC0860" w:rsidRDefault="00DE2DFE" w:rsidP="004D398E">
      <w:pPr>
        <w:pStyle w:val="TableofFigures"/>
        <w:tabs>
          <w:tab w:val="right" w:leader="dot" w:pos="7928"/>
        </w:tabs>
        <w:spacing w:line="360" w:lineRule="auto"/>
        <w:jc w:val="both"/>
        <w:rPr>
          <w:rFonts w:asciiTheme="minorHAnsi" w:eastAsiaTheme="minorEastAsia" w:hAnsiTheme="minorHAnsi" w:cstheme="minorBidi"/>
          <w:noProof/>
          <w:sz w:val="22"/>
          <w:szCs w:val="22"/>
          <w:lang w:val="en-ID" w:eastAsia="en-ID"/>
        </w:rPr>
      </w:pPr>
      <w:hyperlink w:anchor="_Toc79605269" w:history="1">
        <w:r w:rsidR="00DC0860" w:rsidRPr="00AC67ED">
          <w:rPr>
            <w:rStyle w:val="Hyperlink"/>
            <w:noProof/>
          </w:rPr>
          <w:t>Tabel 4. 8 Skenario use case Pesan Admin</w:t>
        </w:r>
        <w:r w:rsidR="00DC0860">
          <w:rPr>
            <w:noProof/>
            <w:webHidden/>
          </w:rPr>
          <w:tab/>
        </w:r>
        <w:r w:rsidR="00DC0860">
          <w:rPr>
            <w:noProof/>
            <w:webHidden/>
          </w:rPr>
          <w:fldChar w:fldCharType="begin"/>
        </w:r>
        <w:r w:rsidR="00DC0860">
          <w:rPr>
            <w:noProof/>
            <w:webHidden/>
          </w:rPr>
          <w:instrText xml:space="preserve"> PAGEREF _Toc79605269 \h </w:instrText>
        </w:r>
        <w:r w:rsidR="00DC0860">
          <w:rPr>
            <w:noProof/>
            <w:webHidden/>
          </w:rPr>
        </w:r>
        <w:r w:rsidR="00DC0860">
          <w:rPr>
            <w:noProof/>
            <w:webHidden/>
          </w:rPr>
          <w:fldChar w:fldCharType="separate"/>
        </w:r>
        <w:r w:rsidR="00FB1FF7">
          <w:rPr>
            <w:noProof/>
            <w:webHidden/>
          </w:rPr>
          <w:t>65</w:t>
        </w:r>
        <w:r w:rsidR="00DC0860">
          <w:rPr>
            <w:noProof/>
            <w:webHidden/>
          </w:rPr>
          <w:fldChar w:fldCharType="end"/>
        </w:r>
      </w:hyperlink>
    </w:p>
    <w:p w14:paraId="07AFBE7E" w14:textId="78028483" w:rsidR="00DC0860" w:rsidRDefault="00DE2DFE" w:rsidP="004D398E">
      <w:pPr>
        <w:pStyle w:val="TableofFigures"/>
        <w:tabs>
          <w:tab w:val="right" w:leader="dot" w:pos="7928"/>
        </w:tabs>
        <w:spacing w:line="360" w:lineRule="auto"/>
        <w:jc w:val="both"/>
        <w:rPr>
          <w:rFonts w:asciiTheme="minorHAnsi" w:eastAsiaTheme="minorEastAsia" w:hAnsiTheme="minorHAnsi" w:cstheme="minorBidi"/>
          <w:noProof/>
          <w:sz w:val="22"/>
          <w:szCs w:val="22"/>
          <w:lang w:val="en-ID" w:eastAsia="en-ID"/>
        </w:rPr>
      </w:pPr>
      <w:hyperlink w:anchor="_Toc79605270" w:history="1">
        <w:r w:rsidR="00DC0860" w:rsidRPr="00AC67ED">
          <w:rPr>
            <w:rStyle w:val="Hyperlink"/>
            <w:noProof/>
          </w:rPr>
          <w:t>Tabel 4. 9 Skenario use case update Info Admin</w:t>
        </w:r>
        <w:r w:rsidR="00DC0860">
          <w:rPr>
            <w:noProof/>
            <w:webHidden/>
          </w:rPr>
          <w:tab/>
        </w:r>
        <w:r w:rsidR="00DC0860">
          <w:rPr>
            <w:noProof/>
            <w:webHidden/>
          </w:rPr>
          <w:fldChar w:fldCharType="begin"/>
        </w:r>
        <w:r w:rsidR="00DC0860">
          <w:rPr>
            <w:noProof/>
            <w:webHidden/>
          </w:rPr>
          <w:instrText xml:space="preserve"> PAGEREF _Toc79605270 \h </w:instrText>
        </w:r>
        <w:r w:rsidR="00DC0860">
          <w:rPr>
            <w:noProof/>
            <w:webHidden/>
          </w:rPr>
        </w:r>
        <w:r w:rsidR="00DC0860">
          <w:rPr>
            <w:noProof/>
            <w:webHidden/>
          </w:rPr>
          <w:fldChar w:fldCharType="separate"/>
        </w:r>
        <w:r w:rsidR="00FB1FF7">
          <w:rPr>
            <w:noProof/>
            <w:webHidden/>
          </w:rPr>
          <w:t>66</w:t>
        </w:r>
        <w:r w:rsidR="00DC0860">
          <w:rPr>
            <w:noProof/>
            <w:webHidden/>
          </w:rPr>
          <w:fldChar w:fldCharType="end"/>
        </w:r>
      </w:hyperlink>
    </w:p>
    <w:p w14:paraId="7C2B9C5F" w14:textId="5E878802" w:rsidR="00DC0860" w:rsidRDefault="00DE2DFE" w:rsidP="004D398E">
      <w:pPr>
        <w:pStyle w:val="TableofFigures"/>
        <w:tabs>
          <w:tab w:val="right" w:leader="dot" w:pos="7928"/>
        </w:tabs>
        <w:spacing w:line="360" w:lineRule="auto"/>
        <w:jc w:val="both"/>
        <w:rPr>
          <w:rFonts w:asciiTheme="minorHAnsi" w:eastAsiaTheme="minorEastAsia" w:hAnsiTheme="minorHAnsi" w:cstheme="minorBidi"/>
          <w:noProof/>
          <w:sz w:val="22"/>
          <w:szCs w:val="22"/>
          <w:lang w:val="en-ID" w:eastAsia="en-ID"/>
        </w:rPr>
      </w:pPr>
      <w:hyperlink w:anchor="_Toc79605271" w:history="1">
        <w:r w:rsidR="00DC0860" w:rsidRPr="00AC67ED">
          <w:rPr>
            <w:rStyle w:val="Hyperlink"/>
            <w:noProof/>
          </w:rPr>
          <w:t>Tabel 4. 10 Skenario use case Login Mahasiswa</w:t>
        </w:r>
        <w:r w:rsidR="00DC0860">
          <w:rPr>
            <w:noProof/>
            <w:webHidden/>
          </w:rPr>
          <w:tab/>
        </w:r>
        <w:r w:rsidR="00DC0860">
          <w:rPr>
            <w:noProof/>
            <w:webHidden/>
          </w:rPr>
          <w:fldChar w:fldCharType="begin"/>
        </w:r>
        <w:r w:rsidR="00DC0860">
          <w:rPr>
            <w:noProof/>
            <w:webHidden/>
          </w:rPr>
          <w:instrText xml:space="preserve"> PAGEREF _Toc79605271 \h </w:instrText>
        </w:r>
        <w:r w:rsidR="00DC0860">
          <w:rPr>
            <w:noProof/>
            <w:webHidden/>
          </w:rPr>
        </w:r>
        <w:r w:rsidR="00DC0860">
          <w:rPr>
            <w:noProof/>
            <w:webHidden/>
          </w:rPr>
          <w:fldChar w:fldCharType="separate"/>
        </w:r>
        <w:r w:rsidR="00FB1FF7">
          <w:rPr>
            <w:noProof/>
            <w:webHidden/>
          </w:rPr>
          <w:t>67</w:t>
        </w:r>
        <w:r w:rsidR="00DC0860">
          <w:rPr>
            <w:noProof/>
            <w:webHidden/>
          </w:rPr>
          <w:fldChar w:fldCharType="end"/>
        </w:r>
      </w:hyperlink>
    </w:p>
    <w:p w14:paraId="301AD5FC" w14:textId="237BB58C" w:rsidR="00DC0860" w:rsidRDefault="00DE2DFE" w:rsidP="004D398E">
      <w:pPr>
        <w:pStyle w:val="TableofFigures"/>
        <w:tabs>
          <w:tab w:val="right" w:leader="dot" w:pos="7928"/>
        </w:tabs>
        <w:spacing w:line="360" w:lineRule="auto"/>
        <w:jc w:val="both"/>
        <w:rPr>
          <w:rFonts w:asciiTheme="minorHAnsi" w:eastAsiaTheme="minorEastAsia" w:hAnsiTheme="minorHAnsi" w:cstheme="minorBidi"/>
          <w:noProof/>
          <w:sz w:val="22"/>
          <w:szCs w:val="22"/>
          <w:lang w:val="en-ID" w:eastAsia="en-ID"/>
        </w:rPr>
      </w:pPr>
      <w:hyperlink w:anchor="_Toc79605272" w:history="1">
        <w:r w:rsidR="00DC0860" w:rsidRPr="00AC67ED">
          <w:rPr>
            <w:rStyle w:val="Hyperlink"/>
            <w:noProof/>
          </w:rPr>
          <w:t>Tabel 4. 11 Skenario use case Registrasi</w:t>
        </w:r>
        <w:r w:rsidR="00DC0860">
          <w:rPr>
            <w:noProof/>
            <w:webHidden/>
          </w:rPr>
          <w:tab/>
        </w:r>
        <w:r w:rsidR="00DC0860">
          <w:rPr>
            <w:noProof/>
            <w:webHidden/>
          </w:rPr>
          <w:fldChar w:fldCharType="begin"/>
        </w:r>
        <w:r w:rsidR="00DC0860">
          <w:rPr>
            <w:noProof/>
            <w:webHidden/>
          </w:rPr>
          <w:instrText xml:space="preserve"> PAGEREF _Toc79605272 \h </w:instrText>
        </w:r>
        <w:r w:rsidR="00DC0860">
          <w:rPr>
            <w:noProof/>
            <w:webHidden/>
          </w:rPr>
        </w:r>
        <w:r w:rsidR="00DC0860">
          <w:rPr>
            <w:noProof/>
            <w:webHidden/>
          </w:rPr>
          <w:fldChar w:fldCharType="separate"/>
        </w:r>
        <w:r w:rsidR="00FB1FF7">
          <w:rPr>
            <w:noProof/>
            <w:webHidden/>
          </w:rPr>
          <w:t>68</w:t>
        </w:r>
        <w:r w:rsidR="00DC0860">
          <w:rPr>
            <w:noProof/>
            <w:webHidden/>
          </w:rPr>
          <w:fldChar w:fldCharType="end"/>
        </w:r>
      </w:hyperlink>
    </w:p>
    <w:p w14:paraId="108FE690" w14:textId="33F45082" w:rsidR="00DC0860" w:rsidRDefault="00DE2DFE" w:rsidP="004D398E">
      <w:pPr>
        <w:pStyle w:val="TableofFigures"/>
        <w:tabs>
          <w:tab w:val="right" w:leader="dot" w:pos="7928"/>
        </w:tabs>
        <w:spacing w:line="360" w:lineRule="auto"/>
        <w:jc w:val="both"/>
        <w:rPr>
          <w:rFonts w:asciiTheme="minorHAnsi" w:eastAsiaTheme="minorEastAsia" w:hAnsiTheme="minorHAnsi" w:cstheme="minorBidi"/>
          <w:noProof/>
          <w:sz w:val="22"/>
          <w:szCs w:val="22"/>
          <w:lang w:val="en-ID" w:eastAsia="en-ID"/>
        </w:rPr>
      </w:pPr>
      <w:hyperlink w:anchor="_Toc79605273" w:history="1">
        <w:r w:rsidR="00DC0860" w:rsidRPr="00AC67ED">
          <w:rPr>
            <w:rStyle w:val="Hyperlink"/>
            <w:noProof/>
          </w:rPr>
          <w:t>Tabel 4. 12 Skenario Use Case  home</w:t>
        </w:r>
        <w:r w:rsidR="00DC0860">
          <w:rPr>
            <w:noProof/>
            <w:webHidden/>
          </w:rPr>
          <w:tab/>
        </w:r>
        <w:r w:rsidR="00DC0860">
          <w:rPr>
            <w:noProof/>
            <w:webHidden/>
          </w:rPr>
          <w:fldChar w:fldCharType="begin"/>
        </w:r>
        <w:r w:rsidR="00DC0860">
          <w:rPr>
            <w:noProof/>
            <w:webHidden/>
          </w:rPr>
          <w:instrText xml:space="preserve"> PAGEREF _Toc79605273 \h </w:instrText>
        </w:r>
        <w:r w:rsidR="00DC0860">
          <w:rPr>
            <w:noProof/>
            <w:webHidden/>
          </w:rPr>
        </w:r>
        <w:r w:rsidR="00DC0860">
          <w:rPr>
            <w:noProof/>
            <w:webHidden/>
          </w:rPr>
          <w:fldChar w:fldCharType="separate"/>
        </w:r>
        <w:r w:rsidR="00FB1FF7">
          <w:rPr>
            <w:noProof/>
            <w:webHidden/>
          </w:rPr>
          <w:t>68</w:t>
        </w:r>
        <w:r w:rsidR="00DC0860">
          <w:rPr>
            <w:noProof/>
            <w:webHidden/>
          </w:rPr>
          <w:fldChar w:fldCharType="end"/>
        </w:r>
      </w:hyperlink>
    </w:p>
    <w:p w14:paraId="7B8CD6C2" w14:textId="19B14CFC" w:rsidR="00DC0860" w:rsidRDefault="00DE2DFE" w:rsidP="004D398E">
      <w:pPr>
        <w:pStyle w:val="TableofFigures"/>
        <w:tabs>
          <w:tab w:val="right" w:leader="dot" w:pos="7928"/>
        </w:tabs>
        <w:spacing w:line="360" w:lineRule="auto"/>
        <w:jc w:val="both"/>
        <w:rPr>
          <w:rFonts w:asciiTheme="minorHAnsi" w:eastAsiaTheme="minorEastAsia" w:hAnsiTheme="minorHAnsi" w:cstheme="minorBidi"/>
          <w:noProof/>
          <w:sz w:val="22"/>
          <w:szCs w:val="22"/>
          <w:lang w:val="en-ID" w:eastAsia="en-ID"/>
        </w:rPr>
      </w:pPr>
      <w:hyperlink w:anchor="_Toc79605274" w:history="1">
        <w:r w:rsidR="00DC0860" w:rsidRPr="00AC67ED">
          <w:rPr>
            <w:rStyle w:val="Hyperlink"/>
            <w:noProof/>
          </w:rPr>
          <w:t>Tabel 4. 13 Skenario Use Case  Persyaratan</w:t>
        </w:r>
        <w:r w:rsidR="00DC0860">
          <w:rPr>
            <w:noProof/>
            <w:webHidden/>
          </w:rPr>
          <w:tab/>
        </w:r>
        <w:r w:rsidR="00DC0860">
          <w:rPr>
            <w:noProof/>
            <w:webHidden/>
          </w:rPr>
          <w:fldChar w:fldCharType="begin"/>
        </w:r>
        <w:r w:rsidR="00DC0860">
          <w:rPr>
            <w:noProof/>
            <w:webHidden/>
          </w:rPr>
          <w:instrText xml:space="preserve"> PAGEREF _Toc79605274 \h </w:instrText>
        </w:r>
        <w:r w:rsidR="00DC0860">
          <w:rPr>
            <w:noProof/>
            <w:webHidden/>
          </w:rPr>
        </w:r>
        <w:r w:rsidR="00DC0860">
          <w:rPr>
            <w:noProof/>
            <w:webHidden/>
          </w:rPr>
          <w:fldChar w:fldCharType="separate"/>
        </w:r>
        <w:r w:rsidR="00FB1FF7">
          <w:rPr>
            <w:noProof/>
            <w:webHidden/>
          </w:rPr>
          <w:t>69</w:t>
        </w:r>
        <w:r w:rsidR="00DC0860">
          <w:rPr>
            <w:noProof/>
            <w:webHidden/>
          </w:rPr>
          <w:fldChar w:fldCharType="end"/>
        </w:r>
      </w:hyperlink>
    </w:p>
    <w:p w14:paraId="6517D65F" w14:textId="3F777DB0" w:rsidR="00DC0860" w:rsidRDefault="00DE2DFE" w:rsidP="004D398E">
      <w:pPr>
        <w:pStyle w:val="TableofFigures"/>
        <w:tabs>
          <w:tab w:val="right" w:leader="dot" w:pos="7928"/>
        </w:tabs>
        <w:spacing w:line="360" w:lineRule="auto"/>
        <w:jc w:val="both"/>
        <w:rPr>
          <w:rFonts w:asciiTheme="minorHAnsi" w:eastAsiaTheme="minorEastAsia" w:hAnsiTheme="minorHAnsi" w:cstheme="minorBidi"/>
          <w:noProof/>
          <w:sz w:val="22"/>
          <w:szCs w:val="22"/>
          <w:lang w:val="en-ID" w:eastAsia="en-ID"/>
        </w:rPr>
      </w:pPr>
      <w:hyperlink w:anchor="_Toc79605275" w:history="1">
        <w:r w:rsidR="00DC0860" w:rsidRPr="00AC67ED">
          <w:rPr>
            <w:rStyle w:val="Hyperlink"/>
            <w:noProof/>
          </w:rPr>
          <w:t>Tabel 4. 14 Skenario Use Case Pendaftaran</w:t>
        </w:r>
        <w:r w:rsidR="00DC0860">
          <w:rPr>
            <w:noProof/>
            <w:webHidden/>
          </w:rPr>
          <w:tab/>
        </w:r>
        <w:r w:rsidR="00DC0860">
          <w:rPr>
            <w:noProof/>
            <w:webHidden/>
          </w:rPr>
          <w:fldChar w:fldCharType="begin"/>
        </w:r>
        <w:r w:rsidR="00DC0860">
          <w:rPr>
            <w:noProof/>
            <w:webHidden/>
          </w:rPr>
          <w:instrText xml:space="preserve"> PAGEREF _Toc79605275 \h </w:instrText>
        </w:r>
        <w:r w:rsidR="00DC0860">
          <w:rPr>
            <w:noProof/>
            <w:webHidden/>
          </w:rPr>
        </w:r>
        <w:r w:rsidR="00DC0860">
          <w:rPr>
            <w:noProof/>
            <w:webHidden/>
          </w:rPr>
          <w:fldChar w:fldCharType="separate"/>
        </w:r>
        <w:r w:rsidR="00FB1FF7">
          <w:rPr>
            <w:noProof/>
            <w:webHidden/>
          </w:rPr>
          <w:t>70</w:t>
        </w:r>
        <w:r w:rsidR="00DC0860">
          <w:rPr>
            <w:noProof/>
            <w:webHidden/>
          </w:rPr>
          <w:fldChar w:fldCharType="end"/>
        </w:r>
      </w:hyperlink>
    </w:p>
    <w:p w14:paraId="5E87EB21" w14:textId="1A1A1C8B" w:rsidR="00DC0860" w:rsidRDefault="00DE2DFE" w:rsidP="004D398E">
      <w:pPr>
        <w:pStyle w:val="TableofFigures"/>
        <w:tabs>
          <w:tab w:val="right" w:leader="dot" w:pos="7928"/>
        </w:tabs>
        <w:spacing w:line="360" w:lineRule="auto"/>
        <w:jc w:val="both"/>
        <w:rPr>
          <w:rFonts w:asciiTheme="minorHAnsi" w:eastAsiaTheme="minorEastAsia" w:hAnsiTheme="minorHAnsi" w:cstheme="minorBidi"/>
          <w:noProof/>
          <w:sz w:val="22"/>
          <w:szCs w:val="22"/>
          <w:lang w:val="en-ID" w:eastAsia="en-ID"/>
        </w:rPr>
      </w:pPr>
      <w:hyperlink w:anchor="_Toc79605276" w:history="1">
        <w:r w:rsidR="00DC0860" w:rsidRPr="00AC67ED">
          <w:rPr>
            <w:rStyle w:val="Hyperlink"/>
            <w:noProof/>
          </w:rPr>
          <w:t>Tabel 4. 15 Skenario Use Case Profil</w:t>
        </w:r>
        <w:r w:rsidR="00DC0860">
          <w:rPr>
            <w:noProof/>
            <w:webHidden/>
          </w:rPr>
          <w:tab/>
        </w:r>
        <w:r w:rsidR="00DC0860">
          <w:rPr>
            <w:noProof/>
            <w:webHidden/>
          </w:rPr>
          <w:fldChar w:fldCharType="begin"/>
        </w:r>
        <w:r w:rsidR="00DC0860">
          <w:rPr>
            <w:noProof/>
            <w:webHidden/>
          </w:rPr>
          <w:instrText xml:space="preserve"> PAGEREF _Toc79605276 \h </w:instrText>
        </w:r>
        <w:r w:rsidR="00DC0860">
          <w:rPr>
            <w:noProof/>
            <w:webHidden/>
          </w:rPr>
        </w:r>
        <w:r w:rsidR="00DC0860">
          <w:rPr>
            <w:noProof/>
            <w:webHidden/>
          </w:rPr>
          <w:fldChar w:fldCharType="separate"/>
        </w:r>
        <w:r w:rsidR="00FB1FF7">
          <w:rPr>
            <w:noProof/>
            <w:webHidden/>
          </w:rPr>
          <w:t>70</w:t>
        </w:r>
        <w:r w:rsidR="00DC0860">
          <w:rPr>
            <w:noProof/>
            <w:webHidden/>
          </w:rPr>
          <w:fldChar w:fldCharType="end"/>
        </w:r>
      </w:hyperlink>
    </w:p>
    <w:p w14:paraId="1F542B0E" w14:textId="1E3953B8" w:rsidR="00DC0860" w:rsidRDefault="00DE2DFE" w:rsidP="004D398E">
      <w:pPr>
        <w:pStyle w:val="TableofFigures"/>
        <w:tabs>
          <w:tab w:val="right" w:leader="dot" w:pos="7928"/>
        </w:tabs>
        <w:spacing w:line="360" w:lineRule="auto"/>
        <w:jc w:val="both"/>
        <w:rPr>
          <w:rFonts w:asciiTheme="minorHAnsi" w:eastAsiaTheme="minorEastAsia" w:hAnsiTheme="minorHAnsi" w:cstheme="minorBidi"/>
          <w:noProof/>
          <w:sz w:val="22"/>
          <w:szCs w:val="22"/>
          <w:lang w:val="en-ID" w:eastAsia="en-ID"/>
        </w:rPr>
      </w:pPr>
      <w:hyperlink w:anchor="_Toc79605277" w:history="1">
        <w:r w:rsidR="00DC0860" w:rsidRPr="00AC67ED">
          <w:rPr>
            <w:rStyle w:val="Hyperlink"/>
            <w:noProof/>
          </w:rPr>
          <w:t>Tabel 4. 16 Skenario Use Case Pesan</w:t>
        </w:r>
        <w:r w:rsidR="00DC0860">
          <w:rPr>
            <w:noProof/>
            <w:webHidden/>
          </w:rPr>
          <w:tab/>
        </w:r>
        <w:r w:rsidR="00DC0860">
          <w:rPr>
            <w:noProof/>
            <w:webHidden/>
          </w:rPr>
          <w:fldChar w:fldCharType="begin"/>
        </w:r>
        <w:r w:rsidR="00DC0860">
          <w:rPr>
            <w:noProof/>
            <w:webHidden/>
          </w:rPr>
          <w:instrText xml:space="preserve"> PAGEREF _Toc79605277 \h </w:instrText>
        </w:r>
        <w:r w:rsidR="00DC0860">
          <w:rPr>
            <w:noProof/>
            <w:webHidden/>
          </w:rPr>
        </w:r>
        <w:r w:rsidR="00DC0860">
          <w:rPr>
            <w:noProof/>
            <w:webHidden/>
          </w:rPr>
          <w:fldChar w:fldCharType="separate"/>
        </w:r>
        <w:r w:rsidR="00FB1FF7">
          <w:rPr>
            <w:noProof/>
            <w:webHidden/>
          </w:rPr>
          <w:t>71</w:t>
        </w:r>
        <w:r w:rsidR="00DC0860">
          <w:rPr>
            <w:noProof/>
            <w:webHidden/>
          </w:rPr>
          <w:fldChar w:fldCharType="end"/>
        </w:r>
      </w:hyperlink>
    </w:p>
    <w:p w14:paraId="7B04784C" w14:textId="70FF8B13" w:rsidR="00DC0860" w:rsidRDefault="00DE2DFE" w:rsidP="004D398E">
      <w:pPr>
        <w:pStyle w:val="TableofFigures"/>
        <w:tabs>
          <w:tab w:val="right" w:leader="dot" w:pos="7928"/>
        </w:tabs>
        <w:spacing w:line="360" w:lineRule="auto"/>
        <w:jc w:val="both"/>
        <w:rPr>
          <w:rFonts w:asciiTheme="minorHAnsi" w:eastAsiaTheme="minorEastAsia" w:hAnsiTheme="minorHAnsi" w:cstheme="minorBidi"/>
          <w:noProof/>
          <w:sz w:val="22"/>
          <w:szCs w:val="22"/>
          <w:lang w:val="en-ID" w:eastAsia="en-ID"/>
        </w:rPr>
      </w:pPr>
      <w:hyperlink w:anchor="_Toc79605278" w:history="1">
        <w:r w:rsidR="00DC0860" w:rsidRPr="00AC67ED">
          <w:rPr>
            <w:rStyle w:val="Hyperlink"/>
            <w:noProof/>
          </w:rPr>
          <w:t>Tabel 4. 17 Skenario Use Case Info Jadwal Sidang</w:t>
        </w:r>
        <w:r w:rsidR="00DC0860">
          <w:rPr>
            <w:noProof/>
            <w:webHidden/>
          </w:rPr>
          <w:tab/>
        </w:r>
        <w:r w:rsidR="00DC0860">
          <w:rPr>
            <w:noProof/>
            <w:webHidden/>
          </w:rPr>
          <w:fldChar w:fldCharType="begin"/>
        </w:r>
        <w:r w:rsidR="00DC0860">
          <w:rPr>
            <w:noProof/>
            <w:webHidden/>
          </w:rPr>
          <w:instrText xml:space="preserve"> PAGEREF _Toc79605278 \h </w:instrText>
        </w:r>
        <w:r w:rsidR="00DC0860">
          <w:rPr>
            <w:noProof/>
            <w:webHidden/>
          </w:rPr>
        </w:r>
        <w:r w:rsidR="00DC0860">
          <w:rPr>
            <w:noProof/>
            <w:webHidden/>
          </w:rPr>
          <w:fldChar w:fldCharType="separate"/>
        </w:r>
        <w:r w:rsidR="00FB1FF7">
          <w:rPr>
            <w:noProof/>
            <w:webHidden/>
          </w:rPr>
          <w:t>72</w:t>
        </w:r>
        <w:r w:rsidR="00DC0860">
          <w:rPr>
            <w:noProof/>
            <w:webHidden/>
          </w:rPr>
          <w:fldChar w:fldCharType="end"/>
        </w:r>
      </w:hyperlink>
    </w:p>
    <w:p w14:paraId="7587EEFF" w14:textId="5F12AF29" w:rsidR="00DC0860" w:rsidRDefault="00DE2DFE" w:rsidP="004D398E">
      <w:pPr>
        <w:pStyle w:val="TableofFigures"/>
        <w:tabs>
          <w:tab w:val="right" w:leader="dot" w:pos="7928"/>
        </w:tabs>
        <w:spacing w:line="360" w:lineRule="auto"/>
        <w:jc w:val="both"/>
        <w:rPr>
          <w:rFonts w:asciiTheme="minorHAnsi" w:eastAsiaTheme="minorEastAsia" w:hAnsiTheme="minorHAnsi" w:cstheme="minorBidi"/>
          <w:noProof/>
          <w:sz w:val="22"/>
          <w:szCs w:val="22"/>
          <w:lang w:val="en-ID" w:eastAsia="en-ID"/>
        </w:rPr>
      </w:pPr>
      <w:hyperlink w:anchor="_Toc79605279" w:history="1">
        <w:r w:rsidR="00DC0860" w:rsidRPr="00AC67ED">
          <w:rPr>
            <w:rStyle w:val="Hyperlink"/>
            <w:noProof/>
          </w:rPr>
          <w:t>Tabel 4. 18 Skenario Use Case Tentang</w:t>
        </w:r>
        <w:r w:rsidR="00DC0860">
          <w:rPr>
            <w:noProof/>
            <w:webHidden/>
          </w:rPr>
          <w:tab/>
        </w:r>
        <w:r w:rsidR="00DC0860">
          <w:rPr>
            <w:noProof/>
            <w:webHidden/>
          </w:rPr>
          <w:fldChar w:fldCharType="begin"/>
        </w:r>
        <w:r w:rsidR="00DC0860">
          <w:rPr>
            <w:noProof/>
            <w:webHidden/>
          </w:rPr>
          <w:instrText xml:space="preserve"> PAGEREF _Toc79605279 \h </w:instrText>
        </w:r>
        <w:r w:rsidR="00DC0860">
          <w:rPr>
            <w:noProof/>
            <w:webHidden/>
          </w:rPr>
        </w:r>
        <w:r w:rsidR="00DC0860">
          <w:rPr>
            <w:noProof/>
            <w:webHidden/>
          </w:rPr>
          <w:fldChar w:fldCharType="separate"/>
        </w:r>
        <w:r w:rsidR="00FB1FF7">
          <w:rPr>
            <w:noProof/>
            <w:webHidden/>
          </w:rPr>
          <w:t>72</w:t>
        </w:r>
        <w:r w:rsidR="00DC0860">
          <w:rPr>
            <w:noProof/>
            <w:webHidden/>
          </w:rPr>
          <w:fldChar w:fldCharType="end"/>
        </w:r>
      </w:hyperlink>
    </w:p>
    <w:p w14:paraId="7AE8A259" w14:textId="47286DDF" w:rsidR="00DC0860" w:rsidRDefault="00DE2DFE" w:rsidP="004D398E">
      <w:pPr>
        <w:pStyle w:val="TableofFigures"/>
        <w:tabs>
          <w:tab w:val="right" w:leader="dot" w:pos="7928"/>
        </w:tabs>
        <w:spacing w:line="360" w:lineRule="auto"/>
        <w:jc w:val="both"/>
        <w:rPr>
          <w:rFonts w:asciiTheme="minorHAnsi" w:eastAsiaTheme="minorEastAsia" w:hAnsiTheme="minorHAnsi" w:cstheme="minorBidi"/>
          <w:noProof/>
          <w:sz w:val="22"/>
          <w:szCs w:val="22"/>
          <w:lang w:val="en-ID" w:eastAsia="en-ID"/>
        </w:rPr>
      </w:pPr>
      <w:hyperlink w:anchor="_Toc79605280" w:history="1">
        <w:r w:rsidR="00DC0860" w:rsidRPr="00AC67ED">
          <w:rPr>
            <w:rStyle w:val="Hyperlink"/>
            <w:noProof/>
          </w:rPr>
          <w:t>Tabel 4. 19 Tabel Login Admin</w:t>
        </w:r>
        <w:r w:rsidR="00DC0860">
          <w:rPr>
            <w:noProof/>
            <w:webHidden/>
          </w:rPr>
          <w:tab/>
        </w:r>
        <w:r w:rsidR="00DC0860">
          <w:rPr>
            <w:noProof/>
            <w:webHidden/>
          </w:rPr>
          <w:fldChar w:fldCharType="begin"/>
        </w:r>
        <w:r w:rsidR="00DC0860">
          <w:rPr>
            <w:noProof/>
            <w:webHidden/>
          </w:rPr>
          <w:instrText xml:space="preserve"> PAGEREF _Toc79605280 \h </w:instrText>
        </w:r>
        <w:r w:rsidR="00DC0860">
          <w:rPr>
            <w:noProof/>
            <w:webHidden/>
          </w:rPr>
        </w:r>
        <w:r w:rsidR="00DC0860">
          <w:rPr>
            <w:noProof/>
            <w:webHidden/>
          </w:rPr>
          <w:fldChar w:fldCharType="separate"/>
        </w:r>
        <w:r w:rsidR="00FB1FF7">
          <w:rPr>
            <w:noProof/>
            <w:webHidden/>
          </w:rPr>
          <w:t>83</w:t>
        </w:r>
        <w:r w:rsidR="00DC0860">
          <w:rPr>
            <w:noProof/>
            <w:webHidden/>
          </w:rPr>
          <w:fldChar w:fldCharType="end"/>
        </w:r>
      </w:hyperlink>
    </w:p>
    <w:p w14:paraId="49A917F5" w14:textId="624251C3" w:rsidR="00DC0860" w:rsidRDefault="00DE2DFE" w:rsidP="004D398E">
      <w:pPr>
        <w:pStyle w:val="TableofFigures"/>
        <w:tabs>
          <w:tab w:val="right" w:leader="dot" w:pos="7928"/>
        </w:tabs>
        <w:spacing w:line="360" w:lineRule="auto"/>
        <w:jc w:val="both"/>
        <w:rPr>
          <w:rFonts w:asciiTheme="minorHAnsi" w:eastAsiaTheme="minorEastAsia" w:hAnsiTheme="minorHAnsi" w:cstheme="minorBidi"/>
          <w:noProof/>
          <w:sz w:val="22"/>
          <w:szCs w:val="22"/>
          <w:lang w:val="en-ID" w:eastAsia="en-ID"/>
        </w:rPr>
      </w:pPr>
      <w:hyperlink w:anchor="_Toc79605281" w:history="1">
        <w:r w:rsidR="00DC0860" w:rsidRPr="00AC67ED">
          <w:rPr>
            <w:rStyle w:val="Hyperlink"/>
            <w:noProof/>
          </w:rPr>
          <w:t>Tabel 4. 20 Tabel  Login Mahasiswa</w:t>
        </w:r>
        <w:r w:rsidR="00DC0860">
          <w:rPr>
            <w:noProof/>
            <w:webHidden/>
          </w:rPr>
          <w:tab/>
        </w:r>
        <w:r w:rsidR="00DC0860">
          <w:rPr>
            <w:noProof/>
            <w:webHidden/>
          </w:rPr>
          <w:fldChar w:fldCharType="begin"/>
        </w:r>
        <w:r w:rsidR="00DC0860">
          <w:rPr>
            <w:noProof/>
            <w:webHidden/>
          </w:rPr>
          <w:instrText xml:space="preserve"> PAGEREF _Toc79605281 \h </w:instrText>
        </w:r>
        <w:r w:rsidR="00DC0860">
          <w:rPr>
            <w:noProof/>
            <w:webHidden/>
          </w:rPr>
        </w:r>
        <w:r w:rsidR="00DC0860">
          <w:rPr>
            <w:noProof/>
            <w:webHidden/>
          </w:rPr>
          <w:fldChar w:fldCharType="separate"/>
        </w:r>
        <w:r w:rsidR="00FB1FF7">
          <w:rPr>
            <w:noProof/>
            <w:webHidden/>
          </w:rPr>
          <w:t>84</w:t>
        </w:r>
        <w:r w:rsidR="00DC0860">
          <w:rPr>
            <w:noProof/>
            <w:webHidden/>
          </w:rPr>
          <w:fldChar w:fldCharType="end"/>
        </w:r>
      </w:hyperlink>
    </w:p>
    <w:p w14:paraId="7708F3EF" w14:textId="4801CDF2" w:rsidR="00DC0860" w:rsidRDefault="00DE2DFE" w:rsidP="004D398E">
      <w:pPr>
        <w:pStyle w:val="TableofFigures"/>
        <w:tabs>
          <w:tab w:val="right" w:leader="dot" w:pos="7928"/>
        </w:tabs>
        <w:spacing w:line="360" w:lineRule="auto"/>
        <w:jc w:val="both"/>
        <w:rPr>
          <w:rFonts w:asciiTheme="minorHAnsi" w:eastAsiaTheme="minorEastAsia" w:hAnsiTheme="minorHAnsi" w:cstheme="minorBidi"/>
          <w:noProof/>
          <w:sz w:val="22"/>
          <w:szCs w:val="22"/>
          <w:lang w:val="en-ID" w:eastAsia="en-ID"/>
        </w:rPr>
      </w:pPr>
      <w:hyperlink w:anchor="_Toc79605282" w:history="1">
        <w:r w:rsidR="00DC0860" w:rsidRPr="00AC67ED">
          <w:rPr>
            <w:rStyle w:val="Hyperlink"/>
            <w:noProof/>
          </w:rPr>
          <w:t>Tabel 4. 21 Tabel File</w:t>
        </w:r>
        <w:r w:rsidR="00DC0860">
          <w:rPr>
            <w:noProof/>
            <w:webHidden/>
          </w:rPr>
          <w:tab/>
        </w:r>
        <w:r w:rsidR="00DC0860">
          <w:rPr>
            <w:noProof/>
            <w:webHidden/>
          </w:rPr>
          <w:fldChar w:fldCharType="begin"/>
        </w:r>
        <w:r w:rsidR="00DC0860">
          <w:rPr>
            <w:noProof/>
            <w:webHidden/>
          </w:rPr>
          <w:instrText xml:space="preserve"> PAGEREF _Toc79605282 \h </w:instrText>
        </w:r>
        <w:r w:rsidR="00DC0860">
          <w:rPr>
            <w:noProof/>
            <w:webHidden/>
          </w:rPr>
        </w:r>
        <w:r w:rsidR="00DC0860">
          <w:rPr>
            <w:noProof/>
            <w:webHidden/>
          </w:rPr>
          <w:fldChar w:fldCharType="separate"/>
        </w:r>
        <w:r w:rsidR="00FB1FF7">
          <w:rPr>
            <w:noProof/>
            <w:webHidden/>
          </w:rPr>
          <w:t>84</w:t>
        </w:r>
        <w:r w:rsidR="00DC0860">
          <w:rPr>
            <w:noProof/>
            <w:webHidden/>
          </w:rPr>
          <w:fldChar w:fldCharType="end"/>
        </w:r>
      </w:hyperlink>
    </w:p>
    <w:p w14:paraId="2D83012D" w14:textId="164904D7" w:rsidR="00DC0860" w:rsidRDefault="00DE2DFE" w:rsidP="004D398E">
      <w:pPr>
        <w:pStyle w:val="TableofFigures"/>
        <w:tabs>
          <w:tab w:val="right" w:leader="dot" w:pos="7928"/>
        </w:tabs>
        <w:spacing w:line="360" w:lineRule="auto"/>
        <w:jc w:val="both"/>
        <w:rPr>
          <w:rFonts w:asciiTheme="minorHAnsi" w:eastAsiaTheme="minorEastAsia" w:hAnsiTheme="minorHAnsi" w:cstheme="minorBidi"/>
          <w:noProof/>
          <w:sz w:val="22"/>
          <w:szCs w:val="22"/>
          <w:lang w:val="en-ID" w:eastAsia="en-ID"/>
        </w:rPr>
      </w:pPr>
      <w:hyperlink w:anchor="_Toc79605283" w:history="1">
        <w:r w:rsidR="00DC0860" w:rsidRPr="00AC67ED">
          <w:rPr>
            <w:rStyle w:val="Hyperlink"/>
            <w:noProof/>
          </w:rPr>
          <w:t>Tabel 4. 22 Tabel Jadwal_Proposal</w:t>
        </w:r>
        <w:r w:rsidR="00DC0860">
          <w:rPr>
            <w:noProof/>
            <w:webHidden/>
          </w:rPr>
          <w:tab/>
        </w:r>
        <w:r w:rsidR="00DC0860">
          <w:rPr>
            <w:noProof/>
            <w:webHidden/>
          </w:rPr>
          <w:fldChar w:fldCharType="begin"/>
        </w:r>
        <w:r w:rsidR="00DC0860">
          <w:rPr>
            <w:noProof/>
            <w:webHidden/>
          </w:rPr>
          <w:instrText xml:space="preserve"> PAGEREF _Toc79605283 \h </w:instrText>
        </w:r>
        <w:r w:rsidR="00DC0860">
          <w:rPr>
            <w:noProof/>
            <w:webHidden/>
          </w:rPr>
        </w:r>
        <w:r w:rsidR="00DC0860">
          <w:rPr>
            <w:noProof/>
            <w:webHidden/>
          </w:rPr>
          <w:fldChar w:fldCharType="separate"/>
        </w:r>
        <w:r w:rsidR="00FB1FF7">
          <w:rPr>
            <w:noProof/>
            <w:webHidden/>
          </w:rPr>
          <w:t>85</w:t>
        </w:r>
        <w:r w:rsidR="00DC0860">
          <w:rPr>
            <w:noProof/>
            <w:webHidden/>
          </w:rPr>
          <w:fldChar w:fldCharType="end"/>
        </w:r>
      </w:hyperlink>
    </w:p>
    <w:p w14:paraId="15D0DDD0" w14:textId="0B8A072E" w:rsidR="00DC0860" w:rsidRDefault="00DE2DFE" w:rsidP="004D398E">
      <w:pPr>
        <w:pStyle w:val="TableofFigures"/>
        <w:tabs>
          <w:tab w:val="right" w:leader="dot" w:pos="7928"/>
        </w:tabs>
        <w:spacing w:line="360" w:lineRule="auto"/>
        <w:jc w:val="both"/>
        <w:rPr>
          <w:rFonts w:asciiTheme="minorHAnsi" w:eastAsiaTheme="minorEastAsia" w:hAnsiTheme="minorHAnsi" w:cstheme="minorBidi"/>
          <w:noProof/>
          <w:sz w:val="22"/>
          <w:szCs w:val="22"/>
          <w:lang w:val="en-ID" w:eastAsia="en-ID"/>
        </w:rPr>
      </w:pPr>
      <w:hyperlink w:anchor="_Toc79605284" w:history="1">
        <w:r w:rsidR="00DC0860" w:rsidRPr="00AC67ED">
          <w:rPr>
            <w:rStyle w:val="Hyperlink"/>
            <w:noProof/>
          </w:rPr>
          <w:t>Tabel 4. 23 Tabel Jadwal_Up1</w:t>
        </w:r>
        <w:r w:rsidR="00DC0860">
          <w:rPr>
            <w:noProof/>
            <w:webHidden/>
          </w:rPr>
          <w:tab/>
        </w:r>
        <w:r w:rsidR="00DC0860">
          <w:rPr>
            <w:noProof/>
            <w:webHidden/>
          </w:rPr>
          <w:fldChar w:fldCharType="begin"/>
        </w:r>
        <w:r w:rsidR="00DC0860">
          <w:rPr>
            <w:noProof/>
            <w:webHidden/>
          </w:rPr>
          <w:instrText xml:space="preserve"> PAGEREF _Toc79605284 \h </w:instrText>
        </w:r>
        <w:r w:rsidR="00DC0860">
          <w:rPr>
            <w:noProof/>
            <w:webHidden/>
          </w:rPr>
        </w:r>
        <w:r w:rsidR="00DC0860">
          <w:rPr>
            <w:noProof/>
            <w:webHidden/>
          </w:rPr>
          <w:fldChar w:fldCharType="separate"/>
        </w:r>
        <w:r w:rsidR="00FB1FF7">
          <w:rPr>
            <w:noProof/>
            <w:webHidden/>
          </w:rPr>
          <w:t>85</w:t>
        </w:r>
        <w:r w:rsidR="00DC0860">
          <w:rPr>
            <w:noProof/>
            <w:webHidden/>
          </w:rPr>
          <w:fldChar w:fldCharType="end"/>
        </w:r>
      </w:hyperlink>
    </w:p>
    <w:p w14:paraId="08DA2C76" w14:textId="09A2F63C" w:rsidR="00DC0860" w:rsidRDefault="00DE2DFE" w:rsidP="004D398E">
      <w:pPr>
        <w:pStyle w:val="TableofFigures"/>
        <w:tabs>
          <w:tab w:val="right" w:leader="dot" w:pos="7928"/>
        </w:tabs>
        <w:spacing w:line="360" w:lineRule="auto"/>
        <w:jc w:val="both"/>
        <w:rPr>
          <w:rFonts w:asciiTheme="minorHAnsi" w:eastAsiaTheme="minorEastAsia" w:hAnsiTheme="minorHAnsi" w:cstheme="minorBidi"/>
          <w:noProof/>
          <w:sz w:val="22"/>
          <w:szCs w:val="22"/>
          <w:lang w:val="en-ID" w:eastAsia="en-ID"/>
        </w:rPr>
      </w:pPr>
      <w:hyperlink w:anchor="_Toc79605285" w:history="1">
        <w:r w:rsidR="00DC0860" w:rsidRPr="00AC67ED">
          <w:rPr>
            <w:rStyle w:val="Hyperlink"/>
            <w:noProof/>
          </w:rPr>
          <w:t>Tabel 4. 24 Tabel Jadwal_Up2</w:t>
        </w:r>
        <w:r w:rsidR="00DC0860">
          <w:rPr>
            <w:noProof/>
            <w:webHidden/>
          </w:rPr>
          <w:tab/>
        </w:r>
        <w:r w:rsidR="00DC0860">
          <w:rPr>
            <w:noProof/>
            <w:webHidden/>
          </w:rPr>
          <w:fldChar w:fldCharType="begin"/>
        </w:r>
        <w:r w:rsidR="00DC0860">
          <w:rPr>
            <w:noProof/>
            <w:webHidden/>
          </w:rPr>
          <w:instrText xml:space="preserve"> PAGEREF _Toc79605285 \h </w:instrText>
        </w:r>
        <w:r w:rsidR="00DC0860">
          <w:rPr>
            <w:noProof/>
            <w:webHidden/>
          </w:rPr>
        </w:r>
        <w:r w:rsidR="00DC0860">
          <w:rPr>
            <w:noProof/>
            <w:webHidden/>
          </w:rPr>
          <w:fldChar w:fldCharType="separate"/>
        </w:r>
        <w:r w:rsidR="00FB1FF7">
          <w:rPr>
            <w:noProof/>
            <w:webHidden/>
          </w:rPr>
          <w:t>86</w:t>
        </w:r>
        <w:r w:rsidR="00DC0860">
          <w:rPr>
            <w:noProof/>
            <w:webHidden/>
          </w:rPr>
          <w:fldChar w:fldCharType="end"/>
        </w:r>
      </w:hyperlink>
    </w:p>
    <w:p w14:paraId="34E871AD" w14:textId="1376D1A0" w:rsidR="00DC0860" w:rsidRDefault="00DE2DFE" w:rsidP="004D398E">
      <w:pPr>
        <w:pStyle w:val="TableofFigures"/>
        <w:tabs>
          <w:tab w:val="right" w:leader="dot" w:pos="7928"/>
        </w:tabs>
        <w:spacing w:line="360" w:lineRule="auto"/>
        <w:jc w:val="both"/>
        <w:rPr>
          <w:rFonts w:asciiTheme="minorHAnsi" w:eastAsiaTheme="minorEastAsia" w:hAnsiTheme="minorHAnsi" w:cstheme="minorBidi"/>
          <w:noProof/>
          <w:sz w:val="22"/>
          <w:szCs w:val="22"/>
          <w:lang w:val="en-ID" w:eastAsia="en-ID"/>
        </w:rPr>
      </w:pPr>
      <w:hyperlink w:anchor="_Toc79605286" w:history="1">
        <w:r w:rsidR="00DC0860" w:rsidRPr="00AC67ED">
          <w:rPr>
            <w:rStyle w:val="Hyperlink"/>
            <w:noProof/>
          </w:rPr>
          <w:t>Tabel 4. 25 Tabel Pemberitahuan</w:t>
        </w:r>
        <w:r w:rsidR="00DC0860">
          <w:rPr>
            <w:noProof/>
            <w:webHidden/>
          </w:rPr>
          <w:tab/>
        </w:r>
        <w:r w:rsidR="00DC0860">
          <w:rPr>
            <w:noProof/>
            <w:webHidden/>
          </w:rPr>
          <w:fldChar w:fldCharType="begin"/>
        </w:r>
        <w:r w:rsidR="00DC0860">
          <w:rPr>
            <w:noProof/>
            <w:webHidden/>
          </w:rPr>
          <w:instrText xml:space="preserve"> PAGEREF _Toc79605286 \h </w:instrText>
        </w:r>
        <w:r w:rsidR="00DC0860">
          <w:rPr>
            <w:noProof/>
            <w:webHidden/>
          </w:rPr>
        </w:r>
        <w:r w:rsidR="00DC0860">
          <w:rPr>
            <w:noProof/>
            <w:webHidden/>
          </w:rPr>
          <w:fldChar w:fldCharType="separate"/>
        </w:r>
        <w:r w:rsidR="00FB1FF7">
          <w:rPr>
            <w:noProof/>
            <w:webHidden/>
          </w:rPr>
          <w:t>86</w:t>
        </w:r>
        <w:r w:rsidR="00DC0860">
          <w:rPr>
            <w:noProof/>
            <w:webHidden/>
          </w:rPr>
          <w:fldChar w:fldCharType="end"/>
        </w:r>
      </w:hyperlink>
    </w:p>
    <w:p w14:paraId="0D854BED" w14:textId="58099FA2" w:rsidR="00DC0860" w:rsidRDefault="00DE2DFE" w:rsidP="004D398E">
      <w:pPr>
        <w:pStyle w:val="TableofFigures"/>
        <w:tabs>
          <w:tab w:val="right" w:leader="dot" w:pos="7928"/>
        </w:tabs>
        <w:spacing w:line="360" w:lineRule="auto"/>
        <w:jc w:val="both"/>
        <w:rPr>
          <w:noProof/>
        </w:rPr>
      </w:pPr>
      <w:hyperlink w:anchor="_Toc79605287" w:history="1">
        <w:r w:rsidR="00DC0860" w:rsidRPr="00AC67ED">
          <w:rPr>
            <w:rStyle w:val="Hyperlink"/>
            <w:noProof/>
          </w:rPr>
          <w:t>Tabel 4. 26 Tabel Pesan</w:t>
        </w:r>
        <w:r w:rsidR="00DC0860">
          <w:rPr>
            <w:noProof/>
            <w:webHidden/>
          </w:rPr>
          <w:tab/>
        </w:r>
        <w:r w:rsidR="00DC0860">
          <w:rPr>
            <w:noProof/>
            <w:webHidden/>
          </w:rPr>
          <w:fldChar w:fldCharType="begin"/>
        </w:r>
        <w:r w:rsidR="00DC0860">
          <w:rPr>
            <w:noProof/>
            <w:webHidden/>
          </w:rPr>
          <w:instrText xml:space="preserve"> PAGEREF _Toc79605287 \h </w:instrText>
        </w:r>
        <w:r w:rsidR="00DC0860">
          <w:rPr>
            <w:noProof/>
            <w:webHidden/>
          </w:rPr>
        </w:r>
        <w:r w:rsidR="00DC0860">
          <w:rPr>
            <w:noProof/>
            <w:webHidden/>
          </w:rPr>
          <w:fldChar w:fldCharType="separate"/>
        </w:r>
        <w:r w:rsidR="00FB1FF7">
          <w:rPr>
            <w:noProof/>
            <w:webHidden/>
          </w:rPr>
          <w:t>86</w:t>
        </w:r>
        <w:r w:rsidR="00DC0860">
          <w:rPr>
            <w:noProof/>
            <w:webHidden/>
          </w:rPr>
          <w:fldChar w:fldCharType="end"/>
        </w:r>
      </w:hyperlink>
      <w:r w:rsidR="00DC0860">
        <w:fldChar w:fldCharType="end"/>
      </w:r>
      <w:r w:rsidR="00DC0860">
        <w:fldChar w:fldCharType="begin"/>
      </w:r>
      <w:r w:rsidR="00DC0860">
        <w:instrText xml:space="preserve"> TOC \h \z \c "Tabel 5." </w:instrText>
      </w:r>
      <w:r w:rsidR="00DC0860">
        <w:fldChar w:fldCharType="separate"/>
      </w:r>
    </w:p>
    <w:p w14:paraId="4DBE7A65" w14:textId="590F2409" w:rsidR="00DC0860" w:rsidRDefault="00DE2DFE" w:rsidP="004D398E">
      <w:pPr>
        <w:pStyle w:val="TableofFigures"/>
        <w:tabs>
          <w:tab w:val="right" w:leader="dot" w:pos="7928"/>
        </w:tabs>
        <w:spacing w:line="360" w:lineRule="auto"/>
        <w:jc w:val="both"/>
        <w:rPr>
          <w:rFonts w:asciiTheme="minorHAnsi" w:eastAsiaTheme="minorEastAsia" w:hAnsiTheme="minorHAnsi" w:cstheme="minorBidi"/>
          <w:noProof/>
          <w:sz w:val="22"/>
          <w:szCs w:val="22"/>
          <w:lang w:val="en-ID" w:eastAsia="en-ID"/>
        </w:rPr>
      </w:pPr>
      <w:hyperlink w:anchor="_Toc79605288" w:history="1">
        <w:r w:rsidR="00DC0860" w:rsidRPr="009D0C49">
          <w:rPr>
            <w:rStyle w:val="Hyperlink"/>
            <w:noProof/>
          </w:rPr>
          <w:t>Tabel 5. 1 Pengujian User Admin</w:t>
        </w:r>
        <w:r w:rsidR="00DC0860">
          <w:rPr>
            <w:noProof/>
            <w:webHidden/>
          </w:rPr>
          <w:tab/>
        </w:r>
        <w:r w:rsidR="00DC0860">
          <w:rPr>
            <w:noProof/>
            <w:webHidden/>
          </w:rPr>
          <w:fldChar w:fldCharType="begin"/>
        </w:r>
        <w:r w:rsidR="00DC0860">
          <w:rPr>
            <w:noProof/>
            <w:webHidden/>
          </w:rPr>
          <w:instrText xml:space="preserve"> PAGEREF _Toc79605288 \h </w:instrText>
        </w:r>
        <w:r w:rsidR="00DC0860">
          <w:rPr>
            <w:noProof/>
            <w:webHidden/>
          </w:rPr>
        </w:r>
        <w:r w:rsidR="00DC0860">
          <w:rPr>
            <w:noProof/>
            <w:webHidden/>
          </w:rPr>
          <w:fldChar w:fldCharType="separate"/>
        </w:r>
        <w:r w:rsidR="00FB1FF7">
          <w:rPr>
            <w:noProof/>
            <w:webHidden/>
          </w:rPr>
          <w:t>130</w:t>
        </w:r>
        <w:r w:rsidR="00DC0860">
          <w:rPr>
            <w:noProof/>
            <w:webHidden/>
          </w:rPr>
          <w:fldChar w:fldCharType="end"/>
        </w:r>
      </w:hyperlink>
    </w:p>
    <w:p w14:paraId="1F6A507B" w14:textId="031FF961" w:rsidR="00DC0860" w:rsidRDefault="00DE2DFE" w:rsidP="004D398E">
      <w:pPr>
        <w:pStyle w:val="TableofFigures"/>
        <w:tabs>
          <w:tab w:val="right" w:leader="dot" w:pos="7928"/>
        </w:tabs>
        <w:spacing w:line="360" w:lineRule="auto"/>
        <w:jc w:val="both"/>
        <w:rPr>
          <w:rFonts w:asciiTheme="minorHAnsi" w:eastAsiaTheme="minorEastAsia" w:hAnsiTheme="minorHAnsi" w:cstheme="minorBidi"/>
          <w:noProof/>
          <w:sz w:val="22"/>
          <w:szCs w:val="22"/>
          <w:lang w:val="en-ID" w:eastAsia="en-ID"/>
        </w:rPr>
      </w:pPr>
      <w:hyperlink w:anchor="_Toc79605289" w:history="1">
        <w:r w:rsidR="00DC0860" w:rsidRPr="009D0C49">
          <w:rPr>
            <w:rStyle w:val="Hyperlink"/>
            <w:noProof/>
          </w:rPr>
          <w:t>Tabel 5. 2 Pengujian User Mahasiswa</w:t>
        </w:r>
        <w:r w:rsidR="00DC0860">
          <w:rPr>
            <w:noProof/>
            <w:webHidden/>
          </w:rPr>
          <w:tab/>
        </w:r>
        <w:r w:rsidR="00DC0860">
          <w:rPr>
            <w:noProof/>
            <w:webHidden/>
          </w:rPr>
          <w:fldChar w:fldCharType="begin"/>
        </w:r>
        <w:r w:rsidR="00DC0860">
          <w:rPr>
            <w:noProof/>
            <w:webHidden/>
          </w:rPr>
          <w:instrText xml:space="preserve"> PAGEREF _Toc79605289 \h </w:instrText>
        </w:r>
        <w:r w:rsidR="00DC0860">
          <w:rPr>
            <w:noProof/>
            <w:webHidden/>
          </w:rPr>
        </w:r>
        <w:r w:rsidR="00DC0860">
          <w:rPr>
            <w:noProof/>
            <w:webHidden/>
          </w:rPr>
          <w:fldChar w:fldCharType="separate"/>
        </w:r>
        <w:r w:rsidR="00FB1FF7">
          <w:rPr>
            <w:noProof/>
            <w:webHidden/>
          </w:rPr>
          <w:t>132</w:t>
        </w:r>
        <w:r w:rsidR="00DC0860">
          <w:rPr>
            <w:noProof/>
            <w:webHidden/>
          </w:rPr>
          <w:fldChar w:fldCharType="end"/>
        </w:r>
      </w:hyperlink>
    </w:p>
    <w:p w14:paraId="694FAA2F" w14:textId="156CE476" w:rsidR="003A73F5" w:rsidRDefault="00DC0860" w:rsidP="004D398E">
      <w:pPr>
        <w:pStyle w:val="TableofFigures"/>
        <w:tabs>
          <w:tab w:val="right" w:leader="dot" w:pos="7928"/>
        </w:tabs>
        <w:spacing w:line="360" w:lineRule="auto"/>
        <w:jc w:val="both"/>
        <w:sectPr w:rsidR="003A73F5" w:rsidSect="003A73F5">
          <w:headerReference w:type="default" r:id="rId26"/>
          <w:footerReference w:type="default" r:id="rId27"/>
          <w:headerReference w:type="first" r:id="rId28"/>
          <w:footerReference w:type="first" r:id="rId29"/>
          <w:pgSz w:w="11907" w:h="16840" w:code="9"/>
          <w:pgMar w:top="1701" w:right="1701" w:bottom="1701" w:left="2268" w:header="709" w:footer="709" w:gutter="0"/>
          <w:pgNumType w:fmt="lowerRoman"/>
          <w:cols w:space="708"/>
          <w:titlePg/>
          <w:docGrid w:linePitch="360"/>
        </w:sectPr>
      </w:pPr>
      <w:r>
        <w:fldChar w:fldCharType="end"/>
      </w:r>
    </w:p>
    <w:p w14:paraId="491D4057" w14:textId="5ED53203" w:rsidR="00A22F10" w:rsidRDefault="00F72850" w:rsidP="00F72850">
      <w:pPr>
        <w:pStyle w:val="Heading1"/>
        <w:spacing w:before="0" w:line="480" w:lineRule="auto"/>
        <w:rPr>
          <w:lang w:val="id-ID"/>
        </w:rPr>
      </w:pPr>
      <w:bookmarkStart w:id="8" w:name="_Toc80226276"/>
      <w:r>
        <w:lastRenderedPageBreak/>
        <w:t xml:space="preserve">BAB I </w:t>
      </w:r>
      <w:r>
        <w:br/>
      </w:r>
      <w:r w:rsidR="006A1F64">
        <w:rPr>
          <w:lang w:val="id-ID"/>
        </w:rPr>
        <w:t>PENDAHULUAN</w:t>
      </w:r>
      <w:bookmarkEnd w:id="8"/>
    </w:p>
    <w:p w14:paraId="5D76A1B0" w14:textId="2B25C9CF" w:rsidR="00F72850" w:rsidRDefault="00F72850" w:rsidP="00F72850">
      <w:pPr>
        <w:rPr>
          <w:lang w:val="id-ID"/>
        </w:rPr>
      </w:pPr>
    </w:p>
    <w:p w14:paraId="63BBE11D" w14:textId="77777777" w:rsidR="00F72850" w:rsidRPr="00F72850" w:rsidRDefault="00F72850" w:rsidP="00F72850">
      <w:pPr>
        <w:rPr>
          <w:lang w:val="id-ID"/>
        </w:rPr>
      </w:pPr>
    </w:p>
    <w:p w14:paraId="45A3BDE8" w14:textId="77777777" w:rsidR="006A1F64" w:rsidRDefault="006A1F64" w:rsidP="001B54D3">
      <w:pPr>
        <w:pStyle w:val="Heading2"/>
        <w:ind w:left="284" w:hanging="284"/>
        <w:rPr>
          <w:lang w:val="id-ID"/>
        </w:rPr>
      </w:pPr>
      <w:bookmarkStart w:id="9" w:name="_Toc47457695"/>
      <w:bookmarkStart w:id="10" w:name="_Toc80226277"/>
      <w:r>
        <w:rPr>
          <w:lang w:val="id-ID"/>
        </w:rPr>
        <w:t>Latar Belakang</w:t>
      </w:r>
      <w:bookmarkEnd w:id="9"/>
      <w:bookmarkEnd w:id="10"/>
    </w:p>
    <w:p w14:paraId="0423B71D" w14:textId="361E296D" w:rsidR="002A2F7F" w:rsidRDefault="007E6270" w:rsidP="00F63BE1">
      <w:pPr>
        <w:spacing w:line="360" w:lineRule="auto"/>
        <w:ind w:firstLine="709"/>
        <w:jc w:val="both"/>
      </w:pPr>
      <w:r>
        <w:t>Universitas Bale Bandung (UNIBBA) merupakan salah satu lembaga pendidikan perguruan tinggi Swasta yang berada di Kabupaten Bandung. Saat ini UNIBBA  memiliki 7 fakultas yang didalamnya termasuk Fakultas Teknologi Informasi (FTI). Universitas Bale Bandung di dirikan pada tanggal</w:t>
      </w:r>
      <w:r w:rsidR="00AD7E08">
        <w:t xml:space="preserve"> 22 Mei 2008 </w:t>
      </w:r>
      <w:r>
        <w:t>Dengan tujuan untuk menghasilkan sarjana dan tenaga ahli yang kompeten di bidangnya.</w:t>
      </w:r>
    </w:p>
    <w:p w14:paraId="3E280C7F" w14:textId="0278FB82" w:rsidR="00123C58" w:rsidRDefault="00123C58" w:rsidP="00F63BE1">
      <w:pPr>
        <w:spacing w:line="360" w:lineRule="auto"/>
        <w:ind w:firstLine="709"/>
        <w:jc w:val="both"/>
      </w:pPr>
      <w:r>
        <w:t>Penulisan skripsi adalah bagian dari tugas akhir mahasiswa. Skripsi adalah karya ilmiah dari pelaksanaan penelitian yang dilakukan secara mandiri oleh mahasiswa program sarjana. Skripsi ditulis oleh mahasiswa mengikuti ka</w:t>
      </w:r>
      <w:r w:rsidR="00F114A3">
        <w:t>i</w:t>
      </w:r>
      <w:r>
        <w:t>dah dan etika keilmuan sebagai satu syarat untuk memperoleh gelar akademik (sarjana) sesuai dengan karakteristik keilmuan program studi. Tujuan penyusunan skripsi adalah untuk melatih dan memberi bekal kepada mahasiswa untuk melakukan penelitian atau perekayasaan, mulai dari mengidentifikasi, merumuskan masalah, merumuskan tujuan penelitian, merancang, melakukan analisis data,</w:t>
      </w:r>
      <w:r w:rsidRPr="00123C58">
        <w:t xml:space="preserve"> </w:t>
      </w:r>
      <w:r>
        <w:t>menginterpretasi, menulis laporan dan mempertanggungjawabkan hasilnya secara akademik</w:t>
      </w:r>
    </w:p>
    <w:p w14:paraId="37EDCA8E" w14:textId="50494F38" w:rsidR="00F63BE1" w:rsidRDefault="00F63BE1" w:rsidP="008D57BA">
      <w:pPr>
        <w:spacing w:line="360" w:lineRule="auto"/>
        <w:ind w:firstLine="709"/>
        <w:jc w:val="both"/>
      </w:pPr>
      <w:r>
        <w:t>Seperti pada</w:t>
      </w:r>
      <w:r w:rsidR="00123C58">
        <w:t xml:space="preserve"> umumnya,</w:t>
      </w:r>
      <w:r>
        <w:t xml:space="preserve"> aktivitas akade</w:t>
      </w:r>
      <w:r w:rsidR="003A42B5">
        <w:t xml:space="preserve"> </w:t>
      </w:r>
      <w:r>
        <w:t xml:space="preserve">mik ketika mahasiswa telah menempuh semester akhir sebagai syarat untuk kelulusan adalah melakukan kegiatan skripsi atau tugas akhir. Pada </w:t>
      </w:r>
      <w:r w:rsidR="00123C58">
        <w:t>Tahap</w:t>
      </w:r>
      <w:r>
        <w:t xml:space="preserve"> ini mahasiswa perlu mengajukan judul untuk dilakukannya seminar proposal</w:t>
      </w:r>
      <w:r w:rsidR="00123C58">
        <w:t>,</w:t>
      </w:r>
      <w:r>
        <w:t xml:space="preserve"> setelah selesai mereka akan dijadwalkan untuk sesi sidang skripsi atau tugas akhir, skripsi biasa dilakukan oleh mahasiswa tingkat akhir atau bisa disebut melakukan penelitian sebagai syarat untuk mendapatkan gelar atau kelulusan</w:t>
      </w:r>
      <w:r w:rsidR="00123C58">
        <w:t>.</w:t>
      </w:r>
      <w:r>
        <w:t xml:space="preserve"> </w:t>
      </w:r>
      <w:r w:rsidR="006D0B1E">
        <w:t>B</w:t>
      </w:r>
      <w:r>
        <w:t xml:space="preserve">erdasarkan pengalaman </w:t>
      </w:r>
      <w:r w:rsidR="00123C58">
        <w:t>mahasiswa sebelumnya, pada proses pengajuan sidang proposal dan</w:t>
      </w:r>
      <w:r w:rsidR="000B58BC">
        <w:t xml:space="preserve"> sidang skripsi masih belum terdigitalisasi. Selain itu permasalahan yang timbul </w:t>
      </w:r>
      <w:r w:rsidR="00F057DA">
        <w:t>seperti penumpukan kertas</w:t>
      </w:r>
      <w:r w:rsidR="008F544C">
        <w:t>,</w:t>
      </w:r>
      <w:r w:rsidR="00F057DA">
        <w:t xml:space="preserve"> </w:t>
      </w:r>
      <w:r w:rsidR="000274A5">
        <w:t xml:space="preserve">terkendala dengan jarak, </w:t>
      </w:r>
      <w:r w:rsidR="000B58BC">
        <w:t>sering terjadi hilangnya berkas untuk penga</w:t>
      </w:r>
      <w:r w:rsidR="00F057DA">
        <w:t xml:space="preserve">juan sidang proposal dan sidang skripsi sehingga mahasiswa harus mengumpulkan </w:t>
      </w:r>
      <w:r w:rsidR="00F057DA">
        <w:lastRenderedPageBreak/>
        <w:t>kembali persyaratannya</w:t>
      </w:r>
      <w:r w:rsidR="008F544C">
        <w:t xml:space="preserve">. Maka dari itu, </w:t>
      </w:r>
      <w:r>
        <w:t>tujuan</w:t>
      </w:r>
      <w:r w:rsidR="008F544C">
        <w:t xml:space="preserve"> dari</w:t>
      </w:r>
      <w:r>
        <w:t xml:space="preserve"> penelitian ini adalah untuk memudahkan </w:t>
      </w:r>
      <w:r w:rsidR="00B11161">
        <w:t xml:space="preserve">mahasiswa melakukan pengajuan proposal skripsi dan sidang skripsi sidang </w:t>
      </w:r>
      <w:r>
        <w:t xml:space="preserve"> secara optimal dan efisien.</w:t>
      </w:r>
    </w:p>
    <w:p w14:paraId="36BD8A0E" w14:textId="5FD2D78B" w:rsidR="008D57BA" w:rsidRPr="00EE1247" w:rsidRDefault="008D57BA" w:rsidP="00A94E60">
      <w:pPr>
        <w:spacing w:line="360" w:lineRule="auto"/>
        <w:ind w:firstLine="709"/>
        <w:jc w:val="both"/>
      </w:pPr>
      <w:r>
        <w:t xml:space="preserve">Fakultas Teknologi Informasi Universitas Bale Bandung membutuhkan suatu sistem yang dapat mempercepat pekerjaan lembaga secara terstruktur dan berkesinambungan. </w:t>
      </w:r>
      <w:r w:rsidR="006D0B1E">
        <w:t>Berdasarkan penelitian sebelumnya menurut Royna Nassruloh aplikasi yang telah dibuat ada beberapa fitur diantaranya : Login Mahasiswa, Upload Persyaratan Pertama, Upload Persyaratan Kedua, Fitur Pesan Masuk, Login Admin, Menu Tambah Mahasiswa pada admin, Menu Rekap Mahasiswa pada admin, Pesan Masuk pada admin, menu ganti passw</w:t>
      </w:r>
      <w:r w:rsidR="00DD0F76">
        <w:t>o</w:t>
      </w:r>
      <w:r w:rsidR="006D0B1E">
        <w:t xml:space="preserve">rd dan menu informasi. Kemudian peneliti selanjutnya akan melakukan pengembangan dengan penambahan dan perbaikan fitur fitur yang ada seperti penambahan </w:t>
      </w:r>
      <w:r w:rsidR="008475D1">
        <w:t xml:space="preserve">pada </w:t>
      </w:r>
      <w:r w:rsidR="006D0B1E">
        <w:t>fitur pesan,</w:t>
      </w:r>
      <w:r w:rsidR="000274A5">
        <w:t xml:space="preserve"> </w:t>
      </w:r>
      <w:r w:rsidR="008475D1">
        <w:t>f</w:t>
      </w:r>
      <w:r w:rsidR="00FB0C01">
        <w:t>itur berkas masuk</w:t>
      </w:r>
      <w:r w:rsidR="000274A5">
        <w:t>,</w:t>
      </w:r>
      <w:r w:rsidR="006D0B1E">
        <w:t xml:space="preserve"> upload persyaratan secara bertahap, perbaikan pada fitur </w:t>
      </w:r>
      <w:r w:rsidR="000274A5">
        <w:t>login mahasiswa dengan ditambahkan menu registrasi bagi mahasiswa yang belum mempunyai akun</w:t>
      </w:r>
      <w:r w:rsidR="00FB0C01">
        <w:t xml:space="preserve"> dan perbaikan fitur yang ada sebelumnya</w:t>
      </w:r>
      <w:r w:rsidR="001217C0">
        <w:t>.</w:t>
      </w:r>
    </w:p>
    <w:p w14:paraId="0F74B7BC" w14:textId="249C0F44" w:rsidR="002A2F7F" w:rsidRDefault="00A94E60" w:rsidP="00D12D15">
      <w:pPr>
        <w:spacing w:line="360" w:lineRule="auto"/>
        <w:ind w:firstLine="709"/>
        <w:jc w:val="both"/>
      </w:pPr>
      <w:r w:rsidRPr="00EE1247">
        <w:t xml:space="preserve">Berdasarkan masalah di atas, </w:t>
      </w:r>
      <w:r w:rsidR="00EE1247" w:rsidRPr="00EE1247">
        <w:t xml:space="preserve">demi menunjang kemajuan Fakultas Teknologi Informasi UNIBBA </w:t>
      </w:r>
      <w:r w:rsidRPr="00EE1247">
        <w:t>penulis berencana akan melakukan “Pengembangan Aplikasi Seleksi Kelayakan Pengajuan Proposal Skripsi dan Sidang Skripsi Berbasis WEB di Fakultas Teknologi Informasi Universitas bale Bandun</w:t>
      </w:r>
      <w:r w:rsidR="00D17202">
        <w:t>”,</w:t>
      </w:r>
      <w:r w:rsidR="00EE1247" w:rsidRPr="00EE1247">
        <w:t xml:space="preserve"> Dengan adanya penelitian ini dapat membantu dalam merancang suatu sistem pendaftaran skripsi pada </w:t>
      </w:r>
      <w:r w:rsidR="00EE1247">
        <w:t>Fakultas Teknologi Informasi</w:t>
      </w:r>
      <w:r w:rsidR="00EE1247" w:rsidRPr="00EE1247">
        <w:t xml:space="preserve"> berbasis </w:t>
      </w:r>
      <w:r w:rsidR="00EE1247" w:rsidRPr="008475D1">
        <w:rPr>
          <w:i/>
          <w:iCs/>
        </w:rPr>
        <w:t>website</w:t>
      </w:r>
      <w:r w:rsidR="00EE1247" w:rsidRPr="00EE1247">
        <w:t>. Dan juga</w:t>
      </w:r>
      <w:r w:rsidR="00D17202">
        <w:t xml:space="preserve"> </w:t>
      </w:r>
      <w:r w:rsidR="00EE1247" w:rsidRPr="00EE1247">
        <w:t>dapat mempermudah mahasiswa dalam melakukan pendaftaran skripsi.</w:t>
      </w:r>
    </w:p>
    <w:p w14:paraId="00C23335" w14:textId="77777777" w:rsidR="002A2F7F" w:rsidRPr="002A2F7F" w:rsidRDefault="002A2F7F" w:rsidP="00D12D15">
      <w:pPr>
        <w:spacing w:line="480" w:lineRule="auto"/>
        <w:ind w:firstLine="709"/>
        <w:jc w:val="both"/>
      </w:pPr>
    </w:p>
    <w:p w14:paraId="0DDAD67F" w14:textId="54D351C7" w:rsidR="006A1F64" w:rsidRPr="003A42B5" w:rsidRDefault="006A1F64" w:rsidP="006A1F64">
      <w:pPr>
        <w:pStyle w:val="Heading2"/>
        <w:ind w:left="284" w:hanging="284"/>
        <w:rPr>
          <w:color w:val="auto"/>
          <w:lang w:val="id-ID"/>
        </w:rPr>
      </w:pPr>
      <w:bookmarkStart w:id="11" w:name="_Toc47457696"/>
      <w:bookmarkStart w:id="12" w:name="_Toc80226278"/>
      <w:r w:rsidRPr="003A42B5">
        <w:rPr>
          <w:color w:val="auto"/>
          <w:lang w:val="id-ID"/>
        </w:rPr>
        <w:t>Rumusan Masalah</w:t>
      </w:r>
      <w:bookmarkEnd w:id="11"/>
      <w:bookmarkEnd w:id="12"/>
    </w:p>
    <w:p w14:paraId="1F6370C6" w14:textId="77777777" w:rsidR="006A1F64" w:rsidRPr="003A42B5" w:rsidRDefault="006A1F64" w:rsidP="00D12D15">
      <w:pPr>
        <w:spacing w:line="360" w:lineRule="auto"/>
        <w:jc w:val="both"/>
      </w:pPr>
      <w:r w:rsidRPr="003A42B5">
        <w:t>Adapun rumusan masalah yakni sebagai berikut:</w:t>
      </w:r>
    </w:p>
    <w:p w14:paraId="44EA1CF8" w14:textId="3659831D" w:rsidR="006A1F64" w:rsidRPr="003A42B5" w:rsidRDefault="006A1F64" w:rsidP="00415D74">
      <w:pPr>
        <w:pStyle w:val="ListParagraph"/>
        <w:numPr>
          <w:ilvl w:val="0"/>
          <w:numId w:val="2"/>
        </w:numPr>
        <w:spacing w:after="240" w:line="360" w:lineRule="auto"/>
        <w:ind w:left="567"/>
        <w:jc w:val="both"/>
      </w:pPr>
      <w:r w:rsidRPr="003A42B5">
        <w:t>Bagaimana Mahasiswa agar lebih mudah dalam mengumpulkan persyaratan skripsi</w:t>
      </w:r>
      <w:r w:rsidR="00AC4017" w:rsidRPr="003A42B5">
        <w:t xml:space="preserve"> ?</w:t>
      </w:r>
    </w:p>
    <w:p w14:paraId="6466230B" w14:textId="251982B0" w:rsidR="006A1F64" w:rsidRPr="003A42B5" w:rsidRDefault="006A1F64" w:rsidP="00415D74">
      <w:pPr>
        <w:pStyle w:val="ListParagraph"/>
        <w:numPr>
          <w:ilvl w:val="0"/>
          <w:numId w:val="2"/>
        </w:numPr>
        <w:spacing w:after="240" w:line="360" w:lineRule="auto"/>
        <w:ind w:left="567"/>
        <w:jc w:val="both"/>
      </w:pPr>
      <w:r w:rsidRPr="003A42B5">
        <w:t xml:space="preserve">Bagaimana </w:t>
      </w:r>
      <w:r w:rsidR="000274A5" w:rsidRPr="003A42B5">
        <w:t>mengimplementasikan proses digitalisasi</w:t>
      </w:r>
      <w:r w:rsidRPr="003A42B5">
        <w:t xml:space="preserve"> </w:t>
      </w:r>
      <w:r w:rsidR="003A42B5" w:rsidRPr="003A42B5">
        <w:t xml:space="preserve">Pendaftaran Skripsi </w:t>
      </w:r>
      <w:r w:rsidR="00AC4017" w:rsidRPr="003A42B5">
        <w:t>?</w:t>
      </w:r>
    </w:p>
    <w:p w14:paraId="48313DDC" w14:textId="79D78FCE" w:rsidR="00D12D15" w:rsidRPr="003A42B5" w:rsidRDefault="006A1F64" w:rsidP="004A6081">
      <w:pPr>
        <w:pStyle w:val="ListParagraph"/>
        <w:numPr>
          <w:ilvl w:val="0"/>
          <w:numId w:val="2"/>
        </w:numPr>
        <w:spacing w:line="360" w:lineRule="auto"/>
        <w:ind w:left="567"/>
        <w:jc w:val="both"/>
      </w:pPr>
      <w:r w:rsidRPr="003A42B5">
        <w:t xml:space="preserve">Bagaimana mengimplementasikan </w:t>
      </w:r>
      <w:r w:rsidRPr="003A42B5">
        <w:rPr>
          <w:lang w:val="id-ID"/>
        </w:rPr>
        <w:t>aplikasi agar dapat di akses oleh Mahasiswa dan Tata Usaha</w:t>
      </w:r>
      <w:r w:rsidR="00AC4017" w:rsidRPr="003A42B5">
        <w:t xml:space="preserve"> ?</w:t>
      </w:r>
    </w:p>
    <w:p w14:paraId="20560065" w14:textId="77777777" w:rsidR="006A1F64" w:rsidRDefault="006A1F64" w:rsidP="006A1F64">
      <w:pPr>
        <w:pStyle w:val="Heading2"/>
        <w:ind w:left="284" w:hanging="284"/>
        <w:rPr>
          <w:lang w:val="id-ID"/>
        </w:rPr>
      </w:pPr>
      <w:bookmarkStart w:id="13" w:name="_Toc47457697"/>
      <w:bookmarkStart w:id="14" w:name="_Toc80226279"/>
      <w:r>
        <w:rPr>
          <w:lang w:val="id-ID"/>
        </w:rPr>
        <w:lastRenderedPageBreak/>
        <w:t>Batasan Masalah</w:t>
      </w:r>
      <w:bookmarkEnd w:id="13"/>
      <w:bookmarkEnd w:id="14"/>
    </w:p>
    <w:p w14:paraId="1E59E65B" w14:textId="77777777" w:rsidR="006A1F64" w:rsidRPr="00424A78" w:rsidRDefault="006A1F64" w:rsidP="00312946">
      <w:pPr>
        <w:spacing w:after="240" w:line="360" w:lineRule="auto"/>
        <w:ind w:firstLine="426"/>
        <w:jc w:val="both"/>
        <w:rPr>
          <w:color w:val="000000" w:themeColor="text1"/>
        </w:rPr>
      </w:pPr>
      <w:r>
        <w:rPr>
          <w:color w:val="000000" w:themeColor="text1"/>
          <w:lang w:val="id-ID"/>
        </w:rPr>
        <w:t>Pembatasan suatu masalah digunakan untuk menghindari adanya penyimpangan maupun pelebaran pokok masalah supaya penelitian tersebut lebih terarah dan memudahkan dalam pembahasan sehingga tujuan penelitian akan tercapai. Beberapa batasan masalah dalam penelitian ini adalah sebagai berikut:</w:t>
      </w:r>
    </w:p>
    <w:p w14:paraId="2D73487C" w14:textId="75E64399" w:rsidR="003D32B7" w:rsidRDefault="003D32B7" w:rsidP="003E535F">
      <w:pPr>
        <w:pStyle w:val="ListParagraph"/>
        <w:numPr>
          <w:ilvl w:val="0"/>
          <w:numId w:val="9"/>
        </w:numPr>
        <w:spacing w:after="240" w:line="360" w:lineRule="auto"/>
        <w:ind w:left="567"/>
        <w:jc w:val="both"/>
        <w:rPr>
          <w:color w:val="000000" w:themeColor="text1"/>
        </w:rPr>
      </w:pPr>
      <w:r>
        <w:rPr>
          <w:color w:val="000000" w:themeColor="text1"/>
        </w:rPr>
        <w:t>Aplikasi pengajuan proposal skripsi dan sidang skripsi ini berbasis web</w:t>
      </w:r>
    </w:p>
    <w:p w14:paraId="1DBC2E9C" w14:textId="106D57AE" w:rsidR="003D32B7" w:rsidRDefault="003D32B7" w:rsidP="003E535F">
      <w:pPr>
        <w:pStyle w:val="ListParagraph"/>
        <w:numPr>
          <w:ilvl w:val="0"/>
          <w:numId w:val="9"/>
        </w:numPr>
        <w:spacing w:after="240" w:line="360" w:lineRule="auto"/>
        <w:ind w:left="567"/>
        <w:jc w:val="both"/>
        <w:rPr>
          <w:color w:val="000000" w:themeColor="text1"/>
        </w:rPr>
      </w:pPr>
      <w:r>
        <w:rPr>
          <w:color w:val="000000" w:themeColor="text1"/>
        </w:rPr>
        <w:t>Aplikasi ini hanya untuk fakultas teknologi informasi UNIBBA</w:t>
      </w:r>
    </w:p>
    <w:p w14:paraId="29F9CC05" w14:textId="77777777" w:rsidR="006A1F64" w:rsidRPr="009563C5" w:rsidRDefault="006A1F64" w:rsidP="003E535F">
      <w:pPr>
        <w:pStyle w:val="ListParagraph"/>
        <w:numPr>
          <w:ilvl w:val="0"/>
          <w:numId w:val="9"/>
        </w:numPr>
        <w:spacing w:before="240" w:after="100" w:line="360" w:lineRule="auto"/>
        <w:ind w:left="567"/>
        <w:jc w:val="both"/>
        <w:rPr>
          <w:color w:val="000000" w:themeColor="text1"/>
        </w:rPr>
      </w:pPr>
      <w:r w:rsidRPr="00424A78">
        <w:t xml:space="preserve">Aplikasi </w:t>
      </w:r>
      <w:r>
        <w:rPr>
          <w:lang w:val="id-ID"/>
        </w:rPr>
        <w:t>Ini hanya menggunakan Teknologi Web seperti CSS, PHP, dan MySQL.</w:t>
      </w:r>
    </w:p>
    <w:p w14:paraId="07700C61" w14:textId="7D13247A" w:rsidR="006A1F64" w:rsidRPr="00D71704" w:rsidRDefault="006A1F64" w:rsidP="003E535F">
      <w:pPr>
        <w:pStyle w:val="ListParagraph"/>
        <w:numPr>
          <w:ilvl w:val="0"/>
          <w:numId w:val="9"/>
        </w:numPr>
        <w:spacing w:before="240" w:after="100" w:line="360" w:lineRule="auto"/>
        <w:ind w:left="567"/>
        <w:jc w:val="both"/>
        <w:rPr>
          <w:lang w:val="id-ID"/>
        </w:rPr>
      </w:pPr>
      <w:r w:rsidRPr="00BB1B57">
        <w:rPr>
          <w:lang w:val="id-ID"/>
        </w:rPr>
        <w:t>Aplikasi tersebut hanya melakukan pengumpulan persy</w:t>
      </w:r>
      <w:r>
        <w:rPr>
          <w:lang w:val="id-ID"/>
        </w:rPr>
        <w:t>a</w:t>
      </w:r>
      <w:r w:rsidRPr="00BB1B57">
        <w:rPr>
          <w:lang w:val="id-ID"/>
        </w:rPr>
        <w:t>ratan skripsi</w:t>
      </w:r>
      <w:r w:rsidR="00D12D15">
        <w:t>.</w:t>
      </w:r>
    </w:p>
    <w:p w14:paraId="626B50D5" w14:textId="3F98F1C6" w:rsidR="00D71704" w:rsidRPr="00D12D15" w:rsidRDefault="00085282" w:rsidP="003E535F">
      <w:pPr>
        <w:pStyle w:val="ListParagraph"/>
        <w:numPr>
          <w:ilvl w:val="0"/>
          <w:numId w:val="9"/>
        </w:numPr>
        <w:spacing w:before="240" w:after="100" w:line="360" w:lineRule="auto"/>
        <w:ind w:left="567"/>
        <w:jc w:val="both"/>
        <w:rPr>
          <w:lang w:val="id-ID"/>
        </w:rPr>
      </w:pPr>
      <w:r>
        <w:t xml:space="preserve">Pembuatan Aplikasi ini menggunakan metode SDLC model </w:t>
      </w:r>
      <w:r>
        <w:rPr>
          <w:i/>
          <w:iCs/>
        </w:rPr>
        <w:t xml:space="preserve">waterfall. </w:t>
      </w:r>
    </w:p>
    <w:p w14:paraId="09B6221D" w14:textId="690BFA81" w:rsidR="00D12D15" w:rsidRPr="00995201" w:rsidRDefault="00995201" w:rsidP="00D12D15">
      <w:pPr>
        <w:pStyle w:val="ListParagraph"/>
        <w:spacing w:line="480" w:lineRule="auto"/>
        <w:ind w:left="567"/>
        <w:jc w:val="both"/>
      </w:pPr>
      <w:r>
        <w:t xml:space="preserve"> </w:t>
      </w:r>
    </w:p>
    <w:p w14:paraId="7097AC7E" w14:textId="77777777" w:rsidR="006A1F64" w:rsidRPr="003A42B5" w:rsidRDefault="006A1F64" w:rsidP="006A1F64">
      <w:pPr>
        <w:pStyle w:val="Heading2"/>
        <w:ind w:left="357" w:hanging="357"/>
        <w:rPr>
          <w:color w:val="auto"/>
          <w:lang w:val="id-ID"/>
        </w:rPr>
      </w:pPr>
      <w:r>
        <w:rPr>
          <w:lang w:val="id-ID"/>
        </w:rPr>
        <w:t xml:space="preserve"> </w:t>
      </w:r>
      <w:bookmarkStart w:id="15" w:name="_Toc47457698"/>
      <w:bookmarkStart w:id="16" w:name="_Toc80226280"/>
      <w:r w:rsidRPr="003A42B5">
        <w:rPr>
          <w:color w:val="auto"/>
          <w:lang w:val="id-ID"/>
        </w:rPr>
        <w:t>Tujuan Penelitian</w:t>
      </w:r>
      <w:bookmarkEnd w:id="15"/>
      <w:bookmarkEnd w:id="16"/>
    </w:p>
    <w:p w14:paraId="05C15404" w14:textId="77777777" w:rsidR="006A1F64" w:rsidRPr="003A42B5" w:rsidRDefault="006A1F64" w:rsidP="00D12D15">
      <w:pPr>
        <w:spacing w:line="360" w:lineRule="auto"/>
        <w:jc w:val="both"/>
      </w:pPr>
      <w:r w:rsidRPr="003A42B5">
        <w:t>Adapun</w:t>
      </w:r>
      <w:r w:rsidRPr="003A42B5">
        <w:rPr>
          <w:lang w:val="id-ID"/>
        </w:rPr>
        <w:t xml:space="preserve"> tujuan dari penelitian ini adalah</w:t>
      </w:r>
      <w:r w:rsidRPr="003A42B5">
        <w:t>:</w:t>
      </w:r>
    </w:p>
    <w:p w14:paraId="64C0C2D7" w14:textId="77777777" w:rsidR="006A1F64" w:rsidRPr="003A42B5" w:rsidRDefault="006A1F64" w:rsidP="003E535F">
      <w:pPr>
        <w:pStyle w:val="ListParagraph"/>
        <w:numPr>
          <w:ilvl w:val="0"/>
          <w:numId w:val="10"/>
        </w:numPr>
        <w:spacing w:after="240" w:line="360" w:lineRule="auto"/>
        <w:ind w:left="567"/>
        <w:jc w:val="both"/>
      </w:pPr>
      <w:r w:rsidRPr="003A42B5">
        <w:rPr>
          <w:lang w:val="id-ID"/>
        </w:rPr>
        <w:t>Memudahkan Mahasiswa dalam pengumpulan persyaratan skripsi.</w:t>
      </w:r>
    </w:p>
    <w:p w14:paraId="6CF5CFA6" w14:textId="12B8305E" w:rsidR="000274A5" w:rsidRPr="003A42B5" w:rsidRDefault="00AC4017" w:rsidP="003E535F">
      <w:pPr>
        <w:pStyle w:val="ListParagraph"/>
        <w:numPr>
          <w:ilvl w:val="0"/>
          <w:numId w:val="10"/>
        </w:numPr>
        <w:spacing w:after="240" w:line="360" w:lineRule="auto"/>
        <w:ind w:left="567"/>
        <w:jc w:val="both"/>
      </w:pPr>
      <w:r w:rsidRPr="003A42B5">
        <w:t>Terimplementasinya</w:t>
      </w:r>
      <w:r w:rsidR="000274A5" w:rsidRPr="003A42B5">
        <w:t xml:space="preserve"> proses digitalisasi </w:t>
      </w:r>
      <w:r w:rsidR="003A42B5" w:rsidRPr="003A42B5">
        <w:t>proses pendaftaran skripsi</w:t>
      </w:r>
      <w:r w:rsidR="000274A5" w:rsidRPr="003A42B5">
        <w:rPr>
          <w:lang w:val="id-ID"/>
        </w:rPr>
        <w:t>.</w:t>
      </w:r>
    </w:p>
    <w:p w14:paraId="50B1417C" w14:textId="4C9888DB" w:rsidR="000274A5" w:rsidRPr="003A42B5" w:rsidRDefault="00AC4017" w:rsidP="003E535F">
      <w:pPr>
        <w:pStyle w:val="ListParagraph"/>
        <w:numPr>
          <w:ilvl w:val="0"/>
          <w:numId w:val="10"/>
        </w:numPr>
        <w:spacing w:after="240" w:line="360" w:lineRule="auto"/>
        <w:ind w:left="567"/>
        <w:jc w:val="both"/>
      </w:pPr>
      <w:r w:rsidRPr="003A42B5">
        <w:t>T</w:t>
      </w:r>
      <w:r w:rsidR="000274A5" w:rsidRPr="003A42B5">
        <w:t>e</w:t>
      </w:r>
      <w:r w:rsidRPr="003A42B5">
        <w:t>r</w:t>
      </w:r>
      <w:r w:rsidR="000274A5" w:rsidRPr="003A42B5">
        <w:t>implementasi</w:t>
      </w:r>
      <w:r w:rsidRPr="003A42B5">
        <w:t>nya</w:t>
      </w:r>
      <w:r w:rsidR="000274A5" w:rsidRPr="003A42B5">
        <w:t xml:space="preserve"> </w:t>
      </w:r>
      <w:r w:rsidR="000274A5" w:rsidRPr="003A42B5">
        <w:rPr>
          <w:lang w:val="id-ID"/>
        </w:rPr>
        <w:t>aplikas</w:t>
      </w:r>
      <w:r w:rsidRPr="003A42B5">
        <w:t>i, serta</w:t>
      </w:r>
      <w:r w:rsidR="000274A5" w:rsidRPr="003A42B5">
        <w:rPr>
          <w:lang w:val="id-ID"/>
        </w:rPr>
        <w:t xml:space="preserve"> dapat di akses oleh Mahasiswa dan Tata Usaha.</w:t>
      </w:r>
    </w:p>
    <w:p w14:paraId="075CDE40" w14:textId="77777777" w:rsidR="000274A5" w:rsidRPr="000274A5" w:rsidRDefault="000274A5" w:rsidP="000274A5">
      <w:pPr>
        <w:pStyle w:val="ListParagraph"/>
        <w:spacing w:line="480" w:lineRule="auto"/>
        <w:ind w:left="567"/>
        <w:jc w:val="both"/>
      </w:pPr>
    </w:p>
    <w:p w14:paraId="01F706EF" w14:textId="77777777" w:rsidR="006A1F64" w:rsidRPr="00167AE9" w:rsidRDefault="006A1F64" w:rsidP="006A1F64">
      <w:pPr>
        <w:pStyle w:val="Heading2"/>
        <w:ind w:left="426" w:hanging="426"/>
        <w:rPr>
          <w:lang w:val="id-ID"/>
        </w:rPr>
      </w:pPr>
      <w:bookmarkStart w:id="17" w:name="_Toc47457699"/>
      <w:bookmarkStart w:id="18" w:name="_Toc80226281"/>
      <w:r>
        <w:rPr>
          <w:lang w:val="id-ID"/>
        </w:rPr>
        <w:t>Metodologi Penelitian</w:t>
      </w:r>
      <w:bookmarkEnd w:id="17"/>
      <w:bookmarkEnd w:id="18"/>
    </w:p>
    <w:p w14:paraId="49F1AE05" w14:textId="63A19CD8" w:rsidR="000274A5" w:rsidRDefault="008667BD" w:rsidP="004A6081">
      <w:pPr>
        <w:spacing w:line="360" w:lineRule="auto"/>
        <w:ind w:firstLine="426"/>
        <w:jc w:val="both"/>
        <w:rPr>
          <w:color w:val="000000" w:themeColor="text1"/>
          <w:shd w:val="clear" w:color="auto" w:fill="FFFFFF"/>
        </w:rPr>
      </w:pPr>
      <w:r>
        <w:rPr>
          <w:color w:val="000000" w:themeColor="text1"/>
          <w:shd w:val="clear" w:color="auto" w:fill="FFFFFF"/>
        </w:rPr>
        <w:t xml:space="preserve">Didalam menyusun tugas akhir ini, penulis berusaha menapatkan serta mengumpulkan data yang lengkap guna menyusun tugas akhir ini. Adapun metode yang penulis gunakan </w:t>
      </w:r>
      <w:r w:rsidR="00E75EE4">
        <w:rPr>
          <w:color w:val="000000" w:themeColor="text1"/>
          <w:shd w:val="clear" w:color="auto" w:fill="FFFFFF"/>
        </w:rPr>
        <w:t>adalah metode pngumpulan data dan metode pengembangan sistem</w:t>
      </w:r>
      <w:r>
        <w:rPr>
          <w:color w:val="000000" w:themeColor="text1"/>
          <w:shd w:val="clear" w:color="auto" w:fill="FFFFFF"/>
        </w:rPr>
        <w:t xml:space="preserve"> sebagai berikut :</w:t>
      </w:r>
    </w:p>
    <w:p w14:paraId="4A0B044D" w14:textId="77777777" w:rsidR="00E75EE4" w:rsidRDefault="00E75EE4" w:rsidP="004A6081">
      <w:pPr>
        <w:spacing w:line="360" w:lineRule="auto"/>
        <w:ind w:firstLine="426"/>
        <w:jc w:val="both"/>
        <w:rPr>
          <w:color w:val="000000" w:themeColor="text1"/>
          <w:shd w:val="clear" w:color="auto" w:fill="FFFFFF"/>
        </w:rPr>
      </w:pPr>
    </w:p>
    <w:p w14:paraId="0060E97D" w14:textId="5E3C7777" w:rsidR="00E75EE4" w:rsidRPr="00E75EE4" w:rsidRDefault="00E75EE4" w:rsidP="00271CBB">
      <w:pPr>
        <w:pStyle w:val="Heading3"/>
        <w:spacing w:before="0" w:line="480" w:lineRule="auto"/>
        <w:ind w:left="567"/>
        <w:rPr>
          <w:shd w:val="clear" w:color="auto" w:fill="FFFFFF"/>
        </w:rPr>
      </w:pPr>
      <w:bookmarkStart w:id="19" w:name="_Toc80226282"/>
      <w:r>
        <w:rPr>
          <w:shd w:val="clear" w:color="auto" w:fill="FFFFFF"/>
        </w:rPr>
        <w:t>Metode pengumpulan data</w:t>
      </w:r>
      <w:bookmarkEnd w:id="19"/>
    </w:p>
    <w:p w14:paraId="47AF0C36" w14:textId="5AA00297" w:rsidR="009267F2" w:rsidRPr="00271CBB" w:rsidRDefault="009267F2" w:rsidP="00215F0A">
      <w:pPr>
        <w:pStyle w:val="ListParagraph"/>
        <w:numPr>
          <w:ilvl w:val="0"/>
          <w:numId w:val="44"/>
        </w:numPr>
        <w:spacing w:line="360" w:lineRule="auto"/>
        <w:jc w:val="both"/>
        <w:rPr>
          <w:color w:val="000000" w:themeColor="text1"/>
          <w:shd w:val="clear" w:color="auto" w:fill="FFFFFF"/>
        </w:rPr>
      </w:pPr>
      <w:r w:rsidRPr="00271CBB">
        <w:rPr>
          <w:color w:val="000000" w:themeColor="text1"/>
          <w:shd w:val="clear" w:color="auto" w:fill="FFFFFF"/>
        </w:rPr>
        <w:t>Wawancara</w:t>
      </w:r>
    </w:p>
    <w:p w14:paraId="525762B8" w14:textId="6F10A4F4" w:rsidR="004508EB" w:rsidRDefault="0004429B" w:rsidP="00D12D15">
      <w:pPr>
        <w:pStyle w:val="ListParagraph"/>
        <w:spacing w:line="360" w:lineRule="auto"/>
        <w:jc w:val="both"/>
        <w:rPr>
          <w:color w:val="000000" w:themeColor="text1"/>
          <w:shd w:val="clear" w:color="auto" w:fill="FFFFFF"/>
        </w:rPr>
      </w:pPr>
      <w:r>
        <w:rPr>
          <w:color w:val="000000" w:themeColor="text1"/>
          <w:shd w:val="clear" w:color="auto" w:fill="FFFFFF"/>
        </w:rPr>
        <w:t>M</w:t>
      </w:r>
      <w:r w:rsidR="009267F2">
        <w:rPr>
          <w:color w:val="000000" w:themeColor="text1"/>
          <w:shd w:val="clear" w:color="auto" w:fill="FFFFFF"/>
        </w:rPr>
        <w:t>eto</w:t>
      </w:r>
      <w:r>
        <w:rPr>
          <w:color w:val="000000" w:themeColor="text1"/>
          <w:shd w:val="clear" w:color="auto" w:fill="FFFFFF"/>
        </w:rPr>
        <w:t xml:space="preserve">de pengumpulan data atau fakta penting yang dilakukan dengan cara memberikan pertanyaan secara langsung (tatap muka) kepada pihak-pihak </w:t>
      </w:r>
      <w:r>
        <w:rPr>
          <w:color w:val="000000" w:themeColor="text1"/>
          <w:shd w:val="clear" w:color="auto" w:fill="FFFFFF"/>
        </w:rPr>
        <w:lastRenderedPageBreak/>
        <w:t>yang terkait dengan data yang di perlukan oleh aplikasi yang akan di bangun.</w:t>
      </w:r>
    </w:p>
    <w:p w14:paraId="6C950BAA" w14:textId="77777777" w:rsidR="004A6081" w:rsidRPr="00D12D15" w:rsidRDefault="004A6081" w:rsidP="00D12D15">
      <w:pPr>
        <w:pStyle w:val="ListParagraph"/>
        <w:spacing w:line="360" w:lineRule="auto"/>
        <w:jc w:val="both"/>
        <w:rPr>
          <w:color w:val="000000" w:themeColor="text1"/>
          <w:shd w:val="clear" w:color="auto" w:fill="FFFFFF"/>
        </w:rPr>
      </w:pPr>
    </w:p>
    <w:p w14:paraId="1D52BA60" w14:textId="32D24508" w:rsidR="008667BD" w:rsidRDefault="008667BD" w:rsidP="003E535F">
      <w:pPr>
        <w:pStyle w:val="ListParagraph"/>
        <w:numPr>
          <w:ilvl w:val="0"/>
          <w:numId w:val="12"/>
        </w:numPr>
        <w:spacing w:line="360" w:lineRule="auto"/>
        <w:jc w:val="both"/>
        <w:rPr>
          <w:color w:val="000000" w:themeColor="text1"/>
          <w:shd w:val="clear" w:color="auto" w:fill="FFFFFF"/>
        </w:rPr>
      </w:pPr>
      <w:r>
        <w:rPr>
          <w:color w:val="000000" w:themeColor="text1"/>
          <w:shd w:val="clear" w:color="auto" w:fill="FFFFFF"/>
        </w:rPr>
        <w:t>Observasi</w:t>
      </w:r>
    </w:p>
    <w:p w14:paraId="08D3195C" w14:textId="58677546" w:rsidR="004508EB" w:rsidRDefault="008667BD" w:rsidP="00D12D15">
      <w:pPr>
        <w:spacing w:line="360" w:lineRule="auto"/>
        <w:ind w:left="720" w:firstLine="720"/>
        <w:jc w:val="both"/>
        <w:rPr>
          <w:color w:val="000000" w:themeColor="text1"/>
          <w:shd w:val="clear" w:color="auto" w:fill="FFFFFF"/>
        </w:rPr>
      </w:pPr>
      <w:r w:rsidRPr="008667BD">
        <w:rPr>
          <w:color w:val="000000" w:themeColor="text1"/>
          <w:shd w:val="clear" w:color="auto" w:fill="FFFFFF"/>
        </w:rPr>
        <w:t xml:space="preserve">Dalam hal ini penelitian dilakukan dilapangan untuk memperoleh informasi serta </w:t>
      </w:r>
      <w:r>
        <w:rPr>
          <w:color w:val="000000" w:themeColor="text1"/>
          <w:shd w:val="clear" w:color="auto" w:fill="FFFFFF"/>
        </w:rPr>
        <w:t xml:space="preserve">data yang diperlukan. Adapun teknik yang ditempuh adalah wawancara, yaitu penulis melakukan wawancara </w:t>
      </w:r>
      <w:r w:rsidR="009267F2">
        <w:rPr>
          <w:color w:val="000000" w:themeColor="text1"/>
          <w:shd w:val="clear" w:color="auto" w:fill="FFFFFF"/>
        </w:rPr>
        <w:t>di Fakultas Teknologi Informasi Universitas Bale Bandung</w:t>
      </w:r>
    </w:p>
    <w:p w14:paraId="140AF1D2" w14:textId="77777777" w:rsidR="00271CBB" w:rsidRPr="008667BD" w:rsidRDefault="00271CBB" w:rsidP="00D12D15">
      <w:pPr>
        <w:spacing w:line="360" w:lineRule="auto"/>
        <w:ind w:left="720" w:firstLine="720"/>
        <w:jc w:val="both"/>
        <w:rPr>
          <w:color w:val="000000" w:themeColor="text1"/>
          <w:shd w:val="clear" w:color="auto" w:fill="FFFFFF"/>
        </w:rPr>
      </w:pPr>
    </w:p>
    <w:p w14:paraId="43A4995D" w14:textId="7515A181" w:rsidR="008667BD" w:rsidRDefault="008667BD" w:rsidP="003E535F">
      <w:pPr>
        <w:pStyle w:val="ListParagraph"/>
        <w:numPr>
          <w:ilvl w:val="0"/>
          <w:numId w:val="12"/>
        </w:numPr>
        <w:spacing w:line="360" w:lineRule="auto"/>
        <w:jc w:val="both"/>
        <w:rPr>
          <w:color w:val="000000" w:themeColor="text1"/>
          <w:shd w:val="clear" w:color="auto" w:fill="FFFFFF"/>
        </w:rPr>
      </w:pPr>
      <w:r>
        <w:rPr>
          <w:color w:val="000000" w:themeColor="text1"/>
          <w:shd w:val="clear" w:color="auto" w:fill="FFFFFF"/>
        </w:rPr>
        <w:t>Studi Pustaka</w:t>
      </w:r>
    </w:p>
    <w:p w14:paraId="59E1CB78" w14:textId="6301D313" w:rsidR="009267F2" w:rsidRDefault="009267F2" w:rsidP="009267F2">
      <w:pPr>
        <w:spacing w:line="360" w:lineRule="auto"/>
        <w:ind w:left="720" w:firstLine="720"/>
        <w:jc w:val="both"/>
        <w:rPr>
          <w:color w:val="000000" w:themeColor="text1"/>
          <w:shd w:val="clear" w:color="auto" w:fill="FFFFFF"/>
        </w:rPr>
      </w:pPr>
      <w:r>
        <w:rPr>
          <w:color w:val="000000" w:themeColor="text1"/>
          <w:shd w:val="clear" w:color="auto" w:fill="FFFFFF"/>
        </w:rPr>
        <w:t>Metode ini dilakukan dengan cara membaca dan memahami buku-buku referensi, dan media lain yang berkaitan dengan pemrograman berbasis web dan literatur-literatur mengenai pembuatan website.</w:t>
      </w:r>
    </w:p>
    <w:p w14:paraId="580B7E3B" w14:textId="77777777" w:rsidR="00271CBB" w:rsidRDefault="00271CBB" w:rsidP="009267F2">
      <w:pPr>
        <w:spacing w:line="360" w:lineRule="auto"/>
        <w:ind w:left="720" w:firstLine="720"/>
        <w:jc w:val="both"/>
        <w:rPr>
          <w:color w:val="000000" w:themeColor="text1"/>
          <w:shd w:val="clear" w:color="auto" w:fill="FFFFFF"/>
        </w:rPr>
      </w:pPr>
    </w:p>
    <w:p w14:paraId="51BD3278" w14:textId="537FD255" w:rsidR="004508EB" w:rsidRDefault="00271CBB" w:rsidP="00271CBB">
      <w:pPr>
        <w:pStyle w:val="Heading3"/>
        <w:spacing w:before="0" w:line="480" w:lineRule="auto"/>
        <w:ind w:left="567"/>
        <w:rPr>
          <w:shd w:val="clear" w:color="auto" w:fill="FFFFFF"/>
        </w:rPr>
      </w:pPr>
      <w:bookmarkStart w:id="20" w:name="_Toc80226283"/>
      <w:r>
        <w:rPr>
          <w:shd w:val="clear" w:color="auto" w:fill="FFFFFF"/>
        </w:rPr>
        <w:t>Metode Pengembangan Sistem</w:t>
      </w:r>
      <w:bookmarkEnd w:id="20"/>
    </w:p>
    <w:p w14:paraId="69B4F76B" w14:textId="307D83D2" w:rsidR="00271CBB" w:rsidRPr="00271CBB" w:rsidRDefault="00271CBB" w:rsidP="00271CBB">
      <w:pPr>
        <w:spacing w:line="360" w:lineRule="auto"/>
        <w:ind w:left="284" w:firstLine="360"/>
        <w:jc w:val="both"/>
      </w:pPr>
      <w:r>
        <w:rPr>
          <w:color w:val="000000" w:themeColor="text1"/>
          <w:lang w:val="id-ID"/>
        </w:rPr>
        <w:t>Metode yang digunakan dalam pe</w:t>
      </w:r>
      <w:r>
        <w:rPr>
          <w:color w:val="000000" w:themeColor="text1"/>
        </w:rPr>
        <w:t>ngembangan</w:t>
      </w:r>
      <w:r>
        <w:rPr>
          <w:color w:val="000000" w:themeColor="text1"/>
          <w:lang w:val="id-ID"/>
        </w:rPr>
        <w:t xml:space="preserve"> aplikasi seleksi kelayakan pengajuan proposal skripsi berbasis web ini adalah </w:t>
      </w:r>
      <w:r w:rsidRPr="00271CBB">
        <w:rPr>
          <w:i/>
          <w:iCs/>
          <w:color w:val="000000" w:themeColor="text1"/>
          <w:lang w:val="id-ID"/>
        </w:rPr>
        <w:t>waterfall</w:t>
      </w:r>
      <w:r>
        <w:rPr>
          <w:color w:val="000000" w:themeColor="text1"/>
          <w:lang w:val="id-ID"/>
        </w:rPr>
        <w:t xml:space="preserve">. Alasan menggunakan metode ini karena metode </w:t>
      </w:r>
      <w:r w:rsidRPr="00271CBB">
        <w:rPr>
          <w:i/>
          <w:iCs/>
          <w:color w:val="000000" w:themeColor="text1"/>
          <w:lang w:val="id-ID"/>
        </w:rPr>
        <w:t>waterfall</w:t>
      </w:r>
      <w:r>
        <w:rPr>
          <w:color w:val="000000" w:themeColor="text1"/>
          <w:lang w:val="id-ID"/>
        </w:rPr>
        <w:t xml:space="preserve"> melakukan pendekatan secara sistematis dan berurutan dalam membangun suatu sistem. Proses metode </w:t>
      </w:r>
      <w:r w:rsidRPr="00271CBB">
        <w:rPr>
          <w:i/>
          <w:iCs/>
          <w:color w:val="000000" w:themeColor="text1"/>
          <w:lang w:val="id-ID"/>
        </w:rPr>
        <w:t>waterfall</w:t>
      </w:r>
      <w:r>
        <w:rPr>
          <w:color w:val="000000" w:themeColor="text1"/>
          <w:lang w:val="id-ID"/>
        </w:rPr>
        <w:t xml:space="preserve"> yaitu pada pengerjaan dari suatu sistem dilakukan secara berurutan. Sistem yang dihasilkan akan berkualitas baik, dikarenakan perancangannya secara bertahap sehingga tidak terfokus pada tahap tertentu.</w:t>
      </w:r>
      <w:r>
        <w:rPr>
          <w:color w:val="000000" w:themeColor="text1"/>
        </w:rPr>
        <w:t xml:space="preserve"> </w:t>
      </w:r>
      <w:r>
        <w:rPr>
          <w:color w:val="000000" w:themeColor="text1"/>
          <w:lang w:val="id-ID"/>
        </w:rPr>
        <w:t xml:space="preserve">Proses metode </w:t>
      </w:r>
      <w:r w:rsidRPr="00271CBB">
        <w:rPr>
          <w:i/>
          <w:iCs/>
          <w:color w:val="000000" w:themeColor="text1"/>
          <w:lang w:val="id-ID"/>
        </w:rPr>
        <w:t>waterfall</w:t>
      </w:r>
      <w:r>
        <w:rPr>
          <w:i/>
          <w:iCs/>
          <w:color w:val="000000" w:themeColor="text1"/>
        </w:rPr>
        <w:t xml:space="preserve"> </w:t>
      </w:r>
      <w:r>
        <w:rPr>
          <w:color w:val="000000" w:themeColor="text1"/>
        </w:rPr>
        <w:t>terdiri dari beberapa tahap, yaitu : Analisis, Perancangan, Pengkodean, Pengujian dan Pemeliharaan (</w:t>
      </w:r>
      <w:r>
        <w:rPr>
          <w:i/>
          <w:iCs/>
          <w:color w:val="000000" w:themeColor="text1"/>
        </w:rPr>
        <w:t>maintenance</w:t>
      </w:r>
      <w:r>
        <w:rPr>
          <w:color w:val="000000" w:themeColor="text1"/>
        </w:rPr>
        <w:t>)</w:t>
      </w:r>
    </w:p>
    <w:p w14:paraId="6EADAC75" w14:textId="77777777" w:rsidR="00271CBB" w:rsidRPr="00271CBB" w:rsidRDefault="00271CBB" w:rsidP="00271CBB">
      <w:pPr>
        <w:jc w:val="both"/>
      </w:pPr>
    </w:p>
    <w:p w14:paraId="7A1229B8" w14:textId="6C5505C0" w:rsidR="006A1F64" w:rsidRDefault="006A1F64" w:rsidP="006A1F64">
      <w:pPr>
        <w:pStyle w:val="Heading2"/>
        <w:ind w:left="426" w:hanging="426"/>
        <w:rPr>
          <w:lang w:val="id-ID"/>
        </w:rPr>
      </w:pPr>
      <w:bookmarkStart w:id="21" w:name="_Toc47457700"/>
      <w:bookmarkStart w:id="22" w:name="_Toc80226284"/>
      <w:r>
        <w:rPr>
          <w:lang w:val="id-ID"/>
        </w:rPr>
        <w:t>Sistematika Penulisan</w:t>
      </w:r>
      <w:bookmarkEnd w:id="21"/>
      <w:bookmarkEnd w:id="22"/>
    </w:p>
    <w:p w14:paraId="25D77B6B" w14:textId="77777777" w:rsidR="006A1F64" w:rsidRDefault="006A1F64" w:rsidP="00D12D15">
      <w:pPr>
        <w:pStyle w:val="guidelines"/>
        <w:ind w:firstLine="426"/>
        <w:rPr>
          <w:i w:val="0"/>
          <w:color w:val="000000" w:themeColor="text1"/>
          <w:szCs w:val="24"/>
          <w:lang w:val="id-ID"/>
        </w:rPr>
      </w:pPr>
      <w:r w:rsidRPr="00E94C0F">
        <w:rPr>
          <w:i w:val="0"/>
          <w:color w:val="000000" w:themeColor="text1"/>
          <w:szCs w:val="24"/>
          <w:lang w:val="id-ID"/>
        </w:rPr>
        <w:t>Gambaran mengenai keseluruhan skr</w:t>
      </w:r>
      <w:r>
        <w:rPr>
          <w:i w:val="0"/>
          <w:color w:val="000000" w:themeColor="text1"/>
          <w:szCs w:val="24"/>
          <w:lang w:val="id-ID"/>
        </w:rPr>
        <w:t>ipsi dan pembahasannya dapat di</w:t>
      </w:r>
      <w:r w:rsidRPr="00E94C0F">
        <w:rPr>
          <w:i w:val="0"/>
          <w:color w:val="000000" w:themeColor="text1"/>
          <w:szCs w:val="24"/>
          <w:lang w:val="id-ID"/>
        </w:rPr>
        <w:t xml:space="preserve">jelaskan dalam sistematika penulisan sebagai berikut: </w:t>
      </w:r>
    </w:p>
    <w:p w14:paraId="56A69036" w14:textId="1084718B" w:rsidR="006A1F64" w:rsidRDefault="00927CB9" w:rsidP="00927CB9">
      <w:pPr>
        <w:pStyle w:val="guidelines"/>
        <w:spacing w:line="480" w:lineRule="auto"/>
        <w:rPr>
          <w:i w:val="0"/>
          <w:color w:val="000000" w:themeColor="text1"/>
          <w:szCs w:val="24"/>
          <w:lang w:val="id-ID"/>
        </w:rPr>
      </w:pPr>
      <w:r>
        <w:rPr>
          <w:i w:val="0"/>
          <w:color w:val="000000" w:themeColor="text1"/>
          <w:szCs w:val="24"/>
          <w:lang w:val="id-ID"/>
        </w:rPr>
        <w:t xml:space="preserve">BAB </w:t>
      </w:r>
      <w:r>
        <w:rPr>
          <w:i w:val="0"/>
          <w:color w:val="000000" w:themeColor="text1"/>
          <w:szCs w:val="24"/>
          <w:lang w:val="en-US"/>
        </w:rPr>
        <w:t xml:space="preserve">I : </w:t>
      </w:r>
      <w:r>
        <w:rPr>
          <w:i w:val="0"/>
          <w:color w:val="000000" w:themeColor="text1"/>
          <w:szCs w:val="24"/>
          <w:lang w:val="id-ID"/>
        </w:rPr>
        <w:t>PENDAHULUAN</w:t>
      </w:r>
    </w:p>
    <w:p w14:paraId="726159F9" w14:textId="5B1FDBBE" w:rsidR="0076715F" w:rsidRPr="00271CBB" w:rsidRDefault="006A1F64" w:rsidP="00271CBB">
      <w:pPr>
        <w:spacing w:line="360" w:lineRule="auto"/>
        <w:ind w:left="426" w:firstLine="426"/>
        <w:jc w:val="both"/>
        <w:rPr>
          <w:iCs/>
          <w:color w:val="000000" w:themeColor="text1"/>
          <w:lang w:val="id-ID"/>
        </w:rPr>
      </w:pPr>
      <w:r w:rsidRPr="00DF5D81">
        <w:rPr>
          <w:iCs/>
          <w:color w:val="000000" w:themeColor="text1"/>
          <w:lang w:val="id-ID"/>
        </w:rPr>
        <w:t>Bagian pendahuluan menjelaskan mengenai latar belakang masalah, Rumusan masalah, batasan masalah, tujuan penelitian, metodologi penelitian, sistematika penulisan.</w:t>
      </w:r>
    </w:p>
    <w:p w14:paraId="0850001A" w14:textId="66F5DE6F" w:rsidR="006A1F64" w:rsidRDefault="00927CB9" w:rsidP="00927CB9">
      <w:pPr>
        <w:pStyle w:val="guidelines"/>
        <w:spacing w:line="480" w:lineRule="auto"/>
        <w:rPr>
          <w:i w:val="0"/>
          <w:color w:val="000000" w:themeColor="text1"/>
          <w:szCs w:val="24"/>
          <w:lang w:val="id-ID"/>
        </w:rPr>
      </w:pPr>
      <w:r>
        <w:rPr>
          <w:i w:val="0"/>
          <w:color w:val="000000" w:themeColor="text1"/>
          <w:szCs w:val="24"/>
          <w:lang w:val="id-ID"/>
        </w:rPr>
        <w:lastRenderedPageBreak/>
        <w:t>BAB II</w:t>
      </w:r>
      <w:r>
        <w:rPr>
          <w:i w:val="0"/>
          <w:color w:val="000000" w:themeColor="text1"/>
          <w:szCs w:val="24"/>
          <w:lang w:val="en-US"/>
        </w:rPr>
        <w:t xml:space="preserve"> :</w:t>
      </w:r>
      <w:r>
        <w:rPr>
          <w:i w:val="0"/>
          <w:color w:val="000000" w:themeColor="text1"/>
          <w:szCs w:val="24"/>
          <w:lang w:val="id-ID"/>
        </w:rPr>
        <w:t xml:space="preserve"> TINJAUAN PUSTAKA</w:t>
      </w:r>
    </w:p>
    <w:p w14:paraId="0020AAE8" w14:textId="77777777" w:rsidR="006A1F64" w:rsidRPr="005E39B0" w:rsidRDefault="006A1F64" w:rsidP="005E39B0">
      <w:pPr>
        <w:spacing w:line="360" w:lineRule="auto"/>
        <w:ind w:left="426" w:firstLine="426"/>
        <w:jc w:val="both"/>
        <w:rPr>
          <w:iCs/>
          <w:color w:val="000000" w:themeColor="text1"/>
          <w:lang w:val="id-ID"/>
        </w:rPr>
      </w:pPr>
      <w:r w:rsidRPr="005E39B0">
        <w:rPr>
          <w:iCs/>
          <w:color w:val="000000" w:themeColor="text1"/>
          <w:lang w:val="id-ID"/>
        </w:rPr>
        <w:t>Bagian ini membahas mengenai kajian teoritis yang meliputi Landasan Teori, Dasar Teori</w:t>
      </w:r>
    </w:p>
    <w:p w14:paraId="166A1FEF" w14:textId="77777777" w:rsidR="006A1F64" w:rsidRPr="00AD7E08" w:rsidRDefault="006A1F64" w:rsidP="005E39B0">
      <w:pPr>
        <w:pStyle w:val="guidelines"/>
        <w:rPr>
          <w:i w:val="0"/>
          <w:szCs w:val="24"/>
          <w:lang w:val="id-ID"/>
        </w:rPr>
      </w:pPr>
    </w:p>
    <w:p w14:paraId="0057D740" w14:textId="5FDA6FE3" w:rsidR="006A1F64" w:rsidRPr="00AD7E08" w:rsidRDefault="00927CB9" w:rsidP="00927CB9">
      <w:pPr>
        <w:pStyle w:val="guidelines"/>
        <w:spacing w:line="480" w:lineRule="auto"/>
        <w:rPr>
          <w:i w:val="0"/>
          <w:szCs w:val="24"/>
          <w:lang w:val="id-ID"/>
        </w:rPr>
      </w:pPr>
      <w:r w:rsidRPr="00AD7E08">
        <w:rPr>
          <w:i w:val="0"/>
          <w:szCs w:val="24"/>
          <w:lang w:val="id-ID"/>
        </w:rPr>
        <w:t>BAB III</w:t>
      </w:r>
      <w:r>
        <w:rPr>
          <w:i w:val="0"/>
          <w:szCs w:val="24"/>
          <w:lang w:val="en-US"/>
        </w:rPr>
        <w:t xml:space="preserve"> :</w:t>
      </w:r>
      <w:r w:rsidRPr="00AD7E08">
        <w:rPr>
          <w:i w:val="0"/>
          <w:szCs w:val="24"/>
          <w:lang w:val="id-ID"/>
        </w:rPr>
        <w:t xml:space="preserve"> METODOLOGI PENELITIAN</w:t>
      </w:r>
    </w:p>
    <w:p w14:paraId="44E9725F" w14:textId="35A938DC" w:rsidR="006A1F64" w:rsidRPr="00AD7E08" w:rsidRDefault="006A1F64" w:rsidP="005E39B0">
      <w:pPr>
        <w:spacing w:line="360" w:lineRule="auto"/>
        <w:ind w:left="426" w:firstLine="426"/>
        <w:jc w:val="both"/>
        <w:rPr>
          <w:iCs/>
          <w:lang w:val="id-ID"/>
        </w:rPr>
      </w:pPr>
      <w:r w:rsidRPr="00AD7E08">
        <w:rPr>
          <w:iCs/>
          <w:lang w:val="id-ID"/>
        </w:rPr>
        <w:t xml:space="preserve">Bagian ini membahas mengenai komponen </w:t>
      </w:r>
      <w:r w:rsidR="00AD7E08" w:rsidRPr="00AD7E08">
        <w:rPr>
          <w:iCs/>
        </w:rPr>
        <w:t xml:space="preserve">komponen </w:t>
      </w:r>
      <w:r w:rsidRPr="00AD7E08">
        <w:rPr>
          <w:iCs/>
          <w:lang w:val="id-ID"/>
        </w:rPr>
        <w:t xml:space="preserve">dari metode penelitian </w:t>
      </w:r>
      <w:r w:rsidR="00AD7E08" w:rsidRPr="00AD7E08">
        <w:rPr>
          <w:iCs/>
        </w:rPr>
        <w:t>kemudian mendeskripsikan secara spesifik</w:t>
      </w:r>
    </w:p>
    <w:p w14:paraId="4AD5746B" w14:textId="77777777" w:rsidR="006A1F64" w:rsidRPr="005E39B0" w:rsidRDefault="006A1F64" w:rsidP="006A1F64">
      <w:pPr>
        <w:pStyle w:val="guidelines"/>
        <w:ind w:left="786"/>
        <w:rPr>
          <w:i w:val="0"/>
          <w:iCs/>
          <w:color w:val="000000" w:themeColor="text1"/>
          <w:szCs w:val="24"/>
          <w:lang w:val="id-ID"/>
        </w:rPr>
      </w:pPr>
    </w:p>
    <w:p w14:paraId="79E0195D" w14:textId="4073D6C4" w:rsidR="006A1F64" w:rsidRDefault="00927CB9" w:rsidP="00927CB9">
      <w:pPr>
        <w:pStyle w:val="guidelines"/>
        <w:spacing w:line="480" w:lineRule="auto"/>
        <w:rPr>
          <w:i w:val="0"/>
          <w:color w:val="000000" w:themeColor="text1"/>
          <w:szCs w:val="24"/>
          <w:lang w:val="id-ID"/>
        </w:rPr>
      </w:pPr>
      <w:r>
        <w:rPr>
          <w:i w:val="0"/>
          <w:color w:val="000000" w:themeColor="text1"/>
          <w:szCs w:val="24"/>
          <w:lang w:val="id-ID"/>
        </w:rPr>
        <w:t>BAB IV</w:t>
      </w:r>
      <w:r>
        <w:rPr>
          <w:i w:val="0"/>
          <w:color w:val="000000" w:themeColor="text1"/>
          <w:szCs w:val="24"/>
          <w:lang w:val="en-US"/>
        </w:rPr>
        <w:t xml:space="preserve"> : </w:t>
      </w:r>
      <w:r>
        <w:rPr>
          <w:i w:val="0"/>
          <w:color w:val="000000" w:themeColor="text1"/>
          <w:szCs w:val="24"/>
          <w:lang w:val="id-ID"/>
        </w:rPr>
        <w:t xml:space="preserve"> ANALISIS DAN PERANCANGAN </w:t>
      </w:r>
    </w:p>
    <w:p w14:paraId="253A0597" w14:textId="77777777" w:rsidR="006A1F64" w:rsidRPr="004D1CFB" w:rsidRDefault="006A1F64" w:rsidP="004D1CFB">
      <w:pPr>
        <w:spacing w:line="360" w:lineRule="auto"/>
        <w:ind w:left="426" w:firstLine="426"/>
        <w:jc w:val="both"/>
        <w:rPr>
          <w:iCs/>
          <w:color w:val="000000" w:themeColor="text1"/>
          <w:lang w:val="id-ID"/>
        </w:rPr>
      </w:pPr>
      <w:r w:rsidRPr="004D1CFB">
        <w:rPr>
          <w:iCs/>
          <w:color w:val="000000" w:themeColor="text1"/>
          <w:lang w:val="id-ID"/>
        </w:rPr>
        <w:t>Bagian ini membahas mengenai deskripsi hasil dan temuan penelitian sesuai dengan rumusan masalah atau pertanyaan penelitian berupa. Analisis, Instrumen Penelitian, Analisis Sistem, Analisis Kebutuhan, Hasil Analisis, Perancangan</w:t>
      </w:r>
    </w:p>
    <w:p w14:paraId="3DF52E9F" w14:textId="77777777" w:rsidR="006A1F64" w:rsidRPr="004D1CFB" w:rsidRDefault="006A1F64" w:rsidP="006A1F64">
      <w:pPr>
        <w:pStyle w:val="guidelines"/>
        <w:ind w:left="786"/>
        <w:rPr>
          <w:i w:val="0"/>
          <w:iCs/>
          <w:color w:val="000000" w:themeColor="text1"/>
          <w:szCs w:val="24"/>
          <w:lang w:val="id-ID"/>
        </w:rPr>
      </w:pPr>
    </w:p>
    <w:p w14:paraId="020A6F85" w14:textId="69FE2881" w:rsidR="006A1F64" w:rsidRDefault="00927CB9" w:rsidP="00927CB9">
      <w:pPr>
        <w:pStyle w:val="guidelines"/>
        <w:spacing w:line="480" w:lineRule="auto"/>
        <w:rPr>
          <w:i w:val="0"/>
          <w:color w:val="000000" w:themeColor="text1"/>
          <w:szCs w:val="24"/>
          <w:lang w:val="id-ID"/>
        </w:rPr>
      </w:pPr>
      <w:r>
        <w:rPr>
          <w:i w:val="0"/>
          <w:color w:val="000000" w:themeColor="text1"/>
          <w:szCs w:val="24"/>
          <w:lang w:val="id-ID"/>
        </w:rPr>
        <w:t>BAB V</w:t>
      </w:r>
      <w:r>
        <w:rPr>
          <w:i w:val="0"/>
          <w:color w:val="000000" w:themeColor="text1"/>
          <w:szCs w:val="24"/>
          <w:lang w:val="en-US"/>
        </w:rPr>
        <w:t xml:space="preserve"> :</w:t>
      </w:r>
      <w:r>
        <w:rPr>
          <w:i w:val="0"/>
          <w:color w:val="000000" w:themeColor="text1"/>
          <w:szCs w:val="24"/>
          <w:lang w:val="id-ID"/>
        </w:rPr>
        <w:t xml:space="preserve"> IMPLEMENTASI DAN PENGUJIAN</w:t>
      </w:r>
    </w:p>
    <w:p w14:paraId="6564E80D" w14:textId="77777777" w:rsidR="006A1F64" w:rsidRPr="004D1CFB" w:rsidRDefault="006A1F64" w:rsidP="004D1CFB">
      <w:pPr>
        <w:spacing w:line="360" w:lineRule="auto"/>
        <w:ind w:left="426" w:firstLine="426"/>
        <w:jc w:val="both"/>
        <w:rPr>
          <w:iCs/>
          <w:color w:val="000000" w:themeColor="text1"/>
          <w:lang w:val="id-ID"/>
        </w:rPr>
      </w:pPr>
      <w:r w:rsidRPr="004D1CFB">
        <w:rPr>
          <w:iCs/>
          <w:color w:val="000000" w:themeColor="text1"/>
          <w:lang w:val="id-ID"/>
        </w:rPr>
        <w:t>Pada bab ini membahas mengenai pengimplementasian suatu pemograman yang telah dibuat setelah itu melakukan tahap pengujian pada aplikasi yang dibangun. Implementasi, Pengujian</w:t>
      </w:r>
    </w:p>
    <w:p w14:paraId="6B273767" w14:textId="77777777" w:rsidR="006A1F64" w:rsidRPr="004D1CFB" w:rsidRDefault="006A1F64" w:rsidP="006A1F64">
      <w:pPr>
        <w:pStyle w:val="guidelines"/>
        <w:ind w:left="786"/>
        <w:rPr>
          <w:i w:val="0"/>
          <w:iCs/>
          <w:color w:val="000000" w:themeColor="text1"/>
          <w:szCs w:val="24"/>
          <w:lang w:val="id-ID"/>
        </w:rPr>
      </w:pPr>
    </w:p>
    <w:p w14:paraId="5A8564D9" w14:textId="7D98EAD7" w:rsidR="006A1F64" w:rsidRDefault="00927CB9" w:rsidP="00927CB9">
      <w:pPr>
        <w:pStyle w:val="guidelines"/>
        <w:spacing w:line="480" w:lineRule="auto"/>
        <w:rPr>
          <w:i w:val="0"/>
          <w:color w:val="000000" w:themeColor="text1"/>
          <w:szCs w:val="24"/>
          <w:lang w:val="id-ID"/>
        </w:rPr>
      </w:pPr>
      <w:r>
        <w:rPr>
          <w:i w:val="0"/>
          <w:color w:val="000000" w:themeColor="text1"/>
          <w:szCs w:val="24"/>
          <w:lang w:val="id-ID"/>
        </w:rPr>
        <w:t>BAB VI</w:t>
      </w:r>
      <w:r>
        <w:rPr>
          <w:i w:val="0"/>
          <w:color w:val="000000" w:themeColor="text1"/>
          <w:szCs w:val="24"/>
          <w:lang w:val="en-US"/>
        </w:rPr>
        <w:t xml:space="preserve"> :</w:t>
      </w:r>
      <w:r>
        <w:rPr>
          <w:i w:val="0"/>
          <w:color w:val="000000" w:themeColor="text1"/>
          <w:szCs w:val="24"/>
          <w:lang w:val="id-ID"/>
        </w:rPr>
        <w:t xml:space="preserve"> KESIMPULAN DAN SARAN</w:t>
      </w:r>
    </w:p>
    <w:p w14:paraId="42BDFD25" w14:textId="2C3C23AE" w:rsidR="006A1F64" w:rsidRPr="00D12D15" w:rsidRDefault="006A1F64" w:rsidP="00D12D15">
      <w:pPr>
        <w:spacing w:line="360" w:lineRule="auto"/>
        <w:ind w:left="426" w:firstLine="426"/>
        <w:jc w:val="both"/>
        <w:rPr>
          <w:iCs/>
          <w:color w:val="000000" w:themeColor="text1"/>
          <w:lang w:val="id-ID"/>
        </w:rPr>
      </w:pPr>
      <w:r w:rsidRPr="004D1CFB">
        <w:rPr>
          <w:iCs/>
          <w:color w:val="000000" w:themeColor="text1"/>
          <w:lang w:val="id-ID"/>
        </w:rPr>
        <w:t>Pada bab akhir laporan skripsi ini membahas mengenai kesimpulan dan saran terhadap aplikasi yang telah penulis bangun . Kesimpulan, Saran</w:t>
      </w:r>
      <w:r w:rsidR="00D12D15">
        <w:rPr>
          <w:iCs/>
          <w:color w:val="000000" w:themeColor="text1"/>
        </w:rPr>
        <w:t>.</w:t>
      </w:r>
      <w:r>
        <w:br w:type="page"/>
      </w:r>
    </w:p>
    <w:p w14:paraId="0DA55BB2" w14:textId="77777777" w:rsidR="006A1F64" w:rsidRDefault="006A1F64" w:rsidP="006A1F64">
      <w:pPr>
        <w:pStyle w:val="Heading1"/>
        <w:numPr>
          <w:ilvl w:val="0"/>
          <w:numId w:val="1"/>
        </w:numPr>
        <w:sectPr w:rsidR="006A1F64" w:rsidSect="003A73F5">
          <w:headerReference w:type="default" r:id="rId30"/>
          <w:footerReference w:type="default" r:id="rId31"/>
          <w:headerReference w:type="first" r:id="rId32"/>
          <w:footerReference w:type="first" r:id="rId33"/>
          <w:pgSz w:w="11907" w:h="16840" w:code="9"/>
          <w:pgMar w:top="1701" w:right="1701" w:bottom="1701" w:left="2268" w:header="709" w:footer="709" w:gutter="0"/>
          <w:pgNumType w:start="1"/>
          <w:cols w:space="708"/>
          <w:titlePg/>
          <w:docGrid w:linePitch="360"/>
        </w:sectPr>
      </w:pPr>
    </w:p>
    <w:p w14:paraId="025E35D6" w14:textId="5ACC349A" w:rsidR="006A1F64" w:rsidRDefault="00881C87" w:rsidP="00881C87">
      <w:pPr>
        <w:pStyle w:val="Heading1"/>
        <w:numPr>
          <w:ilvl w:val="0"/>
          <w:numId w:val="1"/>
        </w:numPr>
        <w:spacing w:before="0" w:line="480" w:lineRule="auto"/>
        <w:ind w:left="357" w:hanging="357"/>
        <w:rPr>
          <w:lang w:val="id-ID"/>
        </w:rPr>
      </w:pPr>
      <w:bookmarkStart w:id="23" w:name="_Toc47457701"/>
      <w:bookmarkEnd w:id="23"/>
      <w:r>
        <w:lastRenderedPageBreak/>
        <w:br/>
      </w:r>
      <w:bookmarkStart w:id="24" w:name="_Toc80226285"/>
      <w:r w:rsidR="006A1F64" w:rsidRPr="00881C87">
        <w:rPr>
          <w:lang w:val="id-ID"/>
        </w:rPr>
        <w:t>TINJAUAN PUSTAKA</w:t>
      </w:r>
      <w:bookmarkEnd w:id="24"/>
    </w:p>
    <w:p w14:paraId="370CCC68" w14:textId="010A75D2" w:rsidR="00881C87" w:rsidRDefault="00881C87" w:rsidP="00881C87">
      <w:pPr>
        <w:rPr>
          <w:lang w:val="id-ID"/>
        </w:rPr>
      </w:pPr>
    </w:p>
    <w:p w14:paraId="0956AA12" w14:textId="77777777" w:rsidR="00881C87" w:rsidRPr="00881C87" w:rsidRDefault="00881C87" w:rsidP="00881C87">
      <w:pPr>
        <w:rPr>
          <w:lang w:val="id-ID"/>
        </w:rPr>
      </w:pPr>
    </w:p>
    <w:p w14:paraId="7344174C" w14:textId="77777777" w:rsidR="006A1F64" w:rsidRDefault="006A1F64" w:rsidP="006A1F64">
      <w:pPr>
        <w:pStyle w:val="Heading2"/>
        <w:ind w:left="426" w:hanging="426"/>
        <w:jc w:val="both"/>
        <w:rPr>
          <w:lang w:val="id-ID"/>
        </w:rPr>
      </w:pPr>
      <w:bookmarkStart w:id="25" w:name="_Toc47457702"/>
      <w:bookmarkStart w:id="26" w:name="_Toc80226286"/>
      <w:r>
        <w:rPr>
          <w:lang w:val="id-ID"/>
        </w:rPr>
        <w:t>Landasan Teori</w:t>
      </w:r>
      <w:bookmarkEnd w:id="25"/>
      <w:bookmarkEnd w:id="26"/>
    </w:p>
    <w:p w14:paraId="01532CFF" w14:textId="7497CBDE" w:rsidR="006A1F64" w:rsidRPr="00C40970" w:rsidRDefault="006A1F64" w:rsidP="00C40970">
      <w:pPr>
        <w:spacing w:line="360" w:lineRule="auto"/>
        <w:ind w:firstLine="567"/>
        <w:jc w:val="both"/>
        <w:rPr>
          <w:lang w:val="id-ID"/>
        </w:rPr>
      </w:pPr>
      <w:r>
        <w:rPr>
          <w:lang w:val="id-ID"/>
        </w:rPr>
        <w:t xml:space="preserve">Pada penelitian kali ini penyusun mempelajari penelitian terdahulu sebagai acuan dalam </w:t>
      </w:r>
      <w:r w:rsidRPr="003151B3">
        <w:rPr>
          <w:lang w:val="id-ID"/>
        </w:rPr>
        <w:t xml:space="preserve">Implementasi </w:t>
      </w:r>
      <w:r>
        <w:rPr>
          <w:lang w:val="id-ID"/>
        </w:rPr>
        <w:t xml:space="preserve">Metode </w:t>
      </w:r>
      <w:r>
        <w:rPr>
          <w:i/>
          <w:lang w:val="id-ID"/>
        </w:rPr>
        <w:t>Waterf</w:t>
      </w:r>
      <w:r w:rsidRPr="00756B08">
        <w:rPr>
          <w:i/>
          <w:lang w:val="id-ID"/>
        </w:rPr>
        <w:t>a</w:t>
      </w:r>
      <w:r>
        <w:rPr>
          <w:i/>
          <w:lang w:val="id-ID"/>
        </w:rPr>
        <w:t>l</w:t>
      </w:r>
      <w:r w:rsidRPr="00756B08">
        <w:rPr>
          <w:i/>
          <w:lang w:val="id-ID"/>
        </w:rPr>
        <w:t xml:space="preserve">l </w:t>
      </w:r>
      <w:r w:rsidRPr="003151B3">
        <w:rPr>
          <w:lang w:val="id-ID"/>
        </w:rPr>
        <w:t>Pada Pembuatan Aplikasi</w:t>
      </w:r>
      <w:r>
        <w:rPr>
          <w:lang w:val="id-ID"/>
        </w:rPr>
        <w:t xml:space="preserve"> Seleksi Kelayakan Pengajuan Proposal Skripsi Berbasis Web</w:t>
      </w:r>
      <w:r w:rsidRPr="003151B3">
        <w:rPr>
          <w:lang w:val="id-ID"/>
        </w:rPr>
        <w:t xml:space="preserve"> </w:t>
      </w:r>
      <w:r>
        <w:rPr>
          <w:lang w:val="id-ID"/>
        </w:rPr>
        <w:t>sebagai berikut:</w:t>
      </w:r>
    </w:p>
    <w:p w14:paraId="75CDBC36" w14:textId="2633F901" w:rsidR="00B532E6" w:rsidRDefault="00C40970" w:rsidP="00B532E6">
      <w:pPr>
        <w:spacing w:line="360" w:lineRule="auto"/>
        <w:ind w:firstLine="284"/>
        <w:jc w:val="both"/>
        <w:rPr>
          <w:bCs/>
          <w:color w:val="000000" w:themeColor="text1"/>
          <w:lang w:val="id-ID"/>
        </w:rPr>
      </w:pPr>
      <w:r w:rsidRPr="00B532E6">
        <w:rPr>
          <w:bCs/>
        </w:rPr>
        <w:t xml:space="preserve">Penelitian pertama </w:t>
      </w:r>
      <w:r w:rsidR="0051352A" w:rsidRPr="00B532E6">
        <w:rPr>
          <w:bCs/>
        </w:rPr>
        <w:t>dari jurnal</w:t>
      </w:r>
      <w:r w:rsidRPr="00B532E6">
        <w:rPr>
          <w:bCs/>
        </w:rPr>
        <w:t xml:space="preserve"> </w:t>
      </w:r>
      <w:r w:rsidR="00085282" w:rsidRPr="00B532E6">
        <w:rPr>
          <w:bCs/>
        </w:rPr>
        <w:t>Febrianto Sabirin, Dewi Sulistiyarini, Zulkarnain</w:t>
      </w:r>
      <w:r w:rsidR="006A1F64" w:rsidRPr="00B532E6">
        <w:rPr>
          <w:bCs/>
          <w:lang w:val="id-ID"/>
        </w:rPr>
        <w:t xml:space="preserve"> (20</w:t>
      </w:r>
      <w:r w:rsidR="00085282" w:rsidRPr="00B532E6">
        <w:rPr>
          <w:bCs/>
        </w:rPr>
        <w:t>20</w:t>
      </w:r>
      <w:r w:rsidR="006A1F64" w:rsidRPr="00B532E6">
        <w:rPr>
          <w:bCs/>
          <w:lang w:val="id-ID"/>
        </w:rPr>
        <w:t>), yang berjudul “</w:t>
      </w:r>
      <w:r w:rsidR="00085282" w:rsidRPr="00B532E6">
        <w:rPr>
          <w:bCs/>
          <w:i/>
        </w:rPr>
        <w:t>Pengembangan Sistem Informasi Seminar dan Skripsi Mahasiswa</w:t>
      </w:r>
      <w:r w:rsidR="006A1F64" w:rsidRPr="00B532E6">
        <w:rPr>
          <w:bCs/>
          <w:lang w:val="id-ID"/>
        </w:rPr>
        <w:t>”</w:t>
      </w:r>
      <w:r w:rsidR="00DD0F76" w:rsidRPr="00B532E6">
        <w:rPr>
          <w:bCs/>
        </w:rPr>
        <w:t xml:space="preserve"> </w:t>
      </w:r>
      <w:r w:rsidR="00DD0F76" w:rsidRPr="00B532E6">
        <w:rPr>
          <w:bCs/>
        </w:rPr>
        <w:fldChar w:fldCharType="begin" w:fldLock="1"/>
      </w:r>
      <w:r w:rsidR="003D5150">
        <w:rPr>
          <w:bCs/>
        </w:rPr>
        <w:instrText>ADDIN CSL_CITATION {"citationItems":[{"id":"ITEM-1","itemData":{"DOI":"10.29408/edumatic.v4i1.2048","abstract":"Thesis is the final stage in the lecture process, but there is not yet an adequate system to record the implementation of the thesis at IKIP PGRI Pontianak. This study aims to develop, test the feasibility, and see the user's response from the Seminar and Thesis Information System. The development model used in the development of Seminar, and Thesis Information Systems is ADDIE with research instruments in the form of interviews and questionnaires. Data analysis techniques use descriptive statistics to define the process of system development, system feasibility, and user response to the system. Seminar and Thesis Information System were developed using HTML, PHP, MySQL and the Bootstrap framework. Users of Seminar and Thesis Information Systems consist of five actors, namely general users, students, examination staff, scheduling staff, and admins. The test results from Information system experts and response from users indicate that Seminar and Thesis Information Systems are in the very good category so that the information system that has been developed can be applied to record the thesis in a real situation in IKIP PGRI Pontianak","author":[{"dropping-particle":"","family":"Sabirin","given":"Febrianto","non-dropping-particle":"","parse-names":false,"suffix":""},{"dropping-particle":"","family":"Sulistiyarini","given":"Dewi","non-dropping-particle":"","parse-names":false,"suffix":""},{"dropping-particle":"","family":"Zulkarnain","given":"Zulkarnain","non-dropping-particle":"","parse-names":false,"suffix":""}],"container-title":"Edumatic : Jurnal Pendidikan Informatika","id":"ITEM-1","issue":"1","issued":{"date-parts":[["2020"]]},"page":"73-82","title":"Pengembangan Sistem Informasi Seminar dan Skripsi Mahasiswa","type":"article-journal","volume":"4"},"uris":["http://www.mendeley.com/documents/?uuid=0d07a59b-4562-4ced-ba6f-0980f73db4d1"]}],"mendeley":{"formattedCitation":"(Sabirin, Sulistiyarini, and Zulkarnain 2020)","plainTextFormattedCitation":"(Sabirin, Sulistiyarini, and Zulkarnain 2020)","previouslyFormattedCitation":"[1]"},"properties":{"noteIndex":0},"schema":"https://github.com/citation-style-language/schema/raw/master/csl-citation.json"}</w:instrText>
      </w:r>
      <w:r w:rsidR="00DD0F76" w:rsidRPr="00B532E6">
        <w:rPr>
          <w:bCs/>
        </w:rPr>
        <w:fldChar w:fldCharType="separate"/>
      </w:r>
      <w:r w:rsidR="003D5150" w:rsidRPr="003D5150">
        <w:rPr>
          <w:bCs/>
          <w:noProof/>
        </w:rPr>
        <w:t>(Sabirin, Sulistiyarini, and Zulkarnain 2020)</w:t>
      </w:r>
      <w:r w:rsidR="00DD0F76" w:rsidRPr="00B532E6">
        <w:rPr>
          <w:bCs/>
        </w:rPr>
        <w:fldChar w:fldCharType="end"/>
      </w:r>
      <w:r w:rsidR="00D12D15" w:rsidRPr="00B532E6">
        <w:rPr>
          <w:bCs/>
        </w:rPr>
        <w:t>.</w:t>
      </w:r>
      <w:r w:rsidR="00D12D15" w:rsidRPr="00085282">
        <w:t xml:space="preserve"> </w:t>
      </w:r>
      <w:r w:rsidR="006A1F64" w:rsidRPr="00B532E6">
        <w:rPr>
          <w:color w:val="000000" w:themeColor="text1"/>
          <w:lang w:val="id-ID"/>
        </w:rPr>
        <w:t xml:space="preserve">Pada penelitian </w:t>
      </w:r>
      <w:r w:rsidR="00085282" w:rsidRPr="00B532E6">
        <w:rPr>
          <w:color w:val="000000" w:themeColor="text1"/>
        </w:rPr>
        <w:t>disebutkan bahwa permasalahannya adalah belum tersedianya sistem yang memadai untuk mendata pelaksanaan skripsi di IKIP PGRI Pontianak, Sehingga Peneliti bertujuan untuk mengembangkan, menguji kelayakan dan melihat respon penggua dari Aplikasi tersebut.</w:t>
      </w:r>
      <w:r w:rsidR="000D1BDE" w:rsidRPr="00B532E6">
        <w:rPr>
          <w:color w:val="000000" w:themeColor="text1"/>
        </w:rPr>
        <w:t xml:space="preserve"> Metode yang digunakan dalam penelitian ini adalah </w:t>
      </w:r>
      <w:r w:rsidR="000D1BDE" w:rsidRPr="00B532E6">
        <w:rPr>
          <w:i/>
          <w:iCs/>
          <w:color w:val="000000" w:themeColor="text1"/>
        </w:rPr>
        <w:t>Research and Development</w:t>
      </w:r>
      <w:r w:rsidR="000D1BDE" w:rsidRPr="00B532E6">
        <w:rPr>
          <w:color w:val="000000" w:themeColor="text1"/>
        </w:rPr>
        <w:t xml:space="preserve"> (R&amp;D) dan</w:t>
      </w:r>
      <w:r w:rsidR="00085282" w:rsidRPr="00B532E6">
        <w:rPr>
          <w:color w:val="000000" w:themeColor="text1"/>
        </w:rPr>
        <w:t xml:space="preserve"> </w:t>
      </w:r>
      <w:r w:rsidR="000D1BDE" w:rsidRPr="00B532E6">
        <w:rPr>
          <w:color w:val="000000" w:themeColor="text1"/>
        </w:rPr>
        <w:t>m</w:t>
      </w:r>
      <w:r w:rsidR="00085282" w:rsidRPr="00B532E6">
        <w:rPr>
          <w:color w:val="000000" w:themeColor="text1"/>
        </w:rPr>
        <w:t xml:space="preserve">odel pengembangan yang digunakan pada pengembangan aplikasi ini adalah ADDIE. Aplikasi ini dibangun dan dikembangkan menggunakan HTML, PHP, MySQL </w:t>
      </w:r>
      <w:r w:rsidR="000D1BDE" w:rsidRPr="00B532E6">
        <w:rPr>
          <w:color w:val="000000" w:themeColor="text1"/>
        </w:rPr>
        <w:t xml:space="preserve">dan </w:t>
      </w:r>
      <w:r w:rsidR="000D1BDE" w:rsidRPr="00B532E6">
        <w:rPr>
          <w:i/>
          <w:iCs/>
          <w:color w:val="000000" w:themeColor="text1"/>
        </w:rPr>
        <w:t xml:space="preserve">Framework </w:t>
      </w:r>
      <w:r w:rsidR="000D1BDE" w:rsidRPr="00B532E6">
        <w:rPr>
          <w:color w:val="000000" w:themeColor="text1"/>
        </w:rPr>
        <w:t>Bootstrap.</w:t>
      </w:r>
      <w:r w:rsidR="00085282" w:rsidRPr="00B532E6">
        <w:rPr>
          <w:color w:val="000000" w:themeColor="text1"/>
        </w:rPr>
        <w:t xml:space="preserve"> </w:t>
      </w:r>
      <w:r w:rsidR="000D1BDE" w:rsidRPr="00B532E6">
        <w:rPr>
          <w:color w:val="000000" w:themeColor="text1"/>
        </w:rPr>
        <w:t>Terdapat lima aktor pengguna pada aplikasi ini yaitu Pengguna umum, Mahasiswa, Staf pemeriksa, Staf penjadwalan dan Admin. Sehingga, Berdasarkan kesimpulan bahwa Sistem Informasi Seminar</w:t>
      </w:r>
      <w:r w:rsidR="007E3604" w:rsidRPr="00B532E6">
        <w:rPr>
          <w:color w:val="000000" w:themeColor="text1"/>
        </w:rPr>
        <w:t xml:space="preserve"> dan Skripsi merupakan </w:t>
      </w:r>
      <w:r w:rsidR="007E3604">
        <w:t>sistem informasi berbasis website yang berfungsi sebagai sarana pendataan, monitoring, dan evaluasi skripsi mahasiswa IKIP PGRI Pontianak. Hasil pengujian oleh ahli menunjukkan bahwa sistem yang dihasilkan berada pada kategori sangat baik, sementara hasil pengujian oleh pengguna juga menunjukkan respon yang sangat baik, sehingga sistem yang dihasilkan dapat diterapkan dalam lingkungan nyata di IKIP PGRI Pontianak.</w:t>
      </w:r>
    </w:p>
    <w:p w14:paraId="2CEAC0EB" w14:textId="6952D45F" w:rsidR="00B532E6" w:rsidRDefault="00D12D15" w:rsidP="00B532E6">
      <w:pPr>
        <w:spacing w:line="360" w:lineRule="auto"/>
        <w:ind w:firstLine="284"/>
        <w:jc w:val="both"/>
        <w:rPr>
          <w:bCs/>
          <w:color w:val="000000" w:themeColor="text1"/>
          <w:lang w:val="id-ID"/>
        </w:rPr>
      </w:pPr>
      <w:r w:rsidRPr="00B532E6">
        <w:rPr>
          <w:bCs/>
        </w:rPr>
        <w:t xml:space="preserve">Penelitian kedua </w:t>
      </w:r>
      <w:r w:rsidR="0051352A" w:rsidRPr="00B532E6">
        <w:rPr>
          <w:bCs/>
        </w:rPr>
        <w:t>dari jurnal</w:t>
      </w:r>
      <w:r w:rsidRPr="00B532E6">
        <w:rPr>
          <w:bCs/>
        </w:rPr>
        <w:t xml:space="preserve"> </w:t>
      </w:r>
      <w:r w:rsidR="007E3604" w:rsidRPr="00B532E6">
        <w:rPr>
          <w:bCs/>
        </w:rPr>
        <w:t>Rifqi Ainun Naim, Noora Qotrun Nada</w:t>
      </w:r>
      <w:r w:rsidR="006A1F64" w:rsidRPr="00B532E6">
        <w:rPr>
          <w:bCs/>
        </w:rPr>
        <w:t xml:space="preserve"> (20</w:t>
      </w:r>
      <w:r w:rsidR="007E3604" w:rsidRPr="00B532E6">
        <w:rPr>
          <w:bCs/>
        </w:rPr>
        <w:t>20</w:t>
      </w:r>
      <w:r w:rsidR="006A1F64" w:rsidRPr="00B532E6">
        <w:rPr>
          <w:bCs/>
        </w:rPr>
        <w:t>), “</w:t>
      </w:r>
      <w:r w:rsidR="007E3604" w:rsidRPr="00B532E6">
        <w:rPr>
          <w:i/>
          <w:iCs/>
        </w:rPr>
        <w:t>Perancangan Sistem Pengajuan Judul Skripsi Universitas Pgri Semarang Berbasis Web Di UPT TIK Universitas PGRI Semarang</w:t>
      </w:r>
      <w:r w:rsidR="006A1F64" w:rsidRPr="00B532E6">
        <w:rPr>
          <w:bCs/>
        </w:rPr>
        <w:t>”</w:t>
      </w:r>
      <w:r w:rsidR="00DD0F76" w:rsidRPr="00B532E6">
        <w:rPr>
          <w:bCs/>
        </w:rPr>
        <w:t xml:space="preserve"> </w:t>
      </w:r>
      <w:r w:rsidR="00DD0F76" w:rsidRPr="00B532E6">
        <w:rPr>
          <w:bCs/>
        </w:rPr>
        <w:fldChar w:fldCharType="begin" w:fldLock="1"/>
      </w:r>
      <w:r w:rsidR="003D5150">
        <w:rPr>
          <w:bCs/>
        </w:rPr>
        <w:instrText>ADDIN CSL_CITATION {"citationItems":[{"id":"ITEM-1","itemData":{"ISBN":"9786236602317","author":[{"dropping-particle":"","family":"Informatika","given":"Program Studi","non-dropping-particle":"","parse-names":false,"suffix":""},{"dropping-particle":"","family":"Teknik","given":"Fakultas","non-dropping-particle":"","parse-names":false,"suffix":""},{"dropping-particle":"","family":"Semarang","given":"Universitas Pgri","non-dropping-particle":"","parse-names":false,"suffix":""},{"dropping-particle":"","family":"Lantai","given":"Gedung Pusat","non-dropping-particle":"","parse-names":false,"suffix":""},{"dropping-particle":"","family":"Jl","given":"Kampus","non-dropping-particle":"","parse-names":false,"suffix":""},{"dropping-particle":"","family":"Timur","given":"Sidodadi","non-dropping-particle":"","parse-names":false,"suffix":""}],"id":"ITEM-1","issue":"Sens 5","issued":{"date-parts":[["2020"]]},"page":"474-480","title":"UNIVERSITAS PGRI SEMARANG BERBASIS WEB DI UPT TIK UNIVERSITAS PGRI SEMARANG","type":"article-journal","volume":"5"},"uris":["http://www.mendeley.com/documents/?uuid=471691df-1bc3-4a03-9172-a4059c8f5510"]}],"mendeley":{"formattedCitation":"(Informatika et al. 2020)","plainTextFormattedCitation":"(Informatika et al. 2020)","previouslyFormattedCitation":"[2]"},"properties":{"noteIndex":0},"schema":"https://github.com/citation-style-language/schema/raw/master/csl-citation.json"}</w:instrText>
      </w:r>
      <w:r w:rsidR="00DD0F76" w:rsidRPr="00B532E6">
        <w:rPr>
          <w:bCs/>
        </w:rPr>
        <w:fldChar w:fldCharType="separate"/>
      </w:r>
      <w:r w:rsidR="003D5150" w:rsidRPr="003D5150">
        <w:rPr>
          <w:bCs/>
          <w:noProof/>
        </w:rPr>
        <w:t>(Informatika et al. 2020)</w:t>
      </w:r>
      <w:r w:rsidR="00DD0F76" w:rsidRPr="00B532E6">
        <w:rPr>
          <w:bCs/>
        </w:rPr>
        <w:fldChar w:fldCharType="end"/>
      </w:r>
      <w:r w:rsidRPr="00B532E6">
        <w:rPr>
          <w:bCs/>
        </w:rPr>
        <w:t xml:space="preserve">. </w:t>
      </w:r>
      <w:r w:rsidRPr="00B532E6">
        <w:rPr>
          <w:color w:val="000000" w:themeColor="text1"/>
        </w:rPr>
        <w:t>P</w:t>
      </w:r>
      <w:r w:rsidR="006A1F64" w:rsidRPr="00B532E6">
        <w:rPr>
          <w:color w:val="000000" w:themeColor="text1"/>
          <w:lang w:val="id-ID"/>
        </w:rPr>
        <w:t xml:space="preserve">ada penelitian </w:t>
      </w:r>
      <w:r w:rsidR="007E3604" w:rsidRPr="00B532E6">
        <w:rPr>
          <w:color w:val="000000" w:themeColor="text1"/>
        </w:rPr>
        <w:t>ini</w:t>
      </w:r>
      <w:r w:rsidR="00635BC2" w:rsidRPr="00B532E6">
        <w:rPr>
          <w:color w:val="000000" w:themeColor="text1"/>
        </w:rPr>
        <w:t xml:space="preserve">, masalah yang ada sama seperti pada jurnal sebelumnya yaitu belum mempunyai sistem untuk membantu proses </w:t>
      </w:r>
      <w:r w:rsidR="00635BC2">
        <w:t xml:space="preserve">pengajuan judul skripsi di Universitas PGRI Semarang. Sehingga proses pengajuan judul masih dilakukan </w:t>
      </w:r>
      <w:r w:rsidR="00635BC2">
        <w:lastRenderedPageBreak/>
        <w:t xml:space="preserve">dengan cara memanfaatkan </w:t>
      </w:r>
      <w:r w:rsidR="00635BC2" w:rsidRPr="00EF1545">
        <w:rPr>
          <w:i/>
          <w:iCs/>
        </w:rPr>
        <w:t>Google Form</w:t>
      </w:r>
      <w:r w:rsidR="00635BC2">
        <w:t xml:space="preserve">. Hal tersebut kurang efisien dikarenakan pembuatan form masih dilakukan dengan cara manual dan bisa menyebabkan kehilangan data. Metodologi yang digunakan adalah metode SDLC </w:t>
      </w:r>
      <w:r w:rsidR="00635BC2" w:rsidRPr="00EF1545">
        <w:rPr>
          <w:i/>
          <w:iCs/>
        </w:rPr>
        <w:t>Waterfall</w:t>
      </w:r>
      <w:r w:rsidR="00635BC2">
        <w:t>, namun hanya sebatas sampai pada tahap implementasi. Penelitian ini bertujuan untuk merancang sistem pengajuan judul skripsi berbasis web yang mempunyai beberapa fitur, di antaranya yaitu mengajukan judul skripsi, menyetujui atau menolak judul skripsi dan mencetak data pembimbing. Berdasarkan kesimpulan dari penelitian ini  adalah telah berhasil dikembangkannya perancangan aplikasi web sistem pengajuan judul skripsi di Universitas PGRI Semarang yang dapat menyimpan data dengan baik dan dapat dipanggil sewaktu-waktu jika diperlukan.</w:t>
      </w:r>
    </w:p>
    <w:p w14:paraId="65AB6B7D" w14:textId="73021AAE" w:rsidR="00B15196" w:rsidRPr="00B532E6" w:rsidRDefault="00025B18" w:rsidP="00B532E6">
      <w:pPr>
        <w:spacing w:line="360" w:lineRule="auto"/>
        <w:ind w:firstLine="284"/>
        <w:jc w:val="both"/>
        <w:rPr>
          <w:bCs/>
          <w:color w:val="000000" w:themeColor="text1"/>
          <w:lang w:val="id-ID"/>
        </w:rPr>
      </w:pPr>
      <w:r>
        <w:t xml:space="preserve">Penelitian ke tiga oleh </w:t>
      </w:r>
      <w:r w:rsidR="00B15196" w:rsidRPr="006C3861">
        <w:t>Rizal Jihadudin, (2019) yang berjudul</w:t>
      </w:r>
      <w:r w:rsidR="00B15196" w:rsidRPr="00B532E6">
        <w:rPr>
          <w:i/>
          <w:iCs/>
        </w:rPr>
        <w:t xml:space="preserve"> “Rancang Bangun Aplikasi Pendaftaran Skripsi Berbasis Web Pada Program Studi Informatika”</w:t>
      </w:r>
      <w:r w:rsidR="00DD0F76">
        <w:t xml:space="preserve"> </w:t>
      </w:r>
      <w:r w:rsidR="00DD0F76">
        <w:fldChar w:fldCharType="begin" w:fldLock="1"/>
      </w:r>
      <w:r w:rsidR="003D5150">
        <w:instrText>ADDIN CSL_CITATION {"citationItems":[{"id":"ITEM-1","itemData":{"ISBN":"1982052120","abstract":"… Pakuan Berbasis Website”. Dalam tugas akhir tersebut dibangun sebuah sistem informasi pengajuan judul skripsi dengan memanfaatkan konsep Page 25. 7 teknologi web agar dapat melayani proses pengajuan judul skripsi secara online …","author":[{"dropping-particle":"","family":"RIZAL","given":"J","non-dropping-particle":"","parse-names":false,"suffix":""}],"id":"ITEM-1","issued":{"date-parts":[["2019"]]},"title":"Rancang Bangun Aplikasi Pendaftaran Skripsi Berbasis Web Pada Program Studi Informatika","type":"book"},"uris":["http://www.mendeley.com/documents/?uuid=2226691d-3e3d-46ef-8ec7-1540f24baee1"]}],"mendeley":{"formattedCitation":"(RIZAL 2019)","plainTextFormattedCitation":"(RIZAL 2019)","previouslyFormattedCitation":"[3]"},"properties":{"noteIndex":0},"schema":"https://github.com/citation-style-language/schema/raw/master/csl-citation.json"}</w:instrText>
      </w:r>
      <w:r w:rsidR="00DD0F76">
        <w:fldChar w:fldCharType="separate"/>
      </w:r>
      <w:r w:rsidR="003D5150" w:rsidRPr="003D5150">
        <w:rPr>
          <w:noProof/>
        </w:rPr>
        <w:t>(RIZAL 2019)</w:t>
      </w:r>
      <w:r w:rsidR="00DD0F76">
        <w:fldChar w:fldCharType="end"/>
      </w:r>
      <w:r w:rsidR="00B15196" w:rsidRPr="00B532E6">
        <w:rPr>
          <w:i/>
          <w:iCs/>
        </w:rPr>
        <w:t>.</w:t>
      </w:r>
      <w:r w:rsidR="00D12D15" w:rsidRPr="00B532E6">
        <w:rPr>
          <w:i/>
          <w:iCs/>
        </w:rPr>
        <w:t xml:space="preserve"> </w:t>
      </w:r>
      <w:r w:rsidR="00476174" w:rsidRPr="00B532E6">
        <w:rPr>
          <w:color w:val="000000" w:themeColor="text1"/>
          <w:lang w:val="id-ID"/>
        </w:rPr>
        <w:t xml:space="preserve">Pada </w:t>
      </w:r>
      <w:r w:rsidR="00B15196" w:rsidRPr="00B532E6">
        <w:rPr>
          <w:color w:val="000000" w:themeColor="text1"/>
          <w:lang w:val="id-ID"/>
        </w:rPr>
        <w:t>penelitian ini penulis</w:t>
      </w:r>
      <w:r w:rsidR="00FB7478" w:rsidRPr="00B532E6">
        <w:rPr>
          <w:color w:val="000000" w:themeColor="text1"/>
        </w:rPr>
        <w:t xml:space="preserve"> membangun aplikasi pendaftaran skripsi berbasis web di Program Studi Informatika Universitas Teknologi Sumbawa (UTS) menggunakan </w:t>
      </w:r>
      <w:r w:rsidR="00FB7478" w:rsidRPr="00B532E6">
        <w:rPr>
          <w:i/>
          <w:iCs/>
          <w:color w:val="000000" w:themeColor="text1"/>
        </w:rPr>
        <w:t xml:space="preserve">framework Codeigniter, </w:t>
      </w:r>
      <w:r w:rsidR="00FB7478" w:rsidRPr="00B532E6">
        <w:rPr>
          <w:color w:val="000000" w:themeColor="text1"/>
        </w:rPr>
        <w:t xml:space="preserve">MySql sebagai </w:t>
      </w:r>
      <w:r w:rsidR="00FB7478" w:rsidRPr="00B532E6">
        <w:rPr>
          <w:i/>
          <w:iCs/>
          <w:color w:val="000000" w:themeColor="text1"/>
        </w:rPr>
        <w:t xml:space="preserve">database </w:t>
      </w:r>
      <w:r w:rsidR="00FB7478" w:rsidRPr="00B532E6">
        <w:rPr>
          <w:color w:val="000000" w:themeColor="text1"/>
        </w:rPr>
        <w:t xml:space="preserve">dan </w:t>
      </w:r>
      <w:r w:rsidR="00FB7478" w:rsidRPr="00B532E6">
        <w:rPr>
          <w:i/>
          <w:iCs/>
          <w:color w:val="000000" w:themeColor="text1"/>
        </w:rPr>
        <w:t xml:space="preserve">sublime text </w:t>
      </w:r>
      <w:r w:rsidR="00FB7478" w:rsidRPr="00B532E6">
        <w:rPr>
          <w:color w:val="000000" w:themeColor="text1"/>
        </w:rPr>
        <w:t xml:space="preserve">sebagai </w:t>
      </w:r>
      <w:r w:rsidR="00DA6E0B" w:rsidRPr="00B532E6">
        <w:rPr>
          <w:i/>
          <w:iCs/>
          <w:color w:val="000000" w:themeColor="text1"/>
        </w:rPr>
        <w:t>text editor</w:t>
      </w:r>
      <w:r w:rsidR="00FB7478" w:rsidRPr="00B532E6">
        <w:rPr>
          <w:i/>
          <w:iCs/>
          <w:color w:val="000000" w:themeColor="text1"/>
        </w:rPr>
        <w:t xml:space="preserve"> </w:t>
      </w:r>
      <w:r w:rsidR="00FB7478" w:rsidRPr="00B532E6">
        <w:rPr>
          <w:color w:val="000000" w:themeColor="text1"/>
        </w:rPr>
        <w:t xml:space="preserve">dengan metode pengembangan perangkat lunak yaitu </w:t>
      </w:r>
      <w:r w:rsidR="00FB7478" w:rsidRPr="00B532E6">
        <w:rPr>
          <w:i/>
          <w:iCs/>
          <w:color w:val="000000" w:themeColor="text1"/>
        </w:rPr>
        <w:t>waterfall model</w:t>
      </w:r>
      <w:r w:rsidR="00DA6E0B" w:rsidRPr="00B532E6">
        <w:rPr>
          <w:i/>
          <w:iCs/>
          <w:color w:val="000000" w:themeColor="text1"/>
        </w:rPr>
        <w:t>.</w:t>
      </w:r>
      <w:r w:rsidR="00B15196" w:rsidRPr="00B532E6">
        <w:rPr>
          <w:color w:val="000000" w:themeColor="text1"/>
          <w:lang w:val="id-ID"/>
        </w:rPr>
        <w:t xml:space="preserve"> </w:t>
      </w:r>
      <w:r w:rsidRPr="00B532E6">
        <w:rPr>
          <w:color w:val="000000" w:themeColor="text1"/>
        </w:rPr>
        <w:t>D</w:t>
      </w:r>
      <w:r w:rsidR="00DA6E0B" w:rsidRPr="00B532E6">
        <w:rPr>
          <w:color w:val="000000" w:themeColor="text1"/>
        </w:rPr>
        <w:t xml:space="preserve">isebutkan bahwa pendaftaran skripsi di Prodi Informatika UTS masih menggunakan proses secara manual, maka dari itu peneliti membuat aplikasi tersebut agar lebih efisien dan dapat meminimalisir waktu yang digunakan dalam melakukan suatu pendaftaran skripsi. </w:t>
      </w:r>
      <w:r w:rsidR="00DA6E0B" w:rsidRPr="00DA6E0B">
        <w:t xml:space="preserve">Berdasarkan </w:t>
      </w:r>
      <w:r w:rsidR="00B15196" w:rsidRPr="00B532E6">
        <w:rPr>
          <w:lang w:val="id-ID"/>
        </w:rPr>
        <w:t>kesimpulan bahwa</w:t>
      </w:r>
      <w:r w:rsidR="00B15196" w:rsidRPr="00DA6E0B">
        <w:t xml:space="preserve"> Rancang bangun pendaftaran skripsi berbasis web pada Program Studi Informatika telah selesai dibangun menggunakan framework Codeigniter. Dengan demikian diharapkan sistem pendaftaran skripsi berbasis web ini dapat memberikan konstribusi untuk membantu prodi Informatika maupun Mahasiswa Informatika yang akan mengambil mata kuliah skripsi.</w:t>
      </w:r>
      <w:r w:rsidR="00DA6E0B" w:rsidRPr="00DA6E0B">
        <w:t xml:space="preserve"> Dengan saran agar pada tahap selanjutnya dilakukan pengembangan, diantaranya meliputi :</w:t>
      </w:r>
    </w:p>
    <w:p w14:paraId="1F479986" w14:textId="38C8E740" w:rsidR="00DA6E0B" w:rsidRPr="00DA6E0B" w:rsidRDefault="00DA6E0B" w:rsidP="00215F0A">
      <w:pPr>
        <w:pStyle w:val="ListParagraph"/>
        <w:numPr>
          <w:ilvl w:val="0"/>
          <w:numId w:val="20"/>
        </w:numPr>
        <w:spacing w:after="160" w:line="360" w:lineRule="auto"/>
        <w:jc w:val="both"/>
        <w:rPr>
          <w:lang w:val="id-ID"/>
        </w:rPr>
      </w:pPr>
      <w:r w:rsidRPr="00DA6E0B">
        <w:t>Penambahan fitur pendeteksi plagiat, disaat mahasiswa melakukan upload file skripsi dalam menu pengajuan judul.</w:t>
      </w:r>
    </w:p>
    <w:p w14:paraId="0E5C4DEE" w14:textId="57DC29D3" w:rsidR="00DA6E0B" w:rsidRPr="00DA6E0B" w:rsidRDefault="00DA6E0B" w:rsidP="00215F0A">
      <w:pPr>
        <w:pStyle w:val="ListParagraph"/>
        <w:numPr>
          <w:ilvl w:val="0"/>
          <w:numId w:val="20"/>
        </w:numPr>
        <w:spacing w:line="360" w:lineRule="auto"/>
        <w:jc w:val="both"/>
        <w:rPr>
          <w:lang w:val="id-ID"/>
        </w:rPr>
      </w:pPr>
      <w:r w:rsidRPr="00DA6E0B">
        <w:t>Penambahan fitur koreksi file skripsi mahasiswa secara online melalui sistem pendaftaran skripsi berbasis web tersebut.</w:t>
      </w:r>
    </w:p>
    <w:p w14:paraId="4DC553D7" w14:textId="526125C1" w:rsidR="00B532E6" w:rsidRDefault="0051352A" w:rsidP="00B532E6">
      <w:pPr>
        <w:spacing w:line="360" w:lineRule="auto"/>
        <w:ind w:firstLine="284"/>
        <w:jc w:val="both"/>
        <w:rPr>
          <w:lang w:val="id-ID"/>
        </w:rPr>
      </w:pPr>
      <w:r>
        <w:t xml:space="preserve">Penelitian selanjutnya dari jurnal </w:t>
      </w:r>
      <w:r w:rsidR="00476174" w:rsidRPr="006C3861">
        <w:t xml:space="preserve">Dwi Oktarina, Alyauma Hajjah, (2019) yang berjudul </w:t>
      </w:r>
      <w:r w:rsidR="00476174" w:rsidRPr="00B532E6">
        <w:rPr>
          <w:i/>
          <w:iCs/>
        </w:rPr>
        <w:t xml:space="preserve">“Perancangan Sistem Penjadwalan Seminar Proposal Dan Sidang Skripsi </w:t>
      </w:r>
      <w:r w:rsidR="00476174" w:rsidRPr="00B532E6">
        <w:rPr>
          <w:i/>
          <w:iCs/>
        </w:rPr>
        <w:lastRenderedPageBreak/>
        <w:t>Dengan Metode Algoritma Genetika”</w:t>
      </w:r>
      <w:r w:rsidR="0026021F">
        <w:t xml:space="preserve"> </w:t>
      </w:r>
      <w:r w:rsidR="0026021F">
        <w:fldChar w:fldCharType="begin" w:fldLock="1"/>
      </w:r>
      <w:r w:rsidR="003D5150">
        <w:instrText>ADDIN CSL_CITATION {"citationItems":[{"id":"ITEM-1","itemData":{"DOI":"10.35145/joisie.v3i1.421","ISSN":"2503-5304","abstract":"Sistem Penjadwalan Seminar Proposal dan Sidang Skripsi pada STIKOM Pelita Indonesia masih dilakukan secara semi terkomputerisasi. Terjadinya bentrok dan keterlambatan penjadwalan sering terjadi, penjadwalan merupakan salah satu prosedur yang rumit karena harus menyesuaikan dengan ketersediaan ruangan, jam dan juga dosen yang akan menguji, Sekretaris Prodi harus mencocokkan jadwal tersebut secara manual lalu di input ke dalam Microsoft Excel, sehingga kemungkinan kesalahan dan keterlambatan penjadwalan sering dialami. Untuk mengatasi permasalahan ini perlu dikembangkan Sistem Penjadwalan Seminar Proposal dan Sidang Skripsi pada STIKOM Pelita Indonesia menggunakan metode Algoritma Genetika. Penerapan Algoritma Genetika ini bertujuan untuk mengoptimalkan penjadwalan secara keseluruhan dengan adanya beberapa kriteria penjadwalan yang telah ditentukan, sehingga diperoleh suatu optimasi penjadwalan yang baik dalam pemasangan tiap kriteria seperti jam, hari, dan ruang pelaksanaan tidak ada terjadi permasalahan tumbukan jadwal. Aplikasi Program Sistem Penjadwalan Seminar Proposal dan Sidang Skripsi ini dibuat dengan menggunakan pemrograman berbasis Web, Database, Adobe Dreamweaver CS6, Visual Basic dan metode pengembangan sistem yang dipakai adalah System Development Life Cycle (SDLC). Dengan diterapkan sistem informasi Penjadwalan Seminar Proposal dan Sidang Skripsi pada STIKOM Pelita Indonesia ini akan mempermudah proses penjadwalan untuk bagian BAAK dan Prodi.\r  ","author":[{"dropping-particle":"","family":"Oktarina","given":"Dwi","non-dropping-particle":"","parse-names":false,"suffix":""},{"dropping-particle":"","family":"Hajjah","given":"Alyauma","non-dropping-particle":"","parse-names":false,"suffix":""}],"container-title":"JOISIE (Journal Of Information Systems And Informatics Engineering)","id":"ITEM-1","issue":"1","issued":{"date-parts":[["2019"]]},"page":"32","title":"Perancangan Sistem Penjadwalan Seminar Proposal dan Sidang Skripsi dengan Metode Algoritma Genetika","type":"article-journal","volume":"3"},"uris":["http://www.mendeley.com/documents/?uuid=a82b0040-7b97-4aad-bc94-394b2c31b5db"]}],"mendeley":{"formattedCitation":"(Oktarina and Hajjah 2019)","plainTextFormattedCitation":"(Oktarina and Hajjah 2019)","previouslyFormattedCitation":"[4]"},"properties":{"noteIndex":0},"schema":"https://github.com/citation-style-language/schema/raw/master/csl-citation.json"}</w:instrText>
      </w:r>
      <w:r w:rsidR="0026021F">
        <w:fldChar w:fldCharType="separate"/>
      </w:r>
      <w:r w:rsidR="003D5150" w:rsidRPr="003D5150">
        <w:rPr>
          <w:noProof/>
        </w:rPr>
        <w:t>(Oktarina and Hajjah 2019)</w:t>
      </w:r>
      <w:r w:rsidR="0026021F">
        <w:fldChar w:fldCharType="end"/>
      </w:r>
      <w:r w:rsidR="00D12D15" w:rsidRPr="00B532E6">
        <w:rPr>
          <w:i/>
          <w:iCs/>
        </w:rPr>
        <w:t xml:space="preserve">. </w:t>
      </w:r>
      <w:r w:rsidR="00476174" w:rsidRPr="00B532E6">
        <w:rPr>
          <w:color w:val="000000" w:themeColor="text1"/>
          <w:lang w:val="id-ID"/>
        </w:rPr>
        <w:t xml:space="preserve">Pada </w:t>
      </w:r>
      <w:r w:rsidR="00DA6E0B" w:rsidRPr="00B532E6">
        <w:rPr>
          <w:color w:val="000000" w:themeColor="text1"/>
        </w:rPr>
        <w:t xml:space="preserve">jurnal ini disebutkan bahwa </w:t>
      </w:r>
      <w:r w:rsidR="00025B18">
        <w:t xml:space="preserve">Sistem Penjadwalan Seminar Proposal dan Sidang Skripsi pada STIKOM Pelita Indonesia masih dilakukan secara semi terkomputerisasi. Untuk mengatasi permasalahan ini perlu dikembangkan Sistem Penjadwalan Seminar Proposal dan Sidang Skripsi pada STIKOM Pelita Indonesia menggunakan metode Algoritma Genetika. Penerapan Algoritma Genetika ini bertujuan untuk mengoptimalkan penjadwalan secara keseluruhan. Aplikasi Program Sistem Penjadwalan Seminar Proposal dan Sidang Skripsi ini dibuat dengan menggunakan pemrograman berbasis Web, </w:t>
      </w:r>
      <w:r w:rsidR="00025B18" w:rsidRPr="009774C5">
        <w:rPr>
          <w:i/>
          <w:iCs/>
        </w:rPr>
        <w:t>Database, Adobe Dreamweaver CS6, Visual Basic</w:t>
      </w:r>
      <w:r w:rsidR="00025B18">
        <w:t xml:space="preserve"> dan metode pengembangan sistem yang dipakai adalah </w:t>
      </w:r>
      <w:r w:rsidR="00025B18" w:rsidRPr="009774C5">
        <w:rPr>
          <w:i/>
          <w:iCs/>
        </w:rPr>
        <w:t>System Development Life Cycle</w:t>
      </w:r>
      <w:r w:rsidR="00025B18">
        <w:t xml:space="preserve"> (SDLC). Berdasarkan kesimpulan, </w:t>
      </w:r>
      <w:r w:rsidR="00476174" w:rsidRPr="00B532E6">
        <w:rPr>
          <w:color w:val="000000" w:themeColor="text1"/>
          <w:lang w:val="id-ID"/>
        </w:rPr>
        <w:t>bahwa</w:t>
      </w:r>
      <w:r w:rsidR="00476174" w:rsidRPr="00B532E6">
        <w:rPr>
          <w:color w:val="000000" w:themeColor="text1"/>
        </w:rPr>
        <w:t xml:space="preserve"> </w:t>
      </w:r>
      <w:r w:rsidR="00476174">
        <w:t>Sistem Penjadwalan seminar proposal dan sidang skripsi dapat mempercepat proses kegiatan penjadwalan dan dengan adanya informasi yang didapatkan dari web mempermudah mahasiswa dan dosen untuk mengetahui jadwal yang telah di ajukan, dan daftar jadwal menguji bagi dosen. Dengan diterapkannya Algoritma Genetika pada sistem penjadwalan seminar proposal dan sidang skripsi, proses kesalahan dan keterlambatan dapat diminimalisir.</w:t>
      </w:r>
    </w:p>
    <w:p w14:paraId="1ADA6755" w14:textId="6BD85E94" w:rsidR="0051352A" w:rsidRPr="00B532E6" w:rsidRDefault="0051352A" w:rsidP="00B532E6">
      <w:pPr>
        <w:spacing w:line="360" w:lineRule="auto"/>
        <w:ind w:firstLine="284"/>
        <w:jc w:val="both"/>
        <w:rPr>
          <w:lang w:val="id-ID"/>
        </w:rPr>
      </w:pPr>
      <w:r>
        <w:t xml:space="preserve">Penelitian selanjutnya dari jurnal  </w:t>
      </w:r>
      <w:r w:rsidR="006C3861">
        <w:t>Mustianti, Ida Bagus Ketut Widiartha, Moh Ali Albar (2020) yang berjudul “</w:t>
      </w:r>
      <w:r w:rsidR="006C3861" w:rsidRPr="00B532E6">
        <w:rPr>
          <w:i/>
          <w:iCs/>
        </w:rPr>
        <w:t>Sistem Informasi Tugas Akhir Program Studi Teknik Informatika Universitas Mataram</w:t>
      </w:r>
      <w:r w:rsidR="006C3861">
        <w:t>”</w:t>
      </w:r>
      <w:r w:rsidR="0026021F">
        <w:t xml:space="preserve"> </w:t>
      </w:r>
      <w:r w:rsidR="0026021F">
        <w:fldChar w:fldCharType="begin" w:fldLock="1"/>
      </w:r>
      <w:r w:rsidR="003D5150">
        <w:instrText>ADDIN CSL_CITATION {"citationItems":[{"id":"ITEM-1","itemData":{"DOI":"10.29303/jtika.v2i1.43","abstract":"The thesis is one of the graduation requirements that students must take to obtain a bachelor's degree. Each student informatics study program who will carry out the Thesis will do several processes, including the process of registration of titles, guidance, registration of Thesis seminars, Examination and judiciary sessions. The thesis administration process is still running manually, where at the time of title registration, students must fill in the form of thesis title. After that, students will wait for the announcement to find out their supervisor as well as the registration of the Thesis Seminar, the examination, and the Judiciary sessions. Students must come directly to the office with the registration requirements. The process requires a long time so that thesis administration services become less effective. Therefore a website-based Thesis Information System was built which aims to facilitate the thesis administration process of Informatics study programs. Based on black box testing, this system was declared to have run well while testing using the MOS method showed that 95.34% of informatics student respondents, 99.33% of non-informatics student respondents, and 100% of lecturers and admin respondents agreed. Therefore this system is suitable for use.\r Keywords: Thesis, website-based, black box, MOS.","author":[{"dropping-particle":"","family":"Mustianti","given":"Mustianti","non-dropping-particle":"","parse-names":false,"suffix":""},{"dropping-particle":"","family":"Ketut Widiartha","given":"Ida Bagus","non-dropping-particle":"","parse-names":false,"suffix":""},{"dropping-particle":"","family":"Albar","given":"Moh Ali","non-dropping-particle":"","parse-names":false,"suffix":""}],"container-title":"Jurnal Teknologi Informasi, Komputer, dan Aplikasinya (JTIKA )","id":"ITEM-1","issue":"1","issued":{"date-parts":[["2020"]]},"page":"19-29","title":"Sistem Informasi Tugas Akhir Program Studi Informatika","type":"article-journal","volume":"2"},"uris":["http://www.mendeley.com/documents/?uuid=e92bd006-6179-4856-907f-affaa7f22897"]}],"mendeley":{"formattedCitation":"(Mustianti, Ketut Widiartha, and Albar 2020)","plainTextFormattedCitation":"(Mustianti, Ketut Widiartha, and Albar 2020)","previouslyFormattedCitation":"[5]"},"properties":{"noteIndex":0},"schema":"https://github.com/citation-style-language/schema/raw/master/csl-citation.json"}</w:instrText>
      </w:r>
      <w:r w:rsidR="0026021F">
        <w:fldChar w:fldCharType="separate"/>
      </w:r>
      <w:r w:rsidR="003D5150" w:rsidRPr="003D5150">
        <w:rPr>
          <w:noProof/>
        </w:rPr>
        <w:t>(Mustianti, Ketut Widiartha, and Albar 2020)</w:t>
      </w:r>
      <w:r w:rsidR="0026021F">
        <w:fldChar w:fldCharType="end"/>
      </w:r>
      <w:r w:rsidR="006C3861">
        <w:t>.</w:t>
      </w:r>
      <w:r>
        <w:t xml:space="preserve"> Pada jurnal ini dijelaskan bahwa permasalahannya yaitu proses dalam pelaksanaan Tugas Akhir di Program Studi Teknin Informatika Universitas Mataram masih dilakukan secara manual dan proses administrasi juga masih dilakukan secara manual. Selain itu terdapat beberapa kandala lain di antaranya:</w:t>
      </w:r>
    </w:p>
    <w:p w14:paraId="652D6DCE" w14:textId="117BF3C7" w:rsidR="0051352A" w:rsidRPr="0051352A" w:rsidRDefault="0051352A" w:rsidP="00215F0A">
      <w:pPr>
        <w:pStyle w:val="ListParagraph"/>
        <w:numPr>
          <w:ilvl w:val="0"/>
          <w:numId w:val="21"/>
        </w:numPr>
        <w:spacing w:after="160" w:line="360" w:lineRule="auto"/>
        <w:jc w:val="both"/>
        <w:rPr>
          <w:lang w:val="id-ID"/>
        </w:rPr>
      </w:pPr>
      <w:r>
        <w:t xml:space="preserve">Pada saat bimbingan atau konsultasi mahasiswa dengan dosen pembimbing masih dilakukan secara manual. </w:t>
      </w:r>
    </w:p>
    <w:p w14:paraId="7F1C0EC2" w14:textId="03F797CE" w:rsidR="0051352A" w:rsidRPr="00ED2DFD" w:rsidRDefault="0051352A" w:rsidP="00215F0A">
      <w:pPr>
        <w:pStyle w:val="ListParagraph"/>
        <w:numPr>
          <w:ilvl w:val="0"/>
          <w:numId w:val="21"/>
        </w:numPr>
        <w:spacing w:line="360" w:lineRule="auto"/>
        <w:jc w:val="both"/>
        <w:rPr>
          <w:lang w:val="id-ID"/>
        </w:rPr>
      </w:pPr>
      <w:r>
        <w:t>Penerapan sistem yang masih manual menyulitkan dosen pembimbing dalam memonitor perkembangan mahasiswa bimbingannya.</w:t>
      </w:r>
    </w:p>
    <w:p w14:paraId="4C87618C" w14:textId="76581C04" w:rsidR="00ED2DFD" w:rsidRDefault="00ED2DFD" w:rsidP="00B532E6">
      <w:pPr>
        <w:spacing w:after="160" w:line="360" w:lineRule="auto"/>
        <w:jc w:val="both"/>
      </w:pPr>
      <w:r w:rsidRPr="00B532E6">
        <w:rPr>
          <w:lang w:val="id-ID"/>
        </w:rPr>
        <w:t xml:space="preserve">Sistem ini dibangun menggunakan </w:t>
      </w:r>
      <w:r w:rsidRPr="00B532E6">
        <w:rPr>
          <w:i/>
          <w:iCs/>
        </w:rPr>
        <w:t>framework laravel</w:t>
      </w:r>
      <w:r w:rsidRPr="00B532E6">
        <w:rPr>
          <w:lang w:val="id-ID"/>
        </w:rPr>
        <w:t xml:space="preserve">. Dikembangkan dengan </w:t>
      </w:r>
      <w:r>
        <w:t xml:space="preserve"> </w:t>
      </w:r>
      <w:r w:rsidRPr="00B532E6">
        <w:rPr>
          <w:lang w:val="id-ID"/>
        </w:rPr>
        <w:t xml:space="preserve">menggunakan metode </w:t>
      </w:r>
      <w:r w:rsidRPr="00EF1545">
        <w:rPr>
          <w:i/>
          <w:iCs/>
          <w:lang w:val="id-ID"/>
        </w:rPr>
        <w:t xml:space="preserve">waterfall </w:t>
      </w:r>
      <w:r w:rsidRPr="00B532E6">
        <w:rPr>
          <w:lang w:val="id-ID"/>
        </w:rPr>
        <w:t>dan dalam sistem ini digunakan diagram dalam UML</w:t>
      </w:r>
      <w:r>
        <w:t xml:space="preserve">. </w:t>
      </w:r>
      <w:r w:rsidRPr="00B532E6">
        <w:rPr>
          <w:lang w:val="id-ID"/>
        </w:rPr>
        <w:t xml:space="preserve">Metode pengujian yang digunakan adalah pengujian black box dan MOS. </w:t>
      </w:r>
      <w:r>
        <w:t xml:space="preserve">Berdasarkan kesimpulan, bahwa sistem yang dibuat telah berhasil mempercepat </w:t>
      </w:r>
      <w:r>
        <w:lastRenderedPageBreak/>
        <w:t xml:space="preserve">dan mempermudah mahasiswa dalam proses administrasi TA, hasil uji </w:t>
      </w:r>
      <w:r w:rsidRPr="00B532E6">
        <w:rPr>
          <w:i/>
          <w:iCs/>
        </w:rPr>
        <w:t xml:space="preserve">black box </w:t>
      </w:r>
      <w:r>
        <w:t>telah berhasil dengan maximal dan hasil uji MOS belum seluruhnya maximal. Terdapat saran dari penelitian ini yaitu :</w:t>
      </w:r>
    </w:p>
    <w:p w14:paraId="2D37C8BB" w14:textId="195653D8" w:rsidR="00ED2DFD" w:rsidRDefault="00ED2DFD" w:rsidP="00215F0A">
      <w:pPr>
        <w:pStyle w:val="ListParagraph"/>
        <w:numPr>
          <w:ilvl w:val="0"/>
          <w:numId w:val="22"/>
        </w:numPr>
        <w:spacing w:after="160" w:line="360" w:lineRule="auto"/>
        <w:jc w:val="both"/>
      </w:pPr>
      <w:r>
        <w:t>Diperlukan penambahan menu berita acara untuk aktor dosen dalam mengisi berita acara saat acara seminar maupun sidang berlangsung.</w:t>
      </w:r>
    </w:p>
    <w:p w14:paraId="3326DFE9" w14:textId="1129A570" w:rsidR="006C3861" w:rsidRPr="00B532E6" w:rsidRDefault="00ED2DFD" w:rsidP="00215F0A">
      <w:pPr>
        <w:pStyle w:val="ListParagraph"/>
        <w:numPr>
          <w:ilvl w:val="0"/>
          <w:numId w:val="22"/>
        </w:numPr>
        <w:spacing w:line="360" w:lineRule="auto"/>
        <w:jc w:val="both"/>
      </w:pPr>
      <w:r>
        <w:t>Diperlukan pembuatan alert berapa lama mahasiswa mengerjakan TA untuk mengetahui perkembangan pengerjaan TA dari mahasiswa yang melaksanakan TA.</w:t>
      </w:r>
    </w:p>
    <w:p w14:paraId="6FC7A0B9" w14:textId="430C8536" w:rsidR="0034508E" w:rsidRPr="00230153" w:rsidRDefault="00ED2DFD" w:rsidP="00B532E6">
      <w:pPr>
        <w:spacing w:line="360" w:lineRule="auto"/>
        <w:ind w:firstLine="284"/>
        <w:jc w:val="both"/>
        <w:rPr>
          <w:lang w:val="id-ID"/>
        </w:rPr>
      </w:pPr>
      <w:r>
        <w:t xml:space="preserve">Penelitian selanjutnya dari jurnal </w:t>
      </w:r>
      <w:r w:rsidR="00E87BB7">
        <w:t xml:space="preserve">Titi Widaretna, Muchammad Naseer, S.Kom., M.T. , Irwin Supriadi, S.Kom., M.T. </w:t>
      </w:r>
      <w:r w:rsidR="00F400F7">
        <w:t xml:space="preserve">(2017) </w:t>
      </w:r>
      <w:r w:rsidR="00E87BB7">
        <w:t>yang berjudul “</w:t>
      </w:r>
      <w:r w:rsidR="00E87BB7" w:rsidRPr="00E87BB7">
        <w:rPr>
          <w:i/>
          <w:iCs/>
        </w:rPr>
        <w:t>Pengembangan Aplikasi Web Pengajuan Judul Skripsi Dengan Framework Codeigniter Dan Html5 Pada Sekolah Tinggi Teknologi Bandung</w:t>
      </w:r>
      <w:r w:rsidR="00E87BB7">
        <w:t>”</w:t>
      </w:r>
      <w:r w:rsidR="0026021F">
        <w:t xml:space="preserve"> </w:t>
      </w:r>
      <w:r w:rsidR="0026021F">
        <w:fldChar w:fldCharType="begin" w:fldLock="1"/>
      </w:r>
      <w:r w:rsidR="003D5150">
        <w:instrText>ADDIN CSL_CITATION {"citationItems":[{"id":"ITEM-1","itemData":{"author":[{"dropping-particle":"","family":"Widaretna","given":"Titi","non-dropping-particle":"","parse-names":false,"suffix":""},{"dropping-particle":"","family":"Naseer","given":"Muchammad","non-dropping-particle":"","parse-names":false,"suffix":""},{"dropping-particle":"","family":"Supriadi","given":"Irwin","non-dropping-particle":"","parse-names":false,"suffix":""}],"container-title":"Seminar Nasional Informatika dan Sistem Informasi","id":"ITEM-1","issued":{"date-parts":[["2017"]]},"page":"200-221","title":"Pengembangan Aplikasi Web Pengajuan Judul Skripsi Dengan Framework Codeigniter Dan Html5 Pada Sekolah Tinggi","type":"article-journal"},"uris":["http://www.mendeley.com/documents/?uuid=68b12ee0-6c80-4323-a77f-2d3a725ec10f"]}],"mendeley":{"formattedCitation":"(Widaretna, Naseer, and Supriadi 2017)","plainTextFormattedCitation":"(Widaretna, Naseer, and Supriadi 2017)","previouslyFormattedCitation":"[6]"},"properties":{"noteIndex":0},"schema":"https://github.com/citation-style-language/schema/raw/master/csl-citation.json"}</w:instrText>
      </w:r>
      <w:r w:rsidR="0026021F">
        <w:fldChar w:fldCharType="separate"/>
      </w:r>
      <w:r w:rsidR="003D5150" w:rsidRPr="003D5150">
        <w:rPr>
          <w:noProof/>
        </w:rPr>
        <w:t>(Widaretna, Naseer, and Supriadi 2017)</w:t>
      </w:r>
      <w:r w:rsidR="0026021F">
        <w:fldChar w:fldCharType="end"/>
      </w:r>
      <w:r w:rsidR="00E87BB7">
        <w:t>.</w:t>
      </w:r>
      <w:r w:rsidR="0034508E">
        <w:t xml:space="preserve"> Pada jurnal ini disebutkan bahwa di Sekolah Tinggi Teknologi Bandung sendiri proses pengajuan judul skripsi masih dilakukan secara manual. Aplikasi web pengajuan judul skripsi ini dibangun dengan menggunakan metode prototype dan bahasa pemrograman PHP dengan menggunakan framework CodeIgniter dan HTML5. Antarmuka dari aplikasi web dirancang agar menjadi web responsive, sehingga menjadi aplikasi yang user friendly. Berdasarkan kesimpulan yang didapat bahwa telah berhasil menghasilkan sebuah aplikasi web yang </w:t>
      </w:r>
      <w:r w:rsidR="0034508E">
        <w:rPr>
          <w:i/>
          <w:iCs/>
        </w:rPr>
        <w:t xml:space="preserve">responsive </w:t>
      </w:r>
      <w:r w:rsidR="0034508E">
        <w:t>dan dapat mempermudah mahasiswa dalam melakukan proses pengajuan judul skripsi. Adapun saran untuk pengembangan lebih lanjut, yaitu :</w:t>
      </w:r>
    </w:p>
    <w:p w14:paraId="413592F2" w14:textId="2F25D1FD" w:rsidR="00230153" w:rsidRPr="00230153" w:rsidRDefault="00230153" w:rsidP="00215F0A">
      <w:pPr>
        <w:pStyle w:val="ListParagraph"/>
        <w:numPr>
          <w:ilvl w:val="0"/>
          <w:numId w:val="23"/>
        </w:numPr>
        <w:spacing w:after="160" w:line="360" w:lineRule="auto"/>
        <w:jc w:val="both"/>
        <w:rPr>
          <w:lang w:val="id-ID"/>
        </w:rPr>
      </w:pPr>
      <w:r>
        <w:t>perlu dilakukan perbaikan pada tampilan aplikasi, karena beberapa halaman pada aplikasi belum bisa menyesuaikan tampilannya terutama ketika diakses menggunakan device dengan ukuran layar kurang dari 5”.</w:t>
      </w:r>
    </w:p>
    <w:p w14:paraId="65482508" w14:textId="7E170EA9" w:rsidR="00E87BB7" w:rsidRPr="00B532E6" w:rsidRDefault="00230153" w:rsidP="00215F0A">
      <w:pPr>
        <w:pStyle w:val="ListParagraph"/>
        <w:numPr>
          <w:ilvl w:val="0"/>
          <w:numId w:val="23"/>
        </w:numPr>
        <w:spacing w:line="360" w:lineRule="auto"/>
        <w:jc w:val="both"/>
        <w:rPr>
          <w:lang w:val="id-ID"/>
        </w:rPr>
      </w:pPr>
      <w:r>
        <w:t>Dilengkapi dengan fitur yang mampu mendeteksi kemiripan judul skripsi yang diajukan oleh mahasiswa.</w:t>
      </w:r>
    </w:p>
    <w:p w14:paraId="610C5C70" w14:textId="55F8505E" w:rsidR="00B532E6" w:rsidRDefault="00230153" w:rsidP="00B532E6">
      <w:pPr>
        <w:spacing w:line="360" w:lineRule="auto"/>
        <w:ind w:firstLine="284"/>
        <w:jc w:val="both"/>
        <w:rPr>
          <w:lang w:val="id-ID"/>
        </w:rPr>
      </w:pPr>
      <w:r>
        <w:t xml:space="preserve">Penelitian selanjutnya dari jurnal </w:t>
      </w:r>
      <w:r w:rsidR="00E87BB7">
        <w:t>Mukhamad Murtadho, Cahya Bagus Sanjaya</w:t>
      </w:r>
      <w:r w:rsidR="00401E43">
        <w:t xml:space="preserve"> (2019) </w:t>
      </w:r>
      <w:r w:rsidR="00E87BB7">
        <w:t>yang berjudul “</w:t>
      </w:r>
      <w:r w:rsidR="00E87BB7" w:rsidRPr="00B532E6">
        <w:rPr>
          <w:i/>
          <w:iCs/>
        </w:rPr>
        <w:t>Sistem Aplikasi Pendaftaran Skripsi Berbasis Mobile Di Universitas Yudharta Pasuruan Menggunakan Metodologi Unified Process</w:t>
      </w:r>
      <w:r w:rsidR="00E87BB7">
        <w:t>”</w:t>
      </w:r>
      <w:r w:rsidR="0026021F">
        <w:t xml:space="preserve"> </w:t>
      </w:r>
      <w:r w:rsidR="0026021F">
        <w:fldChar w:fldCharType="begin" w:fldLock="1"/>
      </w:r>
      <w:r w:rsidR="003D5150">
        <w:instrText>ADDIN CSL_CITATION {"citationItems":[{"id":"ITEM-1","itemData":{"DOI":"10.26905/jasiek.v1i2.3445","ISSN":"2656-5722","abstract":"Universitas Yudharta Pasuruan merupakan Universitas swasta yang berlokasi di Kecamatan Puwosari Kabupaten Pasuruan. Sebagian pelaksanaan pengarsipan Skripsi di Universitas Yudharta Pasuruan masih manual, meskipun telah memiliki aplikasi Sistem Informasi Akademik (SIAKAD) namun belum mencakup pendaftaran skripsi. Permasalahan sekarang adalah sebanyak 95% mahasiswa Universitas Yudharta Pasuruan yang sedang mengikuti mata kuliah Skripsi yang membutuhkan aplikasi Pendaftaran Skripsi untuk membantu dalam kelancaran pelaksanaan mata kuliah Skripsi. Tujuan dari penelitian ini yaitu untuk pembuatan aplikasi pendaftaran Skripsi berbasis Mobile untuk membantu mahasiswa serta dosen yang dapat diterapkan dalam proses matakuliah Skripsi di Universitas Yudharta Pasuruan. Metode penelitian yang diterapkan pada penelitian ini adalah metodologi Unified Process dari tahap Inception sampai tahap Transisi, dengan menggunakan pemodelan Unified Modeling Language untuk merancang desain aplikasi, serta menggunakan metodelogi Black Box Testing untuk pengujian aplikasi. Aplikasi pendaftaran Skripsi ini diterapkan menggunakan bahasa pemrograman Java, dan Extensible Markup Language. Aplikasi pendaftaran Skripsi ini dapat membantu permasalahan yang ada dengan mencetak pada analisis dan perancangan yang dilakukan, sehingga aplikasi pendaftaran Skripsi ini dapat digunakan pada proses pengerjaan Skripsi di Universitas Yudharta Pasuruan untuk membantu mahasiswa serta dosen dalam kelangsungan pelaksanaan matakuliah Skripsi. DOI :","author":[{"dropping-particle":"","family":"Murtadho","given":"Mukhamad","non-dropping-particle":"","parse-names":false,"suffix":""},{"dropping-particle":"","family":"Sanjaya","given":"Cahya Bagus","non-dropping-particle":"","parse-names":false,"suffix":""}],"container-title":"JASIEK (Jurnal Aplikasi Sains, Informasi, Elektronika dan Komputer)","id":"ITEM-1","issue":"2","issued":{"date-parts":[["2019"]]},"page":"156-160","title":"Sistem Aplikasi Pendaftaran Skripsi Berbasis Mobile Di Universitas Yudharta Pasuruan Menggunakan Motodologi Unified Process","type":"article-journal","volume":"1"},"uris":["http://www.mendeley.com/documents/?uuid=b8fb8388-3eec-47d3-bb68-d12f8ded3a54"]}],"mendeley":{"formattedCitation":"(Murtadho and Sanjaya 2019)","plainTextFormattedCitation":"(Murtadho and Sanjaya 2019)","previouslyFormattedCitation":"[7]"},"properties":{"noteIndex":0},"schema":"https://github.com/citation-style-language/schema/raw/master/csl-citation.json"}</w:instrText>
      </w:r>
      <w:r w:rsidR="0026021F">
        <w:fldChar w:fldCharType="separate"/>
      </w:r>
      <w:r w:rsidR="003D5150" w:rsidRPr="003D5150">
        <w:rPr>
          <w:noProof/>
        </w:rPr>
        <w:t>(Murtadho and Sanjaya 2019)</w:t>
      </w:r>
      <w:r w:rsidR="0026021F">
        <w:fldChar w:fldCharType="end"/>
      </w:r>
      <w:r w:rsidR="00E87BB7">
        <w:t>.</w:t>
      </w:r>
      <w:r>
        <w:t xml:space="preserve"> Pada penelitian jurnal ini terdapat permasalahan yaitu Sebagian pelaksanaan pengarsipan Skripsi di Universitas Yudharta Pasuruan masih manual, permasalahan sekarang yaitu sebanyak 95% mahasiswa </w:t>
      </w:r>
      <w:r>
        <w:lastRenderedPageBreak/>
        <w:t xml:space="preserve">membutuhkan aplikasi pendaftaran skripsi untuk memperlancar pelaksanaan skripsi. Aplikasi ini menggunakan metodologi </w:t>
      </w:r>
      <w:r w:rsidRPr="00B532E6">
        <w:rPr>
          <w:i/>
          <w:iCs/>
        </w:rPr>
        <w:t xml:space="preserve">Unified Process </w:t>
      </w:r>
      <w:r>
        <w:t xml:space="preserve">dengan menggunakan pemodelan UML untuk menrancang desain aplikasi, aplikasi ini menggunakan bahasa pemrograman java serta menggunakan metode </w:t>
      </w:r>
      <w:r w:rsidRPr="00B532E6">
        <w:rPr>
          <w:i/>
          <w:iCs/>
        </w:rPr>
        <w:t xml:space="preserve">black box texting </w:t>
      </w:r>
      <w:r>
        <w:t xml:space="preserve">untuk pengujian aplikasi. </w:t>
      </w:r>
      <w:r w:rsidR="00401E43">
        <w:t xml:space="preserve">Berdasarkan kesimpulan, bahwa dalam Implementasinya aplikasi ini hanya ada satu akun saja yaitu mahasiswa, untuk menyempurnakan aplikasi tersebut perlu adanya akun untuk dosen dan Kaprodi. </w:t>
      </w:r>
    </w:p>
    <w:p w14:paraId="77DB26D0" w14:textId="3EF3D7FF" w:rsidR="00B532E6" w:rsidRDefault="00401E43" w:rsidP="00B532E6">
      <w:pPr>
        <w:spacing w:line="360" w:lineRule="auto"/>
        <w:ind w:firstLine="284"/>
        <w:jc w:val="both"/>
        <w:rPr>
          <w:lang w:val="id-ID"/>
        </w:rPr>
      </w:pPr>
      <w:r>
        <w:t xml:space="preserve">Penelitian selanjutnya dari jurnal </w:t>
      </w:r>
      <w:r w:rsidR="00E87BB7">
        <w:t>Hendra Kurniawan, Wicakso Bandung Bondowoso</w:t>
      </w:r>
      <w:r w:rsidR="00F400F7">
        <w:t xml:space="preserve"> (2019)</w:t>
      </w:r>
      <w:r w:rsidR="00E87BB7">
        <w:t xml:space="preserve"> yang berjudul “</w:t>
      </w:r>
      <w:r w:rsidR="00E87BB7" w:rsidRPr="00B532E6">
        <w:rPr>
          <w:i/>
          <w:iCs/>
        </w:rPr>
        <w:t xml:space="preserve">Sistem Informasi Terintegrasi Tugas Akhir/Skripsi Berbasis Web </w:t>
      </w:r>
      <w:r w:rsidR="00E87BB7" w:rsidRPr="00E87BB7">
        <w:t>(</w:t>
      </w:r>
      <w:r w:rsidR="00E87BB7" w:rsidRPr="00B532E6">
        <w:rPr>
          <w:i/>
          <w:iCs/>
        </w:rPr>
        <w:t>Studi Kasus: Jurusan Sistem Informasi Institut Informatika Dan Bisnis Darmajaya</w:t>
      </w:r>
      <w:r w:rsidR="00E87BB7" w:rsidRPr="00E87BB7">
        <w:t>)</w:t>
      </w:r>
      <w:r w:rsidR="00E87BB7">
        <w:t>”</w:t>
      </w:r>
      <w:r w:rsidR="00FD4544">
        <w:t xml:space="preserve"> </w:t>
      </w:r>
      <w:r w:rsidR="0026021F">
        <w:fldChar w:fldCharType="begin" w:fldLock="1"/>
      </w:r>
      <w:r w:rsidR="003D5150">
        <w:instrText>ADDIN CSL_CITATION {"citationItems":[{"id":"ITEM-1","itemData":{"abstract":"… Namun pertimbangan pengembangan sistem … 02 No. 02 Oktober 2019 Jurusan Sistem Informasi Institut Informatika dan Bisnis Darmajaya Insitut Informatika dan Bisnis Darmajaya 2. Dengan menggunakan layanan e-document penyebaran informasi penjadwalan menjadi lebih …","author":[{"dropping-particle":"","family":"Kurniawan","given":"Hendra","non-dropping-particle":"","parse-names":false,"suffix":""},{"dropping-particle":"","family":"Bondowoso","given":"Wicaksono Bandung","non-dropping-particle":"","parse-names":false,"suffix":""}],"container-title":"Jurnal Sistem Informasi dan Manajemen Basis Data (SIMADA)","id":"ITEM-1","issue":"2","issued":{"date-parts":[["2019"]]},"page":"124-134","title":"Sistem Informasi Terintegrasi Tugas Akhir/Skripsi Berbasis Web (Studi Kasus: Jurusan Sistem Informasi Institut Informatika dan Bisnis Darmajaya)","type":"article-journal","volume":"2"},"uris":["http://www.mendeley.com/documents/?uuid=d84a0367-6964-4709-ace2-568cac7c6303"]}],"mendeley":{"formattedCitation":"(Kurniawan and Bondowoso 2019)","plainTextFormattedCitation":"(Kurniawan and Bondowoso 2019)","previouslyFormattedCitation":"[8]"},"properties":{"noteIndex":0},"schema":"https://github.com/citation-style-language/schema/raw/master/csl-citation.json"}</w:instrText>
      </w:r>
      <w:r w:rsidR="0026021F">
        <w:fldChar w:fldCharType="separate"/>
      </w:r>
      <w:r w:rsidR="003D5150" w:rsidRPr="003D5150">
        <w:rPr>
          <w:noProof/>
        </w:rPr>
        <w:t>(Kurniawan and Bondowoso 2019)</w:t>
      </w:r>
      <w:r w:rsidR="0026021F">
        <w:fldChar w:fldCharType="end"/>
      </w:r>
      <w:r w:rsidR="00E87BB7">
        <w:t>.</w:t>
      </w:r>
      <w:r>
        <w:t xml:space="preserve"> </w:t>
      </w:r>
      <w:r w:rsidR="00577666">
        <w:t xml:space="preserve">Pada jurnal ini tdisebutkan permasalahannya yaitu proses kediatan skripsi pada pengajuan atau pendaftaran hingga penjadwalan skripsi masih dilakukan dalam bentuk </w:t>
      </w:r>
      <w:r w:rsidR="00577666" w:rsidRPr="00B532E6">
        <w:rPr>
          <w:i/>
          <w:iCs/>
        </w:rPr>
        <w:t xml:space="preserve">hard </w:t>
      </w:r>
      <w:r w:rsidR="00577666">
        <w:t xml:space="preserve">dokumen atau dengan kata lain masih dilakukan manual. Kemudian </w:t>
      </w:r>
      <w:r>
        <w:t>Sistem Informasi ini dibangun menggunakan me</w:t>
      </w:r>
      <w:r w:rsidR="00577666">
        <w:t>tode t</w:t>
      </w:r>
      <w:r>
        <w:t>erstruktur (</w:t>
      </w:r>
      <w:r w:rsidRPr="00EF1545">
        <w:rPr>
          <w:i/>
          <w:iCs/>
        </w:rPr>
        <w:t>waterfall</w:t>
      </w:r>
      <w:r>
        <w:t xml:space="preserve"> model). Sistem</w:t>
      </w:r>
      <w:r w:rsidR="00577666">
        <w:t xml:space="preserve"> ini</w:t>
      </w:r>
      <w:r>
        <w:t xml:space="preserve"> dibuat dengan menggunakan HTML, CSS, PHP, Bootstrap dan MySql.</w:t>
      </w:r>
      <w:r w:rsidR="00577666">
        <w:t xml:space="preserve"> Berdasarkan hasil dan pembahasan, didapat kesimpulan bahwa telah berhasil dibuat aplikaci </w:t>
      </w:r>
      <w:r w:rsidR="00577666" w:rsidRPr="00B532E6">
        <w:rPr>
          <w:i/>
          <w:iCs/>
        </w:rPr>
        <w:t xml:space="preserve">E-Document </w:t>
      </w:r>
      <w:r w:rsidR="00577666">
        <w:t>untuk memperluas jangkauan mengenai masalah tugas akhir/skripsi tidak hanya sebatas wilayah Informasi Institut Informatika dan Bisnis Darmajaya saja dan juga untuk menjawab tantangan zaman dimana kegiatan tugas akhir/skripsi yang mungkin saat ini dapat dikatakan masih bersifat konvensional atau dilakukan secara manual. Dengan hadirnya sistem baru ini diharapkan dapat memaksimalkan layanan mengenai tugas akhir/skripsi yang berakibat dapat meningkatkan kualitas pelayanan yang ada pada Jurusan Sistem Informasi Institut Informatika dan Bisnis Darmajaya.</w:t>
      </w:r>
    </w:p>
    <w:p w14:paraId="6B0662D0" w14:textId="25943D05" w:rsidR="00B532E6" w:rsidRDefault="0040764A" w:rsidP="00B532E6">
      <w:pPr>
        <w:spacing w:line="360" w:lineRule="auto"/>
        <w:ind w:firstLine="284"/>
        <w:jc w:val="both"/>
        <w:rPr>
          <w:lang w:val="id-ID"/>
        </w:rPr>
      </w:pPr>
      <w:r>
        <w:t xml:space="preserve">Jurnal selanjutnya menurut </w:t>
      </w:r>
      <w:r w:rsidR="00E87BB7">
        <w:t>Adnan Kasim, Lillyan Hadjaratie, Roviana H. Dai</w:t>
      </w:r>
      <w:r w:rsidR="00F400F7">
        <w:t xml:space="preserve"> (2020) </w:t>
      </w:r>
      <w:r w:rsidR="00E87BB7">
        <w:t>yang berjudul “</w:t>
      </w:r>
      <w:r w:rsidR="00E87BB7" w:rsidRPr="00B532E6">
        <w:rPr>
          <w:i/>
          <w:iCs/>
        </w:rPr>
        <w:t>Rancang Bangun Sistem Informasi Skripsi dan Kerja Praktik Berbasis Web</w:t>
      </w:r>
      <w:r w:rsidR="00E87BB7">
        <w:t>”</w:t>
      </w:r>
      <w:r w:rsidR="0026021F">
        <w:t xml:space="preserve"> </w:t>
      </w:r>
      <w:r w:rsidR="0026021F">
        <w:fldChar w:fldCharType="begin" w:fldLock="1"/>
      </w:r>
      <w:r w:rsidR="003D5150">
        <w:instrText>ADDIN CSL_CITATION {"citationItems":[{"id":"ITEM-1","itemData":{"DOI":"10.37905/jji.v2i2.5331","author":[{"dropping-particle":"","family":"Kasim","given":"Adnan","non-dropping-particle":"","parse-names":false,"suffix":""},{"dropping-particle":"","family":"Hadjaratie","given":"Lillyan","non-dropping-particle":"","parse-names":false,"suffix":""},{"dropping-particle":"","family":"Dai","given":"Roviana H","non-dropping-particle":"","parse-names":false,"suffix":""}],"container-title":"Jambura Journal of Informatics","id":"ITEM-1","issue":"2","issued":{"date-parts":[["2020"]]},"title":"Rancang Bangun Sistem Informasi Skripsi dan Kerja Praktik Berbasis Web","type":"article-journal","volume":"2"},"uris":["http://www.mendeley.com/documents/?uuid=0a2edc84-7e98-43dd-a6f7-8982247605fd"]}],"mendeley":{"formattedCitation":"(Kasim, Hadjaratie, and Dai 2020)","plainTextFormattedCitation":"(Kasim, Hadjaratie, and Dai 2020)","previouslyFormattedCitation":"[9]"},"properties":{"noteIndex":0},"schema":"https://github.com/citation-style-language/schema/raw/master/csl-citation.json"}</w:instrText>
      </w:r>
      <w:r w:rsidR="0026021F">
        <w:fldChar w:fldCharType="separate"/>
      </w:r>
      <w:r w:rsidR="003D5150" w:rsidRPr="003D5150">
        <w:rPr>
          <w:noProof/>
        </w:rPr>
        <w:t>(Kasim, Hadjaratie, and Dai 2020)</w:t>
      </w:r>
      <w:r w:rsidR="0026021F">
        <w:fldChar w:fldCharType="end"/>
      </w:r>
      <w:r w:rsidR="00E87BB7">
        <w:t>.</w:t>
      </w:r>
      <w:r w:rsidR="00577666">
        <w:t xml:space="preserve"> Pada jurnal ini, permasalahan yang ada yaitu pengelolaan data skripsi dan kerja praktik yang selama ini dijalankan adalah masih bersifat manual.</w:t>
      </w:r>
      <w:r>
        <w:t xml:space="preserve"> Penelitian ini bertujuan untuk membangun suatu sistem aplikasi yang dapat digunakan untuk mengelola data skripsi dan kerja praktik untuk menunjang kinerja sistem administrasi akademik di Jurusan Teknik </w:t>
      </w:r>
      <w:r>
        <w:lastRenderedPageBreak/>
        <w:t xml:space="preserve">Informatika, Universitas Negeri Gorontalo. Kemudian metode pengembangan yang digunakan untuk aplikasi ini menggunakan </w:t>
      </w:r>
      <w:r w:rsidRPr="00B532E6">
        <w:rPr>
          <w:i/>
          <w:iCs/>
        </w:rPr>
        <w:t xml:space="preserve">prototyping. </w:t>
      </w:r>
      <w:r>
        <w:t>Berdasarkan kesimpulan, sistem aplikasi ini dapat berjalan dengan baik dan pengembangan sistem dengan menggunakan metode Prototyping dapat menghasilkan sistem aplikasi yang dapat memfasilitasi proses pendokumentasian kegiatan penyusunan skripsi dan pelaksanaan kerja prakt</w:t>
      </w:r>
      <w:r w:rsidR="00EF1545">
        <w:t>e</w:t>
      </w:r>
      <w:r>
        <w:t>k mahasiswa.</w:t>
      </w:r>
      <w:r w:rsidRPr="00B532E6">
        <w:rPr>
          <w:i/>
          <w:iCs/>
        </w:rPr>
        <w:t xml:space="preserve"> </w:t>
      </w:r>
    </w:p>
    <w:p w14:paraId="1FB4E2DF" w14:textId="20A3A5CE" w:rsidR="00A070EA" w:rsidRPr="00B532E6" w:rsidRDefault="003C2E5B" w:rsidP="00B532E6">
      <w:pPr>
        <w:spacing w:line="360" w:lineRule="auto"/>
        <w:ind w:firstLine="284"/>
        <w:jc w:val="both"/>
        <w:rPr>
          <w:lang w:val="id-ID"/>
        </w:rPr>
      </w:pPr>
      <w:r>
        <w:t>Selanjutnya penelitian menurut Ahmad Kautsar (2018) yang berjudul “</w:t>
      </w:r>
      <w:r w:rsidRPr="00B532E6">
        <w:rPr>
          <w:i/>
          <w:iCs/>
        </w:rPr>
        <w:t>Pengembangan Aplikasi Penjadwalan Seminar Dan Ujian Skripsi Berbasis Web Dan Pembangunan Sistem Pengingat Jadwal Seminar Dan Ujian Skripsi Berbasis Mobile Di Jurusan Ti Dan SI</w:t>
      </w:r>
      <w:r>
        <w:t>”</w:t>
      </w:r>
      <w:r w:rsidR="0026021F">
        <w:t xml:space="preserve"> </w:t>
      </w:r>
      <w:r w:rsidR="0026021F">
        <w:fldChar w:fldCharType="begin" w:fldLock="1"/>
      </w:r>
      <w:r w:rsidR="003D5150">
        <w:instrText>ADDIN CSL_CITATION {"citationItems":[{"id":"ITEM-1","itemData":{"author":[{"dropping-particle":"","family":"Kautsar","given":"Ahmad","non-dropping-particle":"","parse-names":false,"suffix":""}],"container-title":"Fakultas Sains Dan Teknologi","id":"ITEM-1","issued":{"date-parts":[["2018"]]},"title":"Pengembangan Aplikasi Penjadwalan Seminar Jadwal Seminar Dan Ujian Skripsi Berbasis Mobile","type":"article-journal"},"uris":["http://www.mendeley.com/documents/?uuid=0ba93d10-4530-4a7d-a3a0-fe28c6e2c586"]}],"mendeley":{"formattedCitation":"(Kautsar 2018)","plainTextFormattedCitation":"(Kautsar 2018)","previouslyFormattedCitation":"[10]"},"properties":{"noteIndex":0},"schema":"https://github.com/citation-style-language/schema/raw/master/csl-citation.json"}</w:instrText>
      </w:r>
      <w:r w:rsidR="0026021F">
        <w:fldChar w:fldCharType="separate"/>
      </w:r>
      <w:r w:rsidR="003D5150" w:rsidRPr="003D5150">
        <w:rPr>
          <w:noProof/>
        </w:rPr>
        <w:t>(Kautsar 2018)</w:t>
      </w:r>
      <w:r w:rsidR="0026021F">
        <w:fldChar w:fldCharType="end"/>
      </w:r>
      <w:r>
        <w:t xml:space="preserve">. Permasalahan yang didapat adalah Seluruh hal yang berkaitan dengan penjadwalan seminar dan ujian skripsi di Jurusan Teknik Informatika dan Sistem Informasi Universitas Islam Negeri Alauddin Makassar dikelolah secara manual. Kemudian dalam proses pengembangan ini, pembuatan web menggunakan beberapa </w:t>
      </w:r>
      <w:r w:rsidRPr="00EF1545">
        <w:rPr>
          <w:i/>
          <w:iCs/>
        </w:rPr>
        <w:t>software</w:t>
      </w:r>
      <w:r>
        <w:t xml:space="preserve"> seperti </w:t>
      </w:r>
      <w:r w:rsidRPr="00EF1545">
        <w:rPr>
          <w:i/>
          <w:iCs/>
        </w:rPr>
        <w:t xml:space="preserve">Sublime Text </w:t>
      </w:r>
      <w:r>
        <w:t xml:space="preserve">3 sebagai wadah untuk membuat source code HTML, CSS, PHP, dan Javascript. Untuk </w:t>
      </w:r>
      <w:r w:rsidRPr="00AC1224">
        <w:rPr>
          <w:i/>
          <w:iCs/>
        </w:rPr>
        <w:t xml:space="preserve">database </w:t>
      </w:r>
      <w:r>
        <w:t>menggunakan PostgreSQL. Penelitian ini menggunakan metode penelitian kualitatif dengan strategi design and creation, serta pengujian yang dilakukan adalah pengujian unit, integrasi dan sistem.</w:t>
      </w:r>
      <w:r w:rsidR="00A070EA">
        <w:t xml:space="preserve"> Tujuan dibuatnya aplikasi ini adalah untuk membantu proses penjadwalan seminar dan ujian skripsi serta penyampaian informasi jadwal seminar dan ujian skripsi kepada dosen penguji dan dosen pembimbing dan mengingatkan kepada dosen pembimbing dan dosen penguji akan adanya jadwal seminar dan ujian skripsi di Jurusan Teknik Informatika dan Sistem Informasi UIN Alauddin. Berdasarkan pernyataan diatas, didapat kesimpulan bahwa aplikasi inidapat memberika informasi lengkap tentang seminar/ujian skripsi yang akan berlangsung, aplikasi ini memiliki keunggulan dalam penentuan jadwal sidang yang dapat menentukan hari kosong dari pembimbing dan penguji, aplikasi ini memberikan informasi jadwal seminar dan ujian skripsi kepada dosen bersangkutan serta mengingatkan kepada dosen bersangkutan akan adanya jadwal seminar/ujian skripsi. Dengan beberapa saran untuk pengembangan kedepannya, yaitu :</w:t>
      </w:r>
    </w:p>
    <w:p w14:paraId="4927AFFE" w14:textId="023C5473" w:rsidR="00A070EA" w:rsidRPr="00A070EA" w:rsidRDefault="00A070EA" w:rsidP="00215F0A">
      <w:pPr>
        <w:pStyle w:val="ListParagraph"/>
        <w:numPr>
          <w:ilvl w:val="0"/>
          <w:numId w:val="25"/>
        </w:numPr>
        <w:spacing w:line="360" w:lineRule="auto"/>
        <w:jc w:val="both"/>
        <w:rPr>
          <w:lang w:val="id-ID"/>
        </w:rPr>
      </w:pPr>
      <w:r>
        <w:lastRenderedPageBreak/>
        <w:t>Aplikasi tidak hanya menangani jadwal seminar tapi dapat pula menangani jadwal mengajar, jadwal kegiatan jurusan atau fakultas, serta jadwal kegiatan mahasiswa.</w:t>
      </w:r>
    </w:p>
    <w:p w14:paraId="08696AD6" w14:textId="1A4B00E4" w:rsidR="00A070EA" w:rsidRPr="00BD5764" w:rsidRDefault="00A070EA" w:rsidP="00215F0A">
      <w:pPr>
        <w:pStyle w:val="ListParagraph"/>
        <w:numPr>
          <w:ilvl w:val="0"/>
          <w:numId w:val="25"/>
        </w:numPr>
        <w:spacing w:line="360" w:lineRule="auto"/>
        <w:jc w:val="both"/>
        <w:rPr>
          <w:lang w:val="id-ID"/>
        </w:rPr>
      </w:pPr>
      <w:r>
        <w:t>Aplikasi android tidak hanya dapat digunakan untuk jadwal seminar dan ujian skripsi, tapi dapat juga digunakan untuk jadwal mengajar dosen, jadwal kuliah mahasiswa, serta jadwal ke</w:t>
      </w:r>
      <w:r w:rsidR="00B51B6F">
        <w:t>cfxdx</w:t>
      </w:r>
      <w:r>
        <w:t>giatan.</w:t>
      </w:r>
    </w:p>
    <w:p w14:paraId="3B57CD73" w14:textId="67AEC266" w:rsidR="00BD5764" w:rsidRDefault="00A070EA" w:rsidP="00BD5764">
      <w:pPr>
        <w:spacing w:line="360" w:lineRule="auto"/>
        <w:ind w:firstLine="284"/>
        <w:jc w:val="both"/>
        <w:rPr>
          <w:lang w:val="id-ID"/>
        </w:rPr>
      </w:pPr>
      <w:r>
        <w:t xml:space="preserve">Jurnal selanjutnya menurut </w:t>
      </w:r>
      <w:r w:rsidR="00300D64">
        <w:t>Siti Patimah, Samsudin, Bayu Rianto</w:t>
      </w:r>
      <w:r>
        <w:t xml:space="preserve"> (201</w:t>
      </w:r>
      <w:r w:rsidR="0026021F">
        <w:t>8</w:t>
      </w:r>
      <w:r>
        <w:t>) yang berjudul “</w:t>
      </w:r>
      <w:r w:rsidR="00300D64" w:rsidRPr="00BD5764">
        <w:rPr>
          <w:i/>
          <w:iCs/>
        </w:rPr>
        <w:t>Aplikasi Manajemen E-Skripsi Online (Studi Kasus Prodi Sistem Informasi Universitas Islam Indragiri</w:t>
      </w:r>
      <w:r w:rsidR="00351F3B" w:rsidRPr="00BD5764">
        <w:rPr>
          <w:i/>
          <w:iCs/>
        </w:rPr>
        <w:t>)</w:t>
      </w:r>
      <w:r>
        <w:t>”</w:t>
      </w:r>
      <w:r w:rsidR="0026021F">
        <w:t xml:space="preserve"> </w:t>
      </w:r>
      <w:r w:rsidR="0026021F">
        <w:fldChar w:fldCharType="begin" w:fldLock="1"/>
      </w:r>
      <w:r w:rsidR="003D5150">
        <w:instrText>ADDIN CSL_CITATION {"citationItems":[{"id":"ITEM-1","itemData":{"DOI":"10.32520/stmsi.v7i3.358","ISSN":"2302-8149","abstract":"Universitas Islam Indragiri (UNISI) adalah salah satu perguruan tinggi di Provinsi Riau tepatnya terletak di Kecamatan Tembilahan Kabupaten Indraigir Hilir. Universitas Islam Indragiri saat ini memanfaatkan peran teknologi informasi untuk memudahkan mahasiswa melakukan pengajuan judul skripsi berbasis Web. Tujuan dari penelitian ini adalah membangun sebuah website E-Skripsi Universitas Islam Indragiri untuk dapat mempermudah mahasiswa dalam hal mengajukan judul skripsi serta memudahkan dosen dalam hal pelayanan terhadap mahasiswa. Metode dari penelitian ini adalah analisis sistem, perancangan, pemrograman, uji coba dan implementasi. Pengujian website E-Skripsi ini menggunakan metode Blackbox yaitu pengujian berdasarkan fungsionalitas aplikasi dan metode Whitebox yaitu pengujian berdasarkan Interface website. Dengan dibangunnya Website E-Skripsi ini diharapkan dapat memudahkan mahasiswa dalam hal mengajukan judul skripsi. Kata Kunci : UNISI, Blackbox, Whitebox, Web","author":[{"dropping-particle":"","family":"Patimah","given":"Siti","non-dropping-particle":"","parse-names":false,"suffix":""}],"container-title":"Sistemasi","id":"ITEM-1","issue":"3","issued":{"date-parts":[["2018"]]},"title":"Aplikasi Manajemen E-Skripsi Online (Studi Kasus Prodi Sistem Informasi Universitas Islam Indragiri)","type":"article-journal","volume":"7"},"uris":["http://www.mendeley.com/documents/?uuid=c1b6fdea-e101-4420-88cc-295c2ba38a4e"]}],"mendeley":{"formattedCitation":"(Patimah 2018)","plainTextFormattedCitation":"(Patimah 2018)","previouslyFormattedCitation":"[11]"},"properties":{"noteIndex":0},"schema":"https://github.com/citation-style-language/schema/raw/master/csl-citation.json"}</w:instrText>
      </w:r>
      <w:r w:rsidR="0026021F">
        <w:fldChar w:fldCharType="separate"/>
      </w:r>
      <w:r w:rsidR="003D5150" w:rsidRPr="003D5150">
        <w:rPr>
          <w:noProof/>
        </w:rPr>
        <w:t>(Patimah 2018)</w:t>
      </w:r>
      <w:r w:rsidR="0026021F">
        <w:fldChar w:fldCharType="end"/>
      </w:r>
      <w:r>
        <w:t>.</w:t>
      </w:r>
      <w:r w:rsidR="00022882">
        <w:t xml:space="preserve"> Pada jurnalnya, Universitas Islam Indragiri saat ini memanfaatkan peran teknologi informasi untuk memudahkan mahasiswa melakukan pengajuan judul skripsi berbasis Web.</w:t>
      </w:r>
      <w:r w:rsidR="00300D64">
        <w:t xml:space="preserve"> </w:t>
      </w:r>
      <w:r w:rsidR="00467343">
        <w:t xml:space="preserve">Tujuan dari penelitian ini adalah untuk dapat mempermudah mahasiswa dalam hal mengajukan judul skripsi serta memudahkan dosen dalam hal pelayanan terhadap mahasiswa. Kemudian metode yang digunakan adalah SDLC model </w:t>
      </w:r>
      <w:r w:rsidR="00467343" w:rsidRPr="00BD5764">
        <w:rPr>
          <w:i/>
          <w:iCs/>
        </w:rPr>
        <w:t xml:space="preserve">waterfall. </w:t>
      </w:r>
      <w:r w:rsidR="00467343">
        <w:t xml:space="preserve">Pengujian fungsionalitas menggunakan </w:t>
      </w:r>
      <w:r w:rsidR="00467343" w:rsidRPr="00BD5764">
        <w:rPr>
          <w:i/>
          <w:iCs/>
        </w:rPr>
        <w:t xml:space="preserve">black box </w:t>
      </w:r>
      <w:r w:rsidR="00467343">
        <w:t xml:space="preserve">dan pengujian berdasarkan </w:t>
      </w:r>
      <w:r w:rsidR="00467343" w:rsidRPr="00BD5764">
        <w:rPr>
          <w:i/>
          <w:iCs/>
        </w:rPr>
        <w:t xml:space="preserve">interface website </w:t>
      </w:r>
      <w:r w:rsidR="00467343">
        <w:t xml:space="preserve"> yaitu menggunakan </w:t>
      </w:r>
      <w:r w:rsidR="00467343" w:rsidRPr="00BD5764">
        <w:rPr>
          <w:i/>
          <w:iCs/>
        </w:rPr>
        <w:t xml:space="preserve">white box. </w:t>
      </w:r>
      <w:r w:rsidR="00467343" w:rsidRPr="00467343">
        <w:t>Berdasarkan Kesimpulan,</w:t>
      </w:r>
      <w:r w:rsidR="00467343">
        <w:t xml:space="preserve"> aplikasi ini dapat mempermudah dan mempercepat relevansi judul yang mahasiswa ajukan, penyimpanan judul dkripsi terkelola dengan baik, dan dengan e-skripsi ini mahasiswa dengan mudah </w:t>
      </w:r>
      <w:r w:rsidR="008A2A9C">
        <w:t>mengajukan perubahan judul, perbaikan judul, dan mengganti embimbing karena sudah berbasis online.</w:t>
      </w:r>
    </w:p>
    <w:p w14:paraId="4B342978" w14:textId="47C9523E" w:rsidR="00BD5764" w:rsidRPr="00BD5764" w:rsidRDefault="008A2A9C" w:rsidP="00BD5764">
      <w:pPr>
        <w:spacing w:line="360" w:lineRule="auto"/>
        <w:ind w:firstLine="284"/>
        <w:jc w:val="both"/>
        <w:rPr>
          <w:lang w:val="id-ID"/>
        </w:rPr>
      </w:pPr>
      <w:r>
        <w:t>Jurnal selanjutnya menurut Dimas Putra, Azhar, Akmalul</w:t>
      </w:r>
      <w:r w:rsidR="0026021F">
        <w:t xml:space="preserve"> (2016)</w:t>
      </w:r>
      <w:r>
        <w:t xml:space="preserve"> Fata yang berjudul “</w:t>
      </w:r>
      <w:r w:rsidRPr="00BD5764">
        <w:rPr>
          <w:i/>
          <w:iCs/>
        </w:rPr>
        <w:t>Rancang Bangun Aplikasi Pengajuan Proposal Judul Tugas Akhir Berbasis Web Dan Sms Gateway Menggunakan Konsep Model View Control</w:t>
      </w:r>
      <w:r>
        <w:t>”</w:t>
      </w:r>
      <w:r w:rsidR="0026021F">
        <w:t xml:space="preserve"> </w:t>
      </w:r>
      <w:r w:rsidR="0026021F">
        <w:fldChar w:fldCharType="begin" w:fldLock="1"/>
      </w:r>
      <w:r w:rsidR="003D5150">
        <w:instrText>ADDIN CSL_CITATION {"citationItems":[{"id":"ITEM-1","itemData":{"DOI":"10.30811/.v1i2.329","ISSN":"2527-9858","abstract":"Sistem pelayanan dalam dunia pendidikan kampus sangatlah penting untuk meningkatkan nilai akreditasi suatu kampusdalam sektor pelayanan kampus. Namun pada prodi Teknik Informatika Politeknik Negeri Lhokseumawe masih belumefektif dan efisien dalam hal pelayanan kampus untuk mahasiswa tingkat akhir terutama pada saat pengumpulanproposal judul tugas akhir karena masih menggunakan cara manual. Pada penelitian ini dibuat sebuah sistem informasiuntuk pengumpulan proposal judul tugas akhir berbasis web dan sms gateway sehingga mahasiswa lebih mudah dalampengumpulan proposal judul. Tujuan dibuatnya sistem aplikasi ini adalah untuk memudahkan mahasiswa ketikamengajukan proposal judul. Aplikasi ini dibangun dengan menggunakan bahasa pemrograman PHP, HTML, CSSdengan framework codeigniter. Database yang digunakan adalah MYSQL. Aplikasi ini juga menggunakan Gammusebagai SMS Gateway yang digunakan untuk mengirimkan hasil penerimaan proposal judul dan pembimbing tugasakhir. Hasil yang akan dicapai pada pembuatan sistem aplikasi ini adalah terciptanya sebuah sistem pelayanan informasiweb untuk proses pengajuan proposal judul tugas akhir bagi mahasiswa Teknik Informatika.Kata kunci : Proposal Judul, SMS Gateway, Gammu, Framework Codeigniter.","author":[{"dropping-particle":"","family":"Putra","given":"Dimas","non-dropping-particle":"","parse-names":false,"suffix":""},{"dropping-particle":"","family":"Azhar","given":"Azhar","non-dropping-particle":"","parse-names":false,"suffix":""},{"dropping-particle":"","family":"Fata","given":"Akmalul","non-dropping-particle":"","parse-names":false,"suffix":""}],"container-title":"Jurnal Infomedia","id":"ITEM-1","issue":"2","issued":{"date-parts":[["2016"]]},"page":"17-21","title":"Rancang Bangun Aplikasi Pengajuan Proposal Judul Tugas Akhir Berbasis Web Dan Sms Gateway Menggunakan Konsep Model View Control","type":"article-journal","volume":"1"},"uris":["http://www.mendeley.com/documents/?uuid=b7902237-ef03-4a17-91d4-ad2057b416d5"]}],"mendeley":{"formattedCitation":"(Putra, Azhar, and Fata 2016)","plainTextFormattedCitation":"(Putra, Azhar, and Fata 2016)","previouslyFormattedCitation":"[12]"},"properties":{"noteIndex":0},"schema":"https://github.com/citation-style-language/schema/raw/master/csl-citation.json"}</w:instrText>
      </w:r>
      <w:r w:rsidR="0026021F">
        <w:fldChar w:fldCharType="separate"/>
      </w:r>
      <w:r w:rsidR="003D5150" w:rsidRPr="003D5150">
        <w:rPr>
          <w:noProof/>
        </w:rPr>
        <w:t>(Putra, Azhar, and Fata 2016)</w:t>
      </w:r>
      <w:r w:rsidR="0026021F">
        <w:fldChar w:fldCharType="end"/>
      </w:r>
      <w:r>
        <w:t xml:space="preserve">. Dalam jurnal ini, pada Prodi Teknik Informatika Politeknik Negeri Lhokseumawe masih belum efektif dan efisien dalam hal pelayanan kampus untuk mahasiswa tingkat akhir terutama pada saat pengumpulan proposal judul tugas akhir karena masih menggunakan cara manual. Tujuan dibuatnya sistem aplikasi ini adalah untuk memudahkan mahasiswa ketika mengajukan proposal judul. Kemudian Aplikasi ini dibangun dengan menggunakan bahasa pemrograman PHP, HTML, CSS dengan </w:t>
      </w:r>
      <w:r w:rsidRPr="00AC1224">
        <w:rPr>
          <w:i/>
          <w:iCs/>
        </w:rPr>
        <w:t>framework codeigniter</w:t>
      </w:r>
      <w:r>
        <w:t xml:space="preserve">. </w:t>
      </w:r>
      <w:r w:rsidRPr="00AC1224">
        <w:rPr>
          <w:i/>
          <w:iCs/>
        </w:rPr>
        <w:t>Database</w:t>
      </w:r>
      <w:r>
        <w:t xml:space="preserve"> yang digunakan adalah MYSQL. Aplikasi ini juga menggunakan Gammu sebagai SMS </w:t>
      </w:r>
      <w:r w:rsidRPr="00AC1224">
        <w:rPr>
          <w:i/>
          <w:iCs/>
        </w:rPr>
        <w:t>Gateway</w:t>
      </w:r>
      <w:r>
        <w:t xml:space="preserve"> yang digunakan untuk mengirimkan hasil penerimaan proposal judul </w:t>
      </w:r>
      <w:r>
        <w:lastRenderedPageBreak/>
        <w:t>dan pembimbing tugas akhir. Berdasarkan kesimpulan, aplikasi ini membantu mahasiswa dalam proses pengajuan proposal judul TS dan menerima informasi TA, membantu pihak Prodi Teknik Informatika dalam pengelolaan proposal judul tugas akhir mahasiswa.</w:t>
      </w:r>
    </w:p>
    <w:p w14:paraId="57AC6DA0" w14:textId="3294D3B1" w:rsidR="00BD5764" w:rsidRDefault="009374FE" w:rsidP="00BD5764">
      <w:pPr>
        <w:spacing w:line="360" w:lineRule="auto"/>
        <w:ind w:firstLine="284"/>
        <w:jc w:val="both"/>
        <w:rPr>
          <w:lang w:val="id-ID"/>
        </w:rPr>
      </w:pPr>
      <w:r>
        <w:t xml:space="preserve">Jurnal Selanjutnya menurut Teguh Andriyanto, Rini Indriati </w:t>
      </w:r>
      <w:r w:rsidR="00F400F7">
        <w:t xml:space="preserve">(2017) </w:t>
      </w:r>
      <w:r>
        <w:t>yang berjudul “</w:t>
      </w:r>
      <w:r w:rsidRPr="00BD5764">
        <w:rPr>
          <w:i/>
          <w:iCs/>
        </w:rPr>
        <w:t>Rancang Bangun Sistem Informasi Sidang Proposal Skripsi di Universitas Nusantara PGRI Kediri</w:t>
      </w:r>
      <w:r>
        <w:t>”</w:t>
      </w:r>
      <w:r w:rsidR="0026021F">
        <w:t xml:space="preserve"> </w:t>
      </w:r>
      <w:r w:rsidR="0026021F">
        <w:fldChar w:fldCharType="begin" w:fldLock="1"/>
      </w:r>
      <w:r w:rsidR="003D5150">
        <w:instrText>ADDIN CSL_CITATION {"citationItems":[{"id":"ITEM-1","itemData":{"ISBN":"9788578110796","ISSN":"0015712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than","given":"Andrew J.","non-dropping-particle":"","parse-names":false,"suffix":""},{"dropping-particle":"","family":"Scobell","given":"Andrew","non-dropping-particle":"","parse-names":false,"suffix":""}],"container-title":"Snatika","id":"ITEM-1","issue":"3","issued":{"date-parts":[["2017"]]},"page":"1689-1699","title":"Rancang Bangun Sistem Informasi Sidang Proposal Skripsi di Universitas Nusantara PGRI Kediri","type":"article-journal","volume":"4"},"uris":["http://www.mendeley.com/documents/?uuid=aa3b61e5-ae9d-4445-bb43-65158ca62ef6"]}],"mendeley":{"formattedCitation":"(Nathan and Scobell 2017)","plainTextFormattedCitation":"(Nathan and Scobell 2017)","previouslyFormattedCitation":"[13]"},"properties":{"noteIndex":0},"schema":"https://github.com/citation-style-language/schema/raw/master/csl-citation.json"}</w:instrText>
      </w:r>
      <w:r w:rsidR="0026021F">
        <w:fldChar w:fldCharType="separate"/>
      </w:r>
      <w:r w:rsidR="003D5150" w:rsidRPr="003D5150">
        <w:rPr>
          <w:noProof/>
        </w:rPr>
        <w:t>(Nathan and Scobell 2017)</w:t>
      </w:r>
      <w:r w:rsidR="0026021F">
        <w:fldChar w:fldCharType="end"/>
      </w:r>
      <w:r>
        <w:t xml:space="preserve">. Pada jurnal ini proses pendaftaran dan pelaporan pelaksanaan sidang proposal skripsi di Universitas Nusantara PGRI masih dilakukan secara manual. Proses manual tersebut menjadi kendala bagi Ketua Prodi untuk melakukan pemilihan/penugasan dosen penguji skripsi serta monitoring proses bimbingan dan sidang proposal skripsi. Pada penelitian ini akan dirancang dan dibangun Sistem Informasi Manajemen Sidang Proposal Skripsi (SIMSPS) sebagai solusi dalam mengatasi permasalahan tersebut. Aplikasi ini dibuat dengan bahasa pemrograman PHP dan </w:t>
      </w:r>
      <w:r w:rsidRPr="00BD5764">
        <w:rPr>
          <w:i/>
          <w:iCs/>
        </w:rPr>
        <w:t xml:space="preserve">database </w:t>
      </w:r>
      <w:r>
        <w:t xml:space="preserve">MySQL. Berdasarkan kesimpulan, Penelitian ini telah menghasilkan aplikasi sistem informasi manajemen sidang proposal skripsi yang telah diimplementasikan pada prodi Sistem informasi Universitas Nusantara PGRI Kediri. Sebagai saran, Penelitian ini dapat dilanjutkan dengan membangun webservice untuk mengintegrasikan dengan sistem informasi lain yang ada di Universitas Nusantara PGRI Kediri. </w:t>
      </w:r>
    </w:p>
    <w:p w14:paraId="356D4CA8" w14:textId="21382BAB" w:rsidR="003C2E5B" w:rsidRPr="00BD5764" w:rsidRDefault="0040764A" w:rsidP="00BD5764">
      <w:pPr>
        <w:spacing w:line="360" w:lineRule="auto"/>
        <w:ind w:firstLine="284"/>
        <w:jc w:val="both"/>
        <w:rPr>
          <w:lang w:val="id-ID"/>
        </w:rPr>
      </w:pPr>
      <w:r>
        <w:t xml:space="preserve">Jurnal selanjutnya menurut </w:t>
      </w:r>
      <w:r w:rsidR="00E3597E">
        <w:t>Jihad Satrio Utama, I Kadek Dwi Nuryana</w:t>
      </w:r>
      <w:r w:rsidR="00F400F7">
        <w:t xml:space="preserve"> (2020)</w:t>
      </w:r>
      <w:r w:rsidR="00E3597E">
        <w:t xml:space="preserve"> yang berjudul “</w:t>
      </w:r>
      <w:r w:rsidR="00E3597E" w:rsidRPr="00BD5764">
        <w:rPr>
          <w:i/>
          <w:iCs/>
        </w:rPr>
        <w:t>Rancang Bangun Aplikasi Penjadwalan Skripsi Dan Tugas Akhir Berbasis Web Menggunakan Framework Laravel</w:t>
      </w:r>
      <w:r w:rsidR="00E3597E">
        <w:t>”</w:t>
      </w:r>
      <w:r w:rsidR="00F400F7">
        <w:t xml:space="preserve"> </w:t>
      </w:r>
      <w:r w:rsidR="00F400F7">
        <w:fldChar w:fldCharType="begin" w:fldLock="1"/>
      </w:r>
      <w:r w:rsidR="003D5150">
        <w:instrText>ADDIN CSL_CITATION {"citationItems":[{"id":"ITEM-1","itemData":{"abstract":"Skripsi adalah sebuah proses yang wajib dilewati oleh mahasiswa tingkat akhir di universitas negeri maupun universitas swasta manapun agar dapat mencapai kelulusan dari perkuliahan yang sudah dijalaninya. suatu persoalan di setiap periode pendaftaran …","author":[{"dropping-particle":"","family":"Utama","given":"Jihad Satrio","non-dropping-particle":"","parse-names":false,"suffix":""}],"container-title":"e-journal Unesa","id":"ITEM-1","issued":{"date-parts":[["2020"]]},"page":"1-10","title":"Rancang Bangun Aplikasi Penjadwalan Skripsi Dan Tugas Akhir Berbasis Web Menggunakan Framework Laravel","type":"article-journal"},"uris":["http://www.mendeley.com/documents/?uuid=bc2e809c-084b-43c8-adab-f08c1674fdcb"]}],"mendeley":{"formattedCitation":"(Utama 2020)","plainTextFormattedCitation":"(Utama 2020)","previouslyFormattedCitation":"[14]"},"properties":{"noteIndex":0},"schema":"https://github.com/citation-style-language/schema/raw/master/csl-citation.json"}</w:instrText>
      </w:r>
      <w:r w:rsidR="00F400F7">
        <w:fldChar w:fldCharType="separate"/>
      </w:r>
      <w:r w:rsidR="003D5150" w:rsidRPr="003D5150">
        <w:rPr>
          <w:noProof/>
        </w:rPr>
        <w:t>(Utama 2020)</w:t>
      </w:r>
      <w:r w:rsidR="00F400F7">
        <w:fldChar w:fldCharType="end"/>
      </w:r>
      <w:r w:rsidR="00E3597E">
        <w:t xml:space="preserve">. Pada jurnal ini peneliti menemukan persoalan bahwa di setiap periode pendaftaran sidang skripsi yaitu penyusunan jadwal sidang dengan jumlah mahasiswa pendaftar sidang yang cukup banyak masih menggunakan proses manual. Untuk itu perlu dibuat sebuah sistem berbasis web yang dapat membantu efisiensi dan efektivitas aktivitas akdemik. Kemudian aplikasi ini menerapkan model </w:t>
      </w:r>
      <w:r w:rsidR="00E3597E" w:rsidRPr="00BD5764">
        <w:rPr>
          <w:i/>
          <w:iCs/>
        </w:rPr>
        <w:t>Waterfall</w:t>
      </w:r>
      <w:r w:rsidR="00E3597E">
        <w:t xml:space="preserve"> dalam pembuatannya, dibangun menggunakan </w:t>
      </w:r>
      <w:r w:rsidR="00E3597E" w:rsidRPr="00BD5764">
        <w:rPr>
          <w:i/>
          <w:iCs/>
        </w:rPr>
        <w:t>framework</w:t>
      </w:r>
      <w:r w:rsidR="00E3597E">
        <w:t xml:space="preserve"> laravel dengan bahasa pemrograman PHP dan menggunakan </w:t>
      </w:r>
      <w:r w:rsidR="00E3597E" w:rsidRPr="00AC1224">
        <w:rPr>
          <w:i/>
          <w:iCs/>
        </w:rPr>
        <w:t>database</w:t>
      </w:r>
      <w:r w:rsidR="00E3597E">
        <w:t xml:space="preserve"> MySQL. Berdasarkan kesimpulan,</w:t>
      </w:r>
      <w:r w:rsidR="003C2E5B">
        <w:t xml:space="preserve"> aplikasi berhasil dibuat dan dapat mempermudah mahasiswa dan dosen dalam kegiatan penjadwalan. Untuk sarannya yaitu :</w:t>
      </w:r>
    </w:p>
    <w:p w14:paraId="37E05D6F" w14:textId="10866746" w:rsidR="003C2E5B" w:rsidRPr="003C2E5B" w:rsidRDefault="003C2E5B" w:rsidP="00215F0A">
      <w:pPr>
        <w:pStyle w:val="ListParagraph"/>
        <w:numPr>
          <w:ilvl w:val="0"/>
          <w:numId w:val="24"/>
        </w:numPr>
        <w:spacing w:line="360" w:lineRule="auto"/>
        <w:jc w:val="both"/>
        <w:rPr>
          <w:lang w:val="id-ID"/>
        </w:rPr>
      </w:pPr>
      <w:r>
        <w:lastRenderedPageBreak/>
        <w:t>Aplikasi ini masih perlu dikembangkan dan perlu ditambahkan beberapa fitur seperti pengingat dan cara pembagian pembimbing mahasiswa yang akan melakukan skripsi dan tugas akhir.</w:t>
      </w:r>
    </w:p>
    <w:p w14:paraId="5CB27366" w14:textId="33223E89" w:rsidR="003C2E5B" w:rsidRPr="00BD5764" w:rsidRDefault="003C2E5B" w:rsidP="00215F0A">
      <w:pPr>
        <w:pStyle w:val="ListParagraph"/>
        <w:numPr>
          <w:ilvl w:val="0"/>
          <w:numId w:val="24"/>
        </w:numPr>
        <w:spacing w:line="360" w:lineRule="auto"/>
        <w:jc w:val="both"/>
        <w:rPr>
          <w:lang w:val="id-ID"/>
        </w:rPr>
      </w:pPr>
      <w:r>
        <w:t>erancangan terhadap aplikasi masih sangat sederhana, sehingga perlunya untuk melakukan penelitian dan pengembangan terhadap sistem penjadwalan skripsi dan tugas akhir ini agar bisa dapat digunakan dengan secara efisien dan lebih baik lagi.</w:t>
      </w:r>
    </w:p>
    <w:p w14:paraId="4CADAAD5" w14:textId="63B84C31" w:rsidR="00AD6FBE" w:rsidRDefault="009374FE" w:rsidP="00BD5764">
      <w:pPr>
        <w:spacing w:line="360" w:lineRule="auto"/>
        <w:ind w:firstLine="284"/>
        <w:jc w:val="both"/>
        <w:rPr>
          <w:lang w:val="id-ID"/>
        </w:rPr>
      </w:pPr>
      <w:r>
        <w:t>Terakhir menurut D.Prasti, M.Idham, J.Clara, H.Hesti</w:t>
      </w:r>
      <w:r w:rsidR="00F400F7">
        <w:t xml:space="preserve"> (2019)</w:t>
      </w:r>
      <w:r>
        <w:t xml:space="preserve"> yang berjudul “</w:t>
      </w:r>
      <w:r w:rsidRPr="00BD5764">
        <w:rPr>
          <w:i/>
          <w:iCs/>
        </w:rPr>
        <w:t>Perancangan Interface E-Skripsi Program Studi Informatika Universitas Cokroaminoto Palopo</w:t>
      </w:r>
      <w:r>
        <w:t>”</w:t>
      </w:r>
      <w:r w:rsidR="00F400F7">
        <w:t xml:space="preserve"> </w:t>
      </w:r>
      <w:r w:rsidR="00F400F7">
        <w:fldChar w:fldCharType="begin" w:fldLock="1"/>
      </w:r>
      <w:r w:rsidR="003D5150">
        <w:instrText>ADDIN CSL_CITATION {"citationItems":[{"id":"ITEM-1","itemData":{"author":[{"dropping-particle":"","family":"Prasti","given":"D","non-dropping-particle":"","parse-names":false,"suffix":""},{"dropping-particle":"","family":"Idham","given":"M","non-dropping-particle":"","parse-names":false,"suffix":""},{"dropping-particle":"","family":"Clara","given":"J","non-dropping-particle":"","parse-names":false,"suffix":""},{"dropping-particle":"","family":"Hesti","given":"H","non-dropping-particle":"","parse-names":false,"suffix":""}],"id":"ITEM-1","issued":{"date-parts":[["2019"]]},"page":"192-200","title":"Perancangan Interface E-Skripsi Program Studi Informatika Universitas Cokroaminoto Palopo","type":"article-journal"},"uris":["http://www.mendeley.com/documents/?uuid=8920bd4a-463d-46b6-9cac-207b8a7d9b44"]}],"mendeley":{"formattedCitation":"(Prasti et al. 2019)","plainTextFormattedCitation":"(Prasti et al. 2019)","previouslyFormattedCitation":"[15]"},"properties":{"noteIndex":0},"schema":"https://github.com/citation-style-language/schema/raw/master/csl-citation.json"}</w:instrText>
      </w:r>
      <w:r w:rsidR="00F400F7">
        <w:fldChar w:fldCharType="separate"/>
      </w:r>
      <w:r w:rsidR="003D5150" w:rsidRPr="003D5150">
        <w:rPr>
          <w:noProof/>
        </w:rPr>
        <w:t>(Prasti et al. 2019)</w:t>
      </w:r>
      <w:r w:rsidR="00F400F7">
        <w:fldChar w:fldCharType="end"/>
      </w:r>
      <w:r>
        <w:t>. Permasalahan selama ini pengajuan judul skripsi masih menggunakan media kertas dan mahasiswa harus mencari dan bertemu langsung dengan calon dosen pembimbing dari skripsi tersebut. . Penelitian ini bertujuan untuk merancang suatu interface aplikasi yang dapat memudahkan mahasiswa dalam mengajukan judul skripsi secara online. Kemudian metode yang digunakan yai</w:t>
      </w:r>
      <w:r w:rsidR="005206A8">
        <w:t>tu meeetode SDLC (</w:t>
      </w:r>
      <w:r w:rsidR="005206A8" w:rsidRPr="00BD5764">
        <w:rPr>
          <w:i/>
          <w:iCs/>
        </w:rPr>
        <w:t>software development life cycle</w:t>
      </w:r>
      <w:r w:rsidR="005206A8">
        <w:t xml:space="preserve">) model </w:t>
      </w:r>
      <w:r w:rsidR="005206A8" w:rsidRPr="00BD5764">
        <w:rPr>
          <w:i/>
          <w:iCs/>
        </w:rPr>
        <w:t xml:space="preserve">waterfall. </w:t>
      </w:r>
      <w:r w:rsidR="005206A8">
        <w:t>Berdasarkan kesimpulan, dengan adanya aplikasi tersebut dapat mempermudah dan mempercepat mahasiswa dalam pengajuan judul skripsi.</w:t>
      </w:r>
    </w:p>
    <w:p w14:paraId="7856726C" w14:textId="77777777" w:rsidR="00BD5764" w:rsidRPr="00BD5764" w:rsidRDefault="00BD5764" w:rsidP="00BD5764">
      <w:pPr>
        <w:spacing w:line="360" w:lineRule="auto"/>
        <w:ind w:firstLine="284"/>
        <w:jc w:val="both"/>
        <w:rPr>
          <w:lang w:val="id-ID"/>
        </w:rPr>
      </w:pPr>
    </w:p>
    <w:p w14:paraId="7E571B8D" w14:textId="59911490" w:rsidR="0032728C" w:rsidRPr="00512577" w:rsidRDefault="00C748BB" w:rsidP="00512577">
      <w:pPr>
        <w:pStyle w:val="Caption"/>
        <w:spacing w:after="0" w:line="360" w:lineRule="auto"/>
        <w:ind w:left="284"/>
        <w:jc w:val="center"/>
        <w:rPr>
          <w:i w:val="0"/>
          <w:iCs w:val="0"/>
          <w:color w:val="auto"/>
          <w:sz w:val="36"/>
          <w:szCs w:val="36"/>
        </w:rPr>
      </w:pPr>
      <w:bookmarkStart w:id="27" w:name="_Toc80226360"/>
      <w:r w:rsidRPr="00512577">
        <w:rPr>
          <w:i w:val="0"/>
          <w:iCs w:val="0"/>
          <w:color w:val="auto"/>
          <w:sz w:val="24"/>
          <w:szCs w:val="24"/>
        </w:rPr>
        <w:t xml:space="preserve">Tabel 2. </w:t>
      </w:r>
      <w:r w:rsidRPr="00512577">
        <w:rPr>
          <w:i w:val="0"/>
          <w:iCs w:val="0"/>
          <w:color w:val="auto"/>
          <w:sz w:val="24"/>
          <w:szCs w:val="24"/>
        </w:rPr>
        <w:fldChar w:fldCharType="begin"/>
      </w:r>
      <w:r w:rsidRPr="00512577">
        <w:rPr>
          <w:i w:val="0"/>
          <w:iCs w:val="0"/>
          <w:color w:val="auto"/>
          <w:sz w:val="24"/>
          <w:szCs w:val="24"/>
        </w:rPr>
        <w:instrText xml:space="preserve"> SEQ Tabel_2. \* ARABIC </w:instrText>
      </w:r>
      <w:r w:rsidRPr="00512577">
        <w:rPr>
          <w:i w:val="0"/>
          <w:iCs w:val="0"/>
          <w:color w:val="auto"/>
          <w:sz w:val="24"/>
          <w:szCs w:val="24"/>
        </w:rPr>
        <w:fldChar w:fldCharType="separate"/>
      </w:r>
      <w:r w:rsidR="00FB1FF7">
        <w:rPr>
          <w:i w:val="0"/>
          <w:iCs w:val="0"/>
          <w:noProof/>
          <w:color w:val="auto"/>
          <w:sz w:val="24"/>
          <w:szCs w:val="24"/>
        </w:rPr>
        <w:t>1</w:t>
      </w:r>
      <w:r w:rsidRPr="00512577">
        <w:rPr>
          <w:i w:val="0"/>
          <w:iCs w:val="0"/>
          <w:color w:val="auto"/>
          <w:sz w:val="24"/>
          <w:szCs w:val="24"/>
        </w:rPr>
        <w:fldChar w:fldCharType="end"/>
      </w:r>
      <w:r w:rsidRPr="00512577">
        <w:rPr>
          <w:i w:val="0"/>
          <w:iCs w:val="0"/>
          <w:color w:val="auto"/>
          <w:sz w:val="24"/>
          <w:szCs w:val="24"/>
        </w:rPr>
        <w:t xml:space="preserve"> Ikhtisar Perbandingan Penelitian</w:t>
      </w:r>
      <w:bookmarkEnd w:id="27"/>
    </w:p>
    <w:tbl>
      <w:tblPr>
        <w:tblStyle w:val="TableGrid"/>
        <w:tblW w:w="0" w:type="auto"/>
        <w:tblInd w:w="284" w:type="dxa"/>
        <w:tblLook w:val="04A0" w:firstRow="1" w:lastRow="0" w:firstColumn="1" w:lastColumn="0" w:noHBand="0" w:noVBand="1"/>
      </w:tblPr>
      <w:tblGrid>
        <w:gridCol w:w="515"/>
        <w:gridCol w:w="1543"/>
        <w:gridCol w:w="1706"/>
        <w:gridCol w:w="1956"/>
        <w:gridCol w:w="1923"/>
      </w:tblGrid>
      <w:tr w:rsidR="00FD4544" w14:paraId="57B07522" w14:textId="77777777" w:rsidTr="00501DCF">
        <w:tc>
          <w:tcPr>
            <w:tcW w:w="515" w:type="dxa"/>
          </w:tcPr>
          <w:p w14:paraId="52D4A07D" w14:textId="7AD2683B" w:rsidR="00A138D4" w:rsidRPr="00A138D4" w:rsidRDefault="00A138D4" w:rsidP="005163DE">
            <w:pPr>
              <w:pStyle w:val="ListParagraph"/>
              <w:spacing w:line="276" w:lineRule="auto"/>
              <w:ind w:left="0"/>
              <w:jc w:val="center"/>
              <w:rPr>
                <w:b/>
                <w:bCs/>
              </w:rPr>
            </w:pPr>
            <w:r>
              <w:rPr>
                <w:b/>
                <w:bCs/>
              </w:rPr>
              <w:t>No</w:t>
            </w:r>
          </w:p>
        </w:tc>
        <w:tc>
          <w:tcPr>
            <w:tcW w:w="1544" w:type="dxa"/>
            <w:vAlign w:val="center"/>
          </w:tcPr>
          <w:p w14:paraId="421DAB22" w14:textId="18EE08E5" w:rsidR="00A138D4" w:rsidRPr="00A138D4" w:rsidRDefault="00A138D4" w:rsidP="005163DE">
            <w:pPr>
              <w:pStyle w:val="ListParagraph"/>
              <w:spacing w:line="276" w:lineRule="auto"/>
              <w:ind w:left="0"/>
              <w:jc w:val="center"/>
              <w:rPr>
                <w:b/>
                <w:bCs/>
              </w:rPr>
            </w:pPr>
            <w:r>
              <w:rPr>
                <w:b/>
                <w:bCs/>
              </w:rPr>
              <w:t>Nama Pengarang</w:t>
            </w:r>
          </w:p>
        </w:tc>
        <w:tc>
          <w:tcPr>
            <w:tcW w:w="1706" w:type="dxa"/>
            <w:vAlign w:val="center"/>
          </w:tcPr>
          <w:p w14:paraId="073B1B62" w14:textId="529D655A" w:rsidR="00A138D4" w:rsidRPr="00A138D4" w:rsidRDefault="00A138D4" w:rsidP="005163DE">
            <w:pPr>
              <w:pStyle w:val="ListParagraph"/>
              <w:spacing w:line="276" w:lineRule="auto"/>
              <w:ind w:left="0"/>
              <w:jc w:val="center"/>
              <w:rPr>
                <w:b/>
                <w:bCs/>
              </w:rPr>
            </w:pPr>
            <w:r>
              <w:rPr>
                <w:b/>
                <w:bCs/>
              </w:rPr>
              <w:t>Judul</w:t>
            </w:r>
          </w:p>
        </w:tc>
        <w:tc>
          <w:tcPr>
            <w:tcW w:w="1956" w:type="dxa"/>
            <w:vAlign w:val="center"/>
          </w:tcPr>
          <w:p w14:paraId="019644E3" w14:textId="151F3DBD" w:rsidR="00A138D4" w:rsidRPr="00A138D4" w:rsidRDefault="00A138D4" w:rsidP="005163DE">
            <w:pPr>
              <w:pStyle w:val="ListParagraph"/>
              <w:spacing w:line="276" w:lineRule="auto"/>
              <w:ind w:left="0"/>
              <w:jc w:val="center"/>
              <w:rPr>
                <w:b/>
                <w:bCs/>
              </w:rPr>
            </w:pPr>
            <w:r>
              <w:rPr>
                <w:b/>
                <w:bCs/>
              </w:rPr>
              <w:t>Kelebihan</w:t>
            </w:r>
          </w:p>
        </w:tc>
        <w:tc>
          <w:tcPr>
            <w:tcW w:w="1923" w:type="dxa"/>
            <w:vAlign w:val="center"/>
          </w:tcPr>
          <w:p w14:paraId="7CDD7A79" w14:textId="22F6122B" w:rsidR="00A138D4" w:rsidRPr="00A138D4" w:rsidRDefault="00A138D4" w:rsidP="005163DE">
            <w:pPr>
              <w:pStyle w:val="ListParagraph"/>
              <w:spacing w:line="276" w:lineRule="auto"/>
              <w:ind w:left="0"/>
              <w:jc w:val="center"/>
              <w:rPr>
                <w:b/>
                <w:bCs/>
              </w:rPr>
            </w:pPr>
            <w:r>
              <w:rPr>
                <w:b/>
                <w:bCs/>
              </w:rPr>
              <w:t>Kekurangan</w:t>
            </w:r>
          </w:p>
        </w:tc>
      </w:tr>
      <w:tr w:rsidR="00FD4544" w14:paraId="6D4EB1EC" w14:textId="77777777" w:rsidTr="00501DCF">
        <w:tc>
          <w:tcPr>
            <w:tcW w:w="515" w:type="dxa"/>
          </w:tcPr>
          <w:p w14:paraId="278A846D" w14:textId="433FC125" w:rsidR="00A138D4" w:rsidRDefault="00A138D4" w:rsidP="005163DE">
            <w:pPr>
              <w:pStyle w:val="ListParagraph"/>
              <w:spacing w:line="276" w:lineRule="auto"/>
              <w:ind w:left="0"/>
              <w:jc w:val="center"/>
            </w:pPr>
            <w:r>
              <w:t>1</w:t>
            </w:r>
          </w:p>
        </w:tc>
        <w:tc>
          <w:tcPr>
            <w:tcW w:w="1544" w:type="dxa"/>
          </w:tcPr>
          <w:p w14:paraId="080712BB" w14:textId="0FB80068" w:rsidR="00A138D4" w:rsidRDefault="00635BC2" w:rsidP="005163DE">
            <w:pPr>
              <w:pStyle w:val="ListParagraph"/>
              <w:spacing w:line="276" w:lineRule="auto"/>
              <w:ind w:left="0"/>
              <w:jc w:val="both"/>
            </w:pPr>
            <w:r>
              <w:rPr>
                <w:bCs/>
              </w:rPr>
              <w:t>Febrianto Sabirin, Dewi Sulistiyarini, Zulkarnain</w:t>
            </w:r>
            <w:r w:rsidRPr="00085282">
              <w:rPr>
                <w:bCs/>
                <w:lang w:val="id-ID"/>
              </w:rPr>
              <w:t xml:space="preserve"> (20</w:t>
            </w:r>
            <w:r>
              <w:rPr>
                <w:bCs/>
              </w:rPr>
              <w:t>20</w:t>
            </w:r>
            <w:r w:rsidRPr="00085282">
              <w:rPr>
                <w:bCs/>
                <w:lang w:val="id-ID"/>
              </w:rPr>
              <w:t>)</w:t>
            </w:r>
          </w:p>
        </w:tc>
        <w:tc>
          <w:tcPr>
            <w:tcW w:w="1706" w:type="dxa"/>
          </w:tcPr>
          <w:p w14:paraId="12664E34" w14:textId="41CEA18F" w:rsidR="00A138D4" w:rsidRPr="00635BC2" w:rsidRDefault="00635BC2" w:rsidP="005163DE">
            <w:pPr>
              <w:pStyle w:val="ListParagraph"/>
              <w:spacing w:line="276" w:lineRule="auto"/>
              <w:ind w:left="0"/>
              <w:jc w:val="both"/>
              <w:rPr>
                <w:iCs/>
              </w:rPr>
            </w:pPr>
            <w:r w:rsidRPr="00635BC2">
              <w:rPr>
                <w:bCs/>
                <w:iCs/>
              </w:rPr>
              <w:t>Pengembangan Sistem Informasi Seminar dan Skripsi Mahasiswa</w:t>
            </w:r>
          </w:p>
        </w:tc>
        <w:tc>
          <w:tcPr>
            <w:tcW w:w="1956" w:type="dxa"/>
          </w:tcPr>
          <w:p w14:paraId="79D2D231" w14:textId="2AB84138" w:rsidR="00A138D4" w:rsidRDefault="00855067" w:rsidP="00855067">
            <w:pPr>
              <w:pStyle w:val="ListParagraph"/>
              <w:spacing w:line="276" w:lineRule="auto"/>
              <w:ind w:left="0"/>
              <w:jc w:val="both"/>
            </w:pPr>
            <w:r>
              <w:t xml:space="preserve">Mampu mengatasi kebutuhan nyata dan mendesak,mampu menghasilkan produk yang memiliki nilai validasi tinggi, mendorong proses inovasi model yang tiada henti, merupakan penghubung antara penelitian </w:t>
            </w:r>
            <w:r>
              <w:lastRenderedPageBreak/>
              <w:t>yang bersifat teoritis dan lapangan</w:t>
            </w:r>
          </w:p>
        </w:tc>
        <w:tc>
          <w:tcPr>
            <w:tcW w:w="1923" w:type="dxa"/>
          </w:tcPr>
          <w:p w14:paraId="27D68F93" w14:textId="2884B0F2" w:rsidR="00A138D4" w:rsidRDefault="00855067" w:rsidP="005163DE">
            <w:pPr>
              <w:pStyle w:val="ListParagraph"/>
              <w:spacing w:line="276" w:lineRule="auto"/>
              <w:ind w:left="0"/>
              <w:jc w:val="both"/>
            </w:pPr>
            <w:r>
              <w:lastRenderedPageBreak/>
              <w:t>Memerlukan waktu yang relatif panjang, tidak bisa digeneralisasikan secara utuh, memerlukan sumber dana dan sumber daya yang cukup besar</w:t>
            </w:r>
          </w:p>
        </w:tc>
      </w:tr>
      <w:tr w:rsidR="00501DCF" w14:paraId="61606B80" w14:textId="77777777" w:rsidTr="00501DCF">
        <w:tc>
          <w:tcPr>
            <w:tcW w:w="515" w:type="dxa"/>
          </w:tcPr>
          <w:p w14:paraId="7F0C9B6C" w14:textId="7FE18905" w:rsidR="00501DCF" w:rsidRDefault="00501DCF" w:rsidP="00501DCF">
            <w:pPr>
              <w:pStyle w:val="ListParagraph"/>
              <w:spacing w:line="276" w:lineRule="auto"/>
              <w:ind w:left="0"/>
              <w:jc w:val="center"/>
            </w:pPr>
            <w:r>
              <w:t>2</w:t>
            </w:r>
          </w:p>
        </w:tc>
        <w:tc>
          <w:tcPr>
            <w:tcW w:w="1544" w:type="dxa"/>
          </w:tcPr>
          <w:p w14:paraId="21B385A2" w14:textId="54E4450D" w:rsidR="00501DCF" w:rsidRDefault="00501DCF" w:rsidP="00501DCF">
            <w:pPr>
              <w:pStyle w:val="ListParagraph"/>
              <w:spacing w:line="276" w:lineRule="auto"/>
              <w:ind w:left="0"/>
              <w:jc w:val="both"/>
            </w:pPr>
            <w:r>
              <w:t>Rifqi Ainun Niam, Noora Qotrun Nada (2020)</w:t>
            </w:r>
          </w:p>
        </w:tc>
        <w:tc>
          <w:tcPr>
            <w:tcW w:w="1706" w:type="dxa"/>
          </w:tcPr>
          <w:p w14:paraId="7F1A5404" w14:textId="44AF261F" w:rsidR="00501DCF" w:rsidRPr="0082276A" w:rsidRDefault="00501DCF" w:rsidP="00501DCF">
            <w:pPr>
              <w:pStyle w:val="ListParagraph"/>
              <w:spacing w:line="276" w:lineRule="auto"/>
              <w:ind w:left="0"/>
              <w:jc w:val="both"/>
              <w:rPr>
                <w:iCs/>
              </w:rPr>
            </w:pPr>
            <w:r>
              <w:t>Perancangan Sistem Pengajuan Judul Skripsi Universitas PGRI Semarang Berbasis Web Di Upt Tik Universitas Pgri Semarang</w:t>
            </w:r>
          </w:p>
        </w:tc>
        <w:tc>
          <w:tcPr>
            <w:tcW w:w="1956" w:type="dxa"/>
          </w:tcPr>
          <w:p w14:paraId="30161830" w14:textId="75B84B88" w:rsidR="00501DCF" w:rsidRDefault="00501DCF" w:rsidP="00501DCF">
            <w:pPr>
              <w:pStyle w:val="ListParagraph"/>
              <w:spacing w:line="276" w:lineRule="auto"/>
              <w:ind w:left="0"/>
              <w:jc w:val="both"/>
            </w:pPr>
            <w:r>
              <w:t xml:space="preserve">Kelebihan metode </w:t>
            </w:r>
            <w:r w:rsidRPr="00F74858">
              <w:rPr>
                <w:i/>
                <w:iCs/>
              </w:rPr>
              <w:t>waterfall</w:t>
            </w:r>
            <w:r>
              <w:rPr>
                <w:i/>
                <w:iCs/>
              </w:rPr>
              <w:t xml:space="preserve"> </w:t>
            </w:r>
            <w:r>
              <w:t xml:space="preserve">adalah proses pengembanyan model </w:t>
            </w:r>
            <w:r>
              <w:rPr>
                <w:i/>
                <w:iCs/>
              </w:rPr>
              <w:t xml:space="preserve">fase one by one y one </w:t>
            </w:r>
            <w:r>
              <w:t>sehingga meminimalis kesalahan yang mungkin akan terjadi</w:t>
            </w:r>
          </w:p>
        </w:tc>
        <w:tc>
          <w:tcPr>
            <w:tcW w:w="1923" w:type="dxa"/>
          </w:tcPr>
          <w:p w14:paraId="5AAAB14B" w14:textId="45B63364" w:rsidR="00501DCF" w:rsidRPr="000E6BE4" w:rsidRDefault="00501DCF" w:rsidP="00501DCF">
            <w:pPr>
              <w:pStyle w:val="ListParagraph"/>
              <w:spacing w:line="276" w:lineRule="auto"/>
              <w:ind w:left="0"/>
              <w:jc w:val="both"/>
            </w:pPr>
            <w:r>
              <w:t>Kekurangannya adalah metode ini tidak memungkinkan untuk banyak revisi jika terjadi kesalahan dalam prosesnya.</w:t>
            </w:r>
          </w:p>
        </w:tc>
      </w:tr>
      <w:tr w:rsidR="00501DCF" w14:paraId="2002FDB0" w14:textId="77777777" w:rsidTr="00501DCF">
        <w:tc>
          <w:tcPr>
            <w:tcW w:w="515" w:type="dxa"/>
          </w:tcPr>
          <w:p w14:paraId="4B0904DC" w14:textId="0A528A31" w:rsidR="00501DCF" w:rsidRDefault="00501DCF" w:rsidP="00501DCF">
            <w:pPr>
              <w:pStyle w:val="ListParagraph"/>
              <w:spacing w:line="276" w:lineRule="auto"/>
              <w:ind w:left="0"/>
              <w:jc w:val="center"/>
            </w:pPr>
            <w:r>
              <w:t>3</w:t>
            </w:r>
          </w:p>
        </w:tc>
        <w:tc>
          <w:tcPr>
            <w:tcW w:w="1544" w:type="dxa"/>
          </w:tcPr>
          <w:p w14:paraId="207D9767" w14:textId="77777777" w:rsidR="00501DCF" w:rsidRDefault="00501DCF" w:rsidP="00501DCF">
            <w:pPr>
              <w:pStyle w:val="ListParagraph"/>
              <w:spacing w:line="276" w:lineRule="auto"/>
              <w:ind w:left="0"/>
              <w:jc w:val="both"/>
            </w:pPr>
            <w:r>
              <w:t>Rizal Jihaduddin</w:t>
            </w:r>
          </w:p>
          <w:p w14:paraId="340C5353" w14:textId="07692815" w:rsidR="00501DCF" w:rsidRDefault="00501DCF" w:rsidP="00501DCF">
            <w:pPr>
              <w:pStyle w:val="ListParagraph"/>
              <w:spacing w:line="276" w:lineRule="auto"/>
              <w:ind w:left="0"/>
              <w:jc w:val="both"/>
            </w:pPr>
            <w:r>
              <w:t>(2019)</w:t>
            </w:r>
          </w:p>
        </w:tc>
        <w:tc>
          <w:tcPr>
            <w:tcW w:w="1706" w:type="dxa"/>
          </w:tcPr>
          <w:p w14:paraId="57E5641A" w14:textId="79E5B43F" w:rsidR="00501DCF" w:rsidRPr="0082276A" w:rsidRDefault="00501DCF" w:rsidP="00501DCF">
            <w:pPr>
              <w:pStyle w:val="ListParagraph"/>
              <w:spacing w:line="276" w:lineRule="auto"/>
              <w:ind w:left="0"/>
              <w:jc w:val="both"/>
              <w:rPr>
                <w:iCs/>
              </w:rPr>
            </w:pPr>
            <w:r w:rsidRPr="0082276A">
              <w:rPr>
                <w:iCs/>
              </w:rPr>
              <w:t>Rancang Bangun Aplikasi Pendaftaran Skripsi Berbasis Web Pada Program Studi Informatika</w:t>
            </w:r>
          </w:p>
        </w:tc>
        <w:tc>
          <w:tcPr>
            <w:tcW w:w="1956" w:type="dxa"/>
          </w:tcPr>
          <w:p w14:paraId="163E2831" w14:textId="3D142E04" w:rsidR="00501DCF" w:rsidRDefault="00501DCF" w:rsidP="00501DCF">
            <w:pPr>
              <w:pStyle w:val="ListParagraph"/>
              <w:spacing w:line="276" w:lineRule="auto"/>
              <w:ind w:left="0"/>
              <w:jc w:val="both"/>
            </w:pPr>
            <w:r>
              <w:t>Dibangun dengan teknologi berbasis website agar  dapat melayani proses pendaftaran skripsi secara online. Pemilihan teknologi berbasis website dikarenakan dapat di akses melalui browser dengan internet dan dapat di akses kapan saja maupun darimana saja.</w:t>
            </w:r>
          </w:p>
        </w:tc>
        <w:tc>
          <w:tcPr>
            <w:tcW w:w="1923" w:type="dxa"/>
          </w:tcPr>
          <w:p w14:paraId="6998A51B" w14:textId="0926812B" w:rsidR="00501DCF" w:rsidRDefault="00501DCF" w:rsidP="00501DCF">
            <w:pPr>
              <w:pStyle w:val="ListParagraph"/>
              <w:spacing w:line="276" w:lineRule="auto"/>
              <w:ind w:left="0"/>
              <w:jc w:val="both"/>
            </w:pPr>
            <w:r>
              <w:t>Kekurangan dari aplikasi ini adalah perlu ditambahkan fitur pendeteksi plaagiat dan fitur koreksi file skripsi secara online</w:t>
            </w:r>
          </w:p>
        </w:tc>
      </w:tr>
      <w:tr w:rsidR="00501DCF" w14:paraId="63F9EEED" w14:textId="77777777" w:rsidTr="00501DCF">
        <w:tc>
          <w:tcPr>
            <w:tcW w:w="515" w:type="dxa"/>
          </w:tcPr>
          <w:p w14:paraId="2DCB0C99" w14:textId="1B8C3991" w:rsidR="00501DCF" w:rsidRDefault="00501DCF" w:rsidP="00501DCF">
            <w:pPr>
              <w:pStyle w:val="ListParagraph"/>
              <w:spacing w:line="276" w:lineRule="auto"/>
              <w:ind w:left="0"/>
              <w:jc w:val="center"/>
            </w:pPr>
            <w:r>
              <w:t>4</w:t>
            </w:r>
          </w:p>
        </w:tc>
        <w:tc>
          <w:tcPr>
            <w:tcW w:w="1544" w:type="dxa"/>
          </w:tcPr>
          <w:p w14:paraId="177A0AF7" w14:textId="77777777" w:rsidR="00501DCF" w:rsidRDefault="00501DCF" w:rsidP="00501DCF">
            <w:pPr>
              <w:pStyle w:val="ListParagraph"/>
              <w:spacing w:line="276" w:lineRule="auto"/>
              <w:ind w:left="0"/>
              <w:jc w:val="both"/>
            </w:pPr>
            <w:r>
              <w:t>Dwi Oktarina, Alyauma Hajjah</w:t>
            </w:r>
          </w:p>
          <w:p w14:paraId="61AF243E" w14:textId="50F78864" w:rsidR="00501DCF" w:rsidRDefault="00501DCF" w:rsidP="00501DCF">
            <w:pPr>
              <w:pStyle w:val="ListParagraph"/>
              <w:spacing w:line="276" w:lineRule="auto"/>
              <w:ind w:left="0"/>
              <w:jc w:val="both"/>
            </w:pPr>
            <w:r>
              <w:t>(2019)</w:t>
            </w:r>
          </w:p>
        </w:tc>
        <w:tc>
          <w:tcPr>
            <w:tcW w:w="1706" w:type="dxa"/>
          </w:tcPr>
          <w:p w14:paraId="170E567D" w14:textId="11C139CD" w:rsidR="00501DCF" w:rsidRPr="0082276A" w:rsidRDefault="00501DCF" w:rsidP="00501DCF">
            <w:pPr>
              <w:pStyle w:val="ListParagraph"/>
              <w:spacing w:line="276" w:lineRule="auto"/>
              <w:ind w:left="0"/>
              <w:jc w:val="both"/>
            </w:pPr>
            <w:r w:rsidRPr="0082276A">
              <w:t>Perancangan Sistem Penjadwalan Seminar Proposal Dan Sidang Skripsi Dengan Metode Algoritma Genetika</w:t>
            </w:r>
          </w:p>
        </w:tc>
        <w:tc>
          <w:tcPr>
            <w:tcW w:w="1956" w:type="dxa"/>
          </w:tcPr>
          <w:p w14:paraId="1C18A578" w14:textId="01725CB0" w:rsidR="00501DCF" w:rsidRDefault="00501DCF" w:rsidP="00501DCF">
            <w:pPr>
              <w:pStyle w:val="ListParagraph"/>
              <w:spacing w:line="276" w:lineRule="auto"/>
              <w:ind w:left="0"/>
              <w:jc w:val="both"/>
            </w:pPr>
            <w:r>
              <w:t>Kelebihan dari metode ini adalah</w:t>
            </w:r>
            <w:r w:rsidRPr="00D3409E">
              <w:t xml:space="preserve"> </w:t>
            </w:r>
            <w:r w:rsidRPr="00D3409E">
              <w:rPr>
                <w:color w:val="202124"/>
                <w:shd w:val="clear" w:color="auto" w:fill="FFFFFF"/>
              </w:rPr>
              <w:t>dapat melakukan optimasi masalah dengan masalah yang kompleks dan ruang pencarian yang sangat luas.</w:t>
            </w:r>
          </w:p>
        </w:tc>
        <w:tc>
          <w:tcPr>
            <w:tcW w:w="1923" w:type="dxa"/>
          </w:tcPr>
          <w:p w14:paraId="7890BEF0" w14:textId="65FB47C5" w:rsidR="00501DCF" w:rsidRDefault="00501DCF" w:rsidP="00501DCF">
            <w:pPr>
              <w:pStyle w:val="ListParagraph"/>
              <w:spacing w:line="276" w:lineRule="auto"/>
              <w:ind w:left="0"/>
              <w:jc w:val="both"/>
            </w:pPr>
            <w:r>
              <w:t xml:space="preserve">Sedangkan </w:t>
            </w:r>
            <w:r w:rsidRPr="00D3409E">
              <w:t xml:space="preserve">kekurangannya adalah </w:t>
            </w:r>
            <w:r w:rsidRPr="00D3409E">
              <w:rPr>
                <w:color w:val="202124"/>
                <w:shd w:val="clear" w:color="auto" w:fill="FFFFFF"/>
              </w:rPr>
              <w:t>memerlukan generasi yang banyak untuk menghasilkan sebuah nilai yang optimal.</w:t>
            </w:r>
          </w:p>
        </w:tc>
      </w:tr>
      <w:tr w:rsidR="00501DCF" w14:paraId="2839BA84" w14:textId="77777777" w:rsidTr="00501DCF">
        <w:tc>
          <w:tcPr>
            <w:tcW w:w="515" w:type="dxa"/>
          </w:tcPr>
          <w:p w14:paraId="064FF01D" w14:textId="6D893941" w:rsidR="00501DCF" w:rsidRDefault="00501DCF" w:rsidP="00501DCF">
            <w:pPr>
              <w:pStyle w:val="ListParagraph"/>
              <w:spacing w:line="276" w:lineRule="auto"/>
              <w:ind w:left="0"/>
              <w:jc w:val="center"/>
            </w:pPr>
            <w:r>
              <w:lastRenderedPageBreak/>
              <w:t>5</w:t>
            </w:r>
          </w:p>
        </w:tc>
        <w:tc>
          <w:tcPr>
            <w:tcW w:w="1544" w:type="dxa"/>
          </w:tcPr>
          <w:p w14:paraId="43BB3F3C" w14:textId="591E1BBE" w:rsidR="00501DCF" w:rsidRDefault="00501DCF" w:rsidP="00501DCF">
            <w:pPr>
              <w:pStyle w:val="ListParagraph"/>
              <w:spacing w:line="276" w:lineRule="auto"/>
              <w:ind w:left="0"/>
              <w:jc w:val="both"/>
            </w:pPr>
            <w:r>
              <w:t>Mustianti, Ida Bagus Ketut Widiartha, Moh Ali Albar (2020)</w:t>
            </w:r>
          </w:p>
        </w:tc>
        <w:tc>
          <w:tcPr>
            <w:tcW w:w="1706" w:type="dxa"/>
          </w:tcPr>
          <w:p w14:paraId="0175AB34" w14:textId="7A9C4443" w:rsidR="00501DCF" w:rsidRPr="00351F3B" w:rsidRDefault="00501DCF" w:rsidP="00501DCF">
            <w:pPr>
              <w:pStyle w:val="ListParagraph"/>
              <w:spacing w:line="276" w:lineRule="auto"/>
              <w:ind w:left="0"/>
              <w:jc w:val="both"/>
            </w:pPr>
            <w:r w:rsidRPr="00351F3B">
              <w:t>Sistem Informasi Tugas Akhir Program Studi Teknik Informatika Universitas Mataram</w:t>
            </w:r>
          </w:p>
        </w:tc>
        <w:tc>
          <w:tcPr>
            <w:tcW w:w="1956" w:type="dxa"/>
          </w:tcPr>
          <w:p w14:paraId="1A35AB88" w14:textId="373B478D" w:rsidR="00501DCF" w:rsidRDefault="00501DCF" w:rsidP="00501DCF">
            <w:pPr>
              <w:pStyle w:val="ListParagraph"/>
              <w:spacing w:line="276" w:lineRule="auto"/>
              <w:ind w:left="0"/>
              <w:jc w:val="both"/>
            </w:pPr>
            <w:r>
              <w:t>Terdapat fitur bimbingan TA, serta proses pemantauan mahasiswa yang melaksanakan TA oleh kaprodi, dosen, ataupun staf program studi.</w:t>
            </w:r>
          </w:p>
        </w:tc>
        <w:tc>
          <w:tcPr>
            <w:tcW w:w="1923" w:type="dxa"/>
          </w:tcPr>
          <w:p w14:paraId="18023862" w14:textId="5727B9D8" w:rsidR="00501DCF" w:rsidRDefault="00501DCF" w:rsidP="00501DCF">
            <w:pPr>
              <w:pStyle w:val="ListParagraph"/>
              <w:spacing w:line="276" w:lineRule="auto"/>
              <w:ind w:left="0"/>
              <w:jc w:val="both"/>
            </w:pPr>
            <w:r>
              <w:t>Diperlukan penambahan menu berita acara untuk aktor dosen dalam mengisi berita acara saat acara seminar maupun sidang berlangsung dan diiperlukan pembuatan alert berapa lama mahasiswa mengerjakan TA.</w:t>
            </w:r>
          </w:p>
        </w:tc>
      </w:tr>
      <w:tr w:rsidR="00501DCF" w14:paraId="4618DAF1" w14:textId="77777777" w:rsidTr="00501DCF">
        <w:tc>
          <w:tcPr>
            <w:tcW w:w="515" w:type="dxa"/>
          </w:tcPr>
          <w:p w14:paraId="49B530E8" w14:textId="44665AB0" w:rsidR="00501DCF" w:rsidRDefault="00501DCF" w:rsidP="00501DCF">
            <w:pPr>
              <w:pStyle w:val="ListParagraph"/>
              <w:spacing w:line="276" w:lineRule="auto"/>
              <w:ind w:left="0"/>
              <w:jc w:val="center"/>
            </w:pPr>
            <w:r>
              <w:t>6</w:t>
            </w:r>
          </w:p>
        </w:tc>
        <w:tc>
          <w:tcPr>
            <w:tcW w:w="1544" w:type="dxa"/>
          </w:tcPr>
          <w:p w14:paraId="47221966" w14:textId="52CA80C2" w:rsidR="00501DCF" w:rsidRDefault="00501DCF" w:rsidP="00501DCF">
            <w:pPr>
              <w:pStyle w:val="ListParagraph"/>
              <w:spacing w:line="276" w:lineRule="auto"/>
              <w:ind w:left="0"/>
              <w:jc w:val="both"/>
            </w:pPr>
            <w:r>
              <w:t>Titi Widaretna, Muchammad Naseer, S.Kom., M.T. , Irwin Supriadi, S.Kom., M.T. (2017)</w:t>
            </w:r>
          </w:p>
        </w:tc>
        <w:tc>
          <w:tcPr>
            <w:tcW w:w="1706" w:type="dxa"/>
          </w:tcPr>
          <w:p w14:paraId="02352970" w14:textId="7508B9C1" w:rsidR="00501DCF" w:rsidRPr="00351F3B" w:rsidRDefault="00501DCF" w:rsidP="00501DCF">
            <w:pPr>
              <w:pStyle w:val="ListParagraph"/>
              <w:spacing w:line="276" w:lineRule="auto"/>
              <w:ind w:left="0"/>
              <w:jc w:val="both"/>
              <w:rPr>
                <w:iCs/>
              </w:rPr>
            </w:pPr>
            <w:r w:rsidRPr="00351F3B">
              <w:rPr>
                <w:iCs/>
              </w:rPr>
              <w:t>Pengembangan Aplikasi Web Pengajuan Judul Skripsi Dengan Framework Codeigniter Dan Html5 Pada Sekolah Tinggi Teknologi Bandung</w:t>
            </w:r>
          </w:p>
        </w:tc>
        <w:tc>
          <w:tcPr>
            <w:tcW w:w="1956" w:type="dxa"/>
          </w:tcPr>
          <w:p w14:paraId="4C8356D3" w14:textId="581A9878" w:rsidR="00501DCF" w:rsidRDefault="00501DCF" w:rsidP="00501DCF">
            <w:pPr>
              <w:pStyle w:val="ListParagraph"/>
              <w:spacing w:line="276" w:lineRule="auto"/>
              <w:ind w:left="0"/>
              <w:jc w:val="both"/>
            </w:pPr>
            <w:r>
              <w:t>Menghasilkan sebuah aplikasi web responsive dimana antarmuka dari aplikasi web pengajuan judul skripsi ini dapat menyesuaikan tampilannya ketika diakses menggunakan berbagai macam ukuran device yang berbeda. Sehingga memberikan kemudahan bagi pengguna aplikasi untuk dapat mengaksesnya baik menggunakan laptop, mobile phone, tablet, maupun jenis device lainnya.</w:t>
            </w:r>
          </w:p>
        </w:tc>
        <w:tc>
          <w:tcPr>
            <w:tcW w:w="1923" w:type="dxa"/>
          </w:tcPr>
          <w:p w14:paraId="65A6ABC7" w14:textId="2931BFD4" w:rsidR="00501DCF" w:rsidRDefault="00501DCF" w:rsidP="00501DCF">
            <w:pPr>
              <w:pStyle w:val="ListParagraph"/>
              <w:spacing w:line="276" w:lineRule="auto"/>
              <w:ind w:left="0"/>
              <w:jc w:val="both"/>
            </w:pPr>
            <w:r>
              <w:t>Perlu dilakukan perbaikan pada tampilan aplikasi, karena beberapa halaman pada aplikasi belum bisa menyesuaikan tampilannya. Dilengkapi dengan fitur yang mampu mendeteksi kemiripan judul skripsi yang diajukan oleh mahasiswa.</w:t>
            </w:r>
          </w:p>
        </w:tc>
      </w:tr>
      <w:tr w:rsidR="00501DCF" w14:paraId="3C0EDF3B" w14:textId="77777777" w:rsidTr="00501DCF">
        <w:tc>
          <w:tcPr>
            <w:tcW w:w="515" w:type="dxa"/>
          </w:tcPr>
          <w:p w14:paraId="42942DBC" w14:textId="25B1F751" w:rsidR="00501DCF" w:rsidRDefault="00501DCF" w:rsidP="00501DCF">
            <w:pPr>
              <w:pStyle w:val="ListParagraph"/>
              <w:spacing w:line="276" w:lineRule="auto"/>
              <w:ind w:left="0"/>
              <w:jc w:val="center"/>
            </w:pPr>
            <w:r>
              <w:lastRenderedPageBreak/>
              <w:t>7</w:t>
            </w:r>
          </w:p>
        </w:tc>
        <w:tc>
          <w:tcPr>
            <w:tcW w:w="1544" w:type="dxa"/>
          </w:tcPr>
          <w:p w14:paraId="49AB6B80" w14:textId="1B9AF60E" w:rsidR="00501DCF" w:rsidRDefault="00501DCF" w:rsidP="00501DCF">
            <w:pPr>
              <w:pStyle w:val="ListParagraph"/>
              <w:spacing w:line="276" w:lineRule="auto"/>
              <w:ind w:left="0"/>
              <w:jc w:val="both"/>
            </w:pPr>
            <w:r>
              <w:t>Mukhamad Murtadho, Cahya Bagus Sanjaya (2019)</w:t>
            </w:r>
          </w:p>
        </w:tc>
        <w:tc>
          <w:tcPr>
            <w:tcW w:w="1706" w:type="dxa"/>
          </w:tcPr>
          <w:p w14:paraId="5047DE0C" w14:textId="3C94105D" w:rsidR="00501DCF" w:rsidRPr="00351F3B" w:rsidRDefault="00501DCF" w:rsidP="00501DCF">
            <w:pPr>
              <w:pStyle w:val="ListParagraph"/>
              <w:spacing w:line="276" w:lineRule="auto"/>
              <w:ind w:left="0"/>
              <w:jc w:val="both"/>
            </w:pPr>
            <w:r w:rsidRPr="00351F3B">
              <w:t>Sistem Aplikasi Pendaftaran Skripsi Berbasis Mobile Di Universitas Yudharta Pasuruan Menggunakan Metodologi Unified Process</w:t>
            </w:r>
          </w:p>
        </w:tc>
        <w:tc>
          <w:tcPr>
            <w:tcW w:w="1956" w:type="dxa"/>
          </w:tcPr>
          <w:p w14:paraId="701E5650" w14:textId="0B129844" w:rsidR="00501DCF" w:rsidRDefault="00501DCF" w:rsidP="00501DCF">
            <w:pPr>
              <w:pStyle w:val="ListParagraph"/>
              <w:spacing w:line="276" w:lineRule="auto"/>
              <w:ind w:left="0"/>
              <w:jc w:val="both"/>
            </w:pPr>
            <w:r>
              <w:t xml:space="preserve">Kelebihan metodologi unified process adalah mendukung proses pengulangan dalam pengembangan </w:t>
            </w:r>
            <w:r w:rsidRPr="00EF1545">
              <w:rPr>
                <w:i/>
                <w:iCs/>
              </w:rPr>
              <w:t>software</w:t>
            </w:r>
            <w:r>
              <w:t>.</w:t>
            </w:r>
          </w:p>
        </w:tc>
        <w:tc>
          <w:tcPr>
            <w:tcW w:w="1923" w:type="dxa"/>
          </w:tcPr>
          <w:p w14:paraId="56E220BD" w14:textId="40122F50" w:rsidR="00501DCF" w:rsidRPr="008B7751" w:rsidRDefault="00501DCF" w:rsidP="00501DCF">
            <w:pPr>
              <w:pStyle w:val="ListParagraph"/>
              <w:spacing w:line="276" w:lineRule="auto"/>
              <w:ind w:left="0"/>
              <w:jc w:val="both"/>
              <w:rPr>
                <w:b/>
                <w:bCs/>
              </w:rPr>
            </w:pPr>
            <w:r>
              <w:t>Kekurangan pada aplikasi ini adalah perlu perbaikan pada tampilan aplikasi dan perlu fitur yang mampu mendeteksi kemiripan judul skripsi yang diajukan oleh mahasiswa.</w:t>
            </w:r>
          </w:p>
        </w:tc>
      </w:tr>
      <w:tr w:rsidR="00501DCF" w14:paraId="0030A75D" w14:textId="77777777" w:rsidTr="00501DCF">
        <w:tc>
          <w:tcPr>
            <w:tcW w:w="515" w:type="dxa"/>
          </w:tcPr>
          <w:p w14:paraId="2196BBD8" w14:textId="3769AF0D" w:rsidR="00501DCF" w:rsidRDefault="00501DCF" w:rsidP="00501DCF">
            <w:pPr>
              <w:pStyle w:val="ListParagraph"/>
              <w:spacing w:line="276" w:lineRule="auto"/>
              <w:ind w:left="0"/>
              <w:jc w:val="center"/>
            </w:pPr>
            <w:r>
              <w:t>8</w:t>
            </w:r>
          </w:p>
        </w:tc>
        <w:tc>
          <w:tcPr>
            <w:tcW w:w="1544" w:type="dxa"/>
          </w:tcPr>
          <w:p w14:paraId="2EB1060A" w14:textId="5AAFAD3D" w:rsidR="00501DCF" w:rsidRDefault="00501DCF" w:rsidP="00501DCF">
            <w:pPr>
              <w:pStyle w:val="ListParagraph"/>
              <w:spacing w:line="276" w:lineRule="auto"/>
              <w:ind w:left="0"/>
              <w:jc w:val="both"/>
            </w:pPr>
            <w:r>
              <w:t>Hendra Kurniawan, Wicakso Bandung Bondowoso (2019)</w:t>
            </w:r>
          </w:p>
        </w:tc>
        <w:tc>
          <w:tcPr>
            <w:tcW w:w="1706" w:type="dxa"/>
          </w:tcPr>
          <w:p w14:paraId="58418CCA" w14:textId="6308CE4B" w:rsidR="00501DCF" w:rsidRPr="00351F3B" w:rsidRDefault="00501DCF" w:rsidP="00501DCF">
            <w:pPr>
              <w:pStyle w:val="ListParagraph"/>
              <w:spacing w:line="276" w:lineRule="auto"/>
              <w:ind w:left="0"/>
              <w:jc w:val="both"/>
            </w:pPr>
            <w:r w:rsidRPr="00351F3B">
              <w:t>Sistem Informasi Terintegrasi Tugas Akhir/Skripsi Berbasis Web (Studi Kasus: Jurusan Sistem Informasi Institut Informatika Dan Bisnis Darmajaya)</w:t>
            </w:r>
          </w:p>
        </w:tc>
        <w:tc>
          <w:tcPr>
            <w:tcW w:w="1956" w:type="dxa"/>
          </w:tcPr>
          <w:p w14:paraId="65C31572" w14:textId="6726CE47" w:rsidR="00501DCF" w:rsidRDefault="00501DCF" w:rsidP="00501DCF">
            <w:pPr>
              <w:pStyle w:val="ListParagraph"/>
              <w:spacing w:line="276" w:lineRule="auto"/>
              <w:ind w:left="0"/>
              <w:jc w:val="both"/>
            </w:pPr>
            <w:r>
              <w:t>Salah satu kelebihan metodologi SSAD adalah memungkinkan untuk melakukan validasi antara berbagai kebutuhan</w:t>
            </w:r>
          </w:p>
        </w:tc>
        <w:tc>
          <w:tcPr>
            <w:tcW w:w="1923" w:type="dxa"/>
          </w:tcPr>
          <w:p w14:paraId="081A9E1E" w14:textId="2E9027AB" w:rsidR="00501DCF" w:rsidRDefault="00501DCF" w:rsidP="00501DCF">
            <w:pPr>
              <w:pStyle w:val="ListParagraph"/>
              <w:spacing w:line="276" w:lineRule="auto"/>
              <w:ind w:left="0"/>
              <w:jc w:val="both"/>
            </w:pPr>
            <w:r>
              <w:t>Kekurangan metode SSAD adalah non-iterative, tidak komprehensif, sulit bagi pengguna untuk melakukan evaluasi.</w:t>
            </w:r>
          </w:p>
        </w:tc>
      </w:tr>
      <w:tr w:rsidR="00501DCF" w14:paraId="77B50F50" w14:textId="77777777" w:rsidTr="00501DCF">
        <w:tc>
          <w:tcPr>
            <w:tcW w:w="515" w:type="dxa"/>
          </w:tcPr>
          <w:p w14:paraId="659152AE" w14:textId="6C6D4A48" w:rsidR="00501DCF" w:rsidRDefault="00501DCF" w:rsidP="00501DCF">
            <w:pPr>
              <w:pStyle w:val="ListParagraph"/>
              <w:spacing w:line="276" w:lineRule="auto"/>
              <w:ind w:left="0"/>
              <w:jc w:val="center"/>
            </w:pPr>
            <w:r>
              <w:t>9</w:t>
            </w:r>
          </w:p>
        </w:tc>
        <w:tc>
          <w:tcPr>
            <w:tcW w:w="1544" w:type="dxa"/>
          </w:tcPr>
          <w:p w14:paraId="131DCA63" w14:textId="447269C9" w:rsidR="00501DCF" w:rsidRDefault="00501DCF" w:rsidP="00501DCF">
            <w:pPr>
              <w:pStyle w:val="ListParagraph"/>
              <w:spacing w:line="276" w:lineRule="auto"/>
              <w:ind w:left="0"/>
              <w:jc w:val="both"/>
            </w:pPr>
            <w:r>
              <w:t>Adnan Kasim, Lillyan Hadjaratie, Roviana H. Dai (2020)</w:t>
            </w:r>
          </w:p>
        </w:tc>
        <w:tc>
          <w:tcPr>
            <w:tcW w:w="1706" w:type="dxa"/>
          </w:tcPr>
          <w:p w14:paraId="78E9EC69" w14:textId="33D5E1ED" w:rsidR="00501DCF" w:rsidRPr="00351F3B" w:rsidRDefault="00501DCF" w:rsidP="00501DCF">
            <w:pPr>
              <w:pStyle w:val="ListParagraph"/>
              <w:spacing w:line="276" w:lineRule="auto"/>
              <w:ind w:left="0"/>
              <w:jc w:val="both"/>
            </w:pPr>
            <w:r w:rsidRPr="00351F3B">
              <w:t>Rancang Bangun Sistem Informasi Skripsi dan Kerja Praktik Berbasis Web</w:t>
            </w:r>
          </w:p>
        </w:tc>
        <w:tc>
          <w:tcPr>
            <w:tcW w:w="1956" w:type="dxa"/>
          </w:tcPr>
          <w:p w14:paraId="411F7E0B" w14:textId="35378B7B" w:rsidR="00501DCF" w:rsidRPr="00F74858" w:rsidRDefault="00501DCF" w:rsidP="00501DCF">
            <w:pPr>
              <w:pStyle w:val="ListParagraph"/>
              <w:spacing w:line="276" w:lineRule="auto"/>
              <w:ind w:left="0"/>
              <w:jc w:val="both"/>
            </w:pPr>
            <w:r>
              <w:t xml:space="preserve">Salah satu kelebihan metode </w:t>
            </w:r>
            <w:r w:rsidRPr="00F74858">
              <w:rPr>
                <w:i/>
                <w:iCs/>
              </w:rPr>
              <w:t>prototyping</w:t>
            </w:r>
            <w:r>
              <w:rPr>
                <w:i/>
                <w:iCs/>
              </w:rPr>
              <w:t xml:space="preserve"> </w:t>
            </w:r>
            <w:r>
              <w:t xml:space="preserve">adalah menghemat waktu dalam pengembangan sistem dan klien berpartisipasi aktif dalam pengembangan sistem, sehingga hasil perangkat lunak mudah disesuaikan dengan kebutuhan </w:t>
            </w:r>
            <w:r>
              <w:lastRenderedPageBreak/>
              <w:t>dan keinginan pelanggan.</w:t>
            </w:r>
          </w:p>
        </w:tc>
        <w:tc>
          <w:tcPr>
            <w:tcW w:w="1923" w:type="dxa"/>
          </w:tcPr>
          <w:p w14:paraId="7033363F" w14:textId="64EFCBA4" w:rsidR="00501DCF" w:rsidRDefault="00501DCF" w:rsidP="00501DCF">
            <w:pPr>
              <w:pStyle w:val="ListParagraph"/>
              <w:spacing w:line="276" w:lineRule="auto"/>
              <w:ind w:left="0"/>
              <w:jc w:val="both"/>
            </w:pPr>
            <w:r>
              <w:lastRenderedPageBreak/>
              <w:t>Kekurangannya adalah kurang fleksibel dalam menghadapi perubahan.</w:t>
            </w:r>
          </w:p>
        </w:tc>
      </w:tr>
      <w:tr w:rsidR="00501DCF" w14:paraId="1DF5893C" w14:textId="77777777" w:rsidTr="00501DCF">
        <w:tc>
          <w:tcPr>
            <w:tcW w:w="515" w:type="dxa"/>
          </w:tcPr>
          <w:p w14:paraId="781956C9" w14:textId="7D946C22" w:rsidR="00501DCF" w:rsidRDefault="00501DCF" w:rsidP="00501DCF">
            <w:pPr>
              <w:pStyle w:val="ListParagraph"/>
              <w:spacing w:line="276" w:lineRule="auto"/>
              <w:ind w:left="0"/>
              <w:jc w:val="center"/>
            </w:pPr>
            <w:r>
              <w:t>10</w:t>
            </w:r>
          </w:p>
        </w:tc>
        <w:tc>
          <w:tcPr>
            <w:tcW w:w="1544" w:type="dxa"/>
          </w:tcPr>
          <w:p w14:paraId="7F235E6B" w14:textId="2D62FEA7" w:rsidR="00501DCF" w:rsidRPr="00351F3B" w:rsidRDefault="00501DCF" w:rsidP="00501DCF">
            <w:pPr>
              <w:pStyle w:val="ListParagraph"/>
              <w:spacing w:line="276" w:lineRule="auto"/>
              <w:ind w:left="0"/>
              <w:jc w:val="both"/>
              <w:rPr>
                <w:iCs/>
              </w:rPr>
            </w:pPr>
            <w:r w:rsidRPr="00351F3B">
              <w:rPr>
                <w:iCs/>
              </w:rPr>
              <w:t>Ahmad Kautsar</w:t>
            </w:r>
            <w:r>
              <w:rPr>
                <w:iCs/>
              </w:rPr>
              <w:t xml:space="preserve"> (2018)</w:t>
            </w:r>
          </w:p>
        </w:tc>
        <w:tc>
          <w:tcPr>
            <w:tcW w:w="1706" w:type="dxa"/>
          </w:tcPr>
          <w:p w14:paraId="0AEA2363" w14:textId="0EEA6E13" w:rsidR="00501DCF" w:rsidRPr="00351F3B" w:rsidRDefault="00501DCF" w:rsidP="00501DCF">
            <w:pPr>
              <w:pStyle w:val="ListParagraph"/>
              <w:spacing w:line="276" w:lineRule="auto"/>
              <w:ind w:left="0"/>
              <w:jc w:val="both"/>
              <w:rPr>
                <w:iCs/>
              </w:rPr>
            </w:pPr>
            <w:r w:rsidRPr="00351F3B">
              <w:rPr>
                <w:iCs/>
              </w:rPr>
              <w:t>Pengembangan Aplikasi Penjadwalan Seminar Dan Ujian Skripsi Berbasis Web Dan Pembangunan Sistem Pengingat Jadwal Seminar Dan Ujian Skripsi Berbasis Mobile Di Jurusan Ti Dan SI</w:t>
            </w:r>
          </w:p>
        </w:tc>
        <w:tc>
          <w:tcPr>
            <w:tcW w:w="1956" w:type="dxa"/>
          </w:tcPr>
          <w:p w14:paraId="535C51D3" w14:textId="4B75DA29" w:rsidR="00501DCF" w:rsidRPr="00C329C1" w:rsidRDefault="00501DCF" w:rsidP="00501DCF">
            <w:pPr>
              <w:pStyle w:val="ListParagraph"/>
              <w:spacing w:line="276" w:lineRule="auto"/>
              <w:ind w:left="0"/>
              <w:jc w:val="both"/>
            </w:pPr>
            <w:r>
              <w:t>Aplikasi penjadwalan seminar dan ujian skripsi ini memiliki keunggulan dalam penentuan jadwal sidang yang dapat menentukan hari kosong dari pembimbing dan penguji sehingga waktu pelaksanaan seminar / ujian skripsi tidak akan bersamaan dengan jadwal mengajar dosen tersebut.</w:t>
            </w:r>
          </w:p>
        </w:tc>
        <w:tc>
          <w:tcPr>
            <w:tcW w:w="1923" w:type="dxa"/>
          </w:tcPr>
          <w:p w14:paraId="17BBE2B9" w14:textId="4A942C38" w:rsidR="00501DCF" w:rsidRDefault="00501DCF" w:rsidP="00501DCF">
            <w:pPr>
              <w:pStyle w:val="ListParagraph"/>
              <w:spacing w:line="276" w:lineRule="auto"/>
              <w:ind w:left="0"/>
              <w:jc w:val="both"/>
            </w:pPr>
            <w:r>
              <w:t>Aplikasi tidak hanya menangani jadwal seminar tapi dapat pula menangani jadwal mengajar, jadwal kegiatan jurusan atau fakultas, serta jadwal kegiatan mahasiswa.</w:t>
            </w:r>
          </w:p>
        </w:tc>
      </w:tr>
      <w:tr w:rsidR="00501DCF" w14:paraId="5F3434CA" w14:textId="77777777" w:rsidTr="00501DCF">
        <w:tc>
          <w:tcPr>
            <w:tcW w:w="515" w:type="dxa"/>
          </w:tcPr>
          <w:p w14:paraId="6F9E74D9" w14:textId="63302A65" w:rsidR="00501DCF" w:rsidRDefault="00501DCF" w:rsidP="00501DCF">
            <w:pPr>
              <w:pStyle w:val="ListParagraph"/>
              <w:spacing w:line="276" w:lineRule="auto"/>
              <w:ind w:left="0"/>
              <w:jc w:val="center"/>
            </w:pPr>
            <w:r>
              <w:t>11</w:t>
            </w:r>
          </w:p>
        </w:tc>
        <w:tc>
          <w:tcPr>
            <w:tcW w:w="1544" w:type="dxa"/>
          </w:tcPr>
          <w:p w14:paraId="2CF58F8F" w14:textId="1EAEA2C2" w:rsidR="00501DCF" w:rsidRPr="00351F3B" w:rsidRDefault="00501DCF" w:rsidP="00501DCF">
            <w:pPr>
              <w:pStyle w:val="ListParagraph"/>
              <w:spacing w:line="276" w:lineRule="auto"/>
              <w:ind w:left="0"/>
              <w:jc w:val="both"/>
            </w:pPr>
            <w:r w:rsidRPr="00351F3B">
              <w:t>Siti Patimah, Samsudin, Bayu Rianto</w:t>
            </w:r>
            <w:r>
              <w:t xml:space="preserve"> (2017)</w:t>
            </w:r>
          </w:p>
        </w:tc>
        <w:tc>
          <w:tcPr>
            <w:tcW w:w="1706" w:type="dxa"/>
          </w:tcPr>
          <w:p w14:paraId="63913BFC" w14:textId="4E9A2B14" w:rsidR="00501DCF" w:rsidRPr="00351F3B" w:rsidRDefault="00501DCF" w:rsidP="00501DCF">
            <w:pPr>
              <w:pStyle w:val="ListParagraph"/>
              <w:spacing w:line="276" w:lineRule="auto"/>
              <w:ind w:left="0"/>
              <w:jc w:val="both"/>
            </w:pPr>
            <w:r w:rsidRPr="00351F3B">
              <w:t>Aplikasi Manajemen E-Skripsi Online (Studi Kasus Prodi Sistem Informasi Universitas Islam Indragiri)</w:t>
            </w:r>
          </w:p>
        </w:tc>
        <w:tc>
          <w:tcPr>
            <w:tcW w:w="1956" w:type="dxa"/>
          </w:tcPr>
          <w:p w14:paraId="55B726FC" w14:textId="64DBD3BA" w:rsidR="00501DCF" w:rsidRDefault="00501DCF" w:rsidP="00501DCF">
            <w:pPr>
              <w:pStyle w:val="ListParagraph"/>
              <w:spacing w:line="276" w:lineRule="auto"/>
              <w:ind w:left="0"/>
              <w:jc w:val="both"/>
            </w:pPr>
            <w:r>
              <w:t xml:space="preserve">Kelebihan metode </w:t>
            </w:r>
            <w:r w:rsidRPr="00F74858">
              <w:rPr>
                <w:i/>
                <w:iCs/>
              </w:rPr>
              <w:t>waterfall</w:t>
            </w:r>
            <w:r>
              <w:rPr>
                <w:i/>
                <w:iCs/>
              </w:rPr>
              <w:t xml:space="preserve"> </w:t>
            </w:r>
            <w:r>
              <w:t xml:space="preserve">adalah proses pengembanyan model </w:t>
            </w:r>
            <w:r>
              <w:rPr>
                <w:i/>
                <w:iCs/>
              </w:rPr>
              <w:t xml:space="preserve">fase one by one y one </w:t>
            </w:r>
            <w:r>
              <w:t>sehingga meminimalis kesalahan yang mungkin akan terjadi</w:t>
            </w:r>
          </w:p>
        </w:tc>
        <w:tc>
          <w:tcPr>
            <w:tcW w:w="1923" w:type="dxa"/>
          </w:tcPr>
          <w:p w14:paraId="6E5F75B9" w14:textId="12AE320C" w:rsidR="00501DCF" w:rsidRDefault="00501DCF" w:rsidP="00501DCF">
            <w:pPr>
              <w:pStyle w:val="ListParagraph"/>
              <w:spacing w:line="276" w:lineRule="auto"/>
              <w:ind w:left="0"/>
              <w:jc w:val="both"/>
            </w:pPr>
            <w:r>
              <w:t>Kekurangannya adalah metode ini tidak memungkinkan untuk banyak revisi jika terjadi kesalahan dalam prosesnya.</w:t>
            </w:r>
          </w:p>
        </w:tc>
      </w:tr>
      <w:tr w:rsidR="00501DCF" w14:paraId="51B9CB36" w14:textId="77777777" w:rsidTr="00501DCF">
        <w:tc>
          <w:tcPr>
            <w:tcW w:w="515" w:type="dxa"/>
          </w:tcPr>
          <w:p w14:paraId="70DA0983" w14:textId="0CE19E74" w:rsidR="00501DCF" w:rsidRDefault="00501DCF" w:rsidP="00501DCF">
            <w:pPr>
              <w:pStyle w:val="ListParagraph"/>
              <w:spacing w:line="276" w:lineRule="auto"/>
              <w:ind w:left="0"/>
              <w:jc w:val="center"/>
            </w:pPr>
            <w:r>
              <w:t>12</w:t>
            </w:r>
          </w:p>
        </w:tc>
        <w:tc>
          <w:tcPr>
            <w:tcW w:w="1544" w:type="dxa"/>
          </w:tcPr>
          <w:p w14:paraId="77ABE883" w14:textId="093E58BB" w:rsidR="00501DCF" w:rsidRPr="00351F3B" w:rsidRDefault="00501DCF" w:rsidP="00501DCF">
            <w:pPr>
              <w:pStyle w:val="ListParagraph"/>
              <w:spacing w:line="276" w:lineRule="auto"/>
              <w:ind w:left="0"/>
              <w:jc w:val="both"/>
            </w:pPr>
            <w:r w:rsidRPr="00351F3B">
              <w:t>Dimas Putra, Azhar, Akmalul Fata</w:t>
            </w:r>
            <w:r>
              <w:t xml:space="preserve"> (2016)</w:t>
            </w:r>
          </w:p>
        </w:tc>
        <w:tc>
          <w:tcPr>
            <w:tcW w:w="1706" w:type="dxa"/>
          </w:tcPr>
          <w:p w14:paraId="1903E899" w14:textId="27AC8E41" w:rsidR="00501DCF" w:rsidRPr="00351F3B" w:rsidRDefault="00501DCF" w:rsidP="00501DCF">
            <w:pPr>
              <w:pStyle w:val="ListParagraph"/>
              <w:spacing w:line="276" w:lineRule="auto"/>
              <w:ind w:left="0"/>
              <w:jc w:val="both"/>
            </w:pPr>
            <w:r w:rsidRPr="00351F3B">
              <w:t xml:space="preserve">Rancang Bangun Aplikasi Pengajuan Proposal Judul Tugas Akhir Berbasis Web Dan Sms </w:t>
            </w:r>
            <w:r w:rsidRPr="00AC1224">
              <w:rPr>
                <w:i/>
                <w:iCs/>
              </w:rPr>
              <w:lastRenderedPageBreak/>
              <w:t xml:space="preserve">Gateway </w:t>
            </w:r>
            <w:r w:rsidRPr="00351F3B">
              <w:t>Menggunakan Konsep Model View Control</w:t>
            </w:r>
          </w:p>
        </w:tc>
        <w:tc>
          <w:tcPr>
            <w:tcW w:w="1956" w:type="dxa"/>
          </w:tcPr>
          <w:p w14:paraId="45FEE490" w14:textId="609281F9" w:rsidR="00501DCF" w:rsidRDefault="00501DCF" w:rsidP="00501DCF">
            <w:pPr>
              <w:pStyle w:val="ListParagraph"/>
              <w:spacing w:line="276" w:lineRule="auto"/>
              <w:ind w:left="0"/>
              <w:jc w:val="both"/>
            </w:pPr>
            <w:r>
              <w:lastRenderedPageBreak/>
              <w:t xml:space="preserve">Keuntungan utama </w:t>
            </w:r>
            <w:r>
              <w:rPr>
                <w:i/>
                <w:iCs/>
              </w:rPr>
              <w:t>model view controller</w:t>
            </w:r>
            <w:r>
              <w:t xml:space="preserve"> dalam pendekatan ini adalah penggunaan ulang (reusability) kode</w:t>
            </w:r>
          </w:p>
        </w:tc>
        <w:tc>
          <w:tcPr>
            <w:tcW w:w="1923" w:type="dxa"/>
          </w:tcPr>
          <w:p w14:paraId="5E933DE1" w14:textId="72982BD2" w:rsidR="00501DCF" w:rsidRDefault="00501DCF" w:rsidP="00501DCF">
            <w:pPr>
              <w:pStyle w:val="ListParagraph"/>
              <w:spacing w:line="276" w:lineRule="auto"/>
              <w:ind w:left="0"/>
              <w:jc w:val="both"/>
            </w:pPr>
            <w:r>
              <w:t xml:space="preserve">Kekurangan Pada aplikasi ini ni file yang diupload harus file berekstensi pdf, tapi jika yang di upload bukan file pdf, maka file </w:t>
            </w:r>
            <w:r>
              <w:lastRenderedPageBreak/>
              <w:t>tidak akan terinput</w:t>
            </w:r>
          </w:p>
        </w:tc>
      </w:tr>
      <w:tr w:rsidR="00501DCF" w14:paraId="297122FD" w14:textId="77777777" w:rsidTr="00501DCF">
        <w:tc>
          <w:tcPr>
            <w:tcW w:w="515" w:type="dxa"/>
          </w:tcPr>
          <w:p w14:paraId="5FB5B4BA" w14:textId="7EA1BB0E" w:rsidR="00501DCF" w:rsidRDefault="00501DCF" w:rsidP="00501DCF">
            <w:pPr>
              <w:pStyle w:val="ListParagraph"/>
              <w:spacing w:line="276" w:lineRule="auto"/>
              <w:ind w:left="0"/>
              <w:jc w:val="center"/>
            </w:pPr>
            <w:r>
              <w:lastRenderedPageBreak/>
              <w:t>13</w:t>
            </w:r>
          </w:p>
        </w:tc>
        <w:tc>
          <w:tcPr>
            <w:tcW w:w="1544" w:type="dxa"/>
          </w:tcPr>
          <w:p w14:paraId="58E322CE" w14:textId="633DE7A3" w:rsidR="00501DCF" w:rsidRPr="00351F3B" w:rsidRDefault="00501DCF" w:rsidP="00501DCF">
            <w:pPr>
              <w:pStyle w:val="ListParagraph"/>
              <w:spacing w:line="276" w:lineRule="auto"/>
              <w:ind w:left="0"/>
              <w:jc w:val="both"/>
            </w:pPr>
            <w:r w:rsidRPr="00351F3B">
              <w:t>Teguh Ardiyanto, Rini Indriyanti</w:t>
            </w:r>
            <w:r>
              <w:t xml:space="preserve"> (2017)</w:t>
            </w:r>
          </w:p>
        </w:tc>
        <w:tc>
          <w:tcPr>
            <w:tcW w:w="1706" w:type="dxa"/>
          </w:tcPr>
          <w:p w14:paraId="1CBB0D82" w14:textId="5F44DB52" w:rsidR="00501DCF" w:rsidRPr="00351F3B" w:rsidRDefault="00501DCF" w:rsidP="00501DCF">
            <w:pPr>
              <w:pStyle w:val="ListParagraph"/>
              <w:spacing w:line="276" w:lineRule="auto"/>
              <w:ind w:left="0"/>
              <w:jc w:val="both"/>
            </w:pPr>
            <w:r w:rsidRPr="00351F3B">
              <w:t>Rancang Bangun Sistem Informasi Sidang Proposal Skripsi di Universitas Nusantara PGRI Kediri</w:t>
            </w:r>
          </w:p>
        </w:tc>
        <w:tc>
          <w:tcPr>
            <w:tcW w:w="1956" w:type="dxa"/>
          </w:tcPr>
          <w:p w14:paraId="4F01F171" w14:textId="1D52B277" w:rsidR="00501DCF" w:rsidRDefault="00501DCF" w:rsidP="00501DCF">
            <w:pPr>
              <w:pStyle w:val="ListParagraph"/>
              <w:spacing w:line="276" w:lineRule="auto"/>
              <w:ind w:left="0"/>
              <w:jc w:val="both"/>
            </w:pPr>
            <w:r>
              <w:t xml:space="preserve">Pengujian SIM Sidang Proposal Skripsi dilakukan dengan menggunakan user acceptance testing yaitu pengujian perangkat lunak berdasarkan </w:t>
            </w:r>
            <w:r w:rsidRPr="00EF1545">
              <w:rPr>
                <w:i/>
                <w:iCs/>
              </w:rPr>
              <w:t xml:space="preserve">software </w:t>
            </w:r>
            <w:r w:rsidRPr="00DC3F92">
              <w:rPr>
                <w:i/>
                <w:iCs/>
              </w:rPr>
              <w:t>requirement</w:t>
            </w:r>
            <w:r>
              <w:t>. Pengujian ini melibatkan pengguna aplikasi langsung yaitu admin prodi, mahasiswa dan dosen.</w:t>
            </w:r>
          </w:p>
        </w:tc>
        <w:tc>
          <w:tcPr>
            <w:tcW w:w="1923" w:type="dxa"/>
          </w:tcPr>
          <w:p w14:paraId="18986541" w14:textId="64B9029C" w:rsidR="00501DCF" w:rsidRDefault="00501DCF" w:rsidP="00501DCF">
            <w:pPr>
              <w:pStyle w:val="ListParagraph"/>
              <w:spacing w:line="276" w:lineRule="auto"/>
              <w:ind w:left="0"/>
              <w:jc w:val="both"/>
            </w:pPr>
            <w:r>
              <w:t>Penelitian ini dapat dilanjutkan dengan membangun webservice untuk mengintegrasikan dengan sistem informasi lain yang ada di Universitas Nusantara PGRI Kediri.</w:t>
            </w:r>
          </w:p>
        </w:tc>
      </w:tr>
      <w:tr w:rsidR="00501DCF" w14:paraId="6410C870" w14:textId="77777777" w:rsidTr="00501DCF">
        <w:tc>
          <w:tcPr>
            <w:tcW w:w="515" w:type="dxa"/>
          </w:tcPr>
          <w:p w14:paraId="74581C79" w14:textId="0777237F" w:rsidR="00501DCF" w:rsidRDefault="00501DCF" w:rsidP="00501DCF">
            <w:pPr>
              <w:pStyle w:val="ListParagraph"/>
              <w:spacing w:line="276" w:lineRule="auto"/>
              <w:ind w:left="0"/>
              <w:jc w:val="center"/>
            </w:pPr>
            <w:r>
              <w:t>14</w:t>
            </w:r>
          </w:p>
        </w:tc>
        <w:tc>
          <w:tcPr>
            <w:tcW w:w="1544" w:type="dxa"/>
          </w:tcPr>
          <w:p w14:paraId="7349429E" w14:textId="2212B662" w:rsidR="00501DCF" w:rsidRDefault="00501DCF" w:rsidP="00501DCF">
            <w:pPr>
              <w:pStyle w:val="ListParagraph"/>
              <w:spacing w:line="276" w:lineRule="auto"/>
              <w:ind w:left="0"/>
              <w:jc w:val="both"/>
            </w:pPr>
            <w:r>
              <w:t>Jihad Satrio Utama, I Kadek Dwi Nuryana (2020)</w:t>
            </w:r>
          </w:p>
        </w:tc>
        <w:tc>
          <w:tcPr>
            <w:tcW w:w="1706" w:type="dxa"/>
          </w:tcPr>
          <w:p w14:paraId="5C8DA08E" w14:textId="57BD54A2" w:rsidR="00501DCF" w:rsidRPr="00A138D4" w:rsidRDefault="00501DCF" w:rsidP="00501DCF">
            <w:pPr>
              <w:pStyle w:val="ListParagraph"/>
              <w:spacing w:line="276" w:lineRule="auto"/>
              <w:ind w:left="0"/>
              <w:jc w:val="both"/>
            </w:pPr>
            <w:r w:rsidRPr="00A138D4">
              <w:t>Rancang Bangun Aplikasi Penjadwalan Skripsi Dan Tugas Akhir Berbasis Web Menggunakan Framework Laravel</w:t>
            </w:r>
          </w:p>
        </w:tc>
        <w:tc>
          <w:tcPr>
            <w:tcW w:w="1956" w:type="dxa"/>
          </w:tcPr>
          <w:p w14:paraId="40555CD9" w14:textId="691DA01A" w:rsidR="00501DCF" w:rsidRDefault="00501DCF" w:rsidP="00501DCF">
            <w:pPr>
              <w:pStyle w:val="ListParagraph"/>
              <w:spacing w:line="276" w:lineRule="auto"/>
              <w:ind w:left="0"/>
              <w:jc w:val="both"/>
            </w:pPr>
            <w:r>
              <w:t xml:space="preserve">Kelebihan metode </w:t>
            </w:r>
            <w:r w:rsidRPr="00F74858">
              <w:rPr>
                <w:i/>
                <w:iCs/>
              </w:rPr>
              <w:t>waterfall</w:t>
            </w:r>
            <w:r>
              <w:rPr>
                <w:i/>
                <w:iCs/>
              </w:rPr>
              <w:t xml:space="preserve"> </w:t>
            </w:r>
            <w:r>
              <w:t xml:space="preserve">adalah proses pengembanyan model </w:t>
            </w:r>
            <w:r>
              <w:rPr>
                <w:i/>
                <w:iCs/>
              </w:rPr>
              <w:t xml:space="preserve">fase one by one y one </w:t>
            </w:r>
            <w:r>
              <w:t>sehingga meminimalis kesalahan yang mungkin akan terjadi</w:t>
            </w:r>
          </w:p>
        </w:tc>
        <w:tc>
          <w:tcPr>
            <w:tcW w:w="1923" w:type="dxa"/>
          </w:tcPr>
          <w:p w14:paraId="25D7D4F0" w14:textId="6E749E05" w:rsidR="00501DCF" w:rsidRDefault="00501DCF" w:rsidP="00501DCF">
            <w:pPr>
              <w:pStyle w:val="ListParagraph"/>
              <w:spacing w:line="276" w:lineRule="auto"/>
              <w:ind w:left="0"/>
              <w:jc w:val="both"/>
            </w:pPr>
            <w:r>
              <w:t>Kekurangannya adalah metode ini tidak memungkinkan untuk banyak revisi jika terjadi kesalahan dalam prosesnya.</w:t>
            </w:r>
          </w:p>
        </w:tc>
      </w:tr>
      <w:tr w:rsidR="00501DCF" w14:paraId="34D4BBA0" w14:textId="77777777" w:rsidTr="00501DCF">
        <w:tc>
          <w:tcPr>
            <w:tcW w:w="515" w:type="dxa"/>
          </w:tcPr>
          <w:p w14:paraId="6D254EDC" w14:textId="1A9AD987" w:rsidR="00501DCF" w:rsidRDefault="00501DCF" w:rsidP="00501DCF">
            <w:pPr>
              <w:pStyle w:val="ListParagraph"/>
              <w:spacing w:line="276" w:lineRule="auto"/>
              <w:ind w:left="0"/>
              <w:jc w:val="center"/>
            </w:pPr>
            <w:r>
              <w:t>15</w:t>
            </w:r>
          </w:p>
        </w:tc>
        <w:tc>
          <w:tcPr>
            <w:tcW w:w="1544" w:type="dxa"/>
          </w:tcPr>
          <w:p w14:paraId="4B4F4AC1" w14:textId="714BA460" w:rsidR="00501DCF" w:rsidRDefault="00501DCF" w:rsidP="00501DCF">
            <w:pPr>
              <w:pStyle w:val="ListParagraph"/>
              <w:spacing w:line="276" w:lineRule="auto"/>
              <w:ind w:left="0"/>
              <w:jc w:val="both"/>
            </w:pPr>
            <w:r>
              <w:t>D.Prasti, M.Idham, J.Clara, H.Hesti (2019)</w:t>
            </w:r>
          </w:p>
        </w:tc>
        <w:tc>
          <w:tcPr>
            <w:tcW w:w="1706" w:type="dxa"/>
          </w:tcPr>
          <w:p w14:paraId="3BF39944" w14:textId="7B111940" w:rsidR="00501DCF" w:rsidRPr="00A138D4" w:rsidRDefault="00501DCF" w:rsidP="00501DCF">
            <w:pPr>
              <w:pStyle w:val="ListParagraph"/>
              <w:spacing w:line="276" w:lineRule="auto"/>
              <w:ind w:left="0"/>
              <w:jc w:val="both"/>
            </w:pPr>
            <w:r w:rsidRPr="00A138D4">
              <w:t>Perancangan Interface E-Skripsi Program Studi Informatika Universitas Cokroaminoto Palopo</w:t>
            </w:r>
          </w:p>
        </w:tc>
        <w:tc>
          <w:tcPr>
            <w:tcW w:w="1956" w:type="dxa"/>
          </w:tcPr>
          <w:p w14:paraId="0B4BA6AA" w14:textId="058B3CC9" w:rsidR="00501DCF" w:rsidRDefault="00501DCF" w:rsidP="00501DCF">
            <w:pPr>
              <w:pStyle w:val="ListParagraph"/>
              <w:spacing w:line="276" w:lineRule="auto"/>
              <w:ind w:left="0"/>
              <w:jc w:val="both"/>
            </w:pPr>
            <w:r>
              <w:t xml:space="preserve">Pemanfaatan layanan pendaftaran proposal skripsi dengan memanfaatkan fasilitas web secara online </w:t>
            </w:r>
            <w:r>
              <w:lastRenderedPageBreak/>
              <w:t>akan mempermudah proses pendaftaran proposal skripsi.</w:t>
            </w:r>
          </w:p>
        </w:tc>
        <w:tc>
          <w:tcPr>
            <w:tcW w:w="1923" w:type="dxa"/>
          </w:tcPr>
          <w:p w14:paraId="70457CE1" w14:textId="4DCA96B4" w:rsidR="00501DCF" w:rsidRDefault="00E0745D" w:rsidP="00E0745D">
            <w:pPr>
              <w:pStyle w:val="ListParagraph"/>
              <w:spacing w:line="276" w:lineRule="auto"/>
              <w:ind w:left="0"/>
              <w:jc w:val="both"/>
            </w:pPr>
            <w:r>
              <w:lastRenderedPageBreak/>
              <w:t xml:space="preserve">Masih banyak fitur yang perlu ditambahkan untuk pengembangan </w:t>
            </w:r>
            <w:r w:rsidR="006F4A15">
              <w:t xml:space="preserve"> </w:t>
            </w:r>
            <w:r>
              <w:t>selanjutnya.</w:t>
            </w:r>
          </w:p>
        </w:tc>
      </w:tr>
      <w:tr w:rsidR="00501DCF" w14:paraId="432D4E3C" w14:textId="77777777" w:rsidTr="00501DCF">
        <w:tc>
          <w:tcPr>
            <w:tcW w:w="515" w:type="dxa"/>
          </w:tcPr>
          <w:p w14:paraId="09A4D7C4" w14:textId="10E4D1E2" w:rsidR="00501DCF" w:rsidRDefault="00501DCF" w:rsidP="00501DCF">
            <w:pPr>
              <w:pStyle w:val="ListParagraph"/>
              <w:spacing w:line="276" w:lineRule="auto"/>
              <w:ind w:left="0"/>
              <w:jc w:val="center"/>
            </w:pPr>
            <w:r>
              <w:t>16</w:t>
            </w:r>
          </w:p>
        </w:tc>
        <w:tc>
          <w:tcPr>
            <w:tcW w:w="1544" w:type="dxa"/>
          </w:tcPr>
          <w:p w14:paraId="13F627B0" w14:textId="126E3C97" w:rsidR="00501DCF" w:rsidRDefault="00501DCF" w:rsidP="00501DCF">
            <w:pPr>
              <w:pStyle w:val="ListParagraph"/>
              <w:spacing w:line="276" w:lineRule="auto"/>
              <w:ind w:left="0"/>
              <w:jc w:val="both"/>
            </w:pPr>
            <w:r>
              <w:t>Neng Rina (2021)</w:t>
            </w:r>
          </w:p>
        </w:tc>
        <w:tc>
          <w:tcPr>
            <w:tcW w:w="1706" w:type="dxa"/>
          </w:tcPr>
          <w:p w14:paraId="655D483A" w14:textId="37E292E0" w:rsidR="00501DCF" w:rsidRPr="00A138D4" w:rsidRDefault="00501DCF" w:rsidP="00501DCF">
            <w:pPr>
              <w:pStyle w:val="ListParagraph"/>
              <w:spacing w:line="276" w:lineRule="auto"/>
              <w:ind w:left="0"/>
              <w:jc w:val="both"/>
            </w:pPr>
            <w:r>
              <w:t>Pengembangan Aplikasi Seleksi Kelayakan Pengajuan  Proposal Skripsi dan Sidang Skripsi Berbasis Web di Fakultas Teknologi Unformasi Universitas Bale Bandung</w:t>
            </w:r>
          </w:p>
        </w:tc>
        <w:tc>
          <w:tcPr>
            <w:tcW w:w="1956" w:type="dxa"/>
          </w:tcPr>
          <w:p w14:paraId="46A8C93D" w14:textId="40C91A58" w:rsidR="00501DCF" w:rsidRDefault="00347CFB" w:rsidP="00E0745D">
            <w:pPr>
              <w:pStyle w:val="ListParagraph"/>
              <w:spacing w:line="276" w:lineRule="auto"/>
              <w:ind w:left="0"/>
              <w:jc w:val="both"/>
            </w:pPr>
            <w:r>
              <w:t>Terdapat fitur pesan masuk dan pesan keluar untuk melakukan komunikasi dengan mahasiswa lain dalam aplikasi tersebut.</w:t>
            </w:r>
          </w:p>
        </w:tc>
        <w:tc>
          <w:tcPr>
            <w:tcW w:w="1923" w:type="dxa"/>
          </w:tcPr>
          <w:p w14:paraId="543CFFC7" w14:textId="05C9BECF" w:rsidR="00501DCF" w:rsidRDefault="00501DCF" w:rsidP="00501DCF">
            <w:pPr>
              <w:pStyle w:val="ListParagraph"/>
              <w:spacing w:line="276" w:lineRule="auto"/>
              <w:ind w:left="0"/>
              <w:jc w:val="both"/>
            </w:pPr>
            <w:r>
              <w:t xml:space="preserve">Masih kurang dalam beberapa fitur yang terdapat dalam aplikasi, untuk pengembangan selanjutnya bisa di tambahkan fitur </w:t>
            </w:r>
            <w:r w:rsidR="00312946">
              <w:t>untuk login dosen, pengembangan user interface supaya lebih menarik.</w:t>
            </w:r>
          </w:p>
        </w:tc>
      </w:tr>
    </w:tbl>
    <w:p w14:paraId="2E20B650" w14:textId="77777777" w:rsidR="00476174" w:rsidRPr="00476174" w:rsidRDefault="00476174" w:rsidP="00501DCF">
      <w:pPr>
        <w:spacing w:line="480" w:lineRule="auto"/>
        <w:jc w:val="both"/>
      </w:pPr>
    </w:p>
    <w:p w14:paraId="58C1835B" w14:textId="77777777" w:rsidR="006A1F64" w:rsidRPr="00F64AF9" w:rsidRDefault="006A1F64" w:rsidP="00362D07">
      <w:pPr>
        <w:pStyle w:val="Heading2"/>
        <w:ind w:left="284" w:hanging="284"/>
        <w:jc w:val="both"/>
        <w:rPr>
          <w:lang w:val="id-ID"/>
        </w:rPr>
      </w:pPr>
      <w:bookmarkStart w:id="28" w:name="_Toc47457703"/>
      <w:bookmarkStart w:id="29" w:name="_Toc80226287"/>
      <w:r>
        <w:rPr>
          <w:lang w:val="id-ID"/>
        </w:rPr>
        <w:t>Dasar Teori</w:t>
      </w:r>
      <w:bookmarkEnd w:id="28"/>
      <w:bookmarkEnd w:id="29"/>
    </w:p>
    <w:p w14:paraId="21536D5D" w14:textId="42449EC1" w:rsidR="00BD5764" w:rsidRDefault="006A1F64" w:rsidP="003048F6">
      <w:pPr>
        <w:pStyle w:val="guidelines"/>
        <w:ind w:firstLine="709"/>
        <w:rPr>
          <w:i w:val="0"/>
          <w:iCs/>
          <w:color w:val="000000" w:themeColor="text1"/>
          <w:szCs w:val="24"/>
          <w:shd w:val="clear" w:color="auto" w:fill="FFFFFF"/>
        </w:rPr>
      </w:pPr>
      <w:r>
        <w:rPr>
          <w:i w:val="0"/>
          <w:iCs/>
          <w:color w:val="000000" w:themeColor="text1"/>
          <w:szCs w:val="24"/>
          <w:shd w:val="clear" w:color="auto" w:fill="FFFFFF"/>
        </w:rPr>
        <w:t>Pada pembuatan aplikasi ini</w:t>
      </w:r>
      <w:r w:rsidRPr="00EF7BDC">
        <w:rPr>
          <w:i w:val="0"/>
          <w:iCs/>
          <w:color w:val="000000" w:themeColor="text1"/>
          <w:szCs w:val="24"/>
          <w:shd w:val="clear" w:color="auto" w:fill="FFFFFF"/>
        </w:rPr>
        <w:t xml:space="preserve"> penyusun </w:t>
      </w:r>
      <w:r>
        <w:rPr>
          <w:i w:val="0"/>
          <w:iCs/>
          <w:color w:val="000000" w:themeColor="text1"/>
          <w:szCs w:val="24"/>
          <w:shd w:val="clear" w:color="auto" w:fill="FFFFFF"/>
          <w:lang w:val="id-ID"/>
        </w:rPr>
        <w:t xml:space="preserve">mempunyai bahan dan alat untuk pembuatan aplikasi maka penyusun </w:t>
      </w:r>
      <w:r w:rsidRPr="00EF7BDC">
        <w:rPr>
          <w:i w:val="0"/>
          <w:iCs/>
          <w:color w:val="000000" w:themeColor="text1"/>
          <w:szCs w:val="24"/>
          <w:shd w:val="clear" w:color="auto" w:fill="FFFFFF"/>
        </w:rPr>
        <w:t xml:space="preserve">mempelajari </w:t>
      </w:r>
      <w:r>
        <w:rPr>
          <w:i w:val="0"/>
          <w:iCs/>
          <w:color w:val="000000" w:themeColor="text1"/>
          <w:szCs w:val="24"/>
          <w:shd w:val="clear" w:color="auto" w:fill="FFFFFF"/>
          <w:lang w:val="id-ID"/>
        </w:rPr>
        <w:t xml:space="preserve">teori-teori yang ada sebagai acuan dalam Implementasi aplikasi yang akan penulis buat yaitu </w:t>
      </w:r>
      <w:r w:rsidRPr="00EF7BDC">
        <w:rPr>
          <w:i w:val="0"/>
          <w:iCs/>
          <w:color w:val="000000" w:themeColor="text1"/>
          <w:szCs w:val="24"/>
          <w:shd w:val="clear" w:color="auto" w:fill="FFFFFF"/>
        </w:rPr>
        <w:t>sebagai berikut:</w:t>
      </w:r>
    </w:p>
    <w:p w14:paraId="5D8B1C71" w14:textId="77777777" w:rsidR="003048F6" w:rsidRPr="00C861CA" w:rsidRDefault="003048F6" w:rsidP="003048F6">
      <w:pPr>
        <w:pStyle w:val="guidelines"/>
        <w:ind w:firstLine="709"/>
        <w:rPr>
          <w:i w:val="0"/>
          <w:iCs/>
          <w:color w:val="000000" w:themeColor="text1"/>
          <w:szCs w:val="24"/>
          <w:shd w:val="clear" w:color="auto" w:fill="FFFFFF"/>
        </w:rPr>
      </w:pPr>
    </w:p>
    <w:p w14:paraId="5C355E8D" w14:textId="77777777" w:rsidR="006A1F64" w:rsidRPr="00FE7D8C" w:rsidRDefault="006A1F64" w:rsidP="003048F6">
      <w:pPr>
        <w:pStyle w:val="Heading3"/>
        <w:spacing w:before="0" w:line="480" w:lineRule="auto"/>
        <w:rPr>
          <w:i/>
          <w:shd w:val="clear" w:color="auto" w:fill="FFFFFF"/>
        </w:rPr>
      </w:pPr>
      <w:bookmarkStart w:id="30" w:name="_Toc38981231"/>
      <w:bookmarkStart w:id="31" w:name="_Toc47457704"/>
      <w:bookmarkStart w:id="32" w:name="_Toc80226288"/>
      <w:bookmarkStart w:id="33" w:name="_Toc37242252"/>
      <w:bookmarkStart w:id="34" w:name="_Toc37242258"/>
      <w:r w:rsidRPr="00FE7D8C">
        <w:rPr>
          <w:shd w:val="clear" w:color="auto" w:fill="FFFFFF"/>
          <w:lang w:val="id-ID"/>
        </w:rPr>
        <w:t>Aplikasi</w:t>
      </w:r>
      <w:bookmarkEnd w:id="30"/>
      <w:bookmarkEnd w:id="31"/>
      <w:bookmarkEnd w:id="32"/>
      <w:r w:rsidRPr="00FE7D8C">
        <w:rPr>
          <w:shd w:val="clear" w:color="auto" w:fill="FFFFFF"/>
          <w:lang w:val="id-ID"/>
        </w:rPr>
        <w:t xml:space="preserve"> </w:t>
      </w:r>
    </w:p>
    <w:p w14:paraId="06792017" w14:textId="77777777" w:rsidR="006A1F64" w:rsidRDefault="006A1F64" w:rsidP="006A1F64">
      <w:pPr>
        <w:pStyle w:val="guidelines"/>
        <w:ind w:firstLine="709"/>
        <w:rPr>
          <w:i w:val="0"/>
          <w:iCs/>
          <w:color w:val="000000" w:themeColor="text1"/>
          <w:szCs w:val="24"/>
          <w:shd w:val="clear" w:color="auto" w:fill="FFFFFF"/>
          <w:lang w:val="id-ID"/>
        </w:rPr>
      </w:pPr>
      <w:r>
        <w:rPr>
          <w:i w:val="0"/>
          <w:iCs/>
          <w:color w:val="000000" w:themeColor="text1"/>
          <w:szCs w:val="24"/>
          <w:shd w:val="clear" w:color="auto" w:fill="FFFFFF"/>
          <w:lang w:val="id-ID"/>
        </w:rPr>
        <w:t>Apli</w:t>
      </w:r>
      <w:r w:rsidRPr="00FE7D8C">
        <w:rPr>
          <w:i w:val="0"/>
          <w:iCs/>
          <w:color w:val="000000" w:themeColor="text1"/>
          <w:szCs w:val="24"/>
          <w:shd w:val="clear" w:color="auto" w:fill="FFFFFF"/>
          <w:lang w:val="id-ID"/>
        </w:rPr>
        <w:t>k</w:t>
      </w:r>
      <w:r>
        <w:rPr>
          <w:i w:val="0"/>
          <w:iCs/>
          <w:color w:val="000000" w:themeColor="text1"/>
          <w:szCs w:val="24"/>
          <w:shd w:val="clear" w:color="auto" w:fill="FFFFFF"/>
          <w:lang w:val="id-ID"/>
        </w:rPr>
        <w:t>a</w:t>
      </w:r>
      <w:r w:rsidRPr="00FE7D8C">
        <w:rPr>
          <w:i w:val="0"/>
          <w:iCs/>
          <w:color w:val="000000" w:themeColor="text1"/>
          <w:szCs w:val="24"/>
          <w:shd w:val="clear" w:color="auto" w:fill="FFFFFF"/>
          <w:lang w:val="id-ID"/>
        </w:rPr>
        <w:t>si</w:t>
      </w:r>
      <w:r>
        <w:rPr>
          <w:i w:val="0"/>
          <w:iCs/>
          <w:color w:val="000000" w:themeColor="text1"/>
          <w:szCs w:val="24"/>
          <w:shd w:val="clear" w:color="auto" w:fill="FFFFFF"/>
          <w:lang w:val="id-ID"/>
        </w:rPr>
        <w:t xml:space="preserve"> adalah suatu perangkat lunak (</w:t>
      </w:r>
      <w:r w:rsidRPr="00170BCC">
        <w:rPr>
          <w:iCs/>
          <w:color w:val="000000" w:themeColor="text1"/>
          <w:szCs w:val="24"/>
          <w:shd w:val="clear" w:color="auto" w:fill="FFFFFF"/>
          <w:lang w:val="id-ID"/>
        </w:rPr>
        <w:t>software</w:t>
      </w:r>
      <w:r>
        <w:rPr>
          <w:i w:val="0"/>
          <w:iCs/>
          <w:color w:val="000000" w:themeColor="text1"/>
          <w:szCs w:val="24"/>
          <w:shd w:val="clear" w:color="auto" w:fill="FFFFFF"/>
          <w:lang w:val="id-ID"/>
        </w:rPr>
        <w:t>) atau program komputer yang beroperasi pada sistem tertentu yang diciptakan dan dikembangkan untuk melakukan perintah tertentu.</w:t>
      </w:r>
    </w:p>
    <w:p w14:paraId="6FD0D62A" w14:textId="77777777" w:rsidR="006A1F64" w:rsidRDefault="006A1F64" w:rsidP="006A1F64">
      <w:pPr>
        <w:pStyle w:val="guidelines"/>
        <w:ind w:firstLine="709"/>
        <w:rPr>
          <w:i w:val="0"/>
          <w:iCs/>
          <w:color w:val="000000" w:themeColor="text1"/>
          <w:szCs w:val="24"/>
          <w:shd w:val="clear" w:color="auto" w:fill="FFFFFF"/>
          <w:lang w:val="id-ID"/>
        </w:rPr>
      </w:pPr>
      <w:r>
        <w:rPr>
          <w:i w:val="0"/>
          <w:iCs/>
          <w:color w:val="000000" w:themeColor="text1"/>
          <w:szCs w:val="24"/>
          <w:shd w:val="clear" w:color="auto" w:fill="FFFFFF"/>
          <w:lang w:val="id-ID"/>
        </w:rPr>
        <w:t>Menurut Hengky W, Pramana. Pengertian aplikasi adalah suatu perangkat lunak yang dibuat khusus untuk memenuhi kebutuhan berbagai aktivitas dan pekerjaan, misalnya; pelayanan masyarakat, aktivitas niaga, periklanan, game, dan berbagai aktivitas lainya.</w:t>
      </w:r>
    </w:p>
    <w:p w14:paraId="39B4F1DC" w14:textId="77777777" w:rsidR="006A1F64" w:rsidRDefault="006A1F64" w:rsidP="006A1F64">
      <w:pPr>
        <w:pStyle w:val="guidelines"/>
        <w:ind w:firstLine="709"/>
        <w:rPr>
          <w:i w:val="0"/>
          <w:iCs/>
          <w:color w:val="000000" w:themeColor="text1"/>
          <w:szCs w:val="24"/>
          <w:shd w:val="clear" w:color="auto" w:fill="FFFFFF"/>
          <w:lang w:val="id-ID"/>
        </w:rPr>
      </w:pPr>
      <w:r>
        <w:rPr>
          <w:i w:val="0"/>
          <w:iCs/>
          <w:color w:val="000000" w:themeColor="text1"/>
          <w:szCs w:val="24"/>
          <w:shd w:val="clear" w:color="auto" w:fill="FFFFFF"/>
          <w:lang w:val="id-ID"/>
        </w:rPr>
        <w:t xml:space="preserve">Menurut Rachmad Hakim S, pengertian aplikasi adalah sebuah </w:t>
      </w:r>
      <w:r w:rsidRPr="00170BCC">
        <w:rPr>
          <w:iCs/>
          <w:color w:val="000000" w:themeColor="text1"/>
          <w:szCs w:val="24"/>
          <w:shd w:val="clear" w:color="auto" w:fill="FFFFFF"/>
          <w:lang w:val="id-ID"/>
        </w:rPr>
        <w:t xml:space="preserve">software </w:t>
      </w:r>
      <w:r>
        <w:rPr>
          <w:i w:val="0"/>
          <w:iCs/>
          <w:color w:val="000000" w:themeColor="text1"/>
          <w:szCs w:val="24"/>
          <w:shd w:val="clear" w:color="auto" w:fill="FFFFFF"/>
          <w:lang w:val="id-ID"/>
        </w:rPr>
        <w:t>yang dibuat untuk tujuan tertentu, misalnya; untuk mengelola dokumen, permainan (</w:t>
      </w:r>
      <w:r w:rsidRPr="00170BCC">
        <w:rPr>
          <w:iCs/>
          <w:color w:val="000000" w:themeColor="text1"/>
          <w:szCs w:val="24"/>
          <w:shd w:val="clear" w:color="auto" w:fill="FFFFFF"/>
          <w:lang w:val="id-ID"/>
        </w:rPr>
        <w:t>game</w:t>
      </w:r>
      <w:r>
        <w:rPr>
          <w:i w:val="0"/>
          <w:iCs/>
          <w:color w:val="000000" w:themeColor="text1"/>
          <w:szCs w:val="24"/>
          <w:shd w:val="clear" w:color="auto" w:fill="FFFFFF"/>
          <w:lang w:val="id-ID"/>
        </w:rPr>
        <w:t>), dan lain sebagainya.</w:t>
      </w:r>
    </w:p>
    <w:p w14:paraId="6DAF4E46" w14:textId="25009A6E" w:rsidR="006A1F64" w:rsidRDefault="006A1F64" w:rsidP="006A1F64">
      <w:pPr>
        <w:pStyle w:val="guidelines"/>
        <w:ind w:firstLine="709"/>
        <w:rPr>
          <w:i w:val="0"/>
          <w:iCs/>
          <w:color w:val="000000" w:themeColor="text1"/>
          <w:szCs w:val="24"/>
          <w:shd w:val="clear" w:color="auto" w:fill="FFFFFF"/>
          <w:lang w:val="id-ID"/>
        </w:rPr>
      </w:pPr>
      <w:r>
        <w:rPr>
          <w:i w:val="0"/>
          <w:iCs/>
          <w:color w:val="000000" w:themeColor="text1"/>
          <w:szCs w:val="24"/>
          <w:shd w:val="clear" w:color="auto" w:fill="FFFFFF"/>
          <w:lang w:val="id-ID"/>
        </w:rPr>
        <w:lastRenderedPageBreak/>
        <w:t>Menurut Harip Santoso, pengertian aplikasi adalah suatu kelompok file (</w:t>
      </w:r>
      <w:r w:rsidRPr="00170BCC">
        <w:rPr>
          <w:iCs/>
          <w:color w:val="000000" w:themeColor="text1"/>
          <w:szCs w:val="24"/>
          <w:shd w:val="clear" w:color="auto" w:fill="FFFFFF"/>
          <w:lang w:val="id-ID"/>
        </w:rPr>
        <w:t>report, class, form</w:t>
      </w:r>
      <w:r>
        <w:rPr>
          <w:i w:val="0"/>
          <w:iCs/>
          <w:color w:val="000000" w:themeColor="text1"/>
          <w:szCs w:val="24"/>
          <w:shd w:val="clear" w:color="auto" w:fill="FFFFFF"/>
          <w:lang w:val="id-ID"/>
        </w:rPr>
        <w:t xml:space="preserve">) yang dibuat untuk mengeksekusi kegiatan tertentu yang saling berhubungan, misalnya; aplikasi </w:t>
      </w:r>
      <w:r w:rsidRPr="00170BCC">
        <w:rPr>
          <w:iCs/>
          <w:color w:val="000000" w:themeColor="text1"/>
          <w:szCs w:val="24"/>
          <w:shd w:val="clear" w:color="auto" w:fill="FFFFFF"/>
          <w:lang w:val="id-ID"/>
        </w:rPr>
        <w:t xml:space="preserve">fixed asset </w:t>
      </w:r>
      <w:r>
        <w:rPr>
          <w:i w:val="0"/>
          <w:iCs/>
          <w:color w:val="000000" w:themeColor="text1"/>
          <w:szCs w:val="24"/>
          <w:shd w:val="clear" w:color="auto" w:fill="FFFFFF"/>
          <w:lang w:val="id-ID"/>
        </w:rPr>
        <w:t xml:space="preserve">dan aplikasi </w:t>
      </w:r>
      <w:r w:rsidRPr="00170BCC">
        <w:rPr>
          <w:iCs/>
          <w:color w:val="000000" w:themeColor="text1"/>
          <w:szCs w:val="24"/>
          <w:shd w:val="clear" w:color="auto" w:fill="FFFFFF"/>
          <w:lang w:val="id-ID"/>
        </w:rPr>
        <w:t>payroll</w:t>
      </w:r>
      <w:r>
        <w:rPr>
          <w:i w:val="0"/>
          <w:iCs/>
          <w:color w:val="000000" w:themeColor="text1"/>
          <w:szCs w:val="24"/>
          <w:shd w:val="clear" w:color="auto" w:fill="FFFFFF"/>
          <w:lang w:val="id-ID"/>
        </w:rPr>
        <w:t>.</w:t>
      </w:r>
      <w:r w:rsidR="00F62B1D">
        <w:rPr>
          <w:i w:val="0"/>
          <w:iCs/>
          <w:color w:val="000000" w:themeColor="text1"/>
          <w:szCs w:val="24"/>
          <w:shd w:val="clear" w:color="auto" w:fill="FFFFFF"/>
          <w:lang w:val="id-ID"/>
        </w:rPr>
        <w:fldChar w:fldCharType="begin" w:fldLock="1"/>
      </w:r>
      <w:r w:rsidR="003D5150">
        <w:rPr>
          <w:i w:val="0"/>
          <w:iCs/>
          <w:color w:val="000000" w:themeColor="text1"/>
          <w:szCs w:val="24"/>
          <w:shd w:val="clear" w:color="auto" w:fill="FFFFFF"/>
          <w:lang w:val="id-ID"/>
        </w:rPr>
        <w:instrText>ADDIN CSL_CITATION {"citationItems":[{"id":"ITEM-1","itemData":{"URL":"http://www.maxmanroe.com/vid/teknologi/pengertian-aplikasi.htlm","accessed":{"date-parts":[["2021","4","20"]]},"author":[{"dropping-particle":"","family":"Prawiro","given":"M","non-dropping-particle":"","parse-names":false,"suffix":""}],"container-title":"Maxmanroe.com","id":"ITEM-1","issued":{"date-parts":[["2019"]]},"title":"Pengertian Aplikasi : Arti, Fungsi, Klasifikasi, dan Contoh Aplikasi","type":"webpage"},"uris":["http://www.mendeley.com/documents/?uuid=5c8af09d-c9d2-4585-bc5a-1be91247f1a1"]}],"mendeley":{"formattedCitation":"(Prawiro 2019)","plainTextFormattedCitation":"(Prawiro 2019)","previouslyFormattedCitation":"[16]"},"properties":{"noteIndex":0},"schema":"https://github.com/citation-style-language/schema/raw/master/csl-citation.json"}</w:instrText>
      </w:r>
      <w:r w:rsidR="00F62B1D">
        <w:rPr>
          <w:i w:val="0"/>
          <w:iCs/>
          <w:color w:val="000000" w:themeColor="text1"/>
          <w:szCs w:val="24"/>
          <w:shd w:val="clear" w:color="auto" w:fill="FFFFFF"/>
          <w:lang w:val="id-ID"/>
        </w:rPr>
        <w:fldChar w:fldCharType="separate"/>
      </w:r>
      <w:r w:rsidR="003D5150" w:rsidRPr="003D5150">
        <w:rPr>
          <w:i w:val="0"/>
          <w:iCs/>
          <w:noProof/>
          <w:color w:val="000000" w:themeColor="text1"/>
          <w:szCs w:val="24"/>
          <w:shd w:val="clear" w:color="auto" w:fill="FFFFFF"/>
          <w:lang w:val="id-ID"/>
        </w:rPr>
        <w:t>(Prawiro 2019)</w:t>
      </w:r>
      <w:r w:rsidR="00F62B1D">
        <w:rPr>
          <w:i w:val="0"/>
          <w:iCs/>
          <w:color w:val="000000" w:themeColor="text1"/>
          <w:szCs w:val="24"/>
          <w:shd w:val="clear" w:color="auto" w:fill="FFFFFF"/>
          <w:lang w:val="id-ID"/>
        </w:rPr>
        <w:fldChar w:fldCharType="end"/>
      </w:r>
    </w:p>
    <w:p w14:paraId="795ACCF6" w14:textId="56D972BA" w:rsidR="006A1F64" w:rsidRDefault="001D74AB" w:rsidP="003048F6">
      <w:pPr>
        <w:pStyle w:val="guidelines"/>
        <w:ind w:firstLine="709"/>
        <w:rPr>
          <w:i w:val="0"/>
          <w:iCs/>
          <w:color w:val="000000" w:themeColor="text1"/>
          <w:szCs w:val="24"/>
          <w:shd w:val="clear" w:color="auto" w:fill="FFFFFF"/>
          <w:lang w:val="en-US"/>
        </w:rPr>
      </w:pPr>
      <w:r>
        <w:rPr>
          <w:i w:val="0"/>
          <w:iCs/>
          <w:color w:val="000000" w:themeColor="text1"/>
          <w:szCs w:val="24"/>
          <w:shd w:val="clear" w:color="auto" w:fill="FFFFFF"/>
          <w:lang w:val="en-US"/>
        </w:rPr>
        <w:t>Menurut Wikipedia  Aplikasi adalah salah satu subkelas perangkat lunak pada komputer yang dapat memanfaatkan kemampuan komputer langsung untuk dapat melakukan suatu tugas yang diinginkan oleh para pengguna.</w:t>
      </w:r>
      <w:r w:rsidR="00F62B1D">
        <w:rPr>
          <w:i w:val="0"/>
          <w:iCs/>
          <w:color w:val="000000" w:themeColor="text1"/>
          <w:szCs w:val="24"/>
          <w:shd w:val="clear" w:color="auto" w:fill="FFFFFF"/>
          <w:lang w:val="en-US"/>
        </w:rPr>
        <w:fldChar w:fldCharType="begin" w:fldLock="1"/>
      </w:r>
      <w:r w:rsidR="003D5150">
        <w:rPr>
          <w:i w:val="0"/>
          <w:iCs/>
          <w:color w:val="000000" w:themeColor="text1"/>
          <w:szCs w:val="24"/>
          <w:shd w:val="clear" w:color="auto" w:fill="FFFFFF"/>
          <w:lang w:val="en-US"/>
        </w:rPr>
        <w:instrText>ADDIN CSL_CITATION {"citationItems":[{"id":"ITEM-1","itemData":{"URL":"https://seputarilmu.com/2020/12/pengertian-aplikasi-menurut-para-ahli.html","accessed":{"date-parts":[["2021","4","20"]]},"author":[{"dropping-particle":"","family":"Guru Pendidikan","given":"","non-dropping-particle":"","parse-names":false,"suffix":""}],"container-title":"SeputarIlmu.com","id":"ITEM-1","issued":{"date-parts":[["2020"]]},"title":"Pengertian Aplikasi Menurut Para Ahli","type":"webpage"},"uris":["http://www.mendeley.com/documents/?uuid=84d7d6a5-ca2a-4f0a-9e13-741a8578a049"]}],"mendeley":{"formattedCitation":"(Guru Pendidikan 2020)","plainTextFormattedCitation":"(Guru Pendidikan 2020)","previouslyFormattedCitation":"[17]"},"properties":{"noteIndex":0},"schema":"https://github.com/citation-style-language/schema/raw/master/csl-citation.json"}</w:instrText>
      </w:r>
      <w:r w:rsidR="00F62B1D">
        <w:rPr>
          <w:i w:val="0"/>
          <w:iCs/>
          <w:color w:val="000000" w:themeColor="text1"/>
          <w:szCs w:val="24"/>
          <w:shd w:val="clear" w:color="auto" w:fill="FFFFFF"/>
          <w:lang w:val="en-US"/>
        </w:rPr>
        <w:fldChar w:fldCharType="separate"/>
      </w:r>
      <w:r w:rsidR="003D5150" w:rsidRPr="003D5150">
        <w:rPr>
          <w:i w:val="0"/>
          <w:iCs/>
          <w:noProof/>
          <w:color w:val="000000" w:themeColor="text1"/>
          <w:szCs w:val="24"/>
          <w:shd w:val="clear" w:color="auto" w:fill="FFFFFF"/>
          <w:lang w:val="en-US"/>
        </w:rPr>
        <w:t>(Guru Pendidikan 2020)</w:t>
      </w:r>
      <w:r w:rsidR="00F62B1D">
        <w:rPr>
          <w:i w:val="0"/>
          <w:iCs/>
          <w:color w:val="000000" w:themeColor="text1"/>
          <w:szCs w:val="24"/>
          <w:shd w:val="clear" w:color="auto" w:fill="FFFFFF"/>
          <w:lang w:val="en-US"/>
        </w:rPr>
        <w:fldChar w:fldCharType="end"/>
      </w:r>
    </w:p>
    <w:p w14:paraId="6F131B3D" w14:textId="77777777" w:rsidR="003C534C" w:rsidRPr="003048F6" w:rsidRDefault="003C534C" w:rsidP="003C534C">
      <w:pPr>
        <w:pStyle w:val="guidelines"/>
        <w:spacing w:line="480" w:lineRule="auto"/>
        <w:ind w:firstLine="709"/>
        <w:rPr>
          <w:i w:val="0"/>
          <w:iCs/>
          <w:color w:val="000000" w:themeColor="text1"/>
          <w:szCs w:val="24"/>
          <w:shd w:val="clear" w:color="auto" w:fill="FFFFFF"/>
          <w:lang w:val="en-US"/>
        </w:rPr>
      </w:pPr>
    </w:p>
    <w:p w14:paraId="2B75EB2F" w14:textId="77777777" w:rsidR="006A1F64" w:rsidRPr="00B15880" w:rsidRDefault="006A1F64" w:rsidP="003048F6">
      <w:pPr>
        <w:pStyle w:val="Heading3"/>
        <w:spacing w:before="0" w:line="480" w:lineRule="auto"/>
        <w:rPr>
          <w:b w:val="0"/>
          <w:i/>
          <w:iCs/>
          <w:shd w:val="clear" w:color="auto" w:fill="FFFFFF"/>
        </w:rPr>
      </w:pPr>
      <w:bookmarkStart w:id="35" w:name="_Toc38981232"/>
      <w:bookmarkStart w:id="36" w:name="_Toc47457705"/>
      <w:bookmarkStart w:id="37" w:name="_Toc80226289"/>
      <w:r>
        <w:rPr>
          <w:iCs/>
          <w:shd w:val="clear" w:color="auto" w:fill="FFFFFF"/>
          <w:lang w:val="id-ID"/>
        </w:rPr>
        <w:t>Seleksi</w:t>
      </w:r>
      <w:bookmarkEnd w:id="35"/>
      <w:bookmarkEnd w:id="36"/>
      <w:bookmarkEnd w:id="37"/>
    </w:p>
    <w:p w14:paraId="1524D026" w14:textId="7BBB7628" w:rsidR="00A04331" w:rsidRDefault="006A1F64" w:rsidP="00B762EA">
      <w:pPr>
        <w:pStyle w:val="guidelines"/>
        <w:ind w:firstLine="709"/>
        <w:rPr>
          <w:i w:val="0"/>
          <w:iCs/>
        </w:rPr>
      </w:pPr>
      <w:r w:rsidRPr="00B15880">
        <w:rPr>
          <w:i w:val="0"/>
          <w:iCs/>
          <w:color w:val="000000" w:themeColor="text1"/>
          <w:szCs w:val="24"/>
          <w:shd w:val="clear" w:color="auto" w:fill="FFFFFF"/>
          <w:lang w:val="id-ID"/>
        </w:rPr>
        <w:t>Seleksi</w:t>
      </w:r>
      <w:r w:rsidR="00B762EA">
        <w:rPr>
          <w:i w:val="0"/>
          <w:iCs/>
          <w:color w:val="000000" w:themeColor="text1"/>
          <w:szCs w:val="24"/>
          <w:shd w:val="clear" w:color="auto" w:fill="FFFFFF"/>
          <w:lang w:val="en-US"/>
        </w:rPr>
        <w:t xml:space="preserve"> merupakan bagian materi dari operasional manajemen sumber daya manusia yaitu pengadaan (</w:t>
      </w:r>
      <w:r w:rsidR="00B762EA">
        <w:rPr>
          <w:color w:val="000000" w:themeColor="text1"/>
          <w:szCs w:val="24"/>
          <w:shd w:val="clear" w:color="auto" w:fill="FFFFFF"/>
          <w:lang w:val="en-US"/>
        </w:rPr>
        <w:t>procurement</w:t>
      </w:r>
      <w:r w:rsidR="00B762EA">
        <w:rPr>
          <w:i w:val="0"/>
          <w:iCs/>
          <w:color w:val="000000" w:themeColor="text1"/>
          <w:szCs w:val="24"/>
          <w:shd w:val="clear" w:color="auto" w:fill="FFFFFF"/>
          <w:lang w:val="en-US"/>
        </w:rPr>
        <w:t xml:space="preserve">), sedangkan pengadaan itu sendiri terdiri dari : perencanaan, perekrutan, seleksi, penempatan, dan produksi. Proses seleksi merupakan tahap-tahap khusus </w:t>
      </w:r>
      <w:r w:rsidR="00A04331" w:rsidRPr="00A04331">
        <w:rPr>
          <w:i w:val="0"/>
          <w:iCs/>
        </w:rPr>
        <w:t xml:space="preserve">yang digunakan untuk memutuskan pelamar mana yang akan diterima. </w:t>
      </w:r>
    </w:p>
    <w:p w14:paraId="5AD56E69" w14:textId="2C6D4B32" w:rsidR="006A1F64" w:rsidRPr="00A04331" w:rsidRDefault="00A04331" w:rsidP="00A04331">
      <w:pPr>
        <w:pStyle w:val="guidelines"/>
        <w:ind w:firstLine="709"/>
        <w:rPr>
          <w:i w:val="0"/>
          <w:iCs/>
          <w:lang w:val="en-US"/>
        </w:rPr>
      </w:pPr>
      <w:r w:rsidRPr="00A04331">
        <w:rPr>
          <w:i w:val="0"/>
          <w:iCs/>
        </w:rPr>
        <w:t>Menurut Simamora, seleksi merupakan proses pemilihan dari sekelompok pelamar yang paling memenuhi kriteria seleksi untuk posisi yang tersedia di dalam perusahaan. Sedangkan menurut Teguh menjelaskan bahwa seleksi adalah proses yang terdiri dari berbagai langkah yang spesifik dari kelompok pelamar yang paling cocok dan memenuhi syarat untuk jabatan tertentu</w:t>
      </w:r>
      <w:r>
        <w:rPr>
          <w:i w:val="0"/>
          <w:iCs/>
        </w:rPr>
        <w:t>.</w:t>
      </w:r>
      <w:r w:rsidRPr="00EF1B74">
        <w:t xml:space="preserve"> </w:t>
      </w:r>
      <w:r>
        <w:fldChar w:fldCharType="begin" w:fldLock="1"/>
      </w:r>
      <w:r w:rsidR="003D5150">
        <w:instrText>ADDIN CSL_CITATION {"citationItems":[{"id":"ITEM-1","itemData":{"abstract":"Tujuan penelitian ini adalah untuk seberapa besar pengaruh rekrutmen, seleksi dan pelatihan terhadap produktivitas kerja baik secara parsial maupun simultan. Populasi dalam penelitian ini adalah seluruh karyawan yang ada di PT. Mercolade yang berjumlah 2500 karyawan. Kemudian diambil sampel dengan slovin sehinggan diperolah sebnayak 100 karyawan. Teknik analisis yang digunakan adalah uji instrumen, uji asumsi klasik, analisis regresi berganda, pengujian hipotesis, dan koefisien determinasi dengan taraf signifikan 5% menggunakan program SPSS for Windows Version 20. Berdasarkan hasil penelitian ini yang pertama: uji parsial (t) rekrutmen, seleksi, pelatihan memiliki pengaruh baik secara parsial maupun simultan terhadap produktivitas kerja karayawan PT Mercolade Tangerang. Jika dilihat dari hasil koefisien determinasi maka diperoleh 59,6% produktivitas dapat dijelaskan oleh variabel rekrutmen (x1), seleksi (x2) dan pelatihan (x3) dan sisanya 40,4% produktivitas (y) dipengaruhi oleh variabel-variabel lain yang tidak diteliti misalnya motivasi, kepemimpinan.","author":[{"dropping-particle":"","family":"Sunarsi","given":"Denok","non-dropping-particle":"","parse-names":false,"suffix":""}],"container-title":"Jurnal KREATIF : Pemasaran, Sumberdaya Manusia dan Keuangan","id":"ITEM-1","issue":"1","issued":{"date-parts":[["2018"]]},"page":"14-31","title":"Pengaruh Rekrutmen, Seleksi Dan Pelatihan Terhadap Produktivitas Kerja Karyawan","type":"article-journal","volume":"6"},"uris":["http://www.mendeley.com/documents/?uuid=0642c4a4-3074-4277-a67b-f074ae5446b8"]}],"mendeley":{"formattedCitation":"(Sunarsi 2018)","plainTextFormattedCitation":"(Sunarsi 2018)","previouslyFormattedCitation":"[18]"},"properties":{"noteIndex":0},"schema":"https://github.com/citation-style-language/schema/raw/master/csl-citation.json"}</w:instrText>
      </w:r>
      <w:r>
        <w:fldChar w:fldCharType="separate"/>
      </w:r>
      <w:r w:rsidR="003D5150" w:rsidRPr="003D5150">
        <w:rPr>
          <w:i w:val="0"/>
          <w:noProof/>
        </w:rPr>
        <w:t>(Sunarsi 2018)</w:t>
      </w:r>
      <w:r>
        <w:fldChar w:fldCharType="end"/>
      </w:r>
    </w:p>
    <w:p w14:paraId="48F99640" w14:textId="77777777" w:rsidR="006A1F64" w:rsidRPr="00B0500B" w:rsidRDefault="006A1F64" w:rsidP="006C698F">
      <w:pPr>
        <w:pStyle w:val="guidelines"/>
        <w:spacing w:line="480" w:lineRule="auto"/>
        <w:rPr>
          <w:i w:val="0"/>
          <w:iCs/>
          <w:color w:val="000000" w:themeColor="text1"/>
          <w:szCs w:val="24"/>
          <w:shd w:val="clear" w:color="auto" w:fill="FFFFFF"/>
          <w:lang w:val="id-ID"/>
        </w:rPr>
      </w:pPr>
    </w:p>
    <w:p w14:paraId="2A05E281" w14:textId="77777777" w:rsidR="006A1F64" w:rsidRPr="005F4975" w:rsidRDefault="006A1F64" w:rsidP="003048F6">
      <w:pPr>
        <w:pStyle w:val="Heading3"/>
        <w:spacing w:before="0" w:line="480" w:lineRule="auto"/>
        <w:rPr>
          <w:b w:val="0"/>
          <w:i/>
          <w:iCs/>
          <w:shd w:val="clear" w:color="auto" w:fill="FFFFFF"/>
        </w:rPr>
      </w:pPr>
      <w:bookmarkStart w:id="38" w:name="_Toc38981234"/>
      <w:bookmarkStart w:id="39" w:name="_Toc47457706"/>
      <w:bookmarkStart w:id="40" w:name="_Toc80226290"/>
      <w:r>
        <w:rPr>
          <w:iCs/>
          <w:shd w:val="clear" w:color="auto" w:fill="FFFFFF"/>
          <w:lang w:val="id-ID"/>
        </w:rPr>
        <w:t>Skripsi</w:t>
      </w:r>
      <w:bookmarkEnd w:id="38"/>
      <w:bookmarkEnd w:id="39"/>
      <w:bookmarkEnd w:id="40"/>
    </w:p>
    <w:p w14:paraId="08568E20" w14:textId="5EB347AB" w:rsidR="00C346CD" w:rsidRDefault="009A10CE" w:rsidP="00501DCF">
      <w:pPr>
        <w:pStyle w:val="guidelines"/>
        <w:ind w:firstLine="709"/>
        <w:rPr>
          <w:i w:val="0"/>
          <w:iCs/>
          <w:color w:val="000000" w:themeColor="text1"/>
          <w:szCs w:val="24"/>
          <w:shd w:val="clear" w:color="auto" w:fill="FFFFFF"/>
          <w:lang w:val="en-US"/>
        </w:rPr>
      </w:pPr>
      <w:r>
        <w:rPr>
          <w:i w:val="0"/>
          <w:iCs/>
          <w:color w:val="000000" w:themeColor="text1"/>
          <w:szCs w:val="24"/>
          <w:shd w:val="clear" w:color="auto" w:fill="FFFFFF"/>
          <w:lang w:val="en-US"/>
        </w:rPr>
        <w:t xml:space="preserve">Skripsi adalah istilah yang digunakan di Indonesia untuk mengilustrasikan suatu </w:t>
      </w:r>
      <w:r w:rsidR="00C346CD">
        <w:rPr>
          <w:i w:val="0"/>
          <w:iCs/>
          <w:color w:val="000000" w:themeColor="text1"/>
          <w:szCs w:val="24"/>
          <w:shd w:val="clear" w:color="auto" w:fill="FFFFFF"/>
          <w:lang w:val="en-US"/>
        </w:rPr>
        <w:t>karya tulis ilmiah berupa paparan tulisan hasil penelitian sarjana (S1) yang membahas suatu permasalahan atau fenomena dalam bidang ilmu tertentu dengan menggunakan kaidah-kaidah yang berlaku.</w:t>
      </w:r>
      <w:r w:rsidR="00501DCF">
        <w:rPr>
          <w:i w:val="0"/>
          <w:iCs/>
          <w:color w:val="000000" w:themeColor="text1"/>
          <w:szCs w:val="24"/>
          <w:shd w:val="clear" w:color="auto" w:fill="FFFFFF"/>
          <w:lang w:val="en-US"/>
        </w:rPr>
        <w:t xml:space="preserve"> </w:t>
      </w:r>
      <w:r w:rsidR="00C346CD">
        <w:rPr>
          <w:i w:val="0"/>
          <w:iCs/>
          <w:color w:val="000000" w:themeColor="text1"/>
          <w:szCs w:val="24"/>
          <w:shd w:val="clear" w:color="auto" w:fill="FFFFFF"/>
          <w:lang w:val="en-US"/>
        </w:rPr>
        <w:t xml:space="preserve">Skripsi bertujuan agar mahasiswa mampu menyusun dan menulis suatu karya ilmiah sesuai dengan bidang ilmunya. Mahasiswa yang mampu menulis skripsi dianggap mampu memadukan pengetahuan dan keterampilannya dalam memahami, menganalisis, menggambarkan dan menjelaskan masalah yang berhubungan dengan bidang keilmuan yang diambilnya. </w:t>
      </w:r>
      <w:r w:rsidR="009C37F5">
        <w:rPr>
          <w:i w:val="0"/>
          <w:iCs/>
          <w:color w:val="000000" w:themeColor="text1"/>
          <w:szCs w:val="24"/>
          <w:shd w:val="clear" w:color="auto" w:fill="FFFFFF"/>
          <w:lang w:val="en-US"/>
        </w:rPr>
        <w:t xml:space="preserve">Proses penyusunan skripsi berbeda-beda antara satu </w:t>
      </w:r>
      <w:r w:rsidR="009C37F5">
        <w:rPr>
          <w:i w:val="0"/>
          <w:iCs/>
          <w:color w:val="000000" w:themeColor="text1"/>
          <w:szCs w:val="24"/>
          <w:shd w:val="clear" w:color="auto" w:fill="FFFFFF"/>
          <w:lang w:val="en-US"/>
        </w:rPr>
        <w:lastRenderedPageBreak/>
        <w:t>kampus dengan yang lainnya. Namun umumnya, proses penyusunan skripsi sebagai berikut :</w:t>
      </w:r>
    </w:p>
    <w:p w14:paraId="52CF6AFB" w14:textId="180090BF" w:rsidR="003F421E" w:rsidRDefault="003F421E" w:rsidP="00215F0A">
      <w:pPr>
        <w:pStyle w:val="guidelines"/>
        <w:numPr>
          <w:ilvl w:val="0"/>
          <w:numId w:val="29"/>
        </w:numPr>
        <w:rPr>
          <w:i w:val="0"/>
          <w:iCs/>
          <w:color w:val="000000" w:themeColor="text1"/>
          <w:szCs w:val="24"/>
          <w:shd w:val="clear" w:color="auto" w:fill="FFFFFF"/>
          <w:lang w:val="en-US"/>
        </w:rPr>
      </w:pPr>
      <w:r>
        <w:rPr>
          <w:i w:val="0"/>
          <w:iCs/>
          <w:color w:val="000000" w:themeColor="text1"/>
          <w:szCs w:val="24"/>
          <w:shd w:val="clear" w:color="auto" w:fill="FFFFFF"/>
          <w:lang w:val="en-US"/>
        </w:rPr>
        <w:t>Pengajuan judul skripsi</w:t>
      </w:r>
    </w:p>
    <w:p w14:paraId="68BDAF26" w14:textId="67F7379D" w:rsidR="003F421E" w:rsidRDefault="003F421E" w:rsidP="00215F0A">
      <w:pPr>
        <w:pStyle w:val="guidelines"/>
        <w:numPr>
          <w:ilvl w:val="0"/>
          <w:numId w:val="29"/>
        </w:numPr>
        <w:rPr>
          <w:i w:val="0"/>
          <w:iCs/>
          <w:color w:val="000000" w:themeColor="text1"/>
          <w:szCs w:val="24"/>
          <w:shd w:val="clear" w:color="auto" w:fill="FFFFFF"/>
          <w:lang w:val="en-US"/>
        </w:rPr>
      </w:pPr>
      <w:r>
        <w:rPr>
          <w:i w:val="0"/>
          <w:iCs/>
          <w:color w:val="000000" w:themeColor="text1"/>
          <w:szCs w:val="24"/>
          <w:shd w:val="clear" w:color="auto" w:fill="FFFFFF"/>
          <w:lang w:val="en-US"/>
        </w:rPr>
        <w:t>Pengajuan proposal skripsi</w:t>
      </w:r>
    </w:p>
    <w:p w14:paraId="121D6C10" w14:textId="6EF19074" w:rsidR="003F421E" w:rsidRDefault="003F421E" w:rsidP="00215F0A">
      <w:pPr>
        <w:pStyle w:val="guidelines"/>
        <w:numPr>
          <w:ilvl w:val="0"/>
          <w:numId w:val="29"/>
        </w:numPr>
        <w:rPr>
          <w:i w:val="0"/>
          <w:iCs/>
          <w:color w:val="000000" w:themeColor="text1"/>
          <w:szCs w:val="24"/>
          <w:shd w:val="clear" w:color="auto" w:fill="FFFFFF"/>
          <w:lang w:val="en-US"/>
        </w:rPr>
      </w:pPr>
      <w:r>
        <w:rPr>
          <w:i w:val="0"/>
          <w:iCs/>
          <w:color w:val="000000" w:themeColor="text1"/>
          <w:szCs w:val="24"/>
          <w:shd w:val="clear" w:color="auto" w:fill="FFFFFF"/>
          <w:lang w:val="en-US"/>
        </w:rPr>
        <w:t>Seminar proposal skripsi</w:t>
      </w:r>
    </w:p>
    <w:p w14:paraId="443F9FB0" w14:textId="7E5241C0" w:rsidR="003F421E" w:rsidRDefault="003F421E" w:rsidP="00215F0A">
      <w:pPr>
        <w:pStyle w:val="guidelines"/>
        <w:numPr>
          <w:ilvl w:val="0"/>
          <w:numId w:val="29"/>
        </w:numPr>
        <w:rPr>
          <w:i w:val="0"/>
          <w:iCs/>
          <w:color w:val="000000" w:themeColor="text1"/>
          <w:szCs w:val="24"/>
          <w:shd w:val="clear" w:color="auto" w:fill="FFFFFF"/>
          <w:lang w:val="en-US"/>
        </w:rPr>
      </w:pPr>
      <w:r>
        <w:rPr>
          <w:i w:val="0"/>
          <w:iCs/>
          <w:color w:val="000000" w:themeColor="text1"/>
          <w:szCs w:val="24"/>
          <w:shd w:val="clear" w:color="auto" w:fill="FFFFFF"/>
          <w:lang w:val="en-US"/>
        </w:rPr>
        <w:t>Pengumpulan data dan penelitian</w:t>
      </w:r>
    </w:p>
    <w:p w14:paraId="34B162A7" w14:textId="4C855606" w:rsidR="003F421E" w:rsidRDefault="003F421E" w:rsidP="003F421E">
      <w:pPr>
        <w:pStyle w:val="guidelines"/>
        <w:ind w:firstLine="709"/>
        <w:rPr>
          <w:i w:val="0"/>
          <w:iCs/>
          <w:color w:val="000000" w:themeColor="text1"/>
          <w:szCs w:val="24"/>
          <w:shd w:val="clear" w:color="auto" w:fill="FFFFFF"/>
          <w:lang w:val="en-US"/>
        </w:rPr>
      </w:pPr>
      <w:r>
        <w:rPr>
          <w:i w:val="0"/>
          <w:iCs/>
          <w:color w:val="000000" w:themeColor="text1"/>
          <w:szCs w:val="24"/>
          <w:shd w:val="clear" w:color="auto" w:fill="FFFFFF"/>
          <w:lang w:val="en-US"/>
        </w:rPr>
        <w:t>Setelah penulisan dianggap siap dan selesai, mahasiswa mempresentasikan hasil karyaa ilmiahnya tersebut pada dosen penguji di sidang tugas akhir.</w:t>
      </w:r>
      <w:r w:rsidR="006C698F">
        <w:rPr>
          <w:i w:val="0"/>
          <w:iCs/>
          <w:color w:val="000000" w:themeColor="text1"/>
          <w:szCs w:val="24"/>
          <w:shd w:val="clear" w:color="auto" w:fill="FFFFFF"/>
          <w:lang w:val="en-US"/>
        </w:rPr>
        <w:fldChar w:fldCharType="begin" w:fldLock="1"/>
      </w:r>
      <w:r w:rsidR="003D5150">
        <w:rPr>
          <w:i w:val="0"/>
          <w:iCs/>
          <w:color w:val="000000" w:themeColor="text1"/>
          <w:szCs w:val="24"/>
          <w:shd w:val="clear" w:color="auto" w:fill="FFFFFF"/>
          <w:lang w:val="en-US"/>
        </w:rPr>
        <w:instrText>ADDIN CSL_CITATION {"citationItems":[{"id":"ITEM-1","itemData":{"ISBN":"6020496805, 9786020496801","author":[{"dropping-particle":"","family":"Rusmawan","given":"Uus","non-dropping-particle":"","parse-names":false,"suffix":""}],"editor":[{"dropping-particle":"","family":"Rusmawan","given":"Uus","non-dropping-particle":"","parse-names":false,"suffix":""}],"id":"ITEM-1","issued":{"date-parts":[["2019"]]},"number-of-pages":"208 halaman","publisher":"elex media komputindo 2019","title":"Teknik penulisan Tugas Akhir dan Skripsi Pemrograman","type":"book"},"uris":["http://www.mendeley.com/documents/?uuid=b166c901-7632-4242-b4d6-7400decf9dc2"]}],"mendeley":{"formattedCitation":"(Rusmawan 2019)","plainTextFormattedCitation":"(Rusmawan 2019)","previouslyFormattedCitation":"[19]"},"properties":{"noteIndex":0},"schema":"https://github.com/citation-style-language/schema/raw/master/csl-citation.json"}</w:instrText>
      </w:r>
      <w:r w:rsidR="006C698F">
        <w:rPr>
          <w:i w:val="0"/>
          <w:iCs/>
          <w:color w:val="000000" w:themeColor="text1"/>
          <w:szCs w:val="24"/>
          <w:shd w:val="clear" w:color="auto" w:fill="FFFFFF"/>
          <w:lang w:val="en-US"/>
        </w:rPr>
        <w:fldChar w:fldCharType="separate"/>
      </w:r>
      <w:r w:rsidR="003D5150" w:rsidRPr="003D5150">
        <w:rPr>
          <w:i w:val="0"/>
          <w:iCs/>
          <w:noProof/>
          <w:color w:val="000000" w:themeColor="text1"/>
          <w:szCs w:val="24"/>
          <w:shd w:val="clear" w:color="auto" w:fill="FFFFFF"/>
          <w:lang w:val="en-US"/>
        </w:rPr>
        <w:t>(Rusmawan 2019)</w:t>
      </w:r>
      <w:r w:rsidR="006C698F">
        <w:rPr>
          <w:i w:val="0"/>
          <w:iCs/>
          <w:color w:val="000000" w:themeColor="text1"/>
          <w:szCs w:val="24"/>
          <w:shd w:val="clear" w:color="auto" w:fill="FFFFFF"/>
          <w:lang w:val="en-US"/>
        </w:rPr>
        <w:fldChar w:fldCharType="end"/>
      </w:r>
    </w:p>
    <w:p w14:paraId="6D930910" w14:textId="77777777" w:rsidR="006C698F" w:rsidRPr="009A10CE" w:rsidRDefault="006C698F" w:rsidP="006C698F">
      <w:pPr>
        <w:pStyle w:val="guidelines"/>
        <w:spacing w:line="480" w:lineRule="auto"/>
        <w:ind w:firstLine="709"/>
        <w:rPr>
          <w:i w:val="0"/>
          <w:iCs/>
          <w:color w:val="000000" w:themeColor="text1"/>
          <w:szCs w:val="24"/>
          <w:shd w:val="clear" w:color="auto" w:fill="FFFFFF"/>
          <w:lang w:val="en-US"/>
        </w:rPr>
      </w:pPr>
    </w:p>
    <w:p w14:paraId="559BEFD2" w14:textId="77777777" w:rsidR="006A1F64" w:rsidRPr="004B28E2" w:rsidRDefault="006A1F64" w:rsidP="003048F6">
      <w:pPr>
        <w:pStyle w:val="Heading3"/>
        <w:spacing w:before="0" w:line="480" w:lineRule="auto"/>
        <w:rPr>
          <w:i/>
          <w:iCs/>
          <w:shd w:val="clear" w:color="auto" w:fill="FFFFFF"/>
        </w:rPr>
      </w:pPr>
      <w:bookmarkStart w:id="41" w:name="_Toc38981236"/>
      <w:bookmarkStart w:id="42" w:name="_Toc47457708"/>
      <w:bookmarkStart w:id="43" w:name="_Toc80226291"/>
      <w:r>
        <w:rPr>
          <w:bCs/>
          <w:iCs/>
          <w:shd w:val="clear" w:color="auto" w:fill="FFFFFF"/>
          <w:lang w:val="id-ID"/>
        </w:rPr>
        <w:t>Metode SDLC</w:t>
      </w:r>
      <w:bookmarkEnd w:id="33"/>
      <w:bookmarkEnd w:id="41"/>
      <w:bookmarkEnd w:id="42"/>
      <w:bookmarkEnd w:id="43"/>
    </w:p>
    <w:p w14:paraId="33FDC630" w14:textId="77777777" w:rsidR="00D12D15" w:rsidRDefault="006A1F64" w:rsidP="00D12D15">
      <w:pPr>
        <w:pStyle w:val="guidelines"/>
        <w:ind w:firstLine="709"/>
        <w:rPr>
          <w:i w:val="0"/>
          <w:color w:val="000000" w:themeColor="text1"/>
          <w:szCs w:val="24"/>
          <w:shd w:val="clear" w:color="auto" w:fill="FFFFFF"/>
          <w:lang w:val="id-ID"/>
        </w:rPr>
      </w:pPr>
      <w:r w:rsidRPr="0077378B">
        <w:rPr>
          <w:color w:val="000000" w:themeColor="text1"/>
          <w:szCs w:val="24"/>
          <w:shd w:val="clear" w:color="auto" w:fill="FFFFFF"/>
        </w:rPr>
        <w:t>Software Development Life Cycle</w:t>
      </w:r>
      <w:r w:rsidRPr="00D67E71">
        <w:rPr>
          <w:i w:val="0"/>
          <w:color w:val="000000" w:themeColor="text1"/>
          <w:szCs w:val="24"/>
          <w:shd w:val="clear" w:color="auto" w:fill="FFFFFF"/>
        </w:rPr>
        <w:t xml:space="preserve"> (SDLC) adalah proses pengembangan atau </w:t>
      </w:r>
      <w:r>
        <w:rPr>
          <w:i w:val="0"/>
          <w:color w:val="000000" w:themeColor="text1"/>
          <w:szCs w:val="24"/>
          <w:shd w:val="clear" w:color="auto" w:fill="FFFFFF"/>
          <w:lang w:val="id-ID"/>
        </w:rPr>
        <w:t>mengubah suatu sistem perangkat lunak dengan menggunakan model-model dan metodologi yang digunakan orang untuk mengembangkan sistem-sistem perangkat lunak sebelumnya (berdasarkan best practice atau cara-cara yang sudah teruji baik). Seperti halnya proses metamorfosis pada kupu-kupu, untuk menjadi kupu-kupu yang indah maka dibutuhkan beberapa tahap untuk dilalui, sama halnya dengan membuat perangkat lunak, memiliki daur tahapan yang dilalui agar menghasilkan perangkat lunak yang berkualitas.</w:t>
      </w:r>
      <w:r w:rsidR="00D12D15">
        <w:rPr>
          <w:i w:val="0"/>
          <w:color w:val="000000" w:themeColor="text1"/>
          <w:szCs w:val="24"/>
          <w:shd w:val="clear" w:color="auto" w:fill="FFFFFF"/>
          <w:lang w:val="en-US"/>
        </w:rPr>
        <w:t xml:space="preserve"> </w:t>
      </w:r>
      <w:r>
        <w:rPr>
          <w:i w:val="0"/>
          <w:color w:val="000000" w:themeColor="text1"/>
          <w:szCs w:val="24"/>
          <w:shd w:val="clear" w:color="auto" w:fill="FFFFFF"/>
          <w:lang w:val="id-ID"/>
        </w:rPr>
        <w:t>Tahapan-tahapan yang ada pada SDLC secara global adalah sebagai berikut:</w:t>
      </w:r>
    </w:p>
    <w:p w14:paraId="3D249CE2" w14:textId="77777777" w:rsidR="00D12D15" w:rsidRDefault="006A1F64" w:rsidP="00215F0A">
      <w:pPr>
        <w:pStyle w:val="guidelines"/>
        <w:numPr>
          <w:ilvl w:val="0"/>
          <w:numId w:val="15"/>
        </w:numPr>
        <w:rPr>
          <w:i w:val="0"/>
          <w:color w:val="000000" w:themeColor="text1"/>
          <w:szCs w:val="24"/>
          <w:shd w:val="clear" w:color="auto" w:fill="FFFFFF"/>
          <w:lang w:val="id-ID"/>
        </w:rPr>
      </w:pPr>
      <w:r>
        <w:rPr>
          <w:i w:val="0"/>
          <w:color w:val="000000" w:themeColor="text1"/>
          <w:szCs w:val="24"/>
          <w:shd w:val="clear" w:color="auto" w:fill="FFFFFF"/>
          <w:lang w:val="id-ID"/>
        </w:rPr>
        <w:t>Inisiasi (</w:t>
      </w:r>
      <w:r w:rsidRPr="0093401E">
        <w:rPr>
          <w:color w:val="000000" w:themeColor="text1"/>
          <w:szCs w:val="24"/>
          <w:shd w:val="clear" w:color="auto" w:fill="FFFFFF"/>
          <w:lang w:val="id-ID"/>
        </w:rPr>
        <w:t>initiation</w:t>
      </w:r>
      <w:r>
        <w:rPr>
          <w:i w:val="0"/>
          <w:color w:val="000000" w:themeColor="text1"/>
          <w:szCs w:val="24"/>
          <w:shd w:val="clear" w:color="auto" w:fill="FFFFFF"/>
          <w:lang w:val="id-ID"/>
        </w:rPr>
        <w:t>)</w:t>
      </w:r>
    </w:p>
    <w:p w14:paraId="5311A542" w14:textId="77777777" w:rsidR="00D12D15" w:rsidRDefault="006A1F64" w:rsidP="00D12D15">
      <w:pPr>
        <w:pStyle w:val="guidelines"/>
        <w:ind w:left="720" w:firstLine="720"/>
        <w:rPr>
          <w:i w:val="0"/>
          <w:color w:val="000000" w:themeColor="text1"/>
          <w:szCs w:val="24"/>
          <w:shd w:val="clear" w:color="auto" w:fill="FFFFFF"/>
          <w:lang w:val="id-ID"/>
        </w:rPr>
      </w:pPr>
      <w:r w:rsidRPr="00D12D15">
        <w:rPr>
          <w:i w:val="0"/>
          <w:color w:val="000000" w:themeColor="text1"/>
          <w:szCs w:val="24"/>
          <w:shd w:val="clear" w:color="auto" w:fill="FFFFFF"/>
          <w:lang w:val="id-ID"/>
        </w:rPr>
        <w:t>Tahap ini biasanya ditandai dengan pembuatan proposal proyek perangkat lunak.</w:t>
      </w:r>
    </w:p>
    <w:p w14:paraId="271D3DB3" w14:textId="77777777" w:rsidR="00D12D15" w:rsidRDefault="006A1F64" w:rsidP="00215F0A">
      <w:pPr>
        <w:pStyle w:val="guidelines"/>
        <w:numPr>
          <w:ilvl w:val="0"/>
          <w:numId w:val="15"/>
        </w:numPr>
        <w:rPr>
          <w:i w:val="0"/>
          <w:color w:val="000000" w:themeColor="text1"/>
          <w:szCs w:val="24"/>
          <w:shd w:val="clear" w:color="auto" w:fill="FFFFFF"/>
          <w:lang w:val="id-ID"/>
        </w:rPr>
      </w:pPr>
      <w:r>
        <w:rPr>
          <w:i w:val="0"/>
          <w:color w:val="000000" w:themeColor="text1"/>
          <w:szCs w:val="24"/>
          <w:shd w:val="clear" w:color="auto" w:fill="FFFFFF"/>
          <w:lang w:val="id-ID"/>
        </w:rPr>
        <w:t>Pengembangan konsep sistem (</w:t>
      </w:r>
      <w:r w:rsidRPr="0093401E">
        <w:rPr>
          <w:color w:val="000000" w:themeColor="text1"/>
          <w:szCs w:val="24"/>
          <w:shd w:val="clear" w:color="auto" w:fill="FFFFFF"/>
          <w:lang w:val="id-ID"/>
        </w:rPr>
        <w:t>system concept development</w:t>
      </w:r>
      <w:r>
        <w:rPr>
          <w:i w:val="0"/>
          <w:color w:val="000000" w:themeColor="text1"/>
          <w:szCs w:val="24"/>
          <w:shd w:val="clear" w:color="auto" w:fill="FFFFFF"/>
          <w:lang w:val="id-ID"/>
        </w:rPr>
        <w:t>)</w:t>
      </w:r>
    </w:p>
    <w:p w14:paraId="0891D9FC" w14:textId="7350F570" w:rsidR="00501DCF" w:rsidRPr="00D12D15" w:rsidRDefault="006A1F64" w:rsidP="003048F6">
      <w:pPr>
        <w:pStyle w:val="guidelines"/>
        <w:ind w:left="720" w:firstLine="720"/>
        <w:rPr>
          <w:i w:val="0"/>
          <w:color w:val="000000" w:themeColor="text1"/>
          <w:szCs w:val="24"/>
          <w:shd w:val="clear" w:color="auto" w:fill="FFFFFF"/>
          <w:lang w:val="id-ID"/>
        </w:rPr>
      </w:pPr>
      <w:r w:rsidRPr="00D12D15">
        <w:rPr>
          <w:i w:val="0"/>
          <w:color w:val="000000" w:themeColor="text1"/>
          <w:szCs w:val="24"/>
          <w:shd w:val="clear" w:color="auto" w:fill="FFFFFF"/>
          <w:lang w:val="id-ID"/>
        </w:rPr>
        <w:t>Mendefinisikan lingkup konsep termasuk dokumen lingkup sistem, analisis manfaat biaya, manajemen rencana, dan pembelajaran kemudahan sistem.</w:t>
      </w:r>
    </w:p>
    <w:p w14:paraId="36AEB251" w14:textId="77777777" w:rsidR="00D12D15" w:rsidRDefault="006A1F64" w:rsidP="00215F0A">
      <w:pPr>
        <w:pStyle w:val="guidelines"/>
        <w:numPr>
          <w:ilvl w:val="0"/>
          <w:numId w:val="15"/>
        </w:numPr>
        <w:rPr>
          <w:i w:val="0"/>
          <w:color w:val="000000" w:themeColor="text1"/>
          <w:szCs w:val="24"/>
          <w:shd w:val="clear" w:color="auto" w:fill="FFFFFF"/>
          <w:lang w:val="id-ID"/>
        </w:rPr>
      </w:pPr>
      <w:r>
        <w:rPr>
          <w:i w:val="0"/>
          <w:color w:val="000000" w:themeColor="text1"/>
          <w:szCs w:val="24"/>
          <w:shd w:val="clear" w:color="auto" w:fill="FFFFFF"/>
          <w:lang w:val="id-ID"/>
        </w:rPr>
        <w:t>Perancangan (</w:t>
      </w:r>
      <w:r w:rsidRPr="0093401E">
        <w:rPr>
          <w:color w:val="000000" w:themeColor="text1"/>
          <w:szCs w:val="24"/>
          <w:shd w:val="clear" w:color="auto" w:fill="FFFFFF"/>
          <w:lang w:val="id-ID"/>
        </w:rPr>
        <w:t>planning</w:t>
      </w:r>
      <w:r>
        <w:rPr>
          <w:i w:val="0"/>
          <w:color w:val="000000" w:themeColor="text1"/>
          <w:szCs w:val="24"/>
          <w:shd w:val="clear" w:color="auto" w:fill="FFFFFF"/>
          <w:lang w:val="id-ID"/>
        </w:rPr>
        <w:t>)</w:t>
      </w:r>
    </w:p>
    <w:p w14:paraId="3853A159" w14:textId="673350C6" w:rsidR="006A1F64" w:rsidRPr="00D12D15" w:rsidRDefault="006A1F64" w:rsidP="00D12D15">
      <w:pPr>
        <w:pStyle w:val="guidelines"/>
        <w:ind w:left="720" w:firstLine="720"/>
        <w:rPr>
          <w:i w:val="0"/>
          <w:color w:val="000000" w:themeColor="text1"/>
          <w:szCs w:val="24"/>
          <w:shd w:val="clear" w:color="auto" w:fill="FFFFFF"/>
          <w:lang w:val="id-ID"/>
        </w:rPr>
      </w:pPr>
      <w:r w:rsidRPr="00D12D15">
        <w:rPr>
          <w:i w:val="0"/>
          <w:color w:val="000000" w:themeColor="text1"/>
          <w:szCs w:val="24"/>
          <w:shd w:val="clear" w:color="auto" w:fill="FFFFFF"/>
          <w:lang w:val="id-ID"/>
        </w:rPr>
        <w:t>Mengembangkan rencana manajemen proyek dan dokumen perencanaan lainnya. Menyediakan dasar untuk mendapatkan sumber daya (</w:t>
      </w:r>
      <w:r w:rsidRPr="00D12D15">
        <w:rPr>
          <w:color w:val="000000" w:themeColor="text1"/>
          <w:szCs w:val="24"/>
          <w:shd w:val="clear" w:color="auto" w:fill="FFFFFF"/>
          <w:lang w:val="id-ID"/>
        </w:rPr>
        <w:t>resources</w:t>
      </w:r>
      <w:r w:rsidRPr="00D12D15">
        <w:rPr>
          <w:i w:val="0"/>
          <w:color w:val="000000" w:themeColor="text1"/>
          <w:szCs w:val="24"/>
          <w:shd w:val="clear" w:color="auto" w:fill="FFFFFF"/>
          <w:lang w:val="id-ID"/>
        </w:rPr>
        <w:t>) yang dibutuhkan untuk memperoleh solusi.</w:t>
      </w:r>
    </w:p>
    <w:p w14:paraId="52E81265" w14:textId="77777777" w:rsidR="00D12D15" w:rsidRDefault="006A1F64" w:rsidP="00215F0A">
      <w:pPr>
        <w:pStyle w:val="guidelines"/>
        <w:numPr>
          <w:ilvl w:val="0"/>
          <w:numId w:val="15"/>
        </w:numPr>
        <w:rPr>
          <w:i w:val="0"/>
          <w:color w:val="000000" w:themeColor="text1"/>
          <w:szCs w:val="24"/>
          <w:shd w:val="clear" w:color="auto" w:fill="FFFFFF"/>
          <w:lang w:val="id-ID"/>
        </w:rPr>
      </w:pPr>
      <w:r>
        <w:rPr>
          <w:i w:val="0"/>
          <w:color w:val="000000" w:themeColor="text1"/>
          <w:szCs w:val="24"/>
          <w:shd w:val="clear" w:color="auto" w:fill="FFFFFF"/>
          <w:lang w:val="id-ID"/>
        </w:rPr>
        <w:lastRenderedPageBreak/>
        <w:t>Analisis kebutuhan (</w:t>
      </w:r>
      <w:r w:rsidRPr="00317F3F">
        <w:rPr>
          <w:color w:val="000000" w:themeColor="text1"/>
          <w:szCs w:val="24"/>
          <w:shd w:val="clear" w:color="auto" w:fill="FFFFFF"/>
          <w:lang w:val="id-ID"/>
        </w:rPr>
        <w:t>requirements analysis</w:t>
      </w:r>
      <w:r>
        <w:rPr>
          <w:i w:val="0"/>
          <w:color w:val="000000" w:themeColor="text1"/>
          <w:szCs w:val="24"/>
          <w:shd w:val="clear" w:color="auto" w:fill="FFFFFF"/>
          <w:lang w:val="id-ID"/>
        </w:rPr>
        <w:t>)</w:t>
      </w:r>
    </w:p>
    <w:p w14:paraId="6B3AC544" w14:textId="3DD29698" w:rsidR="006A1F64" w:rsidRPr="00D12D15" w:rsidRDefault="006A1F64" w:rsidP="00D12D15">
      <w:pPr>
        <w:pStyle w:val="guidelines"/>
        <w:ind w:left="720" w:firstLine="720"/>
        <w:rPr>
          <w:i w:val="0"/>
          <w:color w:val="000000" w:themeColor="text1"/>
          <w:szCs w:val="24"/>
          <w:shd w:val="clear" w:color="auto" w:fill="FFFFFF"/>
          <w:lang w:val="id-ID"/>
        </w:rPr>
      </w:pPr>
      <w:r w:rsidRPr="00D12D15">
        <w:rPr>
          <w:i w:val="0"/>
          <w:color w:val="000000" w:themeColor="text1"/>
          <w:szCs w:val="24"/>
          <w:shd w:val="clear" w:color="auto" w:fill="FFFFFF"/>
          <w:lang w:val="id-ID"/>
        </w:rPr>
        <w:t>Menganalisis kebutuhan pemakai sistem perangkat lunak (</w:t>
      </w:r>
      <w:r w:rsidRPr="00D12D15">
        <w:rPr>
          <w:color w:val="000000" w:themeColor="text1"/>
          <w:szCs w:val="24"/>
          <w:shd w:val="clear" w:color="auto" w:fill="FFFFFF"/>
          <w:lang w:val="id-ID"/>
        </w:rPr>
        <w:t>user</w:t>
      </w:r>
      <w:r w:rsidRPr="00D12D15">
        <w:rPr>
          <w:i w:val="0"/>
          <w:color w:val="000000" w:themeColor="text1"/>
          <w:szCs w:val="24"/>
          <w:shd w:val="clear" w:color="auto" w:fill="FFFFFF"/>
          <w:lang w:val="id-ID"/>
        </w:rPr>
        <w:t xml:space="preserve">) dan mengembangkan kebutuhan </w:t>
      </w:r>
      <w:r w:rsidRPr="00D12D15">
        <w:rPr>
          <w:color w:val="000000" w:themeColor="text1"/>
          <w:szCs w:val="24"/>
          <w:shd w:val="clear" w:color="auto" w:fill="FFFFFF"/>
          <w:lang w:val="id-ID"/>
        </w:rPr>
        <w:t>user</w:t>
      </w:r>
      <w:r w:rsidRPr="00D12D15">
        <w:rPr>
          <w:i w:val="0"/>
          <w:color w:val="000000" w:themeColor="text1"/>
          <w:szCs w:val="24"/>
          <w:shd w:val="clear" w:color="auto" w:fill="FFFFFF"/>
          <w:lang w:val="id-ID"/>
        </w:rPr>
        <w:t>. membuat dokumen kebutuhan fungsional.</w:t>
      </w:r>
    </w:p>
    <w:p w14:paraId="2A7C4980" w14:textId="77777777" w:rsidR="00D12D15" w:rsidRDefault="006A1F64" w:rsidP="00215F0A">
      <w:pPr>
        <w:pStyle w:val="guidelines"/>
        <w:numPr>
          <w:ilvl w:val="0"/>
          <w:numId w:val="15"/>
        </w:numPr>
        <w:rPr>
          <w:i w:val="0"/>
          <w:color w:val="000000" w:themeColor="text1"/>
          <w:szCs w:val="24"/>
          <w:shd w:val="clear" w:color="auto" w:fill="FFFFFF"/>
          <w:lang w:val="id-ID"/>
        </w:rPr>
      </w:pPr>
      <w:r>
        <w:rPr>
          <w:i w:val="0"/>
          <w:color w:val="000000" w:themeColor="text1"/>
          <w:szCs w:val="24"/>
          <w:shd w:val="clear" w:color="auto" w:fill="FFFFFF"/>
          <w:lang w:val="id-ID"/>
        </w:rPr>
        <w:t>Desain (</w:t>
      </w:r>
      <w:r w:rsidRPr="00317F3F">
        <w:rPr>
          <w:color w:val="000000" w:themeColor="text1"/>
          <w:szCs w:val="24"/>
          <w:shd w:val="clear" w:color="auto" w:fill="FFFFFF"/>
          <w:lang w:val="id-ID"/>
        </w:rPr>
        <w:t>design</w:t>
      </w:r>
      <w:r>
        <w:rPr>
          <w:i w:val="0"/>
          <w:color w:val="000000" w:themeColor="text1"/>
          <w:szCs w:val="24"/>
          <w:shd w:val="clear" w:color="auto" w:fill="FFFFFF"/>
          <w:lang w:val="id-ID"/>
        </w:rPr>
        <w:t>)</w:t>
      </w:r>
    </w:p>
    <w:p w14:paraId="735D3282" w14:textId="2E1659B5" w:rsidR="006A1F64" w:rsidRPr="00D12D15" w:rsidRDefault="006A1F64" w:rsidP="00D12D15">
      <w:pPr>
        <w:pStyle w:val="guidelines"/>
        <w:ind w:left="720" w:firstLine="720"/>
        <w:rPr>
          <w:i w:val="0"/>
          <w:color w:val="000000" w:themeColor="text1"/>
          <w:szCs w:val="24"/>
          <w:shd w:val="clear" w:color="auto" w:fill="FFFFFF"/>
          <w:lang w:val="id-ID"/>
        </w:rPr>
      </w:pPr>
      <w:r w:rsidRPr="00D12D15">
        <w:rPr>
          <w:i w:val="0"/>
          <w:color w:val="000000" w:themeColor="text1"/>
          <w:szCs w:val="24"/>
          <w:shd w:val="clear" w:color="auto" w:fill="FFFFFF"/>
          <w:lang w:val="id-ID"/>
        </w:rPr>
        <w:t xml:space="preserve">Mentransformasikan kebutuhan detail menjadi kebutuhan yang sudah lengkap, dokumen desain sistem fokus pada bagaimana dapat memenuhi fungsi-fungsi yang dibutuhkan. </w:t>
      </w:r>
    </w:p>
    <w:p w14:paraId="6DB59DD6" w14:textId="77777777" w:rsidR="00D12D15" w:rsidRDefault="006A1F64" w:rsidP="00215F0A">
      <w:pPr>
        <w:pStyle w:val="guidelines"/>
        <w:numPr>
          <w:ilvl w:val="0"/>
          <w:numId w:val="15"/>
        </w:numPr>
        <w:rPr>
          <w:i w:val="0"/>
          <w:color w:val="000000" w:themeColor="text1"/>
          <w:szCs w:val="24"/>
          <w:shd w:val="clear" w:color="auto" w:fill="FFFFFF"/>
          <w:lang w:val="id-ID"/>
        </w:rPr>
      </w:pPr>
      <w:r>
        <w:rPr>
          <w:i w:val="0"/>
          <w:color w:val="000000" w:themeColor="text1"/>
          <w:szCs w:val="24"/>
          <w:shd w:val="clear" w:color="auto" w:fill="FFFFFF"/>
          <w:lang w:val="id-ID"/>
        </w:rPr>
        <w:t>Pengembangan (</w:t>
      </w:r>
      <w:r w:rsidRPr="00317F3F">
        <w:rPr>
          <w:color w:val="000000" w:themeColor="text1"/>
          <w:szCs w:val="24"/>
          <w:shd w:val="clear" w:color="auto" w:fill="FFFFFF"/>
          <w:lang w:val="id-ID"/>
        </w:rPr>
        <w:t>development</w:t>
      </w:r>
      <w:r>
        <w:rPr>
          <w:i w:val="0"/>
          <w:color w:val="000000" w:themeColor="text1"/>
          <w:szCs w:val="24"/>
          <w:shd w:val="clear" w:color="auto" w:fill="FFFFFF"/>
          <w:lang w:val="id-ID"/>
        </w:rPr>
        <w:t>)</w:t>
      </w:r>
    </w:p>
    <w:p w14:paraId="76C3EFFB" w14:textId="1EE90D72" w:rsidR="006A1F64" w:rsidRPr="00D12D15" w:rsidRDefault="006A1F64" w:rsidP="00501DCF">
      <w:pPr>
        <w:pStyle w:val="guidelines"/>
        <w:ind w:left="720" w:firstLine="720"/>
        <w:rPr>
          <w:i w:val="0"/>
          <w:color w:val="000000" w:themeColor="text1"/>
          <w:szCs w:val="24"/>
          <w:shd w:val="clear" w:color="auto" w:fill="FFFFFF"/>
          <w:lang w:val="id-ID"/>
        </w:rPr>
      </w:pPr>
      <w:r w:rsidRPr="00D12D15">
        <w:rPr>
          <w:i w:val="0"/>
          <w:color w:val="000000" w:themeColor="text1"/>
          <w:szCs w:val="24"/>
          <w:shd w:val="clear" w:color="auto" w:fill="FFFFFF"/>
          <w:lang w:val="id-ID"/>
        </w:rPr>
        <w:t xml:space="preserve">Mengkonversi desain ke sistem informasi yang lengkap termasuk bagaimana memperoleh dan melakukan instalasi lingkungan sistem yang dibutuhkan; membuat basis data dan mempersiapkan prosedur kasus pengujian; mempersiapkan berkas atau </w:t>
      </w:r>
      <w:r w:rsidRPr="00D12D15">
        <w:rPr>
          <w:color w:val="000000" w:themeColor="text1"/>
          <w:szCs w:val="24"/>
          <w:shd w:val="clear" w:color="auto" w:fill="FFFFFF"/>
          <w:lang w:val="id-ID"/>
        </w:rPr>
        <w:t>file</w:t>
      </w:r>
      <w:r w:rsidRPr="00D12D15">
        <w:rPr>
          <w:i w:val="0"/>
          <w:color w:val="000000" w:themeColor="text1"/>
          <w:szCs w:val="24"/>
          <w:shd w:val="clear" w:color="auto" w:fill="FFFFFF"/>
          <w:lang w:val="id-ID"/>
        </w:rPr>
        <w:t xml:space="preserve"> pengujian, pengkodean, pengompilasian, memperbaiki dan membersihkan program; peninjauan pengujian.</w:t>
      </w:r>
    </w:p>
    <w:p w14:paraId="4D2CE89C" w14:textId="77777777" w:rsidR="00515DE8" w:rsidRDefault="006A1F64" w:rsidP="00215F0A">
      <w:pPr>
        <w:pStyle w:val="guidelines"/>
        <w:numPr>
          <w:ilvl w:val="0"/>
          <w:numId w:val="15"/>
        </w:numPr>
        <w:rPr>
          <w:i w:val="0"/>
          <w:color w:val="000000" w:themeColor="text1"/>
          <w:szCs w:val="24"/>
          <w:shd w:val="clear" w:color="auto" w:fill="FFFFFF"/>
          <w:lang w:val="id-ID"/>
        </w:rPr>
      </w:pPr>
      <w:r>
        <w:rPr>
          <w:i w:val="0"/>
          <w:color w:val="000000" w:themeColor="text1"/>
          <w:szCs w:val="24"/>
          <w:shd w:val="clear" w:color="auto" w:fill="FFFFFF"/>
          <w:lang w:val="id-ID"/>
        </w:rPr>
        <w:t>Integrasi dan pengujian (</w:t>
      </w:r>
      <w:r w:rsidRPr="00317F3F">
        <w:rPr>
          <w:color w:val="000000" w:themeColor="text1"/>
          <w:szCs w:val="24"/>
          <w:shd w:val="clear" w:color="auto" w:fill="FFFFFF"/>
          <w:lang w:val="id-ID"/>
        </w:rPr>
        <w:t>integration and test</w:t>
      </w:r>
      <w:r>
        <w:rPr>
          <w:i w:val="0"/>
          <w:color w:val="000000" w:themeColor="text1"/>
          <w:szCs w:val="24"/>
          <w:shd w:val="clear" w:color="auto" w:fill="FFFFFF"/>
          <w:lang w:val="id-ID"/>
        </w:rPr>
        <w:t>)</w:t>
      </w:r>
    </w:p>
    <w:p w14:paraId="36028FB6" w14:textId="7713C9AD" w:rsidR="006A1F64" w:rsidRPr="00515DE8" w:rsidRDefault="006A1F64" w:rsidP="00515DE8">
      <w:pPr>
        <w:pStyle w:val="guidelines"/>
        <w:ind w:left="720" w:firstLine="720"/>
        <w:rPr>
          <w:i w:val="0"/>
          <w:color w:val="000000" w:themeColor="text1"/>
          <w:szCs w:val="24"/>
          <w:shd w:val="clear" w:color="auto" w:fill="FFFFFF"/>
          <w:lang w:val="id-ID"/>
        </w:rPr>
      </w:pPr>
      <w:r w:rsidRPr="00515DE8">
        <w:rPr>
          <w:i w:val="0"/>
          <w:color w:val="000000" w:themeColor="text1"/>
          <w:szCs w:val="24"/>
          <w:shd w:val="clear" w:color="auto" w:fill="FFFFFF"/>
          <w:lang w:val="id-ID"/>
        </w:rPr>
        <w:t>Mendemonstrasikan sistem perangkat lunak bahwa telah memenuhi kebutuhan yang dispesifikasi pada dokumen kebutuhan fungsional. Dengan diarahkan oleh staf penjamin kualitas (</w:t>
      </w:r>
      <w:r w:rsidRPr="00515DE8">
        <w:rPr>
          <w:color w:val="000000" w:themeColor="text1"/>
          <w:szCs w:val="24"/>
          <w:shd w:val="clear" w:color="auto" w:fill="FFFFFF"/>
          <w:lang w:val="id-ID"/>
        </w:rPr>
        <w:t>quality assurance</w:t>
      </w:r>
      <w:r w:rsidRPr="00515DE8">
        <w:rPr>
          <w:i w:val="0"/>
          <w:color w:val="000000" w:themeColor="text1"/>
          <w:szCs w:val="24"/>
          <w:shd w:val="clear" w:color="auto" w:fill="FFFFFF"/>
          <w:lang w:val="id-ID"/>
        </w:rPr>
        <w:t>) dan</w:t>
      </w:r>
      <w:r w:rsidRPr="00515DE8">
        <w:rPr>
          <w:color w:val="000000" w:themeColor="text1"/>
          <w:szCs w:val="24"/>
          <w:shd w:val="clear" w:color="auto" w:fill="FFFFFF"/>
          <w:lang w:val="id-ID"/>
        </w:rPr>
        <w:t xml:space="preserve"> user.</w:t>
      </w:r>
      <w:r w:rsidRPr="00515DE8">
        <w:rPr>
          <w:i w:val="0"/>
          <w:color w:val="000000" w:themeColor="text1"/>
          <w:szCs w:val="24"/>
          <w:shd w:val="clear" w:color="auto" w:fill="FFFFFF"/>
          <w:lang w:val="id-ID"/>
        </w:rPr>
        <w:t xml:space="preserve"> menghasilkan laporan analisis pengujian.</w:t>
      </w:r>
      <w:r w:rsidRPr="00515DE8">
        <w:rPr>
          <w:color w:val="000000" w:themeColor="text1"/>
          <w:szCs w:val="24"/>
          <w:shd w:val="clear" w:color="auto" w:fill="FFFFFF"/>
          <w:lang w:val="id-ID"/>
        </w:rPr>
        <w:t xml:space="preserve"> </w:t>
      </w:r>
    </w:p>
    <w:p w14:paraId="3763456E" w14:textId="77777777" w:rsidR="00515DE8" w:rsidRDefault="006A1F64" w:rsidP="00215F0A">
      <w:pPr>
        <w:pStyle w:val="guidelines"/>
        <w:numPr>
          <w:ilvl w:val="0"/>
          <w:numId w:val="15"/>
        </w:numPr>
        <w:rPr>
          <w:i w:val="0"/>
          <w:color w:val="000000" w:themeColor="text1"/>
          <w:szCs w:val="24"/>
          <w:shd w:val="clear" w:color="auto" w:fill="FFFFFF"/>
          <w:lang w:val="id-ID"/>
        </w:rPr>
      </w:pPr>
      <w:r>
        <w:rPr>
          <w:i w:val="0"/>
          <w:color w:val="000000" w:themeColor="text1"/>
          <w:szCs w:val="24"/>
          <w:shd w:val="clear" w:color="auto" w:fill="FFFFFF"/>
          <w:lang w:val="id-ID"/>
        </w:rPr>
        <w:t>Implementasi (</w:t>
      </w:r>
      <w:r w:rsidRPr="00E77D45">
        <w:rPr>
          <w:color w:val="000000" w:themeColor="text1"/>
          <w:szCs w:val="24"/>
          <w:shd w:val="clear" w:color="auto" w:fill="FFFFFF"/>
          <w:lang w:val="id-ID"/>
        </w:rPr>
        <w:t>implementation</w:t>
      </w:r>
      <w:r>
        <w:rPr>
          <w:i w:val="0"/>
          <w:color w:val="000000" w:themeColor="text1"/>
          <w:szCs w:val="24"/>
          <w:shd w:val="clear" w:color="auto" w:fill="FFFFFF"/>
          <w:lang w:val="id-ID"/>
        </w:rPr>
        <w:t>)</w:t>
      </w:r>
    </w:p>
    <w:p w14:paraId="5EED33C5" w14:textId="4CE7F611" w:rsidR="00362D07" w:rsidRPr="00515DE8" w:rsidRDefault="00515DE8" w:rsidP="00362D07">
      <w:pPr>
        <w:pStyle w:val="guidelines"/>
        <w:ind w:left="720" w:firstLine="720"/>
        <w:rPr>
          <w:i w:val="0"/>
          <w:color w:val="000000" w:themeColor="text1"/>
          <w:szCs w:val="24"/>
          <w:shd w:val="clear" w:color="auto" w:fill="FFFFFF"/>
          <w:lang w:val="id-ID"/>
        </w:rPr>
      </w:pPr>
      <w:r>
        <w:rPr>
          <w:i w:val="0"/>
          <w:color w:val="000000" w:themeColor="text1"/>
          <w:szCs w:val="24"/>
          <w:shd w:val="clear" w:color="auto" w:fill="FFFFFF"/>
          <w:lang w:val="en-US"/>
        </w:rPr>
        <w:t xml:space="preserve"> </w:t>
      </w:r>
      <w:r w:rsidR="006A1F64" w:rsidRPr="00515DE8">
        <w:rPr>
          <w:i w:val="0"/>
          <w:color w:val="000000" w:themeColor="text1"/>
          <w:szCs w:val="24"/>
          <w:shd w:val="clear" w:color="auto" w:fill="FFFFFF"/>
          <w:lang w:val="id-ID"/>
        </w:rPr>
        <w:t xml:space="preserve">Termasuk pada persiapan implementasi, implementasi perangkat lunak pada lingkungan produksi (lingkungan pada </w:t>
      </w:r>
      <w:r w:rsidR="006A1F64" w:rsidRPr="00515DE8">
        <w:rPr>
          <w:color w:val="000000" w:themeColor="text1"/>
          <w:szCs w:val="24"/>
          <w:shd w:val="clear" w:color="auto" w:fill="FFFFFF"/>
          <w:lang w:val="id-ID"/>
        </w:rPr>
        <w:t>user</w:t>
      </w:r>
      <w:r w:rsidR="006A1F64" w:rsidRPr="00515DE8">
        <w:rPr>
          <w:i w:val="0"/>
          <w:color w:val="000000" w:themeColor="text1"/>
          <w:szCs w:val="24"/>
          <w:shd w:val="clear" w:color="auto" w:fill="FFFFFF"/>
          <w:lang w:val="id-ID"/>
        </w:rPr>
        <w:t>) dan menjalankan resolusi dari permasalahan yang teridentifikasi dari fase integrasi dan pengujian.</w:t>
      </w:r>
    </w:p>
    <w:p w14:paraId="0A676B3B" w14:textId="77777777" w:rsidR="00515DE8" w:rsidRDefault="006A1F64" w:rsidP="00215F0A">
      <w:pPr>
        <w:pStyle w:val="guidelines"/>
        <w:numPr>
          <w:ilvl w:val="0"/>
          <w:numId w:val="15"/>
        </w:numPr>
        <w:rPr>
          <w:i w:val="0"/>
          <w:color w:val="000000" w:themeColor="text1"/>
          <w:szCs w:val="24"/>
          <w:shd w:val="clear" w:color="auto" w:fill="FFFFFF"/>
          <w:lang w:val="id-ID"/>
        </w:rPr>
      </w:pPr>
      <w:r>
        <w:rPr>
          <w:i w:val="0"/>
          <w:color w:val="000000" w:themeColor="text1"/>
          <w:szCs w:val="24"/>
          <w:shd w:val="clear" w:color="auto" w:fill="FFFFFF"/>
          <w:lang w:val="id-ID"/>
        </w:rPr>
        <w:t>Operasi dan pemeliharaan (</w:t>
      </w:r>
      <w:r w:rsidRPr="00E77D45">
        <w:rPr>
          <w:color w:val="000000" w:themeColor="text1"/>
          <w:szCs w:val="24"/>
          <w:shd w:val="clear" w:color="auto" w:fill="FFFFFF"/>
          <w:lang w:val="id-ID"/>
        </w:rPr>
        <w:t>operations and maintenance</w:t>
      </w:r>
      <w:r>
        <w:rPr>
          <w:i w:val="0"/>
          <w:color w:val="000000" w:themeColor="text1"/>
          <w:szCs w:val="24"/>
          <w:shd w:val="clear" w:color="auto" w:fill="FFFFFF"/>
          <w:lang w:val="id-ID"/>
        </w:rPr>
        <w:t>)</w:t>
      </w:r>
    </w:p>
    <w:p w14:paraId="04C409B5" w14:textId="20D79B24" w:rsidR="006A1F64" w:rsidRPr="00515DE8" w:rsidRDefault="006A1F64" w:rsidP="00515DE8">
      <w:pPr>
        <w:pStyle w:val="guidelines"/>
        <w:ind w:left="720" w:firstLine="720"/>
        <w:rPr>
          <w:i w:val="0"/>
          <w:color w:val="000000" w:themeColor="text1"/>
          <w:szCs w:val="24"/>
          <w:shd w:val="clear" w:color="auto" w:fill="FFFFFF"/>
          <w:lang w:val="id-ID"/>
        </w:rPr>
      </w:pPr>
      <w:r w:rsidRPr="00515DE8">
        <w:rPr>
          <w:i w:val="0"/>
          <w:color w:val="000000" w:themeColor="text1"/>
          <w:szCs w:val="24"/>
          <w:shd w:val="clear" w:color="auto" w:fill="FFFFFF"/>
          <w:lang w:val="id-ID"/>
        </w:rPr>
        <w:t>Mendeskripsikan pekerjaan untuk mengoperasikan dan memelihara sistem informasi pada lingkungan produksi (lingkungan pada user), termasuk implementasi akhir dan masuk pada proses peninjauan.</w:t>
      </w:r>
    </w:p>
    <w:p w14:paraId="5F168D3A" w14:textId="77777777" w:rsidR="00515DE8" w:rsidRDefault="006A1F64" w:rsidP="00215F0A">
      <w:pPr>
        <w:pStyle w:val="guidelines"/>
        <w:numPr>
          <w:ilvl w:val="0"/>
          <w:numId w:val="15"/>
        </w:numPr>
        <w:rPr>
          <w:i w:val="0"/>
          <w:color w:val="000000" w:themeColor="text1"/>
          <w:szCs w:val="24"/>
          <w:shd w:val="clear" w:color="auto" w:fill="FFFFFF"/>
          <w:lang w:val="id-ID"/>
        </w:rPr>
      </w:pPr>
      <w:r>
        <w:rPr>
          <w:i w:val="0"/>
          <w:color w:val="000000" w:themeColor="text1"/>
          <w:szCs w:val="24"/>
          <w:shd w:val="clear" w:color="auto" w:fill="FFFFFF"/>
          <w:lang w:val="id-ID"/>
        </w:rPr>
        <w:t>Disposisi (disposition)</w:t>
      </w:r>
    </w:p>
    <w:p w14:paraId="45A74402" w14:textId="15581653" w:rsidR="006A1F64" w:rsidRDefault="006A1F64" w:rsidP="00FD4544">
      <w:pPr>
        <w:pStyle w:val="guidelines"/>
        <w:ind w:left="720" w:firstLine="720"/>
        <w:rPr>
          <w:i w:val="0"/>
          <w:color w:val="000000" w:themeColor="text1"/>
          <w:szCs w:val="24"/>
          <w:shd w:val="clear" w:color="auto" w:fill="FFFFFF"/>
          <w:lang w:val="id-ID"/>
        </w:rPr>
      </w:pPr>
      <w:r w:rsidRPr="00515DE8">
        <w:rPr>
          <w:i w:val="0"/>
          <w:color w:val="000000" w:themeColor="text1"/>
          <w:szCs w:val="24"/>
          <w:shd w:val="clear" w:color="auto" w:fill="FFFFFF"/>
          <w:lang w:val="id-ID"/>
        </w:rPr>
        <w:t xml:space="preserve">Mendeskripsikan aktivitas akhir dari pengembangan sistem dan membangun data yang sebenarnya sesuai dengan aktifitas </w:t>
      </w:r>
      <w:r w:rsidRPr="00515DE8">
        <w:rPr>
          <w:color w:val="000000" w:themeColor="text1"/>
          <w:szCs w:val="24"/>
          <w:shd w:val="clear" w:color="auto" w:fill="FFFFFF"/>
          <w:lang w:val="id-ID"/>
        </w:rPr>
        <w:t>user</w:t>
      </w:r>
      <w:r w:rsidRPr="00515DE8">
        <w:rPr>
          <w:i w:val="0"/>
          <w:color w:val="000000" w:themeColor="text1"/>
          <w:szCs w:val="24"/>
          <w:shd w:val="clear" w:color="auto" w:fill="FFFFFF"/>
          <w:lang w:val="id-ID"/>
        </w:rPr>
        <w:t>.</w:t>
      </w:r>
    </w:p>
    <w:p w14:paraId="3CE8E488" w14:textId="77777777" w:rsidR="006A1F64" w:rsidRDefault="006A1F64" w:rsidP="006A1F64">
      <w:pPr>
        <w:pStyle w:val="guidelines"/>
        <w:ind w:firstLine="709"/>
        <w:rPr>
          <w:i w:val="0"/>
          <w:color w:val="000000" w:themeColor="text1"/>
          <w:szCs w:val="24"/>
          <w:shd w:val="clear" w:color="auto" w:fill="FFFFFF"/>
          <w:lang w:val="id-ID"/>
        </w:rPr>
      </w:pPr>
      <w:r>
        <w:rPr>
          <w:i w:val="0"/>
          <w:color w:val="000000" w:themeColor="text1"/>
          <w:szCs w:val="24"/>
          <w:shd w:val="clear" w:color="auto" w:fill="FFFFFF"/>
          <w:lang w:val="id-ID"/>
        </w:rPr>
        <w:lastRenderedPageBreak/>
        <w:t xml:space="preserve">Analisis dan desain sering dikelompokan sebagai proses sistem/rekayasa informasi karena pada tahapan inilah informasi mengenai kebutuhan perangkat lunak banyak dikumpulkan dan diintegrasikan. Ada beberapa model SDLC yang dapat digunakan diantaranya. </w:t>
      </w:r>
    </w:p>
    <w:p w14:paraId="4D940D26" w14:textId="77777777" w:rsidR="006A1F64" w:rsidRPr="0023025E" w:rsidRDefault="006A1F64" w:rsidP="003E535F">
      <w:pPr>
        <w:pStyle w:val="guidelines"/>
        <w:numPr>
          <w:ilvl w:val="0"/>
          <w:numId w:val="6"/>
        </w:numPr>
        <w:rPr>
          <w:i w:val="0"/>
          <w:color w:val="000000" w:themeColor="text1"/>
          <w:szCs w:val="24"/>
          <w:shd w:val="clear" w:color="auto" w:fill="FFFFFF"/>
          <w:lang w:val="id-ID"/>
        </w:rPr>
      </w:pPr>
      <w:r w:rsidRPr="0023025E">
        <w:rPr>
          <w:i w:val="0"/>
          <w:color w:val="000000" w:themeColor="text1"/>
          <w:szCs w:val="24"/>
          <w:shd w:val="clear" w:color="auto" w:fill="FFFFFF"/>
          <w:lang w:val="id-ID"/>
        </w:rPr>
        <w:t xml:space="preserve">Model </w:t>
      </w:r>
      <w:r>
        <w:rPr>
          <w:i w:val="0"/>
          <w:color w:val="000000" w:themeColor="text1"/>
          <w:szCs w:val="24"/>
          <w:shd w:val="clear" w:color="auto" w:fill="FFFFFF"/>
          <w:lang w:val="id-ID"/>
        </w:rPr>
        <w:t>SDLC air terjun (</w:t>
      </w:r>
      <w:r w:rsidRPr="0023025E">
        <w:rPr>
          <w:color w:val="000000" w:themeColor="text1"/>
          <w:szCs w:val="24"/>
          <w:shd w:val="clear" w:color="auto" w:fill="FFFFFF"/>
          <w:lang w:val="id-ID"/>
        </w:rPr>
        <w:t>Waterfall</w:t>
      </w:r>
      <w:r>
        <w:rPr>
          <w:i w:val="0"/>
          <w:color w:val="000000" w:themeColor="text1"/>
          <w:szCs w:val="24"/>
          <w:shd w:val="clear" w:color="auto" w:fill="FFFFFF"/>
          <w:lang w:val="id-ID"/>
        </w:rPr>
        <w:t>) sering juga disebut model sekuensial linier (</w:t>
      </w:r>
      <w:r w:rsidRPr="0023025E">
        <w:rPr>
          <w:color w:val="000000" w:themeColor="text1"/>
          <w:szCs w:val="24"/>
          <w:shd w:val="clear" w:color="auto" w:fill="FFFFFF"/>
          <w:lang w:val="id-ID"/>
        </w:rPr>
        <w:t>sequential linier</w:t>
      </w:r>
      <w:r>
        <w:rPr>
          <w:i w:val="0"/>
          <w:color w:val="000000" w:themeColor="text1"/>
          <w:szCs w:val="24"/>
          <w:shd w:val="clear" w:color="auto" w:fill="FFFFFF"/>
          <w:lang w:val="id-ID"/>
        </w:rPr>
        <w:t>) atau alur hidup klasik (</w:t>
      </w:r>
      <w:r>
        <w:rPr>
          <w:color w:val="000000" w:themeColor="text1"/>
          <w:szCs w:val="24"/>
          <w:shd w:val="clear" w:color="auto" w:fill="FFFFFF"/>
          <w:lang w:val="id-ID"/>
        </w:rPr>
        <w:t>classic</w:t>
      </w:r>
      <w:r w:rsidRPr="0023025E">
        <w:rPr>
          <w:color w:val="000000" w:themeColor="text1"/>
          <w:szCs w:val="24"/>
          <w:shd w:val="clear" w:color="auto" w:fill="FFFFFF"/>
          <w:lang w:val="id-ID"/>
        </w:rPr>
        <w:t xml:space="preserve"> life cycle</w:t>
      </w:r>
      <w:r>
        <w:rPr>
          <w:i w:val="0"/>
          <w:color w:val="000000" w:themeColor="text1"/>
          <w:szCs w:val="24"/>
          <w:shd w:val="clear" w:color="auto" w:fill="FFFFFF"/>
          <w:lang w:val="id-ID"/>
        </w:rPr>
        <w:t>).</w:t>
      </w:r>
    </w:p>
    <w:p w14:paraId="43C9392E" w14:textId="77777777" w:rsidR="006A1F64" w:rsidRDefault="006A1F64" w:rsidP="003E535F">
      <w:pPr>
        <w:pStyle w:val="guidelines"/>
        <w:numPr>
          <w:ilvl w:val="0"/>
          <w:numId w:val="6"/>
        </w:numPr>
        <w:rPr>
          <w:i w:val="0"/>
          <w:color w:val="000000" w:themeColor="text1"/>
          <w:szCs w:val="24"/>
          <w:shd w:val="clear" w:color="auto" w:fill="FFFFFF"/>
          <w:lang w:val="id-ID"/>
        </w:rPr>
      </w:pPr>
      <w:r>
        <w:rPr>
          <w:i w:val="0"/>
          <w:color w:val="000000" w:themeColor="text1"/>
          <w:szCs w:val="24"/>
          <w:shd w:val="clear" w:color="auto" w:fill="FFFFFF"/>
          <w:lang w:val="id-ID"/>
        </w:rPr>
        <w:t xml:space="preserve">Model </w:t>
      </w:r>
      <w:r w:rsidRPr="00170BCC">
        <w:rPr>
          <w:color w:val="000000" w:themeColor="text1"/>
          <w:szCs w:val="24"/>
          <w:shd w:val="clear" w:color="auto" w:fill="FFFFFF"/>
          <w:lang w:val="id-ID"/>
        </w:rPr>
        <w:t>Prototype</w:t>
      </w:r>
      <w:r>
        <w:rPr>
          <w:i w:val="0"/>
          <w:color w:val="000000" w:themeColor="text1"/>
          <w:szCs w:val="24"/>
          <w:shd w:val="clear" w:color="auto" w:fill="FFFFFF"/>
          <w:lang w:val="id-ID"/>
        </w:rPr>
        <w:t xml:space="preserve"> digunakan untuk menggali spesifikasi kebutuhan pelanggan secara lebih detail tetapi beresiko tinggi terhadap membengkaknya biaya dan waktu proyek.</w:t>
      </w:r>
    </w:p>
    <w:p w14:paraId="19A37367" w14:textId="77777777" w:rsidR="006A1F64" w:rsidRDefault="006A1F64" w:rsidP="003E535F">
      <w:pPr>
        <w:pStyle w:val="guidelines"/>
        <w:numPr>
          <w:ilvl w:val="0"/>
          <w:numId w:val="6"/>
        </w:numPr>
        <w:rPr>
          <w:i w:val="0"/>
          <w:color w:val="000000" w:themeColor="text1"/>
          <w:szCs w:val="24"/>
          <w:shd w:val="clear" w:color="auto" w:fill="FFFFFF"/>
          <w:lang w:val="id-ID"/>
        </w:rPr>
      </w:pPr>
      <w:r>
        <w:rPr>
          <w:i w:val="0"/>
          <w:color w:val="000000" w:themeColor="text1"/>
          <w:szCs w:val="24"/>
          <w:shd w:val="clear" w:color="auto" w:fill="FFFFFF"/>
          <w:lang w:val="id-ID"/>
        </w:rPr>
        <w:t xml:space="preserve">Model </w:t>
      </w:r>
      <w:r w:rsidRPr="0023025E">
        <w:rPr>
          <w:color w:val="000000" w:themeColor="text1"/>
          <w:szCs w:val="24"/>
          <w:shd w:val="clear" w:color="auto" w:fill="FFFFFF"/>
          <w:lang w:val="id-ID"/>
        </w:rPr>
        <w:t>Rapid Application Development</w:t>
      </w:r>
      <w:r>
        <w:rPr>
          <w:i w:val="0"/>
          <w:color w:val="000000" w:themeColor="text1"/>
          <w:szCs w:val="24"/>
          <w:shd w:val="clear" w:color="auto" w:fill="FFFFFF"/>
          <w:lang w:val="id-ID"/>
        </w:rPr>
        <w:t xml:space="preserve"> (RAD) adalah model proses pengembangan perangkat lunak yang bersifat inkremental terutama untuk waktu pengerjaan yang pendek.</w:t>
      </w:r>
    </w:p>
    <w:p w14:paraId="2E8EFA28" w14:textId="77777777" w:rsidR="006A1F64" w:rsidRDefault="006A1F64" w:rsidP="003E535F">
      <w:pPr>
        <w:pStyle w:val="guidelines"/>
        <w:numPr>
          <w:ilvl w:val="0"/>
          <w:numId w:val="6"/>
        </w:numPr>
        <w:rPr>
          <w:i w:val="0"/>
          <w:color w:val="000000" w:themeColor="text1"/>
          <w:szCs w:val="24"/>
          <w:shd w:val="clear" w:color="auto" w:fill="FFFFFF"/>
          <w:lang w:val="id-ID"/>
        </w:rPr>
      </w:pPr>
      <w:r>
        <w:rPr>
          <w:i w:val="0"/>
          <w:color w:val="000000" w:themeColor="text1"/>
          <w:szCs w:val="24"/>
          <w:shd w:val="clear" w:color="auto" w:fill="FFFFFF"/>
          <w:lang w:val="id-ID"/>
        </w:rPr>
        <w:t xml:space="preserve">Model </w:t>
      </w:r>
      <w:r w:rsidRPr="00170BCC">
        <w:rPr>
          <w:color w:val="000000" w:themeColor="text1"/>
          <w:szCs w:val="24"/>
          <w:shd w:val="clear" w:color="auto" w:fill="FFFFFF"/>
          <w:lang w:val="id-ID"/>
        </w:rPr>
        <w:t>iteratif</w:t>
      </w:r>
      <w:r>
        <w:rPr>
          <w:i w:val="0"/>
          <w:color w:val="000000" w:themeColor="text1"/>
          <w:szCs w:val="24"/>
          <w:shd w:val="clear" w:color="auto" w:fill="FFFFFF"/>
          <w:lang w:val="id-ID"/>
        </w:rPr>
        <w:t xml:space="preserve"> merupakan gabungan dari model </w:t>
      </w:r>
      <w:r w:rsidRPr="00510246">
        <w:rPr>
          <w:color w:val="000000" w:themeColor="text1"/>
          <w:szCs w:val="24"/>
          <w:shd w:val="clear" w:color="auto" w:fill="FFFFFF"/>
          <w:lang w:val="id-ID"/>
        </w:rPr>
        <w:t xml:space="preserve">waterfall </w:t>
      </w:r>
      <w:r>
        <w:rPr>
          <w:i w:val="0"/>
          <w:color w:val="000000" w:themeColor="text1"/>
          <w:szCs w:val="24"/>
          <w:shd w:val="clear" w:color="auto" w:fill="FFFFFF"/>
          <w:lang w:val="id-ID"/>
        </w:rPr>
        <w:t>dan model prototipe. Model ini cocok digunakan pengembang dengan t</w:t>
      </w:r>
      <w:r w:rsidRPr="00510246">
        <w:rPr>
          <w:color w:val="000000" w:themeColor="text1"/>
          <w:szCs w:val="24"/>
          <w:shd w:val="clear" w:color="auto" w:fill="FFFFFF"/>
          <w:lang w:val="id-ID"/>
        </w:rPr>
        <w:t xml:space="preserve">urnover </w:t>
      </w:r>
      <w:r>
        <w:rPr>
          <w:i w:val="0"/>
          <w:color w:val="000000" w:themeColor="text1"/>
          <w:szCs w:val="24"/>
          <w:shd w:val="clear" w:color="auto" w:fill="FFFFFF"/>
          <w:lang w:val="id-ID"/>
        </w:rPr>
        <w:t>staf yang tinggi.</w:t>
      </w:r>
    </w:p>
    <w:p w14:paraId="3E1F8BCD" w14:textId="77777777" w:rsidR="006A1F64" w:rsidRDefault="006A1F64" w:rsidP="003E535F">
      <w:pPr>
        <w:pStyle w:val="guidelines"/>
        <w:numPr>
          <w:ilvl w:val="0"/>
          <w:numId w:val="6"/>
        </w:numPr>
        <w:rPr>
          <w:i w:val="0"/>
          <w:color w:val="000000" w:themeColor="text1"/>
          <w:szCs w:val="24"/>
          <w:shd w:val="clear" w:color="auto" w:fill="FFFFFF"/>
          <w:lang w:val="id-ID"/>
        </w:rPr>
      </w:pPr>
      <w:r>
        <w:rPr>
          <w:i w:val="0"/>
          <w:color w:val="000000" w:themeColor="text1"/>
          <w:szCs w:val="24"/>
          <w:shd w:val="clear" w:color="auto" w:fill="FFFFFF"/>
          <w:lang w:val="id-ID"/>
        </w:rPr>
        <w:t xml:space="preserve">Model </w:t>
      </w:r>
      <w:r w:rsidRPr="00170BCC">
        <w:rPr>
          <w:color w:val="000000" w:themeColor="text1"/>
          <w:szCs w:val="24"/>
          <w:shd w:val="clear" w:color="auto" w:fill="FFFFFF"/>
          <w:lang w:val="id-ID"/>
        </w:rPr>
        <w:t>spiral</w:t>
      </w:r>
      <w:r>
        <w:rPr>
          <w:i w:val="0"/>
          <w:color w:val="000000" w:themeColor="text1"/>
          <w:szCs w:val="24"/>
          <w:shd w:val="clear" w:color="auto" w:fill="FFFFFF"/>
          <w:lang w:val="id-ID"/>
        </w:rPr>
        <w:t xml:space="preserve"> menyediakan pengembangan dengan cara cepat dengan perangkat lunak yang memiliki versi yang terus bertambah fungsinya (</w:t>
      </w:r>
      <w:r w:rsidRPr="00510246">
        <w:rPr>
          <w:color w:val="000000" w:themeColor="text1"/>
          <w:szCs w:val="24"/>
          <w:shd w:val="clear" w:color="auto" w:fill="FFFFFF"/>
          <w:lang w:val="id-ID"/>
        </w:rPr>
        <w:t>increment</w:t>
      </w:r>
      <w:r>
        <w:rPr>
          <w:i w:val="0"/>
          <w:color w:val="000000" w:themeColor="text1"/>
          <w:szCs w:val="24"/>
          <w:shd w:val="clear" w:color="auto" w:fill="FFFFFF"/>
          <w:lang w:val="id-ID"/>
        </w:rPr>
        <w:t>).</w:t>
      </w:r>
    </w:p>
    <w:p w14:paraId="7DCA3123" w14:textId="3250896B" w:rsidR="00FD4544" w:rsidRDefault="006A1F64" w:rsidP="006C698F">
      <w:pPr>
        <w:pStyle w:val="guidelines"/>
        <w:ind w:firstLine="709"/>
        <w:rPr>
          <w:i w:val="0"/>
          <w:color w:val="000000" w:themeColor="text1"/>
          <w:szCs w:val="24"/>
          <w:shd w:val="clear" w:color="auto" w:fill="FFFFFF"/>
          <w:lang w:val="en-US"/>
        </w:rPr>
      </w:pPr>
      <w:r>
        <w:rPr>
          <w:i w:val="0"/>
          <w:color w:val="000000" w:themeColor="text1"/>
          <w:szCs w:val="24"/>
          <w:shd w:val="clear" w:color="auto" w:fill="FFFFFF"/>
          <w:lang w:val="id-ID"/>
        </w:rPr>
        <w:t>Dari beberapa model SDLC diatas tentu semuanya memiliki kelemahan dan kelebihan pada setiap model SDLC.</w:t>
      </w:r>
      <w:r w:rsidR="00D57EDA">
        <w:rPr>
          <w:i w:val="0"/>
          <w:color w:val="000000" w:themeColor="text1"/>
          <w:szCs w:val="24"/>
          <w:shd w:val="clear" w:color="auto" w:fill="FFFFFF"/>
          <w:lang w:val="id-ID"/>
        </w:rPr>
        <w:fldChar w:fldCharType="begin" w:fldLock="1"/>
      </w:r>
      <w:r w:rsidR="003D5150">
        <w:rPr>
          <w:i w:val="0"/>
          <w:color w:val="000000" w:themeColor="text1"/>
          <w:szCs w:val="24"/>
          <w:shd w:val="clear" w:color="auto" w:fill="FFFFFF"/>
          <w:lang w:val="id-ID"/>
        </w:rPr>
        <w:instrText>ADDIN CSL_CITATION {"citationItems":[{"id":"ITEM-1","itemData":{"author":[{"dropping-particle":"","family":"Rosa A.S","given":"M.Shalahuddin","non-dropping-particle":"","parse-names":false,"suffix":""}],"edition":"Edisi Revi","id":"ITEM-1","issued":{"date-parts":[["2019"]]},"number-of-pages":"26-28","publisher":"Informatika Bandung","publisher-place":"Bandung","title":"Rekayasa Perangkat Lunak Terstruktur dan Berorientasi Objek Edisi Revisi","type":"book"},"uris":["http://www.mendeley.com/documents/?uuid=f9aed036-d2ca-4c81-b943-5f01261c350d"]}],"mendeley":{"formattedCitation":"(Rosa A.S 2019)","plainTextFormattedCitation":"(Rosa A.S 2019)","previouslyFormattedCitation":"[20]"},"properties":{"noteIndex":0},"schema":"https://github.com/citation-style-language/schema/raw/master/csl-citation.json"}</w:instrText>
      </w:r>
      <w:r w:rsidR="00D57EDA">
        <w:rPr>
          <w:i w:val="0"/>
          <w:color w:val="000000" w:themeColor="text1"/>
          <w:szCs w:val="24"/>
          <w:shd w:val="clear" w:color="auto" w:fill="FFFFFF"/>
          <w:lang w:val="id-ID"/>
        </w:rPr>
        <w:fldChar w:fldCharType="separate"/>
      </w:r>
      <w:r w:rsidR="003D5150" w:rsidRPr="003D5150">
        <w:rPr>
          <w:i w:val="0"/>
          <w:noProof/>
          <w:color w:val="000000" w:themeColor="text1"/>
          <w:szCs w:val="24"/>
          <w:shd w:val="clear" w:color="auto" w:fill="FFFFFF"/>
          <w:lang w:val="id-ID"/>
        </w:rPr>
        <w:t>(Rosa A.S 2019)</w:t>
      </w:r>
      <w:r w:rsidR="00D57EDA">
        <w:rPr>
          <w:i w:val="0"/>
          <w:color w:val="000000" w:themeColor="text1"/>
          <w:szCs w:val="24"/>
          <w:shd w:val="clear" w:color="auto" w:fill="FFFFFF"/>
          <w:lang w:val="id-ID"/>
        </w:rPr>
        <w:fldChar w:fldCharType="end"/>
      </w:r>
      <w:r w:rsidR="00D57EDA">
        <w:rPr>
          <w:i w:val="0"/>
          <w:color w:val="000000" w:themeColor="text1"/>
          <w:szCs w:val="24"/>
          <w:shd w:val="clear" w:color="auto" w:fill="FFFFFF"/>
          <w:lang w:val="en-US"/>
        </w:rPr>
        <w:t xml:space="preserve"> </w:t>
      </w:r>
    </w:p>
    <w:p w14:paraId="696388E7" w14:textId="77777777" w:rsidR="006C698F" w:rsidRPr="00B545D0" w:rsidRDefault="006C698F" w:rsidP="006C698F">
      <w:pPr>
        <w:pStyle w:val="guidelines"/>
        <w:spacing w:line="480" w:lineRule="auto"/>
        <w:ind w:firstLine="709"/>
        <w:rPr>
          <w:i w:val="0"/>
          <w:color w:val="000000" w:themeColor="text1"/>
          <w:szCs w:val="24"/>
          <w:shd w:val="clear" w:color="auto" w:fill="FFFFFF"/>
          <w:lang w:val="en-US"/>
        </w:rPr>
      </w:pPr>
    </w:p>
    <w:p w14:paraId="6892F4BA" w14:textId="77777777" w:rsidR="006A1F64" w:rsidRPr="009774C5" w:rsidRDefault="006A1F64" w:rsidP="003048F6">
      <w:pPr>
        <w:pStyle w:val="Heading3"/>
        <w:spacing w:before="0" w:line="480" w:lineRule="auto"/>
        <w:rPr>
          <w:i/>
          <w:shd w:val="clear" w:color="auto" w:fill="FFFFFF"/>
        </w:rPr>
      </w:pPr>
      <w:bookmarkStart w:id="44" w:name="_Toc37242253"/>
      <w:bookmarkStart w:id="45" w:name="_Toc38981237"/>
      <w:bookmarkStart w:id="46" w:name="_Toc47457709"/>
      <w:bookmarkStart w:id="47" w:name="_Toc80226292"/>
      <w:r w:rsidRPr="009774C5">
        <w:rPr>
          <w:bCs/>
          <w:i/>
          <w:lang w:val="id-ID"/>
        </w:rPr>
        <w:t>Sublime Text</w:t>
      </w:r>
      <w:bookmarkEnd w:id="44"/>
      <w:bookmarkEnd w:id="45"/>
      <w:bookmarkEnd w:id="46"/>
      <w:bookmarkEnd w:id="47"/>
    </w:p>
    <w:p w14:paraId="11577226" w14:textId="454B1B4D" w:rsidR="00224D12" w:rsidRDefault="006A1F64" w:rsidP="00FD4544">
      <w:pPr>
        <w:pStyle w:val="guidelines"/>
        <w:ind w:firstLine="709"/>
        <w:rPr>
          <w:i w:val="0"/>
          <w:color w:val="000000" w:themeColor="text1"/>
          <w:szCs w:val="24"/>
          <w:shd w:val="clear" w:color="auto" w:fill="FFFFFF"/>
        </w:rPr>
      </w:pPr>
      <w:r w:rsidRPr="009774C5">
        <w:rPr>
          <w:iCs/>
          <w:color w:val="000000" w:themeColor="text1"/>
          <w:szCs w:val="24"/>
          <w:shd w:val="clear" w:color="auto" w:fill="FFFFFF"/>
        </w:rPr>
        <w:t>Sublime Text</w:t>
      </w:r>
      <w:r w:rsidRPr="00FA4E23">
        <w:rPr>
          <w:i w:val="0"/>
          <w:color w:val="000000" w:themeColor="text1"/>
          <w:szCs w:val="24"/>
          <w:shd w:val="clear" w:color="auto" w:fill="FFFFFF"/>
        </w:rPr>
        <w:t xml:space="preserve"> adalah aplik</w:t>
      </w:r>
      <w:r>
        <w:rPr>
          <w:i w:val="0"/>
          <w:color w:val="000000" w:themeColor="text1"/>
          <w:szCs w:val="24"/>
          <w:shd w:val="clear" w:color="auto" w:fill="FFFFFF"/>
        </w:rPr>
        <w:t xml:space="preserve">asi editor untuk kode dan teks </w:t>
      </w:r>
      <w:r w:rsidRPr="00FA4E23">
        <w:rPr>
          <w:i w:val="0"/>
          <w:color w:val="000000" w:themeColor="text1"/>
          <w:szCs w:val="24"/>
          <w:shd w:val="clear" w:color="auto" w:fill="FFFFFF"/>
        </w:rPr>
        <w:t xml:space="preserve">yang dapat berjalan diberbagai platform operating </w:t>
      </w:r>
      <w:r w:rsidRPr="009774C5">
        <w:rPr>
          <w:iCs/>
          <w:color w:val="000000" w:themeColor="text1"/>
          <w:szCs w:val="24"/>
          <w:shd w:val="clear" w:color="auto" w:fill="FFFFFF"/>
        </w:rPr>
        <w:t xml:space="preserve">system </w:t>
      </w:r>
      <w:r w:rsidRPr="00FA4E23">
        <w:rPr>
          <w:i w:val="0"/>
          <w:color w:val="000000" w:themeColor="text1"/>
          <w:szCs w:val="24"/>
          <w:shd w:val="clear" w:color="auto" w:fill="FFFFFF"/>
        </w:rPr>
        <w:t xml:space="preserve">dengan menggunakan teknologi Phyton </w:t>
      </w:r>
      <w:r>
        <w:rPr>
          <w:i w:val="0"/>
          <w:color w:val="000000" w:themeColor="text1"/>
          <w:szCs w:val="24"/>
          <w:shd w:val="clear" w:color="auto" w:fill="FFFFFF"/>
        </w:rPr>
        <w:t>API. Terciptanya aplikasi ini</w:t>
      </w:r>
      <w:r w:rsidRPr="00FA4E23">
        <w:rPr>
          <w:i w:val="0"/>
          <w:color w:val="000000" w:themeColor="text1"/>
          <w:szCs w:val="24"/>
          <w:shd w:val="clear" w:color="auto" w:fill="FFFFFF"/>
        </w:rPr>
        <w:t xml:space="preserve"> ter</w:t>
      </w:r>
      <w:r>
        <w:rPr>
          <w:i w:val="0"/>
          <w:color w:val="000000" w:themeColor="text1"/>
          <w:szCs w:val="24"/>
          <w:shd w:val="clear" w:color="auto" w:fill="FFFFFF"/>
        </w:rPr>
        <w:t>inspirasi dari aplikasi Vim,</w:t>
      </w:r>
      <w:r w:rsidRPr="00FA4E23">
        <w:rPr>
          <w:i w:val="0"/>
          <w:color w:val="000000" w:themeColor="text1"/>
          <w:szCs w:val="24"/>
          <w:shd w:val="clear" w:color="auto" w:fill="FFFFFF"/>
        </w:rPr>
        <w:t xml:space="preserve"> Apl</w:t>
      </w:r>
      <w:r>
        <w:rPr>
          <w:i w:val="0"/>
          <w:color w:val="000000" w:themeColor="text1"/>
          <w:szCs w:val="24"/>
          <w:shd w:val="clear" w:color="auto" w:fill="FFFFFF"/>
        </w:rPr>
        <w:t>ikasi ini sangatlah fleksib</w:t>
      </w:r>
      <w:r w:rsidR="009774C5">
        <w:rPr>
          <w:i w:val="0"/>
          <w:color w:val="000000" w:themeColor="text1"/>
          <w:szCs w:val="24"/>
          <w:shd w:val="clear" w:color="auto" w:fill="FFFFFF"/>
        </w:rPr>
        <w:t>le</w:t>
      </w:r>
      <w:r w:rsidRPr="00FA4E23">
        <w:rPr>
          <w:i w:val="0"/>
          <w:color w:val="000000" w:themeColor="text1"/>
          <w:szCs w:val="24"/>
          <w:shd w:val="clear" w:color="auto" w:fill="FFFFFF"/>
        </w:rPr>
        <w:t xml:space="preserve"> d</w:t>
      </w:r>
      <w:r>
        <w:rPr>
          <w:i w:val="0"/>
          <w:color w:val="000000" w:themeColor="text1"/>
          <w:szCs w:val="24"/>
          <w:shd w:val="clear" w:color="auto" w:fill="FFFFFF"/>
        </w:rPr>
        <w:t xml:space="preserve">an </w:t>
      </w:r>
      <w:r w:rsidRPr="009774C5">
        <w:rPr>
          <w:iCs/>
          <w:color w:val="000000" w:themeColor="text1"/>
          <w:szCs w:val="24"/>
          <w:shd w:val="clear" w:color="auto" w:fill="FFFFFF"/>
        </w:rPr>
        <w:t>powerfull</w:t>
      </w:r>
      <w:r>
        <w:rPr>
          <w:i w:val="0"/>
          <w:color w:val="000000" w:themeColor="text1"/>
          <w:szCs w:val="24"/>
          <w:shd w:val="clear" w:color="auto" w:fill="FFFFFF"/>
        </w:rPr>
        <w:t>. Fungsionalitas dari aplikasi ini dapat</w:t>
      </w:r>
      <w:r w:rsidRPr="00FA4E23">
        <w:rPr>
          <w:i w:val="0"/>
          <w:color w:val="000000" w:themeColor="text1"/>
          <w:szCs w:val="24"/>
          <w:shd w:val="clear" w:color="auto" w:fill="FFFFFF"/>
        </w:rPr>
        <w:t xml:space="preserve"> di</w:t>
      </w:r>
      <w:r>
        <w:rPr>
          <w:i w:val="0"/>
          <w:color w:val="000000" w:themeColor="text1"/>
          <w:szCs w:val="24"/>
          <w:shd w:val="clear" w:color="auto" w:fill="FFFFFF"/>
          <w:lang w:val="id-ID"/>
        </w:rPr>
        <w:t xml:space="preserve"> </w:t>
      </w:r>
      <w:r>
        <w:rPr>
          <w:i w:val="0"/>
          <w:color w:val="000000" w:themeColor="text1"/>
          <w:szCs w:val="24"/>
          <w:shd w:val="clear" w:color="auto" w:fill="FFFFFF"/>
        </w:rPr>
        <w:t xml:space="preserve">kembangkan dengan menggunakan </w:t>
      </w:r>
      <w:r w:rsidRPr="00756B08">
        <w:rPr>
          <w:color w:val="000000" w:themeColor="text1"/>
          <w:szCs w:val="24"/>
          <w:shd w:val="clear" w:color="auto" w:fill="FFFFFF"/>
        </w:rPr>
        <w:t>sublime-packages</w:t>
      </w:r>
      <w:r>
        <w:rPr>
          <w:i w:val="0"/>
          <w:color w:val="000000" w:themeColor="text1"/>
          <w:szCs w:val="24"/>
          <w:shd w:val="clear" w:color="auto" w:fill="FFFFFF"/>
        </w:rPr>
        <w:t xml:space="preserve">. </w:t>
      </w:r>
      <w:r w:rsidRPr="00756B08">
        <w:rPr>
          <w:color w:val="000000" w:themeColor="text1"/>
          <w:szCs w:val="24"/>
          <w:shd w:val="clear" w:color="auto" w:fill="FFFFFF"/>
        </w:rPr>
        <w:t>Sublime Text</w:t>
      </w:r>
      <w:r>
        <w:rPr>
          <w:i w:val="0"/>
          <w:color w:val="000000" w:themeColor="text1"/>
          <w:szCs w:val="24"/>
          <w:shd w:val="clear" w:color="auto" w:fill="FFFFFF"/>
        </w:rPr>
        <w:t xml:space="preserve"> bukanlah  aplikasi </w:t>
      </w:r>
      <w:r w:rsidRPr="00756B08">
        <w:rPr>
          <w:color w:val="000000" w:themeColor="text1"/>
          <w:szCs w:val="24"/>
          <w:shd w:val="clear" w:color="auto" w:fill="FFFFFF"/>
        </w:rPr>
        <w:t>open</w:t>
      </w:r>
      <w:r>
        <w:rPr>
          <w:color w:val="000000" w:themeColor="text1"/>
          <w:szCs w:val="24"/>
          <w:shd w:val="clear" w:color="auto" w:fill="FFFFFF"/>
          <w:lang w:val="id-ID"/>
        </w:rPr>
        <w:t xml:space="preserve"> </w:t>
      </w:r>
      <w:r w:rsidRPr="00756B08">
        <w:rPr>
          <w:color w:val="000000" w:themeColor="text1"/>
          <w:szCs w:val="24"/>
          <w:shd w:val="clear" w:color="auto" w:fill="FFFFFF"/>
        </w:rPr>
        <w:t xml:space="preserve">source </w:t>
      </w:r>
      <w:r w:rsidRPr="00FA4E23">
        <w:rPr>
          <w:i w:val="0"/>
          <w:color w:val="000000" w:themeColor="text1"/>
          <w:szCs w:val="24"/>
          <w:shd w:val="clear" w:color="auto" w:fill="FFFFFF"/>
        </w:rPr>
        <w:t>dan juga aplikasi yang dapat digunakan dan didapatkan secara gratis</w:t>
      </w:r>
      <w:r>
        <w:rPr>
          <w:i w:val="0"/>
          <w:color w:val="000000" w:themeColor="text1"/>
          <w:szCs w:val="24"/>
          <w:shd w:val="clear" w:color="auto" w:fill="FFFFFF"/>
        </w:rPr>
        <w:t>,  akan tetapi beberapa fitur</w:t>
      </w:r>
      <w:r w:rsidRPr="00FA4E23">
        <w:rPr>
          <w:i w:val="0"/>
          <w:color w:val="000000" w:themeColor="text1"/>
          <w:szCs w:val="24"/>
          <w:shd w:val="clear" w:color="auto" w:fill="FFFFFF"/>
        </w:rPr>
        <w:t xml:space="preserve"> pengemb</w:t>
      </w:r>
      <w:r>
        <w:rPr>
          <w:i w:val="0"/>
          <w:color w:val="000000" w:themeColor="text1"/>
          <w:szCs w:val="24"/>
          <w:shd w:val="clear" w:color="auto" w:fill="FFFFFF"/>
        </w:rPr>
        <w:t>angan</w:t>
      </w:r>
      <w:r w:rsidRPr="00FA4E23">
        <w:rPr>
          <w:i w:val="0"/>
          <w:color w:val="000000" w:themeColor="text1"/>
          <w:szCs w:val="24"/>
          <w:shd w:val="clear" w:color="auto" w:fill="FFFFFF"/>
        </w:rPr>
        <w:t xml:space="preserve"> fungsionalitas  (</w:t>
      </w:r>
      <w:r w:rsidRPr="00756B08">
        <w:rPr>
          <w:color w:val="000000" w:themeColor="text1"/>
          <w:szCs w:val="24"/>
          <w:shd w:val="clear" w:color="auto" w:fill="FFFFFF"/>
        </w:rPr>
        <w:t>packages</w:t>
      </w:r>
      <w:r w:rsidRPr="00FA4E23">
        <w:rPr>
          <w:i w:val="0"/>
          <w:color w:val="000000" w:themeColor="text1"/>
          <w:szCs w:val="24"/>
          <w:shd w:val="clear" w:color="auto" w:fill="FFFFFF"/>
        </w:rPr>
        <w:t>)  dari  aplikasi  ini merupakan hasil dari temuan dan  mendapat dukungan  penuh da</w:t>
      </w:r>
      <w:r>
        <w:rPr>
          <w:i w:val="0"/>
          <w:color w:val="000000" w:themeColor="text1"/>
          <w:szCs w:val="24"/>
          <w:shd w:val="clear" w:color="auto" w:fill="FFFFFF"/>
        </w:rPr>
        <w:t>ri  komunitas serta memiliki li</w:t>
      </w:r>
      <w:r w:rsidRPr="00FA4E23">
        <w:rPr>
          <w:i w:val="0"/>
          <w:color w:val="000000" w:themeColor="text1"/>
          <w:szCs w:val="24"/>
          <w:shd w:val="clear" w:color="auto" w:fill="FFFFFF"/>
        </w:rPr>
        <w:t>sensi aplikasi gratis</w:t>
      </w:r>
      <w:r w:rsidRPr="009774C5">
        <w:rPr>
          <w:iCs/>
          <w:color w:val="000000" w:themeColor="text1"/>
          <w:szCs w:val="24"/>
          <w:shd w:val="clear" w:color="auto" w:fill="FFFFFF"/>
        </w:rPr>
        <w:t>.</w:t>
      </w:r>
      <w:r w:rsidR="009774C5" w:rsidRPr="009774C5">
        <w:rPr>
          <w:iCs/>
          <w:color w:val="000000" w:themeColor="text1"/>
          <w:szCs w:val="24"/>
          <w:shd w:val="clear" w:color="auto" w:fill="FFFFFF"/>
        </w:rPr>
        <w:t xml:space="preserve"> </w:t>
      </w:r>
      <w:r w:rsidRPr="009774C5">
        <w:rPr>
          <w:iCs/>
          <w:color w:val="000000" w:themeColor="text1"/>
          <w:szCs w:val="24"/>
          <w:shd w:val="clear" w:color="auto" w:fill="FFFFFF"/>
        </w:rPr>
        <w:t>Sublime  Text</w:t>
      </w:r>
      <w:r w:rsidRPr="00FA4E23">
        <w:rPr>
          <w:i w:val="0"/>
          <w:color w:val="000000" w:themeColor="text1"/>
          <w:szCs w:val="24"/>
          <w:shd w:val="clear" w:color="auto" w:fill="FFFFFF"/>
        </w:rPr>
        <w:t xml:space="preserve">  mendukung  berbagai  bahasa  pemrograman  dan  mampu menyajikan fitur  </w:t>
      </w:r>
      <w:r w:rsidRPr="00F85698">
        <w:rPr>
          <w:color w:val="000000" w:themeColor="text1"/>
          <w:szCs w:val="24"/>
          <w:shd w:val="clear" w:color="auto" w:fill="FFFFFF"/>
        </w:rPr>
        <w:t>syntax  highlight</w:t>
      </w:r>
      <w:r w:rsidRPr="00FA4E23">
        <w:rPr>
          <w:i w:val="0"/>
          <w:color w:val="000000" w:themeColor="text1"/>
          <w:szCs w:val="24"/>
          <w:shd w:val="clear" w:color="auto" w:fill="FFFFFF"/>
        </w:rPr>
        <w:t xml:space="preserve">  </w:t>
      </w:r>
      <w:r>
        <w:rPr>
          <w:i w:val="0"/>
          <w:color w:val="000000" w:themeColor="text1"/>
          <w:szCs w:val="24"/>
          <w:shd w:val="clear" w:color="auto" w:fill="FFFFFF"/>
        </w:rPr>
        <w:t xml:space="preserve">hampir di semua </w:t>
      </w:r>
      <w:r>
        <w:rPr>
          <w:i w:val="0"/>
          <w:color w:val="000000" w:themeColor="text1"/>
          <w:szCs w:val="24"/>
          <w:shd w:val="clear" w:color="auto" w:fill="FFFFFF"/>
        </w:rPr>
        <w:lastRenderedPageBreak/>
        <w:t>bahasa pemrogra</w:t>
      </w:r>
      <w:r w:rsidRPr="00FA4E23">
        <w:rPr>
          <w:i w:val="0"/>
          <w:color w:val="000000" w:themeColor="text1"/>
          <w:szCs w:val="24"/>
          <w:shd w:val="clear" w:color="auto" w:fill="FFFFFF"/>
        </w:rPr>
        <w:t xml:space="preserve">man yang didukung  ataupun  dikembangkan  oleh  komunitas  seperti;  C,  C++,  C#,  CSS,  D, Dylan,  Erlang,  HTML,  Groovy,  Haskell,  Java,  JavaScript,  LaTeX,  Lisp,  Lua, Markdown, MATLAB, OCaml, Perl, PHP, Python, R,  Ruby, SQL, TCL, Textile and  XML.  Biasanya  bagi  bahasa  pemrograman  yang  didukung  ataupun  belum terdukung  secara  </w:t>
      </w:r>
      <w:r w:rsidRPr="009774C5">
        <w:rPr>
          <w:iCs/>
          <w:color w:val="000000" w:themeColor="text1"/>
          <w:szCs w:val="24"/>
          <w:shd w:val="clear" w:color="auto" w:fill="FFFFFF"/>
        </w:rPr>
        <w:t>default</w:t>
      </w:r>
      <w:r w:rsidRPr="00FA4E23">
        <w:rPr>
          <w:i w:val="0"/>
          <w:color w:val="000000" w:themeColor="text1"/>
          <w:szCs w:val="24"/>
          <w:shd w:val="clear" w:color="auto" w:fill="FFFFFF"/>
        </w:rPr>
        <w:t xml:space="preserve">  dapat  lebih  dimaksimalkan  atau  didukung dengan menggunakan </w:t>
      </w:r>
      <w:r w:rsidRPr="00F85698">
        <w:rPr>
          <w:color w:val="000000" w:themeColor="text1"/>
          <w:szCs w:val="24"/>
          <w:shd w:val="clear" w:color="auto" w:fill="FFFFFF"/>
        </w:rPr>
        <w:t>add-ons</w:t>
      </w:r>
      <w:r w:rsidRPr="00FA4E23">
        <w:rPr>
          <w:i w:val="0"/>
          <w:color w:val="000000" w:themeColor="text1"/>
          <w:szCs w:val="24"/>
          <w:shd w:val="clear" w:color="auto" w:fill="FFFFFF"/>
        </w:rPr>
        <w:t xml:space="preserve"> yang bisa di</w:t>
      </w:r>
      <w:r>
        <w:rPr>
          <w:i w:val="0"/>
          <w:color w:val="000000" w:themeColor="text1"/>
          <w:szCs w:val="24"/>
          <w:shd w:val="clear" w:color="auto" w:fill="FFFFFF"/>
          <w:lang w:val="id-ID"/>
        </w:rPr>
        <w:t xml:space="preserve"> </w:t>
      </w:r>
      <w:r w:rsidRPr="00AA7744">
        <w:rPr>
          <w:color w:val="000000" w:themeColor="text1"/>
          <w:szCs w:val="24"/>
          <w:shd w:val="clear" w:color="auto" w:fill="FFFFFF"/>
        </w:rPr>
        <w:t>download</w:t>
      </w:r>
      <w:r>
        <w:rPr>
          <w:i w:val="0"/>
          <w:color w:val="000000" w:themeColor="text1"/>
          <w:szCs w:val="24"/>
          <w:shd w:val="clear" w:color="auto" w:fill="FFFFFF"/>
        </w:rPr>
        <w:t xml:space="preserve"> sesuai kebutuhan user.</w:t>
      </w:r>
      <w:r w:rsidR="009B27AE">
        <w:rPr>
          <w:i w:val="0"/>
          <w:color w:val="000000" w:themeColor="text1"/>
          <w:szCs w:val="24"/>
          <w:shd w:val="clear" w:color="auto" w:fill="FFFFFF"/>
        </w:rPr>
        <w:fldChar w:fldCharType="begin" w:fldLock="1"/>
      </w:r>
      <w:r w:rsidR="003D5150">
        <w:rPr>
          <w:i w:val="0"/>
          <w:color w:val="000000" w:themeColor="text1"/>
          <w:szCs w:val="24"/>
          <w:shd w:val="clear" w:color="auto" w:fill="FFFFFF"/>
        </w:rPr>
        <w:instrText>ADDIN CSL_CITATION {"citationItems":[{"id":"ITEM-1","itemData":{"URL":"https://hasantarmizi.blogspot.com/2017/04/pengertian-sublime-text.html?m=1","accessed":{"date-parts":[["2021","4","21"]]},"author":[{"dropping-particle":"","family":"Hasantirmizi","given":"","non-dropping-particle":"","parse-names":false,"suffix":""}],"container-title":"hasantirmizi.blogspot.com","id":"ITEM-1","issued":{"date-parts":[["2017"]]},"title":"Pengertian Sublime Text","type":"webpage"},"uris":["http://www.mendeley.com/documents/?uuid=c21cd824-a17e-4f15-9b36-1ea02a0fd55e"]}],"mendeley":{"formattedCitation":"(Hasantirmizi 2017)","plainTextFormattedCitation":"(Hasantirmizi 2017)","previouslyFormattedCitation":"[21]"},"properties":{"noteIndex":0},"schema":"https://github.com/citation-style-language/schema/raw/master/csl-citation.json"}</w:instrText>
      </w:r>
      <w:r w:rsidR="009B27AE">
        <w:rPr>
          <w:i w:val="0"/>
          <w:color w:val="000000" w:themeColor="text1"/>
          <w:szCs w:val="24"/>
          <w:shd w:val="clear" w:color="auto" w:fill="FFFFFF"/>
        </w:rPr>
        <w:fldChar w:fldCharType="separate"/>
      </w:r>
      <w:r w:rsidR="003D5150" w:rsidRPr="003D5150">
        <w:rPr>
          <w:i w:val="0"/>
          <w:noProof/>
          <w:color w:val="000000" w:themeColor="text1"/>
          <w:szCs w:val="24"/>
          <w:shd w:val="clear" w:color="auto" w:fill="FFFFFF"/>
        </w:rPr>
        <w:t>(Hasantirmizi 2017)</w:t>
      </w:r>
      <w:r w:rsidR="009B27AE">
        <w:rPr>
          <w:i w:val="0"/>
          <w:color w:val="000000" w:themeColor="text1"/>
          <w:szCs w:val="24"/>
          <w:shd w:val="clear" w:color="auto" w:fill="FFFFFF"/>
        </w:rPr>
        <w:fldChar w:fldCharType="end"/>
      </w:r>
    </w:p>
    <w:p w14:paraId="385306EE" w14:textId="77777777" w:rsidR="00FD4544" w:rsidRDefault="00FD4544" w:rsidP="00FD4544">
      <w:pPr>
        <w:pStyle w:val="guidelines"/>
        <w:spacing w:line="480" w:lineRule="auto"/>
        <w:ind w:firstLine="709"/>
        <w:rPr>
          <w:i w:val="0"/>
          <w:color w:val="000000" w:themeColor="text1"/>
          <w:szCs w:val="24"/>
          <w:shd w:val="clear" w:color="auto" w:fill="FFFFFF"/>
        </w:rPr>
      </w:pPr>
    </w:p>
    <w:p w14:paraId="4C950681" w14:textId="77777777" w:rsidR="00476174" w:rsidRPr="009C37F5" w:rsidRDefault="00476174" w:rsidP="009C37F5">
      <w:pPr>
        <w:pStyle w:val="Heading3"/>
        <w:spacing w:before="0" w:line="480" w:lineRule="auto"/>
        <w:rPr>
          <w:b w:val="0"/>
          <w:i/>
          <w:iCs/>
          <w:shd w:val="clear" w:color="auto" w:fill="FFFFFF"/>
          <w:lang w:val="id-ID"/>
        </w:rPr>
      </w:pPr>
      <w:bookmarkStart w:id="48" w:name="_Toc80226293"/>
      <w:bookmarkStart w:id="49" w:name="_Toc37242254"/>
      <w:bookmarkStart w:id="50" w:name="_Toc38981238"/>
      <w:bookmarkStart w:id="51" w:name="_Toc47457710"/>
      <w:r w:rsidRPr="009C37F5">
        <w:rPr>
          <w:i/>
          <w:iCs/>
          <w:shd w:val="clear" w:color="auto" w:fill="FFFFFF"/>
        </w:rPr>
        <w:t>Website</w:t>
      </w:r>
      <w:bookmarkEnd w:id="48"/>
    </w:p>
    <w:p w14:paraId="6D9E39C4" w14:textId="791E8054" w:rsidR="00AE5B3F" w:rsidRDefault="00AE5B3F" w:rsidP="00476174">
      <w:pPr>
        <w:pStyle w:val="guidelines"/>
        <w:ind w:firstLine="709"/>
        <w:rPr>
          <w:i w:val="0"/>
          <w:iCs/>
        </w:rPr>
      </w:pPr>
      <w:r>
        <w:rPr>
          <w:i w:val="0"/>
          <w:iCs/>
        </w:rPr>
        <w:t xml:space="preserve">Secara terminologi, </w:t>
      </w:r>
      <w:r w:rsidRPr="00AE5B3F">
        <w:t>Website</w:t>
      </w:r>
      <w:r>
        <w:rPr>
          <w:i w:val="0"/>
          <w:iCs/>
        </w:rPr>
        <w:t xml:space="preserve"> adalah kumpulan dari halaman-halaman situs, yang biasanya terangkum dalam sebuah domain atau subdomain tempatnya berada didalam WWW pada internet.</w:t>
      </w:r>
    </w:p>
    <w:p w14:paraId="7B1CB090" w14:textId="65FE7368" w:rsidR="00B113AD" w:rsidRDefault="00AE5B3F" w:rsidP="00476174">
      <w:pPr>
        <w:pStyle w:val="guidelines"/>
        <w:ind w:firstLine="709"/>
        <w:rPr>
          <w:i w:val="0"/>
          <w:iCs/>
        </w:rPr>
      </w:pPr>
      <w:r>
        <w:rPr>
          <w:i w:val="0"/>
          <w:iCs/>
        </w:rPr>
        <w:t xml:space="preserve">Menurut Rohi Abdullah, </w:t>
      </w:r>
      <w:r w:rsidR="00B113AD" w:rsidRPr="00AE5B3F">
        <w:t>Website</w:t>
      </w:r>
      <w:r w:rsidR="00B113AD" w:rsidRPr="00B113AD">
        <w:rPr>
          <w:i w:val="0"/>
          <w:iCs/>
        </w:rPr>
        <w:t xml:space="preserve"> adalah </w:t>
      </w:r>
      <w:r w:rsidR="006C698F">
        <w:rPr>
          <w:i w:val="0"/>
          <w:iCs/>
        </w:rPr>
        <w:t>se</w:t>
      </w:r>
      <w:r w:rsidR="00B113AD" w:rsidRPr="00B113AD">
        <w:rPr>
          <w:i w:val="0"/>
          <w:iCs/>
        </w:rPr>
        <w:t xml:space="preserve">kumpulan </w:t>
      </w:r>
      <w:r w:rsidR="006C698F">
        <w:rPr>
          <w:i w:val="0"/>
          <w:iCs/>
        </w:rPr>
        <w:t>halaman</w:t>
      </w:r>
      <w:r w:rsidR="00B113AD" w:rsidRPr="00B113AD">
        <w:rPr>
          <w:i w:val="0"/>
          <w:iCs/>
        </w:rPr>
        <w:t xml:space="preserve"> yang </w:t>
      </w:r>
      <w:r w:rsidR="006C698F">
        <w:rPr>
          <w:i w:val="0"/>
          <w:iCs/>
        </w:rPr>
        <w:t xml:space="preserve">terdiri dari beberapa laman yang berisi informasi </w:t>
      </w:r>
      <w:r>
        <w:rPr>
          <w:i w:val="0"/>
          <w:iCs/>
        </w:rPr>
        <w:t>dalam bentuk data digital, baik berupa teks, gambar, video, audio, dan animasi lainnya yang disediakan melalui jalur koneksi internet. Lebih jelasnya, website merupakan halaman-halaman yang berisi informasi yang dapat diakses oleh browser dan mampu memberikan informasi yang berguna bagi para pengaksesnya.</w:t>
      </w:r>
    </w:p>
    <w:p w14:paraId="05E2FFDE" w14:textId="77777777" w:rsidR="00B113AD" w:rsidRDefault="00B113AD" w:rsidP="00476174">
      <w:pPr>
        <w:pStyle w:val="guidelines"/>
        <w:ind w:firstLine="709"/>
        <w:rPr>
          <w:i w:val="0"/>
          <w:iCs/>
        </w:rPr>
      </w:pPr>
      <w:r>
        <w:rPr>
          <w:i w:val="0"/>
          <w:iCs/>
        </w:rPr>
        <w:t xml:space="preserve">Menurut Arief, </w:t>
      </w:r>
      <w:r>
        <w:t xml:space="preserve">Website </w:t>
      </w:r>
      <w:r>
        <w:rPr>
          <w:i w:val="0"/>
          <w:iCs/>
        </w:rPr>
        <w:t>adalah salah satu aplikasi yang berisikan dokumen-dokumen ultimedia (teks, gambar, suara, animasi, video) di dalamnya yang menggunakan protokol HTTP (</w:t>
      </w:r>
      <w:r>
        <w:t>hypertext tranfer protocol</w:t>
      </w:r>
      <w:r>
        <w:rPr>
          <w:i w:val="0"/>
          <w:iCs/>
        </w:rPr>
        <w:t xml:space="preserve">) dan untuk mengaksesnya menggunakan perangkat lunak disebut </w:t>
      </w:r>
      <w:r>
        <w:t>browser</w:t>
      </w:r>
      <w:r>
        <w:rPr>
          <w:i w:val="0"/>
          <w:iCs/>
        </w:rPr>
        <w:t>.</w:t>
      </w:r>
    </w:p>
    <w:p w14:paraId="0C275EE1" w14:textId="1B0C512A" w:rsidR="00476174" w:rsidRDefault="00AE5B3F" w:rsidP="00366EDF">
      <w:pPr>
        <w:pStyle w:val="guidelines"/>
        <w:ind w:firstLine="709"/>
        <w:rPr>
          <w:i w:val="0"/>
          <w:iCs/>
        </w:rPr>
      </w:pPr>
      <w:r>
        <w:rPr>
          <w:i w:val="0"/>
          <w:iCs/>
        </w:rPr>
        <w:t xml:space="preserve">Berdasarkan beberapa pendapat diatas dapat disimpulkan, </w:t>
      </w:r>
      <w:r>
        <w:t xml:space="preserve">website </w:t>
      </w:r>
      <w:r>
        <w:rPr>
          <w:i w:val="0"/>
          <w:iCs/>
        </w:rPr>
        <w:t>adalah suatu tempat di internet yang menyajikan informasi dengan format-format seperti teks, gambar, animasi, suara dan video.</w:t>
      </w:r>
      <w:r w:rsidR="00B113AD" w:rsidRPr="00B113AD">
        <w:rPr>
          <w:i w:val="0"/>
          <w:iCs/>
        </w:rPr>
        <w:t xml:space="preserve"> </w:t>
      </w:r>
      <w:r w:rsidR="00476174" w:rsidRPr="00BC7152">
        <w:rPr>
          <w:i w:val="0"/>
          <w:iCs/>
        </w:rPr>
        <w:t>Secara garis besar, website bisa digolongkan menjadi 2 bagian yaitu:</w:t>
      </w:r>
    </w:p>
    <w:p w14:paraId="5D6F934F" w14:textId="77777777" w:rsidR="00476174" w:rsidRPr="00BC7152" w:rsidRDefault="00476174" w:rsidP="003E535F">
      <w:pPr>
        <w:pStyle w:val="guidelines"/>
        <w:numPr>
          <w:ilvl w:val="0"/>
          <w:numId w:val="11"/>
        </w:numPr>
        <w:rPr>
          <w:b/>
          <w:i w:val="0"/>
          <w:iCs/>
          <w:color w:val="000000" w:themeColor="text1"/>
          <w:szCs w:val="24"/>
          <w:shd w:val="clear" w:color="auto" w:fill="FFFFFF"/>
          <w:lang w:val="id-ID"/>
        </w:rPr>
      </w:pPr>
      <w:r w:rsidRPr="00BC7152">
        <w:rPr>
          <w:b/>
          <w:color w:val="000000" w:themeColor="text1"/>
          <w:szCs w:val="24"/>
          <w:shd w:val="clear" w:color="auto" w:fill="FFFFFF"/>
          <w:lang w:val="en-US"/>
        </w:rPr>
        <w:t>Website</w:t>
      </w:r>
      <w:r>
        <w:rPr>
          <w:b/>
          <w:i w:val="0"/>
          <w:iCs/>
          <w:color w:val="000000" w:themeColor="text1"/>
          <w:szCs w:val="24"/>
          <w:shd w:val="clear" w:color="auto" w:fill="FFFFFF"/>
          <w:lang w:val="en-US"/>
        </w:rPr>
        <w:t xml:space="preserve"> Statis</w:t>
      </w:r>
    </w:p>
    <w:p w14:paraId="127CB3DE" w14:textId="1ED14902" w:rsidR="00362D07" w:rsidRPr="009C37F5" w:rsidRDefault="004A572F" w:rsidP="009C37F5">
      <w:pPr>
        <w:pStyle w:val="guidelines"/>
        <w:ind w:left="720" w:firstLine="720"/>
        <w:rPr>
          <w:i w:val="0"/>
          <w:iCs/>
        </w:rPr>
      </w:pPr>
      <w:r w:rsidRPr="004A572F">
        <w:rPr>
          <w:i w:val="0"/>
          <w:iCs/>
        </w:rPr>
        <w:t xml:space="preserve">Web statis adalah web yang isinya atau content tidak berubah-ubah. Maksudnya adalah isi dari dokumen web tersebut tidak dapat diubah secara cepat dan mudah. Ini karena teknologi yang digunakan untuk membuat dokumen web ini tidak memungkinkan dilakukan perubahan isi atau data. Teknologi yang digunakan untuk web statis adalah jenis client side scripting </w:t>
      </w:r>
      <w:r w:rsidRPr="004A572F">
        <w:rPr>
          <w:i w:val="0"/>
          <w:iCs/>
        </w:rPr>
        <w:lastRenderedPageBreak/>
        <w:t xml:space="preserve">seperti HTML, </w:t>
      </w:r>
      <w:r w:rsidRPr="009774C5">
        <w:t>Cascading Style Sheet</w:t>
      </w:r>
      <w:r w:rsidRPr="004A572F">
        <w:rPr>
          <w:i w:val="0"/>
          <w:iCs/>
        </w:rPr>
        <w:t xml:space="preserve"> (CSS). Perubahan isi atau data halaman web statis hanya dapat dilakukan dengan cara mengubah langsung isinya pada file mentah web tersebut.</w:t>
      </w:r>
    </w:p>
    <w:p w14:paraId="0B5FC100" w14:textId="77777777" w:rsidR="00476174" w:rsidRPr="00BC7152" w:rsidRDefault="00476174" w:rsidP="003E535F">
      <w:pPr>
        <w:pStyle w:val="guidelines"/>
        <w:numPr>
          <w:ilvl w:val="0"/>
          <w:numId w:val="11"/>
        </w:numPr>
        <w:rPr>
          <w:b/>
          <w:i w:val="0"/>
          <w:iCs/>
          <w:color w:val="000000" w:themeColor="text1"/>
          <w:szCs w:val="24"/>
          <w:shd w:val="clear" w:color="auto" w:fill="FFFFFF"/>
          <w:lang w:val="id-ID"/>
        </w:rPr>
      </w:pPr>
      <w:r w:rsidRPr="00BC7152">
        <w:rPr>
          <w:b/>
          <w:color w:val="000000" w:themeColor="text1"/>
          <w:szCs w:val="24"/>
          <w:shd w:val="clear" w:color="auto" w:fill="FFFFFF"/>
          <w:lang w:val="en-US"/>
        </w:rPr>
        <w:t>Website</w:t>
      </w:r>
      <w:r>
        <w:rPr>
          <w:b/>
          <w:i w:val="0"/>
          <w:iCs/>
          <w:color w:val="000000" w:themeColor="text1"/>
          <w:szCs w:val="24"/>
          <w:shd w:val="clear" w:color="auto" w:fill="FFFFFF"/>
          <w:lang w:val="en-US"/>
        </w:rPr>
        <w:t xml:space="preserve"> Dinamis</w:t>
      </w:r>
    </w:p>
    <w:p w14:paraId="737BCF59" w14:textId="5FE57FD7" w:rsidR="00476174" w:rsidRPr="004A572F" w:rsidRDefault="004A572F" w:rsidP="00476174">
      <w:pPr>
        <w:pStyle w:val="guidelines"/>
        <w:ind w:left="720" w:firstLine="720"/>
        <w:rPr>
          <w:i w:val="0"/>
          <w:iCs/>
        </w:rPr>
      </w:pPr>
      <w:r w:rsidRPr="004A572F">
        <w:rPr>
          <w:i w:val="0"/>
          <w:iCs/>
        </w:rPr>
        <w:t xml:space="preserve">Web dinamis adalah jenis web yang content atau isinya dapat berubah-ubah setiap </w:t>
      </w:r>
      <w:r w:rsidR="006C698F">
        <w:rPr>
          <w:i w:val="0"/>
          <w:iCs/>
        </w:rPr>
        <w:t xml:space="preserve">waktu melalui halaman admin tanpa harus mengubah file mentah atau dikenal dengan istilah bongkar script/koding. Suatu web yang banyak menampilkan animasi flash belum tentu termasuk web dinamis dibuat dengan penyimpanan data pada </w:t>
      </w:r>
      <w:r w:rsidR="006C698F" w:rsidRPr="009774C5">
        <w:t>database</w:t>
      </w:r>
      <w:r w:rsidR="006C698F">
        <w:rPr>
          <w:i w:val="0"/>
          <w:iCs/>
        </w:rPr>
        <w:t>, seperti MySQL</w:t>
      </w:r>
      <w:r w:rsidR="00AE5B3F">
        <w:rPr>
          <w:i w:val="0"/>
          <w:iCs/>
        </w:rPr>
        <w:t>.</w:t>
      </w:r>
      <w:r w:rsidR="00036BE7">
        <w:rPr>
          <w:i w:val="0"/>
          <w:iCs/>
        </w:rPr>
        <w:fldChar w:fldCharType="begin" w:fldLock="1"/>
      </w:r>
      <w:r w:rsidR="003D5150">
        <w:rPr>
          <w:i w:val="0"/>
          <w:iCs/>
        </w:rPr>
        <w:instrText>ADDIN CSL_CITATION {"citationItems":[{"id":"ITEM-1","itemData":{"ISBN":"9786230012716","author":[{"dropping-particle":"","family":"Sa''ad","given":"muhammad ibnu","non-dropping-particle":"","parse-names":false,"suffix":""}],"editor":[{"dropping-particle":"","family":"Sa'ad","given":"Muhammad Ibnu","non-dropping-particle":"","parse-names":false,"suffix":""}],"id":"ITEM-1","issued":{"date-parts":[["2020"]]},"publisher":"PT elex media komputindo","publisher-place":"Jakarta","title":"otodidak web programing membuat website edutainment","type":"book"},"uris":["http://www.mendeley.com/documents/?uuid=b58256b1-fcb5-4bab-bc24-770adcf5b8d7"]}],"mendeley":{"formattedCitation":"(Sa’’ad 2020)","plainTextFormattedCitation":"(Sa’’ad 2020)","previouslyFormattedCitation":"[22]"},"properties":{"noteIndex":0},"schema":"https://github.com/citation-style-language/schema/raw/master/csl-citation.json"}</w:instrText>
      </w:r>
      <w:r w:rsidR="00036BE7">
        <w:rPr>
          <w:i w:val="0"/>
          <w:iCs/>
        </w:rPr>
        <w:fldChar w:fldCharType="separate"/>
      </w:r>
      <w:r w:rsidR="003D5150" w:rsidRPr="003D5150">
        <w:rPr>
          <w:i w:val="0"/>
          <w:iCs/>
          <w:noProof/>
        </w:rPr>
        <w:t>(Sa’’ad 2020)</w:t>
      </w:r>
      <w:r w:rsidR="00036BE7">
        <w:rPr>
          <w:i w:val="0"/>
          <w:iCs/>
        </w:rPr>
        <w:fldChar w:fldCharType="end"/>
      </w:r>
    </w:p>
    <w:p w14:paraId="49E76185" w14:textId="77777777" w:rsidR="00476174" w:rsidRDefault="00476174" w:rsidP="00B545D0">
      <w:pPr>
        <w:pStyle w:val="guidelines"/>
        <w:spacing w:line="480" w:lineRule="auto"/>
        <w:ind w:left="709"/>
        <w:outlineLvl w:val="2"/>
        <w:rPr>
          <w:b/>
          <w:i w:val="0"/>
          <w:color w:val="000000" w:themeColor="text1"/>
          <w:szCs w:val="24"/>
          <w:shd w:val="clear" w:color="auto" w:fill="FFFFFF"/>
          <w:lang w:val="id-ID"/>
        </w:rPr>
      </w:pPr>
    </w:p>
    <w:p w14:paraId="7DA0DF92" w14:textId="1A019615" w:rsidR="006A1F64" w:rsidRPr="004B28E2" w:rsidRDefault="006A1F64" w:rsidP="009C37F5">
      <w:pPr>
        <w:pStyle w:val="Heading3"/>
        <w:spacing w:before="0" w:line="480" w:lineRule="auto"/>
        <w:rPr>
          <w:b w:val="0"/>
          <w:i/>
          <w:shd w:val="clear" w:color="auto" w:fill="FFFFFF"/>
          <w:lang w:val="id-ID"/>
        </w:rPr>
      </w:pPr>
      <w:bookmarkStart w:id="52" w:name="_Toc80226294"/>
      <w:r w:rsidRPr="003E4836">
        <w:rPr>
          <w:shd w:val="clear" w:color="auto" w:fill="FFFFFF"/>
          <w:lang w:val="id-ID"/>
        </w:rPr>
        <w:t>Web Browser</w:t>
      </w:r>
      <w:bookmarkEnd w:id="49"/>
      <w:bookmarkEnd w:id="50"/>
      <w:bookmarkEnd w:id="51"/>
      <w:bookmarkEnd w:id="52"/>
    </w:p>
    <w:p w14:paraId="24F2D21B" w14:textId="28601ED5" w:rsidR="0024709C" w:rsidRDefault="006A1F64" w:rsidP="00862FED">
      <w:pPr>
        <w:pStyle w:val="guidelines"/>
        <w:ind w:firstLine="709"/>
        <w:rPr>
          <w:i w:val="0"/>
          <w:iCs/>
          <w:color w:val="000000" w:themeColor="text1"/>
          <w:szCs w:val="24"/>
          <w:shd w:val="clear" w:color="auto" w:fill="FFFFFF"/>
          <w:lang w:val="en-US"/>
        </w:rPr>
      </w:pPr>
      <w:r w:rsidRPr="00916205">
        <w:rPr>
          <w:i w:val="0"/>
          <w:iCs/>
          <w:color w:val="000000" w:themeColor="text1"/>
          <w:szCs w:val="24"/>
          <w:shd w:val="clear" w:color="auto" w:fill="FFFFFF"/>
          <w:lang w:val="id-ID"/>
        </w:rPr>
        <w:t xml:space="preserve">Web browser </w:t>
      </w:r>
      <w:r w:rsidR="0024709C">
        <w:rPr>
          <w:i w:val="0"/>
          <w:iCs/>
          <w:color w:val="000000" w:themeColor="text1"/>
          <w:szCs w:val="24"/>
          <w:shd w:val="clear" w:color="auto" w:fill="FFFFFF"/>
          <w:lang w:val="en-US"/>
        </w:rPr>
        <w:t>digunakan untuk menampilkan dan mengetes hasil program. Beberapa skrip CSS3 dan HTML5 ada yang hanya suppoort pada web browser tertentu dan tidak support pada yang lain, sehingga menggunakan lebih dari satu web browser lebih baik. Walaupun untuk kebanyakan versi terbaru sudah support hampir semua fitur CSS3 dan HTML5.</w:t>
      </w:r>
      <w:r w:rsidR="00862FED">
        <w:rPr>
          <w:i w:val="0"/>
          <w:iCs/>
          <w:color w:val="000000" w:themeColor="text1"/>
          <w:szCs w:val="24"/>
          <w:shd w:val="clear" w:color="auto" w:fill="FFFFFF"/>
          <w:lang w:val="en-US"/>
        </w:rPr>
        <w:fldChar w:fldCharType="begin" w:fldLock="1"/>
      </w:r>
      <w:r w:rsidR="003D5150">
        <w:rPr>
          <w:i w:val="0"/>
          <w:iCs/>
          <w:color w:val="000000" w:themeColor="text1"/>
          <w:szCs w:val="24"/>
          <w:shd w:val="clear" w:color="auto" w:fill="FFFFFF"/>
          <w:lang w:val="en-US"/>
        </w:rPr>
        <w:instrText>ADDIN CSL_CITATION {"citationItems":[{"id":"ITEM-1","itemData":{"ISBN":"6020479439, 9786020479439","author":[{"dropping-particle":"","family":"Abdulloh","given":"Rohi","non-dropping-particle":"","parse-names":false,"suffix":""}],"editor":[{"dropping-particle":"","family":"Abdulloh","given":"Rohi","non-dropping-particle":"","parse-names":false,"suffix":""}],"id":"ITEM-1","issued":{"date-parts":[["2018"]]},"number-of-pages":"324 halaman","publisher":"Elex media komputindo 2018","title":"7 in 1 pemrograman web untuk pemula","type":"book"},"uris":["http://www.mendeley.com/documents/?uuid=2b489132-a742-48b5-9b6d-23de7b0387a5"]}],"mendeley":{"formattedCitation":"(Abdulloh 2018)","plainTextFormattedCitation":"(Abdulloh 2018)","previouslyFormattedCitation":"[23]"},"properties":{"noteIndex":0},"schema":"https://github.com/citation-style-language/schema/raw/master/csl-citation.json"}</w:instrText>
      </w:r>
      <w:r w:rsidR="00862FED">
        <w:rPr>
          <w:i w:val="0"/>
          <w:iCs/>
          <w:color w:val="000000" w:themeColor="text1"/>
          <w:szCs w:val="24"/>
          <w:shd w:val="clear" w:color="auto" w:fill="FFFFFF"/>
          <w:lang w:val="en-US"/>
        </w:rPr>
        <w:fldChar w:fldCharType="separate"/>
      </w:r>
      <w:r w:rsidR="003D5150" w:rsidRPr="003D5150">
        <w:rPr>
          <w:i w:val="0"/>
          <w:iCs/>
          <w:noProof/>
          <w:color w:val="000000" w:themeColor="text1"/>
          <w:szCs w:val="24"/>
          <w:shd w:val="clear" w:color="auto" w:fill="FFFFFF"/>
          <w:lang w:val="en-US"/>
        </w:rPr>
        <w:t>(Abdulloh 2018)</w:t>
      </w:r>
      <w:r w:rsidR="00862FED">
        <w:rPr>
          <w:i w:val="0"/>
          <w:iCs/>
          <w:color w:val="000000" w:themeColor="text1"/>
          <w:szCs w:val="24"/>
          <w:shd w:val="clear" w:color="auto" w:fill="FFFFFF"/>
          <w:lang w:val="en-US"/>
        </w:rPr>
        <w:fldChar w:fldCharType="end"/>
      </w:r>
    </w:p>
    <w:p w14:paraId="78CA30CC" w14:textId="50818708" w:rsidR="00862FED" w:rsidRPr="0024709C" w:rsidRDefault="00862FED" w:rsidP="00862FED">
      <w:pPr>
        <w:pStyle w:val="guidelines"/>
        <w:tabs>
          <w:tab w:val="left" w:pos="1695"/>
        </w:tabs>
        <w:spacing w:line="480" w:lineRule="auto"/>
        <w:ind w:firstLine="709"/>
        <w:rPr>
          <w:i w:val="0"/>
          <w:iCs/>
          <w:color w:val="000000" w:themeColor="text1"/>
          <w:sz w:val="32"/>
          <w:szCs w:val="32"/>
          <w:shd w:val="clear" w:color="auto" w:fill="FFFFFF"/>
          <w:lang w:val="en-US"/>
        </w:rPr>
      </w:pPr>
      <w:r>
        <w:rPr>
          <w:i w:val="0"/>
          <w:iCs/>
          <w:color w:val="000000" w:themeColor="text1"/>
          <w:sz w:val="32"/>
          <w:szCs w:val="32"/>
          <w:shd w:val="clear" w:color="auto" w:fill="FFFFFF"/>
          <w:lang w:val="en-US"/>
        </w:rPr>
        <w:tab/>
      </w:r>
    </w:p>
    <w:p w14:paraId="0B7DEAD8" w14:textId="77777777" w:rsidR="006A1F64" w:rsidRPr="004B28E2" w:rsidRDefault="006A1F64" w:rsidP="009C37F5">
      <w:pPr>
        <w:pStyle w:val="Heading3"/>
        <w:spacing w:before="0" w:line="480" w:lineRule="auto"/>
        <w:rPr>
          <w:b w:val="0"/>
          <w:bCs/>
          <w:i/>
          <w:iCs/>
          <w:shd w:val="clear" w:color="auto" w:fill="FFFFFF"/>
        </w:rPr>
      </w:pPr>
      <w:bookmarkStart w:id="53" w:name="_Toc37242255"/>
      <w:bookmarkStart w:id="54" w:name="_Toc38981239"/>
      <w:bookmarkStart w:id="55" w:name="_Toc47457711"/>
      <w:bookmarkStart w:id="56" w:name="_Toc80226295"/>
      <w:r w:rsidRPr="00FA4E23">
        <w:rPr>
          <w:bCs/>
          <w:iCs/>
          <w:shd w:val="clear" w:color="auto" w:fill="FFFFFF"/>
          <w:lang w:val="id-ID"/>
        </w:rPr>
        <w:t xml:space="preserve">Web </w:t>
      </w:r>
      <w:r>
        <w:rPr>
          <w:bCs/>
          <w:iCs/>
          <w:shd w:val="clear" w:color="auto" w:fill="FFFFFF"/>
          <w:lang w:val="id-ID"/>
        </w:rPr>
        <w:t>Server</w:t>
      </w:r>
      <w:bookmarkEnd w:id="53"/>
      <w:bookmarkEnd w:id="54"/>
      <w:bookmarkEnd w:id="55"/>
      <w:bookmarkEnd w:id="56"/>
      <w:r>
        <w:rPr>
          <w:bCs/>
          <w:iCs/>
          <w:shd w:val="clear" w:color="auto" w:fill="FFFFFF"/>
          <w:lang w:val="id-ID"/>
        </w:rPr>
        <w:t xml:space="preserve"> </w:t>
      </w:r>
    </w:p>
    <w:p w14:paraId="66DD624E" w14:textId="3C76D0AE" w:rsidR="00862FED" w:rsidRDefault="0024709C" w:rsidP="009C37F5">
      <w:pPr>
        <w:pStyle w:val="guidelines"/>
        <w:ind w:firstLine="709"/>
        <w:rPr>
          <w:i w:val="0"/>
          <w:iCs/>
          <w:color w:val="000000" w:themeColor="text1"/>
          <w:szCs w:val="24"/>
          <w:shd w:val="clear" w:color="auto" w:fill="FFFFFF"/>
          <w:lang w:val="en-US"/>
        </w:rPr>
      </w:pPr>
      <w:bookmarkStart w:id="57" w:name="_Toc38981240"/>
      <w:bookmarkStart w:id="58" w:name="_Toc47457712"/>
      <w:r>
        <w:rPr>
          <w:i w:val="0"/>
          <w:iCs/>
          <w:color w:val="000000" w:themeColor="text1"/>
          <w:szCs w:val="24"/>
          <w:shd w:val="clear" w:color="auto" w:fill="FFFFFF"/>
          <w:lang w:val="en-US"/>
        </w:rPr>
        <w:t>Web server merupakan perangkat lunak yang berfungsi untuk menerima permintaan (request) melalui protokol HTTP atau HTTPS dari client kemudian mengirimkan kembali dalam bentuk halaman-halaman web. Contoh yang termasuk web server adalah Apache, Dalam penggunaanya biasanya sudah jadi satu paket dengan PHP dan MySQL. Contoh paket yang sudah berisi Apache, PHP dan MySQL diantaranya Xampp dan Appserv.</w:t>
      </w:r>
      <w:r w:rsidR="00862FED">
        <w:rPr>
          <w:i w:val="0"/>
          <w:iCs/>
          <w:color w:val="000000" w:themeColor="text1"/>
          <w:szCs w:val="24"/>
          <w:shd w:val="clear" w:color="auto" w:fill="FFFFFF"/>
          <w:lang w:val="en-US"/>
        </w:rPr>
        <w:fldChar w:fldCharType="begin" w:fldLock="1"/>
      </w:r>
      <w:r w:rsidR="003D5150">
        <w:rPr>
          <w:i w:val="0"/>
          <w:iCs/>
          <w:color w:val="000000" w:themeColor="text1"/>
          <w:szCs w:val="24"/>
          <w:shd w:val="clear" w:color="auto" w:fill="FFFFFF"/>
          <w:lang w:val="en-US"/>
        </w:rPr>
        <w:instrText>ADDIN CSL_CITATION {"citationItems":[{"id":"ITEM-1","itemData":{"ISBN":"6020479439, 9786020479439","author":[{"dropping-particle":"","family":"Abdulloh","given":"Rohi","non-dropping-particle":"","parse-names":false,"suffix":""}],"editor":[{"dropping-particle":"","family":"Abdulloh","given":"Rohi","non-dropping-particle":"","parse-names":false,"suffix":""}],"id":"ITEM-1","issued":{"date-parts":[["2018"]]},"number-of-pages":"324 halaman","publisher":"Elex media komputindo 2018","title":"7 in 1 pemrograman web untuk pemula","type":"book"},"uris":["http://www.mendeley.com/documents/?uuid=2b489132-a742-48b5-9b6d-23de7b0387a5"]}],"mendeley":{"formattedCitation":"(Abdulloh 2018)","plainTextFormattedCitation":"(Abdulloh 2018)","previouslyFormattedCitation":"[23]"},"properties":{"noteIndex":0},"schema":"https://github.com/citation-style-language/schema/raw/master/csl-citation.json"}</w:instrText>
      </w:r>
      <w:r w:rsidR="00862FED">
        <w:rPr>
          <w:i w:val="0"/>
          <w:iCs/>
          <w:color w:val="000000" w:themeColor="text1"/>
          <w:szCs w:val="24"/>
          <w:shd w:val="clear" w:color="auto" w:fill="FFFFFF"/>
          <w:lang w:val="en-US"/>
        </w:rPr>
        <w:fldChar w:fldCharType="separate"/>
      </w:r>
      <w:r w:rsidR="003D5150" w:rsidRPr="003D5150">
        <w:rPr>
          <w:i w:val="0"/>
          <w:iCs/>
          <w:noProof/>
          <w:color w:val="000000" w:themeColor="text1"/>
          <w:szCs w:val="24"/>
          <w:shd w:val="clear" w:color="auto" w:fill="FFFFFF"/>
          <w:lang w:val="en-US"/>
        </w:rPr>
        <w:t>(Abdulloh 2018)</w:t>
      </w:r>
      <w:r w:rsidR="00862FED">
        <w:rPr>
          <w:i w:val="0"/>
          <w:iCs/>
          <w:color w:val="000000" w:themeColor="text1"/>
          <w:szCs w:val="24"/>
          <w:shd w:val="clear" w:color="auto" w:fill="FFFFFF"/>
          <w:lang w:val="en-US"/>
        </w:rPr>
        <w:fldChar w:fldCharType="end"/>
      </w:r>
    </w:p>
    <w:p w14:paraId="70C94798" w14:textId="77777777" w:rsidR="00362D07" w:rsidRPr="0024709C" w:rsidRDefault="00362D07" w:rsidP="00862FED">
      <w:pPr>
        <w:pStyle w:val="guidelines"/>
        <w:spacing w:line="480" w:lineRule="auto"/>
        <w:ind w:firstLine="709"/>
        <w:rPr>
          <w:i w:val="0"/>
          <w:iCs/>
          <w:color w:val="000000" w:themeColor="text1"/>
          <w:szCs w:val="24"/>
          <w:shd w:val="clear" w:color="auto" w:fill="FFFFFF"/>
          <w:lang w:val="en-US"/>
        </w:rPr>
      </w:pPr>
    </w:p>
    <w:p w14:paraId="08EF8116" w14:textId="58C5B170" w:rsidR="00BC7152" w:rsidRPr="00366EDF" w:rsidRDefault="00BC7152" w:rsidP="009C37F5">
      <w:pPr>
        <w:pStyle w:val="Heading3"/>
        <w:spacing w:before="0" w:line="480" w:lineRule="auto"/>
        <w:rPr>
          <w:b w:val="0"/>
          <w:i/>
          <w:iCs/>
          <w:shd w:val="clear" w:color="auto" w:fill="FFFFFF"/>
          <w:lang w:val="id-ID"/>
        </w:rPr>
      </w:pPr>
      <w:bookmarkStart w:id="59" w:name="_Toc80226296"/>
      <w:r w:rsidRPr="00366EDF">
        <w:rPr>
          <w:iCs/>
          <w:shd w:val="clear" w:color="auto" w:fill="FFFFFF"/>
        </w:rPr>
        <w:t>Internet</w:t>
      </w:r>
      <w:bookmarkEnd w:id="59"/>
    </w:p>
    <w:p w14:paraId="1E1E4FA3" w14:textId="326467D5" w:rsidR="00BC7152" w:rsidRDefault="00862FED" w:rsidP="00C00397">
      <w:pPr>
        <w:pStyle w:val="guidelines"/>
        <w:ind w:firstLine="709"/>
        <w:rPr>
          <w:i w:val="0"/>
          <w:iCs/>
        </w:rPr>
      </w:pPr>
      <w:r>
        <w:rPr>
          <w:i w:val="0"/>
          <w:iCs/>
        </w:rPr>
        <w:t xml:space="preserve">Menurut KBBI dalam situs resminya menjelaskan bahwasannyaInternet adalah jaringan komunikasi elektronik yang menghubungkan jaringan komputer dan fasilitas komputer  yang terorganisasi di seluruh dunia melalui telepon atau </w:t>
      </w:r>
      <w:r>
        <w:rPr>
          <w:i w:val="0"/>
          <w:iCs/>
        </w:rPr>
        <w:lastRenderedPageBreak/>
        <w:t xml:space="preserve">satelit. Kata internet merupakan singkatan dari kata </w:t>
      </w:r>
      <w:r>
        <w:t xml:space="preserve">Interconection Network </w:t>
      </w:r>
      <w:r>
        <w:rPr>
          <w:i w:val="0"/>
          <w:iCs/>
        </w:rPr>
        <w:t>yang berasal dari bahasa Inggris. Di dalam bahasa Indonesia sendiri internet diartikan sebagai sistem jaringan komputer yang saling terhubung dengan cakupan global</w:t>
      </w:r>
      <w:r w:rsidR="00DD76F2">
        <w:rPr>
          <w:i w:val="0"/>
          <w:iCs/>
        </w:rPr>
        <w:t>. Namun internet sendiri pada awal mulanya berasal dari bahasa latin yaitu inter yang berarti antara. Sampai saat ini internet merupakan jaringan yang saling terhubung dan terdiri dari milyaran komputer yang terdapat di penjuru dunia.</w:t>
      </w:r>
    </w:p>
    <w:p w14:paraId="14CBAF09" w14:textId="55180318" w:rsidR="006A682F" w:rsidRDefault="00DD76F2" w:rsidP="006A682F">
      <w:pPr>
        <w:pStyle w:val="guidelines"/>
        <w:ind w:firstLine="709"/>
        <w:rPr>
          <w:i w:val="0"/>
          <w:iCs/>
        </w:rPr>
      </w:pPr>
      <w:r>
        <w:rPr>
          <w:i w:val="0"/>
          <w:iCs/>
        </w:rPr>
        <w:t>Agar bisa terhubung dengan internet maka harus melakukan integrasi serta komunikasi jaringan. Sehingga dibutuhkan yang namanya standar protokol Internet atau sering disebut dengan TCP/IP dimana, keduanya tersebut akan memiliki peran yang berbeda. TCP akan berfungsi untuk memastikan bahwa semua jenis koneksi bekerja dengan baik. Sedangkan IP mempunyai tugas untuk melakukan transmisi paket data dari suatu komputer ke komputer lainnya.</w:t>
      </w:r>
      <w:r w:rsidR="006A682F">
        <w:rPr>
          <w:i w:val="0"/>
          <w:iCs/>
        </w:rPr>
        <w:fldChar w:fldCharType="begin" w:fldLock="1"/>
      </w:r>
      <w:r w:rsidR="003D5150">
        <w:rPr>
          <w:i w:val="0"/>
          <w:iCs/>
        </w:rPr>
        <w:instrText>ADDIN CSL_CITATION {"citationItems":[{"id":"ITEM-1","itemData":{"ISBN":"6237898166, 9786237898160","author":[{"dropping-particle":"","family":"Fadillah","given":"syafrial fahri pane; mochhammad zamzam; muhammad diar","non-dropping-particle":"","parse-names":false,"suffix":""}],"editor":[{"dropping-particle":"","family":"syafrial fahri pane, mochhammad zamzam","given":"muhammad diar fadillah","non-dropping-particle":"","parse-names":false,"suffix":""}],"id":"ITEM-1","issued":{"date-parts":[["2020"]]},"number-of-pages":"237 halaman","publisher":"Kreatif, 2020","title":"membangun aplikasi peminjaman jurnal menggunakan aplikasi oracle apex online","type":"book"},"uris":["http://www.mendeley.com/documents/?uuid=22fd304c-1740-4d84-a044-f122fef0be94"]}],"mendeley":{"formattedCitation":"(Fadillah 2020)","plainTextFormattedCitation":"(Fadillah 2020)","previouslyFormattedCitation":"[24]"},"properties":{"noteIndex":0},"schema":"https://github.com/citation-style-language/schema/raw/master/csl-citation.json"}</w:instrText>
      </w:r>
      <w:r w:rsidR="006A682F">
        <w:rPr>
          <w:i w:val="0"/>
          <w:iCs/>
        </w:rPr>
        <w:fldChar w:fldCharType="separate"/>
      </w:r>
      <w:r w:rsidR="003D5150" w:rsidRPr="003D5150">
        <w:rPr>
          <w:i w:val="0"/>
          <w:iCs/>
          <w:noProof/>
        </w:rPr>
        <w:t>(Fadillah 2020)</w:t>
      </w:r>
      <w:r w:rsidR="006A682F">
        <w:rPr>
          <w:i w:val="0"/>
          <w:iCs/>
        </w:rPr>
        <w:fldChar w:fldCharType="end"/>
      </w:r>
    </w:p>
    <w:p w14:paraId="3114E29B" w14:textId="685B6201" w:rsidR="00C00397" w:rsidRPr="00C00397" w:rsidRDefault="006A682F" w:rsidP="006A682F">
      <w:pPr>
        <w:pStyle w:val="guidelines"/>
        <w:spacing w:line="480" w:lineRule="auto"/>
        <w:ind w:firstLine="709"/>
        <w:rPr>
          <w:i w:val="0"/>
          <w:iCs/>
        </w:rPr>
      </w:pPr>
      <w:r w:rsidRPr="00C00397">
        <w:rPr>
          <w:i w:val="0"/>
          <w:iCs/>
        </w:rPr>
        <w:t xml:space="preserve"> </w:t>
      </w:r>
    </w:p>
    <w:p w14:paraId="0946357E" w14:textId="19E916D9" w:rsidR="006A1F64" w:rsidRPr="00C00397" w:rsidRDefault="006A1F64" w:rsidP="009C37F5">
      <w:pPr>
        <w:pStyle w:val="Heading3"/>
        <w:spacing w:before="0" w:line="480" w:lineRule="auto"/>
        <w:rPr>
          <w:b w:val="0"/>
          <w:i/>
          <w:iCs/>
          <w:shd w:val="clear" w:color="auto" w:fill="FFFFFF"/>
          <w:lang w:val="id-ID"/>
        </w:rPr>
      </w:pPr>
      <w:bookmarkStart w:id="60" w:name="_Toc80226297"/>
      <w:r w:rsidRPr="00C00397">
        <w:rPr>
          <w:iCs/>
          <w:shd w:val="clear" w:color="auto" w:fill="FFFFFF"/>
          <w:lang w:val="id-ID"/>
        </w:rPr>
        <w:t>XAMPP</w:t>
      </w:r>
      <w:bookmarkEnd w:id="57"/>
      <w:bookmarkEnd w:id="58"/>
      <w:bookmarkEnd w:id="60"/>
    </w:p>
    <w:p w14:paraId="657EDA71" w14:textId="77777777" w:rsidR="006A1F64" w:rsidRDefault="006A1F64" w:rsidP="006A1F64">
      <w:pPr>
        <w:pStyle w:val="guidelines"/>
        <w:ind w:firstLine="709"/>
        <w:rPr>
          <w:i w:val="0"/>
          <w:iCs/>
          <w:color w:val="000000" w:themeColor="text1"/>
          <w:szCs w:val="24"/>
          <w:shd w:val="clear" w:color="auto" w:fill="FFFFFF"/>
          <w:lang w:val="id-ID"/>
        </w:rPr>
      </w:pPr>
      <w:r>
        <w:rPr>
          <w:i w:val="0"/>
          <w:iCs/>
          <w:color w:val="000000" w:themeColor="text1"/>
          <w:szCs w:val="24"/>
          <w:shd w:val="clear" w:color="auto" w:fill="FFFFFF"/>
          <w:lang w:val="id-ID"/>
        </w:rPr>
        <w:t xml:space="preserve">XAMPP adalah </w:t>
      </w:r>
      <w:r w:rsidRPr="000672C3">
        <w:rPr>
          <w:i w:val="0"/>
          <w:iCs/>
          <w:color w:val="000000" w:themeColor="text1"/>
          <w:szCs w:val="24"/>
          <w:shd w:val="clear" w:color="auto" w:fill="FFFFFF"/>
          <w:lang w:val="id-ID"/>
        </w:rPr>
        <w:t>sebuah paket perangkat lunak (</w:t>
      </w:r>
      <w:r w:rsidRPr="00756B08">
        <w:rPr>
          <w:iCs/>
          <w:color w:val="000000" w:themeColor="text1"/>
          <w:szCs w:val="24"/>
          <w:shd w:val="clear" w:color="auto" w:fill="FFFFFF"/>
          <w:lang w:val="id-ID"/>
        </w:rPr>
        <w:t>software</w:t>
      </w:r>
      <w:r w:rsidRPr="000672C3">
        <w:rPr>
          <w:i w:val="0"/>
          <w:iCs/>
          <w:color w:val="000000" w:themeColor="text1"/>
          <w:szCs w:val="24"/>
          <w:shd w:val="clear" w:color="auto" w:fill="FFFFFF"/>
          <w:lang w:val="id-ID"/>
        </w:rPr>
        <w:t xml:space="preserve">) komputer yang sistem penamaannya diambil dari akronim kata Apache, MySQL (dulu) / MariaDB (sekarang), PHP, dan Perl. Sementara imbuhan huruf “X” yang terdapat pada awal kata berasal dari istilah </w:t>
      </w:r>
      <w:r w:rsidRPr="000672C3">
        <w:rPr>
          <w:color w:val="000000" w:themeColor="text1"/>
          <w:szCs w:val="24"/>
          <w:shd w:val="clear" w:color="auto" w:fill="FFFFFF"/>
          <w:lang w:val="id-ID"/>
        </w:rPr>
        <w:t>cross platform</w:t>
      </w:r>
      <w:r w:rsidRPr="000672C3">
        <w:rPr>
          <w:i w:val="0"/>
          <w:iCs/>
          <w:color w:val="000000" w:themeColor="text1"/>
          <w:szCs w:val="24"/>
          <w:shd w:val="clear" w:color="auto" w:fill="FFFFFF"/>
          <w:lang w:val="id-ID"/>
        </w:rPr>
        <w:t xml:space="preserve"> sebagai simbol bahwa aplikasi ini bisa dijalankan di empat sistem operasi berbeda, seperti OS Linux, OS Windows, Mac OS, dan juga Solaris.</w:t>
      </w:r>
    </w:p>
    <w:p w14:paraId="6044159C" w14:textId="20EAC73D" w:rsidR="006A1F64" w:rsidRDefault="006A1F64" w:rsidP="00460D6C">
      <w:pPr>
        <w:pStyle w:val="guidelines"/>
        <w:ind w:firstLine="709"/>
        <w:rPr>
          <w:i w:val="0"/>
          <w:iCs/>
          <w:color w:val="000000" w:themeColor="text1"/>
          <w:szCs w:val="24"/>
          <w:shd w:val="clear" w:color="auto" w:fill="FFFFFF"/>
          <w:lang w:val="id-ID"/>
        </w:rPr>
      </w:pPr>
      <w:r w:rsidRPr="000672C3">
        <w:rPr>
          <w:i w:val="0"/>
          <w:iCs/>
          <w:color w:val="000000" w:themeColor="text1"/>
          <w:szCs w:val="24"/>
          <w:shd w:val="clear" w:color="auto" w:fill="FFFFFF"/>
          <w:lang w:val="id-ID"/>
        </w:rPr>
        <w:t xml:space="preserve">Sejarah mencatat, </w:t>
      </w:r>
      <w:r w:rsidRPr="00170BCC">
        <w:rPr>
          <w:iCs/>
          <w:color w:val="000000" w:themeColor="text1"/>
          <w:szCs w:val="24"/>
          <w:shd w:val="clear" w:color="auto" w:fill="FFFFFF"/>
          <w:lang w:val="id-ID"/>
        </w:rPr>
        <w:t xml:space="preserve">software </w:t>
      </w:r>
      <w:r w:rsidRPr="000672C3">
        <w:rPr>
          <w:i w:val="0"/>
          <w:iCs/>
          <w:color w:val="000000" w:themeColor="text1"/>
          <w:szCs w:val="24"/>
          <w:shd w:val="clear" w:color="auto" w:fill="FFFFFF"/>
          <w:lang w:val="id-ID"/>
        </w:rPr>
        <w:t xml:space="preserve">XAMPP pertama kali dikembangkan oleh tim proyek bernama </w:t>
      </w:r>
      <w:r w:rsidRPr="00170BCC">
        <w:rPr>
          <w:iCs/>
          <w:color w:val="000000" w:themeColor="text1"/>
          <w:szCs w:val="24"/>
          <w:shd w:val="clear" w:color="auto" w:fill="FFFFFF"/>
          <w:lang w:val="id-ID"/>
        </w:rPr>
        <w:t>Apache Friends</w:t>
      </w:r>
      <w:r w:rsidRPr="000672C3">
        <w:rPr>
          <w:i w:val="0"/>
          <w:iCs/>
          <w:color w:val="000000" w:themeColor="text1"/>
          <w:szCs w:val="24"/>
          <w:shd w:val="clear" w:color="auto" w:fill="FFFFFF"/>
          <w:lang w:val="id-ID"/>
        </w:rPr>
        <w:t xml:space="preserve"> dan sampai saat ini sudah masuk dalam rilis versi </w:t>
      </w:r>
      <w:r w:rsidRPr="009C153D">
        <w:rPr>
          <w:bCs/>
          <w:i w:val="0"/>
          <w:iCs/>
          <w:color w:val="000000" w:themeColor="text1"/>
          <w:szCs w:val="24"/>
          <w:shd w:val="clear" w:color="auto" w:fill="FFFFFF"/>
          <w:lang w:val="id-ID"/>
        </w:rPr>
        <w:t>7.3.9</w:t>
      </w:r>
      <w:r w:rsidRPr="000672C3">
        <w:rPr>
          <w:b/>
          <w:bCs/>
          <w:i w:val="0"/>
          <w:iCs/>
          <w:color w:val="000000" w:themeColor="text1"/>
          <w:szCs w:val="24"/>
          <w:shd w:val="clear" w:color="auto" w:fill="FFFFFF"/>
          <w:lang w:val="id-ID"/>
        </w:rPr>
        <w:t xml:space="preserve"> </w:t>
      </w:r>
      <w:r w:rsidRPr="000672C3">
        <w:rPr>
          <w:i w:val="0"/>
          <w:iCs/>
          <w:color w:val="000000" w:themeColor="text1"/>
          <w:szCs w:val="24"/>
          <w:shd w:val="clear" w:color="auto" w:fill="FFFFFF"/>
          <w:lang w:val="id-ID"/>
        </w:rPr>
        <w:t>yang bisa didapatkan secara gratis dengan label GNU (</w:t>
      </w:r>
      <w:r w:rsidRPr="00170BCC">
        <w:rPr>
          <w:iCs/>
          <w:color w:val="000000" w:themeColor="text1"/>
          <w:szCs w:val="24"/>
          <w:shd w:val="clear" w:color="auto" w:fill="FFFFFF"/>
          <w:lang w:val="id-ID"/>
        </w:rPr>
        <w:t>General Public License</w:t>
      </w:r>
      <w:r w:rsidRPr="000672C3">
        <w:rPr>
          <w:i w:val="0"/>
          <w:iCs/>
          <w:color w:val="000000" w:themeColor="text1"/>
          <w:szCs w:val="24"/>
          <w:shd w:val="clear" w:color="auto" w:fill="FFFFFF"/>
          <w:lang w:val="id-ID"/>
        </w:rPr>
        <w:t>).</w:t>
      </w:r>
      <w:r>
        <w:rPr>
          <w:i w:val="0"/>
          <w:iCs/>
          <w:color w:val="000000" w:themeColor="text1"/>
          <w:szCs w:val="24"/>
          <w:shd w:val="clear" w:color="auto" w:fill="FFFFFF"/>
          <w:lang w:val="id-ID"/>
        </w:rPr>
        <w:t xml:space="preserve">Sebetulnya, jika anda ingin supaya </w:t>
      </w:r>
      <w:r w:rsidRPr="00170BCC">
        <w:rPr>
          <w:iCs/>
          <w:color w:val="000000" w:themeColor="text1"/>
          <w:szCs w:val="24"/>
          <w:shd w:val="clear" w:color="auto" w:fill="FFFFFF"/>
          <w:lang w:val="id-ID"/>
        </w:rPr>
        <w:t xml:space="preserve">web </w:t>
      </w:r>
      <w:r>
        <w:rPr>
          <w:i w:val="0"/>
          <w:iCs/>
          <w:color w:val="000000" w:themeColor="text1"/>
          <w:szCs w:val="24"/>
          <w:shd w:val="clear" w:color="auto" w:fill="FFFFFF"/>
          <w:lang w:val="id-ID"/>
        </w:rPr>
        <w:t xml:space="preserve">dinamis anda (misal dalam PHP) bisa diakses secara lokal menggunakan </w:t>
      </w:r>
      <w:r w:rsidRPr="00170BCC">
        <w:rPr>
          <w:iCs/>
          <w:color w:val="000000" w:themeColor="text1"/>
          <w:szCs w:val="24"/>
          <w:shd w:val="clear" w:color="auto" w:fill="FFFFFF"/>
          <w:lang w:val="id-ID"/>
        </w:rPr>
        <w:t>web server</w:t>
      </w:r>
      <w:r>
        <w:rPr>
          <w:i w:val="0"/>
          <w:iCs/>
          <w:color w:val="000000" w:themeColor="text1"/>
          <w:szCs w:val="24"/>
          <w:shd w:val="clear" w:color="auto" w:fill="FFFFFF"/>
          <w:lang w:val="id-ID"/>
        </w:rPr>
        <w:t xml:space="preserve"> lokal, maka anda harus menginstal PHP (untuk </w:t>
      </w:r>
      <w:r w:rsidRPr="00170BCC">
        <w:rPr>
          <w:iCs/>
          <w:color w:val="000000" w:themeColor="text1"/>
          <w:szCs w:val="24"/>
          <w:shd w:val="clear" w:color="auto" w:fill="FFFFFF"/>
          <w:lang w:val="id-ID"/>
        </w:rPr>
        <w:t>script</w:t>
      </w:r>
      <w:r>
        <w:rPr>
          <w:i w:val="0"/>
          <w:iCs/>
          <w:color w:val="000000" w:themeColor="text1"/>
          <w:szCs w:val="24"/>
          <w:shd w:val="clear" w:color="auto" w:fill="FFFFFF"/>
          <w:lang w:val="id-ID"/>
        </w:rPr>
        <w:t>), Apache (</w:t>
      </w:r>
      <w:r w:rsidRPr="00170BCC">
        <w:rPr>
          <w:iCs/>
          <w:color w:val="000000" w:themeColor="text1"/>
          <w:szCs w:val="24"/>
          <w:shd w:val="clear" w:color="auto" w:fill="FFFFFF"/>
          <w:lang w:val="id-ID"/>
        </w:rPr>
        <w:t>web server</w:t>
      </w:r>
      <w:r>
        <w:rPr>
          <w:i w:val="0"/>
          <w:iCs/>
          <w:color w:val="000000" w:themeColor="text1"/>
          <w:szCs w:val="24"/>
          <w:shd w:val="clear" w:color="auto" w:fill="FFFFFF"/>
          <w:lang w:val="id-ID"/>
        </w:rPr>
        <w:t>) dan MySQL (</w:t>
      </w:r>
      <w:r w:rsidRPr="00170BCC">
        <w:rPr>
          <w:iCs/>
          <w:color w:val="000000" w:themeColor="text1"/>
          <w:szCs w:val="24"/>
          <w:shd w:val="clear" w:color="auto" w:fill="FFFFFF"/>
          <w:lang w:val="id-ID"/>
        </w:rPr>
        <w:t>database</w:t>
      </w:r>
      <w:r>
        <w:rPr>
          <w:i w:val="0"/>
          <w:iCs/>
          <w:color w:val="000000" w:themeColor="text1"/>
          <w:szCs w:val="24"/>
          <w:shd w:val="clear" w:color="auto" w:fill="FFFFFF"/>
          <w:lang w:val="id-ID"/>
        </w:rPr>
        <w:t xml:space="preserve">) satu demi satu. Namun sekarang, ada beberapa komunitas programmer yang menyediakan solusi praktis dalam menginstal aplikasi-aplikasi tadi. Contohnya XAMPP. XAMPP merupakan sebuah aplikasi open source yang didalamnya berisi kebutuhan kumpulan kebutuhan ketika akan membuat suatu aplikasi web yang diantaranya seperti yang disebutkan diatas. XAMPP sendiri mempunyai arti di setiap hurufnya diantaranya : </w:t>
      </w:r>
    </w:p>
    <w:p w14:paraId="2EFDF104" w14:textId="77777777" w:rsidR="006A1F64" w:rsidRDefault="006A1F64" w:rsidP="00E65BEA">
      <w:pPr>
        <w:pStyle w:val="guidelines"/>
        <w:numPr>
          <w:ilvl w:val="0"/>
          <w:numId w:val="3"/>
        </w:numPr>
        <w:rPr>
          <w:i w:val="0"/>
          <w:iCs/>
          <w:color w:val="000000" w:themeColor="text1"/>
          <w:szCs w:val="24"/>
          <w:shd w:val="clear" w:color="auto" w:fill="FFFFFF"/>
          <w:lang w:val="id-ID"/>
        </w:rPr>
      </w:pPr>
      <w:r>
        <w:rPr>
          <w:i w:val="0"/>
          <w:iCs/>
          <w:color w:val="000000" w:themeColor="text1"/>
          <w:szCs w:val="24"/>
          <w:shd w:val="clear" w:color="auto" w:fill="FFFFFF"/>
          <w:lang w:val="id-ID"/>
        </w:rPr>
        <w:lastRenderedPageBreak/>
        <w:t xml:space="preserve">X yang berarti </w:t>
      </w:r>
      <w:r w:rsidRPr="00671319">
        <w:rPr>
          <w:iCs/>
          <w:color w:val="000000" w:themeColor="text1"/>
          <w:szCs w:val="24"/>
          <w:shd w:val="clear" w:color="auto" w:fill="FFFFFF"/>
          <w:lang w:val="id-ID"/>
        </w:rPr>
        <w:t>cross platform</w:t>
      </w:r>
      <w:r>
        <w:rPr>
          <w:i w:val="0"/>
          <w:iCs/>
          <w:color w:val="000000" w:themeColor="text1"/>
          <w:szCs w:val="24"/>
          <w:shd w:val="clear" w:color="auto" w:fill="FFFFFF"/>
          <w:lang w:val="id-ID"/>
        </w:rPr>
        <w:t xml:space="preserve"> karena XAMPP bisa dijalankan di Windows, Linux, Mac dcb</w:t>
      </w:r>
    </w:p>
    <w:p w14:paraId="5F13FD25" w14:textId="77777777" w:rsidR="006A1F64" w:rsidRDefault="006A1F64" w:rsidP="00E65BEA">
      <w:pPr>
        <w:pStyle w:val="guidelines"/>
        <w:numPr>
          <w:ilvl w:val="0"/>
          <w:numId w:val="3"/>
        </w:numPr>
        <w:rPr>
          <w:i w:val="0"/>
          <w:iCs/>
          <w:color w:val="000000" w:themeColor="text1"/>
          <w:szCs w:val="24"/>
          <w:shd w:val="clear" w:color="auto" w:fill="FFFFFF"/>
          <w:lang w:val="id-ID"/>
        </w:rPr>
      </w:pPr>
      <w:r>
        <w:rPr>
          <w:i w:val="0"/>
          <w:iCs/>
          <w:color w:val="000000" w:themeColor="text1"/>
          <w:szCs w:val="24"/>
          <w:shd w:val="clear" w:color="auto" w:fill="FFFFFF"/>
          <w:lang w:val="id-ID"/>
        </w:rPr>
        <w:t>A yang berarti Apache sebagai web server-nya</w:t>
      </w:r>
    </w:p>
    <w:p w14:paraId="1CE3545A" w14:textId="77777777" w:rsidR="006A1F64" w:rsidRDefault="006A1F64" w:rsidP="00E65BEA">
      <w:pPr>
        <w:pStyle w:val="guidelines"/>
        <w:numPr>
          <w:ilvl w:val="0"/>
          <w:numId w:val="3"/>
        </w:numPr>
        <w:rPr>
          <w:i w:val="0"/>
          <w:iCs/>
          <w:color w:val="000000" w:themeColor="text1"/>
          <w:szCs w:val="24"/>
          <w:shd w:val="clear" w:color="auto" w:fill="FFFFFF"/>
          <w:lang w:val="id-ID"/>
        </w:rPr>
      </w:pPr>
      <w:r>
        <w:rPr>
          <w:i w:val="0"/>
          <w:iCs/>
          <w:color w:val="000000" w:themeColor="text1"/>
          <w:szCs w:val="24"/>
          <w:shd w:val="clear" w:color="auto" w:fill="FFFFFF"/>
          <w:lang w:val="id-ID"/>
        </w:rPr>
        <w:t xml:space="preserve">M yang berarti MySQl sebagai </w:t>
      </w:r>
      <w:r w:rsidRPr="00AC1224">
        <w:rPr>
          <w:color w:val="000000" w:themeColor="text1"/>
          <w:szCs w:val="24"/>
          <w:shd w:val="clear" w:color="auto" w:fill="FFFFFF"/>
          <w:lang w:val="id-ID"/>
        </w:rPr>
        <w:t>Database Management System</w:t>
      </w:r>
      <w:r>
        <w:rPr>
          <w:i w:val="0"/>
          <w:iCs/>
          <w:color w:val="000000" w:themeColor="text1"/>
          <w:szCs w:val="24"/>
          <w:shd w:val="clear" w:color="auto" w:fill="FFFFFF"/>
          <w:lang w:val="id-ID"/>
        </w:rPr>
        <w:t xml:space="preserve"> (DBMS)-nya</w:t>
      </w:r>
    </w:p>
    <w:p w14:paraId="4C998265" w14:textId="4E8708DB" w:rsidR="00460D6C" w:rsidRDefault="006A1F64" w:rsidP="00E65BEA">
      <w:pPr>
        <w:pStyle w:val="guidelines"/>
        <w:numPr>
          <w:ilvl w:val="0"/>
          <w:numId w:val="3"/>
        </w:numPr>
        <w:rPr>
          <w:i w:val="0"/>
          <w:iCs/>
          <w:color w:val="000000" w:themeColor="text1"/>
          <w:szCs w:val="24"/>
          <w:shd w:val="clear" w:color="auto" w:fill="FFFFFF"/>
          <w:lang w:val="id-ID"/>
        </w:rPr>
      </w:pPr>
      <w:r w:rsidRPr="00C00397">
        <w:rPr>
          <w:i w:val="0"/>
          <w:iCs/>
          <w:color w:val="000000" w:themeColor="text1"/>
          <w:szCs w:val="24"/>
          <w:shd w:val="clear" w:color="auto" w:fill="FFFFFF"/>
          <w:lang w:val="id-ID"/>
        </w:rPr>
        <w:t xml:space="preserve">PP yang berarti PHP dan </w:t>
      </w:r>
      <w:r w:rsidRPr="00C00397">
        <w:rPr>
          <w:iCs/>
          <w:color w:val="000000" w:themeColor="text1"/>
          <w:szCs w:val="24"/>
          <w:shd w:val="clear" w:color="auto" w:fill="FFFFFF"/>
          <w:lang w:val="id-ID"/>
        </w:rPr>
        <w:t>Perl</w:t>
      </w:r>
      <w:r w:rsidRPr="00C00397">
        <w:rPr>
          <w:i w:val="0"/>
          <w:iCs/>
          <w:color w:val="000000" w:themeColor="text1"/>
          <w:szCs w:val="24"/>
          <w:shd w:val="clear" w:color="auto" w:fill="FFFFFF"/>
          <w:lang w:val="id-ID"/>
        </w:rPr>
        <w:t xml:space="preserve"> sebagai bahasa yang didukung</w:t>
      </w:r>
      <w:r w:rsidR="00C00397">
        <w:rPr>
          <w:i w:val="0"/>
          <w:iCs/>
          <w:color w:val="000000" w:themeColor="text1"/>
          <w:szCs w:val="24"/>
          <w:shd w:val="clear" w:color="auto" w:fill="FFFFFF"/>
          <w:lang w:val="en-US"/>
        </w:rPr>
        <w:t xml:space="preserve">. </w:t>
      </w:r>
      <w:r w:rsidR="00C00397">
        <w:rPr>
          <w:i w:val="0"/>
          <w:iCs/>
          <w:color w:val="000000" w:themeColor="text1"/>
          <w:szCs w:val="24"/>
          <w:shd w:val="clear" w:color="auto" w:fill="FFFFFF"/>
          <w:lang w:val="en-US"/>
        </w:rPr>
        <w:fldChar w:fldCharType="begin" w:fldLock="1"/>
      </w:r>
      <w:r w:rsidR="003D5150">
        <w:rPr>
          <w:i w:val="0"/>
          <w:iCs/>
          <w:color w:val="000000" w:themeColor="text1"/>
          <w:szCs w:val="24"/>
          <w:shd w:val="clear" w:color="auto" w:fill="FFFFFF"/>
          <w:lang w:val="en-US"/>
        </w:rPr>
        <w:instrText>ADDIN CSL_CITATION {"citationItems":[{"id":"ITEM-1","itemData":{"author":[{"dropping-particle":"","family":"Hidayatullah Priyanto","given":"Khairul Jauhari Kawistara","non-dropping-particle":"","parse-names":false,"suffix":""}],"id":"ITEM-1","issued":{"date-parts":[["2017"]]},"publisher":"Informatika Bandung","publisher-place":"Bandung","title":"Pemrograman Web","type":"book"},"uris":["http://www.mendeley.com/documents/?uuid=db0a3be2-0558-4a8f-a2e9-e3c6440d68fe"]}],"mendeley":{"formattedCitation":"(Hidayatullah Priyanto 2017)","plainTextFormattedCitation":"(Hidayatullah Priyanto 2017)","previouslyFormattedCitation":"[25]"},"properties":{"noteIndex":0},"schema":"https://github.com/citation-style-language/schema/raw/master/csl-citation.json"}</w:instrText>
      </w:r>
      <w:r w:rsidR="00C00397">
        <w:rPr>
          <w:i w:val="0"/>
          <w:iCs/>
          <w:color w:val="000000" w:themeColor="text1"/>
          <w:szCs w:val="24"/>
          <w:shd w:val="clear" w:color="auto" w:fill="FFFFFF"/>
          <w:lang w:val="en-US"/>
        </w:rPr>
        <w:fldChar w:fldCharType="separate"/>
      </w:r>
      <w:r w:rsidR="003D5150" w:rsidRPr="003D5150">
        <w:rPr>
          <w:i w:val="0"/>
          <w:iCs/>
          <w:noProof/>
          <w:color w:val="000000" w:themeColor="text1"/>
          <w:szCs w:val="24"/>
          <w:shd w:val="clear" w:color="auto" w:fill="FFFFFF"/>
          <w:lang w:val="en-US"/>
        </w:rPr>
        <w:t>(Hidayatullah Priyanto 2017)</w:t>
      </w:r>
      <w:r w:rsidR="00C00397">
        <w:rPr>
          <w:i w:val="0"/>
          <w:iCs/>
          <w:color w:val="000000" w:themeColor="text1"/>
          <w:szCs w:val="24"/>
          <w:shd w:val="clear" w:color="auto" w:fill="FFFFFF"/>
          <w:lang w:val="en-US"/>
        </w:rPr>
        <w:fldChar w:fldCharType="end"/>
      </w:r>
    </w:p>
    <w:p w14:paraId="59515703" w14:textId="77777777" w:rsidR="00460D6C" w:rsidRPr="00460D6C" w:rsidRDefault="00460D6C" w:rsidP="00460D6C">
      <w:pPr>
        <w:pStyle w:val="guidelines"/>
        <w:spacing w:line="480" w:lineRule="auto"/>
        <w:rPr>
          <w:i w:val="0"/>
          <w:iCs/>
          <w:color w:val="000000" w:themeColor="text1"/>
          <w:szCs w:val="24"/>
          <w:shd w:val="clear" w:color="auto" w:fill="FFFFFF"/>
          <w:lang w:val="id-ID"/>
        </w:rPr>
      </w:pPr>
    </w:p>
    <w:p w14:paraId="6C43636E" w14:textId="77777777" w:rsidR="006A1F64" w:rsidRPr="008D4224" w:rsidRDefault="006A1F64" w:rsidP="009C37F5">
      <w:pPr>
        <w:pStyle w:val="Heading3"/>
        <w:spacing w:before="0" w:line="480" w:lineRule="auto"/>
        <w:rPr>
          <w:i/>
          <w:iCs/>
          <w:color w:val="D0CECE" w:themeColor="background2" w:themeShade="E6"/>
          <w:shd w:val="clear" w:color="auto" w:fill="FFFFFF"/>
        </w:rPr>
      </w:pPr>
      <w:bookmarkStart w:id="61" w:name="_Toc37242256"/>
      <w:bookmarkStart w:id="62" w:name="_Toc38981241"/>
      <w:bookmarkStart w:id="63" w:name="_Toc47457713"/>
      <w:bookmarkStart w:id="64" w:name="_Toc80226298"/>
      <w:r w:rsidRPr="009C37F5">
        <w:rPr>
          <w:bCs/>
          <w:i/>
          <w:lang w:val="id-ID"/>
        </w:rPr>
        <w:t>HyperText Markup Language</w:t>
      </w:r>
      <w:r w:rsidRPr="00547B3E">
        <w:rPr>
          <w:bCs/>
          <w:iCs/>
          <w:lang w:val="id-ID"/>
        </w:rPr>
        <w:t xml:space="preserve"> </w:t>
      </w:r>
      <w:r w:rsidRPr="00547B3E">
        <w:rPr>
          <w:bCs/>
          <w:lang w:val="id-ID"/>
        </w:rPr>
        <w:t>(HTML</w:t>
      </w:r>
      <w:r w:rsidRPr="008D4224">
        <w:rPr>
          <w:bCs/>
          <w:color w:val="D0CECE" w:themeColor="background2" w:themeShade="E6"/>
          <w:lang w:val="id-ID"/>
        </w:rPr>
        <w:t>)</w:t>
      </w:r>
      <w:bookmarkEnd w:id="61"/>
      <w:bookmarkEnd w:id="62"/>
      <w:bookmarkEnd w:id="63"/>
      <w:bookmarkEnd w:id="64"/>
    </w:p>
    <w:p w14:paraId="704A545D" w14:textId="77777777" w:rsidR="006A1F64" w:rsidRDefault="006A1F64" w:rsidP="006A1F64">
      <w:pPr>
        <w:pStyle w:val="guidelines"/>
        <w:ind w:firstLine="709"/>
        <w:rPr>
          <w:i w:val="0"/>
          <w:iCs/>
          <w:color w:val="000000" w:themeColor="text1"/>
          <w:szCs w:val="24"/>
          <w:shd w:val="clear" w:color="auto" w:fill="FFFFFF"/>
          <w:lang w:val="id-ID"/>
        </w:rPr>
      </w:pPr>
      <w:r w:rsidRPr="00AC1224">
        <w:rPr>
          <w:color w:val="000000" w:themeColor="text1"/>
          <w:szCs w:val="24"/>
          <w:shd w:val="clear" w:color="auto" w:fill="FFFFFF"/>
          <w:lang w:val="id-ID"/>
        </w:rPr>
        <w:t>Hypertext Markup Language</w:t>
      </w:r>
      <w:r>
        <w:rPr>
          <w:i w:val="0"/>
          <w:iCs/>
          <w:color w:val="000000" w:themeColor="text1"/>
          <w:szCs w:val="24"/>
          <w:shd w:val="clear" w:color="auto" w:fill="FFFFFF"/>
          <w:lang w:val="id-ID"/>
        </w:rPr>
        <w:t xml:space="preserve"> (</w:t>
      </w:r>
      <w:r w:rsidRPr="00FA4E23">
        <w:rPr>
          <w:i w:val="0"/>
          <w:iCs/>
          <w:color w:val="000000" w:themeColor="text1"/>
          <w:szCs w:val="24"/>
          <w:shd w:val="clear" w:color="auto" w:fill="FFFFFF"/>
        </w:rPr>
        <w:t>HTML</w:t>
      </w:r>
      <w:r>
        <w:rPr>
          <w:i w:val="0"/>
          <w:iCs/>
          <w:color w:val="000000" w:themeColor="text1"/>
          <w:szCs w:val="24"/>
          <w:shd w:val="clear" w:color="auto" w:fill="FFFFFF"/>
          <w:lang w:val="id-ID"/>
        </w:rPr>
        <w:t xml:space="preserve">) adalah bahasa </w:t>
      </w:r>
      <w:r w:rsidRPr="00463E38">
        <w:rPr>
          <w:i w:val="0"/>
          <w:iCs/>
          <w:color w:val="000000" w:themeColor="text1"/>
          <w:szCs w:val="24"/>
          <w:shd w:val="clear" w:color="auto" w:fill="FFFFFF"/>
          <w:lang w:val="id-ID"/>
        </w:rPr>
        <w:t>standar</w:t>
      </w:r>
      <w:r>
        <w:rPr>
          <w:i w:val="0"/>
          <w:iCs/>
          <w:color w:val="000000" w:themeColor="text1"/>
          <w:szCs w:val="24"/>
          <w:shd w:val="clear" w:color="auto" w:fill="FFFFFF"/>
          <w:lang w:val="id-ID"/>
        </w:rPr>
        <w:t xml:space="preserve"> yang digunakan untuk menampilkan halaman </w:t>
      </w:r>
      <w:r w:rsidRPr="00070AB9">
        <w:rPr>
          <w:iCs/>
          <w:color w:val="000000" w:themeColor="text1"/>
          <w:szCs w:val="24"/>
          <w:shd w:val="clear" w:color="auto" w:fill="FFFFFF"/>
          <w:lang w:val="id-ID"/>
        </w:rPr>
        <w:t>web</w:t>
      </w:r>
      <w:r>
        <w:rPr>
          <w:i w:val="0"/>
          <w:iCs/>
          <w:color w:val="000000" w:themeColor="text1"/>
          <w:szCs w:val="24"/>
          <w:shd w:val="clear" w:color="auto" w:fill="FFFFFF"/>
          <w:lang w:val="id-ID"/>
        </w:rPr>
        <w:t>. Yang bisa dilakukan dengan HTML yaitu :</w:t>
      </w:r>
    </w:p>
    <w:p w14:paraId="2C607D9E" w14:textId="77777777" w:rsidR="00B545D0" w:rsidRDefault="006A1F64" w:rsidP="00215F0A">
      <w:pPr>
        <w:pStyle w:val="guidelines"/>
        <w:numPr>
          <w:ilvl w:val="0"/>
          <w:numId w:val="15"/>
        </w:numPr>
        <w:rPr>
          <w:i w:val="0"/>
          <w:iCs/>
          <w:color w:val="000000" w:themeColor="text1"/>
          <w:szCs w:val="24"/>
          <w:shd w:val="clear" w:color="auto" w:fill="FFFFFF"/>
          <w:lang w:val="id-ID"/>
        </w:rPr>
      </w:pPr>
      <w:r>
        <w:rPr>
          <w:i w:val="0"/>
          <w:iCs/>
          <w:color w:val="000000" w:themeColor="text1"/>
          <w:szCs w:val="24"/>
          <w:shd w:val="clear" w:color="auto" w:fill="FFFFFF"/>
          <w:lang w:val="id-ID"/>
        </w:rPr>
        <w:t>Mengatur tampilan dari halaman web dan isinya.</w:t>
      </w:r>
    </w:p>
    <w:p w14:paraId="05736639" w14:textId="77777777" w:rsidR="00B545D0" w:rsidRDefault="006A1F64" w:rsidP="00215F0A">
      <w:pPr>
        <w:pStyle w:val="guidelines"/>
        <w:numPr>
          <w:ilvl w:val="0"/>
          <w:numId w:val="15"/>
        </w:numPr>
        <w:rPr>
          <w:i w:val="0"/>
          <w:iCs/>
          <w:color w:val="000000" w:themeColor="text1"/>
          <w:szCs w:val="24"/>
          <w:shd w:val="clear" w:color="auto" w:fill="FFFFFF"/>
          <w:lang w:val="id-ID"/>
        </w:rPr>
      </w:pPr>
      <w:r w:rsidRPr="00B545D0">
        <w:rPr>
          <w:i w:val="0"/>
          <w:iCs/>
          <w:color w:val="000000" w:themeColor="text1"/>
          <w:szCs w:val="24"/>
          <w:shd w:val="clear" w:color="auto" w:fill="FFFFFF"/>
          <w:lang w:val="id-ID"/>
        </w:rPr>
        <w:t xml:space="preserve">Membuat tabel dalam halaman </w:t>
      </w:r>
      <w:r w:rsidRPr="00B545D0">
        <w:rPr>
          <w:iCs/>
          <w:color w:val="000000" w:themeColor="text1"/>
          <w:szCs w:val="24"/>
          <w:shd w:val="clear" w:color="auto" w:fill="FFFFFF"/>
          <w:lang w:val="id-ID"/>
        </w:rPr>
        <w:t>web</w:t>
      </w:r>
      <w:r w:rsidRPr="00B545D0">
        <w:rPr>
          <w:i w:val="0"/>
          <w:iCs/>
          <w:color w:val="000000" w:themeColor="text1"/>
          <w:szCs w:val="24"/>
          <w:shd w:val="clear" w:color="auto" w:fill="FFFFFF"/>
          <w:lang w:val="id-ID"/>
        </w:rPr>
        <w:t>.</w:t>
      </w:r>
    </w:p>
    <w:p w14:paraId="3D2B45A4" w14:textId="77777777" w:rsidR="00B545D0" w:rsidRDefault="006A1F64" w:rsidP="00215F0A">
      <w:pPr>
        <w:pStyle w:val="guidelines"/>
        <w:numPr>
          <w:ilvl w:val="0"/>
          <w:numId w:val="15"/>
        </w:numPr>
        <w:rPr>
          <w:i w:val="0"/>
          <w:iCs/>
          <w:color w:val="000000" w:themeColor="text1"/>
          <w:szCs w:val="24"/>
          <w:shd w:val="clear" w:color="auto" w:fill="FFFFFF"/>
          <w:lang w:val="id-ID"/>
        </w:rPr>
      </w:pPr>
      <w:r w:rsidRPr="00B545D0">
        <w:rPr>
          <w:i w:val="0"/>
          <w:iCs/>
          <w:color w:val="000000" w:themeColor="text1"/>
          <w:szCs w:val="24"/>
          <w:shd w:val="clear" w:color="auto" w:fill="FFFFFF"/>
          <w:lang w:val="id-ID"/>
        </w:rPr>
        <w:t xml:space="preserve">Mempublikasikan halaman </w:t>
      </w:r>
      <w:r w:rsidRPr="00B545D0">
        <w:rPr>
          <w:iCs/>
          <w:color w:val="000000" w:themeColor="text1"/>
          <w:szCs w:val="24"/>
          <w:shd w:val="clear" w:color="auto" w:fill="FFFFFF"/>
          <w:lang w:val="id-ID"/>
        </w:rPr>
        <w:t>web</w:t>
      </w:r>
      <w:r w:rsidRPr="00B545D0">
        <w:rPr>
          <w:i w:val="0"/>
          <w:iCs/>
          <w:color w:val="000000" w:themeColor="text1"/>
          <w:szCs w:val="24"/>
          <w:shd w:val="clear" w:color="auto" w:fill="FFFFFF"/>
          <w:lang w:val="id-ID"/>
        </w:rPr>
        <w:t xml:space="preserve"> secara </w:t>
      </w:r>
      <w:r w:rsidRPr="00B545D0">
        <w:rPr>
          <w:iCs/>
          <w:color w:val="000000" w:themeColor="text1"/>
          <w:szCs w:val="24"/>
          <w:shd w:val="clear" w:color="auto" w:fill="FFFFFF"/>
          <w:lang w:val="id-ID"/>
        </w:rPr>
        <w:t>online</w:t>
      </w:r>
      <w:r w:rsidRPr="00B545D0">
        <w:rPr>
          <w:i w:val="0"/>
          <w:iCs/>
          <w:color w:val="000000" w:themeColor="text1"/>
          <w:szCs w:val="24"/>
          <w:shd w:val="clear" w:color="auto" w:fill="FFFFFF"/>
          <w:lang w:val="id-ID"/>
        </w:rPr>
        <w:t>.</w:t>
      </w:r>
    </w:p>
    <w:p w14:paraId="13D29D7A" w14:textId="77777777" w:rsidR="00B545D0" w:rsidRDefault="006A1F64" w:rsidP="00215F0A">
      <w:pPr>
        <w:pStyle w:val="guidelines"/>
        <w:numPr>
          <w:ilvl w:val="0"/>
          <w:numId w:val="15"/>
        </w:numPr>
        <w:rPr>
          <w:i w:val="0"/>
          <w:iCs/>
          <w:color w:val="000000" w:themeColor="text1"/>
          <w:szCs w:val="24"/>
          <w:shd w:val="clear" w:color="auto" w:fill="FFFFFF"/>
          <w:lang w:val="id-ID"/>
        </w:rPr>
      </w:pPr>
      <w:r w:rsidRPr="00B545D0">
        <w:rPr>
          <w:i w:val="0"/>
          <w:iCs/>
          <w:color w:val="000000" w:themeColor="text1"/>
          <w:szCs w:val="24"/>
          <w:shd w:val="clear" w:color="auto" w:fill="FFFFFF"/>
          <w:lang w:val="id-ID"/>
        </w:rPr>
        <w:t xml:space="preserve">Membuat form yang bisa digunakan untuk menangani registrasi dan transaksi via </w:t>
      </w:r>
      <w:r w:rsidRPr="00B545D0">
        <w:rPr>
          <w:iCs/>
          <w:color w:val="000000" w:themeColor="text1"/>
          <w:szCs w:val="24"/>
          <w:shd w:val="clear" w:color="auto" w:fill="FFFFFF"/>
          <w:lang w:val="id-ID"/>
        </w:rPr>
        <w:t>web</w:t>
      </w:r>
      <w:r w:rsidRPr="00B545D0">
        <w:rPr>
          <w:i w:val="0"/>
          <w:iCs/>
          <w:color w:val="000000" w:themeColor="text1"/>
          <w:szCs w:val="24"/>
          <w:shd w:val="clear" w:color="auto" w:fill="FFFFFF"/>
          <w:lang w:val="id-ID"/>
        </w:rPr>
        <w:t>.</w:t>
      </w:r>
    </w:p>
    <w:p w14:paraId="09F238B4" w14:textId="77777777" w:rsidR="00B545D0" w:rsidRDefault="006A1F64" w:rsidP="00215F0A">
      <w:pPr>
        <w:pStyle w:val="guidelines"/>
        <w:numPr>
          <w:ilvl w:val="0"/>
          <w:numId w:val="15"/>
        </w:numPr>
        <w:rPr>
          <w:i w:val="0"/>
          <w:iCs/>
          <w:color w:val="000000" w:themeColor="text1"/>
          <w:szCs w:val="24"/>
          <w:shd w:val="clear" w:color="auto" w:fill="FFFFFF"/>
          <w:lang w:val="id-ID"/>
        </w:rPr>
      </w:pPr>
      <w:r w:rsidRPr="00B545D0">
        <w:rPr>
          <w:i w:val="0"/>
          <w:iCs/>
          <w:color w:val="000000" w:themeColor="text1"/>
          <w:szCs w:val="24"/>
          <w:shd w:val="clear" w:color="auto" w:fill="FFFFFF"/>
          <w:lang w:val="id-ID"/>
        </w:rPr>
        <w:t xml:space="preserve">Menambahkan objek-objek seperti citra, audio, video, animasi, java applet, dalam halaman </w:t>
      </w:r>
      <w:r w:rsidRPr="00B545D0">
        <w:rPr>
          <w:iCs/>
          <w:color w:val="000000" w:themeColor="text1"/>
          <w:szCs w:val="24"/>
          <w:shd w:val="clear" w:color="auto" w:fill="FFFFFF"/>
          <w:lang w:val="id-ID"/>
        </w:rPr>
        <w:t>web</w:t>
      </w:r>
      <w:r w:rsidRPr="00B545D0">
        <w:rPr>
          <w:i w:val="0"/>
          <w:iCs/>
          <w:color w:val="000000" w:themeColor="text1"/>
          <w:szCs w:val="24"/>
          <w:shd w:val="clear" w:color="auto" w:fill="FFFFFF"/>
          <w:lang w:val="id-ID"/>
        </w:rPr>
        <w:t>.</w:t>
      </w:r>
    </w:p>
    <w:p w14:paraId="2574F09B" w14:textId="57E41835" w:rsidR="006A1F64" w:rsidRPr="00C00397" w:rsidRDefault="006A1F64" w:rsidP="00215F0A">
      <w:pPr>
        <w:pStyle w:val="guidelines"/>
        <w:numPr>
          <w:ilvl w:val="0"/>
          <w:numId w:val="15"/>
        </w:numPr>
        <w:rPr>
          <w:i w:val="0"/>
          <w:iCs/>
          <w:color w:val="000000" w:themeColor="text1"/>
          <w:szCs w:val="24"/>
          <w:shd w:val="clear" w:color="auto" w:fill="FFFFFF"/>
          <w:lang w:val="id-ID"/>
        </w:rPr>
      </w:pPr>
      <w:r w:rsidRPr="00B545D0">
        <w:rPr>
          <w:i w:val="0"/>
          <w:iCs/>
          <w:color w:val="000000" w:themeColor="text1"/>
          <w:szCs w:val="24"/>
          <w:shd w:val="clear" w:color="auto" w:fill="FFFFFF"/>
          <w:lang w:val="id-ID"/>
        </w:rPr>
        <w:t xml:space="preserve">Menampilkan area gambar (kanvas) di </w:t>
      </w:r>
      <w:r w:rsidRPr="00B545D0">
        <w:rPr>
          <w:iCs/>
          <w:color w:val="000000" w:themeColor="text1"/>
          <w:szCs w:val="24"/>
          <w:shd w:val="clear" w:color="auto" w:fill="FFFFFF"/>
          <w:lang w:val="id-ID"/>
        </w:rPr>
        <w:t>browser</w:t>
      </w:r>
      <w:r w:rsidRPr="00B545D0">
        <w:rPr>
          <w:i w:val="0"/>
          <w:iCs/>
          <w:color w:val="000000" w:themeColor="text1"/>
          <w:szCs w:val="24"/>
          <w:shd w:val="clear" w:color="auto" w:fill="FFFFFF"/>
          <w:lang w:val="id-ID"/>
        </w:rPr>
        <w:t xml:space="preserve">.   </w:t>
      </w:r>
    </w:p>
    <w:p w14:paraId="123F1FE3" w14:textId="071A83CA" w:rsidR="006A1F64" w:rsidRDefault="006A1F64" w:rsidP="006A1F64">
      <w:pPr>
        <w:pStyle w:val="guidelines"/>
        <w:ind w:firstLine="709"/>
        <w:rPr>
          <w:i w:val="0"/>
          <w:iCs/>
          <w:color w:val="000000" w:themeColor="text1"/>
          <w:szCs w:val="24"/>
          <w:shd w:val="clear" w:color="auto" w:fill="FFFFFF"/>
          <w:lang w:val="id-ID"/>
        </w:rPr>
      </w:pPr>
      <w:r>
        <w:rPr>
          <w:i w:val="0"/>
          <w:iCs/>
          <w:color w:val="000000" w:themeColor="text1"/>
          <w:szCs w:val="24"/>
          <w:shd w:val="clear" w:color="auto" w:fill="FFFFFF"/>
          <w:lang w:val="id-ID"/>
        </w:rPr>
        <w:t xml:space="preserve">HTML adalah singkatan dari </w:t>
      </w:r>
      <w:r>
        <w:rPr>
          <w:iCs/>
          <w:color w:val="000000" w:themeColor="text1"/>
          <w:szCs w:val="24"/>
          <w:shd w:val="clear" w:color="auto" w:fill="FFFFFF"/>
          <w:lang w:val="id-ID"/>
        </w:rPr>
        <w:t>Hypert</w:t>
      </w:r>
      <w:r w:rsidRPr="008A2864">
        <w:rPr>
          <w:iCs/>
          <w:color w:val="000000" w:themeColor="text1"/>
          <w:szCs w:val="24"/>
          <w:shd w:val="clear" w:color="auto" w:fill="FFFFFF"/>
          <w:lang w:val="id-ID"/>
        </w:rPr>
        <w:t>ext Markup Language</w:t>
      </w:r>
      <w:r>
        <w:rPr>
          <w:iCs/>
          <w:color w:val="000000" w:themeColor="text1"/>
          <w:szCs w:val="24"/>
          <w:shd w:val="clear" w:color="auto" w:fill="FFFFFF"/>
          <w:lang w:val="id-ID"/>
        </w:rPr>
        <w:t xml:space="preserve">. </w:t>
      </w:r>
      <w:r>
        <w:rPr>
          <w:i w:val="0"/>
          <w:iCs/>
          <w:color w:val="000000" w:themeColor="text1"/>
          <w:szCs w:val="24"/>
          <w:shd w:val="clear" w:color="auto" w:fill="FFFFFF"/>
          <w:lang w:val="id-ID"/>
        </w:rPr>
        <w:t>HTML merupakan file teks yang ditulis menggunakan aturan-aturan kode tertentu untuk kemudian disajikan ke user melalui suatu aplikasi web browser. Setiap informasi yang tampil di web selalu dibuat menggunakan kode HTML. Oleh karena itu, dokumen HTML sering disebut juga sebagai web page (halaman web). Untuk membuat dokumen. Untuk membuat dokumen HTML, kita tidak tergantung pada aplikasi tertentu; karena dokumen HTML dapat dibuat menggunakan aplikasi Text Editor apapun, bisa Notepad (untuk lingkungan M</w:t>
      </w:r>
      <w:r w:rsidR="00AC1224">
        <w:rPr>
          <w:i w:val="0"/>
          <w:iCs/>
          <w:color w:val="000000" w:themeColor="text1"/>
          <w:szCs w:val="24"/>
          <w:shd w:val="clear" w:color="auto" w:fill="FFFFFF"/>
          <w:lang w:val="en-US"/>
        </w:rPr>
        <w:t>s.</w:t>
      </w:r>
      <w:r>
        <w:rPr>
          <w:i w:val="0"/>
          <w:iCs/>
          <w:color w:val="000000" w:themeColor="text1"/>
          <w:szCs w:val="24"/>
          <w:shd w:val="clear" w:color="auto" w:fill="FFFFFF"/>
          <w:lang w:val="id-ID"/>
        </w:rPr>
        <w:t>Windows). Emacs atau Vi Editor (untuk lingkungan Linux), dan sebagainya.</w:t>
      </w:r>
      <w:r w:rsidR="00C00397">
        <w:rPr>
          <w:i w:val="0"/>
          <w:iCs/>
          <w:color w:val="000000" w:themeColor="text1"/>
          <w:szCs w:val="24"/>
          <w:shd w:val="clear" w:color="auto" w:fill="FFFFFF"/>
          <w:lang w:val="id-ID"/>
        </w:rPr>
        <w:fldChar w:fldCharType="begin" w:fldLock="1"/>
      </w:r>
      <w:r w:rsidR="003D5150">
        <w:rPr>
          <w:i w:val="0"/>
          <w:iCs/>
          <w:color w:val="000000" w:themeColor="text1"/>
          <w:szCs w:val="24"/>
          <w:shd w:val="clear" w:color="auto" w:fill="FFFFFF"/>
          <w:lang w:val="id-ID"/>
        </w:rPr>
        <w:instrText>ADDIN CSL_CITATION {"citationItems":[{"id":"ITEM-1","itemData":{"author":[{"dropping-particle":"","family":"Hidayatullah Priyanto","given":"Khairul Jauhari Kawistara","non-dropping-particle":"","parse-names":false,"suffix":""}],"id":"ITEM-1","issued":{"date-parts":[["2017"]]},"publisher":"Informatika Bandung","publisher-place":"Bandung","title":"Pemrograman Web","type":"book"},"uris":["http://www.mendeley.com/documents/?uuid=db0a3be2-0558-4a8f-a2e9-e3c6440d68fe"]}],"mendeley":{"formattedCitation":"(Hidayatullah Priyanto 2017)","plainTextFormattedCitation":"(Hidayatullah Priyanto 2017)","previouslyFormattedCitation":"[25]"},"properties":{"noteIndex":0},"schema":"https://github.com/citation-style-language/schema/raw/master/csl-citation.json"}</w:instrText>
      </w:r>
      <w:r w:rsidR="00C00397">
        <w:rPr>
          <w:i w:val="0"/>
          <w:iCs/>
          <w:color w:val="000000" w:themeColor="text1"/>
          <w:szCs w:val="24"/>
          <w:shd w:val="clear" w:color="auto" w:fill="FFFFFF"/>
          <w:lang w:val="id-ID"/>
        </w:rPr>
        <w:fldChar w:fldCharType="separate"/>
      </w:r>
      <w:r w:rsidR="003D5150" w:rsidRPr="003D5150">
        <w:rPr>
          <w:i w:val="0"/>
          <w:iCs/>
          <w:noProof/>
          <w:color w:val="000000" w:themeColor="text1"/>
          <w:szCs w:val="24"/>
          <w:shd w:val="clear" w:color="auto" w:fill="FFFFFF"/>
          <w:lang w:val="id-ID"/>
        </w:rPr>
        <w:t>(Hidayatullah Priyanto 2017)</w:t>
      </w:r>
      <w:r w:rsidR="00C00397">
        <w:rPr>
          <w:i w:val="0"/>
          <w:iCs/>
          <w:color w:val="000000" w:themeColor="text1"/>
          <w:szCs w:val="24"/>
          <w:shd w:val="clear" w:color="auto" w:fill="FFFFFF"/>
          <w:lang w:val="id-ID"/>
        </w:rPr>
        <w:fldChar w:fldCharType="end"/>
      </w:r>
    </w:p>
    <w:p w14:paraId="5D73CBA1" w14:textId="36A91E4F" w:rsidR="00460D6C" w:rsidRDefault="006A1F64" w:rsidP="003C534C">
      <w:pPr>
        <w:pStyle w:val="guidelines"/>
        <w:ind w:firstLine="709"/>
        <w:rPr>
          <w:i w:val="0"/>
          <w:iCs/>
          <w:color w:val="000000" w:themeColor="text1"/>
          <w:szCs w:val="24"/>
          <w:shd w:val="clear" w:color="auto" w:fill="FFFFFF"/>
          <w:lang w:val="id-ID"/>
        </w:rPr>
      </w:pPr>
      <w:r>
        <w:rPr>
          <w:i w:val="0"/>
          <w:iCs/>
          <w:color w:val="000000" w:themeColor="text1"/>
          <w:szCs w:val="24"/>
          <w:shd w:val="clear" w:color="auto" w:fill="FFFFFF"/>
          <w:lang w:val="id-ID"/>
        </w:rPr>
        <w:t xml:space="preserve">Kode HTML dari suatu halaman web dapat kita lihat dari aplikasi web browser yang kita gunakan, yaitu dengan cara memilih menu View/ Source (untuk Internet Explorer) dan </w:t>
      </w:r>
      <w:r w:rsidRPr="00AC1224">
        <w:rPr>
          <w:color w:val="000000" w:themeColor="text1"/>
          <w:szCs w:val="24"/>
          <w:shd w:val="clear" w:color="auto" w:fill="FFFFFF"/>
          <w:lang w:val="id-ID"/>
        </w:rPr>
        <w:t>View / Page Source</w:t>
      </w:r>
      <w:r>
        <w:rPr>
          <w:i w:val="0"/>
          <w:iCs/>
          <w:color w:val="000000" w:themeColor="text1"/>
          <w:szCs w:val="24"/>
          <w:shd w:val="clear" w:color="auto" w:fill="FFFFFF"/>
          <w:lang w:val="id-ID"/>
        </w:rPr>
        <w:t xml:space="preserve"> (untuk Mozilla Firefox).</w:t>
      </w:r>
      <w:r w:rsidR="00C00397">
        <w:rPr>
          <w:i w:val="0"/>
          <w:iCs/>
          <w:color w:val="000000" w:themeColor="text1"/>
          <w:szCs w:val="24"/>
          <w:shd w:val="clear" w:color="auto" w:fill="FFFFFF"/>
          <w:lang w:val="id-ID"/>
        </w:rPr>
        <w:fldChar w:fldCharType="begin" w:fldLock="1"/>
      </w:r>
      <w:r w:rsidR="003D5150">
        <w:rPr>
          <w:i w:val="0"/>
          <w:iCs/>
          <w:color w:val="000000" w:themeColor="text1"/>
          <w:szCs w:val="24"/>
          <w:shd w:val="clear" w:color="auto" w:fill="FFFFFF"/>
          <w:lang w:val="id-ID"/>
        </w:rPr>
        <w:instrText>ADDIN CSL_CITATION {"citationItems":[{"id":"ITEM-1","itemData":{"author":[{"dropping-particle":"","family":"Raharjo","given":"Budi","non-dropping-particle":"","parse-names":false,"suffix":""}],"edition":"edisi keem","id":"ITEM-1","issued":{"date-parts":[["2018"]]},"publisher":"Modula","publisher-place":"Bandung","title":"Modul Pemrograman Web (HTML, PHP &amp; MySQL/MariaDB) Edisi Keempat","type":"book"},"uris":["http://www.mendeley.com/documents/?uuid=ee5c27dd-1ff3-45c9-8e1b-7d6b75d82de6"]}],"mendeley":{"formattedCitation":"(Raharjo 2018)","plainTextFormattedCitation":"(Raharjo 2018)","previouslyFormattedCitation":"[26]"},"properties":{"noteIndex":0},"schema":"https://github.com/citation-style-language/schema/raw/master/csl-citation.json"}</w:instrText>
      </w:r>
      <w:r w:rsidR="00C00397">
        <w:rPr>
          <w:i w:val="0"/>
          <w:iCs/>
          <w:color w:val="000000" w:themeColor="text1"/>
          <w:szCs w:val="24"/>
          <w:shd w:val="clear" w:color="auto" w:fill="FFFFFF"/>
          <w:lang w:val="id-ID"/>
        </w:rPr>
        <w:fldChar w:fldCharType="separate"/>
      </w:r>
      <w:r w:rsidR="003D5150" w:rsidRPr="003D5150">
        <w:rPr>
          <w:i w:val="0"/>
          <w:iCs/>
          <w:noProof/>
          <w:color w:val="000000" w:themeColor="text1"/>
          <w:szCs w:val="24"/>
          <w:shd w:val="clear" w:color="auto" w:fill="FFFFFF"/>
          <w:lang w:val="id-ID"/>
        </w:rPr>
        <w:t>(Raharjo 2018)</w:t>
      </w:r>
      <w:r w:rsidR="00C00397">
        <w:rPr>
          <w:i w:val="0"/>
          <w:iCs/>
          <w:color w:val="000000" w:themeColor="text1"/>
          <w:szCs w:val="24"/>
          <w:shd w:val="clear" w:color="auto" w:fill="FFFFFF"/>
          <w:lang w:val="id-ID"/>
        </w:rPr>
        <w:fldChar w:fldCharType="end"/>
      </w:r>
    </w:p>
    <w:p w14:paraId="55B19E34" w14:textId="77777777" w:rsidR="006A1F64" w:rsidRPr="00C00397" w:rsidRDefault="006A1F64" w:rsidP="009C37F5">
      <w:pPr>
        <w:pStyle w:val="Heading3"/>
        <w:spacing w:before="0" w:line="480" w:lineRule="auto"/>
        <w:rPr>
          <w:i/>
          <w:iCs/>
          <w:shd w:val="clear" w:color="auto" w:fill="FFFFFF"/>
        </w:rPr>
      </w:pPr>
      <w:bookmarkStart w:id="65" w:name="_Toc37242257"/>
      <w:bookmarkStart w:id="66" w:name="_Toc38981242"/>
      <w:bookmarkStart w:id="67" w:name="_Toc47457714"/>
      <w:bookmarkStart w:id="68" w:name="_Toc80226299"/>
      <w:r w:rsidRPr="009C37F5">
        <w:rPr>
          <w:bCs/>
          <w:i/>
          <w:lang w:val="id-ID"/>
        </w:rPr>
        <w:lastRenderedPageBreak/>
        <w:t>Cascading Style Sheet</w:t>
      </w:r>
      <w:r w:rsidRPr="00C00397">
        <w:rPr>
          <w:bCs/>
          <w:lang w:val="id-ID"/>
        </w:rPr>
        <w:t xml:space="preserve"> (CSS)</w:t>
      </w:r>
      <w:bookmarkEnd w:id="65"/>
      <w:bookmarkEnd w:id="66"/>
      <w:bookmarkEnd w:id="67"/>
      <w:bookmarkEnd w:id="68"/>
    </w:p>
    <w:p w14:paraId="2FE067C5" w14:textId="340203B5" w:rsidR="00460D6C" w:rsidRDefault="006A1F64" w:rsidP="00362D07">
      <w:pPr>
        <w:pStyle w:val="guidelines"/>
        <w:ind w:firstLine="709"/>
        <w:rPr>
          <w:i w:val="0"/>
          <w:iCs/>
          <w:color w:val="000000" w:themeColor="text1"/>
          <w:szCs w:val="24"/>
          <w:shd w:val="clear" w:color="auto" w:fill="FFFFFF"/>
          <w:lang w:val="id-ID"/>
        </w:rPr>
      </w:pPr>
      <w:r w:rsidRPr="00B0500B">
        <w:rPr>
          <w:i w:val="0"/>
          <w:iCs/>
          <w:color w:val="000000" w:themeColor="text1"/>
          <w:szCs w:val="24"/>
          <w:shd w:val="clear" w:color="auto" w:fill="FFFFFF"/>
          <w:lang w:val="id-ID"/>
        </w:rPr>
        <w:t>CSS (</w:t>
      </w:r>
      <w:r w:rsidRPr="00170BCC">
        <w:rPr>
          <w:iCs/>
          <w:color w:val="000000" w:themeColor="text1"/>
          <w:szCs w:val="24"/>
          <w:shd w:val="clear" w:color="auto" w:fill="FFFFFF"/>
          <w:lang w:val="id-ID"/>
        </w:rPr>
        <w:t>Cascading Style Sheet</w:t>
      </w:r>
      <w:r w:rsidRPr="00B0500B">
        <w:rPr>
          <w:i w:val="0"/>
          <w:iCs/>
          <w:color w:val="000000" w:themeColor="text1"/>
          <w:szCs w:val="24"/>
          <w:shd w:val="clear" w:color="auto" w:fill="FFFFFF"/>
          <w:lang w:val="id-ID"/>
        </w:rPr>
        <w:t xml:space="preserve">) adalah salah satu bahasa desain </w:t>
      </w:r>
      <w:r w:rsidRPr="00170BCC">
        <w:rPr>
          <w:iCs/>
          <w:color w:val="000000" w:themeColor="text1"/>
          <w:szCs w:val="24"/>
          <w:shd w:val="clear" w:color="auto" w:fill="FFFFFF"/>
          <w:lang w:val="id-ID"/>
        </w:rPr>
        <w:t xml:space="preserve">web </w:t>
      </w:r>
      <w:r w:rsidRPr="00B0500B">
        <w:rPr>
          <w:i w:val="0"/>
          <w:iCs/>
          <w:color w:val="000000" w:themeColor="text1"/>
          <w:szCs w:val="24"/>
          <w:shd w:val="clear" w:color="auto" w:fill="FFFFFF"/>
          <w:lang w:val="id-ID"/>
        </w:rPr>
        <w:t>(</w:t>
      </w:r>
      <w:r w:rsidRPr="00170BCC">
        <w:rPr>
          <w:iCs/>
          <w:color w:val="000000" w:themeColor="text1"/>
          <w:szCs w:val="24"/>
          <w:shd w:val="clear" w:color="auto" w:fill="FFFFFF"/>
          <w:lang w:val="id-ID"/>
        </w:rPr>
        <w:t xml:space="preserve">style sheet language) </w:t>
      </w:r>
      <w:r w:rsidRPr="00B0500B">
        <w:rPr>
          <w:i w:val="0"/>
          <w:iCs/>
          <w:color w:val="000000" w:themeColor="text1"/>
          <w:szCs w:val="24"/>
          <w:shd w:val="clear" w:color="auto" w:fill="FFFFFF"/>
          <w:lang w:val="id-ID"/>
        </w:rPr>
        <w:t xml:space="preserve">yang mengontrol format tampilan sebuah halaman </w:t>
      </w:r>
      <w:r w:rsidRPr="00170BCC">
        <w:rPr>
          <w:iCs/>
          <w:color w:val="000000" w:themeColor="text1"/>
          <w:szCs w:val="24"/>
          <w:shd w:val="clear" w:color="auto" w:fill="FFFFFF"/>
          <w:lang w:val="id-ID"/>
        </w:rPr>
        <w:t>web</w:t>
      </w:r>
      <w:r w:rsidRPr="00B0500B">
        <w:rPr>
          <w:i w:val="0"/>
          <w:iCs/>
          <w:color w:val="000000" w:themeColor="text1"/>
          <w:szCs w:val="24"/>
          <w:shd w:val="clear" w:color="auto" w:fill="FFFFFF"/>
          <w:lang w:val="id-ID"/>
        </w:rPr>
        <w:t xml:space="preserve"> yang ditulis dengan menggunakan penanda markup language. Biasanya CSS digunakan untuk mendesain sebuah halaman HTML dan XHTML, tetapi sekarang CSS bisa di</w:t>
      </w:r>
      <w:r>
        <w:rPr>
          <w:i w:val="0"/>
          <w:iCs/>
          <w:color w:val="000000" w:themeColor="text1"/>
          <w:szCs w:val="24"/>
          <w:shd w:val="clear" w:color="auto" w:fill="FFFFFF"/>
          <w:lang w:val="id-ID"/>
        </w:rPr>
        <w:t xml:space="preserve"> </w:t>
      </w:r>
      <w:r w:rsidRPr="00B0500B">
        <w:rPr>
          <w:i w:val="0"/>
          <w:iCs/>
          <w:color w:val="000000" w:themeColor="text1"/>
          <w:szCs w:val="24"/>
          <w:shd w:val="clear" w:color="auto" w:fill="FFFFFF"/>
          <w:lang w:val="id-ID"/>
        </w:rPr>
        <w:t>aplikasikan untuk segala dokumen</w:t>
      </w:r>
      <w:r>
        <w:rPr>
          <w:i w:val="0"/>
          <w:iCs/>
          <w:color w:val="000000" w:themeColor="text1"/>
          <w:szCs w:val="24"/>
          <w:shd w:val="clear" w:color="auto" w:fill="FFFFFF"/>
          <w:lang w:val="id-ID"/>
        </w:rPr>
        <w:t xml:space="preserve"> </w:t>
      </w:r>
      <w:r w:rsidRPr="00B0500B">
        <w:rPr>
          <w:i w:val="0"/>
          <w:iCs/>
          <w:color w:val="000000" w:themeColor="text1"/>
          <w:szCs w:val="24"/>
          <w:shd w:val="clear" w:color="auto" w:fill="FFFFFF"/>
          <w:lang w:val="id-ID"/>
        </w:rPr>
        <w:t>XML, termasuk SVG dan XUL bahkan ANDROID.</w:t>
      </w:r>
      <w:r w:rsidR="00362D07">
        <w:rPr>
          <w:i w:val="0"/>
          <w:iCs/>
          <w:color w:val="000000" w:themeColor="text1"/>
          <w:szCs w:val="24"/>
          <w:shd w:val="clear" w:color="auto" w:fill="FFFFFF"/>
          <w:lang w:val="en-US"/>
        </w:rPr>
        <w:t xml:space="preserve"> </w:t>
      </w:r>
      <w:r w:rsidRPr="00FD47CC">
        <w:rPr>
          <w:i w:val="0"/>
          <w:iCs/>
          <w:color w:val="000000" w:themeColor="text1"/>
          <w:szCs w:val="24"/>
          <w:shd w:val="clear" w:color="auto" w:fill="FFFFFF"/>
        </w:rPr>
        <w:t xml:space="preserve">CSS dibuat untuk memisahkan konten utama dengan tampilan dokumen yang meliputi </w:t>
      </w:r>
      <w:r w:rsidRPr="00671319">
        <w:rPr>
          <w:iCs/>
          <w:color w:val="000000" w:themeColor="text1"/>
          <w:szCs w:val="24"/>
          <w:shd w:val="clear" w:color="auto" w:fill="FFFFFF"/>
        </w:rPr>
        <w:t>layout</w:t>
      </w:r>
      <w:r w:rsidRPr="00FD47CC">
        <w:rPr>
          <w:i w:val="0"/>
          <w:iCs/>
          <w:color w:val="000000" w:themeColor="text1"/>
          <w:szCs w:val="24"/>
          <w:shd w:val="clear" w:color="auto" w:fill="FFFFFF"/>
        </w:rPr>
        <w:t xml:space="preserve">, warna dan </w:t>
      </w:r>
      <w:r w:rsidRPr="00671319">
        <w:rPr>
          <w:iCs/>
          <w:color w:val="000000" w:themeColor="text1"/>
          <w:szCs w:val="24"/>
          <w:shd w:val="clear" w:color="auto" w:fill="FFFFFF"/>
        </w:rPr>
        <w:t>font</w:t>
      </w:r>
      <w:r w:rsidRPr="00FD47CC">
        <w:rPr>
          <w:i w:val="0"/>
          <w:iCs/>
          <w:color w:val="000000" w:themeColor="text1"/>
          <w:szCs w:val="24"/>
          <w:shd w:val="clear" w:color="auto" w:fill="FFFFFF"/>
        </w:rPr>
        <w:t>. Pemisahan ini dapat m</w:t>
      </w:r>
      <w:r>
        <w:rPr>
          <w:i w:val="0"/>
          <w:iCs/>
          <w:color w:val="000000" w:themeColor="text1"/>
          <w:szCs w:val="24"/>
          <w:shd w:val="clear" w:color="auto" w:fill="FFFFFF"/>
        </w:rPr>
        <w:t>eningkatka</w:t>
      </w:r>
      <w:r w:rsidRPr="00FD47CC">
        <w:rPr>
          <w:i w:val="0"/>
          <w:iCs/>
          <w:color w:val="000000" w:themeColor="text1"/>
          <w:szCs w:val="24"/>
          <w:shd w:val="clear" w:color="auto" w:fill="FFFFFF"/>
        </w:rPr>
        <w:t xml:space="preserve">n daya akses konten pada </w:t>
      </w:r>
      <w:r w:rsidRPr="00671319">
        <w:rPr>
          <w:iCs/>
          <w:color w:val="000000" w:themeColor="text1"/>
          <w:szCs w:val="24"/>
          <w:shd w:val="clear" w:color="auto" w:fill="FFFFFF"/>
        </w:rPr>
        <w:t>web</w:t>
      </w:r>
      <w:r w:rsidRPr="00FD47CC">
        <w:rPr>
          <w:i w:val="0"/>
          <w:iCs/>
          <w:color w:val="000000" w:themeColor="text1"/>
          <w:szCs w:val="24"/>
          <w:shd w:val="clear" w:color="auto" w:fill="FFFFFF"/>
        </w:rPr>
        <w:t xml:space="preserve">, menyediakan lebih banyak </w:t>
      </w:r>
      <w:r w:rsidRPr="00671319">
        <w:rPr>
          <w:iCs/>
          <w:color w:val="000000" w:themeColor="text1"/>
          <w:szCs w:val="24"/>
          <w:shd w:val="clear" w:color="auto" w:fill="FFFFFF"/>
        </w:rPr>
        <w:t xml:space="preserve">fleksibilitas </w:t>
      </w:r>
      <w:r w:rsidRPr="00FD47CC">
        <w:rPr>
          <w:i w:val="0"/>
          <w:iCs/>
          <w:color w:val="000000" w:themeColor="text1"/>
          <w:szCs w:val="24"/>
          <w:shd w:val="clear" w:color="auto" w:fill="FFFFFF"/>
        </w:rPr>
        <w:t xml:space="preserve">dan kontrol dalam spesifikasi dari sebuah karakteristik dari sebuah tampilan, memungkinkan untuk membagi halaman untuk sebuah </w:t>
      </w:r>
      <w:r w:rsidRPr="00671319">
        <w:rPr>
          <w:iCs/>
          <w:color w:val="000000" w:themeColor="text1"/>
          <w:szCs w:val="24"/>
          <w:shd w:val="clear" w:color="auto" w:fill="FFFFFF"/>
        </w:rPr>
        <w:t>formatting</w:t>
      </w:r>
      <w:r w:rsidRPr="00FD47CC">
        <w:rPr>
          <w:i w:val="0"/>
          <w:iCs/>
          <w:color w:val="000000" w:themeColor="text1"/>
          <w:szCs w:val="24"/>
          <w:shd w:val="clear" w:color="auto" w:fill="FFFFFF"/>
        </w:rPr>
        <w:t xml:space="preserve"> dan mengurangi kerumitan dalam penulisan kode dan struktur dari konten, contohnya teknik </w:t>
      </w:r>
      <w:r w:rsidRPr="00975282">
        <w:rPr>
          <w:iCs/>
          <w:color w:val="000000" w:themeColor="text1"/>
          <w:szCs w:val="24"/>
          <w:shd w:val="clear" w:color="auto" w:fill="FFFFFF"/>
        </w:rPr>
        <w:t>tableless</w:t>
      </w:r>
      <w:r w:rsidRPr="00FD47CC">
        <w:rPr>
          <w:i w:val="0"/>
          <w:iCs/>
          <w:color w:val="000000" w:themeColor="text1"/>
          <w:szCs w:val="24"/>
          <w:shd w:val="clear" w:color="auto" w:fill="FFFFFF"/>
        </w:rPr>
        <w:t xml:space="preserve"> pada desain </w:t>
      </w:r>
      <w:r w:rsidRPr="00671319">
        <w:rPr>
          <w:iCs/>
          <w:color w:val="000000" w:themeColor="text1"/>
          <w:szCs w:val="24"/>
          <w:shd w:val="clear" w:color="auto" w:fill="FFFFFF"/>
        </w:rPr>
        <w:t>web</w:t>
      </w:r>
      <w:r w:rsidRPr="00FD47CC">
        <w:rPr>
          <w:i w:val="0"/>
          <w:iCs/>
          <w:color w:val="000000" w:themeColor="text1"/>
          <w:szCs w:val="24"/>
          <w:shd w:val="clear" w:color="auto" w:fill="FFFFFF"/>
        </w:rPr>
        <w:t>.</w:t>
      </w:r>
      <w:r w:rsidRPr="002846FF">
        <w:rPr>
          <w:i w:val="0"/>
          <w:iCs/>
          <w:color w:val="000000" w:themeColor="text1"/>
          <w:szCs w:val="24"/>
          <w:shd w:val="clear" w:color="auto" w:fill="FFFFFF"/>
        </w:rPr>
        <w:t>Jika kita menggunakan CSS kita bisa menyimpan format dan</w:t>
      </w:r>
      <w:r>
        <w:rPr>
          <w:i w:val="0"/>
          <w:iCs/>
          <w:color w:val="000000" w:themeColor="text1"/>
          <w:szCs w:val="24"/>
          <w:shd w:val="clear" w:color="auto" w:fill="FFFFFF"/>
          <w:lang w:val="id-ID"/>
        </w:rPr>
        <w:t xml:space="preserve"> menggunakannya kapanpun dan dimanapun kita inginkan. Seperti terbentuknya kita dengan </w:t>
      </w:r>
      <w:r w:rsidRPr="005B6E4A">
        <w:rPr>
          <w:iCs/>
          <w:color w:val="000000" w:themeColor="text1"/>
          <w:szCs w:val="24"/>
          <w:shd w:val="clear" w:color="auto" w:fill="FFFFFF"/>
          <w:lang w:val="id-ID"/>
        </w:rPr>
        <w:t>Formatting and style</w:t>
      </w:r>
      <w:r>
        <w:rPr>
          <w:i w:val="0"/>
          <w:iCs/>
          <w:color w:val="000000" w:themeColor="text1"/>
          <w:szCs w:val="24"/>
          <w:shd w:val="clear" w:color="auto" w:fill="FFFFFF"/>
          <w:lang w:val="id-ID"/>
        </w:rPr>
        <w:t xml:space="preserve"> dalam membuat dokumen </w:t>
      </w:r>
      <w:r w:rsidRPr="005B6E4A">
        <w:rPr>
          <w:iCs/>
          <w:color w:val="000000" w:themeColor="text1"/>
          <w:szCs w:val="24"/>
          <w:shd w:val="clear" w:color="auto" w:fill="FFFFFF"/>
          <w:lang w:val="id-ID"/>
        </w:rPr>
        <w:t>office</w:t>
      </w:r>
      <w:r>
        <w:rPr>
          <w:i w:val="0"/>
          <w:iCs/>
          <w:color w:val="000000" w:themeColor="text1"/>
          <w:szCs w:val="24"/>
          <w:shd w:val="clear" w:color="auto" w:fill="FFFFFF"/>
          <w:lang w:val="id-ID"/>
        </w:rPr>
        <w:t xml:space="preserve">, maka </w:t>
      </w:r>
      <w:r w:rsidRPr="005B6E4A">
        <w:rPr>
          <w:iCs/>
          <w:color w:val="000000" w:themeColor="text1"/>
          <w:szCs w:val="24"/>
          <w:shd w:val="clear" w:color="auto" w:fill="FFFFFF"/>
          <w:lang w:val="id-ID"/>
        </w:rPr>
        <w:t>style sheets</w:t>
      </w:r>
      <w:r>
        <w:rPr>
          <w:i w:val="0"/>
          <w:iCs/>
          <w:color w:val="000000" w:themeColor="text1"/>
          <w:szCs w:val="24"/>
          <w:shd w:val="clear" w:color="auto" w:fill="FFFFFF"/>
          <w:lang w:val="id-ID"/>
        </w:rPr>
        <w:t xml:space="preserve"> juga sangat penting dalam membuat halaman HTML yang dinamis.Dengan </w:t>
      </w:r>
      <w:r w:rsidRPr="005B6E4A">
        <w:rPr>
          <w:iCs/>
          <w:color w:val="000000" w:themeColor="text1"/>
          <w:szCs w:val="24"/>
          <w:shd w:val="clear" w:color="auto" w:fill="FFFFFF"/>
          <w:lang w:val="id-ID"/>
        </w:rPr>
        <w:t>style sheet</w:t>
      </w:r>
      <w:r>
        <w:rPr>
          <w:i w:val="0"/>
          <w:iCs/>
          <w:color w:val="000000" w:themeColor="text1"/>
          <w:szCs w:val="24"/>
          <w:shd w:val="clear" w:color="auto" w:fill="FFFFFF"/>
          <w:lang w:val="id-ID"/>
        </w:rPr>
        <w:t xml:space="preserve">, anda bisa membuat efek-efek tertentu untuk konten </w:t>
      </w:r>
      <w:r w:rsidRPr="005B6E4A">
        <w:rPr>
          <w:iCs/>
          <w:color w:val="000000" w:themeColor="text1"/>
          <w:szCs w:val="24"/>
          <w:shd w:val="clear" w:color="auto" w:fill="FFFFFF"/>
          <w:lang w:val="id-ID"/>
        </w:rPr>
        <w:t xml:space="preserve">web </w:t>
      </w:r>
      <w:r>
        <w:rPr>
          <w:i w:val="0"/>
          <w:iCs/>
          <w:color w:val="000000" w:themeColor="text1"/>
          <w:szCs w:val="24"/>
          <w:shd w:val="clear" w:color="auto" w:fill="FFFFFF"/>
          <w:lang w:val="id-ID"/>
        </w:rPr>
        <w:t xml:space="preserve">anda. </w:t>
      </w:r>
      <w:r w:rsidRPr="00AC1224">
        <w:rPr>
          <w:color w:val="000000" w:themeColor="text1"/>
          <w:szCs w:val="24"/>
          <w:shd w:val="clear" w:color="auto" w:fill="FFFFFF"/>
          <w:lang w:val="id-ID"/>
        </w:rPr>
        <w:t xml:space="preserve">Cascading Style sheet </w:t>
      </w:r>
      <w:r>
        <w:rPr>
          <w:i w:val="0"/>
          <w:iCs/>
          <w:color w:val="000000" w:themeColor="text1"/>
          <w:szCs w:val="24"/>
          <w:shd w:val="clear" w:color="auto" w:fill="FFFFFF"/>
          <w:lang w:val="id-ID"/>
        </w:rPr>
        <w:t xml:space="preserve">(CSS) sudah didukung oleh hampir semua </w:t>
      </w:r>
      <w:r w:rsidRPr="005B6E4A">
        <w:rPr>
          <w:iCs/>
          <w:color w:val="000000" w:themeColor="text1"/>
          <w:szCs w:val="24"/>
          <w:shd w:val="clear" w:color="auto" w:fill="FFFFFF"/>
          <w:lang w:val="id-ID"/>
        </w:rPr>
        <w:t>web browser</w:t>
      </w:r>
      <w:r>
        <w:rPr>
          <w:i w:val="0"/>
          <w:iCs/>
          <w:color w:val="000000" w:themeColor="text1"/>
          <w:szCs w:val="24"/>
          <w:shd w:val="clear" w:color="auto" w:fill="FFFFFF"/>
          <w:lang w:val="id-ID"/>
        </w:rPr>
        <w:t xml:space="preserve"> karena CSS distandarkan oleh </w:t>
      </w:r>
      <w:r w:rsidRPr="005B6E4A">
        <w:rPr>
          <w:iCs/>
          <w:color w:val="000000" w:themeColor="text1"/>
          <w:szCs w:val="24"/>
          <w:shd w:val="clear" w:color="auto" w:fill="FFFFFF"/>
          <w:lang w:val="id-ID"/>
        </w:rPr>
        <w:t>World Wide Web</w:t>
      </w:r>
      <w:r>
        <w:rPr>
          <w:i w:val="0"/>
          <w:iCs/>
          <w:color w:val="000000" w:themeColor="text1"/>
          <w:szCs w:val="24"/>
          <w:shd w:val="clear" w:color="auto" w:fill="FFFFFF"/>
          <w:lang w:val="id-ID"/>
        </w:rPr>
        <w:t xml:space="preserve"> </w:t>
      </w:r>
      <w:r w:rsidRPr="005B6E4A">
        <w:rPr>
          <w:iCs/>
          <w:color w:val="000000" w:themeColor="text1"/>
          <w:szCs w:val="24"/>
          <w:shd w:val="clear" w:color="auto" w:fill="FFFFFF"/>
          <w:lang w:val="id-ID"/>
        </w:rPr>
        <w:t>Consortium</w:t>
      </w:r>
      <w:r>
        <w:rPr>
          <w:i w:val="0"/>
          <w:iCs/>
          <w:color w:val="000000" w:themeColor="text1"/>
          <w:szCs w:val="24"/>
          <w:shd w:val="clear" w:color="auto" w:fill="FFFFFF"/>
          <w:lang w:val="id-ID"/>
        </w:rPr>
        <w:t xml:space="preserve"> (W3C).</w:t>
      </w:r>
      <w:r w:rsidR="008532C0">
        <w:rPr>
          <w:i w:val="0"/>
          <w:iCs/>
          <w:color w:val="000000" w:themeColor="text1"/>
          <w:szCs w:val="24"/>
          <w:shd w:val="clear" w:color="auto" w:fill="FFFFFF"/>
          <w:lang w:val="id-ID"/>
        </w:rPr>
        <w:fldChar w:fldCharType="begin" w:fldLock="1"/>
      </w:r>
      <w:r w:rsidR="003D5150">
        <w:rPr>
          <w:i w:val="0"/>
          <w:iCs/>
          <w:color w:val="000000" w:themeColor="text1"/>
          <w:szCs w:val="24"/>
          <w:shd w:val="clear" w:color="auto" w:fill="FFFFFF"/>
          <w:lang w:val="id-ID"/>
        </w:rPr>
        <w:instrText>ADDIN CSL_CITATION {"citationItems":[{"id":"ITEM-1","itemData":{"author":[{"dropping-particle":"","family":"Hidayatullah Priyanto","given":"Khairul Jauhari Kawistara","non-dropping-particle":"","parse-names":false,"suffix":""}],"id":"ITEM-1","issued":{"date-parts":[["2017"]]},"publisher":"Informatika Bandung","publisher-place":"Bandung","title":"Pemrograman Web","type":"book"},"uris":["http://www.mendeley.com/documents/?uuid=db0a3be2-0558-4a8f-a2e9-e3c6440d68fe"]}],"mendeley":{"formattedCitation":"(Hidayatullah Priyanto 2017)","plainTextFormattedCitation":"(Hidayatullah Priyanto 2017)","previouslyFormattedCitation":"[25]"},"properties":{"noteIndex":0},"schema":"https://github.com/citation-style-language/schema/raw/master/csl-citation.json"}</w:instrText>
      </w:r>
      <w:r w:rsidR="008532C0">
        <w:rPr>
          <w:i w:val="0"/>
          <w:iCs/>
          <w:color w:val="000000" w:themeColor="text1"/>
          <w:szCs w:val="24"/>
          <w:shd w:val="clear" w:color="auto" w:fill="FFFFFF"/>
          <w:lang w:val="id-ID"/>
        </w:rPr>
        <w:fldChar w:fldCharType="separate"/>
      </w:r>
      <w:r w:rsidR="003D5150" w:rsidRPr="003D5150">
        <w:rPr>
          <w:i w:val="0"/>
          <w:iCs/>
          <w:noProof/>
          <w:color w:val="000000" w:themeColor="text1"/>
          <w:szCs w:val="24"/>
          <w:shd w:val="clear" w:color="auto" w:fill="FFFFFF"/>
          <w:lang w:val="id-ID"/>
        </w:rPr>
        <w:t>(Hidayatullah Priyanto 2017)</w:t>
      </w:r>
      <w:r w:rsidR="008532C0">
        <w:rPr>
          <w:i w:val="0"/>
          <w:iCs/>
          <w:color w:val="000000" w:themeColor="text1"/>
          <w:szCs w:val="24"/>
          <w:shd w:val="clear" w:color="auto" w:fill="FFFFFF"/>
          <w:lang w:val="id-ID"/>
        </w:rPr>
        <w:fldChar w:fldCharType="end"/>
      </w:r>
    </w:p>
    <w:p w14:paraId="5F0EE8E8" w14:textId="77777777" w:rsidR="00362D07" w:rsidRPr="00975282" w:rsidRDefault="00362D07" w:rsidP="00362D07">
      <w:pPr>
        <w:pStyle w:val="guidelines"/>
        <w:spacing w:line="480" w:lineRule="auto"/>
        <w:ind w:firstLine="709"/>
        <w:rPr>
          <w:i w:val="0"/>
          <w:iCs/>
          <w:color w:val="000000" w:themeColor="text1"/>
          <w:szCs w:val="24"/>
          <w:shd w:val="clear" w:color="auto" w:fill="FFFFFF"/>
          <w:lang w:val="id-ID"/>
        </w:rPr>
      </w:pPr>
    </w:p>
    <w:p w14:paraId="5C0C9521" w14:textId="77777777" w:rsidR="006A1F64" w:rsidRPr="002846FF" w:rsidRDefault="006A1F64" w:rsidP="009C37F5">
      <w:pPr>
        <w:pStyle w:val="Heading3"/>
        <w:spacing w:before="0" w:line="480" w:lineRule="auto"/>
        <w:rPr>
          <w:b w:val="0"/>
          <w:bCs/>
          <w:i/>
          <w:iCs/>
          <w:shd w:val="clear" w:color="auto" w:fill="FFFFFF"/>
        </w:rPr>
      </w:pPr>
      <w:bookmarkStart w:id="69" w:name="_Toc38981243"/>
      <w:bookmarkStart w:id="70" w:name="_Toc47457715"/>
      <w:bookmarkStart w:id="71" w:name="_Toc80226300"/>
      <w:r w:rsidRPr="00887E55">
        <w:rPr>
          <w:bCs/>
          <w:iCs/>
          <w:shd w:val="clear" w:color="auto" w:fill="FFFFFF"/>
          <w:lang w:val="id-ID"/>
        </w:rPr>
        <w:t>PHP</w:t>
      </w:r>
      <w:bookmarkEnd w:id="69"/>
      <w:bookmarkEnd w:id="70"/>
      <w:bookmarkEnd w:id="71"/>
    </w:p>
    <w:p w14:paraId="53F16149" w14:textId="4339940D" w:rsidR="006A1F64" w:rsidRDefault="006A1F64" w:rsidP="00537623">
      <w:pPr>
        <w:pStyle w:val="guidelines"/>
        <w:ind w:firstLine="709"/>
        <w:rPr>
          <w:i w:val="0"/>
          <w:iCs/>
          <w:color w:val="000000" w:themeColor="text1"/>
          <w:szCs w:val="24"/>
          <w:shd w:val="clear" w:color="auto" w:fill="FFFFFF"/>
          <w:lang w:val="id-ID"/>
        </w:rPr>
      </w:pPr>
      <w:r w:rsidRPr="00887E55">
        <w:rPr>
          <w:i w:val="0"/>
          <w:iCs/>
          <w:color w:val="000000" w:themeColor="text1"/>
          <w:szCs w:val="24"/>
          <w:shd w:val="clear" w:color="auto" w:fill="FFFFFF"/>
        </w:rPr>
        <w:t xml:space="preserve">PHP </w:t>
      </w:r>
      <w:r>
        <w:rPr>
          <w:i w:val="0"/>
          <w:iCs/>
          <w:color w:val="000000" w:themeColor="text1"/>
          <w:szCs w:val="24"/>
          <w:shd w:val="clear" w:color="auto" w:fill="FFFFFF"/>
          <w:lang w:val="id-ID"/>
        </w:rPr>
        <w:t>(</w:t>
      </w:r>
      <w:r w:rsidRPr="00F02AE1">
        <w:rPr>
          <w:iCs/>
          <w:color w:val="000000" w:themeColor="text1"/>
          <w:szCs w:val="24"/>
          <w:shd w:val="clear" w:color="auto" w:fill="FFFFFF"/>
          <w:lang w:val="id-ID"/>
        </w:rPr>
        <w:t>Hypertext Preprocessor</w:t>
      </w:r>
      <w:r>
        <w:rPr>
          <w:i w:val="0"/>
          <w:iCs/>
          <w:color w:val="000000" w:themeColor="text1"/>
          <w:szCs w:val="24"/>
          <w:shd w:val="clear" w:color="auto" w:fill="FFFFFF"/>
          <w:lang w:val="id-ID"/>
        </w:rPr>
        <w:t xml:space="preserve">) </w:t>
      </w:r>
      <w:r w:rsidRPr="00887E55">
        <w:rPr>
          <w:i w:val="0"/>
          <w:iCs/>
          <w:color w:val="000000" w:themeColor="text1"/>
          <w:szCs w:val="24"/>
          <w:shd w:val="clear" w:color="auto" w:fill="FFFFFF"/>
        </w:rPr>
        <w:t>adalah</w:t>
      </w:r>
      <w:r>
        <w:rPr>
          <w:i w:val="0"/>
          <w:iCs/>
          <w:color w:val="000000" w:themeColor="text1"/>
          <w:szCs w:val="24"/>
          <w:shd w:val="clear" w:color="auto" w:fill="FFFFFF"/>
          <w:lang w:val="id-ID"/>
        </w:rPr>
        <w:t xml:space="preserve"> bahasa script yang dapat ditanamkan atau disisipkan ke dalam HTML. PHP banyak dipakai untuk membuat program situs web dinamis. PHP sering digunakan untuk membangun sebuah CMS.PHP adalah bahasa pemrograman </w:t>
      </w:r>
      <w:r w:rsidRPr="00671319">
        <w:rPr>
          <w:iCs/>
          <w:color w:val="000000" w:themeColor="text1"/>
          <w:szCs w:val="24"/>
          <w:shd w:val="clear" w:color="auto" w:fill="FFFFFF"/>
          <w:lang w:val="id-ID"/>
        </w:rPr>
        <w:t>script server-side</w:t>
      </w:r>
      <w:r>
        <w:rPr>
          <w:i w:val="0"/>
          <w:iCs/>
          <w:color w:val="000000" w:themeColor="text1"/>
          <w:szCs w:val="24"/>
          <w:shd w:val="clear" w:color="auto" w:fill="FFFFFF"/>
          <w:lang w:val="id-ID"/>
        </w:rPr>
        <w:t xml:space="preserve"> yang didesain untuk pengembangan </w:t>
      </w:r>
      <w:r w:rsidRPr="00671319">
        <w:rPr>
          <w:iCs/>
          <w:color w:val="000000" w:themeColor="text1"/>
          <w:szCs w:val="24"/>
          <w:shd w:val="clear" w:color="auto" w:fill="FFFFFF"/>
          <w:lang w:val="id-ID"/>
        </w:rPr>
        <w:t>web</w:t>
      </w:r>
      <w:r>
        <w:rPr>
          <w:i w:val="0"/>
          <w:iCs/>
          <w:color w:val="000000" w:themeColor="text1"/>
          <w:szCs w:val="24"/>
          <w:shd w:val="clear" w:color="auto" w:fill="FFFFFF"/>
          <w:lang w:val="id-ID"/>
        </w:rPr>
        <w:t xml:space="preserve">. Disebut bahasa pemrograman </w:t>
      </w:r>
      <w:r w:rsidRPr="00671319">
        <w:rPr>
          <w:iCs/>
          <w:color w:val="000000" w:themeColor="text1"/>
          <w:szCs w:val="24"/>
          <w:shd w:val="clear" w:color="auto" w:fill="FFFFFF"/>
          <w:lang w:val="id-ID"/>
        </w:rPr>
        <w:t>server side</w:t>
      </w:r>
      <w:r>
        <w:rPr>
          <w:i w:val="0"/>
          <w:iCs/>
          <w:color w:val="000000" w:themeColor="text1"/>
          <w:szCs w:val="24"/>
          <w:shd w:val="clear" w:color="auto" w:fill="FFFFFF"/>
          <w:lang w:val="id-ID"/>
        </w:rPr>
        <w:t xml:space="preserve"> karena PHP di</w:t>
      </w:r>
      <w:r w:rsidR="003C534C">
        <w:rPr>
          <w:i w:val="0"/>
          <w:iCs/>
          <w:color w:val="000000" w:themeColor="text1"/>
          <w:szCs w:val="24"/>
          <w:shd w:val="clear" w:color="auto" w:fill="FFFFFF"/>
          <w:lang w:val="en-US"/>
        </w:rPr>
        <w:t>p</w:t>
      </w:r>
      <w:r>
        <w:rPr>
          <w:i w:val="0"/>
          <w:iCs/>
          <w:color w:val="000000" w:themeColor="text1"/>
          <w:szCs w:val="24"/>
          <w:shd w:val="clear" w:color="auto" w:fill="FFFFFF"/>
          <w:lang w:val="id-ID"/>
        </w:rPr>
        <w:t xml:space="preserve">roses pada komputer </w:t>
      </w:r>
      <w:r w:rsidRPr="00671319">
        <w:rPr>
          <w:iCs/>
          <w:color w:val="000000" w:themeColor="text1"/>
          <w:szCs w:val="24"/>
          <w:shd w:val="clear" w:color="auto" w:fill="FFFFFF"/>
          <w:lang w:val="id-ID"/>
        </w:rPr>
        <w:t>server</w:t>
      </w:r>
      <w:r>
        <w:rPr>
          <w:i w:val="0"/>
          <w:iCs/>
          <w:color w:val="000000" w:themeColor="text1"/>
          <w:szCs w:val="24"/>
          <w:shd w:val="clear" w:color="auto" w:fill="FFFFFF"/>
          <w:lang w:val="id-ID"/>
        </w:rPr>
        <w:t xml:space="preserve">. Hal ini berbeda dibandingkan dengan  bahasa pemrograman </w:t>
      </w:r>
      <w:r w:rsidRPr="00671319">
        <w:rPr>
          <w:iCs/>
          <w:color w:val="000000" w:themeColor="text1"/>
          <w:szCs w:val="24"/>
          <w:shd w:val="clear" w:color="auto" w:fill="FFFFFF"/>
          <w:lang w:val="id-ID"/>
        </w:rPr>
        <w:t>Client-side</w:t>
      </w:r>
      <w:r>
        <w:rPr>
          <w:i w:val="0"/>
          <w:iCs/>
          <w:color w:val="000000" w:themeColor="text1"/>
          <w:szCs w:val="24"/>
          <w:shd w:val="clear" w:color="auto" w:fill="FFFFFF"/>
          <w:lang w:val="id-ID"/>
        </w:rPr>
        <w:t xml:space="preserve"> seperti </w:t>
      </w:r>
      <w:r w:rsidRPr="00671319">
        <w:rPr>
          <w:iCs/>
          <w:color w:val="000000" w:themeColor="text1"/>
          <w:szCs w:val="24"/>
          <w:shd w:val="clear" w:color="auto" w:fill="FFFFFF"/>
          <w:lang w:val="id-ID"/>
        </w:rPr>
        <w:t>JavaScript</w:t>
      </w:r>
      <w:r>
        <w:rPr>
          <w:i w:val="0"/>
          <w:iCs/>
          <w:color w:val="000000" w:themeColor="text1"/>
          <w:szCs w:val="24"/>
          <w:shd w:val="clear" w:color="auto" w:fill="FFFFFF"/>
          <w:lang w:val="id-ID"/>
        </w:rPr>
        <w:t xml:space="preserve"> yang di proses pada web browser (</w:t>
      </w:r>
      <w:r w:rsidRPr="00671319">
        <w:rPr>
          <w:iCs/>
          <w:color w:val="000000" w:themeColor="text1"/>
          <w:szCs w:val="24"/>
          <w:shd w:val="clear" w:color="auto" w:fill="FFFFFF"/>
          <w:lang w:val="id-ID"/>
        </w:rPr>
        <w:t>client</w:t>
      </w:r>
      <w:r>
        <w:rPr>
          <w:i w:val="0"/>
          <w:iCs/>
          <w:color w:val="000000" w:themeColor="text1"/>
          <w:szCs w:val="24"/>
          <w:shd w:val="clear" w:color="auto" w:fill="FFFFFF"/>
          <w:lang w:val="id-ID"/>
        </w:rPr>
        <w:t>).</w:t>
      </w:r>
      <w:r w:rsidR="00790D9C">
        <w:rPr>
          <w:i w:val="0"/>
          <w:iCs/>
          <w:color w:val="000000" w:themeColor="text1"/>
          <w:szCs w:val="24"/>
          <w:shd w:val="clear" w:color="auto" w:fill="FFFFFF"/>
          <w:lang w:val="id-ID"/>
        </w:rPr>
        <w:t xml:space="preserve"> </w:t>
      </w:r>
    </w:p>
    <w:p w14:paraId="76982932" w14:textId="27894499" w:rsidR="006A1F64" w:rsidRDefault="006A1F64" w:rsidP="00537623">
      <w:pPr>
        <w:pStyle w:val="guidelines"/>
        <w:ind w:firstLine="709"/>
        <w:rPr>
          <w:i w:val="0"/>
          <w:iCs/>
          <w:color w:val="000000" w:themeColor="text1"/>
          <w:szCs w:val="24"/>
          <w:shd w:val="clear" w:color="auto" w:fill="FFFFFF"/>
          <w:lang w:val="id-ID"/>
        </w:rPr>
      </w:pPr>
      <w:r>
        <w:rPr>
          <w:i w:val="0"/>
          <w:iCs/>
          <w:color w:val="000000" w:themeColor="text1"/>
          <w:szCs w:val="24"/>
          <w:shd w:val="clear" w:color="auto" w:fill="FFFFFF"/>
          <w:lang w:val="id-ID"/>
        </w:rPr>
        <w:t xml:space="preserve">PhpMyAdmin adalah sebuah aplikasi open source yang berfungsi untuk memudahkan manajemen MySQL. Dengan menggunakan PhpMyAdmin, anda dapat membuat </w:t>
      </w:r>
      <w:r w:rsidRPr="00AC1224">
        <w:rPr>
          <w:color w:val="000000" w:themeColor="text1"/>
          <w:szCs w:val="24"/>
          <w:shd w:val="clear" w:color="auto" w:fill="FFFFFF"/>
          <w:lang w:val="id-ID"/>
        </w:rPr>
        <w:t>database</w:t>
      </w:r>
      <w:r>
        <w:rPr>
          <w:i w:val="0"/>
          <w:iCs/>
          <w:color w:val="000000" w:themeColor="text1"/>
          <w:szCs w:val="24"/>
          <w:shd w:val="clear" w:color="auto" w:fill="FFFFFF"/>
          <w:lang w:val="id-ID"/>
        </w:rPr>
        <w:t>, membuat tabel, meng-insert, menghapus dan meng-</w:t>
      </w:r>
      <w:r>
        <w:rPr>
          <w:i w:val="0"/>
          <w:iCs/>
          <w:color w:val="000000" w:themeColor="text1"/>
          <w:szCs w:val="24"/>
          <w:shd w:val="clear" w:color="auto" w:fill="FFFFFF"/>
          <w:lang w:val="id-ID"/>
        </w:rPr>
        <w:lastRenderedPageBreak/>
        <w:t>update data dengan GUI dan erasa lebih mudah, tanpa perlu mengetikan perintah SQL secara manual.Karena berbasis web, maka PhpMyAdmin dapat diljalanyak di banyak OS, selama dapat menjalankan web server dan MySQL. phpMyAdmin dapat di download secara gratis di</w:t>
      </w:r>
      <w:r w:rsidRPr="00B545D0">
        <w:rPr>
          <w:i w:val="0"/>
          <w:iCs/>
          <w:color w:val="000000" w:themeColor="text1"/>
          <w:szCs w:val="24"/>
          <w:shd w:val="clear" w:color="auto" w:fill="FFFFFF"/>
          <w:lang w:val="id-ID"/>
        </w:rPr>
        <w:t xml:space="preserve"> </w:t>
      </w:r>
      <w:hyperlink r:id="rId34" w:history="1">
        <w:r w:rsidRPr="00B545D0">
          <w:rPr>
            <w:rStyle w:val="Hyperlink"/>
            <w:rFonts w:eastAsiaTheme="majorEastAsia"/>
            <w:i w:val="0"/>
            <w:iCs/>
            <w:color w:val="000000" w:themeColor="text1"/>
            <w:szCs w:val="24"/>
            <w:shd w:val="clear" w:color="auto" w:fill="FFFFFF"/>
            <w:lang w:val="id-ID"/>
          </w:rPr>
          <w:t>http://www.phpmyadmin.net</w:t>
        </w:r>
      </w:hyperlink>
      <w:r w:rsidRPr="00B545D0">
        <w:rPr>
          <w:i w:val="0"/>
          <w:iCs/>
          <w:color w:val="000000" w:themeColor="text1"/>
          <w:szCs w:val="24"/>
          <w:shd w:val="clear" w:color="auto" w:fill="FFFFFF"/>
          <w:lang w:val="id-ID"/>
        </w:rPr>
        <w:t>.</w:t>
      </w:r>
      <w:r w:rsidRPr="0075170B">
        <w:rPr>
          <w:i w:val="0"/>
          <w:iCs/>
          <w:szCs w:val="24"/>
          <w:shd w:val="clear" w:color="auto" w:fill="FFFFFF"/>
          <w:lang w:val="id-ID"/>
        </w:rPr>
        <w:t xml:space="preserve"> </w:t>
      </w:r>
      <w:r>
        <w:rPr>
          <w:i w:val="0"/>
          <w:iCs/>
          <w:szCs w:val="24"/>
          <w:shd w:val="clear" w:color="auto" w:fill="FFFFFF"/>
          <w:lang w:val="id-ID"/>
        </w:rPr>
        <w:t xml:space="preserve">Jika anda menggunakan paket </w:t>
      </w:r>
      <w:r w:rsidRPr="00EF1545">
        <w:rPr>
          <w:szCs w:val="24"/>
          <w:shd w:val="clear" w:color="auto" w:fill="FFFFFF"/>
          <w:lang w:val="id-ID"/>
        </w:rPr>
        <w:t>software</w:t>
      </w:r>
      <w:r>
        <w:rPr>
          <w:i w:val="0"/>
          <w:iCs/>
          <w:szCs w:val="24"/>
          <w:shd w:val="clear" w:color="auto" w:fill="FFFFFF"/>
          <w:lang w:val="id-ID"/>
        </w:rPr>
        <w:t xml:space="preserve"> </w:t>
      </w:r>
      <w:r w:rsidRPr="00EF1545">
        <w:rPr>
          <w:szCs w:val="24"/>
          <w:shd w:val="clear" w:color="auto" w:fill="FFFFFF"/>
          <w:lang w:val="id-ID"/>
        </w:rPr>
        <w:t xml:space="preserve">web server xampp, </w:t>
      </w:r>
      <w:r>
        <w:rPr>
          <w:i w:val="0"/>
          <w:iCs/>
          <w:szCs w:val="24"/>
          <w:shd w:val="clear" w:color="auto" w:fill="FFFFFF"/>
          <w:lang w:val="id-ID"/>
        </w:rPr>
        <w:t xml:space="preserve">maka anda tidak perlu meng install phpMyAdmin secara terpisah. </w:t>
      </w:r>
      <w:r w:rsidR="00790D9C">
        <w:rPr>
          <w:i w:val="0"/>
          <w:iCs/>
          <w:szCs w:val="24"/>
          <w:shd w:val="clear" w:color="auto" w:fill="FFFFFF"/>
          <w:lang w:val="id-ID"/>
        </w:rPr>
        <w:fldChar w:fldCharType="begin" w:fldLock="1"/>
      </w:r>
      <w:r w:rsidR="003D5150">
        <w:rPr>
          <w:i w:val="0"/>
          <w:iCs/>
          <w:szCs w:val="24"/>
          <w:shd w:val="clear" w:color="auto" w:fill="FFFFFF"/>
          <w:lang w:val="id-ID"/>
        </w:rPr>
        <w:instrText>ADDIN CSL_CITATION {"citationItems":[{"id":"ITEM-1","itemData":{"author":[{"dropping-particle":"","family":"Madcoms","given":"Andi","non-dropping-particle":"","parse-names":false,"suffix":""}],"id":"ITEM-1","issued":{"date-parts":[["2016"]]},"publisher":"Andi","publisher-place":"Yogyakarta","title":"Pemrograman PHP dan MySQL Untuk Pemula","type":"book"},"uris":["http://www.mendeley.com/documents/?uuid=2f875163-f5c6-49d9-971f-1187d2d8f6f0"]}],"mendeley":{"formattedCitation":"(Madcoms 2016)","plainTextFormattedCitation":"(Madcoms 2016)","previouslyFormattedCitation":"[27]"},"properties":{"noteIndex":0},"schema":"https://github.com/citation-style-language/schema/raw/master/csl-citation.json"}</w:instrText>
      </w:r>
      <w:r w:rsidR="00790D9C">
        <w:rPr>
          <w:i w:val="0"/>
          <w:iCs/>
          <w:szCs w:val="24"/>
          <w:shd w:val="clear" w:color="auto" w:fill="FFFFFF"/>
          <w:lang w:val="id-ID"/>
        </w:rPr>
        <w:fldChar w:fldCharType="separate"/>
      </w:r>
      <w:r w:rsidR="003D5150" w:rsidRPr="003D5150">
        <w:rPr>
          <w:i w:val="0"/>
          <w:iCs/>
          <w:noProof/>
          <w:szCs w:val="24"/>
          <w:shd w:val="clear" w:color="auto" w:fill="FFFFFF"/>
          <w:lang w:val="id-ID"/>
        </w:rPr>
        <w:t>(Madcoms 2016)</w:t>
      </w:r>
      <w:r w:rsidR="00790D9C">
        <w:rPr>
          <w:i w:val="0"/>
          <w:iCs/>
          <w:szCs w:val="24"/>
          <w:shd w:val="clear" w:color="auto" w:fill="FFFFFF"/>
          <w:lang w:val="id-ID"/>
        </w:rPr>
        <w:fldChar w:fldCharType="end"/>
      </w:r>
    </w:p>
    <w:p w14:paraId="0FD9D79B" w14:textId="72719565" w:rsidR="006A1F64" w:rsidRPr="00537623" w:rsidRDefault="006A1F64" w:rsidP="00537623">
      <w:pPr>
        <w:pStyle w:val="guidelines"/>
        <w:rPr>
          <w:i w:val="0"/>
          <w:color w:val="000000" w:themeColor="text1"/>
          <w:szCs w:val="24"/>
          <w:shd w:val="clear" w:color="auto" w:fill="FFFFFF"/>
          <w:lang w:val="en-US"/>
        </w:rPr>
      </w:pPr>
      <w:r>
        <w:rPr>
          <w:i w:val="0"/>
          <w:iCs/>
          <w:color w:val="000000" w:themeColor="text1"/>
          <w:szCs w:val="24"/>
          <w:shd w:val="clear" w:color="auto" w:fill="FFFFFF"/>
          <w:lang w:val="id-ID"/>
        </w:rPr>
        <w:tab/>
        <w:t>PHP (</w:t>
      </w:r>
      <w:r w:rsidRPr="00781F6D">
        <w:rPr>
          <w:iCs/>
          <w:color w:val="000000" w:themeColor="text1"/>
          <w:szCs w:val="24"/>
          <w:shd w:val="clear" w:color="auto" w:fill="FFFFFF"/>
          <w:lang w:val="id-ID"/>
        </w:rPr>
        <w:t>Hypertext Preprocessor</w:t>
      </w:r>
      <w:r>
        <w:rPr>
          <w:i w:val="0"/>
          <w:iCs/>
          <w:color w:val="000000" w:themeColor="text1"/>
          <w:szCs w:val="24"/>
          <w:shd w:val="clear" w:color="auto" w:fill="FFFFFF"/>
          <w:lang w:val="id-ID"/>
        </w:rPr>
        <w:t>) atau disingkat dengan PHP ini adalah suatu bahasa</w:t>
      </w:r>
      <w:r w:rsidRPr="00781F6D">
        <w:rPr>
          <w:iCs/>
          <w:color w:val="000000" w:themeColor="text1"/>
          <w:szCs w:val="24"/>
          <w:shd w:val="clear" w:color="auto" w:fill="FFFFFF"/>
          <w:lang w:val="id-ID"/>
        </w:rPr>
        <w:t xml:space="preserve"> scripting</w:t>
      </w:r>
      <w:r>
        <w:rPr>
          <w:i w:val="0"/>
          <w:iCs/>
          <w:color w:val="000000" w:themeColor="text1"/>
          <w:szCs w:val="24"/>
          <w:shd w:val="clear" w:color="auto" w:fill="FFFFFF"/>
          <w:lang w:val="id-ID"/>
        </w:rPr>
        <w:t xml:space="preserve"> khususnya digunakan untuk </w:t>
      </w:r>
      <w:r>
        <w:rPr>
          <w:iCs/>
          <w:color w:val="000000" w:themeColor="text1"/>
          <w:szCs w:val="24"/>
          <w:shd w:val="clear" w:color="auto" w:fill="FFFFFF"/>
          <w:lang w:val="id-ID"/>
        </w:rPr>
        <w:t>web devel</w:t>
      </w:r>
      <w:r w:rsidRPr="00781F6D">
        <w:rPr>
          <w:iCs/>
          <w:color w:val="000000" w:themeColor="text1"/>
          <w:szCs w:val="24"/>
          <w:shd w:val="clear" w:color="auto" w:fill="FFFFFF"/>
          <w:lang w:val="id-ID"/>
        </w:rPr>
        <w:t>opment</w:t>
      </w:r>
      <w:r>
        <w:rPr>
          <w:iCs/>
          <w:color w:val="000000" w:themeColor="text1"/>
          <w:szCs w:val="24"/>
          <w:shd w:val="clear" w:color="auto" w:fill="FFFFFF"/>
          <w:lang w:val="id-ID"/>
        </w:rPr>
        <w:t>.</w:t>
      </w:r>
      <w:r>
        <w:rPr>
          <w:i w:val="0"/>
          <w:iCs/>
          <w:color w:val="000000" w:themeColor="text1"/>
          <w:szCs w:val="24"/>
          <w:shd w:val="clear" w:color="auto" w:fill="FFFFFF"/>
          <w:lang w:val="id-ID"/>
        </w:rPr>
        <w:t xml:space="preserve"> </w:t>
      </w:r>
      <w:r w:rsidR="0035660E">
        <w:rPr>
          <w:i w:val="0"/>
          <w:iCs/>
          <w:color w:val="000000" w:themeColor="text1"/>
          <w:szCs w:val="24"/>
          <w:shd w:val="clear" w:color="auto" w:fill="FFFFFF"/>
          <w:lang w:val="id-ID"/>
        </w:rPr>
        <w:t xml:space="preserve">Karena sifatnya yang </w:t>
      </w:r>
      <w:r w:rsidR="0035660E" w:rsidRPr="001E21E6">
        <w:rPr>
          <w:iCs/>
          <w:color w:val="000000" w:themeColor="text1"/>
          <w:szCs w:val="24"/>
          <w:shd w:val="clear" w:color="auto" w:fill="FFFFFF"/>
          <w:lang w:val="id-ID"/>
        </w:rPr>
        <w:t>server side scripting</w:t>
      </w:r>
      <w:r w:rsidR="0035660E">
        <w:rPr>
          <w:i w:val="0"/>
          <w:iCs/>
          <w:color w:val="000000" w:themeColor="text1"/>
          <w:szCs w:val="24"/>
          <w:shd w:val="clear" w:color="auto" w:fill="FFFFFF"/>
          <w:lang w:val="id-ID"/>
        </w:rPr>
        <w:t xml:space="preserve">, maka untuk menjalankan PHP harus menggunakan </w:t>
      </w:r>
      <w:r w:rsidR="0035660E" w:rsidRPr="00781F6D">
        <w:rPr>
          <w:iCs/>
          <w:color w:val="000000" w:themeColor="text1"/>
          <w:szCs w:val="24"/>
          <w:shd w:val="clear" w:color="auto" w:fill="FFFFFF"/>
          <w:lang w:val="id-ID"/>
        </w:rPr>
        <w:t>web server</w:t>
      </w:r>
      <w:r w:rsidR="0035660E">
        <w:rPr>
          <w:iCs/>
          <w:color w:val="000000" w:themeColor="text1"/>
          <w:szCs w:val="24"/>
          <w:shd w:val="clear" w:color="auto" w:fill="FFFFFF"/>
          <w:lang w:val="id-ID"/>
        </w:rPr>
        <w:t xml:space="preserve">. </w:t>
      </w:r>
      <w:r w:rsidR="0035660E">
        <w:rPr>
          <w:i w:val="0"/>
          <w:iCs/>
          <w:color w:val="000000" w:themeColor="text1"/>
          <w:szCs w:val="24"/>
          <w:shd w:val="clear" w:color="auto" w:fill="FFFFFF"/>
          <w:lang w:val="id-ID"/>
        </w:rPr>
        <w:t xml:space="preserve">Mempunyai banyak kelebihan menjadi alasan utama kenapa PHP lebih dipilih sebagai basis umum dalam membuat sebuah </w:t>
      </w:r>
      <w:r w:rsidR="0035660E" w:rsidRPr="001E21E6">
        <w:rPr>
          <w:iCs/>
          <w:color w:val="000000" w:themeColor="text1"/>
          <w:szCs w:val="24"/>
          <w:shd w:val="clear" w:color="auto" w:fill="FFFFFF"/>
          <w:lang w:val="id-ID"/>
        </w:rPr>
        <w:t>web</w:t>
      </w:r>
      <w:r w:rsidR="0035660E">
        <w:rPr>
          <w:i w:val="0"/>
          <w:iCs/>
          <w:color w:val="000000" w:themeColor="text1"/>
          <w:szCs w:val="24"/>
          <w:shd w:val="clear" w:color="auto" w:fill="FFFFFF"/>
          <w:lang w:val="id-ID"/>
        </w:rPr>
        <w:t>.</w:t>
      </w:r>
      <w:r w:rsidR="0035660E">
        <w:rPr>
          <w:i w:val="0"/>
          <w:iCs/>
          <w:color w:val="000000" w:themeColor="text1"/>
          <w:szCs w:val="24"/>
          <w:shd w:val="clear" w:color="auto" w:fill="FFFFFF"/>
          <w:lang w:val="en-US"/>
        </w:rPr>
        <w:t xml:space="preserve"> </w:t>
      </w:r>
      <w:r w:rsidR="0035660E" w:rsidRPr="00537623">
        <w:rPr>
          <w:i w:val="0"/>
          <w:color w:val="000000" w:themeColor="text1"/>
          <w:shd w:val="clear" w:color="auto" w:fill="FFFFFF"/>
          <w:lang w:val="id-ID"/>
        </w:rPr>
        <w:t>Kelebihan PHP</w:t>
      </w:r>
      <w:r w:rsidR="0035660E" w:rsidRPr="00537623">
        <w:rPr>
          <w:i w:val="0"/>
          <w:color w:val="000000" w:themeColor="text1"/>
          <w:shd w:val="clear" w:color="auto" w:fill="FFFFFF"/>
        </w:rPr>
        <w:t xml:space="preserve">, </w:t>
      </w:r>
      <w:r w:rsidR="0035660E" w:rsidRPr="00537623">
        <w:rPr>
          <w:i w:val="0"/>
          <w:color w:val="000000" w:themeColor="text1"/>
          <w:shd w:val="clear" w:color="auto" w:fill="FFFFFF"/>
          <w:lang w:val="id-ID"/>
        </w:rPr>
        <w:t>PHP berbasis server side scripting. PHP sendiri dapat melakukan tugas-tugas yang dilakukan dengan mekanisme CGI (</w:t>
      </w:r>
      <w:r w:rsidR="0035660E" w:rsidRPr="00AC1224">
        <w:rPr>
          <w:iCs/>
          <w:color w:val="000000" w:themeColor="text1"/>
          <w:shd w:val="clear" w:color="auto" w:fill="FFFFFF"/>
          <w:lang w:val="id-ID"/>
        </w:rPr>
        <w:t>Common Gateway Interface</w:t>
      </w:r>
      <w:r w:rsidR="0035660E" w:rsidRPr="00537623">
        <w:rPr>
          <w:i w:val="0"/>
          <w:color w:val="000000" w:themeColor="text1"/>
          <w:shd w:val="clear" w:color="auto" w:fill="FFFFFF"/>
          <w:lang w:val="id-ID"/>
        </w:rPr>
        <w:t xml:space="preserve">) yaitu suatu mekanisme yang berjalan di Web Server, bertugas untuk melayani komunikasi dua arah antara Web server dan Web browser. seperti mengambil, mengumpulkan data dari </w:t>
      </w:r>
      <w:r w:rsidR="0035660E" w:rsidRPr="00AC1224">
        <w:rPr>
          <w:iCs/>
          <w:color w:val="000000" w:themeColor="text1"/>
          <w:shd w:val="clear" w:color="auto" w:fill="FFFFFF"/>
          <w:lang w:val="id-ID"/>
        </w:rPr>
        <w:t>database</w:t>
      </w:r>
      <w:r w:rsidR="0035660E" w:rsidRPr="00537623">
        <w:rPr>
          <w:i w:val="0"/>
          <w:color w:val="000000" w:themeColor="text1"/>
          <w:shd w:val="clear" w:color="auto" w:fill="FFFFFF"/>
          <w:lang w:val="id-ID"/>
        </w:rPr>
        <w:t xml:space="preserve">, mengenerate halaman dinamis, atau bahkan menerima dan mengirim cookie dan yang menjadi keutamaan PHP itu sendiri adalah PHP bisa digunakan di berbagai operating </w:t>
      </w:r>
      <w:r w:rsidR="0035660E" w:rsidRPr="009774C5">
        <w:rPr>
          <w:iCs/>
          <w:color w:val="000000" w:themeColor="text1"/>
          <w:shd w:val="clear" w:color="auto" w:fill="FFFFFF"/>
          <w:lang w:val="id-ID"/>
        </w:rPr>
        <w:t>system</w:t>
      </w:r>
      <w:r w:rsidR="0035660E" w:rsidRPr="00537623">
        <w:rPr>
          <w:i w:val="0"/>
          <w:color w:val="000000" w:themeColor="text1"/>
          <w:shd w:val="clear" w:color="auto" w:fill="FFFFFF"/>
          <w:lang w:val="id-ID"/>
        </w:rPr>
        <w:t xml:space="preserve">, diantaranya Linux, Unix, Windows, Mac OsX, RISC OS, dan </w:t>
      </w:r>
      <w:r w:rsidR="0035660E" w:rsidRPr="00AC1224">
        <w:rPr>
          <w:iCs/>
          <w:color w:val="000000" w:themeColor="text1"/>
          <w:shd w:val="clear" w:color="auto" w:fill="FFFFFF"/>
          <w:lang w:val="id-ID"/>
        </w:rPr>
        <w:t xml:space="preserve">operating </w:t>
      </w:r>
      <w:r w:rsidR="0035660E" w:rsidRPr="009774C5">
        <w:rPr>
          <w:iCs/>
          <w:color w:val="000000" w:themeColor="text1"/>
          <w:shd w:val="clear" w:color="auto" w:fill="FFFFFF"/>
          <w:lang w:val="id-ID"/>
        </w:rPr>
        <w:t>system</w:t>
      </w:r>
      <w:r w:rsidR="0035660E" w:rsidRPr="00537623">
        <w:rPr>
          <w:i w:val="0"/>
          <w:color w:val="000000" w:themeColor="text1"/>
          <w:shd w:val="clear" w:color="auto" w:fill="FFFFFF"/>
          <w:lang w:val="id-ID"/>
        </w:rPr>
        <w:t xml:space="preserve"> lainnya. Di bawah ini adalah kelebihan PHP diantaranya</w:t>
      </w:r>
      <w:r w:rsidR="0035660E" w:rsidRPr="00537623">
        <w:rPr>
          <w:i w:val="0"/>
          <w:color w:val="000000" w:themeColor="text1"/>
          <w:shd w:val="clear" w:color="auto" w:fill="FFFFFF"/>
        </w:rPr>
        <w:t xml:space="preserve"> :</w:t>
      </w:r>
    </w:p>
    <w:p w14:paraId="78136A29" w14:textId="77777777" w:rsidR="00B545D0" w:rsidRDefault="006A1F64" w:rsidP="00215F0A">
      <w:pPr>
        <w:pStyle w:val="guidelines"/>
        <w:numPr>
          <w:ilvl w:val="0"/>
          <w:numId w:val="16"/>
        </w:numPr>
        <w:rPr>
          <w:i w:val="0"/>
          <w:iCs/>
          <w:color w:val="000000" w:themeColor="text1"/>
          <w:szCs w:val="24"/>
          <w:shd w:val="clear" w:color="auto" w:fill="FFFFFF"/>
          <w:lang w:val="id-ID"/>
        </w:rPr>
      </w:pPr>
      <w:r>
        <w:rPr>
          <w:i w:val="0"/>
          <w:iCs/>
          <w:color w:val="000000" w:themeColor="text1"/>
          <w:szCs w:val="24"/>
          <w:shd w:val="clear" w:color="auto" w:fill="FFFFFF"/>
          <w:lang w:val="id-ID"/>
        </w:rPr>
        <w:t xml:space="preserve">PHP Berbasis </w:t>
      </w:r>
      <w:r w:rsidRPr="006B64F2">
        <w:rPr>
          <w:iCs/>
          <w:color w:val="000000" w:themeColor="text1"/>
          <w:szCs w:val="24"/>
          <w:shd w:val="clear" w:color="auto" w:fill="FFFFFF"/>
          <w:lang w:val="id-ID"/>
        </w:rPr>
        <w:t>Server Side Scripting</w:t>
      </w:r>
    </w:p>
    <w:p w14:paraId="7B3720F5" w14:textId="77777777" w:rsidR="00B545D0" w:rsidRDefault="006A1F64" w:rsidP="00215F0A">
      <w:pPr>
        <w:pStyle w:val="guidelines"/>
        <w:numPr>
          <w:ilvl w:val="0"/>
          <w:numId w:val="16"/>
        </w:numPr>
        <w:rPr>
          <w:i w:val="0"/>
          <w:iCs/>
          <w:color w:val="000000" w:themeColor="text1"/>
          <w:szCs w:val="24"/>
          <w:shd w:val="clear" w:color="auto" w:fill="FFFFFF"/>
          <w:lang w:val="id-ID"/>
        </w:rPr>
      </w:pPr>
      <w:r w:rsidRPr="00B545D0">
        <w:rPr>
          <w:iCs/>
          <w:color w:val="000000" w:themeColor="text1"/>
          <w:szCs w:val="24"/>
          <w:shd w:val="clear" w:color="auto" w:fill="FFFFFF"/>
          <w:lang w:val="id-ID"/>
        </w:rPr>
        <w:t>Command Line Scripting</w:t>
      </w:r>
      <w:r w:rsidRPr="00B545D0">
        <w:rPr>
          <w:i w:val="0"/>
          <w:iCs/>
          <w:color w:val="000000" w:themeColor="text1"/>
          <w:szCs w:val="24"/>
          <w:shd w:val="clear" w:color="auto" w:fill="FFFFFF"/>
          <w:lang w:val="id-ID"/>
        </w:rPr>
        <w:t xml:space="preserve"> pada PHP</w:t>
      </w:r>
    </w:p>
    <w:p w14:paraId="617C497D" w14:textId="77777777" w:rsidR="00B545D0" w:rsidRDefault="006A1F64" w:rsidP="00215F0A">
      <w:pPr>
        <w:pStyle w:val="guidelines"/>
        <w:numPr>
          <w:ilvl w:val="0"/>
          <w:numId w:val="16"/>
        </w:numPr>
        <w:rPr>
          <w:i w:val="0"/>
          <w:iCs/>
          <w:color w:val="000000" w:themeColor="text1"/>
          <w:szCs w:val="24"/>
          <w:shd w:val="clear" w:color="auto" w:fill="FFFFFF"/>
          <w:lang w:val="id-ID"/>
        </w:rPr>
      </w:pPr>
      <w:r w:rsidRPr="00B545D0">
        <w:rPr>
          <w:i w:val="0"/>
          <w:iCs/>
          <w:color w:val="000000" w:themeColor="text1"/>
          <w:szCs w:val="24"/>
          <w:shd w:val="clear" w:color="auto" w:fill="FFFFFF"/>
          <w:lang w:val="id-ID"/>
        </w:rPr>
        <w:t>PHP dapat Membuat Aplikasi Desktop</w:t>
      </w:r>
    </w:p>
    <w:p w14:paraId="56776E80" w14:textId="77777777" w:rsidR="00B545D0" w:rsidRDefault="006A1F64" w:rsidP="00215F0A">
      <w:pPr>
        <w:pStyle w:val="guidelines"/>
        <w:numPr>
          <w:ilvl w:val="0"/>
          <w:numId w:val="16"/>
        </w:numPr>
        <w:rPr>
          <w:i w:val="0"/>
          <w:iCs/>
          <w:color w:val="000000" w:themeColor="text1"/>
          <w:szCs w:val="24"/>
          <w:shd w:val="clear" w:color="auto" w:fill="FFFFFF"/>
          <w:lang w:val="id-ID"/>
        </w:rPr>
      </w:pPr>
      <w:r w:rsidRPr="00B545D0">
        <w:rPr>
          <w:i w:val="0"/>
          <w:iCs/>
          <w:color w:val="000000" w:themeColor="text1"/>
          <w:szCs w:val="24"/>
          <w:shd w:val="clear" w:color="auto" w:fill="FFFFFF"/>
          <w:lang w:val="id-ID"/>
        </w:rPr>
        <w:t>Digunakan untuk Berbagai Macam</w:t>
      </w:r>
      <w:r w:rsidRPr="00B545D0">
        <w:rPr>
          <w:iCs/>
          <w:color w:val="000000" w:themeColor="text1"/>
          <w:szCs w:val="24"/>
          <w:shd w:val="clear" w:color="auto" w:fill="FFFFFF"/>
          <w:lang w:val="id-ID"/>
        </w:rPr>
        <w:t xml:space="preserve"> PlatForm</w:t>
      </w:r>
      <w:r w:rsidRPr="00B545D0">
        <w:rPr>
          <w:i w:val="0"/>
          <w:iCs/>
          <w:color w:val="000000" w:themeColor="text1"/>
          <w:szCs w:val="24"/>
          <w:shd w:val="clear" w:color="auto" w:fill="FFFFFF"/>
          <w:lang w:val="id-ID"/>
        </w:rPr>
        <w:t xml:space="preserve"> OS</w:t>
      </w:r>
    </w:p>
    <w:p w14:paraId="7977F13B" w14:textId="77777777" w:rsidR="00B545D0" w:rsidRDefault="006A1F64" w:rsidP="00215F0A">
      <w:pPr>
        <w:pStyle w:val="guidelines"/>
        <w:numPr>
          <w:ilvl w:val="0"/>
          <w:numId w:val="16"/>
        </w:numPr>
        <w:rPr>
          <w:i w:val="0"/>
          <w:iCs/>
          <w:color w:val="000000" w:themeColor="text1"/>
          <w:szCs w:val="24"/>
          <w:shd w:val="clear" w:color="auto" w:fill="FFFFFF"/>
          <w:lang w:val="id-ID"/>
        </w:rPr>
      </w:pPr>
      <w:r w:rsidRPr="00B545D0">
        <w:rPr>
          <w:i w:val="0"/>
          <w:iCs/>
          <w:color w:val="000000" w:themeColor="text1"/>
          <w:szCs w:val="24"/>
          <w:shd w:val="clear" w:color="auto" w:fill="FFFFFF"/>
          <w:lang w:val="id-ID"/>
        </w:rPr>
        <w:t xml:space="preserve">Mendukung Berbagai Macam </w:t>
      </w:r>
      <w:r w:rsidRPr="00B545D0">
        <w:rPr>
          <w:iCs/>
          <w:color w:val="000000" w:themeColor="text1"/>
          <w:szCs w:val="24"/>
          <w:shd w:val="clear" w:color="auto" w:fill="FFFFFF"/>
          <w:lang w:val="id-ID"/>
        </w:rPr>
        <w:t>Web Server</w:t>
      </w:r>
    </w:p>
    <w:p w14:paraId="1EEAC48D" w14:textId="77777777" w:rsidR="00B545D0" w:rsidRDefault="006A1F64" w:rsidP="00215F0A">
      <w:pPr>
        <w:pStyle w:val="guidelines"/>
        <w:numPr>
          <w:ilvl w:val="0"/>
          <w:numId w:val="16"/>
        </w:numPr>
        <w:rPr>
          <w:i w:val="0"/>
          <w:iCs/>
          <w:color w:val="000000" w:themeColor="text1"/>
          <w:szCs w:val="24"/>
          <w:shd w:val="clear" w:color="auto" w:fill="FFFFFF"/>
          <w:lang w:val="id-ID"/>
        </w:rPr>
      </w:pPr>
      <w:r w:rsidRPr="00B545D0">
        <w:rPr>
          <w:i w:val="0"/>
          <w:iCs/>
          <w:color w:val="000000" w:themeColor="text1"/>
          <w:szCs w:val="24"/>
          <w:shd w:val="clear" w:color="auto" w:fill="FFFFFF"/>
          <w:lang w:val="id-ID"/>
        </w:rPr>
        <w:t xml:space="preserve"> </w:t>
      </w:r>
      <w:r w:rsidRPr="00B545D0">
        <w:rPr>
          <w:iCs/>
          <w:color w:val="000000" w:themeColor="text1"/>
          <w:szCs w:val="24"/>
          <w:shd w:val="clear" w:color="auto" w:fill="FFFFFF"/>
          <w:lang w:val="id-ID"/>
        </w:rPr>
        <w:t xml:space="preserve">Object Oriented Programming </w:t>
      </w:r>
      <w:r w:rsidRPr="00B545D0">
        <w:rPr>
          <w:i w:val="0"/>
          <w:iCs/>
          <w:color w:val="000000" w:themeColor="text1"/>
          <w:szCs w:val="24"/>
          <w:shd w:val="clear" w:color="auto" w:fill="FFFFFF"/>
          <w:lang w:val="id-ID"/>
        </w:rPr>
        <w:t xml:space="preserve">atau </w:t>
      </w:r>
      <w:r w:rsidRPr="00B545D0">
        <w:rPr>
          <w:iCs/>
          <w:color w:val="000000" w:themeColor="text1"/>
          <w:szCs w:val="24"/>
          <w:shd w:val="clear" w:color="auto" w:fill="FFFFFF"/>
          <w:lang w:val="id-ID"/>
        </w:rPr>
        <w:t>Procedural</w:t>
      </w:r>
    </w:p>
    <w:p w14:paraId="3B1B2BFF" w14:textId="77777777" w:rsidR="00B545D0" w:rsidRDefault="006A1F64" w:rsidP="00215F0A">
      <w:pPr>
        <w:pStyle w:val="guidelines"/>
        <w:numPr>
          <w:ilvl w:val="0"/>
          <w:numId w:val="16"/>
        </w:numPr>
        <w:rPr>
          <w:i w:val="0"/>
          <w:iCs/>
          <w:color w:val="000000" w:themeColor="text1"/>
          <w:szCs w:val="24"/>
          <w:shd w:val="clear" w:color="auto" w:fill="FFFFFF"/>
          <w:lang w:val="id-ID"/>
        </w:rPr>
      </w:pPr>
      <w:r w:rsidRPr="00B545D0">
        <w:rPr>
          <w:iCs/>
          <w:color w:val="000000" w:themeColor="text1"/>
          <w:szCs w:val="24"/>
          <w:shd w:val="clear" w:color="auto" w:fill="FFFFFF"/>
          <w:lang w:val="id-ID"/>
        </w:rPr>
        <w:t xml:space="preserve">Output file </w:t>
      </w:r>
      <w:r w:rsidRPr="00B545D0">
        <w:rPr>
          <w:i w:val="0"/>
          <w:iCs/>
          <w:color w:val="000000" w:themeColor="text1"/>
          <w:szCs w:val="24"/>
          <w:shd w:val="clear" w:color="auto" w:fill="FFFFFF"/>
          <w:lang w:val="id-ID"/>
        </w:rPr>
        <w:t>PHP pada XHTML, HTML, dan XML</w:t>
      </w:r>
    </w:p>
    <w:p w14:paraId="2A5ACF2F" w14:textId="77777777" w:rsidR="00B545D0" w:rsidRDefault="006A1F64" w:rsidP="00215F0A">
      <w:pPr>
        <w:pStyle w:val="guidelines"/>
        <w:numPr>
          <w:ilvl w:val="0"/>
          <w:numId w:val="16"/>
        </w:numPr>
        <w:rPr>
          <w:i w:val="0"/>
          <w:iCs/>
          <w:color w:val="000000" w:themeColor="text1"/>
          <w:szCs w:val="24"/>
          <w:shd w:val="clear" w:color="auto" w:fill="FFFFFF"/>
          <w:lang w:val="id-ID"/>
        </w:rPr>
      </w:pPr>
      <w:r w:rsidRPr="00B545D0">
        <w:rPr>
          <w:i w:val="0"/>
          <w:iCs/>
          <w:color w:val="000000" w:themeColor="text1"/>
          <w:szCs w:val="24"/>
          <w:shd w:val="clear" w:color="auto" w:fill="FFFFFF"/>
          <w:lang w:val="id-ID"/>
        </w:rPr>
        <w:t>Mendukung Banyak RDBMS (</w:t>
      </w:r>
      <w:r w:rsidRPr="00B545D0">
        <w:rPr>
          <w:iCs/>
          <w:color w:val="000000" w:themeColor="text1"/>
          <w:szCs w:val="24"/>
          <w:shd w:val="clear" w:color="auto" w:fill="FFFFFF"/>
          <w:lang w:val="id-ID"/>
        </w:rPr>
        <w:t>Database</w:t>
      </w:r>
      <w:r w:rsidRPr="00B545D0">
        <w:rPr>
          <w:i w:val="0"/>
          <w:iCs/>
          <w:color w:val="000000" w:themeColor="text1"/>
          <w:szCs w:val="24"/>
          <w:shd w:val="clear" w:color="auto" w:fill="FFFFFF"/>
          <w:lang w:val="id-ID"/>
        </w:rPr>
        <w:t>)</w:t>
      </w:r>
    </w:p>
    <w:p w14:paraId="22195A7B" w14:textId="72D88C50" w:rsidR="006A1F64" w:rsidRDefault="006A1F64" w:rsidP="00215F0A">
      <w:pPr>
        <w:pStyle w:val="guidelines"/>
        <w:numPr>
          <w:ilvl w:val="0"/>
          <w:numId w:val="16"/>
        </w:numPr>
        <w:rPr>
          <w:i w:val="0"/>
          <w:iCs/>
          <w:color w:val="000000" w:themeColor="text1"/>
          <w:szCs w:val="24"/>
          <w:shd w:val="clear" w:color="auto" w:fill="FFFFFF"/>
          <w:lang w:val="id-ID"/>
        </w:rPr>
      </w:pPr>
      <w:r w:rsidRPr="00B545D0">
        <w:rPr>
          <w:i w:val="0"/>
          <w:iCs/>
          <w:color w:val="000000" w:themeColor="text1"/>
          <w:szCs w:val="24"/>
          <w:shd w:val="clear" w:color="auto" w:fill="FFFFFF"/>
          <w:lang w:val="id-ID"/>
        </w:rPr>
        <w:t>Mendukung Banyak Komunikasi</w:t>
      </w:r>
    </w:p>
    <w:p w14:paraId="788BD9C9" w14:textId="77777777" w:rsidR="00362D07" w:rsidRPr="00537623" w:rsidRDefault="00362D07" w:rsidP="00362D07">
      <w:pPr>
        <w:pStyle w:val="guidelines"/>
        <w:spacing w:line="480" w:lineRule="auto"/>
        <w:ind w:left="720"/>
        <w:rPr>
          <w:i w:val="0"/>
          <w:iCs/>
          <w:color w:val="000000" w:themeColor="text1"/>
          <w:szCs w:val="24"/>
          <w:shd w:val="clear" w:color="auto" w:fill="FFFFFF"/>
          <w:lang w:val="id-ID"/>
        </w:rPr>
      </w:pPr>
    </w:p>
    <w:p w14:paraId="41B0F31B" w14:textId="77777777" w:rsidR="006A1F64" w:rsidRPr="00790D9C" w:rsidRDefault="006A1F64" w:rsidP="0035660E">
      <w:pPr>
        <w:pStyle w:val="Heading3"/>
        <w:spacing w:before="0" w:line="480" w:lineRule="auto"/>
        <w:rPr>
          <w:b w:val="0"/>
          <w:i/>
          <w:iCs/>
          <w:shd w:val="clear" w:color="auto" w:fill="FFFFFF"/>
          <w:lang w:val="id-ID"/>
        </w:rPr>
      </w:pPr>
      <w:bookmarkStart w:id="72" w:name="_Toc38981244"/>
      <w:bookmarkStart w:id="73" w:name="_Toc47457716"/>
      <w:bookmarkStart w:id="74" w:name="_Toc80226301"/>
      <w:r w:rsidRPr="00790D9C">
        <w:rPr>
          <w:iCs/>
          <w:shd w:val="clear" w:color="auto" w:fill="FFFFFF"/>
          <w:lang w:val="id-ID"/>
        </w:rPr>
        <w:lastRenderedPageBreak/>
        <w:t>MySQL</w:t>
      </w:r>
      <w:bookmarkEnd w:id="72"/>
      <w:bookmarkEnd w:id="73"/>
      <w:bookmarkEnd w:id="74"/>
    </w:p>
    <w:p w14:paraId="3C6B2528" w14:textId="77777777" w:rsidR="006A1F64" w:rsidRDefault="006A1F64" w:rsidP="006A1F64">
      <w:pPr>
        <w:pStyle w:val="guidelines"/>
        <w:ind w:firstLine="567"/>
        <w:rPr>
          <w:i w:val="0"/>
          <w:iCs/>
          <w:color w:val="000000" w:themeColor="text1"/>
          <w:szCs w:val="24"/>
          <w:shd w:val="clear" w:color="auto" w:fill="FFFFFF"/>
          <w:lang w:val="id-ID"/>
        </w:rPr>
      </w:pPr>
      <w:r w:rsidRPr="0077378B">
        <w:rPr>
          <w:iCs/>
          <w:color w:val="000000" w:themeColor="text1"/>
          <w:szCs w:val="24"/>
          <w:shd w:val="clear" w:color="auto" w:fill="FFFFFF"/>
          <w:lang w:val="id-ID"/>
        </w:rPr>
        <w:t>Database Management System</w:t>
      </w:r>
      <w:r>
        <w:rPr>
          <w:i w:val="0"/>
          <w:iCs/>
          <w:color w:val="000000" w:themeColor="text1"/>
          <w:szCs w:val="24"/>
          <w:shd w:val="clear" w:color="auto" w:fill="FFFFFF"/>
          <w:lang w:val="id-ID"/>
        </w:rPr>
        <w:t xml:space="preserve"> (DBMS) adalah aplikasi yang dipakai untuk mengelola basis data. DBMS biasanya menawarkan beberapa kemampuan yang terintegrasi seperti:</w:t>
      </w:r>
    </w:p>
    <w:p w14:paraId="757D3AE8" w14:textId="77777777" w:rsidR="006A1F64" w:rsidRDefault="006A1F64" w:rsidP="003E535F">
      <w:pPr>
        <w:pStyle w:val="guidelines"/>
        <w:numPr>
          <w:ilvl w:val="0"/>
          <w:numId w:val="7"/>
        </w:numPr>
        <w:rPr>
          <w:i w:val="0"/>
          <w:iCs/>
          <w:color w:val="000000" w:themeColor="text1"/>
          <w:szCs w:val="24"/>
          <w:shd w:val="clear" w:color="auto" w:fill="FFFFFF"/>
          <w:lang w:val="id-ID"/>
        </w:rPr>
      </w:pPr>
      <w:r>
        <w:rPr>
          <w:i w:val="0"/>
          <w:iCs/>
          <w:color w:val="000000" w:themeColor="text1"/>
          <w:szCs w:val="24"/>
          <w:shd w:val="clear" w:color="auto" w:fill="FFFFFF"/>
          <w:lang w:val="id-ID"/>
        </w:rPr>
        <w:t>Membuat, menghapus menambahkan, dan memodifikasi basis data</w:t>
      </w:r>
    </w:p>
    <w:p w14:paraId="6049CC24" w14:textId="77777777" w:rsidR="006A1F64" w:rsidRDefault="006A1F64" w:rsidP="003E535F">
      <w:pPr>
        <w:pStyle w:val="guidelines"/>
        <w:numPr>
          <w:ilvl w:val="0"/>
          <w:numId w:val="7"/>
        </w:numPr>
        <w:rPr>
          <w:i w:val="0"/>
          <w:iCs/>
          <w:color w:val="000000" w:themeColor="text1"/>
          <w:szCs w:val="24"/>
          <w:shd w:val="clear" w:color="auto" w:fill="FFFFFF"/>
          <w:lang w:val="id-ID"/>
        </w:rPr>
      </w:pPr>
      <w:r>
        <w:rPr>
          <w:i w:val="0"/>
          <w:iCs/>
          <w:color w:val="000000" w:themeColor="text1"/>
          <w:szCs w:val="24"/>
          <w:shd w:val="clear" w:color="auto" w:fill="FFFFFF"/>
          <w:lang w:val="id-ID"/>
        </w:rPr>
        <w:t xml:space="preserve">Pada beberapa DBMS pengelolaannya berbasis </w:t>
      </w:r>
      <w:r w:rsidRPr="009774C5">
        <w:rPr>
          <w:color w:val="000000" w:themeColor="text1"/>
          <w:szCs w:val="24"/>
          <w:shd w:val="clear" w:color="auto" w:fill="FFFFFF"/>
          <w:lang w:val="id-ID"/>
        </w:rPr>
        <w:t>windows</w:t>
      </w:r>
      <w:r>
        <w:rPr>
          <w:i w:val="0"/>
          <w:iCs/>
          <w:color w:val="000000" w:themeColor="text1"/>
          <w:szCs w:val="24"/>
          <w:shd w:val="clear" w:color="auto" w:fill="FFFFFF"/>
          <w:lang w:val="id-ID"/>
        </w:rPr>
        <w:t xml:space="preserve"> (bentuk jendela-jendela) sehingga lebih mudah digunakan</w:t>
      </w:r>
    </w:p>
    <w:p w14:paraId="73B94B31" w14:textId="77777777" w:rsidR="006A1F64" w:rsidRDefault="006A1F64" w:rsidP="003E535F">
      <w:pPr>
        <w:pStyle w:val="guidelines"/>
        <w:numPr>
          <w:ilvl w:val="0"/>
          <w:numId w:val="7"/>
        </w:numPr>
        <w:rPr>
          <w:i w:val="0"/>
          <w:iCs/>
          <w:color w:val="000000" w:themeColor="text1"/>
          <w:szCs w:val="24"/>
          <w:shd w:val="clear" w:color="auto" w:fill="FFFFFF"/>
          <w:lang w:val="id-ID"/>
        </w:rPr>
      </w:pPr>
      <w:r>
        <w:rPr>
          <w:i w:val="0"/>
          <w:iCs/>
          <w:color w:val="000000" w:themeColor="text1"/>
          <w:szCs w:val="24"/>
          <w:shd w:val="clear" w:color="auto" w:fill="FFFFFF"/>
          <w:lang w:val="id-ID"/>
        </w:rPr>
        <w:t>Kemampuan berkomunikasi dengan program aplikasi lain. Misalnya dimungkinkan untuk mengakses basis data MySQL menggunakan aplikasi yang dibuat menggunakan PHP.</w:t>
      </w:r>
    </w:p>
    <w:p w14:paraId="1000854B" w14:textId="1E46B6B4" w:rsidR="006A1F64" w:rsidRPr="00790D9C" w:rsidRDefault="006A1F64" w:rsidP="003E535F">
      <w:pPr>
        <w:pStyle w:val="guidelines"/>
        <w:numPr>
          <w:ilvl w:val="0"/>
          <w:numId w:val="7"/>
        </w:numPr>
        <w:rPr>
          <w:i w:val="0"/>
          <w:iCs/>
          <w:color w:val="000000" w:themeColor="text1"/>
          <w:szCs w:val="24"/>
          <w:shd w:val="clear" w:color="auto" w:fill="FFFFFF"/>
          <w:lang w:val="id-ID"/>
        </w:rPr>
      </w:pPr>
      <w:r>
        <w:rPr>
          <w:i w:val="0"/>
          <w:iCs/>
          <w:color w:val="000000" w:themeColor="text1"/>
          <w:szCs w:val="24"/>
          <w:shd w:val="clear" w:color="auto" w:fill="FFFFFF"/>
          <w:lang w:val="id-ID"/>
        </w:rPr>
        <w:t>Kemampuan pengaksesan melalui komunikasi antar komputer (</w:t>
      </w:r>
      <w:r w:rsidRPr="00F41388">
        <w:rPr>
          <w:iCs/>
          <w:color w:val="000000" w:themeColor="text1"/>
          <w:szCs w:val="24"/>
          <w:shd w:val="clear" w:color="auto" w:fill="FFFFFF"/>
          <w:lang w:val="id-ID"/>
        </w:rPr>
        <w:t>client server</w:t>
      </w:r>
      <w:r>
        <w:rPr>
          <w:i w:val="0"/>
          <w:iCs/>
          <w:color w:val="000000" w:themeColor="text1"/>
          <w:szCs w:val="24"/>
          <w:shd w:val="clear" w:color="auto" w:fill="FFFFFF"/>
          <w:lang w:val="id-ID"/>
        </w:rPr>
        <w:t>)</w:t>
      </w:r>
    </w:p>
    <w:p w14:paraId="67182FA6" w14:textId="65EE68CF" w:rsidR="00790D9C" w:rsidRPr="00362D07" w:rsidRDefault="006A1F64" w:rsidP="00362D07">
      <w:pPr>
        <w:pStyle w:val="guidelines"/>
        <w:ind w:firstLine="709"/>
        <w:rPr>
          <w:i w:val="0"/>
          <w:iCs/>
          <w:color w:val="000000" w:themeColor="text1"/>
          <w:szCs w:val="24"/>
          <w:shd w:val="clear" w:color="auto" w:fill="FFFFFF"/>
          <w:lang w:val="id-ID"/>
        </w:rPr>
      </w:pPr>
      <w:r>
        <w:rPr>
          <w:i w:val="0"/>
          <w:iCs/>
          <w:color w:val="000000" w:themeColor="text1"/>
          <w:szCs w:val="24"/>
          <w:shd w:val="clear" w:color="auto" w:fill="FFFFFF"/>
          <w:lang w:val="id-ID"/>
        </w:rPr>
        <w:t>Kelebihan dari MySQL adalah gratis, handal, selalu di</w:t>
      </w:r>
      <w:r w:rsidR="009774C5">
        <w:rPr>
          <w:i w:val="0"/>
          <w:iCs/>
          <w:color w:val="000000" w:themeColor="text1"/>
          <w:szCs w:val="24"/>
          <w:shd w:val="clear" w:color="auto" w:fill="FFFFFF"/>
          <w:lang w:val="en-US"/>
        </w:rPr>
        <w:t xml:space="preserve"> </w:t>
      </w:r>
      <w:r w:rsidRPr="009774C5">
        <w:rPr>
          <w:color w:val="000000" w:themeColor="text1"/>
          <w:szCs w:val="24"/>
          <w:shd w:val="clear" w:color="auto" w:fill="FFFFFF"/>
          <w:lang w:val="id-ID"/>
        </w:rPr>
        <w:t>update</w:t>
      </w:r>
      <w:r>
        <w:rPr>
          <w:i w:val="0"/>
          <w:iCs/>
          <w:color w:val="000000" w:themeColor="text1"/>
          <w:szCs w:val="24"/>
          <w:shd w:val="clear" w:color="auto" w:fill="FFFFFF"/>
          <w:lang w:val="id-ID"/>
        </w:rPr>
        <w:t xml:space="preserve"> dan banyak forum yang memfasilitasi para pengguna jika memiliki kendala. MySQL juga menjadi DBMS yang sering di bundling dengan </w:t>
      </w:r>
      <w:r w:rsidRPr="008D01B5">
        <w:rPr>
          <w:iCs/>
          <w:color w:val="000000" w:themeColor="text1"/>
          <w:szCs w:val="24"/>
          <w:shd w:val="clear" w:color="auto" w:fill="FFFFFF"/>
          <w:lang w:val="id-ID"/>
        </w:rPr>
        <w:t>web server</w:t>
      </w:r>
      <w:r>
        <w:rPr>
          <w:i w:val="0"/>
          <w:iCs/>
          <w:color w:val="000000" w:themeColor="text1"/>
          <w:szCs w:val="24"/>
          <w:shd w:val="clear" w:color="auto" w:fill="FFFFFF"/>
          <w:lang w:val="id-ID"/>
        </w:rPr>
        <w:t xml:space="preserve"> sehingga proses instalasinya jadi lebih mudah.MySQL menggunakan tipe data numerik standar ANSI. Berikut ini adalah tipe data numerik yang biasanya digunakan beserta penjelasannya.</w:t>
      </w:r>
      <w:r w:rsidR="00790D9C">
        <w:rPr>
          <w:i w:val="0"/>
          <w:iCs/>
          <w:color w:val="000000" w:themeColor="text1"/>
          <w:szCs w:val="24"/>
          <w:shd w:val="clear" w:color="auto" w:fill="FFFFFF"/>
          <w:lang w:val="en-US"/>
        </w:rPr>
        <w:t xml:space="preserve"> </w:t>
      </w:r>
      <w:r w:rsidR="00790D9C">
        <w:rPr>
          <w:i w:val="0"/>
          <w:iCs/>
          <w:color w:val="000000" w:themeColor="text1"/>
          <w:szCs w:val="24"/>
          <w:shd w:val="clear" w:color="auto" w:fill="FFFFFF"/>
          <w:lang w:val="en-US"/>
        </w:rPr>
        <w:fldChar w:fldCharType="begin" w:fldLock="1"/>
      </w:r>
      <w:r w:rsidR="003D5150">
        <w:rPr>
          <w:i w:val="0"/>
          <w:iCs/>
          <w:color w:val="000000" w:themeColor="text1"/>
          <w:szCs w:val="24"/>
          <w:shd w:val="clear" w:color="auto" w:fill="FFFFFF"/>
          <w:lang w:val="en-US"/>
        </w:rPr>
        <w:instrText>ADDIN CSL_CITATION {"citationItems":[{"id":"ITEM-1","itemData":{"author":[{"dropping-particle":"","family":"Hidayatullah Priyanto","given":"Khairul Jauhari Kawistara","non-dropping-particle":"","parse-names":false,"suffix":""}],"id":"ITEM-1","issued":{"date-parts":[["2017"]]},"publisher":"Informatika Bandung","publisher-place":"Bandung","title":"Pemrograman Web","type":"book"},"uris":["http://www.mendeley.com/documents/?uuid=db0a3be2-0558-4a8f-a2e9-e3c6440d68fe"]}],"mendeley":{"formattedCitation":"(Hidayatullah Priyanto 2017)","plainTextFormattedCitation":"(Hidayatullah Priyanto 2017)","previouslyFormattedCitation":"[25]"},"properties":{"noteIndex":0},"schema":"https://github.com/citation-style-language/schema/raw/master/csl-citation.json"}</w:instrText>
      </w:r>
      <w:r w:rsidR="00790D9C">
        <w:rPr>
          <w:i w:val="0"/>
          <w:iCs/>
          <w:color w:val="000000" w:themeColor="text1"/>
          <w:szCs w:val="24"/>
          <w:shd w:val="clear" w:color="auto" w:fill="FFFFFF"/>
          <w:lang w:val="en-US"/>
        </w:rPr>
        <w:fldChar w:fldCharType="separate"/>
      </w:r>
      <w:r w:rsidR="003D5150" w:rsidRPr="003D5150">
        <w:rPr>
          <w:i w:val="0"/>
          <w:iCs/>
          <w:noProof/>
          <w:color w:val="000000" w:themeColor="text1"/>
          <w:szCs w:val="24"/>
          <w:shd w:val="clear" w:color="auto" w:fill="FFFFFF"/>
          <w:lang w:val="en-US"/>
        </w:rPr>
        <w:t>(Hidayatullah Priyanto 2017)</w:t>
      </w:r>
      <w:r w:rsidR="00790D9C">
        <w:rPr>
          <w:i w:val="0"/>
          <w:iCs/>
          <w:color w:val="000000" w:themeColor="text1"/>
          <w:szCs w:val="24"/>
          <w:shd w:val="clear" w:color="auto" w:fill="FFFFFF"/>
          <w:lang w:val="en-US"/>
        </w:rPr>
        <w:fldChar w:fldCharType="end"/>
      </w:r>
    </w:p>
    <w:p w14:paraId="0E2ECC79" w14:textId="552427D0" w:rsidR="006A1F64" w:rsidRDefault="006A1F64" w:rsidP="00790D9C">
      <w:pPr>
        <w:pStyle w:val="guidelines"/>
        <w:rPr>
          <w:i w:val="0"/>
          <w:iCs/>
          <w:color w:val="000000" w:themeColor="text1"/>
          <w:szCs w:val="24"/>
          <w:shd w:val="clear" w:color="auto" w:fill="FFFFFF"/>
          <w:lang w:val="id-ID"/>
        </w:rPr>
      </w:pPr>
      <w:r>
        <w:rPr>
          <w:i w:val="0"/>
          <w:iCs/>
          <w:color w:val="000000" w:themeColor="text1"/>
          <w:szCs w:val="24"/>
          <w:shd w:val="clear" w:color="auto" w:fill="FFFFFF"/>
          <w:lang w:val="id-ID"/>
        </w:rPr>
        <w:t>Tipe Data Dalam MySQL</w:t>
      </w:r>
    </w:p>
    <w:p w14:paraId="34670836" w14:textId="77777777" w:rsidR="006A1F64" w:rsidRDefault="006A1F64" w:rsidP="003E535F">
      <w:pPr>
        <w:pStyle w:val="guidelines"/>
        <w:numPr>
          <w:ilvl w:val="0"/>
          <w:numId w:val="8"/>
        </w:numPr>
        <w:spacing w:line="480" w:lineRule="auto"/>
        <w:rPr>
          <w:i w:val="0"/>
          <w:iCs/>
          <w:color w:val="000000" w:themeColor="text1"/>
          <w:szCs w:val="24"/>
          <w:shd w:val="clear" w:color="auto" w:fill="FFFFFF"/>
          <w:lang w:val="id-ID"/>
        </w:rPr>
      </w:pPr>
      <w:r>
        <w:rPr>
          <w:i w:val="0"/>
          <w:iCs/>
          <w:color w:val="000000" w:themeColor="text1"/>
          <w:szCs w:val="24"/>
          <w:shd w:val="clear" w:color="auto" w:fill="FFFFFF"/>
          <w:lang w:val="id-ID"/>
        </w:rPr>
        <w:t>Tipe Data Numerik</w:t>
      </w:r>
    </w:p>
    <w:p w14:paraId="22EDAB9F" w14:textId="7A0C54D4" w:rsidR="007F7CF3" w:rsidRPr="00512577" w:rsidRDefault="00C748BB" w:rsidP="00512577">
      <w:pPr>
        <w:pStyle w:val="Caption"/>
        <w:spacing w:after="0" w:line="360" w:lineRule="auto"/>
        <w:ind w:left="993"/>
        <w:jc w:val="center"/>
        <w:rPr>
          <w:i w:val="0"/>
          <w:iCs w:val="0"/>
          <w:color w:val="auto"/>
          <w:sz w:val="36"/>
          <w:szCs w:val="36"/>
          <w:shd w:val="clear" w:color="auto" w:fill="FFFFFF"/>
          <w:lang w:val="id-ID"/>
        </w:rPr>
      </w:pPr>
      <w:bookmarkStart w:id="75" w:name="_Toc80226361"/>
      <w:r w:rsidRPr="00512577">
        <w:rPr>
          <w:i w:val="0"/>
          <w:iCs w:val="0"/>
          <w:color w:val="auto"/>
          <w:sz w:val="24"/>
          <w:szCs w:val="24"/>
        </w:rPr>
        <w:t xml:space="preserve">Tabel 2. </w:t>
      </w:r>
      <w:r w:rsidRPr="00512577">
        <w:rPr>
          <w:i w:val="0"/>
          <w:iCs w:val="0"/>
          <w:color w:val="auto"/>
          <w:sz w:val="24"/>
          <w:szCs w:val="24"/>
        </w:rPr>
        <w:fldChar w:fldCharType="begin"/>
      </w:r>
      <w:r w:rsidRPr="00512577">
        <w:rPr>
          <w:i w:val="0"/>
          <w:iCs w:val="0"/>
          <w:color w:val="auto"/>
          <w:sz w:val="24"/>
          <w:szCs w:val="24"/>
        </w:rPr>
        <w:instrText xml:space="preserve"> SEQ Tabel_2. \* ARABIC </w:instrText>
      </w:r>
      <w:r w:rsidRPr="00512577">
        <w:rPr>
          <w:i w:val="0"/>
          <w:iCs w:val="0"/>
          <w:color w:val="auto"/>
          <w:sz w:val="24"/>
          <w:szCs w:val="24"/>
        </w:rPr>
        <w:fldChar w:fldCharType="separate"/>
      </w:r>
      <w:r w:rsidR="00FB1FF7">
        <w:rPr>
          <w:i w:val="0"/>
          <w:iCs w:val="0"/>
          <w:noProof/>
          <w:color w:val="auto"/>
          <w:sz w:val="24"/>
          <w:szCs w:val="24"/>
        </w:rPr>
        <w:t>2</w:t>
      </w:r>
      <w:r w:rsidRPr="00512577">
        <w:rPr>
          <w:i w:val="0"/>
          <w:iCs w:val="0"/>
          <w:color w:val="auto"/>
          <w:sz w:val="24"/>
          <w:szCs w:val="24"/>
        </w:rPr>
        <w:fldChar w:fldCharType="end"/>
      </w:r>
      <w:r w:rsidRPr="00512577">
        <w:rPr>
          <w:i w:val="0"/>
          <w:iCs w:val="0"/>
          <w:color w:val="auto"/>
          <w:sz w:val="24"/>
          <w:szCs w:val="24"/>
        </w:rPr>
        <w:t xml:space="preserve"> Tipe Data Numerik</w:t>
      </w:r>
      <w:bookmarkEnd w:id="75"/>
    </w:p>
    <w:tbl>
      <w:tblPr>
        <w:tblStyle w:val="TableGrid"/>
        <w:tblW w:w="0" w:type="auto"/>
        <w:tblInd w:w="1080" w:type="dxa"/>
        <w:tblLook w:val="04A0" w:firstRow="1" w:lastRow="0" w:firstColumn="1" w:lastColumn="0" w:noHBand="0" w:noVBand="1"/>
      </w:tblPr>
      <w:tblGrid>
        <w:gridCol w:w="3025"/>
        <w:gridCol w:w="3822"/>
      </w:tblGrid>
      <w:tr w:rsidR="006A1F64" w14:paraId="7FE5B35C" w14:textId="77777777" w:rsidTr="00E87F28">
        <w:tc>
          <w:tcPr>
            <w:tcW w:w="3026" w:type="dxa"/>
            <w:vAlign w:val="center"/>
          </w:tcPr>
          <w:p w14:paraId="3B55CECA" w14:textId="77777777" w:rsidR="006A1F64" w:rsidRDefault="006A1F64" w:rsidP="00E87F28">
            <w:pPr>
              <w:pStyle w:val="guidelines"/>
              <w:jc w:val="center"/>
              <w:rPr>
                <w:i w:val="0"/>
                <w:iCs/>
                <w:color w:val="000000" w:themeColor="text1"/>
                <w:szCs w:val="24"/>
                <w:shd w:val="clear" w:color="auto" w:fill="FFFFFF"/>
                <w:lang w:val="id-ID"/>
              </w:rPr>
            </w:pPr>
            <w:r>
              <w:rPr>
                <w:i w:val="0"/>
                <w:iCs/>
                <w:color w:val="000000" w:themeColor="text1"/>
                <w:szCs w:val="24"/>
                <w:shd w:val="clear" w:color="auto" w:fill="FFFFFF"/>
                <w:lang w:val="id-ID"/>
              </w:rPr>
              <w:t>Tipe Data</w:t>
            </w:r>
          </w:p>
        </w:tc>
        <w:tc>
          <w:tcPr>
            <w:tcW w:w="3822" w:type="dxa"/>
            <w:vAlign w:val="center"/>
          </w:tcPr>
          <w:p w14:paraId="65EAE87B" w14:textId="77777777" w:rsidR="006A1F64" w:rsidRDefault="006A1F64" w:rsidP="00E87F28">
            <w:pPr>
              <w:pStyle w:val="guidelines"/>
              <w:jc w:val="center"/>
              <w:rPr>
                <w:i w:val="0"/>
                <w:iCs/>
                <w:color w:val="000000" w:themeColor="text1"/>
                <w:szCs w:val="24"/>
                <w:shd w:val="clear" w:color="auto" w:fill="FFFFFF"/>
                <w:lang w:val="id-ID"/>
              </w:rPr>
            </w:pPr>
            <w:r>
              <w:rPr>
                <w:i w:val="0"/>
                <w:iCs/>
                <w:color w:val="000000" w:themeColor="text1"/>
                <w:szCs w:val="24"/>
                <w:shd w:val="clear" w:color="auto" w:fill="FFFFFF"/>
                <w:lang w:val="id-ID"/>
              </w:rPr>
              <w:t>Deskripsi</w:t>
            </w:r>
          </w:p>
        </w:tc>
      </w:tr>
      <w:tr w:rsidR="006A1F64" w14:paraId="12A44C61" w14:textId="77777777" w:rsidTr="00E87F28">
        <w:tc>
          <w:tcPr>
            <w:tcW w:w="3026" w:type="dxa"/>
          </w:tcPr>
          <w:p w14:paraId="2A1EDA37" w14:textId="77777777" w:rsidR="006A1F64" w:rsidRDefault="006A1F64" w:rsidP="00E87F28">
            <w:pPr>
              <w:pStyle w:val="guidelines"/>
              <w:rPr>
                <w:i w:val="0"/>
                <w:iCs/>
                <w:color w:val="000000" w:themeColor="text1"/>
                <w:szCs w:val="24"/>
                <w:shd w:val="clear" w:color="auto" w:fill="FFFFFF"/>
                <w:lang w:val="id-ID"/>
              </w:rPr>
            </w:pPr>
            <w:r>
              <w:rPr>
                <w:i w:val="0"/>
                <w:iCs/>
                <w:color w:val="000000" w:themeColor="text1"/>
                <w:szCs w:val="24"/>
                <w:shd w:val="clear" w:color="auto" w:fill="FFFFFF"/>
                <w:lang w:val="id-ID"/>
              </w:rPr>
              <w:t>INT</w:t>
            </w:r>
          </w:p>
        </w:tc>
        <w:tc>
          <w:tcPr>
            <w:tcW w:w="3822" w:type="dxa"/>
          </w:tcPr>
          <w:p w14:paraId="7CA64B51" w14:textId="77777777" w:rsidR="006A1F64" w:rsidRDefault="006A1F64" w:rsidP="00E87F28">
            <w:pPr>
              <w:pStyle w:val="guidelines"/>
              <w:rPr>
                <w:i w:val="0"/>
                <w:iCs/>
                <w:color w:val="000000" w:themeColor="text1"/>
                <w:szCs w:val="24"/>
                <w:shd w:val="clear" w:color="auto" w:fill="FFFFFF"/>
                <w:lang w:val="id-ID"/>
              </w:rPr>
            </w:pPr>
            <w:r>
              <w:rPr>
                <w:i w:val="0"/>
                <w:iCs/>
                <w:color w:val="000000" w:themeColor="text1"/>
                <w:szCs w:val="24"/>
                <w:shd w:val="clear" w:color="auto" w:fill="FFFFFF"/>
                <w:lang w:val="id-ID"/>
              </w:rPr>
              <w:t>Nilai integer yang bisa bertanda atau tidak. Jika bertanda, maka rentan yang diperoleh adalah -2147483647, sampai 2147483647, sedangkan jika tidak bertanda maka rentannya dari 0 sampai 4294967295</w:t>
            </w:r>
          </w:p>
        </w:tc>
      </w:tr>
      <w:tr w:rsidR="006A1F64" w14:paraId="0027B84F" w14:textId="77777777" w:rsidTr="00E87F28">
        <w:tc>
          <w:tcPr>
            <w:tcW w:w="3026" w:type="dxa"/>
          </w:tcPr>
          <w:p w14:paraId="4412D2B8" w14:textId="77777777" w:rsidR="006A1F64" w:rsidRDefault="006A1F64" w:rsidP="00E87F28">
            <w:pPr>
              <w:pStyle w:val="guidelines"/>
              <w:rPr>
                <w:i w:val="0"/>
                <w:iCs/>
                <w:color w:val="000000" w:themeColor="text1"/>
                <w:szCs w:val="24"/>
                <w:shd w:val="clear" w:color="auto" w:fill="FFFFFF"/>
                <w:lang w:val="id-ID"/>
              </w:rPr>
            </w:pPr>
            <w:r>
              <w:rPr>
                <w:i w:val="0"/>
                <w:iCs/>
                <w:color w:val="000000" w:themeColor="text1"/>
                <w:szCs w:val="24"/>
                <w:shd w:val="clear" w:color="auto" w:fill="FFFFFF"/>
                <w:lang w:val="id-ID"/>
              </w:rPr>
              <w:t>TINYINT</w:t>
            </w:r>
          </w:p>
        </w:tc>
        <w:tc>
          <w:tcPr>
            <w:tcW w:w="3822" w:type="dxa"/>
          </w:tcPr>
          <w:p w14:paraId="212AC080" w14:textId="77777777" w:rsidR="006A1F64" w:rsidRDefault="006A1F64" w:rsidP="00E87F28">
            <w:pPr>
              <w:pStyle w:val="guidelines"/>
              <w:rPr>
                <w:i w:val="0"/>
                <w:iCs/>
                <w:color w:val="000000" w:themeColor="text1"/>
                <w:szCs w:val="24"/>
                <w:shd w:val="clear" w:color="auto" w:fill="FFFFFF"/>
                <w:lang w:val="id-ID"/>
              </w:rPr>
            </w:pPr>
            <w:r>
              <w:rPr>
                <w:i w:val="0"/>
                <w:iCs/>
                <w:color w:val="000000" w:themeColor="text1"/>
                <w:szCs w:val="24"/>
                <w:shd w:val="clear" w:color="auto" w:fill="FFFFFF"/>
                <w:lang w:val="id-ID"/>
              </w:rPr>
              <w:t xml:space="preserve">Nilai integer yang sangat kecil. Rentangnya -128-127 untuk yang </w:t>
            </w:r>
            <w:r>
              <w:rPr>
                <w:i w:val="0"/>
                <w:iCs/>
                <w:color w:val="000000" w:themeColor="text1"/>
                <w:szCs w:val="24"/>
                <w:shd w:val="clear" w:color="auto" w:fill="FFFFFF"/>
                <w:lang w:val="id-ID"/>
              </w:rPr>
              <w:lastRenderedPageBreak/>
              <w:t>bertanda dan 0-255 untuk yang tidak, bertanda.</w:t>
            </w:r>
          </w:p>
        </w:tc>
      </w:tr>
      <w:tr w:rsidR="006A1F64" w14:paraId="5D622046" w14:textId="77777777" w:rsidTr="00E87F28">
        <w:tc>
          <w:tcPr>
            <w:tcW w:w="3026" w:type="dxa"/>
          </w:tcPr>
          <w:p w14:paraId="0ED65EF5" w14:textId="77777777" w:rsidR="006A1F64" w:rsidRDefault="006A1F64" w:rsidP="00E87F28">
            <w:pPr>
              <w:pStyle w:val="guidelines"/>
              <w:rPr>
                <w:i w:val="0"/>
                <w:iCs/>
                <w:color w:val="000000" w:themeColor="text1"/>
                <w:szCs w:val="24"/>
                <w:shd w:val="clear" w:color="auto" w:fill="FFFFFF"/>
                <w:lang w:val="id-ID"/>
              </w:rPr>
            </w:pPr>
            <w:r>
              <w:rPr>
                <w:i w:val="0"/>
                <w:iCs/>
                <w:color w:val="000000" w:themeColor="text1"/>
                <w:szCs w:val="24"/>
                <w:shd w:val="clear" w:color="auto" w:fill="FFFFFF"/>
                <w:lang w:val="id-ID"/>
              </w:rPr>
              <w:lastRenderedPageBreak/>
              <w:t>SMALLINT</w:t>
            </w:r>
          </w:p>
        </w:tc>
        <w:tc>
          <w:tcPr>
            <w:tcW w:w="3822" w:type="dxa"/>
          </w:tcPr>
          <w:p w14:paraId="51058F95" w14:textId="77777777" w:rsidR="006A1F64" w:rsidRDefault="006A1F64" w:rsidP="00E87F28">
            <w:pPr>
              <w:pStyle w:val="guidelines"/>
              <w:rPr>
                <w:i w:val="0"/>
                <w:iCs/>
                <w:color w:val="000000" w:themeColor="text1"/>
                <w:szCs w:val="24"/>
                <w:shd w:val="clear" w:color="auto" w:fill="FFFFFF"/>
                <w:lang w:val="id-ID"/>
              </w:rPr>
            </w:pPr>
            <w:r>
              <w:rPr>
                <w:i w:val="0"/>
                <w:iCs/>
                <w:color w:val="000000" w:themeColor="text1"/>
                <w:szCs w:val="24"/>
                <w:shd w:val="clear" w:color="auto" w:fill="FFFFFF"/>
                <w:lang w:val="id-ID"/>
              </w:rPr>
              <w:t>Nilai integer yang sangat kecil dengan rentang -31768 sampai 31767 untuk yang bertanda sedangkan untuk yang tidak bertanda dari 0-65535.</w:t>
            </w:r>
          </w:p>
        </w:tc>
      </w:tr>
      <w:tr w:rsidR="006A1F64" w14:paraId="7C51550A" w14:textId="77777777" w:rsidTr="00E87F28">
        <w:tc>
          <w:tcPr>
            <w:tcW w:w="3026" w:type="dxa"/>
          </w:tcPr>
          <w:p w14:paraId="187D04FC" w14:textId="77777777" w:rsidR="006A1F64" w:rsidRDefault="006A1F64" w:rsidP="00E87F28">
            <w:pPr>
              <w:pStyle w:val="guidelines"/>
              <w:rPr>
                <w:i w:val="0"/>
                <w:iCs/>
                <w:color w:val="000000" w:themeColor="text1"/>
                <w:szCs w:val="24"/>
                <w:shd w:val="clear" w:color="auto" w:fill="FFFFFF"/>
                <w:lang w:val="id-ID"/>
              </w:rPr>
            </w:pPr>
            <w:r>
              <w:rPr>
                <w:i w:val="0"/>
                <w:iCs/>
                <w:color w:val="000000" w:themeColor="text1"/>
                <w:szCs w:val="24"/>
                <w:shd w:val="clear" w:color="auto" w:fill="FFFFFF"/>
                <w:lang w:val="id-ID"/>
              </w:rPr>
              <w:t>MEDIUMINT</w:t>
            </w:r>
          </w:p>
        </w:tc>
        <w:tc>
          <w:tcPr>
            <w:tcW w:w="3822" w:type="dxa"/>
          </w:tcPr>
          <w:p w14:paraId="0F34EC13" w14:textId="77777777" w:rsidR="006A1F64" w:rsidRDefault="006A1F64" w:rsidP="00E87F28">
            <w:pPr>
              <w:pStyle w:val="guidelines"/>
              <w:rPr>
                <w:i w:val="0"/>
                <w:iCs/>
                <w:color w:val="000000" w:themeColor="text1"/>
                <w:szCs w:val="24"/>
                <w:shd w:val="clear" w:color="auto" w:fill="FFFFFF"/>
                <w:lang w:val="id-ID"/>
              </w:rPr>
            </w:pPr>
            <w:r>
              <w:rPr>
                <w:i w:val="0"/>
                <w:iCs/>
                <w:color w:val="000000" w:themeColor="text1"/>
                <w:szCs w:val="24"/>
                <w:shd w:val="clear" w:color="auto" w:fill="FFFFFF"/>
                <w:lang w:val="id-ID"/>
              </w:rPr>
              <w:t>Integer dengan ukuran sedang dengan rentang -8388608 sampai 8388607 atau 0 sampai 16777215</w:t>
            </w:r>
          </w:p>
        </w:tc>
      </w:tr>
      <w:tr w:rsidR="006A1F64" w14:paraId="25A63FA3" w14:textId="77777777" w:rsidTr="00E87F28">
        <w:tc>
          <w:tcPr>
            <w:tcW w:w="3026" w:type="dxa"/>
          </w:tcPr>
          <w:p w14:paraId="57384D0E" w14:textId="77777777" w:rsidR="006A1F64" w:rsidRDefault="006A1F64" w:rsidP="00E87F28">
            <w:pPr>
              <w:pStyle w:val="guidelines"/>
              <w:rPr>
                <w:i w:val="0"/>
                <w:iCs/>
                <w:color w:val="000000" w:themeColor="text1"/>
                <w:szCs w:val="24"/>
                <w:shd w:val="clear" w:color="auto" w:fill="FFFFFF"/>
                <w:lang w:val="id-ID"/>
              </w:rPr>
            </w:pPr>
            <w:r>
              <w:rPr>
                <w:i w:val="0"/>
                <w:iCs/>
                <w:color w:val="000000" w:themeColor="text1"/>
                <w:szCs w:val="24"/>
                <w:shd w:val="clear" w:color="auto" w:fill="FFFFFF"/>
                <w:lang w:val="id-ID"/>
              </w:rPr>
              <w:t>BEGINT</w:t>
            </w:r>
          </w:p>
        </w:tc>
        <w:tc>
          <w:tcPr>
            <w:tcW w:w="3822" w:type="dxa"/>
          </w:tcPr>
          <w:p w14:paraId="25F0E5A2" w14:textId="77777777" w:rsidR="006A1F64" w:rsidRDefault="006A1F64" w:rsidP="00E87F28">
            <w:pPr>
              <w:pStyle w:val="guidelines"/>
              <w:rPr>
                <w:i w:val="0"/>
                <w:iCs/>
                <w:color w:val="000000" w:themeColor="text1"/>
                <w:szCs w:val="24"/>
                <w:shd w:val="clear" w:color="auto" w:fill="FFFFFF"/>
                <w:lang w:val="id-ID"/>
              </w:rPr>
            </w:pPr>
            <w:r>
              <w:rPr>
                <w:i w:val="0"/>
                <w:iCs/>
                <w:color w:val="000000" w:themeColor="text1"/>
                <w:szCs w:val="24"/>
                <w:shd w:val="clear" w:color="auto" w:fill="FFFFFF"/>
                <w:lang w:val="id-ID"/>
              </w:rPr>
              <w:t xml:space="preserve">Integer dengan besar dengan rentang -9223372036854775808 sampai 9223372036854775808 atau 0 sampai 18446744073709551615. </w:t>
            </w:r>
          </w:p>
        </w:tc>
      </w:tr>
      <w:tr w:rsidR="006A1F64" w14:paraId="084A9B32" w14:textId="77777777" w:rsidTr="00E87F28">
        <w:tc>
          <w:tcPr>
            <w:tcW w:w="3026" w:type="dxa"/>
          </w:tcPr>
          <w:p w14:paraId="75E40423" w14:textId="77777777" w:rsidR="006A1F64" w:rsidRDefault="006A1F64" w:rsidP="00E87F28">
            <w:pPr>
              <w:pStyle w:val="guidelines"/>
              <w:rPr>
                <w:i w:val="0"/>
                <w:iCs/>
                <w:color w:val="000000" w:themeColor="text1"/>
                <w:szCs w:val="24"/>
                <w:shd w:val="clear" w:color="auto" w:fill="FFFFFF"/>
                <w:lang w:val="id-ID"/>
              </w:rPr>
            </w:pPr>
            <w:r>
              <w:rPr>
                <w:i w:val="0"/>
                <w:iCs/>
                <w:color w:val="000000" w:themeColor="text1"/>
                <w:szCs w:val="24"/>
                <w:shd w:val="clear" w:color="auto" w:fill="FFFFFF"/>
                <w:lang w:val="id-ID"/>
              </w:rPr>
              <w:t>FLOAT (MCD)</w:t>
            </w:r>
          </w:p>
        </w:tc>
        <w:tc>
          <w:tcPr>
            <w:tcW w:w="3822" w:type="dxa"/>
          </w:tcPr>
          <w:p w14:paraId="477FAE32" w14:textId="77777777" w:rsidR="006A1F64" w:rsidRDefault="006A1F64" w:rsidP="00E87F28">
            <w:pPr>
              <w:pStyle w:val="guidelines"/>
              <w:rPr>
                <w:i w:val="0"/>
                <w:iCs/>
                <w:color w:val="000000" w:themeColor="text1"/>
                <w:szCs w:val="24"/>
                <w:shd w:val="clear" w:color="auto" w:fill="FFFFFF"/>
                <w:lang w:val="id-ID"/>
              </w:rPr>
            </w:pPr>
            <w:r>
              <w:rPr>
                <w:i w:val="0"/>
                <w:iCs/>
                <w:color w:val="000000" w:themeColor="text1"/>
                <w:szCs w:val="24"/>
                <w:shd w:val="clear" w:color="auto" w:fill="FFFFFF"/>
                <w:lang w:val="id-ID"/>
              </w:rPr>
              <w:t>Bilangan pecahan dengan panjang (termasuk jumlah desimal) M dan jumlah desimal D. Presisi desimal nya bisa sampai 24 digit. Defaultnya Float (10,2). Bilangan float selalu bisa bertanda.</w:t>
            </w:r>
          </w:p>
        </w:tc>
      </w:tr>
      <w:tr w:rsidR="006A1F64" w14:paraId="19DCED4F" w14:textId="77777777" w:rsidTr="00E87F28">
        <w:tc>
          <w:tcPr>
            <w:tcW w:w="3026" w:type="dxa"/>
          </w:tcPr>
          <w:p w14:paraId="31307746" w14:textId="77777777" w:rsidR="006A1F64" w:rsidRDefault="006A1F64" w:rsidP="00E87F28">
            <w:pPr>
              <w:pStyle w:val="guidelines"/>
              <w:rPr>
                <w:i w:val="0"/>
                <w:iCs/>
                <w:color w:val="000000" w:themeColor="text1"/>
                <w:szCs w:val="24"/>
                <w:shd w:val="clear" w:color="auto" w:fill="FFFFFF"/>
                <w:lang w:val="id-ID"/>
              </w:rPr>
            </w:pPr>
            <w:r>
              <w:rPr>
                <w:i w:val="0"/>
                <w:iCs/>
                <w:color w:val="000000" w:themeColor="text1"/>
                <w:szCs w:val="24"/>
                <w:shd w:val="clear" w:color="auto" w:fill="FFFFFF"/>
                <w:lang w:val="id-ID"/>
              </w:rPr>
              <w:t>DOUBLE (M,D)</w:t>
            </w:r>
          </w:p>
        </w:tc>
        <w:tc>
          <w:tcPr>
            <w:tcW w:w="3822" w:type="dxa"/>
          </w:tcPr>
          <w:p w14:paraId="2B5C956B" w14:textId="77777777" w:rsidR="006A1F64" w:rsidRDefault="006A1F64" w:rsidP="00E87F28">
            <w:pPr>
              <w:pStyle w:val="guidelines"/>
              <w:rPr>
                <w:i w:val="0"/>
                <w:iCs/>
                <w:color w:val="000000" w:themeColor="text1"/>
                <w:szCs w:val="24"/>
                <w:shd w:val="clear" w:color="auto" w:fill="FFFFFF"/>
                <w:lang w:val="id-ID"/>
              </w:rPr>
            </w:pPr>
            <w:r>
              <w:rPr>
                <w:i w:val="0"/>
                <w:iCs/>
                <w:color w:val="000000" w:themeColor="text1"/>
                <w:szCs w:val="24"/>
                <w:shd w:val="clear" w:color="auto" w:fill="FFFFFF"/>
                <w:lang w:val="id-ID"/>
              </w:rPr>
              <w:t>Adalah bilangan pecahan dengan presisi dua kali lipat. Panjang (termasuk jumlah desimal) M dan jumlah desimal D. Presisi desimalnya bisa sampai 53 digit. Defaultnya Double (16,4). Bilangan float selalu bisa bertanda. Sinonim dari DOUBLE adalah REAL</w:t>
            </w:r>
          </w:p>
        </w:tc>
      </w:tr>
      <w:tr w:rsidR="006A1F64" w14:paraId="3F44D187" w14:textId="77777777" w:rsidTr="00E87F28">
        <w:tc>
          <w:tcPr>
            <w:tcW w:w="3026" w:type="dxa"/>
          </w:tcPr>
          <w:p w14:paraId="4B88B575" w14:textId="77777777" w:rsidR="006A1F64" w:rsidRDefault="006A1F64" w:rsidP="00E87F28">
            <w:pPr>
              <w:pStyle w:val="guidelines"/>
              <w:rPr>
                <w:i w:val="0"/>
                <w:iCs/>
                <w:color w:val="000000" w:themeColor="text1"/>
                <w:szCs w:val="24"/>
                <w:shd w:val="clear" w:color="auto" w:fill="FFFFFF"/>
                <w:lang w:val="id-ID"/>
              </w:rPr>
            </w:pPr>
            <w:r>
              <w:rPr>
                <w:i w:val="0"/>
                <w:iCs/>
                <w:color w:val="000000" w:themeColor="text1"/>
                <w:szCs w:val="24"/>
                <w:shd w:val="clear" w:color="auto" w:fill="FFFFFF"/>
                <w:lang w:val="id-ID"/>
              </w:rPr>
              <w:t>DECIMAL (M,D)</w:t>
            </w:r>
          </w:p>
        </w:tc>
        <w:tc>
          <w:tcPr>
            <w:tcW w:w="3822" w:type="dxa"/>
          </w:tcPr>
          <w:p w14:paraId="56A62777" w14:textId="77777777" w:rsidR="006A1F64" w:rsidRDefault="006A1F64" w:rsidP="00E87F28">
            <w:pPr>
              <w:pStyle w:val="guidelines"/>
              <w:rPr>
                <w:i w:val="0"/>
                <w:iCs/>
                <w:color w:val="000000" w:themeColor="text1"/>
                <w:szCs w:val="24"/>
                <w:shd w:val="clear" w:color="auto" w:fill="FFFFFF"/>
                <w:lang w:val="id-ID"/>
              </w:rPr>
            </w:pPr>
            <w:r>
              <w:rPr>
                <w:i w:val="0"/>
                <w:iCs/>
                <w:color w:val="000000" w:themeColor="text1"/>
                <w:szCs w:val="24"/>
                <w:shd w:val="clear" w:color="auto" w:fill="FFFFFF"/>
                <w:lang w:val="id-ID"/>
              </w:rPr>
              <w:t xml:space="preserve">Adalah bilang pecahan dan harus definisikan M dan D-nya. Setiap desimal membutuhkan tempat 1 byte. Sinonim dari DECIMAL adalah NUMERIC. </w:t>
            </w:r>
          </w:p>
        </w:tc>
      </w:tr>
    </w:tbl>
    <w:p w14:paraId="49F5E779" w14:textId="25E8F263" w:rsidR="006A1F64" w:rsidRPr="003C534C" w:rsidRDefault="006A1F64" w:rsidP="003C534C">
      <w:pPr>
        <w:pStyle w:val="guidelines"/>
        <w:numPr>
          <w:ilvl w:val="0"/>
          <w:numId w:val="8"/>
        </w:numPr>
        <w:spacing w:line="480" w:lineRule="auto"/>
        <w:rPr>
          <w:i w:val="0"/>
          <w:iCs/>
          <w:color w:val="000000" w:themeColor="text1"/>
          <w:szCs w:val="24"/>
          <w:shd w:val="clear" w:color="auto" w:fill="FFFFFF"/>
          <w:lang w:val="id-ID"/>
        </w:rPr>
      </w:pPr>
      <w:r w:rsidRPr="003C534C">
        <w:rPr>
          <w:i w:val="0"/>
          <w:iCs/>
          <w:color w:val="000000" w:themeColor="text1"/>
          <w:szCs w:val="24"/>
          <w:shd w:val="clear" w:color="auto" w:fill="FFFFFF"/>
          <w:lang w:val="id-ID"/>
        </w:rPr>
        <w:lastRenderedPageBreak/>
        <w:t>Tipe Data Tanggal dan Waktu</w:t>
      </w:r>
    </w:p>
    <w:p w14:paraId="79BDD6D5" w14:textId="60791526" w:rsidR="006A1F64" w:rsidRDefault="006A1F64" w:rsidP="006779D1">
      <w:pPr>
        <w:pStyle w:val="guidelines"/>
        <w:ind w:left="720" w:firstLine="720"/>
        <w:rPr>
          <w:i w:val="0"/>
          <w:iCs/>
          <w:color w:val="000000" w:themeColor="text1"/>
          <w:szCs w:val="24"/>
          <w:shd w:val="clear" w:color="auto" w:fill="FFFFFF"/>
          <w:lang w:val="id-ID"/>
        </w:rPr>
      </w:pPr>
      <w:r>
        <w:rPr>
          <w:i w:val="0"/>
          <w:iCs/>
          <w:color w:val="000000" w:themeColor="text1"/>
          <w:szCs w:val="24"/>
          <w:shd w:val="clear" w:color="auto" w:fill="FFFFFF"/>
          <w:lang w:val="id-ID"/>
        </w:rPr>
        <w:t>Berikut ini adalah tipe data tanggal dan waktu di dalam MySQL</w:t>
      </w:r>
    </w:p>
    <w:p w14:paraId="202D3D5B" w14:textId="77777777" w:rsidR="006779D1" w:rsidRDefault="006779D1" w:rsidP="006779D1">
      <w:pPr>
        <w:pStyle w:val="guidelines"/>
        <w:ind w:left="720" w:firstLine="720"/>
        <w:rPr>
          <w:i w:val="0"/>
          <w:iCs/>
          <w:color w:val="000000" w:themeColor="text1"/>
          <w:szCs w:val="24"/>
          <w:shd w:val="clear" w:color="auto" w:fill="FFFFFF"/>
          <w:lang w:val="id-ID"/>
        </w:rPr>
      </w:pPr>
    </w:p>
    <w:p w14:paraId="02E7AD55" w14:textId="69C49943" w:rsidR="006A1F64" w:rsidRPr="00512577" w:rsidRDefault="00C748BB" w:rsidP="00512577">
      <w:pPr>
        <w:pStyle w:val="Caption"/>
        <w:spacing w:after="0" w:line="360" w:lineRule="auto"/>
        <w:ind w:left="993"/>
        <w:jc w:val="center"/>
        <w:rPr>
          <w:i w:val="0"/>
          <w:iCs w:val="0"/>
          <w:color w:val="auto"/>
          <w:sz w:val="24"/>
          <w:szCs w:val="24"/>
        </w:rPr>
      </w:pPr>
      <w:bookmarkStart w:id="76" w:name="_Toc80226362"/>
      <w:r w:rsidRPr="00512577">
        <w:rPr>
          <w:i w:val="0"/>
          <w:iCs w:val="0"/>
          <w:color w:val="auto"/>
          <w:sz w:val="24"/>
          <w:szCs w:val="24"/>
        </w:rPr>
        <w:t xml:space="preserve">Tabel 2. </w:t>
      </w:r>
      <w:r w:rsidRPr="00512577">
        <w:rPr>
          <w:i w:val="0"/>
          <w:iCs w:val="0"/>
          <w:color w:val="auto"/>
          <w:sz w:val="24"/>
          <w:szCs w:val="24"/>
        </w:rPr>
        <w:fldChar w:fldCharType="begin"/>
      </w:r>
      <w:r w:rsidRPr="00512577">
        <w:rPr>
          <w:i w:val="0"/>
          <w:iCs w:val="0"/>
          <w:color w:val="auto"/>
          <w:sz w:val="24"/>
          <w:szCs w:val="24"/>
        </w:rPr>
        <w:instrText xml:space="preserve"> SEQ Tabel_2. \* ARABIC </w:instrText>
      </w:r>
      <w:r w:rsidRPr="00512577">
        <w:rPr>
          <w:i w:val="0"/>
          <w:iCs w:val="0"/>
          <w:color w:val="auto"/>
          <w:sz w:val="24"/>
          <w:szCs w:val="24"/>
        </w:rPr>
        <w:fldChar w:fldCharType="separate"/>
      </w:r>
      <w:r w:rsidR="00FB1FF7">
        <w:rPr>
          <w:i w:val="0"/>
          <w:iCs w:val="0"/>
          <w:noProof/>
          <w:color w:val="auto"/>
          <w:sz w:val="24"/>
          <w:szCs w:val="24"/>
        </w:rPr>
        <w:t>3</w:t>
      </w:r>
      <w:r w:rsidRPr="00512577">
        <w:rPr>
          <w:i w:val="0"/>
          <w:iCs w:val="0"/>
          <w:color w:val="auto"/>
          <w:sz w:val="24"/>
          <w:szCs w:val="24"/>
        </w:rPr>
        <w:fldChar w:fldCharType="end"/>
      </w:r>
      <w:r w:rsidRPr="00512577">
        <w:rPr>
          <w:i w:val="0"/>
          <w:iCs w:val="0"/>
          <w:color w:val="auto"/>
          <w:sz w:val="24"/>
          <w:szCs w:val="24"/>
        </w:rPr>
        <w:t xml:space="preserve"> Tipe Data Tanggal dan Waktu</w:t>
      </w:r>
      <w:bookmarkEnd w:id="76"/>
    </w:p>
    <w:tbl>
      <w:tblPr>
        <w:tblStyle w:val="TableGrid"/>
        <w:tblW w:w="0" w:type="auto"/>
        <w:tblInd w:w="1129" w:type="dxa"/>
        <w:tblLook w:val="04A0" w:firstRow="1" w:lastRow="0" w:firstColumn="1" w:lastColumn="0" w:noHBand="0" w:noVBand="1"/>
      </w:tblPr>
      <w:tblGrid>
        <w:gridCol w:w="3171"/>
        <w:gridCol w:w="3627"/>
      </w:tblGrid>
      <w:tr w:rsidR="006A1F64" w14:paraId="362D1E89" w14:textId="77777777" w:rsidTr="00804FFE">
        <w:trPr>
          <w:trHeight w:val="593"/>
        </w:trPr>
        <w:tc>
          <w:tcPr>
            <w:tcW w:w="3171" w:type="dxa"/>
            <w:vAlign w:val="center"/>
          </w:tcPr>
          <w:p w14:paraId="0CF1446A" w14:textId="77777777" w:rsidR="006A1F64" w:rsidRDefault="006A1F64" w:rsidP="00E87F28">
            <w:pPr>
              <w:pStyle w:val="guidelines"/>
              <w:spacing w:after="240"/>
              <w:jc w:val="center"/>
              <w:rPr>
                <w:i w:val="0"/>
                <w:iCs/>
                <w:color w:val="000000" w:themeColor="text1"/>
                <w:szCs w:val="24"/>
                <w:shd w:val="clear" w:color="auto" w:fill="FFFFFF"/>
                <w:lang w:val="id-ID"/>
              </w:rPr>
            </w:pPr>
            <w:r>
              <w:rPr>
                <w:i w:val="0"/>
                <w:iCs/>
                <w:color w:val="000000" w:themeColor="text1"/>
                <w:szCs w:val="24"/>
                <w:shd w:val="clear" w:color="auto" w:fill="FFFFFF"/>
                <w:lang w:val="id-ID"/>
              </w:rPr>
              <w:t>Tipe Data</w:t>
            </w:r>
          </w:p>
        </w:tc>
        <w:tc>
          <w:tcPr>
            <w:tcW w:w="3628" w:type="dxa"/>
            <w:vAlign w:val="center"/>
          </w:tcPr>
          <w:p w14:paraId="1EDA4245" w14:textId="77777777" w:rsidR="006A1F64" w:rsidRDefault="006A1F64" w:rsidP="00E87F28">
            <w:pPr>
              <w:pStyle w:val="guidelines"/>
              <w:spacing w:after="240"/>
              <w:jc w:val="center"/>
              <w:rPr>
                <w:i w:val="0"/>
                <w:iCs/>
                <w:color w:val="000000" w:themeColor="text1"/>
                <w:szCs w:val="24"/>
                <w:shd w:val="clear" w:color="auto" w:fill="FFFFFF"/>
                <w:lang w:val="id-ID"/>
              </w:rPr>
            </w:pPr>
            <w:r>
              <w:rPr>
                <w:i w:val="0"/>
                <w:iCs/>
                <w:color w:val="000000" w:themeColor="text1"/>
                <w:szCs w:val="24"/>
                <w:shd w:val="clear" w:color="auto" w:fill="FFFFFF"/>
                <w:lang w:val="id-ID"/>
              </w:rPr>
              <w:t>Deskripsi</w:t>
            </w:r>
          </w:p>
        </w:tc>
      </w:tr>
      <w:tr w:rsidR="006A1F64" w14:paraId="08FA741B" w14:textId="77777777" w:rsidTr="00804FFE">
        <w:tc>
          <w:tcPr>
            <w:tcW w:w="3171" w:type="dxa"/>
          </w:tcPr>
          <w:p w14:paraId="7BF93150" w14:textId="77777777" w:rsidR="006A1F64" w:rsidRDefault="006A1F64" w:rsidP="00E87F28">
            <w:pPr>
              <w:pStyle w:val="guidelines"/>
              <w:spacing w:after="240"/>
              <w:rPr>
                <w:i w:val="0"/>
                <w:iCs/>
                <w:color w:val="000000" w:themeColor="text1"/>
                <w:szCs w:val="24"/>
                <w:shd w:val="clear" w:color="auto" w:fill="FFFFFF"/>
                <w:lang w:val="id-ID"/>
              </w:rPr>
            </w:pPr>
            <w:r>
              <w:rPr>
                <w:i w:val="0"/>
                <w:iCs/>
                <w:color w:val="000000" w:themeColor="text1"/>
                <w:szCs w:val="24"/>
                <w:shd w:val="clear" w:color="auto" w:fill="FFFFFF"/>
                <w:lang w:val="id-ID"/>
              </w:rPr>
              <w:t>DATE</w:t>
            </w:r>
          </w:p>
        </w:tc>
        <w:tc>
          <w:tcPr>
            <w:tcW w:w="3628" w:type="dxa"/>
          </w:tcPr>
          <w:p w14:paraId="21E5D3C8" w14:textId="77777777" w:rsidR="006A1F64" w:rsidRDefault="006A1F64" w:rsidP="00E87F28">
            <w:pPr>
              <w:pStyle w:val="guidelines"/>
              <w:spacing w:after="240"/>
              <w:rPr>
                <w:i w:val="0"/>
                <w:iCs/>
                <w:color w:val="000000" w:themeColor="text1"/>
                <w:szCs w:val="24"/>
                <w:shd w:val="clear" w:color="auto" w:fill="FFFFFF"/>
                <w:lang w:val="id-ID"/>
              </w:rPr>
            </w:pPr>
            <w:r>
              <w:rPr>
                <w:i w:val="0"/>
                <w:iCs/>
                <w:color w:val="000000" w:themeColor="text1"/>
                <w:szCs w:val="24"/>
                <w:shd w:val="clear" w:color="auto" w:fill="FFFFFF"/>
                <w:lang w:val="id-ID"/>
              </w:rPr>
              <w:t>Adalah tipe data tanggal dengan format YYYY-MM-DD, antara 1000-01-01 and 9999-12-31. Contoh: 17 Agustus 1945 akan disimpan sebagai 1945-08-17.</w:t>
            </w:r>
          </w:p>
        </w:tc>
      </w:tr>
      <w:tr w:rsidR="006A1F64" w14:paraId="5C33447B" w14:textId="77777777" w:rsidTr="00804FFE">
        <w:tc>
          <w:tcPr>
            <w:tcW w:w="3171" w:type="dxa"/>
          </w:tcPr>
          <w:p w14:paraId="0B44D820" w14:textId="77777777" w:rsidR="006A1F64" w:rsidRDefault="006A1F64" w:rsidP="00E87F28">
            <w:pPr>
              <w:pStyle w:val="guidelines"/>
              <w:spacing w:after="240"/>
              <w:rPr>
                <w:i w:val="0"/>
                <w:iCs/>
                <w:color w:val="000000" w:themeColor="text1"/>
                <w:szCs w:val="24"/>
                <w:shd w:val="clear" w:color="auto" w:fill="FFFFFF"/>
                <w:lang w:val="id-ID"/>
              </w:rPr>
            </w:pPr>
            <w:r>
              <w:rPr>
                <w:i w:val="0"/>
                <w:iCs/>
                <w:color w:val="000000" w:themeColor="text1"/>
                <w:szCs w:val="24"/>
                <w:shd w:val="clear" w:color="auto" w:fill="FFFFFF"/>
                <w:lang w:val="id-ID"/>
              </w:rPr>
              <w:t>DATE TIME</w:t>
            </w:r>
          </w:p>
        </w:tc>
        <w:tc>
          <w:tcPr>
            <w:tcW w:w="3628" w:type="dxa"/>
          </w:tcPr>
          <w:p w14:paraId="6B23EC75" w14:textId="77777777" w:rsidR="006A1F64" w:rsidRDefault="006A1F64" w:rsidP="00E87F28">
            <w:pPr>
              <w:pStyle w:val="guidelines"/>
              <w:spacing w:after="240"/>
              <w:rPr>
                <w:i w:val="0"/>
                <w:iCs/>
                <w:color w:val="000000" w:themeColor="text1"/>
                <w:szCs w:val="24"/>
                <w:shd w:val="clear" w:color="auto" w:fill="FFFFFF"/>
                <w:lang w:val="id-ID"/>
              </w:rPr>
            </w:pPr>
            <w:r>
              <w:rPr>
                <w:i w:val="0"/>
                <w:iCs/>
                <w:color w:val="000000" w:themeColor="text1"/>
                <w:szCs w:val="24"/>
                <w:shd w:val="clear" w:color="auto" w:fill="FFFFFF"/>
                <w:lang w:val="id-ID"/>
              </w:rPr>
              <w:t>Adalah komunikasi tanggal dan waktu dengan format YYYY-MM-DD HH: MM:SS dan rentang data antara 1000-01-01 00:00:00 sampai dengan 9999-12-31 23:59:59. Contoh: pukul 10:00 pagi pada tanggal 17 Agustus 1945 akan disimpan sebagai 1945-08-17 10:00:00</w:t>
            </w:r>
          </w:p>
        </w:tc>
      </w:tr>
      <w:tr w:rsidR="006A1F64" w14:paraId="44250A87" w14:textId="77777777" w:rsidTr="00804FFE">
        <w:tc>
          <w:tcPr>
            <w:tcW w:w="3171" w:type="dxa"/>
          </w:tcPr>
          <w:p w14:paraId="35D705D1" w14:textId="77777777" w:rsidR="006A1F64" w:rsidRDefault="006A1F64" w:rsidP="00E87F28">
            <w:pPr>
              <w:pStyle w:val="guidelines"/>
              <w:spacing w:after="240"/>
              <w:rPr>
                <w:i w:val="0"/>
                <w:iCs/>
                <w:color w:val="000000" w:themeColor="text1"/>
                <w:szCs w:val="24"/>
                <w:shd w:val="clear" w:color="auto" w:fill="FFFFFF"/>
                <w:lang w:val="id-ID"/>
              </w:rPr>
            </w:pPr>
            <w:r>
              <w:rPr>
                <w:i w:val="0"/>
                <w:iCs/>
                <w:color w:val="000000" w:themeColor="text1"/>
                <w:szCs w:val="24"/>
                <w:shd w:val="clear" w:color="auto" w:fill="FFFFFF"/>
                <w:lang w:val="id-ID"/>
              </w:rPr>
              <w:t>TIMESTAMP</w:t>
            </w:r>
          </w:p>
        </w:tc>
        <w:tc>
          <w:tcPr>
            <w:tcW w:w="3628" w:type="dxa"/>
          </w:tcPr>
          <w:p w14:paraId="1506E251" w14:textId="77777777" w:rsidR="006A1F64" w:rsidRDefault="006A1F64" w:rsidP="00E87F28">
            <w:pPr>
              <w:pStyle w:val="guidelines"/>
              <w:spacing w:after="240"/>
              <w:rPr>
                <w:i w:val="0"/>
                <w:iCs/>
                <w:color w:val="000000" w:themeColor="text1"/>
                <w:szCs w:val="24"/>
                <w:shd w:val="clear" w:color="auto" w:fill="FFFFFF"/>
                <w:lang w:val="id-ID"/>
              </w:rPr>
            </w:pPr>
            <w:r>
              <w:rPr>
                <w:i w:val="0"/>
                <w:iCs/>
                <w:color w:val="000000" w:themeColor="text1"/>
                <w:szCs w:val="24"/>
                <w:shd w:val="clear" w:color="auto" w:fill="FFFFFF"/>
                <w:lang w:val="id-ID"/>
              </w:rPr>
              <w:t>Sebuah penanda waktu antara 1 Januari 1970 tengah malam dengan tahun 2037. Formatnya mirip dengan DATE TIME tetapi tanpa pembatas di antara angkanya. Contoh: pukul 10:00 pagi pada tanggal 17 Agustus 1945 akan disimpan sebagai 19450817100000</w:t>
            </w:r>
          </w:p>
        </w:tc>
      </w:tr>
      <w:tr w:rsidR="006A1F64" w14:paraId="51728D75" w14:textId="77777777" w:rsidTr="00804FFE">
        <w:tc>
          <w:tcPr>
            <w:tcW w:w="3171" w:type="dxa"/>
          </w:tcPr>
          <w:p w14:paraId="5C11B35C" w14:textId="77777777" w:rsidR="006A1F64" w:rsidRDefault="006A1F64" w:rsidP="00E87F28">
            <w:pPr>
              <w:pStyle w:val="guidelines"/>
              <w:spacing w:after="240"/>
              <w:rPr>
                <w:i w:val="0"/>
                <w:iCs/>
                <w:color w:val="000000" w:themeColor="text1"/>
                <w:szCs w:val="24"/>
                <w:shd w:val="clear" w:color="auto" w:fill="FFFFFF"/>
                <w:lang w:val="id-ID"/>
              </w:rPr>
            </w:pPr>
            <w:r>
              <w:rPr>
                <w:i w:val="0"/>
                <w:iCs/>
                <w:color w:val="000000" w:themeColor="text1"/>
                <w:szCs w:val="24"/>
                <w:shd w:val="clear" w:color="auto" w:fill="FFFFFF"/>
                <w:lang w:val="id-ID"/>
              </w:rPr>
              <w:lastRenderedPageBreak/>
              <w:t>TIME</w:t>
            </w:r>
          </w:p>
        </w:tc>
        <w:tc>
          <w:tcPr>
            <w:tcW w:w="3628" w:type="dxa"/>
          </w:tcPr>
          <w:p w14:paraId="2E1AB3DA" w14:textId="77777777" w:rsidR="006A1F64" w:rsidRDefault="006A1F64" w:rsidP="00E87F28">
            <w:pPr>
              <w:pStyle w:val="guidelines"/>
              <w:spacing w:after="240"/>
              <w:rPr>
                <w:i w:val="0"/>
                <w:iCs/>
                <w:color w:val="000000" w:themeColor="text1"/>
                <w:szCs w:val="24"/>
                <w:shd w:val="clear" w:color="auto" w:fill="FFFFFF"/>
                <w:lang w:val="id-ID"/>
              </w:rPr>
            </w:pPr>
            <w:r>
              <w:rPr>
                <w:i w:val="0"/>
                <w:iCs/>
                <w:color w:val="000000" w:themeColor="text1"/>
                <w:szCs w:val="24"/>
                <w:shd w:val="clear" w:color="auto" w:fill="FFFFFF"/>
                <w:lang w:val="id-ID"/>
              </w:rPr>
              <w:t>Menyimpan waktu dalam format HH:MM:SS. Contoh pukul 10:00 akan disimpan menjadi 10:00:00</w:t>
            </w:r>
          </w:p>
        </w:tc>
      </w:tr>
      <w:tr w:rsidR="006A1F64" w14:paraId="00E5F3A2" w14:textId="77777777" w:rsidTr="00750FA1">
        <w:trPr>
          <w:trHeight w:val="3319"/>
        </w:trPr>
        <w:tc>
          <w:tcPr>
            <w:tcW w:w="3171" w:type="dxa"/>
          </w:tcPr>
          <w:p w14:paraId="32A9A47C" w14:textId="77777777" w:rsidR="006A1F64" w:rsidRDefault="006A1F64" w:rsidP="00E87F28">
            <w:pPr>
              <w:pStyle w:val="guidelines"/>
              <w:spacing w:after="240"/>
              <w:rPr>
                <w:i w:val="0"/>
                <w:iCs/>
                <w:color w:val="000000" w:themeColor="text1"/>
                <w:szCs w:val="24"/>
                <w:shd w:val="clear" w:color="auto" w:fill="FFFFFF"/>
                <w:lang w:val="id-ID"/>
              </w:rPr>
            </w:pPr>
            <w:r>
              <w:rPr>
                <w:i w:val="0"/>
                <w:iCs/>
                <w:color w:val="000000" w:themeColor="text1"/>
                <w:szCs w:val="24"/>
                <w:shd w:val="clear" w:color="auto" w:fill="FFFFFF"/>
                <w:lang w:val="id-ID"/>
              </w:rPr>
              <w:t>YEAR(M)</w:t>
            </w:r>
          </w:p>
        </w:tc>
        <w:tc>
          <w:tcPr>
            <w:tcW w:w="3628" w:type="dxa"/>
          </w:tcPr>
          <w:p w14:paraId="311800DD" w14:textId="77777777" w:rsidR="006A1F64" w:rsidRDefault="006A1F64" w:rsidP="00E87F28">
            <w:pPr>
              <w:pStyle w:val="guidelines"/>
              <w:spacing w:after="240"/>
              <w:rPr>
                <w:i w:val="0"/>
                <w:iCs/>
                <w:color w:val="000000" w:themeColor="text1"/>
                <w:szCs w:val="24"/>
                <w:shd w:val="clear" w:color="auto" w:fill="FFFFFF"/>
                <w:lang w:val="id-ID"/>
              </w:rPr>
            </w:pPr>
            <w:r>
              <w:rPr>
                <w:i w:val="0"/>
                <w:iCs/>
                <w:color w:val="000000" w:themeColor="text1"/>
                <w:szCs w:val="24"/>
                <w:shd w:val="clear" w:color="auto" w:fill="FFFFFF"/>
                <w:lang w:val="id-ID"/>
              </w:rPr>
              <w:t>Menyimpan data tahun dalam format 2 atau 4 digit, jika M diisi dengan nilai 2, maka rentang tahunnya dari 1970-2069 sedangkan jika M diisi dengan nilai 4 maka YEAR bisa bernilai 1901 sampai dengan 2155. Default nilai M adalah 4</w:t>
            </w:r>
          </w:p>
        </w:tc>
      </w:tr>
    </w:tbl>
    <w:p w14:paraId="407AA9E0" w14:textId="77777777" w:rsidR="00EF5C4E" w:rsidRPr="00EF5C4E" w:rsidRDefault="00EF5C4E" w:rsidP="00EF5C4E">
      <w:pPr>
        <w:pStyle w:val="guidelines"/>
        <w:spacing w:line="480" w:lineRule="auto"/>
        <w:rPr>
          <w:i w:val="0"/>
          <w:iCs/>
          <w:color w:val="000000" w:themeColor="text1"/>
          <w:szCs w:val="24"/>
          <w:shd w:val="clear" w:color="auto" w:fill="FFFFFF"/>
          <w:lang w:val="id-ID"/>
        </w:rPr>
      </w:pPr>
      <w:bookmarkStart w:id="77" w:name="_Toc38981245"/>
      <w:bookmarkStart w:id="78" w:name="_Toc47457717"/>
    </w:p>
    <w:p w14:paraId="6AEF82CB" w14:textId="15F2964F" w:rsidR="006A1F64" w:rsidRPr="00DA0116" w:rsidRDefault="006A1F64" w:rsidP="009C37F5">
      <w:pPr>
        <w:pStyle w:val="Heading3"/>
        <w:spacing w:before="0" w:line="480" w:lineRule="auto"/>
        <w:rPr>
          <w:i/>
          <w:shd w:val="clear" w:color="auto" w:fill="FFFFFF"/>
        </w:rPr>
      </w:pPr>
      <w:bookmarkStart w:id="79" w:name="_Toc80226302"/>
      <w:r w:rsidRPr="009C37F5">
        <w:rPr>
          <w:i/>
          <w:iCs/>
          <w:lang w:val="id-ID"/>
        </w:rPr>
        <w:t>Unified Modelling Language</w:t>
      </w:r>
      <w:r>
        <w:rPr>
          <w:lang w:val="id-ID"/>
        </w:rPr>
        <w:t xml:space="preserve"> (UML)</w:t>
      </w:r>
      <w:bookmarkEnd w:id="77"/>
      <w:bookmarkEnd w:id="78"/>
      <w:bookmarkEnd w:id="79"/>
    </w:p>
    <w:p w14:paraId="3480BB8F" w14:textId="1C16E185" w:rsidR="006A1F64" w:rsidRDefault="006A1F64" w:rsidP="00362D07">
      <w:pPr>
        <w:pStyle w:val="guidelines"/>
        <w:ind w:firstLine="567"/>
        <w:rPr>
          <w:i w:val="0"/>
          <w:lang w:val="id-ID"/>
        </w:rPr>
      </w:pPr>
      <w:r w:rsidRPr="00EF1545">
        <w:rPr>
          <w:iCs/>
        </w:rPr>
        <w:t>Unified Modeling</w:t>
      </w:r>
      <w:r w:rsidRPr="00EF1545">
        <w:rPr>
          <w:iCs/>
          <w:lang w:val="id-ID"/>
        </w:rPr>
        <w:t xml:space="preserve"> </w:t>
      </w:r>
      <w:r w:rsidRPr="00EF1545">
        <w:rPr>
          <w:iCs/>
        </w:rPr>
        <w:t>Language</w:t>
      </w:r>
      <w:r>
        <w:rPr>
          <w:i w:val="0"/>
        </w:rPr>
        <w:t xml:space="preserve"> (UML) adalah salah standar bahasa yang banyak digunakan di dunia industri </w:t>
      </w:r>
      <w:r>
        <w:rPr>
          <w:i w:val="0"/>
          <w:lang w:val="id-ID"/>
        </w:rPr>
        <w:t>untuk mendefinisikan requirement, membuat analisis dan desain, serta menggambarkan arsitektur dalam pemrograman berorientasi objek.Kompleksitas pengembangan perangkat lunak secara logika sama dengan mengelola banyak kepala yang memiliki tingkat pemahaman dan pemikiran yang berbeda untuk membuat sebuah benda. Semakin banyak benda yang harus disatukan maka semakin sulit mengelolanya.</w:t>
      </w:r>
      <w:r w:rsidR="00362D07">
        <w:rPr>
          <w:i w:val="0"/>
          <w:lang w:val="en-US"/>
        </w:rPr>
        <w:t xml:space="preserve"> </w:t>
      </w:r>
      <w:r>
        <w:rPr>
          <w:i w:val="0"/>
          <w:lang w:val="id-ID"/>
        </w:rPr>
        <w:t>Pemodelan adalah gambaran dari realita yang simpel dan dituangkan dalam bentuk pemetaan dengan aturan tertentu. Pemodelan perangkat lunak memiliki beberapa abstrak, misalnya sebagai berikut:</w:t>
      </w:r>
    </w:p>
    <w:p w14:paraId="49A81C87" w14:textId="77777777" w:rsidR="006A1F64" w:rsidRDefault="006A1F64" w:rsidP="00215F0A">
      <w:pPr>
        <w:pStyle w:val="guidelines"/>
        <w:numPr>
          <w:ilvl w:val="0"/>
          <w:numId w:val="28"/>
        </w:numPr>
        <w:ind w:hanging="436"/>
        <w:rPr>
          <w:i w:val="0"/>
          <w:lang w:val="id-ID"/>
        </w:rPr>
      </w:pPr>
      <w:r>
        <w:rPr>
          <w:i w:val="0"/>
          <w:lang w:val="id-ID"/>
        </w:rPr>
        <w:t>Petunjuk yang terfokus pada proses yang dimiliki oleh sistem</w:t>
      </w:r>
    </w:p>
    <w:p w14:paraId="515B3262" w14:textId="77777777" w:rsidR="006A1F64" w:rsidRDefault="006A1F64" w:rsidP="003E535F">
      <w:pPr>
        <w:pStyle w:val="guidelines"/>
        <w:numPr>
          <w:ilvl w:val="0"/>
          <w:numId w:val="5"/>
        </w:numPr>
        <w:ind w:left="709" w:hanging="426"/>
        <w:rPr>
          <w:i w:val="0"/>
          <w:lang w:val="id-ID"/>
        </w:rPr>
      </w:pPr>
      <w:r>
        <w:rPr>
          <w:i w:val="0"/>
          <w:lang w:val="id-ID"/>
        </w:rPr>
        <w:t>Spesifikasi struktur secara abstrak dari sebuah sistem (belum detail)</w:t>
      </w:r>
    </w:p>
    <w:p w14:paraId="32A8B8C3" w14:textId="77777777" w:rsidR="006A1F64" w:rsidRDefault="006A1F64" w:rsidP="003E535F">
      <w:pPr>
        <w:pStyle w:val="guidelines"/>
        <w:numPr>
          <w:ilvl w:val="0"/>
          <w:numId w:val="5"/>
        </w:numPr>
        <w:ind w:left="709" w:hanging="426"/>
        <w:rPr>
          <w:i w:val="0"/>
          <w:lang w:val="id-ID"/>
        </w:rPr>
      </w:pPr>
      <w:r>
        <w:rPr>
          <w:i w:val="0"/>
          <w:lang w:val="id-ID"/>
        </w:rPr>
        <w:t>Spesifikasi lengkap dari sebuah sistem yang sudah final</w:t>
      </w:r>
    </w:p>
    <w:p w14:paraId="0DC4DE8B" w14:textId="77777777" w:rsidR="006A1F64" w:rsidRDefault="006A1F64" w:rsidP="003E535F">
      <w:pPr>
        <w:pStyle w:val="guidelines"/>
        <w:numPr>
          <w:ilvl w:val="0"/>
          <w:numId w:val="5"/>
        </w:numPr>
        <w:ind w:left="709" w:hanging="426"/>
        <w:rPr>
          <w:i w:val="0"/>
          <w:lang w:val="id-ID"/>
        </w:rPr>
      </w:pPr>
      <w:r>
        <w:rPr>
          <w:i w:val="0"/>
          <w:lang w:val="id-ID"/>
        </w:rPr>
        <w:t>Spesifikasi umum atau khusus sistem.</w:t>
      </w:r>
    </w:p>
    <w:p w14:paraId="549A3BD5" w14:textId="66C393C7" w:rsidR="006A1F64" w:rsidRDefault="006A1F64" w:rsidP="006A1F64">
      <w:pPr>
        <w:pStyle w:val="guidelines"/>
        <w:ind w:firstLine="567"/>
        <w:rPr>
          <w:i w:val="0"/>
          <w:lang w:val="id-ID"/>
        </w:rPr>
      </w:pPr>
      <w:r>
        <w:rPr>
          <w:i w:val="0"/>
          <w:lang w:val="id-ID"/>
        </w:rPr>
        <w:t>Perangkat pemodelan adalah suatu model yang digunakan untuk menguraikan sistem menjadi bagian-bagian yang dapat diatur dan mengomunikasikan ciri konseptual dan fungsional kepada pengamat.</w:t>
      </w:r>
    </w:p>
    <w:p w14:paraId="717D0026" w14:textId="3BA005E9" w:rsidR="006A1F64" w:rsidRDefault="006A1F64" w:rsidP="006A1F64">
      <w:pPr>
        <w:pStyle w:val="guidelines"/>
        <w:rPr>
          <w:i w:val="0"/>
          <w:lang w:val="id-ID"/>
        </w:rPr>
      </w:pPr>
      <w:r>
        <w:rPr>
          <w:i w:val="0"/>
          <w:lang w:val="id-ID"/>
        </w:rPr>
        <w:t xml:space="preserve">Peran perangkat pemodelan : </w:t>
      </w:r>
    </w:p>
    <w:p w14:paraId="188EA953" w14:textId="52A9D9CA" w:rsidR="006A1F64" w:rsidRPr="00460D6C" w:rsidRDefault="006A1F64" w:rsidP="003E535F">
      <w:pPr>
        <w:pStyle w:val="guidelines"/>
        <w:numPr>
          <w:ilvl w:val="0"/>
          <w:numId w:val="5"/>
        </w:numPr>
        <w:ind w:left="709" w:hanging="426"/>
        <w:rPr>
          <w:i w:val="0"/>
          <w:lang w:val="id-ID"/>
        </w:rPr>
      </w:pPr>
      <w:r>
        <w:rPr>
          <w:i w:val="0"/>
          <w:lang w:val="id-ID"/>
        </w:rPr>
        <w:lastRenderedPageBreak/>
        <w:t>Komunikasi</w:t>
      </w:r>
      <w:r w:rsidR="00460D6C">
        <w:rPr>
          <w:i w:val="0"/>
          <w:lang w:val="en-US"/>
        </w:rPr>
        <w:t xml:space="preserve">, </w:t>
      </w:r>
      <w:r w:rsidRPr="00460D6C">
        <w:rPr>
          <w:i w:val="0"/>
          <w:lang w:val="id-ID"/>
        </w:rPr>
        <w:t xml:space="preserve">Perangkat pemodelan digunakan sebagai alat komunikasi antara pemakai dengan analis sistem maupun </w:t>
      </w:r>
      <w:r w:rsidRPr="00460D6C">
        <w:rPr>
          <w:lang w:val="id-ID"/>
        </w:rPr>
        <w:t>developer</w:t>
      </w:r>
      <w:r w:rsidRPr="00460D6C">
        <w:rPr>
          <w:i w:val="0"/>
          <w:lang w:val="id-ID"/>
        </w:rPr>
        <w:t xml:space="preserve"> dalam pengembangan sistem.</w:t>
      </w:r>
    </w:p>
    <w:p w14:paraId="62DE1C07" w14:textId="19B1DD3F" w:rsidR="006A1F64" w:rsidRPr="00460D6C" w:rsidRDefault="006A1F64" w:rsidP="003E535F">
      <w:pPr>
        <w:pStyle w:val="guidelines"/>
        <w:numPr>
          <w:ilvl w:val="0"/>
          <w:numId w:val="5"/>
        </w:numPr>
        <w:ind w:left="709" w:hanging="426"/>
        <w:rPr>
          <w:i w:val="0"/>
          <w:lang w:val="id-ID"/>
        </w:rPr>
      </w:pPr>
      <w:r>
        <w:rPr>
          <w:i w:val="0"/>
          <w:lang w:val="id-ID"/>
        </w:rPr>
        <w:t>Eksperimentasi</w:t>
      </w:r>
      <w:r w:rsidR="00460D6C">
        <w:rPr>
          <w:i w:val="0"/>
          <w:lang w:val="en-US"/>
        </w:rPr>
        <w:t xml:space="preserve">, </w:t>
      </w:r>
      <w:r w:rsidRPr="00460D6C">
        <w:rPr>
          <w:i w:val="0"/>
          <w:lang w:val="id-ID"/>
        </w:rPr>
        <w:t xml:space="preserve">Pengembangan sistem yang bersifat </w:t>
      </w:r>
      <w:r w:rsidRPr="00460D6C">
        <w:rPr>
          <w:lang w:val="id-ID"/>
        </w:rPr>
        <w:t>“trial and error</w:t>
      </w:r>
      <w:r w:rsidRPr="00460D6C">
        <w:rPr>
          <w:i w:val="0"/>
          <w:lang w:val="id-ID"/>
        </w:rPr>
        <w:t>”</w:t>
      </w:r>
    </w:p>
    <w:p w14:paraId="204561BD" w14:textId="1668C888" w:rsidR="00B545D0" w:rsidRDefault="006A1F64" w:rsidP="003E535F">
      <w:pPr>
        <w:pStyle w:val="guidelines"/>
        <w:numPr>
          <w:ilvl w:val="0"/>
          <w:numId w:val="5"/>
        </w:numPr>
        <w:ind w:left="709" w:hanging="426"/>
        <w:rPr>
          <w:i w:val="0"/>
          <w:lang w:val="id-ID"/>
        </w:rPr>
      </w:pPr>
      <w:r>
        <w:rPr>
          <w:i w:val="0"/>
          <w:lang w:val="id-ID"/>
        </w:rPr>
        <w:t>Prediksi</w:t>
      </w:r>
      <w:r w:rsidR="00460D6C">
        <w:rPr>
          <w:i w:val="0"/>
          <w:lang w:val="en-US"/>
        </w:rPr>
        <w:t xml:space="preserve">, </w:t>
      </w:r>
      <w:r w:rsidRPr="00460D6C">
        <w:rPr>
          <w:i w:val="0"/>
          <w:lang w:val="id-ID"/>
        </w:rPr>
        <w:t>Model meramaikan bagaimana suatu sistem akan bekerja.</w:t>
      </w:r>
    </w:p>
    <w:p w14:paraId="4CE1B7B6" w14:textId="77777777" w:rsidR="00362D07" w:rsidRPr="00460D6C" w:rsidRDefault="00362D07" w:rsidP="00362D07">
      <w:pPr>
        <w:pStyle w:val="guidelines"/>
        <w:rPr>
          <w:i w:val="0"/>
          <w:lang w:val="id-ID"/>
        </w:rPr>
      </w:pPr>
    </w:p>
    <w:p w14:paraId="4100A153" w14:textId="5832C796" w:rsidR="00B545D0" w:rsidRDefault="00460D6C" w:rsidP="006A1F64">
      <w:pPr>
        <w:pStyle w:val="guidelines"/>
        <w:ind w:firstLine="709"/>
        <w:rPr>
          <w:i w:val="0"/>
          <w:noProof/>
          <w:lang w:val="id-ID" w:eastAsia="id-ID"/>
        </w:rPr>
      </w:pPr>
      <w:r w:rsidRPr="00B81C99">
        <w:rPr>
          <w:i w:val="0"/>
          <w:noProof/>
          <w:lang w:val="id-ID" w:eastAsia="id-ID"/>
        </w:rPr>
        <w:drawing>
          <wp:anchor distT="0" distB="0" distL="114300" distR="114300" simplePos="0" relativeHeight="251665408" behindDoc="0" locked="0" layoutInCell="1" allowOverlap="1" wp14:anchorId="36B17A53" wp14:editId="0CC30840">
            <wp:simplePos x="0" y="0"/>
            <wp:positionH relativeFrom="margin">
              <wp:align>right</wp:align>
            </wp:positionH>
            <wp:positionV relativeFrom="paragraph">
              <wp:posOffset>774188</wp:posOffset>
            </wp:positionV>
            <wp:extent cx="4805680" cy="4326890"/>
            <wp:effectExtent l="0" t="0" r="0" b="0"/>
            <wp:wrapTopAndBottom/>
            <wp:docPr id="6" name="Picture 6" descr="D:\KULIAH\LAPORAN Kerja Praktek\Diagram U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KULIAH\LAPORAN Kerja Praktek\Diagram UMl.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05680" cy="4326890"/>
                    </a:xfrm>
                    <a:prstGeom prst="rect">
                      <a:avLst/>
                    </a:prstGeom>
                    <a:noFill/>
                    <a:ln>
                      <a:noFill/>
                    </a:ln>
                  </pic:spPr>
                </pic:pic>
              </a:graphicData>
            </a:graphic>
            <wp14:sizeRelH relativeFrom="page">
              <wp14:pctWidth>0</wp14:pctWidth>
            </wp14:sizeRelH>
            <wp14:sizeRelV relativeFrom="page">
              <wp14:pctHeight>0</wp14:pctHeight>
            </wp14:sizeRelV>
          </wp:anchor>
        </w:drawing>
      </w:r>
      <w:r w:rsidR="00DF77CE">
        <w:rPr>
          <w:i w:val="0"/>
          <w:lang w:val="id-ID"/>
        </w:rPr>
        <w:t>Pada UML terdiri dari 13 macam diagram yang dikelompokan pada 3 kategori. Pembagian kategori dan macam-macam diagram tersebut dapat dilihat pada gambar di bawah ini.</w:t>
      </w:r>
      <w:r w:rsidR="00EF5C4E">
        <w:rPr>
          <w:i w:val="0"/>
          <w:lang w:val="id-ID"/>
        </w:rPr>
        <w:fldChar w:fldCharType="begin" w:fldLock="1"/>
      </w:r>
      <w:r w:rsidR="003D5150">
        <w:rPr>
          <w:i w:val="0"/>
          <w:lang w:val="id-ID"/>
        </w:rPr>
        <w:instrText>ADDIN CSL_CITATION {"citationItems":[{"id":"ITEM-1","itemData":{"author":[{"dropping-particle":"","family":"Rosa A.S","given":"M.Shalahuddin","non-dropping-particle":"","parse-names":false,"suffix":""}],"edition":"Edisi Revi","id":"ITEM-1","issued":{"date-parts":[["2019"]]},"number-of-pages":"26-28","publisher":"Informatika Bandung","publisher-place":"Bandung","title":"Rekayasa Perangkat Lunak Terstruktur dan Berorientasi Objek Edisi Revisi","type":"book"},"uris":["http://www.mendeley.com/documents/?uuid=f9aed036-d2ca-4c81-b943-5f01261c350d"]}],"mendeley":{"formattedCitation":"(Rosa A.S 2019)","plainTextFormattedCitation":"(Rosa A.S 2019)","previouslyFormattedCitation":"[20]"},"properties":{"noteIndex":0},"schema":"https://github.com/citation-style-language/schema/raw/master/csl-citation.json"}</w:instrText>
      </w:r>
      <w:r w:rsidR="00EF5C4E">
        <w:rPr>
          <w:i w:val="0"/>
          <w:lang w:val="id-ID"/>
        </w:rPr>
        <w:fldChar w:fldCharType="separate"/>
      </w:r>
      <w:r w:rsidR="003D5150" w:rsidRPr="003D5150">
        <w:rPr>
          <w:i w:val="0"/>
          <w:noProof/>
          <w:lang w:val="id-ID"/>
        </w:rPr>
        <w:t>(Rosa A.S 2019)</w:t>
      </w:r>
      <w:r w:rsidR="00EF5C4E">
        <w:rPr>
          <w:i w:val="0"/>
          <w:lang w:val="id-ID"/>
        </w:rPr>
        <w:fldChar w:fldCharType="end"/>
      </w:r>
    </w:p>
    <w:p w14:paraId="0154A4F1" w14:textId="06E52101" w:rsidR="00804FFE" w:rsidRDefault="00C748BB" w:rsidP="00512577">
      <w:pPr>
        <w:pStyle w:val="Caption"/>
        <w:spacing w:after="0" w:line="360" w:lineRule="auto"/>
        <w:ind w:left="426"/>
        <w:jc w:val="center"/>
        <w:rPr>
          <w:i w:val="0"/>
          <w:iCs w:val="0"/>
          <w:color w:val="auto"/>
          <w:sz w:val="24"/>
          <w:szCs w:val="24"/>
        </w:rPr>
      </w:pPr>
      <w:bookmarkStart w:id="80" w:name="_Toc79605109"/>
      <w:bookmarkStart w:id="81" w:name="_Toc80226333"/>
      <w:r w:rsidRPr="00512577">
        <w:rPr>
          <w:i w:val="0"/>
          <w:iCs w:val="0"/>
          <w:color w:val="auto"/>
          <w:sz w:val="24"/>
          <w:szCs w:val="24"/>
        </w:rPr>
        <w:t xml:space="preserve">Gambar 2. </w:t>
      </w:r>
      <w:r w:rsidRPr="00512577">
        <w:rPr>
          <w:i w:val="0"/>
          <w:iCs w:val="0"/>
          <w:color w:val="auto"/>
          <w:sz w:val="24"/>
          <w:szCs w:val="24"/>
        </w:rPr>
        <w:fldChar w:fldCharType="begin"/>
      </w:r>
      <w:r w:rsidRPr="00512577">
        <w:rPr>
          <w:i w:val="0"/>
          <w:iCs w:val="0"/>
          <w:color w:val="auto"/>
          <w:sz w:val="24"/>
          <w:szCs w:val="24"/>
        </w:rPr>
        <w:instrText xml:space="preserve"> SEQ Gambar_2. \* ARABIC </w:instrText>
      </w:r>
      <w:r w:rsidRPr="00512577">
        <w:rPr>
          <w:i w:val="0"/>
          <w:iCs w:val="0"/>
          <w:color w:val="auto"/>
          <w:sz w:val="24"/>
          <w:szCs w:val="24"/>
        </w:rPr>
        <w:fldChar w:fldCharType="separate"/>
      </w:r>
      <w:r w:rsidR="00FB1FF7">
        <w:rPr>
          <w:i w:val="0"/>
          <w:iCs w:val="0"/>
          <w:noProof/>
          <w:color w:val="auto"/>
          <w:sz w:val="24"/>
          <w:szCs w:val="24"/>
        </w:rPr>
        <w:t>1</w:t>
      </w:r>
      <w:r w:rsidRPr="00512577">
        <w:rPr>
          <w:i w:val="0"/>
          <w:iCs w:val="0"/>
          <w:color w:val="auto"/>
          <w:sz w:val="24"/>
          <w:szCs w:val="24"/>
        </w:rPr>
        <w:fldChar w:fldCharType="end"/>
      </w:r>
      <w:r w:rsidRPr="00512577">
        <w:rPr>
          <w:i w:val="0"/>
          <w:iCs w:val="0"/>
          <w:color w:val="auto"/>
          <w:sz w:val="24"/>
          <w:szCs w:val="24"/>
        </w:rPr>
        <w:t xml:space="preserve"> Diagram UML</w:t>
      </w:r>
      <w:bookmarkEnd w:id="80"/>
      <w:bookmarkEnd w:id="81"/>
    </w:p>
    <w:p w14:paraId="51533CCE" w14:textId="77777777" w:rsidR="00306D7C" w:rsidRPr="00306D7C" w:rsidRDefault="00306D7C" w:rsidP="00306D7C">
      <w:pPr>
        <w:spacing w:line="360" w:lineRule="auto"/>
        <w:rPr>
          <w:lang w:val="en-AU"/>
        </w:rPr>
      </w:pPr>
    </w:p>
    <w:p w14:paraId="7C5DD824" w14:textId="77777777" w:rsidR="006A1F64" w:rsidRPr="003C50D4" w:rsidRDefault="006A1F64" w:rsidP="003E535F">
      <w:pPr>
        <w:pStyle w:val="guidelines"/>
        <w:numPr>
          <w:ilvl w:val="0"/>
          <w:numId w:val="4"/>
        </w:numPr>
        <w:spacing w:line="480" w:lineRule="auto"/>
        <w:ind w:left="426" w:hanging="426"/>
        <w:rPr>
          <w:i w:val="0"/>
          <w:lang w:val="id-ID"/>
        </w:rPr>
      </w:pPr>
      <w:r w:rsidRPr="003C50D4">
        <w:rPr>
          <w:i w:val="0"/>
          <w:lang w:val="id-ID"/>
        </w:rPr>
        <w:t>Use Case Diagram</w:t>
      </w:r>
    </w:p>
    <w:p w14:paraId="3739D856" w14:textId="77777777" w:rsidR="006A1F64" w:rsidRDefault="006A1F64" w:rsidP="006A1F64">
      <w:pPr>
        <w:pStyle w:val="guidelines"/>
        <w:ind w:firstLine="709"/>
        <w:rPr>
          <w:i w:val="0"/>
          <w:lang w:val="id-ID"/>
        </w:rPr>
      </w:pPr>
      <w:r w:rsidRPr="003C50D4">
        <w:rPr>
          <w:i w:val="0"/>
          <w:lang w:val="id-ID"/>
        </w:rPr>
        <w:t xml:space="preserve">Use case atau diagram </w:t>
      </w:r>
      <w:r w:rsidRPr="003C50D4">
        <w:rPr>
          <w:lang w:val="id-ID"/>
        </w:rPr>
        <w:t>use case</w:t>
      </w:r>
      <w:r w:rsidRPr="003C50D4">
        <w:rPr>
          <w:i w:val="0"/>
          <w:lang w:val="id-ID"/>
        </w:rPr>
        <w:t xml:space="preserve"> </w:t>
      </w:r>
      <w:r>
        <w:rPr>
          <w:i w:val="0"/>
          <w:lang w:val="id-ID"/>
        </w:rPr>
        <w:t>merupakan pemodelan untuk melakuk</w:t>
      </w:r>
      <w:r w:rsidRPr="003C50D4">
        <w:rPr>
          <w:i w:val="0"/>
          <w:lang w:val="id-ID"/>
        </w:rPr>
        <w:t>an (</w:t>
      </w:r>
      <w:r w:rsidRPr="003C50D4">
        <w:rPr>
          <w:lang w:val="id-ID"/>
        </w:rPr>
        <w:t>behavior</w:t>
      </w:r>
      <w:r w:rsidRPr="003C50D4">
        <w:rPr>
          <w:i w:val="0"/>
          <w:lang w:val="id-ID"/>
        </w:rPr>
        <w:t xml:space="preserve">) sistem informasi yang akan dibuat. </w:t>
      </w:r>
      <w:r w:rsidRPr="00F43E26">
        <w:rPr>
          <w:lang w:val="id-ID"/>
        </w:rPr>
        <w:t>Use Case</w:t>
      </w:r>
      <w:r w:rsidRPr="003C50D4">
        <w:rPr>
          <w:i w:val="0"/>
          <w:lang w:val="id-ID"/>
        </w:rPr>
        <w:t xml:space="preserve"> mendeskripsikan sebuah interaksi antara satu atau lebih aktor dengan sistem informasi yang akan dibuat. </w:t>
      </w:r>
      <w:r w:rsidRPr="003C50D4">
        <w:rPr>
          <w:i w:val="0"/>
          <w:lang w:val="id-ID"/>
        </w:rPr>
        <w:lastRenderedPageBreak/>
        <w:t xml:space="preserve">Secara kasar,  </w:t>
      </w:r>
      <w:r w:rsidRPr="003C50D4">
        <w:rPr>
          <w:lang w:val="id-ID"/>
        </w:rPr>
        <w:t>use case</w:t>
      </w:r>
      <w:r w:rsidRPr="003C50D4">
        <w:rPr>
          <w:i w:val="0"/>
          <w:lang w:val="id-ID"/>
        </w:rPr>
        <w:t xml:space="preserve"> digunakan untuk meng</w:t>
      </w:r>
      <w:r>
        <w:rPr>
          <w:i w:val="0"/>
          <w:lang w:val="id-ID"/>
        </w:rPr>
        <w:t>e</w:t>
      </w:r>
      <w:r w:rsidRPr="003C50D4">
        <w:rPr>
          <w:i w:val="0"/>
          <w:lang w:val="id-ID"/>
        </w:rPr>
        <w:t>tahui fungsi apa saja yang ada di dalam sebuah sistem informasi dan siapa saja yang berhak menggunakan fungsi-fungsi itu.</w:t>
      </w:r>
    </w:p>
    <w:p w14:paraId="412D2D70" w14:textId="77777777" w:rsidR="006A1F64" w:rsidRDefault="006A1F64" w:rsidP="006A1F64">
      <w:pPr>
        <w:pStyle w:val="guidelines"/>
        <w:ind w:firstLine="709"/>
        <w:rPr>
          <w:i w:val="0"/>
          <w:lang w:val="id-ID"/>
        </w:rPr>
      </w:pPr>
      <w:r>
        <w:rPr>
          <w:i w:val="0"/>
          <w:lang w:val="id-ID"/>
        </w:rPr>
        <w:t xml:space="preserve">Syarat penamaan pada </w:t>
      </w:r>
      <w:r w:rsidRPr="00F43E26">
        <w:rPr>
          <w:lang w:val="id-ID"/>
        </w:rPr>
        <w:t>use case</w:t>
      </w:r>
      <w:r>
        <w:rPr>
          <w:i w:val="0"/>
          <w:lang w:val="id-ID"/>
        </w:rPr>
        <w:t xml:space="preserve"> adalah nama didefinisikan sesimpel mungkin dan dapat dipahami. Ada dua hal utama pada </w:t>
      </w:r>
      <w:r w:rsidRPr="000443F1">
        <w:rPr>
          <w:lang w:val="id-ID"/>
        </w:rPr>
        <w:t>use case</w:t>
      </w:r>
      <w:r>
        <w:rPr>
          <w:i w:val="0"/>
          <w:lang w:val="id-ID"/>
        </w:rPr>
        <w:t xml:space="preserve"> yaitu pendefinisian apa yang disebut </w:t>
      </w:r>
      <w:r w:rsidRPr="000443F1">
        <w:rPr>
          <w:lang w:val="id-ID"/>
        </w:rPr>
        <w:t>aktor</w:t>
      </w:r>
      <w:r>
        <w:rPr>
          <w:i w:val="0"/>
          <w:lang w:val="id-ID"/>
        </w:rPr>
        <w:t xml:space="preserve"> dan </w:t>
      </w:r>
      <w:r w:rsidRPr="000443F1">
        <w:rPr>
          <w:lang w:val="id-ID"/>
        </w:rPr>
        <w:t>use case</w:t>
      </w:r>
      <w:r>
        <w:rPr>
          <w:i w:val="0"/>
          <w:lang w:val="id-ID"/>
        </w:rPr>
        <w:t>.</w:t>
      </w:r>
    </w:p>
    <w:p w14:paraId="085F7A5A" w14:textId="04892D8B" w:rsidR="00B545D0" w:rsidRDefault="006A1F64" w:rsidP="00215F0A">
      <w:pPr>
        <w:pStyle w:val="guidelines"/>
        <w:numPr>
          <w:ilvl w:val="0"/>
          <w:numId w:val="17"/>
        </w:numPr>
        <w:rPr>
          <w:i w:val="0"/>
          <w:lang w:val="id-ID"/>
        </w:rPr>
      </w:pPr>
      <w:r>
        <w:rPr>
          <w:i w:val="0"/>
          <w:lang w:val="id-ID"/>
        </w:rPr>
        <w:t>Aktor merupakan orang, proses, atau sistem lain yang berinteraksi dengan sistem informasi yang akan dib</w:t>
      </w:r>
      <w:r w:rsidR="00DC3F92">
        <w:rPr>
          <w:i w:val="0"/>
          <w:lang w:val="en-US"/>
        </w:rPr>
        <w:t xml:space="preserve"> </w:t>
      </w:r>
      <w:r>
        <w:rPr>
          <w:i w:val="0"/>
          <w:lang w:val="id-ID"/>
        </w:rPr>
        <w:t>uat diluar sistem informasi yang akan dibuat itu sendiri, jadi walaupun simbol dari aktor adalah gambar orang, tapi aktor belum tentu merupakan orang.</w:t>
      </w:r>
    </w:p>
    <w:p w14:paraId="0ED72051" w14:textId="68C962D1" w:rsidR="00B545D0" w:rsidRPr="00EF5C4E" w:rsidRDefault="006A1F64" w:rsidP="00215F0A">
      <w:pPr>
        <w:pStyle w:val="guidelines"/>
        <w:numPr>
          <w:ilvl w:val="0"/>
          <w:numId w:val="17"/>
        </w:numPr>
        <w:rPr>
          <w:i w:val="0"/>
          <w:lang w:val="id-ID"/>
        </w:rPr>
      </w:pPr>
      <w:r w:rsidRPr="00B545D0">
        <w:rPr>
          <w:i w:val="0"/>
          <w:lang w:val="id-ID"/>
        </w:rPr>
        <w:t>Use case merupakan fungsionalitas yang disediakan sistem sebagai unit-unit yang saling bertukar pesan antara unit atau aktor.</w:t>
      </w:r>
    </w:p>
    <w:p w14:paraId="07A52827" w14:textId="56C3A7C8" w:rsidR="006A1F64" w:rsidRDefault="006A1F64" w:rsidP="00460D6C">
      <w:pPr>
        <w:pStyle w:val="guidelines"/>
        <w:ind w:left="284" w:firstLine="436"/>
        <w:rPr>
          <w:i w:val="0"/>
        </w:rPr>
      </w:pPr>
      <w:r>
        <w:rPr>
          <w:i w:val="0"/>
          <w:lang w:val="id-ID"/>
        </w:rPr>
        <w:t>Berikut adalah s</w:t>
      </w:r>
      <w:r>
        <w:rPr>
          <w:i w:val="0"/>
        </w:rPr>
        <w:t>imbol Simbol yang digunakan pada use case diagram bisa dilihat pada tabel 1.</w:t>
      </w:r>
      <w:r w:rsidR="00460D6C">
        <w:rPr>
          <w:i w:val="0"/>
        </w:rPr>
        <w:t xml:space="preserve"> </w:t>
      </w:r>
    </w:p>
    <w:p w14:paraId="2B08867D" w14:textId="77777777" w:rsidR="00460D6C" w:rsidRDefault="00460D6C" w:rsidP="00460D6C">
      <w:pPr>
        <w:pStyle w:val="guidelines"/>
        <w:ind w:left="284" w:firstLine="436"/>
        <w:rPr>
          <w:i w:val="0"/>
        </w:rPr>
      </w:pPr>
    </w:p>
    <w:p w14:paraId="660226C0" w14:textId="083B4E56" w:rsidR="006A1F64" w:rsidRPr="00306D7C" w:rsidRDefault="00760BBF" w:rsidP="00512577">
      <w:pPr>
        <w:pStyle w:val="Caption"/>
        <w:spacing w:after="0" w:line="360" w:lineRule="auto"/>
        <w:ind w:left="851"/>
        <w:jc w:val="center"/>
        <w:rPr>
          <w:i w:val="0"/>
          <w:iCs w:val="0"/>
          <w:color w:val="auto"/>
          <w:sz w:val="24"/>
          <w:szCs w:val="24"/>
        </w:rPr>
      </w:pPr>
      <w:bookmarkStart w:id="82" w:name="_Toc80226363"/>
      <w:r w:rsidRPr="00512577">
        <w:rPr>
          <w:i w:val="0"/>
          <w:iCs w:val="0"/>
          <w:color w:val="auto"/>
          <w:sz w:val="24"/>
          <w:szCs w:val="24"/>
        </w:rPr>
        <w:t xml:space="preserve">Tabel 2. </w:t>
      </w:r>
      <w:r w:rsidRPr="00512577">
        <w:rPr>
          <w:i w:val="0"/>
          <w:iCs w:val="0"/>
          <w:color w:val="auto"/>
          <w:sz w:val="24"/>
          <w:szCs w:val="24"/>
        </w:rPr>
        <w:fldChar w:fldCharType="begin"/>
      </w:r>
      <w:r w:rsidRPr="00512577">
        <w:rPr>
          <w:i w:val="0"/>
          <w:iCs w:val="0"/>
          <w:color w:val="auto"/>
          <w:sz w:val="24"/>
          <w:szCs w:val="24"/>
        </w:rPr>
        <w:instrText xml:space="preserve"> SEQ Tabel_2. \* ARABIC </w:instrText>
      </w:r>
      <w:r w:rsidRPr="00512577">
        <w:rPr>
          <w:i w:val="0"/>
          <w:iCs w:val="0"/>
          <w:color w:val="auto"/>
          <w:sz w:val="24"/>
          <w:szCs w:val="24"/>
        </w:rPr>
        <w:fldChar w:fldCharType="separate"/>
      </w:r>
      <w:r w:rsidR="00FB1FF7">
        <w:rPr>
          <w:i w:val="0"/>
          <w:iCs w:val="0"/>
          <w:noProof/>
          <w:color w:val="auto"/>
          <w:sz w:val="24"/>
          <w:szCs w:val="24"/>
        </w:rPr>
        <w:t>4</w:t>
      </w:r>
      <w:r w:rsidRPr="00512577">
        <w:rPr>
          <w:i w:val="0"/>
          <w:iCs w:val="0"/>
          <w:color w:val="auto"/>
          <w:sz w:val="24"/>
          <w:szCs w:val="24"/>
        </w:rPr>
        <w:fldChar w:fldCharType="end"/>
      </w:r>
      <w:r w:rsidRPr="00512577">
        <w:rPr>
          <w:i w:val="0"/>
          <w:iCs w:val="0"/>
          <w:color w:val="auto"/>
          <w:sz w:val="24"/>
          <w:szCs w:val="24"/>
        </w:rPr>
        <w:t xml:space="preserve"> Simbol Use Case Diagram</w:t>
      </w:r>
      <w:bookmarkEnd w:id="82"/>
    </w:p>
    <w:tbl>
      <w:tblPr>
        <w:tblStyle w:val="TableGrid"/>
        <w:tblW w:w="7119" w:type="dxa"/>
        <w:tblInd w:w="817" w:type="dxa"/>
        <w:tblLook w:val="04A0" w:firstRow="1" w:lastRow="0" w:firstColumn="1" w:lastColumn="0" w:noHBand="0" w:noVBand="1"/>
      </w:tblPr>
      <w:tblGrid>
        <w:gridCol w:w="577"/>
        <w:gridCol w:w="2343"/>
        <w:gridCol w:w="1972"/>
        <w:gridCol w:w="2227"/>
      </w:tblGrid>
      <w:tr w:rsidR="006A1F64" w14:paraId="30B7F5E7" w14:textId="77777777" w:rsidTr="00E87F28">
        <w:trPr>
          <w:trHeight w:val="414"/>
        </w:trPr>
        <w:tc>
          <w:tcPr>
            <w:tcW w:w="577" w:type="dxa"/>
            <w:vAlign w:val="center"/>
          </w:tcPr>
          <w:p w14:paraId="7B9571A2" w14:textId="77777777" w:rsidR="006A1F64" w:rsidRPr="00040D2D" w:rsidRDefault="006A1F64" w:rsidP="00E87F28">
            <w:pPr>
              <w:pStyle w:val="guidelines"/>
              <w:jc w:val="center"/>
              <w:rPr>
                <w:b/>
                <w:i w:val="0"/>
              </w:rPr>
            </w:pPr>
            <w:r w:rsidRPr="00040D2D">
              <w:rPr>
                <w:b/>
                <w:i w:val="0"/>
              </w:rPr>
              <w:t>NO</w:t>
            </w:r>
          </w:p>
        </w:tc>
        <w:tc>
          <w:tcPr>
            <w:tcW w:w="2343" w:type="dxa"/>
            <w:vAlign w:val="center"/>
          </w:tcPr>
          <w:p w14:paraId="2F35448C" w14:textId="77777777" w:rsidR="006A1F64" w:rsidRPr="00040D2D" w:rsidRDefault="006A1F64" w:rsidP="00E87F28">
            <w:pPr>
              <w:pStyle w:val="guidelines"/>
              <w:jc w:val="center"/>
              <w:rPr>
                <w:b/>
                <w:i w:val="0"/>
              </w:rPr>
            </w:pPr>
            <w:r w:rsidRPr="00040D2D">
              <w:rPr>
                <w:b/>
                <w:i w:val="0"/>
              </w:rPr>
              <w:t>Simbol</w:t>
            </w:r>
          </w:p>
        </w:tc>
        <w:tc>
          <w:tcPr>
            <w:tcW w:w="1972" w:type="dxa"/>
            <w:vAlign w:val="center"/>
          </w:tcPr>
          <w:p w14:paraId="29936988" w14:textId="77777777" w:rsidR="006A1F64" w:rsidRPr="00040D2D" w:rsidRDefault="006A1F64" w:rsidP="00E87F28">
            <w:pPr>
              <w:pStyle w:val="guidelines"/>
              <w:jc w:val="center"/>
              <w:rPr>
                <w:b/>
                <w:i w:val="0"/>
              </w:rPr>
            </w:pPr>
            <w:r w:rsidRPr="00040D2D">
              <w:rPr>
                <w:b/>
                <w:i w:val="0"/>
              </w:rPr>
              <w:t>Nama</w:t>
            </w:r>
          </w:p>
        </w:tc>
        <w:tc>
          <w:tcPr>
            <w:tcW w:w="2227" w:type="dxa"/>
            <w:vAlign w:val="center"/>
          </w:tcPr>
          <w:p w14:paraId="17444280" w14:textId="77777777" w:rsidR="006A1F64" w:rsidRPr="00040D2D" w:rsidRDefault="006A1F64" w:rsidP="00E87F28">
            <w:pPr>
              <w:pStyle w:val="guidelines"/>
              <w:jc w:val="center"/>
              <w:rPr>
                <w:b/>
                <w:i w:val="0"/>
              </w:rPr>
            </w:pPr>
            <w:r w:rsidRPr="00040D2D">
              <w:rPr>
                <w:b/>
                <w:i w:val="0"/>
              </w:rPr>
              <w:t>Keterangan</w:t>
            </w:r>
          </w:p>
        </w:tc>
      </w:tr>
      <w:tr w:rsidR="006A1F64" w14:paraId="5540A114" w14:textId="77777777" w:rsidTr="00E87F28">
        <w:trPr>
          <w:trHeight w:val="1862"/>
        </w:trPr>
        <w:tc>
          <w:tcPr>
            <w:tcW w:w="577" w:type="dxa"/>
            <w:vAlign w:val="center"/>
          </w:tcPr>
          <w:p w14:paraId="1C616ABF" w14:textId="77777777" w:rsidR="006A1F64" w:rsidRDefault="006A1F64" w:rsidP="00E87F28">
            <w:pPr>
              <w:pStyle w:val="guidelines"/>
              <w:jc w:val="center"/>
              <w:rPr>
                <w:i w:val="0"/>
              </w:rPr>
            </w:pPr>
            <w:r>
              <w:rPr>
                <w:i w:val="0"/>
              </w:rPr>
              <w:t>1</w:t>
            </w:r>
          </w:p>
        </w:tc>
        <w:tc>
          <w:tcPr>
            <w:tcW w:w="2343" w:type="dxa"/>
            <w:vAlign w:val="center"/>
          </w:tcPr>
          <w:p w14:paraId="6048F455" w14:textId="77777777" w:rsidR="006A1F64" w:rsidRDefault="006A1F64" w:rsidP="00E87F28">
            <w:pPr>
              <w:pStyle w:val="guidelines"/>
              <w:rPr>
                <w:i w:val="0"/>
              </w:rPr>
            </w:pPr>
            <w:r>
              <w:rPr>
                <w:noProof/>
                <w:lang w:val="id-ID" w:eastAsia="id-ID"/>
              </w:rPr>
              <w:drawing>
                <wp:anchor distT="0" distB="0" distL="114300" distR="114300" simplePos="0" relativeHeight="251662336" behindDoc="1" locked="0" layoutInCell="1" allowOverlap="1" wp14:anchorId="33CE237F" wp14:editId="063491F0">
                  <wp:simplePos x="0" y="0"/>
                  <wp:positionH relativeFrom="column">
                    <wp:posOffset>325755</wp:posOffset>
                  </wp:positionH>
                  <wp:positionV relativeFrom="paragraph">
                    <wp:posOffset>344170</wp:posOffset>
                  </wp:positionV>
                  <wp:extent cx="752475" cy="600075"/>
                  <wp:effectExtent l="0" t="0" r="9525" b="9525"/>
                  <wp:wrapThrough wrapText="bothSides">
                    <wp:wrapPolygon edited="0">
                      <wp:start x="0" y="0"/>
                      <wp:lineTo x="0" y="21257"/>
                      <wp:lineTo x="21327" y="21257"/>
                      <wp:lineTo x="21327" y="0"/>
                      <wp:lineTo x="0" y="0"/>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extLst>
                              <a:ext uri="{28A0092B-C50C-407E-A947-70E740481C1C}">
                                <a14:useLocalDpi xmlns:a14="http://schemas.microsoft.com/office/drawing/2010/main" val="0"/>
                              </a:ext>
                            </a:extLst>
                          </a:blip>
                          <a:stretch>
                            <a:fillRect/>
                          </a:stretch>
                        </pic:blipFill>
                        <pic:spPr>
                          <a:xfrm>
                            <a:off x="0" y="0"/>
                            <a:ext cx="752475" cy="600075"/>
                          </a:xfrm>
                          <a:prstGeom prst="rect">
                            <a:avLst/>
                          </a:prstGeom>
                        </pic:spPr>
                      </pic:pic>
                    </a:graphicData>
                  </a:graphic>
                  <wp14:sizeRelH relativeFrom="page">
                    <wp14:pctWidth>0</wp14:pctWidth>
                  </wp14:sizeRelH>
                  <wp14:sizeRelV relativeFrom="page">
                    <wp14:pctHeight>0</wp14:pctHeight>
                  </wp14:sizeRelV>
                </wp:anchor>
              </w:drawing>
            </w:r>
          </w:p>
        </w:tc>
        <w:tc>
          <w:tcPr>
            <w:tcW w:w="1972" w:type="dxa"/>
            <w:vAlign w:val="center"/>
          </w:tcPr>
          <w:p w14:paraId="69D23DA3" w14:textId="77777777" w:rsidR="006A1F64" w:rsidRDefault="006A1F64" w:rsidP="00E87F28">
            <w:pPr>
              <w:pStyle w:val="guidelines"/>
              <w:jc w:val="center"/>
              <w:rPr>
                <w:i w:val="0"/>
              </w:rPr>
            </w:pPr>
            <w:r>
              <w:t>Actor</w:t>
            </w:r>
          </w:p>
        </w:tc>
        <w:tc>
          <w:tcPr>
            <w:tcW w:w="2227" w:type="dxa"/>
          </w:tcPr>
          <w:p w14:paraId="41939179" w14:textId="77777777" w:rsidR="006A1F64" w:rsidRPr="00860B2C" w:rsidRDefault="006A1F64" w:rsidP="00E87F28">
            <w:pPr>
              <w:pStyle w:val="guidelines"/>
              <w:rPr>
                <w:i w:val="0"/>
              </w:rPr>
            </w:pPr>
            <w:r w:rsidRPr="00860B2C">
              <w:rPr>
                <w:i w:val="0"/>
              </w:rPr>
              <w:t xml:space="preserve">Menspesifikasikan </w:t>
            </w:r>
            <w:r>
              <w:rPr>
                <w:i w:val="0"/>
              </w:rPr>
              <w:t>himpunan</w:t>
            </w:r>
            <w:r w:rsidRPr="00860B2C">
              <w:rPr>
                <w:i w:val="0"/>
              </w:rPr>
              <w:t xml:space="preserve"> peran yang pengguna mainkan ketika berinteraksi dengan use case.</w:t>
            </w:r>
          </w:p>
        </w:tc>
      </w:tr>
      <w:tr w:rsidR="006A1F64" w14:paraId="2BB11E81" w14:textId="77777777" w:rsidTr="00E87F28">
        <w:trPr>
          <w:trHeight w:val="1646"/>
        </w:trPr>
        <w:tc>
          <w:tcPr>
            <w:tcW w:w="577" w:type="dxa"/>
            <w:vAlign w:val="center"/>
          </w:tcPr>
          <w:p w14:paraId="2B70591A" w14:textId="77777777" w:rsidR="006A1F64" w:rsidRDefault="006A1F64" w:rsidP="00E87F28">
            <w:pPr>
              <w:pStyle w:val="guidelines"/>
              <w:jc w:val="center"/>
              <w:rPr>
                <w:i w:val="0"/>
              </w:rPr>
            </w:pPr>
            <w:r>
              <w:rPr>
                <w:i w:val="0"/>
              </w:rPr>
              <w:t>2</w:t>
            </w:r>
          </w:p>
        </w:tc>
        <w:tc>
          <w:tcPr>
            <w:tcW w:w="2343" w:type="dxa"/>
            <w:vAlign w:val="center"/>
          </w:tcPr>
          <w:p w14:paraId="10171650" w14:textId="77777777" w:rsidR="006A1F64" w:rsidRDefault="006A1F64" w:rsidP="00E87F28">
            <w:pPr>
              <w:pStyle w:val="guidelines"/>
              <w:jc w:val="center"/>
              <w:rPr>
                <w:i w:val="0"/>
              </w:rPr>
            </w:pPr>
            <w:r>
              <w:rPr>
                <w:noProof/>
                <w:lang w:val="id-ID" w:eastAsia="id-ID"/>
              </w:rPr>
              <w:drawing>
                <wp:anchor distT="0" distB="0" distL="114300" distR="114300" simplePos="0" relativeHeight="251663360" behindDoc="1" locked="0" layoutInCell="1" allowOverlap="1" wp14:anchorId="29CF4CA7" wp14:editId="10BC5972">
                  <wp:simplePos x="0" y="0"/>
                  <wp:positionH relativeFrom="column">
                    <wp:posOffset>282575</wp:posOffset>
                  </wp:positionH>
                  <wp:positionV relativeFrom="paragraph">
                    <wp:posOffset>97790</wp:posOffset>
                  </wp:positionV>
                  <wp:extent cx="752475" cy="390525"/>
                  <wp:effectExtent l="0" t="0" r="9525" b="9525"/>
                  <wp:wrapThrough wrapText="bothSides">
                    <wp:wrapPolygon edited="0">
                      <wp:start x="0" y="0"/>
                      <wp:lineTo x="0" y="21073"/>
                      <wp:lineTo x="21327" y="21073"/>
                      <wp:lineTo x="21327" y="0"/>
                      <wp:lineTo x="0"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extLst>
                              <a:ext uri="{28A0092B-C50C-407E-A947-70E740481C1C}">
                                <a14:useLocalDpi xmlns:a14="http://schemas.microsoft.com/office/drawing/2010/main" val="0"/>
                              </a:ext>
                            </a:extLst>
                          </a:blip>
                          <a:stretch>
                            <a:fillRect/>
                          </a:stretch>
                        </pic:blipFill>
                        <pic:spPr>
                          <a:xfrm>
                            <a:off x="0" y="0"/>
                            <a:ext cx="752475" cy="390525"/>
                          </a:xfrm>
                          <a:prstGeom prst="rect">
                            <a:avLst/>
                          </a:prstGeom>
                        </pic:spPr>
                      </pic:pic>
                    </a:graphicData>
                  </a:graphic>
                  <wp14:sizeRelH relativeFrom="page">
                    <wp14:pctWidth>0</wp14:pctWidth>
                  </wp14:sizeRelH>
                  <wp14:sizeRelV relativeFrom="page">
                    <wp14:pctHeight>0</wp14:pctHeight>
                  </wp14:sizeRelV>
                </wp:anchor>
              </w:drawing>
            </w:r>
          </w:p>
        </w:tc>
        <w:tc>
          <w:tcPr>
            <w:tcW w:w="1972" w:type="dxa"/>
            <w:vAlign w:val="center"/>
          </w:tcPr>
          <w:p w14:paraId="60BFA2B3" w14:textId="77777777" w:rsidR="006A1F64" w:rsidRDefault="006A1F64" w:rsidP="00E87F28">
            <w:pPr>
              <w:pStyle w:val="guidelines"/>
              <w:jc w:val="center"/>
              <w:rPr>
                <w:i w:val="0"/>
              </w:rPr>
            </w:pPr>
            <w:r>
              <w:t>Use Case</w:t>
            </w:r>
          </w:p>
        </w:tc>
        <w:tc>
          <w:tcPr>
            <w:tcW w:w="2227" w:type="dxa"/>
          </w:tcPr>
          <w:p w14:paraId="32D18A3D" w14:textId="77777777" w:rsidR="006A1F64" w:rsidRPr="00860B2C" w:rsidRDefault="006A1F64" w:rsidP="00E87F28">
            <w:pPr>
              <w:pStyle w:val="guidelines"/>
              <w:rPr>
                <w:i w:val="0"/>
              </w:rPr>
            </w:pPr>
            <w:r w:rsidRPr="00860B2C">
              <w:rPr>
                <w:i w:val="0"/>
              </w:rPr>
              <w:t>Deskripsi dari urutan aksi-aksi yang ditampilkan sistem yang menghasilkan suatu hasil yang terukur bagi suatu actor</w:t>
            </w:r>
          </w:p>
        </w:tc>
      </w:tr>
      <w:tr w:rsidR="006A1F64" w14:paraId="7BD95ADF" w14:textId="77777777" w:rsidTr="00E87F28">
        <w:tc>
          <w:tcPr>
            <w:tcW w:w="577" w:type="dxa"/>
            <w:vAlign w:val="center"/>
          </w:tcPr>
          <w:p w14:paraId="44EBF442" w14:textId="77777777" w:rsidR="006A1F64" w:rsidRDefault="006A1F64" w:rsidP="00E87F28">
            <w:pPr>
              <w:pStyle w:val="guidelines"/>
              <w:jc w:val="center"/>
              <w:rPr>
                <w:i w:val="0"/>
              </w:rPr>
            </w:pPr>
            <w:r>
              <w:rPr>
                <w:i w:val="0"/>
              </w:rPr>
              <w:lastRenderedPageBreak/>
              <w:t>3</w:t>
            </w:r>
          </w:p>
        </w:tc>
        <w:tc>
          <w:tcPr>
            <w:tcW w:w="2343" w:type="dxa"/>
            <w:vAlign w:val="center"/>
          </w:tcPr>
          <w:p w14:paraId="2B066710" w14:textId="77777777" w:rsidR="006A1F64" w:rsidRDefault="006A1F64" w:rsidP="00E87F28">
            <w:pPr>
              <w:pStyle w:val="guidelines"/>
              <w:jc w:val="center"/>
              <w:rPr>
                <w:i w:val="0"/>
              </w:rPr>
            </w:pPr>
            <w:r>
              <w:rPr>
                <w:noProof/>
                <w:lang w:val="id-ID" w:eastAsia="id-ID"/>
              </w:rPr>
              <w:drawing>
                <wp:anchor distT="0" distB="0" distL="114300" distR="114300" simplePos="0" relativeHeight="251664384" behindDoc="1" locked="0" layoutInCell="1" allowOverlap="1" wp14:anchorId="24C0156D" wp14:editId="7802B41C">
                  <wp:simplePos x="0" y="0"/>
                  <wp:positionH relativeFrom="column">
                    <wp:posOffset>194310</wp:posOffset>
                  </wp:positionH>
                  <wp:positionV relativeFrom="paragraph">
                    <wp:posOffset>344805</wp:posOffset>
                  </wp:positionV>
                  <wp:extent cx="866775" cy="257175"/>
                  <wp:effectExtent l="0" t="0" r="9525" b="9525"/>
                  <wp:wrapThrough wrapText="bothSides">
                    <wp:wrapPolygon edited="0">
                      <wp:start x="0" y="0"/>
                      <wp:lineTo x="0" y="20800"/>
                      <wp:lineTo x="21363" y="20800"/>
                      <wp:lineTo x="21363" y="0"/>
                      <wp:lineTo x="0" y="0"/>
                    </wp:wrapPolygon>
                  </wp:wrapThrough>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extLst>
                              <a:ext uri="{28A0092B-C50C-407E-A947-70E740481C1C}">
                                <a14:useLocalDpi xmlns:a14="http://schemas.microsoft.com/office/drawing/2010/main" val="0"/>
                              </a:ext>
                            </a:extLst>
                          </a:blip>
                          <a:stretch>
                            <a:fillRect/>
                          </a:stretch>
                        </pic:blipFill>
                        <pic:spPr>
                          <a:xfrm>
                            <a:off x="0" y="0"/>
                            <a:ext cx="866775" cy="257175"/>
                          </a:xfrm>
                          <a:prstGeom prst="rect">
                            <a:avLst/>
                          </a:prstGeom>
                        </pic:spPr>
                      </pic:pic>
                    </a:graphicData>
                  </a:graphic>
                  <wp14:sizeRelH relativeFrom="page">
                    <wp14:pctWidth>0</wp14:pctWidth>
                  </wp14:sizeRelH>
                  <wp14:sizeRelV relativeFrom="page">
                    <wp14:pctHeight>0</wp14:pctHeight>
                  </wp14:sizeRelV>
                </wp:anchor>
              </w:drawing>
            </w:r>
          </w:p>
        </w:tc>
        <w:tc>
          <w:tcPr>
            <w:tcW w:w="1972" w:type="dxa"/>
            <w:vAlign w:val="center"/>
          </w:tcPr>
          <w:p w14:paraId="2FAC978C" w14:textId="77777777" w:rsidR="006A1F64" w:rsidRDefault="006A1F64" w:rsidP="00E87F28">
            <w:pPr>
              <w:pStyle w:val="guidelines"/>
              <w:jc w:val="center"/>
              <w:rPr>
                <w:i w:val="0"/>
              </w:rPr>
            </w:pPr>
            <w:r>
              <w:t>Association</w:t>
            </w:r>
          </w:p>
        </w:tc>
        <w:tc>
          <w:tcPr>
            <w:tcW w:w="2227" w:type="dxa"/>
          </w:tcPr>
          <w:p w14:paraId="0B3E9B52" w14:textId="77777777" w:rsidR="006A1F64" w:rsidRPr="00860B2C" w:rsidRDefault="006A1F64" w:rsidP="00E87F28">
            <w:pPr>
              <w:pStyle w:val="guidelines"/>
              <w:rPr>
                <w:i w:val="0"/>
              </w:rPr>
            </w:pPr>
            <w:r w:rsidRPr="00860B2C">
              <w:rPr>
                <w:i w:val="0"/>
              </w:rPr>
              <w:t>Apa yang menghubungkan antara objek satu dengan objek lainnya.</w:t>
            </w:r>
          </w:p>
        </w:tc>
      </w:tr>
      <w:tr w:rsidR="006A1F64" w14:paraId="5CF2C6EA" w14:textId="77777777" w:rsidTr="00E87F28">
        <w:tc>
          <w:tcPr>
            <w:tcW w:w="577" w:type="dxa"/>
            <w:vAlign w:val="center"/>
          </w:tcPr>
          <w:p w14:paraId="5C802528" w14:textId="77777777" w:rsidR="006A1F64" w:rsidRDefault="006A1F64" w:rsidP="00E87F28">
            <w:pPr>
              <w:pStyle w:val="guidelines"/>
              <w:jc w:val="center"/>
              <w:rPr>
                <w:i w:val="0"/>
              </w:rPr>
            </w:pPr>
            <w:r>
              <w:rPr>
                <w:i w:val="0"/>
              </w:rPr>
              <w:t>4</w:t>
            </w:r>
          </w:p>
        </w:tc>
        <w:tc>
          <w:tcPr>
            <w:tcW w:w="2343" w:type="dxa"/>
            <w:vAlign w:val="center"/>
          </w:tcPr>
          <w:p w14:paraId="3B1E4B05" w14:textId="77777777" w:rsidR="006A1F64" w:rsidRDefault="006A1F64" w:rsidP="00E87F28">
            <w:pPr>
              <w:pStyle w:val="guidelines"/>
              <w:jc w:val="center"/>
              <w:rPr>
                <w:i w:val="0"/>
              </w:rPr>
            </w:pPr>
            <w:r>
              <w:rPr>
                <w:noProof/>
                <w:lang w:val="id-ID" w:eastAsia="id-ID"/>
              </w:rPr>
              <w:drawing>
                <wp:anchor distT="0" distB="0" distL="114300" distR="114300" simplePos="0" relativeHeight="251667456" behindDoc="1" locked="0" layoutInCell="1" allowOverlap="1" wp14:anchorId="1AC49B3F" wp14:editId="03848A25">
                  <wp:simplePos x="0" y="0"/>
                  <wp:positionH relativeFrom="column">
                    <wp:posOffset>299720</wp:posOffset>
                  </wp:positionH>
                  <wp:positionV relativeFrom="paragraph">
                    <wp:posOffset>-72390</wp:posOffset>
                  </wp:positionV>
                  <wp:extent cx="819150" cy="361950"/>
                  <wp:effectExtent l="0" t="0" r="0" b="0"/>
                  <wp:wrapThrough wrapText="bothSides">
                    <wp:wrapPolygon edited="0">
                      <wp:start x="0" y="0"/>
                      <wp:lineTo x="0" y="20463"/>
                      <wp:lineTo x="21098" y="20463"/>
                      <wp:lineTo x="21098" y="0"/>
                      <wp:lineTo x="0" y="0"/>
                    </wp:wrapPolygon>
                  </wp:wrapThrough>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extLst>
                              <a:ext uri="{28A0092B-C50C-407E-A947-70E740481C1C}">
                                <a14:useLocalDpi xmlns:a14="http://schemas.microsoft.com/office/drawing/2010/main" val="0"/>
                              </a:ext>
                            </a:extLst>
                          </a:blip>
                          <a:stretch>
                            <a:fillRect/>
                          </a:stretch>
                        </pic:blipFill>
                        <pic:spPr>
                          <a:xfrm>
                            <a:off x="0" y="0"/>
                            <a:ext cx="819150" cy="361950"/>
                          </a:xfrm>
                          <a:prstGeom prst="rect">
                            <a:avLst/>
                          </a:prstGeom>
                        </pic:spPr>
                      </pic:pic>
                    </a:graphicData>
                  </a:graphic>
                  <wp14:sizeRelH relativeFrom="page">
                    <wp14:pctWidth>0</wp14:pctWidth>
                  </wp14:sizeRelH>
                  <wp14:sizeRelV relativeFrom="page">
                    <wp14:pctHeight>0</wp14:pctHeight>
                  </wp14:sizeRelV>
                </wp:anchor>
              </w:drawing>
            </w:r>
          </w:p>
        </w:tc>
        <w:tc>
          <w:tcPr>
            <w:tcW w:w="1972" w:type="dxa"/>
            <w:vAlign w:val="center"/>
          </w:tcPr>
          <w:p w14:paraId="1430D057" w14:textId="77777777" w:rsidR="006A1F64" w:rsidRDefault="006A1F64" w:rsidP="00E87F28">
            <w:pPr>
              <w:pStyle w:val="guidelines"/>
              <w:jc w:val="center"/>
              <w:rPr>
                <w:i w:val="0"/>
              </w:rPr>
            </w:pPr>
            <w:r>
              <w:t>Extend</w:t>
            </w:r>
          </w:p>
        </w:tc>
        <w:tc>
          <w:tcPr>
            <w:tcW w:w="2227" w:type="dxa"/>
          </w:tcPr>
          <w:p w14:paraId="2FB5650F" w14:textId="77777777" w:rsidR="006A1F64" w:rsidRPr="00860B2C" w:rsidRDefault="006A1F64" w:rsidP="00E87F28">
            <w:pPr>
              <w:pStyle w:val="guidelines"/>
              <w:rPr>
                <w:i w:val="0"/>
              </w:rPr>
            </w:pPr>
            <w:r w:rsidRPr="00860B2C">
              <w:rPr>
                <w:i w:val="0"/>
              </w:rPr>
              <w:t>Menspesifikasikan bahwa use case target memperluas perilaku dari use case sumber pada suatu titik yang diberikan</w:t>
            </w:r>
          </w:p>
        </w:tc>
      </w:tr>
      <w:tr w:rsidR="006A1F64" w14:paraId="4501D0DF" w14:textId="77777777" w:rsidTr="00E87F28">
        <w:tc>
          <w:tcPr>
            <w:tcW w:w="577" w:type="dxa"/>
            <w:vAlign w:val="center"/>
          </w:tcPr>
          <w:p w14:paraId="68C5F05F" w14:textId="77777777" w:rsidR="006A1F64" w:rsidRDefault="006A1F64" w:rsidP="00E87F28">
            <w:pPr>
              <w:pStyle w:val="guidelines"/>
              <w:jc w:val="center"/>
              <w:rPr>
                <w:i w:val="0"/>
              </w:rPr>
            </w:pPr>
            <w:r>
              <w:rPr>
                <w:i w:val="0"/>
              </w:rPr>
              <w:t>5</w:t>
            </w:r>
          </w:p>
        </w:tc>
        <w:tc>
          <w:tcPr>
            <w:tcW w:w="2343" w:type="dxa"/>
            <w:vAlign w:val="center"/>
          </w:tcPr>
          <w:p w14:paraId="0CA365E6" w14:textId="77777777" w:rsidR="006A1F64" w:rsidRDefault="006A1F64" w:rsidP="00E87F28">
            <w:pPr>
              <w:pStyle w:val="guidelines"/>
              <w:jc w:val="center"/>
              <w:rPr>
                <w:i w:val="0"/>
              </w:rPr>
            </w:pPr>
            <w:r>
              <w:rPr>
                <w:noProof/>
                <w:lang w:val="id-ID" w:eastAsia="id-ID"/>
              </w:rPr>
              <w:drawing>
                <wp:anchor distT="0" distB="0" distL="114300" distR="114300" simplePos="0" relativeHeight="251666432" behindDoc="1" locked="0" layoutInCell="1" allowOverlap="1" wp14:anchorId="0EB46125" wp14:editId="38FF88A8">
                  <wp:simplePos x="0" y="0"/>
                  <wp:positionH relativeFrom="column">
                    <wp:posOffset>306705</wp:posOffset>
                  </wp:positionH>
                  <wp:positionV relativeFrom="paragraph">
                    <wp:posOffset>165100</wp:posOffset>
                  </wp:positionV>
                  <wp:extent cx="733425" cy="361950"/>
                  <wp:effectExtent l="0" t="0" r="9525" b="0"/>
                  <wp:wrapThrough wrapText="bothSides">
                    <wp:wrapPolygon edited="0">
                      <wp:start x="0" y="0"/>
                      <wp:lineTo x="0" y="20463"/>
                      <wp:lineTo x="21319" y="20463"/>
                      <wp:lineTo x="21319" y="0"/>
                      <wp:lineTo x="0" y="0"/>
                    </wp:wrapPolygon>
                  </wp:wrapThrough>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extLst>
                              <a:ext uri="{28A0092B-C50C-407E-A947-70E740481C1C}">
                                <a14:useLocalDpi xmlns:a14="http://schemas.microsoft.com/office/drawing/2010/main" val="0"/>
                              </a:ext>
                            </a:extLst>
                          </a:blip>
                          <a:stretch>
                            <a:fillRect/>
                          </a:stretch>
                        </pic:blipFill>
                        <pic:spPr>
                          <a:xfrm>
                            <a:off x="0" y="0"/>
                            <a:ext cx="733425" cy="361950"/>
                          </a:xfrm>
                          <a:prstGeom prst="rect">
                            <a:avLst/>
                          </a:prstGeom>
                        </pic:spPr>
                      </pic:pic>
                    </a:graphicData>
                  </a:graphic>
                  <wp14:sizeRelH relativeFrom="page">
                    <wp14:pctWidth>0</wp14:pctWidth>
                  </wp14:sizeRelH>
                  <wp14:sizeRelV relativeFrom="page">
                    <wp14:pctHeight>0</wp14:pctHeight>
                  </wp14:sizeRelV>
                </wp:anchor>
              </w:drawing>
            </w:r>
          </w:p>
        </w:tc>
        <w:tc>
          <w:tcPr>
            <w:tcW w:w="1972" w:type="dxa"/>
            <w:vAlign w:val="center"/>
          </w:tcPr>
          <w:p w14:paraId="7388E5EB" w14:textId="77777777" w:rsidR="006A1F64" w:rsidRDefault="006A1F64" w:rsidP="00E87F28">
            <w:pPr>
              <w:pStyle w:val="guidelines"/>
              <w:jc w:val="center"/>
              <w:rPr>
                <w:i w:val="0"/>
              </w:rPr>
            </w:pPr>
            <w:r>
              <w:t>Generalization</w:t>
            </w:r>
          </w:p>
        </w:tc>
        <w:tc>
          <w:tcPr>
            <w:tcW w:w="2227" w:type="dxa"/>
          </w:tcPr>
          <w:p w14:paraId="65E95F81" w14:textId="77777777" w:rsidR="006A1F64" w:rsidRPr="00860B2C" w:rsidRDefault="006A1F64" w:rsidP="00E87F28">
            <w:pPr>
              <w:pStyle w:val="guidelines"/>
              <w:rPr>
                <w:i w:val="0"/>
              </w:rPr>
            </w:pPr>
            <w:r w:rsidRPr="00860B2C">
              <w:rPr>
                <w:i w:val="0"/>
              </w:rPr>
              <w:t>Hubungan dimana objek anak (</w:t>
            </w:r>
            <w:r w:rsidRPr="00860B2C">
              <w:t>descendent</w:t>
            </w:r>
            <w:r w:rsidRPr="00860B2C">
              <w:rPr>
                <w:i w:val="0"/>
              </w:rPr>
              <w:t>) berbagi perilaku dan struktur data dari objek yang ada di atasnya objek induk (</w:t>
            </w:r>
            <w:r w:rsidRPr="00860B2C">
              <w:t>ancestor</w:t>
            </w:r>
            <w:r w:rsidRPr="00860B2C">
              <w:rPr>
                <w:i w:val="0"/>
              </w:rPr>
              <w:t>).</w:t>
            </w:r>
          </w:p>
        </w:tc>
      </w:tr>
      <w:tr w:rsidR="006A1F64" w14:paraId="0F38CB9E" w14:textId="77777777" w:rsidTr="00E87F28">
        <w:tc>
          <w:tcPr>
            <w:tcW w:w="577" w:type="dxa"/>
            <w:vAlign w:val="center"/>
          </w:tcPr>
          <w:p w14:paraId="71B6E243" w14:textId="77777777" w:rsidR="006A1F64" w:rsidRDefault="006A1F64" w:rsidP="00E87F28">
            <w:pPr>
              <w:pStyle w:val="guidelines"/>
              <w:jc w:val="center"/>
              <w:rPr>
                <w:i w:val="0"/>
              </w:rPr>
            </w:pPr>
            <w:r>
              <w:rPr>
                <w:i w:val="0"/>
              </w:rPr>
              <w:t>6</w:t>
            </w:r>
          </w:p>
        </w:tc>
        <w:tc>
          <w:tcPr>
            <w:tcW w:w="2343" w:type="dxa"/>
            <w:vAlign w:val="center"/>
          </w:tcPr>
          <w:p w14:paraId="101309B9" w14:textId="77777777" w:rsidR="006A1F64" w:rsidRDefault="006A1F64" w:rsidP="00E87F28">
            <w:pPr>
              <w:pStyle w:val="guidelines"/>
              <w:jc w:val="center"/>
              <w:rPr>
                <w:i w:val="0"/>
              </w:rPr>
            </w:pPr>
            <w:r>
              <w:rPr>
                <w:noProof/>
                <w:lang w:val="id-ID" w:eastAsia="id-ID"/>
              </w:rPr>
              <w:drawing>
                <wp:anchor distT="0" distB="0" distL="114300" distR="114300" simplePos="0" relativeHeight="251668480" behindDoc="1" locked="0" layoutInCell="1" allowOverlap="1" wp14:anchorId="3E2A620F" wp14:editId="7B00A8CC">
                  <wp:simplePos x="0" y="0"/>
                  <wp:positionH relativeFrom="column">
                    <wp:posOffset>236855</wp:posOffset>
                  </wp:positionH>
                  <wp:positionV relativeFrom="paragraph">
                    <wp:posOffset>213995</wp:posOffset>
                  </wp:positionV>
                  <wp:extent cx="838200" cy="361950"/>
                  <wp:effectExtent l="0" t="0" r="0" b="0"/>
                  <wp:wrapThrough wrapText="bothSides">
                    <wp:wrapPolygon edited="0">
                      <wp:start x="0" y="0"/>
                      <wp:lineTo x="0" y="20463"/>
                      <wp:lineTo x="21109" y="20463"/>
                      <wp:lineTo x="21109" y="0"/>
                      <wp:lineTo x="0" y="0"/>
                    </wp:wrapPolygon>
                  </wp:wrapThrough>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extLst>
                              <a:ext uri="{28A0092B-C50C-407E-A947-70E740481C1C}">
                                <a14:useLocalDpi xmlns:a14="http://schemas.microsoft.com/office/drawing/2010/main" val="0"/>
                              </a:ext>
                            </a:extLst>
                          </a:blip>
                          <a:stretch>
                            <a:fillRect/>
                          </a:stretch>
                        </pic:blipFill>
                        <pic:spPr>
                          <a:xfrm>
                            <a:off x="0" y="0"/>
                            <a:ext cx="838200" cy="361950"/>
                          </a:xfrm>
                          <a:prstGeom prst="rect">
                            <a:avLst/>
                          </a:prstGeom>
                        </pic:spPr>
                      </pic:pic>
                    </a:graphicData>
                  </a:graphic>
                  <wp14:sizeRelH relativeFrom="page">
                    <wp14:pctWidth>0</wp14:pctWidth>
                  </wp14:sizeRelH>
                  <wp14:sizeRelV relativeFrom="page">
                    <wp14:pctHeight>0</wp14:pctHeight>
                  </wp14:sizeRelV>
                </wp:anchor>
              </w:drawing>
            </w:r>
          </w:p>
        </w:tc>
        <w:tc>
          <w:tcPr>
            <w:tcW w:w="1972" w:type="dxa"/>
            <w:vAlign w:val="center"/>
          </w:tcPr>
          <w:p w14:paraId="4568A88B" w14:textId="77777777" w:rsidR="006A1F64" w:rsidRDefault="006A1F64" w:rsidP="00E87F28">
            <w:pPr>
              <w:pStyle w:val="guidelines"/>
              <w:jc w:val="center"/>
              <w:rPr>
                <w:i w:val="0"/>
              </w:rPr>
            </w:pPr>
            <w:r>
              <w:t>Include</w:t>
            </w:r>
          </w:p>
        </w:tc>
        <w:tc>
          <w:tcPr>
            <w:tcW w:w="2227" w:type="dxa"/>
          </w:tcPr>
          <w:p w14:paraId="5B16A806" w14:textId="77777777" w:rsidR="006A1F64" w:rsidRPr="00860B2C" w:rsidRDefault="006A1F64" w:rsidP="00E87F28">
            <w:pPr>
              <w:pStyle w:val="guidelines"/>
              <w:rPr>
                <w:i w:val="0"/>
              </w:rPr>
            </w:pPr>
            <w:r w:rsidRPr="00860B2C">
              <w:rPr>
                <w:i w:val="0"/>
              </w:rPr>
              <w:t>Menspesifikasikan bahwa use case sumber secara eksplisit.</w:t>
            </w:r>
          </w:p>
        </w:tc>
      </w:tr>
    </w:tbl>
    <w:p w14:paraId="10E83349" w14:textId="77777777" w:rsidR="006A1F64" w:rsidRPr="003C50D4" w:rsidRDefault="006A1F64" w:rsidP="006635EB">
      <w:pPr>
        <w:pStyle w:val="guidelines"/>
        <w:spacing w:line="480" w:lineRule="auto"/>
        <w:rPr>
          <w:i w:val="0"/>
          <w:lang w:val="id-ID"/>
        </w:rPr>
      </w:pPr>
    </w:p>
    <w:p w14:paraId="3704248D" w14:textId="77777777" w:rsidR="006A1F64" w:rsidRDefault="006A1F64" w:rsidP="003E535F">
      <w:pPr>
        <w:pStyle w:val="guidelines"/>
        <w:numPr>
          <w:ilvl w:val="0"/>
          <w:numId w:val="4"/>
        </w:numPr>
        <w:spacing w:line="480" w:lineRule="auto"/>
        <w:ind w:left="426" w:hanging="426"/>
        <w:rPr>
          <w:i w:val="0"/>
          <w:lang w:val="id-ID"/>
        </w:rPr>
      </w:pPr>
      <w:r w:rsidRPr="003C50D4">
        <w:rPr>
          <w:i w:val="0"/>
          <w:lang w:val="id-ID"/>
        </w:rPr>
        <w:t>Activity Diagram</w:t>
      </w:r>
    </w:p>
    <w:p w14:paraId="34FB156E" w14:textId="77777777" w:rsidR="006A1F64" w:rsidRDefault="006A1F64" w:rsidP="006A1F64">
      <w:pPr>
        <w:pStyle w:val="guidelines"/>
        <w:ind w:firstLine="709"/>
        <w:rPr>
          <w:i w:val="0"/>
          <w:lang w:val="id-ID"/>
        </w:rPr>
      </w:pPr>
      <w:r w:rsidRPr="00975282">
        <w:rPr>
          <w:i w:val="0"/>
          <w:lang w:val="id-ID"/>
        </w:rPr>
        <w:t xml:space="preserve">Diagram activity atau </w:t>
      </w:r>
      <w:r w:rsidRPr="00975282">
        <w:rPr>
          <w:lang w:val="id-ID"/>
        </w:rPr>
        <w:t>activity</w:t>
      </w:r>
      <w:r w:rsidRPr="00975282">
        <w:rPr>
          <w:i w:val="0"/>
          <w:lang w:val="id-ID"/>
        </w:rPr>
        <w:t xml:space="preserve"> diagram merupakan </w:t>
      </w:r>
      <w:r w:rsidRPr="00975282">
        <w:rPr>
          <w:lang w:val="id-ID"/>
        </w:rPr>
        <w:t xml:space="preserve">workflow </w:t>
      </w:r>
      <w:r w:rsidRPr="00975282">
        <w:rPr>
          <w:i w:val="0"/>
          <w:lang w:val="id-ID"/>
        </w:rPr>
        <w:t>(aliran kerja) atau aktivitas dari sebuah sistem atau proses bisnis atau menu yang ada pada perangkat lunak. Yang perlu diperhatik</w:t>
      </w:r>
      <w:r>
        <w:rPr>
          <w:i w:val="0"/>
          <w:lang w:val="id-ID"/>
        </w:rPr>
        <w:t>an disini bahwa diagram aktivitas</w:t>
      </w:r>
      <w:r w:rsidRPr="00975282">
        <w:rPr>
          <w:i w:val="0"/>
          <w:lang w:val="id-ID"/>
        </w:rPr>
        <w:t xml:space="preserve"> menggambarkan aktivitas sistem bukan apa yang dilakukan aktor, jadi aktivitas yang dapat dilakukan oleh sistem.</w:t>
      </w:r>
    </w:p>
    <w:p w14:paraId="1F71FF7E" w14:textId="77777777" w:rsidR="006A1F64" w:rsidRDefault="006A1F64" w:rsidP="006A1F64">
      <w:pPr>
        <w:pStyle w:val="guidelines"/>
        <w:ind w:firstLine="709"/>
        <w:rPr>
          <w:i w:val="0"/>
          <w:lang w:val="id-ID"/>
        </w:rPr>
      </w:pPr>
      <w:r>
        <w:rPr>
          <w:i w:val="0"/>
          <w:lang w:val="id-ID"/>
        </w:rPr>
        <w:t>Diagram aktivitas juga banyak digunakan untuk mendefinisikan hal-hal berikut ini:</w:t>
      </w:r>
    </w:p>
    <w:p w14:paraId="27C232F8" w14:textId="77777777" w:rsidR="00B545D0" w:rsidRDefault="006A1F64" w:rsidP="00215F0A">
      <w:pPr>
        <w:pStyle w:val="guidelines"/>
        <w:numPr>
          <w:ilvl w:val="0"/>
          <w:numId w:val="18"/>
        </w:numPr>
        <w:rPr>
          <w:i w:val="0"/>
          <w:lang w:val="id-ID"/>
        </w:rPr>
      </w:pPr>
      <w:r>
        <w:rPr>
          <w:i w:val="0"/>
          <w:lang w:val="id-ID"/>
        </w:rPr>
        <w:lastRenderedPageBreak/>
        <w:t>Rancangan proses bisnis dimana setiap urutan aktivitas yang digambarkan merupakan proses bisnis sistem yang didefinisikan.</w:t>
      </w:r>
    </w:p>
    <w:p w14:paraId="7094413E" w14:textId="77777777" w:rsidR="00B545D0" w:rsidRDefault="006A1F64" w:rsidP="00215F0A">
      <w:pPr>
        <w:pStyle w:val="guidelines"/>
        <w:numPr>
          <w:ilvl w:val="0"/>
          <w:numId w:val="18"/>
        </w:numPr>
        <w:rPr>
          <w:i w:val="0"/>
          <w:lang w:val="id-ID"/>
        </w:rPr>
      </w:pPr>
      <w:r w:rsidRPr="00B545D0">
        <w:rPr>
          <w:i w:val="0"/>
          <w:lang w:val="id-ID"/>
        </w:rPr>
        <w:t>Urutan atau pengelompokan tampilan dari sistem/</w:t>
      </w:r>
      <w:r w:rsidRPr="00B545D0">
        <w:rPr>
          <w:lang w:val="id-ID"/>
        </w:rPr>
        <w:t xml:space="preserve">user interface </w:t>
      </w:r>
      <w:r w:rsidRPr="00B545D0">
        <w:rPr>
          <w:i w:val="0"/>
          <w:lang w:val="id-ID"/>
        </w:rPr>
        <w:t>dimana setiap aktivitas dianggap memiliki rancangan antarmuka tampilan.</w:t>
      </w:r>
    </w:p>
    <w:p w14:paraId="6DF168F4" w14:textId="77777777" w:rsidR="00B545D0" w:rsidRDefault="006A1F64" w:rsidP="00215F0A">
      <w:pPr>
        <w:pStyle w:val="guidelines"/>
        <w:numPr>
          <w:ilvl w:val="0"/>
          <w:numId w:val="18"/>
        </w:numPr>
        <w:rPr>
          <w:i w:val="0"/>
          <w:lang w:val="id-ID"/>
        </w:rPr>
      </w:pPr>
      <w:r w:rsidRPr="00B545D0">
        <w:rPr>
          <w:i w:val="0"/>
          <w:lang w:val="id-ID"/>
        </w:rPr>
        <w:t>Rancangan pengujian dimana setiap aktivitas dianggap memerlukan sebuah pengujian yang perlu didefinisikan kasus ujinya.</w:t>
      </w:r>
    </w:p>
    <w:p w14:paraId="787FEF37" w14:textId="2ACE0012" w:rsidR="00B545D0" w:rsidRPr="00EF5C4E" w:rsidRDefault="006A1F64" w:rsidP="00215F0A">
      <w:pPr>
        <w:pStyle w:val="guidelines"/>
        <w:numPr>
          <w:ilvl w:val="0"/>
          <w:numId w:val="18"/>
        </w:numPr>
        <w:rPr>
          <w:i w:val="0"/>
          <w:lang w:val="id-ID"/>
        </w:rPr>
      </w:pPr>
      <w:r w:rsidRPr="00B545D0">
        <w:rPr>
          <w:i w:val="0"/>
          <w:lang w:val="id-ID"/>
        </w:rPr>
        <w:t>Rancangan menu yang ditampilkan pada perangkat lunak.</w:t>
      </w:r>
    </w:p>
    <w:p w14:paraId="3C0E2453" w14:textId="59921C38" w:rsidR="006A1F64" w:rsidRDefault="006A1F64" w:rsidP="00EF5C4E">
      <w:pPr>
        <w:pStyle w:val="guidelines"/>
        <w:rPr>
          <w:i w:val="0"/>
          <w:lang w:val="id-ID"/>
        </w:rPr>
      </w:pPr>
      <w:r>
        <w:rPr>
          <w:i w:val="0"/>
          <w:lang w:val="id-ID"/>
        </w:rPr>
        <w:t>Berikut adalah simbol-simbol yang ada pada diagram aktivitas:</w:t>
      </w:r>
      <w:r w:rsidRPr="00D21BDB">
        <w:rPr>
          <w:i w:val="0"/>
          <w:lang w:val="id-ID"/>
        </w:rPr>
        <w:t xml:space="preserve"> </w:t>
      </w:r>
    </w:p>
    <w:p w14:paraId="55517D83" w14:textId="77777777" w:rsidR="00EF5C4E" w:rsidRDefault="00EF5C4E" w:rsidP="00EF5C4E">
      <w:pPr>
        <w:pStyle w:val="guidelines"/>
        <w:rPr>
          <w:i w:val="0"/>
          <w:lang w:val="id-ID"/>
        </w:rPr>
      </w:pPr>
    </w:p>
    <w:p w14:paraId="059463D7" w14:textId="0111E1BE" w:rsidR="006A1F64" w:rsidRPr="00512577" w:rsidRDefault="00760BBF" w:rsidP="00512577">
      <w:pPr>
        <w:pStyle w:val="Caption"/>
        <w:spacing w:after="0" w:line="360" w:lineRule="auto"/>
        <w:ind w:left="142"/>
        <w:jc w:val="center"/>
        <w:rPr>
          <w:i w:val="0"/>
          <w:iCs w:val="0"/>
          <w:color w:val="auto"/>
          <w:sz w:val="24"/>
          <w:szCs w:val="24"/>
        </w:rPr>
      </w:pPr>
      <w:bookmarkStart w:id="83" w:name="_Toc80226364"/>
      <w:r w:rsidRPr="00512577">
        <w:rPr>
          <w:i w:val="0"/>
          <w:iCs w:val="0"/>
          <w:color w:val="auto"/>
          <w:sz w:val="24"/>
          <w:szCs w:val="24"/>
        </w:rPr>
        <w:t xml:space="preserve">Tabel 2. </w:t>
      </w:r>
      <w:r w:rsidRPr="00512577">
        <w:rPr>
          <w:i w:val="0"/>
          <w:iCs w:val="0"/>
          <w:color w:val="auto"/>
          <w:sz w:val="24"/>
          <w:szCs w:val="24"/>
        </w:rPr>
        <w:fldChar w:fldCharType="begin"/>
      </w:r>
      <w:r w:rsidRPr="00512577">
        <w:rPr>
          <w:i w:val="0"/>
          <w:iCs w:val="0"/>
          <w:color w:val="auto"/>
          <w:sz w:val="24"/>
          <w:szCs w:val="24"/>
        </w:rPr>
        <w:instrText xml:space="preserve"> SEQ Tabel_2. \* ARABIC </w:instrText>
      </w:r>
      <w:r w:rsidRPr="00512577">
        <w:rPr>
          <w:i w:val="0"/>
          <w:iCs w:val="0"/>
          <w:color w:val="auto"/>
          <w:sz w:val="24"/>
          <w:szCs w:val="24"/>
        </w:rPr>
        <w:fldChar w:fldCharType="separate"/>
      </w:r>
      <w:r w:rsidR="00FB1FF7">
        <w:rPr>
          <w:i w:val="0"/>
          <w:iCs w:val="0"/>
          <w:noProof/>
          <w:color w:val="auto"/>
          <w:sz w:val="24"/>
          <w:szCs w:val="24"/>
        </w:rPr>
        <w:t>5</w:t>
      </w:r>
      <w:r w:rsidRPr="00512577">
        <w:rPr>
          <w:i w:val="0"/>
          <w:iCs w:val="0"/>
          <w:color w:val="auto"/>
          <w:sz w:val="24"/>
          <w:szCs w:val="24"/>
        </w:rPr>
        <w:fldChar w:fldCharType="end"/>
      </w:r>
      <w:r w:rsidRPr="00512577">
        <w:rPr>
          <w:i w:val="0"/>
          <w:iCs w:val="0"/>
          <w:color w:val="auto"/>
          <w:sz w:val="24"/>
          <w:szCs w:val="24"/>
        </w:rPr>
        <w:t xml:space="preserve"> Simbol Activity Diagram</w:t>
      </w:r>
      <w:bookmarkEnd w:id="83"/>
    </w:p>
    <w:tbl>
      <w:tblPr>
        <w:tblStyle w:val="TableGrid"/>
        <w:tblW w:w="7655" w:type="dxa"/>
        <w:tblInd w:w="137" w:type="dxa"/>
        <w:tblLayout w:type="fixed"/>
        <w:tblLook w:val="04A0" w:firstRow="1" w:lastRow="0" w:firstColumn="1" w:lastColumn="0" w:noHBand="0" w:noVBand="1"/>
      </w:tblPr>
      <w:tblGrid>
        <w:gridCol w:w="709"/>
        <w:gridCol w:w="2693"/>
        <w:gridCol w:w="1418"/>
        <w:gridCol w:w="2835"/>
      </w:tblGrid>
      <w:tr w:rsidR="006A1F64" w14:paraId="6C8FA398" w14:textId="77777777" w:rsidTr="00804FFE">
        <w:trPr>
          <w:trHeight w:val="498"/>
        </w:trPr>
        <w:tc>
          <w:tcPr>
            <w:tcW w:w="709" w:type="dxa"/>
            <w:vAlign w:val="center"/>
          </w:tcPr>
          <w:p w14:paraId="28C6E0DC" w14:textId="77777777" w:rsidR="006A1F64" w:rsidRPr="00040D2D" w:rsidRDefault="006A1F64" w:rsidP="00E87F28">
            <w:pPr>
              <w:pStyle w:val="guidelines"/>
              <w:jc w:val="center"/>
              <w:rPr>
                <w:b/>
                <w:i w:val="0"/>
              </w:rPr>
            </w:pPr>
            <w:r w:rsidRPr="00040D2D">
              <w:rPr>
                <w:b/>
                <w:i w:val="0"/>
              </w:rPr>
              <w:t>NO</w:t>
            </w:r>
          </w:p>
        </w:tc>
        <w:tc>
          <w:tcPr>
            <w:tcW w:w="2693" w:type="dxa"/>
            <w:vAlign w:val="center"/>
          </w:tcPr>
          <w:p w14:paraId="70AD22C6" w14:textId="77777777" w:rsidR="006A1F64" w:rsidRPr="00040D2D" w:rsidRDefault="006A1F64" w:rsidP="00E87F28">
            <w:pPr>
              <w:pStyle w:val="guidelines"/>
              <w:jc w:val="center"/>
              <w:rPr>
                <w:b/>
                <w:i w:val="0"/>
              </w:rPr>
            </w:pPr>
            <w:r w:rsidRPr="00040D2D">
              <w:rPr>
                <w:b/>
                <w:i w:val="0"/>
              </w:rPr>
              <w:t>Simbol</w:t>
            </w:r>
          </w:p>
        </w:tc>
        <w:tc>
          <w:tcPr>
            <w:tcW w:w="1418" w:type="dxa"/>
            <w:vAlign w:val="center"/>
          </w:tcPr>
          <w:p w14:paraId="3D1BF161" w14:textId="77777777" w:rsidR="006A1F64" w:rsidRPr="00040D2D" w:rsidRDefault="006A1F64" w:rsidP="00E87F28">
            <w:pPr>
              <w:pStyle w:val="guidelines"/>
              <w:jc w:val="center"/>
              <w:rPr>
                <w:b/>
                <w:i w:val="0"/>
              </w:rPr>
            </w:pPr>
            <w:r w:rsidRPr="00040D2D">
              <w:rPr>
                <w:b/>
                <w:i w:val="0"/>
              </w:rPr>
              <w:t>Nama</w:t>
            </w:r>
          </w:p>
        </w:tc>
        <w:tc>
          <w:tcPr>
            <w:tcW w:w="2835" w:type="dxa"/>
            <w:vAlign w:val="center"/>
          </w:tcPr>
          <w:p w14:paraId="7407DBFE" w14:textId="77777777" w:rsidR="006A1F64" w:rsidRPr="00040D2D" w:rsidRDefault="006A1F64" w:rsidP="00E87F28">
            <w:pPr>
              <w:pStyle w:val="guidelines"/>
              <w:jc w:val="center"/>
              <w:rPr>
                <w:b/>
                <w:i w:val="0"/>
              </w:rPr>
            </w:pPr>
            <w:r w:rsidRPr="00040D2D">
              <w:rPr>
                <w:b/>
                <w:i w:val="0"/>
              </w:rPr>
              <w:t>Keterangan</w:t>
            </w:r>
          </w:p>
        </w:tc>
      </w:tr>
      <w:tr w:rsidR="006A1F64" w14:paraId="54E28FBE" w14:textId="77777777" w:rsidTr="00804FFE">
        <w:trPr>
          <w:trHeight w:val="1862"/>
        </w:trPr>
        <w:tc>
          <w:tcPr>
            <w:tcW w:w="709" w:type="dxa"/>
            <w:vAlign w:val="center"/>
          </w:tcPr>
          <w:p w14:paraId="5D83F607" w14:textId="77777777" w:rsidR="006A1F64" w:rsidRDefault="006A1F64" w:rsidP="00E87F28">
            <w:pPr>
              <w:pStyle w:val="guidelines"/>
              <w:jc w:val="center"/>
              <w:rPr>
                <w:i w:val="0"/>
              </w:rPr>
            </w:pPr>
            <w:r>
              <w:rPr>
                <w:i w:val="0"/>
              </w:rPr>
              <w:t>1</w:t>
            </w:r>
          </w:p>
        </w:tc>
        <w:tc>
          <w:tcPr>
            <w:tcW w:w="2693" w:type="dxa"/>
            <w:vAlign w:val="center"/>
          </w:tcPr>
          <w:p w14:paraId="2A825578" w14:textId="77777777" w:rsidR="006A1F64" w:rsidRDefault="006A1F64" w:rsidP="00E87F28">
            <w:pPr>
              <w:pStyle w:val="guidelines"/>
              <w:jc w:val="center"/>
              <w:rPr>
                <w:i w:val="0"/>
              </w:rPr>
            </w:pPr>
            <w:r>
              <w:rPr>
                <w:noProof/>
                <w:lang w:val="id-ID" w:eastAsia="id-ID"/>
              </w:rPr>
              <w:drawing>
                <wp:inline distT="0" distB="0" distL="0" distR="0" wp14:anchorId="635881A9" wp14:editId="55730B6E">
                  <wp:extent cx="581025" cy="5810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581025" cy="581025"/>
                          </a:xfrm>
                          <a:prstGeom prst="rect">
                            <a:avLst/>
                          </a:prstGeom>
                        </pic:spPr>
                      </pic:pic>
                    </a:graphicData>
                  </a:graphic>
                </wp:inline>
              </w:drawing>
            </w:r>
          </w:p>
        </w:tc>
        <w:tc>
          <w:tcPr>
            <w:tcW w:w="1418" w:type="dxa"/>
            <w:vAlign w:val="center"/>
          </w:tcPr>
          <w:p w14:paraId="651597C9" w14:textId="77777777" w:rsidR="006A1F64" w:rsidRPr="00982A28" w:rsidRDefault="006A1F64" w:rsidP="00E87F28">
            <w:pPr>
              <w:pStyle w:val="guidelines"/>
              <w:jc w:val="center"/>
              <w:rPr>
                <w:i w:val="0"/>
              </w:rPr>
            </w:pPr>
            <w:r>
              <w:rPr>
                <w:i w:val="0"/>
              </w:rPr>
              <w:t>Status Awal</w:t>
            </w:r>
          </w:p>
        </w:tc>
        <w:tc>
          <w:tcPr>
            <w:tcW w:w="2835" w:type="dxa"/>
          </w:tcPr>
          <w:p w14:paraId="086CE6E5" w14:textId="77777777" w:rsidR="006A1F64" w:rsidRPr="00982A28" w:rsidRDefault="006A1F64" w:rsidP="00E87F28">
            <w:pPr>
              <w:pStyle w:val="guidelines"/>
              <w:rPr>
                <w:i w:val="0"/>
              </w:rPr>
            </w:pPr>
            <w:r w:rsidRPr="00982A28">
              <w:rPr>
                <w:i w:val="0"/>
              </w:rPr>
              <w:t>Aktivitas yang</w:t>
            </w:r>
            <w:r>
              <w:rPr>
                <w:i w:val="0"/>
              </w:rPr>
              <w:t xml:space="preserve"> </w:t>
            </w:r>
            <w:r w:rsidRPr="00982A28">
              <w:rPr>
                <w:i w:val="0"/>
              </w:rPr>
              <w:t>dilakukan sistem,aktivitas  biasanya  diawali  dengan  kata kerja</w:t>
            </w:r>
          </w:p>
        </w:tc>
      </w:tr>
      <w:tr w:rsidR="006A1F64" w14:paraId="6A791FF6" w14:textId="77777777" w:rsidTr="00804FFE">
        <w:tc>
          <w:tcPr>
            <w:tcW w:w="709" w:type="dxa"/>
            <w:vAlign w:val="center"/>
          </w:tcPr>
          <w:p w14:paraId="12B160D7" w14:textId="77777777" w:rsidR="006A1F64" w:rsidRDefault="006A1F64" w:rsidP="00E87F28">
            <w:pPr>
              <w:pStyle w:val="guidelines"/>
              <w:jc w:val="center"/>
              <w:rPr>
                <w:i w:val="0"/>
              </w:rPr>
            </w:pPr>
            <w:r>
              <w:rPr>
                <w:i w:val="0"/>
              </w:rPr>
              <w:t>2</w:t>
            </w:r>
          </w:p>
        </w:tc>
        <w:tc>
          <w:tcPr>
            <w:tcW w:w="2693" w:type="dxa"/>
            <w:vAlign w:val="center"/>
          </w:tcPr>
          <w:p w14:paraId="39DCD266" w14:textId="77777777" w:rsidR="006A1F64" w:rsidRDefault="006A1F64" w:rsidP="00E87F28">
            <w:pPr>
              <w:pStyle w:val="guidelines"/>
              <w:jc w:val="center"/>
              <w:rPr>
                <w:i w:val="0"/>
              </w:rPr>
            </w:pPr>
            <w:r>
              <w:rPr>
                <w:noProof/>
                <w:lang w:val="id-ID" w:eastAsia="id-ID"/>
              </w:rPr>
              <w:drawing>
                <wp:inline distT="0" distB="0" distL="0" distR="0" wp14:anchorId="398A6F66" wp14:editId="0EE0803D">
                  <wp:extent cx="1714500" cy="6667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1714500" cy="666750"/>
                          </a:xfrm>
                          <a:prstGeom prst="rect">
                            <a:avLst/>
                          </a:prstGeom>
                        </pic:spPr>
                      </pic:pic>
                    </a:graphicData>
                  </a:graphic>
                </wp:inline>
              </w:drawing>
            </w:r>
          </w:p>
        </w:tc>
        <w:tc>
          <w:tcPr>
            <w:tcW w:w="1418" w:type="dxa"/>
            <w:vAlign w:val="center"/>
          </w:tcPr>
          <w:p w14:paraId="67807908" w14:textId="77777777" w:rsidR="006A1F64" w:rsidRPr="00982A28" w:rsidRDefault="006A1F64" w:rsidP="00E87F28">
            <w:pPr>
              <w:pStyle w:val="guidelines"/>
              <w:jc w:val="center"/>
              <w:rPr>
                <w:i w:val="0"/>
              </w:rPr>
            </w:pPr>
            <w:r w:rsidRPr="00982A28">
              <w:rPr>
                <w:i w:val="0"/>
              </w:rPr>
              <w:t>Aktivitas</w:t>
            </w:r>
          </w:p>
        </w:tc>
        <w:tc>
          <w:tcPr>
            <w:tcW w:w="2835" w:type="dxa"/>
          </w:tcPr>
          <w:p w14:paraId="46B009EA" w14:textId="77777777" w:rsidR="006A1F64" w:rsidRPr="007E2A13" w:rsidRDefault="006A1F64" w:rsidP="00E87F28">
            <w:pPr>
              <w:pStyle w:val="guidelines"/>
              <w:rPr>
                <w:i w:val="0"/>
              </w:rPr>
            </w:pPr>
            <w:r w:rsidRPr="007E2A13">
              <w:rPr>
                <w:i w:val="0"/>
              </w:rPr>
              <w:t>Deskripsi dari urutan aksi-aksi yang ditampilkan sistem yang menghasilkan suatu hasil yang terukur bagi suatu actor</w:t>
            </w:r>
          </w:p>
        </w:tc>
      </w:tr>
      <w:tr w:rsidR="006A1F64" w14:paraId="187F34D0" w14:textId="77777777" w:rsidTr="00804FFE">
        <w:tc>
          <w:tcPr>
            <w:tcW w:w="709" w:type="dxa"/>
            <w:vAlign w:val="center"/>
          </w:tcPr>
          <w:p w14:paraId="43CC04EC" w14:textId="77777777" w:rsidR="006A1F64" w:rsidRDefault="006A1F64" w:rsidP="00E87F28">
            <w:pPr>
              <w:pStyle w:val="guidelines"/>
              <w:jc w:val="center"/>
              <w:rPr>
                <w:i w:val="0"/>
              </w:rPr>
            </w:pPr>
            <w:r>
              <w:rPr>
                <w:i w:val="0"/>
              </w:rPr>
              <w:t>3</w:t>
            </w:r>
          </w:p>
        </w:tc>
        <w:tc>
          <w:tcPr>
            <w:tcW w:w="2693" w:type="dxa"/>
            <w:vAlign w:val="center"/>
          </w:tcPr>
          <w:p w14:paraId="04E5A270" w14:textId="77777777" w:rsidR="006A1F64" w:rsidRDefault="006A1F64" w:rsidP="00E87F28">
            <w:pPr>
              <w:pStyle w:val="guidelines"/>
              <w:jc w:val="center"/>
              <w:rPr>
                <w:i w:val="0"/>
              </w:rPr>
            </w:pPr>
            <w:r>
              <w:rPr>
                <w:noProof/>
                <w:lang w:val="id-ID" w:eastAsia="id-ID"/>
              </w:rPr>
              <w:drawing>
                <wp:inline distT="0" distB="0" distL="0" distR="0" wp14:anchorId="55A45204" wp14:editId="1BEB4397">
                  <wp:extent cx="1581150" cy="84772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1581150" cy="847725"/>
                          </a:xfrm>
                          <a:prstGeom prst="rect">
                            <a:avLst/>
                          </a:prstGeom>
                        </pic:spPr>
                      </pic:pic>
                    </a:graphicData>
                  </a:graphic>
                </wp:inline>
              </w:drawing>
            </w:r>
          </w:p>
        </w:tc>
        <w:tc>
          <w:tcPr>
            <w:tcW w:w="1418" w:type="dxa"/>
            <w:vAlign w:val="center"/>
          </w:tcPr>
          <w:p w14:paraId="789547D9" w14:textId="77777777" w:rsidR="006A1F64" w:rsidRPr="00982A28" w:rsidRDefault="006A1F64" w:rsidP="00E87F28">
            <w:pPr>
              <w:pStyle w:val="guidelines"/>
              <w:jc w:val="center"/>
              <w:rPr>
                <w:i w:val="0"/>
              </w:rPr>
            </w:pPr>
            <w:r>
              <w:rPr>
                <w:i w:val="0"/>
              </w:rPr>
              <w:t>Percabangan</w:t>
            </w:r>
          </w:p>
        </w:tc>
        <w:tc>
          <w:tcPr>
            <w:tcW w:w="2835" w:type="dxa"/>
          </w:tcPr>
          <w:p w14:paraId="11F253A2" w14:textId="77777777" w:rsidR="006A1F64" w:rsidRPr="00982A28" w:rsidRDefault="006A1F64" w:rsidP="00E87F28">
            <w:pPr>
              <w:pStyle w:val="guidelines"/>
              <w:rPr>
                <w:i w:val="0"/>
              </w:rPr>
            </w:pPr>
            <w:r w:rsidRPr="00982A28">
              <w:rPr>
                <w:i w:val="0"/>
              </w:rPr>
              <w:t>Asosiasi  percabangan  dimana  jika  ada pilihan aktivitas lebih dari satu</w:t>
            </w:r>
          </w:p>
        </w:tc>
      </w:tr>
      <w:tr w:rsidR="006A1F64" w14:paraId="6A7B7371" w14:textId="77777777" w:rsidTr="00804FFE">
        <w:tc>
          <w:tcPr>
            <w:tcW w:w="709" w:type="dxa"/>
            <w:vAlign w:val="center"/>
          </w:tcPr>
          <w:p w14:paraId="6319C390" w14:textId="77777777" w:rsidR="006A1F64" w:rsidRDefault="006A1F64" w:rsidP="00E87F28">
            <w:pPr>
              <w:pStyle w:val="guidelines"/>
              <w:jc w:val="center"/>
              <w:rPr>
                <w:i w:val="0"/>
              </w:rPr>
            </w:pPr>
            <w:r>
              <w:rPr>
                <w:i w:val="0"/>
              </w:rPr>
              <w:t>4</w:t>
            </w:r>
          </w:p>
        </w:tc>
        <w:tc>
          <w:tcPr>
            <w:tcW w:w="2693" w:type="dxa"/>
            <w:vAlign w:val="center"/>
          </w:tcPr>
          <w:p w14:paraId="6E704766" w14:textId="77777777" w:rsidR="006A1F64" w:rsidRDefault="006A1F64" w:rsidP="00E87F28">
            <w:pPr>
              <w:pStyle w:val="guidelines"/>
              <w:jc w:val="center"/>
              <w:rPr>
                <w:i w:val="0"/>
              </w:rPr>
            </w:pPr>
            <w:r>
              <w:rPr>
                <w:noProof/>
                <w:lang w:val="id-ID" w:eastAsia="id-ID"/>
              </w:rPr>
              <w:drawing>
                <wp:inline distT="0" distB="0" distL="0" distR="0" wp14:anchorId="2B8CAD0E" wp14:editId="4ED7CA93">
                  <wp:extent cx="1819275" cy="34290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1819275" cy="342900"/>
                          </a:xfrm>
                          <a:prstGeom prst="rect">
                            <a:avLst/>
                          </a:prstGeom>
                        </pic:spPr>
                      </pic:pic>
                    </a:graphicData>
                  </a:graphic>
                </wp:inline>
              </w:drawing>
            </w:r>
          </w:p>
        </w:tc>
        <w:tc>
          <w:tcPr>
            <w:tcW w:w="1418" w:type="dxa"/>
            <w:vAlign w:val="center"/>
          </w:tcPr>
          <w:p w14:paraId="646FF6F5" w14:textId="77777777" w:rsidR="006A1F64" w:rsidRPr="00982A28" w:rsidRDefault="006A1F64" w:rsidP="00E87F28">
            <w:pPr>
              <w:pStyle w:val="guidelines"/>
              <w:jc w:val="center"/>
              <w:rPr>
                <w:i w:val="0"/>
              </w:rPr>
            </w:pPr>
            <w:r>
              <w:rPr>
                <w:i w:val="0"/>
              </w:rPr>
              <w:t>Penggabungan</w:t>
            </w:r>
          </w:p>
        </w:tc>
        <w:tc>
          <w:tcPr>
            <w:tcW w:w="2835" w:type="dxa"/>
          </w:tcPr>
          <w:p w14:paraId="36620C37" w14:textId="77777777" w:rsidR="006A1F64" w:rsidRPr="00982A28" w:rsidRDefault="006A1F64" w:rsidP="00E87F28">
            <w:pPr>
              <w:pStyle w:val="guidelines"/>
              <w:rPr>
                <w:i w:val="0"/>
              </w:rPr>
            </w:pPr>
            <w:r w:rsidRPr="00982A28">
              <w:rPr>
                <w:i w:val="0"/>
              </w:rPr>
              <w:t>Asosiasi   penggabungan   dimana   lebih dari  satu  aktivitas digabungkan  menjadi satu</w:t>
            </w:r>
          </w:p>
        </w:tc>
      </w:tr>
      <w:tr w:rsidR="006A1F64" w14:paraId="3B73F7C2" w14:textId="77777777" w:rsidTr="00804FFE">
        <w:tc>
          <w:tcPr>
            <w:tcW w:w="709" w:type="dxa"/>
            <w:vAlign w:val="center"/>
          </w:tcPr>
          <w:p w14:paraId="1D08B19C" w14:textId="77777777" w:rsidR="006A1F64" w:rsidRDefault="006A1F64" w:rsidP="00E87F28">
            <w:pPr>
              <w:pStyle w:val="guidelines"/>
              <w:jc w:val="center"/>
              <w:rPr>
                <w:i w:val="0"/>
              </w:rPr>
            </w:pPr>
            <w:r>
              <w:rPr>
                <w:i w:val="0"/>
              </w:rPr>
              <w:t>5</w:t>
            </w:r>
          </w:p>
        </w:tc>
        <w:tc>
          <w:tcPr>
            <w:tcW w:w="2693" w:type="dxa"/>
            <w:vAlign w:val="center"/>
          </w:tcPr>
          <w:p w14:paraId="7192754D" w14:textId="77777777" w:rsidR="006A1F64" w:rsidRDefault="006A1F64" w:rsidP="00E87F28">
            <w:pPr>
              <w:pStyle w:val="guidelines"/>
              <w:jc w:val="center"/>
              <w:rPr>
                <w:i w:val="0"/>
              </w:rPr>
            </w:pPr>
            <w:r>
              <w:rPr>
                <w:noProof/>
                <w:lang w:val="id-ID" w:eastAsia="id-ID"/>
              </w:rPr>
              <w:drawing>
                <wp:inline distT="0" distB="0" distL="0" distR="0" wp14:anchorId="47835719" wp14:editId="14B130ED">
                  <wp:extent cx="866775" cy="75247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866775" cy="752475"/>
                          </a:xfrm>
                          <a:prstGeom prst="rect">
                            <a:avLst/>
                          </a:prstGeom>
                        </pic:spPr>
                      </pic:pic>
                    </a:graphicData>
                  </a:graphic>
                </wp:inline>
              </w:drawing>
            </w:r>
          </w:p>
        </w:tc>
        <w:tc>
          <w:tcPr>
            <w:tcW w:w="1418" w:type="dxa"/>
            <w:vAlign w:val="center"/>
          </w:tcPr>
          <w:p w14:paraId="1AAAFDB1" w14:textId="77777777" w:rsidR="006A1F64" w:rsidRPr="00982A28" w:rsidRDefault="006A1F64" w:rsidP="00E87F28">
            <w:pPr>
              <w:pStyle w:val="guidelines"/>
              <w:jc w:val="center"/>
              <w:rPr>
                <w:i w:val="0"/>
              </w:rPr>
            </w:pPr>
            <w:r>
              <w:rPr>
                <w:i w:val="0"/>
              </w:rPr>
              <w:t>Status Akhir</w:t>
            </w:r>
          </w:p>
        </w:tc>
        <w:tc>
          <w:tcPr>
            <w:tcW w:w="2835" w:type="dxa"/>
          </w:tcPr>
          <w:p w14:paraId="2CD32660" w14:textId="77777777" w:rsidR="006A1F64" w:rsidRPr="00982A28" w:rsidRDefault="006A1F64" w:rsidP="00E87F28">
            <w:pPr>
              <w:pStyle w:val="guidelines"/>
              <w:rPr>
                <w:i w:val="0"/>
              </w:rPr>
            </w:pPr>
            <w:r w:rsidRPr="00982A28">
              <w:rPr>
                <w:i w:val="0"/>
              </w:rPr>
              <w:t xml:space="preserve">Status   akhir   yang   dilakukan   sistem, sebuah    diagram    aktivitas    </w:t>
            </w:r>
            <w:r w:rsidRPr="00982A28">
              <w:rPr>
                <w:i w:val="0"/>
              </w:rPr>
              <w:lastRenderedPageBreak/>
              <w:t>memiliki sebuah status akhir</w:t>
            </w:r>
          </w:p>
        </w:tc>
      </w:tr>
    </w:tbl>
    <w:p w14:paraId="1DDD346A" w14:textId="77777777" w:rsidR="00FC043A" w:rsidRDefault="00FC043A" w:rsidP="006635EB">
      <w:pPr>
        <w:pStyle w:val="guidelines"/>
        <w:spacing w:line="480" w:lineRule="auto"/>
        <w:rPr>
          <w:i w:val="0"/>
          <w:szCs w:val="24"/>
          <w:lang w:val="id-ID"/>
        </w:rPr>
      </w:pPr>
    </w:p>
    <w:p w14:paraId="45CC6B38" w14:textId="4C50D61F" w:rsidR="006A1F64" w:rsidRPr="00EF5C4E" w:rsidRDefault="006A1F64" w:rsidP="003E535F">
      <w:pPr>
        <w:pStyle w:val="guidelines"/>
        <w:numPr>
          <w:ilvl w:val="0"/>
          <w:numId w:val="4"/>
        </w:numPr>
        <w:spacing w:line="480" w:lineRule="auto"/>
        <w:ind w:left="426" w:hanging="426"/>
        <w:rPr>
          <w:i w:val="0"/>
          <w:szCs w:val="24"/>
          <w:lang w:val="id-ID"/>
        </w:rPr>
      </w:pPr>
      <w:r w:rsidRPr="00EF5C4E">
        <w:rPr>
          <w:i w:val="0"/>
          <w:szCs w:val="24"/>
          <w:lang w:val="id-ID"/>
        </w:rPr>
        <w:t xml:space="preserve">Classs  Diagram </w:t>
      </w:r>
    </w:p>
    <w:p w14:paraId="4E3A25E0" w14:textId="77777777" w:rsidR="006A1F64" w:rsidRPr="00D21BDB" w:rsidRDefault="006A1F64" w:rsidP="006A1F64">
      <w:pPr>
        <w:pStyle w:val="guidelines"/>
        <w:ind w:firstLine="709"/>
        <w:rPr>
          <w:i w:val="0"/>
          <w:szCs w:val="24"/>
          <w:lang w:val="id-ID"/>
        </w:rPr>
      </w:pPr>
      <w:r w:rsidRPr="00D21BDB">
        <w:rPr>
          <w:i w:val="0"/>
          <w:szCs w:val="24"/>
          <w:lang w:val="id-ID"/>
        </w:rPr>
        <w:t xml:space="preserve">Diagram kelas atau </w:t>
      </w:r>
      <w:r w:rsidRPr="00D21BDB">
        <w:rPr>
          <w:szCs w:val="24"/>
          <w:lang w:val="id-ID"/>
        </w:rPr>
        <w:t>class diagram</w:t>
      </w:r>
      <w:r w:rsidRPr="00D21BDB">
        <w:rPr>
          <w:i w:val="0"/>
          <w:szCs w:val="24"/>
          <w:lang w:val="id-ID"/>
        </w:rPr>
        <w:t xml:space="preserve"> merupakan struktur sistem dari segi pendefinisian kelas-kelas yang akan dibuat untuk membangun sistem. Kelas memiliki apa yang disebut atribut dan metode atau operasi.</w:t>
      </w:r>
    </w:p>
    <w:p w14:paraId="23540981" w14:textId="77777777" w:rsidR="00B545D0" w:rsidRDefault="006A1F64" w:rsidP="00215F0A">
      <w:pPr>
        <w:pStyle w:val="guidelines"/>
        <w:numPr>
          <w:ilvl w:val="0"/>
          <w:numId w:val="19"/>
        </w:numPr>
        <w:rPr>
          <w:szCs w:val="24"/>
          <w:lang w:val="id-ID"/>
        </w:rPr>
      </w:pPr>
      <w:r>
        <w:rPr>
          <w:i w:val="0"/>
          <w:szCs w:val="24"/>
          <w:lang w:val="id-ID"/>
        </w:rPr>
        <w:t>Atribut merupakan variabel-variabel yang dimiliki oleh suatu kelas.</w:t>
      </w:r>
    </w:p>
    <w:p w14:paraId="3A441DF6" w14:textId="4B0897AD" w:rsidR="00B545D0" w:rsidRPr="00EF5C4E" w:rsidRDefault="006A1F64" w:rsidP="00215F0A">
      <w:pPr>
        <w:pStyle w:val="guidelines"/>
        <w:numPr>
          <w:ilvl w:val="0"/>
          <w:numId w:val="19"/>
        </w:numPr>
        <w:rPr>
          <w:szCs w:val="24"/>
          <w:lang w:val="id-ID"/>
        </w:rPr>
      </w:pPr>
      <w:r w:rsidRPr="00B545D0">
        <w:rPr>
          <w:i w:val="0"/>
          <w:szCs w:val="24"/>
          <w:lang w:val="id-ID"/>
        </w:rPr>
        <w:t>Operasi atau metode adalah fungsi-fungsi dimiliki oleh suatu kelas.</w:t>
      </w:r>
    </w:p>
    <w:p w14:paraId="05C5A1E0" w14:textId="112C37AF" w:rsidR="006A1F64" w:rsidRPr="00476174" w:rsidRDefault="006A1F64" w:rsidP="00476174">
      <w:pPr>
        <w:pStyle w:val="guidelines"/>
        <w:ind w:firstLine="709"/>
        <w:rPr>
          <w:i w:val="0"/>
          <w:szCs w:val="24"/>
          <w:lang w:val="id-ID"/>
        </w:rPr>
      </w:pPr>
      <w:r>
        <w:rPr>
          <w:i w:val="0"/>
          <w:szCs w:val="24"/>
          <w:lang w:val="id-ID"/>
        </w:rPr>
        <w:t xml:space="preserve">Diagram kelas dibuat agar pembuat atau </w:t>
      </w:r>
      <w:r w:rsidRPr="00D21BDB">
        <w:rPr>
          <w:szCs w:val="24"/>
          <w:lang w:val="id-ID"/>
        </w:rPr>
        <w:t xml:space="preserve">programmer </w:t>
      </w:r>
      <w:r>
        <w:rPr>
          <w:i w:val="0"/>
          <w:szCs w:val="24"/>
          <w:lang w:val="id-ID"/>
        </w:rPr>
        <w:t xml:space="preserve">membuat kelas-kelas sesuai rancangan di dalam diagram kelas agar antara dokumentasi perancangan dan perangkat lunak sinkron. Banyak berbagai kasus, perancangan kelas yang dibuat tidak sesuai dengan kelas-kelas yang dibuat pada perangkat lunak, sehingga tidak ada gunanya lagi sebuah perancangan karena apa yang dirancang dan hasil jadinya tidak sesuai. </w:t>
      </w:r>
      <w:r w:rsidR="00EF5C4E">
        <w:rPr>
          <w:i w:val="0"/>
          <w:szCs w:val="24"/>
          <w:lang w:val="id-ID"/>
        </w:rPr>
        <w:fldChar w:fldCharType="begin" w:fldLock="1"/>
      </w:r>
      <w:r w:rsidR="003D5150">
        <w:rPr>
          <w:i w:val="0"/>
          <w:szCs w:val="24"/>
          <w:lang w:val="id-ID"/>
        </w:rPr>
        <w:instrText>ADDIN CSL_CITATION {"citationItems":[{"id":"ITEM-1","itemData":{"author":[{"dropping-particle":"","family":"Rosa A.S","given":"M.Shalahuddin","non-dropping-particle":"","parse-names":false,"suffix":""}],"edition":"Edisi Revi","id":"ITEM-1","issued":{"date-parts":[["2019"]]},"number-of-pages":"26-28","publisher":"Informatika Bandung","publisher-place":"Bandung","title":"Rekayasa Perangkat Lunak Terstruktur dan Berorientasi Objek Edisi Revisi","type":"book"},"uris":["http://www.mendeley.com/documents/?uuid=f9aed036-d2ca-4c81-b943-5f01261c350d"]}],"mendeley":{"formattedCitation":"(Rosa A.S 2019)","plainTextFormattedCitation":"(Rosa A.S 2019)","previouslyFormattedCitation":"[20]"},"properties":{"noteIndex":0},"schema":"https://github.com/citation-style-language/schema/raw/master/csl-citation.json"}</w:instrText>
      </w:r>
      <w:r w:rsidR="00EF5C4E">
        <w:rPr>
          <w:i w:val="0"/>
          <w:szCs w:val="24"/>
          <w:lang w:val="id-ID"/>
        </w:rPr>
        <w:fldChar w:fldCharType="separate"/>
      </w:r>
      <w:r w:rsidR="003D5150" w:rsidRPr="003D5150">
        <w:rPr>
          <w:i w:val="0"/>
          <w:noProof/>
          <w:szCs w:val="24"/>
          <w:lang w:val="id-ID"/>
        </w:rPr>
        <w:t>(Rosa A.S 2019)</w:t>
      </w:r>
      <w:r w:rsidR="00EF5C4E">
        <w:rPr>
          <w:i w:val="0"/>
          <w:szCs w:val="24"/>
          <w:lang w:val="id-ID"/>
        </w:rPr>
        <w:fldChar w:fldCharType="end"/>
      </w:r>
    </w:p>
    <w:p w14:paraId="64264C0B" w14:textId="77777777" w:rsidR="005A4192" w:rsidRPr="00EF5C4E" w:rsidRDefault="005A4192" w:rsidP="00224D12">
      <w:pPr>
        <w:pStyle w:val="guidelines"/>
        <w:spacing w:line="480" w:lineRule="auto"/>
        <w:ind w:firstLine="709"/>
        <w:rPr>
          <w:i w:val="0"/>
          <w:iCs/>
          <w:szCs w:val="24"/>
          <w:lang w:val="id-ID"/>
        </w:rPr>
      </w:pPr>
    </w:p>
    <w:p w14:paraId="09DFCEAB" w14:textId="054BC3C8" w:rsidR="006A1F64" w:rsidRPr="00247ACF" w:rsidRDefault="006A1F64" w:rsidP="00FC043A">
      <w:pPr>
        <w:pStyle w:val="Heading3"/>
        <w:spacing w:before="0" w:line="480" w:lineRule="auto"/>
        <w:rPr>
          <w:i/>
          <w:lang w:val="id-ID"/>
        </w:rPr>
      </w:pPr>
      <w:bookmarkStart w:id="84" w:name="_Toc38981246"/>
      <w:bookmarkStart w:id="85" w:name="_Toc47457718"/>
      <w:bookmarkStart w:id="86" w:name="_Toc80226303"/>
      <w:r w:rsidRPr="00247ACF">
        <w:rPr>
          <w:lang w:val="id-ID"/>
        </w:rPr>
        <w:t>Bootstrap</w:t>
      </w:r>
      <w:bookmarkEnd w:id="84"/>
      <w:bookmarkEnd w:id="85"/>
      <w:bookmarkEnd w:id="86"/>
      <w:r w:rsidRPr="00247ACF">
        <w:rPr>
          <w:lang w:val="id-ID"/>
        </w:rPr>
        <w:t xml:space="preserve"> </w:t>
      </w:r>
    </w:p>
    <w:p w14:paraId="6A0823C0" w14:textId="77777777" w:rsidR="006A1F64" w:rsidRDefault="006A1F64" w:rsidP="006A1F64">
      <w:pPr>
        <w:pStyle w:val="guidelines"/>
        <w:ind w:firstLine="709"/>
        <w:rPr>
          <w:i w:val="0"/>
          <w:szCs w:val="24"/>
          <w:lang w:val="id-ID"/>
        </w:rPr>
      </w:pPr>
      <w:r>
        <w:rPr>
          <w:i w:val="0"/>
          <w:szCs w:val="24"/>
          <w:lang w:val="id-ID"/>
        </w:rPr>
        <w:t xml:space="preserve">Bootstrap merupakan sebuah Framework CSS yang paling banyak diminati oleh para </w:t>
      </w:r>
      <w:r w:rsidRPr="00CF224D">
        <w:rPr>
          <w:szCs w:val="24"/>
          <w:lang w:val="id-ID"/>
        </w:rPr>
        <w:t>developer website</w:t>
      </w:r>
      <w:r>
        <w:rPr>
          <w:i w:val="0"/>
          <w:szCs w:val="24"/>
          <w:lang w:val="id-ID"/>
        </w:rPr>
        <w:t xml:space="preserve">. </w:t>
      </w:r>
      <w:r w:rsidRPr="00CF224D">
        <w:rPr>
          <w:szCs w:val="24"/>
          <w:lang w:val="id-ID"/>
        </w:rPr>
        <w:t>Class-class</w:t>
      </w:r>
      <w:r>
        <w:rPr>
          <w:i w:val="0"/>
          <w:szCs w:val="24"/>
          <w:lang w:val="id-ID"/>
        </w:rPr>
        <w:t xml:space="preserve"> CSS dalam </w:t>
      </w:r>
      <w:r w:rsidRPr="00CF224D">
        <w:rPr>
          <w:szCs w:val="24"/>
          <w:lang w:val="id-ID"/>
        </w:rPr>
        <w:t>bootstrap</w:t>
      </w:r>
      <w:r>
        <w:rPr>
          <w:i w:val="0"/>
          <w:szCs w:val="24"/>
          <w:lang w:val="id-ID"/>
        </w:rPr>
        <w:t xml:space="preserve"> sudah dibakukan sehingga pengerjaan sebuah </w:t>
      </w:r>
      <w:r w:rsidRPr="00CF224D">
        <w:rPr>
          <w:szCs w:val="24"/>
          <w:lang w:val="id-ID"/>
        </w:rPr>
        <w:t>project</w:t>
      </w:r>
      <w:r>
        <w:rPr>
          <w:i w:val="0"/>
          <w:szCs w:val="24"/>
          <w:lang w:val="id-ID"/>
        </w:rPr>
        <w:t xml:space="preserve"> berbasis </w:t>
      </w:r>
      <w:r w:rsidRPr="00CF224D">
        <w:rPr>
          <w:szCs w:val="24"/>
          <w:lang w:val="id-ID"/>
        </w:rPr>
        <w:t>web</w:t>
      </w:r>
      <w:r>
        <w:rPr>
          <w:szCs w:val="24"/>
          <w:lang w:val="id-ID"/>
        </w:rPr>
        <w:t xml:space="preserve"> </w:t>
      </w:r>
      <w:r>
        <w:rPr>
          <w:i w:val="0"/>
          <w:szCs w:val="24"/>
          <w:lang w:val="id-ID"/>
        </w:rPr>
        <w:t xml:space="preserve">menjadi semakin mudah dilakukan secara bersama-sama dengan sebuah tim. Kita dengan mudah dapat mendesain tampilan </w:t>
      </w:r>
      <w:r w:rsidRPr="00CF224D">
        <w:rPr>
          <w:szCs w:val="24"/>
          <w:lang w:val="id-ID"/>
        </w:rPr>
        <w:t xml:space="preserve">website </w:t>
      </w:r>
      <w:r>
        <w:rPr>
          <w:i w:val="0"/>
          <w:szCs w:val="24"/>
          <w:lang w:val="id-ID"/>
        </w:rPr>
        <w:t xml:space="preserve">yang </w:t>
      </w:r>
      <w:r w:rsidRPr="00CF224D">
        <w:rPr>
          <w:szCs w:val="24"/>
          <w:lang w:val="id-ID"/>
        </w:rPr>
        <w:t>responsif</w:t>
      </w:r>
      <w:r>
        <w:rPr>
          <w:szCs w:val="24"/>
          <w:lang w:val="id-ID"/>
        </w:rPr>
        <w:t xml:space="preserve"> </w:t>
      </w:r>
      <w:r>
        <w:rPr>
          <w:i w:val="0"/>
          <w:szCs w:val="24"/>
          <w:lang w:val="id-ID"/>
        </w:rPr>
        <w:t xml:space="preserve">dengan menggunakan Bootstrap. Responsif maksudnya lebar halaman website akan disesuaikan secara otomatis berdasarkan perangkat yang digunakan untuk mengaksesnya, baik itu ketika diakses menggunakan PC, laptop, tablet, ataupun smartphone sehingga </w:t>
      </w:r>
      <w:r w:rsidRPr="00DF5741">
        <w:rPr>
          <w:szCs w:val="24"/>
          <w:lang w:val="id-ID"/>
        </w:rPr>
        <w:t>website</w:t>
      </w:r>
      <w:r>
        <w:rPr>
          <w:i w:val="0"/>
          <w:szCs w:val="24"/>
          <w:lang w:val="id-ID"/>
        </w:rPr>
        <w:t xml:space="preserve"> akan menyesuaikan dengan lebar perangkat yang digunakan pengunjung.</w:t>
      </w:r>
    </w:p>
    <w:p w14:paraId="55506E57" w14:textId="77777777" w:rsidR="006A1F64" w:rsidRDefault="006A1F64" w:rsidP="006A1F64">
      <w:pPr>
        <w:pStyle w:val="guidelines"/>
        <w:ind w:firstLine="709"/>
        <w:rPr>
          <w:i w:val="0"/>
          <w:szCs w:val="24"/>
          <w:lang w:val="id-ID"/>
        </w:rPr>
      </w:pPr>
      <w:r>
        <w:rPr>
          <w:i w:val="0"/>
          <w:szCs w:val="24"/>
          <w:lang w:val="id-ID"/>
        </w:rPr>
        <w:t xml:space="preserve">Dalam mendesain layout, Bootstrap menyediakan fitur </w:t>
      </w:r>
      <w:r w:rsidRPr="00A401E7">
        <w:rPr>
          <w:szCs w:val="24"/>
          <w:lang w:val="id-ID"/>
        </w:rPr>
        <w:t>grid</w:t>
      </w:r>
      <w:r>
        <w:rPr>
          <w:i w:val="0"/>
          <w:szCs w:val="24"/>
          <w:lang w:val="id-ID"/>
        </w:rPr>
        <w:t xml:space="preserve"> (12 </w:t>
      </w:r>
      <w:r w:rsidRPr="00A401E7">
        <w:rPr>
          <w:szCs w:val="24"/>
          <w:lang w:val="id-ID"/>
        </w:rPr>
        <w:t>grid</w:t>
      </w:r>
      <w:r>
        <w:rPr>
          <w:i w:val="0"/>
          <w:szCs w:val="24"/>
          <w:lang w:val="id-ID"/>
        </w:rPr>
        <w:t xml:space="preserve">). </w:t>
      </w:r>
      <w:r w:rsidRPr="00A401E7">
        <w:rPr>
          <w:szCs w:val="24"/>
          <w:lang w:val="id-ID"/>
        </w:rPr>
        <w:t xml:space="preserve">Grid </w:t>
      </w:r>
      <w:r>
        <w:rPr>
          <w:i w:val="0"/>
          <w:szCs w:val="24"/>
          <w:lang w:val="id-ID"/>
        </w:rPr>
        <w:t xml:space="preserve">ini ibarat kolom dalam sebuah tabel. Kita dapat membagi-bagi </w:t>
      </w:r>
      <w:r w:rsidRPr="00DF5741">
        <w:rPr>
          <w:szCs w:val="24"/>
          <w:lang w:val="id-ID"/>
        </w:rPr>
        <w:t>layout</w:t>
      </w:r>
      <w:r>
        <w:rPr>
          <w:i w:val="0"/>
          <w:szCs w:val="24"/>
          <w:lang w:val="id-ID"/>
        </w:rPr>
        <w:t xml:space="preserve"> sebuah halaman </w:t>
      </w:r>
      <w:r w:rsidRPr="00DF5741">
        <w:rPr>
          <w:szCs w:val="24"/>
          <w:lang w:val="id-ID"/>
        </w:rPr>
        <w:t>website</w:t>
      </w:r>
      <w:r>
        <w:rPr>
          <w:i w:val="0"/>
          <w:szCs w:val="24"/>
          <w:lang w:val="id-ID"/>
        </w:rPr>
        <w:t xml:space="preserve"> menjadi beberapa bagian dengan mudah dan cepat. Selain kemampuan menghasilkan tampilan </w:t>
      </w:r>
      <w:r w:rsidRPr="00A401E7">
        <w:rPr>
          <w:szCs w:val="24"/>
          <w:lang w:val="id-ID"/>
        </w:rPr>
        <w:t>website</w:t>
      </w:r>
      <w:r>
        <w:rPr>
          <w:i w:val="0"/>
          <w:szCs w:val="24"/>
          <w:lang w:val="id-ID"/>
        </w:rPr>
        <w:t xml:space="preserve"> yang </w:t>
      </w:r>
      <w:r>
        <w:rPr>
          <w:szCs w:val="24"/>
          <w:lang w:val="id-ID"/>
        </w:rPr>
        <w:t>responsive</w:t>
      </w:r>
      <w:r>
        <w:rPr>
          <w:i w:val="0"/>
          <w:szCs w:val="24"/>
          <w:lang w:val="id-ID"/>
        </w:rPr>
        <w:t xml:space="preserve">, </w:t>
      </w:r>
      <w:r w:rsidRPr="00A401E7">
        <w:rPr>
          <w:szCs w:val="24"/>
          <w:lang w:val="id-ID"/>
        </w:rPr>
        <w:t>Bootst</w:t>
      </w:r>
      <w:r>
        <w:rPr>
          <w:szCs w:val="24"/>
          <w:lang w:val="id-ID"/>
        </w:rPr>
        <w:t>r</w:t>
      </w:r>
      <w:r w:rsidRPr="00A401E7">
        <w:rPr>
          <w:szCs w:val="24"/>
          <w:lang w:val="id-ID"/>
        </w:rPr>
        <w:t>ap</w:t>
      </w:r>
      <w:r>
        <w:rPr>
          <w:i w:val="0"/>
          <w:szCs w:val="24"/>
          <w:lang w:val="id-ID"/>
        </w:rPr>
        <w:t xml:space="preserve"> juga menyediakan </w:t>
      </w:r>
      <w:r w:rsidRPr="00A401E7">
        <w:rPr>
          <w:szCs w:val="24"/>
          <w:lang w:val="id-ID"/>
        </w:rPr>
        <w:t>Class-class</w:t>
      </w:r>
      <w:r>
        <w:rPr>
          <w:i w:val="0"/>
          <w:szCs w:val="24"/>
          <w:lang w:val="id-ID"/>
        </w:rPr>
        <w:t xml:space="preserve"> CSS yang sudah terintegrasi dengan </w:t>
      </w:r>
      <w:r w:rsidRPr="00A401E7">
        <w:rPr>
          <w:szCs w:val="24"/>
          <w:lang w:val="id-ID"/>
        </w:rPr>
        <w:t>javascrip</w:t>
      </w:r>
      <w:r>
        <w:rPr>
          <w:szCs w:val="24"/>
          <w:lang w:val="id-ID"/>
        </w:rPr>
        <w:t>t</w:t>
      </w:r>
      <w:r>
        <w:rPr>
          <w:i w:val="0"/>
          <w:szCs w:val="24"/>
          <w:lang w:val="id-ID"/>
        </w:rPr>
        <w:t xml:space="preserve"> dan </w:t>
      </w:r>
      <w:r w:rsidRPr="00A401E7">
        <w:rPr>
          <w:szCs w:val="24"/>
          <w:lang w:val="id-ID"/>
        </w:rPr>
        <w:lastRenderedPageBreak/>
        <w:t>jQuery.</w:t>
      </w:r>
      <w:r>
        <w:rPr>
          <w:i w:val="0"/>
          <w:szCs w:val="24"/>
          <w:lang w:val="id-ID"/>
        </w:rPr>
        <w:t xml:space="preserve"> Jadi, untuk merancang form, membuat </w:t>
      </w:r>
      <w:r>
        <w:rPr>
          <w:szCs w:val="24"/>
          <w:lang w:val="id-ID"/>
        </w:rPr>
        <w:t>but</w:t>
      </w:r>
      <w:r w:rsidRPr="00A401E7">
        <w:rPr>
          <w:szCs w:val="24"/>
          <w:lang w:val="id-ID"/>
        </w:rPr>
        <w:t>ton</w:t>
      </w:r>
      <w:r>
        <w:rPr>
          <w:i w:val="0"/>
          <w:szCs w:val="24"/>
          <w:lang w:val="id-ID"/>
        </w:rPr>
        <w:t xml:space="preserve"> (tombol), </w:t>
      </w:r>
      <w:r w:rsidRPr="00A401E7">
        <w:rPr>
          <w:szCs w:val="24"/>
          <w:lang w:val="id-ID"/>
        </w:rPr>
        <w:t>navigasi</w:t>
      </w:r>
      <w:r>
        <w:rPr>
          <w:i w:val="0"/>
          <w:szCs w:val="24"/>
          <w:lang w:val="id-ID"/>
        </w:rPr>
        <w:t xml:space="preserve">, </w:t>
      </w:r>
      <w:r w:rsidRPr="00A401E7">
        <w:rPr>
          <w:szCs w:val="24"/>
          <w:lang w:val="id-ID"/>
        </w:rPr>
        <w:t>dropdown</w:t>
      </w:r>
      <w:r>
        <w:rPr>
          <w:i w:val="0"/>
          <w:szCs w:val="24"/>
          <w:lang w:val="id-ID"/>
        </w:rPr>
        <w:t xml:space="preserve"> menu, model</w:t>
      </w:r>
      <w:r w:rsidRPr="00A401E7">
        <w:rPr>
          <w:szCs w:val="24"/>
          <w:lang w:val="id-ID"/>
        </w:rPr>
        <w:t>, carousel</w:t>
      </w:r>
      <w:r>
        <w:rPr>
          <w:i w:val="0"/>
          <w:szCs w:val="24"/>
          <w:lang w:val="id-ID"/>
        </w:rPr>
        <w:t xml:space="preserve">, ataupun </w:t>
      </w:r>
      <w:r w:rsidRPr="00A401E7">
        <w:rPr>
          <w:szCs w:val="24"/>
          <w:lang w:val="id-ID"/>
        </w:rPr>
        <w:t>slider content</w:t>
      </w:r>
      <w:r>
        <w:rPr>
          <w:i w:val="0"/>
          <w:szCs w:val="24"/>
          <w:lang w:val="id-ID"/>
        </w:rPr>
        <w:t>, dan lain sebagainya hanya dengan memanggil class-class yang sudah disediakan sehingga mempermudah kita untuk menciptakan</w:t>
      </w:r>
      <w:r w:rsidRPr="00DF5741">
        <w:rPr>
          <w:szCs w:val="24"/>
          <w:lang w:val="id-ID"/>
        </w:rPr>
        <w:t xml:space="preserve"> website</w:t>
      </w:r>
      <w:r>
        <w:rPr>
          <w:i w:val="0"/>
          <w:szCs w:val="24"/>
          <w:lang w:val="id-ID"/>
        </w:rPr>
        <w:t xml:space="preserve"> yang memiliki desain menarik (teknik), profesional, dan ringan ketika diakses.</w:t>
      </w:r>
    </w:p>
    <w:p w14:paraId="09A5E789" w14:textId="77777777" w:rsidR="006A1F64" w:rsidRDefault="006A1F64" w:rsidP="006A1F64">
      <w:pPr>
        <w:pStyle w:val="guidelines"/>
        <w:ind w:firstLine="709"/>
        <w:rPr>
          <w:i w:val="0"/>
          <w:szCs w:val="24"/>
          <w:lang w:val="id-ID"/>
        </w:rPr>
      </w:pPr>
      <w:r>
        <w:rPr>
          <w:i w:val="0"/>
          <w:szCs w:val="24"/>
          <w:lang w:val="id-ID"/>
        </w:rPr>
        <w:t xml:space="preserve">Salah satu sosial media yang menggunakan framework CSS Bootstrap adalah twitter. </w:t>
      </w:r>
      <w:r w:rsidRPr="00DF5741">
        <w:rPr>
          <w:szCs w:val="24"/>
          <w:lang w:val="id-ID"/>
        </w:rPr>
        <w:t xml:space="preserve">Bootstrap </w:t>
      </w:r>
      <w:r>
        <w:rPr>
          <w:i w:val="0"/>
          <w:szCs w:val="24"/>
          <w:lang w:val="id-ID"/>
        </w:rPr>
        <w:t xml:space="preserve">pertama kali dibuat oleh programmer Twitter, yaitu Mark Otto dan Jacob Thornton pada tahun 2011. Pada saat itu, antar sesama </w:t>
      </w:r>
      <w:r w:rsidRPr="00DF5741">
        <w:rPr>
          <w:szCs w:val="24"/>
          <w:lang w:val="id-ID"/>
        </w:rPr>
        <w:t>programmer</w:t>
      </w:r>
      <w:r>
        <w:rPr>
          <w:i w:val="0"/>
          <w:szCs w:val="24"/>
          <w:lang w:val="id-ID"/>
        </w:rPr>
        <w:t xml:space="preserve"> Twitter menggunakan berbagai macam t</w:t>
      </w:r>
      <w:r w:rsidRPr="00DF5741">
        <w:rPr>
          <w:szCs w:val="24"/>
          <w:lang w:val="id-ID"/>
        </w:rPr>
        <w:t>ools</w:t>
      </w:r>
      <w:r>
        <w:rPr>
          <w:i w:val="0"/>
          <w:szCs w:val="24"/>
          <w:lang w:val="id-ID"/>
        </w:rPr>
        <w:t xml:space="preserve"> dan </w:t>
      </w:r>
      <w:r w:rsidRPr="00DF5741">
        <w:rPr>
          <w:szCs w:val="24"/>
          <w:lang w:val="id-ID"/>
        </w:rPr>
        <w:t>library</w:t>
      </w:r>
      <w:r>
        <w:rPr>
          <w:i w:val="0"/>
          <w:szCs w:val="24"/>
          <w:lang w:val="id-ID"/>
        </w:rPr>
        <w:t xml:space="preserve"> secara terpisah dalam </w:t>
      </w:r>
      <w:r w:rsidRPr="00DF5741">
        <w:rPr>
          <w:szCs w:val="24"/>
          <w:lang w:val="id-ID"/>
        </w:rPr>
        <w:t>men-developer project</w:t>
      </w:r>
      <w:r>
        <w:rPr>
          <w:i w:val="0"/>
          <w:szCs w:val="24"/>
          <w:lang w:val="id-ID"/>
        </w:rPr>
        <w:t xml:space="preserve"> sehingga tidak ada standarisasi dan sulit dalam pengelolaan. Hingga pada akhirnya , Otto dan Thornton membuat </w:t>
      </w:r>
      <w:r w:rsidRPr="00DF5741">
        <w:rPr>
          <w:szCs w:val="24"/>
          <w:lang w:val="id-ID"/>
        </w:rPr>
        <w:t>framework</w:t>
      </w:r>
      <w:r>
        <w:rPr>
          <w:i w:val="0"/>
          <w:szCs w:val="24"/>
          <w:lang w:val="id-ID"/>
        </w:rPr>
        <w:t xml:space="preserve"> yang dapat digunakan secara bersama-sama dalam internet Twitter. Setelah keluar dari Twitter, mereka menjadikan</w:t>
      </w:r>
      <w:r w:rsidRPr="00DF5741">
        <w:rPr>
          <w:szCs w:val="24"/>
          <w:lang w:val="id-ID"/>
        </w:rPr>
        <w:t xml:space="preserve"> Bootstrap</w:t>
      </w:r>
      <w:r>
        <w:rPr>
          <w:i w:val="0"/>
          <w:szCs w:val="24"/>
          <w:lang w:val="id-ID"/>
        </w:rPr>
        <w:t xml:space="preserve"> menjadi </w:t>
      </w:r>
      <w:r w:rsidRPr="00DF5741">
        <w:rPr>
          <w:szCs w:val="24"/>
          <w:lang w:val="id-ID"/>
        </w:rPr>
        <w:t>project open source</w:t>
      </w:r>
      <w:r>
        <w:rPr>
          <w:i w:val="0"/>
          <w:szCs w:val="24"/>
          <w:lang w:val="id-ID"/>
        </w:rPr>
        <w:t xml:space="preserve"> sehingga dapat digunakan oleh banyak </w:t>
      </w:r>
      <w:r w:rsidRPr="00DF5741">
        <w:rPr>
          <w:szCs w:val="24"/>
          <w:lang w:val="id-ID"/>
        </w:rPr>
        <w:t>programmer</w:t>
      </w:r>
      <w:r>
        <w:rPr>
          <w:i w:val="0"/>
          <w:szCs w:val="24"/>
          <w:lang w:val="id-ID"/>
        </w:rPr>
        <w:t xml:space="preserve"> lain, hingga pada tahun 2014 Bootstrap menjadi proyek No. 1 di GitHub.</w:t>
      </w:r>
    </w:p>
    <w:p w14:paraId="3CB023C6" w14:textId="30F6783A" w:rsidR="006A1F64" w:rsidRPr="00696CED" w:rsidRDefault="006A1F64" w:rsidP="006A1F64">
      <w:pPr>
        <w:pStyle w:val="guidelines"/>
        <w:ind w:firstLine="709"/>
        <w:rPr>
          <w:i w:val="0"/>
          <w:szCs w:val="24"/>
          <w:lang w:val="id-ID"/>
        </w:rPr>
      </w:pPr>
      <w:r>
        <w:rPr>
          <w:i w:val="0"/>
          <w:szCs w:val="24"/>
          <w:lang w:val="id-ID"/>
        </w:rPr>
        <w:t xml:space="preserve">Cara menggunakan bootstrap. </w:t>
      </w:r>
      <w:r w:rsidRPr="00696CED">
        <w:rPr>
          <w:i w:val="0"/>
          <w:lang w:val="id-ID"/>
        </w:rPr>
        <w:t>File CSS Bootstrap harus kita panggil terlebih dahulu di dalam dokumen HTML untuk dapat digunakan Bootstrap dan diletakan sebelum tag ‘head tutup’ ataupun &lt;/head&gt; dan file javascript jQuery kita tempatkan sebelum tag ‘body tutup &lt;/body&gt;. Contoh penggunaan Bootstrap seperti kode HTML berikut ini. Tag &lt;/body&gt;. Jadi, setiap menggunakan Bootstrap ketiga file tersebut, yaitu file CSS, jQuery, dan javascript Bootstrap harus kita sertakan dalam dokumen web.</w:t>
      </w:r>
      <w:r w:rsidR="00EF5C4E">
        <w:rPr>
          <w:i w:val="0"/>
          <w:lang w:val="id-ID"/>
        </w:rPr>
        <w:fldChar w:fldCharType="begin" w:fldLock="1"/>
      </w:r>
      <w:r w:rsidR="003D5150">
        <w:rPr>
          <w:i w:val="0"/>
          <w:lang w:val="id-ID"/>
        </w:rPr>
        <w:instrText>ADDIN CSL_CITATION {"citationItems":[{"id":"ITEM-1","itemData":{"author":[{"dropping-particle":"","family":"Kaban","given":"Roberto","non-dropping-particle":"","parse-names":false,"suffix":""}],"id":"ITEM-1","issued":{"date-parts":[["2018"]]},"publisher":"Andi","publisher-place":"Medan","title":"Bootstrap CSS Framework","type":"book"},"uris":["http://www.mendeley.com/documents/?uuid=e2666255-69c0-479d-85f1-f2345ebc40ae"]}],"mendeley":{"formattedCitation":"(Kaban 2018)","plainTextFormattedCitation":"(Kaban 2018)","previouslyFormattedCitation":"[28]"},"properties":{"noteIndex":0},"schema":"https://github.com/citation-style-language/schema/raw/master/csl-citation.json"}</w:instrText>
      </w:r>
      <w:r w:rsidR="00EF5C4E">
        <w:rPr>
          <w:i w:val="0"/>
          <w:lang w:val="id-ID"/>
        </w:rPr>
        <w:fldChar w:fldCharType="separate"/>
      </w:r>
      <w:r w:rsidR="003D5150" w:rsidRPr="003D5150">
        <w:rPr>
          <w:i w:val="0"/>
          <w:noProof/>
          <w:lang w:val="id-ID"/>
        </w:rPr>
        <w:t>(Kaban 2018)</w:t>
      </w:r>
      <w:r w:rsidR="00EF5C4E">
        <w:rPr>
          <w:i w:val="0"/>
          <w:lang w:val="id-ID"/>
        </w:rPr>
        <w:fldChar w:fldCharType="end"/>
      </w:r>
    </w:p>
    <w:p w14:paraId="529C1B9A" w14:textId="67A1D452" w:rsidR="00987356" w:rsidRDefault="00987356" w:rsidP="00881C87">
      <w:pPr>
        <w:pStyle w:val="Heading1"/>
        <w:spacing w:before="0" w:line="480" w:lineRule="auto"/>
        <w:ind w:left="357"/>
      </w:pPr>
      <w:bookmarkStart w:id="87" w:name="_Toc47457719"/>
      <w:bookmarkEnd w:id="34"/>
      <w:bookmarkEnd w:id="87"/>
    </w:p>
    <w:p w14:paraId="465B4680" w14:textId="36AC67E1" w:rsidR="00987356" w:rsidRDefault="00987356" w:rsidP="00987356"/>
    <w:p w14:paraId="0F19F23E" w14:textId="716EDD48" w:rsidR="00987356" w:rsidRDefault="00987356" w:rsidP="00987356"/>
    <w:p w14:paraId="452C0C2A" w14:textId="45DB8E95" w:rsidR="00987356" w:rsidRDefault="00987356" w:rsidP="00987356"/>
    <w:p w14:paraId="12F9D67A" w14:textId="15A5D2D3" w:rsidR="00987356" w:rsidRDefault="00987356" w:rsidP="00987356"/>
    <w:p w14:paraId="1595AD97" w14:textId="2A313187" w:rsidR="00987356" w:rsidRDefault="00987356" w:rsidP="00987356"/>
    <w:p w14:paraId="3C45E04F" w14:textId="5FBB0F7D" w:rsidR="00987356" w:rsidRDefault="00987356" w:rsidP="00987356"/>
    <w:p w14:paraId="264E119E" w14:textId="1C06A0C2" w:rsidR="00987356" w:rsidRDefault="00987356" w:rsidP="00987356"/>
    <w:p w14:paraId="4551FB75" w14:textId="75288E31" w:rsidR="00987356" w:rsidRDefault="00987356" w:rsidP="00987356"/>
    <w:p w14:paraId="5FB02967" w14:textId="77777777" w:rsidR="00987356" w:rsidRDefault="00987356" w:rsidP="00987356">
      <w:pPr>
        <w:sectPr w:rsidR="00987356" w:rsidSect="00252A48">
          <w:pgSz w:w="11906" w:h="16838"/>
          <w:pgMar w:top="1701" w:right="1701" w:bottom="1701" w:left="2268" w:header="709" w:footer="709" w:gutter="0"/>
          <w:cols w:space="708"/>
          <w:titlePg/>
          <w:docGrid w:linePitch="360"/>
        </w:sectPr>
      </w:pPr>
    </w:p>
    <w:p w14:paraId="042C89F1" w14:textId="006C378F" w:rsidR="006A1F64" w:rsidRDefault="00881C87" w:rsidP="00881C87">
      <w:pPr>
        <w:pStyle w:val="Heading1"/>
        <w:spacing w:before="0" w:line="480" w:lineRule="auto"/>
        <w:ind w:left="357"/>
        <w:rPr>
          <w:lang w:val="id-ID"/>
        </w:rPr>
      </w:pPr>
      <w:bookmarkStart w:id="88" w:name="_Toc80226304"/>
      <w:r>
        <w:lastRenderedPageBreak/>
        <w:t>BAB III</w:t>
      </w:r>
      <w:r>
        <w:br/>
      </w:r>
      <w:r w:rsidR="006A1F64" w:rsidRPr="00881C87">
        <w:rPr>
          <w:lang w:val="id-ID"/>
        </w:rPr>
        <w:t>METODOLOGI PENELITIAN</w:t>
      </w:r>
      <w:bookmarkEnd w:id="88"/>
    </w:p>
    <w:p w14:paraId="63CDC3F8" w14:textId="67E3DA1B" w:rsidR="00881C87" w:rsidRDefault="00881C87" w:rsidP="00881C87">
      <w:pPr>
        <w:rPr>
          <w:lang w:val="id-ID"/>
        </w:rPr>
      </w:pPr>
    </w:p>
    <w:p w14:paraId="2B3335EC" w14:textId="77777777" w:rsidR="00881C87" w:rsidRPr="00881C87" w:rsidRDefault="00881C87" w:rsidP="00881C87">
      <w:pPr>
        <w:rPr>
          <w:lang w:val="id-ID"/>
        </w:rPr>
      </w:pPr>
    </w:p>
    <w:p w14:paraId="59331EE0" w14:textId="77777777" w:rsidR="00F37799" w:rsidRPr="00F37799" w:rsidRDefault="00F37799" w:rsidP="00F37799">
      <w:pPr>
        <w:pStyle w:val="ListParagraph"/>
        <w:keepNext/>
        <w:keepLines/>
        <w:numPr>
          <w:ilvl w:val="0"/>
          <w:numId w:val="1"/>
        </w:numPr>
        <w:spacing w:line="480" w:lineRule="auto"/>
        <w:contextualSpacing w:val="0"/>
        <w:outlineLvl w:val="1"/>
        <w:rPr>
          <w:rFonts w:eastAsiaTheme="majorEastAsia" w:cstheme="majorBidi"/>
          <w:b/>
          <w:vanish/>
          <w:color w:val="000000" w:themeColor="text1"/>
          <w:szCs w:val="26"/>
        </w:rPr>
      </w:pPr>
      <w:bookmarkStart w:id="89" w:name="_Toc72351679"/>
      <w:bookmarkStart w:id="90" w:name="_Toc72353545"/>
      <w:bookmarkStart w:id="91" w:name="_Toc72354730"/>
      <w:bookmarkStart w:id="92" w:name="_Toc72354840"/>
      <w:bookmarkStart w:id="93" w:name="_Toc72487124"/>
      <w:bookmarkStart w:id="94" w:name="_Toc73616853"/>
      <w:bookmarkStart w:id="95" w:name="_Toc77285397"/>
      <w:bookmarkStart w:id="96" w:name="_Toc77436416"/>
      <w:bookmarkStart w:id="97" w:name="_Toc77452391"/>
      <w:bookmarkStart w:id="98" w:name="_Toc77452452"/>
      <w:bookmarkStart w:id="99" w:name="_Toc78493503"/>
      <w:bookmarkStart w:id="100" w:name="_Toc79233925"/>
      <w:bookmarkStart w:id="101" w:name="_Toc79605081"/>
      <w:bookmarkStart w:id="102" w:name="_Toc80226305"/>
      <w:bookmarkEnd w:id="89"/>
      <w:bookmarkEnd w:id="90"/>
      <w:bookmarkEnd w:id="91"/>
      <w:bookmarkEnd w:id="92"/>
      <w:bookmarkEnd w:id="93"/>
      <w:bookmarkEnd w:id="94"/>
      <w:bookmarkEnd w:id="95"/>
      <w:bookmarkEnd w:id="96"/>
      <w:bookmarkEnd w:id="97"/>
      <w:bookmarkEnd w:id="98"/>
      <w:bookmarkEnd w:id="99"/>
      <w:bookmarkEnd w:id="100"/>
      <w:bookmarkEnd w:id="101"/>
      <w:bookmarkEnd w:id="102"/>
    </w:p>
    <w:p w14:paraId="5C891E4D" w14:textId="1A27BD9C" w:rsidR="00207AEA" w:rsidRDefault="00F37799" w:rsidP="00F37799">
      <w:pPr>
        <w:pStyle w:val="Heading2"/>
        <w:ind w:left="426"/>
      </w:pPr>
      <w:bookmarkStart w:id="103" w:name="_Toc80226306"/>
      <w:r>
        <w:t xml:space="preserve">Kerangka </w:t>
      </w:r>
      <w:r w:rsidR="008D3DD9">
        <w:t>P</w:t>
      </w:r>
      <w:r>
        <w:t>ikir</w:t>
      </w:r>
      <w:bookmarkEnd w:id="103"/>
    </w:p>
    <w:p w14:paraId="484BC3EC" w14:textId="4D262E01" w:rsidR="00E722EB" w:rsidRDefault="008D3DD9" w:rsidP="00306D7C">
      <w:pPr>
        <w:spacing w:line="360" w:lineRule="auto"/>
        <w:ind w:left="142" w:firstLine="426"/>
        <w:jc w:val="both"/>
      </w:pPr>
      <w:r>
        <w:rPr>
          <w:noProof/>
        </w:rPr>
        <w:drawing>
          <wp:anchor distT="0" distB="0" distL="114300" distR="114300" simplePos="0" relativeHeight="251800576" behindDoc="0" locked="0" layoutInCell="1" allowOverlap="1" wp14:anchorId="77E2847A" wp14:editId="5ABF04BC">
            <wp:simplePos x="0" y="0"/>
            <wp:positionH relativeFrom="column">
              <wp:posOffset>162560</wp:posOffset>
            </wp:positionH>
            <wp:positionV relativeFrom="paragraph">
              <wp:posOffset>624840</wp:posOffset>
            </wp:positionV>
            <wp:extent cx="5039995" cy="5878195"/>
            <wp:effectExtent l="0" t="0" r="8255" b="825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39995" cy="5878195"/>
                    </a:xfrm>
                    <a:prstGeom prst="rect">
                      <a:avLst/>
                    </a:prstGeom>
                    <a:noFill/>
                    <a:ln>
                      <a:noFill/>
                    </a:ln>
                  </pic:spPr>
                </pic:pic>
              </a:graphicData>
            </a:graphic>
            <wp14:sizeRelV relativeFrom="margin">
              <wp14:pctHeight>0</wp14:pctHeight>
            </wp14:sizeRelV>
          </wp:anchor>
        </w:drawing>
      </w:r>
      <w:r w:rsidR="00E722EB">
        <w:t xml:space="preserve">Tahapan-tahapan yang dilakukan dalam membangun pendaftaran skripsi berbasis web ini yaitu sebagai berikut: </w:t>
      </w:r>
    </w:p>
    <w:p w14:paraId="3FC65FBF" w14:textId="5E506456" w:rsidR="008D3DD9" w:rsidRDefault="008D3DD9" w:rsidP="00306D7C">
      <w:pPr>
        <w:spacing w:line="360" w:lineRule="auto"/>
        <w:ind w:left="142" w:firstLine="426"/>
        <w:jc w:val="both"/>
      </w:pPr>
    </w:p>
    <w:p w14:paraId="7DB65E4E" w14:textId="5D508A6F" w:rsidR="00FD308C" w:rsidRPr="00306D7C" w:rsidRDefault="00760BBF" w:rsidP="00512577">
      <w:pPr>
        <w:pStyle w:val="Caption"/>
        <w:spacing w:after="0" w:line="360" w:lineRule="auto"/>
        <w:jc w:val="center"/>
        <w:rPr>
          <w:i w:val="0"/>
          <w:iCs w:val="0"/>
          <w:color w:val="auto"/>
          <w:sz w:val="24"/>
          <w:szCs w:val="24"/>
        </w:rPr>
      </w:pPr>
      <w:bookmarkStart w:id="104" w:name="_Toc79605127"/>
      <w:r w:rsidRPr="00512577">
        <w:rPr>
          <w:i w:val="0"/>
          <w:iCs w:val="0"/>
          <w:color w:val="auto"/>
          <w:sz w:val="24"/>
          <w:szCs w:val="24"/>
        </w:rPr>
        <w:t xml:space="preserve">Gambar 3. </w:t>
      </w:r>
      <w:r w:rsidRPr="00512577">
        <w:rPr>
          <w:i w:val="0"/>
          <w:iCs w:val="0"/>
          <w:color w:val="auto"/>
          <w:sz w:val="24"/>
          <w:szCs w:val="24"/>
        </w:rPr>
        <w:fldChar w:fldCharType="begin"/>
      </w:r>
      <w:r w:rsidRPr="00512577">
        <w:rPr>
          <w:i w:val="0"/>
          <w:iCs w:val="0"/>
          <w:color w:val="auto"/>
          <w:sz w:val="24"/>
          <w:szCs w:val="24"/>
        </w:rPr>
        <w:instrText xml:space="preserve"> SEQ Gambar_3. \* ARABIC </w:instrText>
      </w:r>
      <w:r w:rsidRPr="00512577">
        <w:rPr>
          <w:i w:val="0"/>
          <w:iCs w:val="0"/>
          <w:color w:val="auto"/>
          <w:sz w:val="24"/>
          <w:szCs w:val="24"/>
        </w:rPr>
        <w:fldChar w:fldCharType="separate"/>
      </w:r>
      <w:r w:rsidR="00FB1FF7">
        <w:rPr>
          <w:i w:val="0"/>
          <w:iCs w:val="0"/>
          <w:noProof/>
          <w:color w:val="auto"/>
          <w:sz w:val="24"/>
          <w:szCs w:val="24"/>
        </w:rPr>
        <w:t>1</w:t>
      </w:r>
      <w:r w:rsidRPr="00512577">
        <w:rPr>
          <w:i w:val="0"/>
          <w:iCs w:val="0"/>
          <w:color w:val="auto"/>
          <w:sz w:val="24"/>
          <w:szCs w:val="24"/>
        </w:rPr>
        <w:fldChar w:fldCharType="end"/>
      </w:r>
      <w:r w:rsidRPr="00512577">
        <w:rPr>
          <w:i w:val="0"/>
          <w:iCs w:val="0"/>
          <w:color w:val="auto"/>
          <w:sz w:val="24"/>
          <w:szCs w:val="24"/>
        </w:rPr>
        <w:t xml:space="preserve"> Kerangka Pikir</w:t>
      </w:r>
      <w:bookmarkEnd w:id="104"/>
    </w:p>
    <w:p w14:paraId="0FDD1ABB" w14:textId="77777777" w:rsidR="00F37799" w:rsidRDefault="00F37799" w:rsidP="00F37799">
      <w:pPr>
        <w:pStyle w:val="Heading2"/>
        <w:ind w:left="426"/>
      </w:pPr>
      <w:bookmarkStart w:id="105" w:name="_Toc80226307"/>
      <w:r>
        <w:lastRenderedPageBreak/>
        <w:t>Deskripsi</w:t>
      </w:r>
      <w:bookmarkEnd w:id="105"/>
    </w:p>
    <w:p w14:paraId="08FD5D3F" w14:textId="77777777" w:rsidR="00F37799" w:rsidRPr="00F37799" w:rsidRDefault="00F37799" w:rsidP="00215F0A">
      <w:pPr>
        <w:pStyle w:val="ListParagraph"/>
        <w:keepNext/>
        <w:keepLines/>
        <w:numPr>
          <w:ilvl w:val="0"/>
          <w:numId w:val="30"/>
        </w:numPr>
        <w:spacing w:line="480" w:lineRule="auto"/>
        <w:contextualSpacing w:val="0"/>
        <w:outlineLvl w:val="1"/>
        <w:rPr>
          <w:rFonts w:eastAsiaTheme="majorEastAsia" w:cstheme="majorBidi"/>
          <w:b/>
          <w:vanish/>
          <w:color w:val="000000" w:themeColor="text1"/>
          <w:szCs w:val="26"/>
        </w:rPr>
      </w:pPr>
      <w:bookmarkStart w:id="106" w:name="_Toc72353548"/>
      <w:bookmarkStart w:id="107" w:name="_Toc72354733"/>
      <w:bookmarkStart w:id="108" w:name="_Toc72354843"/>
      <w:bookmarkStart w:id="109" w:name="_Toc72487127"/>
      <w:bookmarkStart w:id="110" w:name="_Toc73616856"/>
      <w:bookmarkStart w:id="111" w:name="_Toc77285400"/>
      <w:bookmarkStart w:id="112" w:name="_Toc77436419"/>
      <w:bookmarkStart w:id="113" w:name="_Toc77452394"/>
      <w:bookmarkStart w:id="114" w:name="_Toc77452455"/>
      <w:bookmarkStart w:id="115" w:name="_Toc78493506"/>
      <w:bookmarkStart w:id="116" w:name="_Toc79233928"/>
      <w:bookmarkStart w:id="117" w:name="_Toc79605084"/>
      <w:bookmarkStart w:id="118" w:name="_Toc80226308"/>
      <w:bookmarkEnd w:id="106"/>
      <w:bookmarkEnd w:id="107"/>
      <w:bookmarkEnd w:id="108"/>
      <w:bookmarkEnd w:id="109"/>
      <w:bookmarkEnd w:id="110"/>
      <w:bookmarkEnd w:id="111"/>
      <w:bookmarkEnd w:id="112"/>
      <w:bookmarkEnd w:id="113"/>
      <w:bookmarkEnd w:id="114"/>
      <w:bookmarkEnd w:id="115"/>
      <w:bookmarkEnd w:id="116"/>
      <w:bookmarkEnd w:id="117"/>
      <w:bookmarkEnd w:id="118"/>
    </w:p>
    <w:p w14:paraId="0DED422F" w14:textId="678BD97C" w:rsidR="00207AEA" w:rsidRDefault="00207AEA" w:rsidP="0053770E">
      <w:pPr>
        <w:pStyle w:val="Heading3"/>
        <w:spacing w:before="0" w:line="480" w:lineRule="auto"/>
        <w:ind w:left="851"/>
      </w:pPr>
      <w:bookmarkStart w:id="119" w:name="_Toc80226309"/>
      <w:r>
        <w:t>Metode Pengumpulan Data</w:t>
      </w:r>
      <w:bookmarkEnd w:id="119"/>
    </w:p>
    <w:p w14:paraId="798C5DE4" w14:textId="02EAFFCE" w:rsidR="00E722EB" w:rsidRDefault="00E722EB" w:rsidP="00E722EB">
      <w:pPr>
        <w:pStyle w:val="ListParagraph"/>
        <w:spacing w:line="360" w:lineRule="auto"/>
        <w:ind w:firstLine="360"/>
        <w:jc w:val="both"/>
      </w:pPr>
      <w:r>
        <w:t xml:space="preserve">Dalam </w:t>
      </w:r>
      <w:r w:rsidR="00E97ED5">
        <w:t>Pelaksanaan penelitian ini diperlukan data dan informasi terkait yang nantinya akan digunakan sebagai bahan rujukan proses penyelesaian masalah dan sistem yang sedang berjalan.</w:t>
      </w:r>
      <w:r>
        <w:t xml:space="preserve"> Adapun teknik yang dilakukan dalam pengumpulan data adalah sebagai berikut:</w:t>
      </w:r>
    </w:p>
    <w:p w14:paraId="5202E3AF" w14:textId="7DEF3294" w:rsidR="00207AEA" w:rsidRDefault="00207AEA" w:rsidP="003E535F">
      <w:pPr>
        <w:pStyle w:val="ListParagraph"/>
        <w:numPr>
          <w:ilvl w:val="0"/>
          <w:numId w:val="13"/>
        </w:numPr>
        <w:spacing w:line="360" w:lineRule="auto"/>
      </w:pPr>
      <w:r>
        <w:t>Observasi</w:t>
      </w:r>
    </w:p>
    <w:p w14:paraId="5C7464DB" w14:textId="2AF4F28A" w:rsidR="00E722EB" w:rsidRDefault="00E722EB" w:rsidP="00E722EB">
      <w:pPr>
        <w:pStyle w:val="ListParagraph"/>
        <w:spacing w:line="360" w:lineRule="auto"/>
        <w:ind w:left="1440" w:firstLine="720"/>
        <w:jc w:val="both"/>
      </w:pPr>
      <w:r>
        <w:t>Pada metode ini peneliti melakukan observasi langsung ke lokasi untuk mengumpulkan data-data terkait pendaftaran skripsi pada Fakultas Teknologi Informasi Universitas Bale Bandung. Observasi ini dilakukan untuk mencari data-data yang di perlukan dalam penelitian.</w:t>
      </w:r>
    </w:p>
    <w:p w14:paraId="0363F7DA" w14:textId="3FEDCA16" w:rsidR="00207AEA" w:rsidRDefault="00207AEA" w:rsidP="003E535F">
      <w:pPr>
        <w:pStyle w:val="ListParagraph"/>
        <w:numPr>
          <w:ilvl w:val="0"/>
          <w:numId w:val="13"/>
        </w:numPr>
        <w:spacing w:line="360" w:lineRule="auto"/>
      </w:pPr>
      <w:r>
        <w:t>Wawancara</w:t>
      </w:r>
    </w:p>
    <w:p w14:paraId="206E7D7E" w14:textId="4A111586" w:rsidR="00E722EB" w:rsidRPr="00E722EB" w:rsidRDefault="00E722EB" w:rsidP="00E722EB">
      <w:pPr>
        <w:pStyle w:val="ListParagraph"/>
        <w:spacing w:line="360" w:lineRule="auto"/>
        <w:ind w:left="1440" w:firstLine="720"/>
        <w:jc w:val="both"/>
        <w:rPr>
          <w:b/>
          <w:bCs/>
          <w:color w:val="FF0000"/>
        </w:rPr>
      </w:pPr>
      <w:r>
        <w:t xml:space="preserve">Pada tahap ini peneliti melakukan wawancara dan tanya jawab dengan </w:t>
      </w:r>
      <w:r w:rsidR="00C23784" w:rsidRPr="00C23784">
        <w:t>pihak Tata Usaha Fakultas Teknologi Informasi Universitas Bale Bandung</w:t>
      </w:r>
      <w:r w:rsidR="00E97ED5">
        <w:t>. Tujuan dilakukannya wawancara untuk mengetahui secara detail bagaimana proses pengajuan skripsi yang sedang berjalan sebagai data untuk dilakukan pemecah masalah.</w:t>
      </w:r>
    </w:p>
    <w:p w14:paraId="603C537D" w14:textId="1209598C" w:rsidR="00207AEA" w:rsidRDefault="00207AEA" w:rsidP="003E535F">
      <w:pPr>
        <w:pStyle w:val="ListParagraph"/>
        <w:numPr>
          <w:ilvl w:val="0"/>
          <w:numId w:val="13"/>
        </w:numPr>
        <w:spacing w:line="360" w:lineRule="auto"/>
      </w:pPr>
      <w:r>
        <w:t>Studi pustaka</w:t>
      </w:r>
    </w:p>
    <w:p w14:paraId="0BBD194B" w14:textId="6CA12BB0" w:rsidR="00E722EB" w:rsidRDefault="00E722EB" w:rsidP="00E722EB">
      <w:pPr>
        <w:pStyle w:val="ListParagraph"/>
        <w:spacing w:line="360" w:lineRule="auto"/>
        <w:ind w:left="1440" w:firstLine="720"/>
        <w:jc w:val="both"/>
      </w:pPr>
      <w:r>
        <w:t>Pada tahap ini peneliti mempelajari konsep, teknik, maupun informasi dari berbagai sumber seperti internet, buku, jurnal, maupun artikel ilmiah lainnya yang berkaitan dengan objek yang diteliti.</w:t>
      </w:r>
    </w:p>
    <w:p w14:paraId="7E15F28C" w14:textId="77777777" w:rsidR="00E722EB" w:rsidRDefault="00E722EB" w:rsidP="00F37799">
      <w:pPr>
        <w:pStyle w:val="ListParagraph"/>
        <w:spacing w:line="480" w:lineRule="auto"/>
        <w:ind w:left="1440" w:firstLine="720"/>
        <w:jc w:val="both"/>
      </w:pPr>
    </w:p>
    <w:p w14:paraId="135FF3A8" w14:textId="0549DC8A" w:rsidR="00207AEA" w:rsidRDefault="00207AEA" w:rsidP="0053770E">
      <w:pPr>
        <w:pStyle w:val="Heading3"/>
        <w:spacing w:before="0" w:line="480" w:lineRule="auto"/>
        <w:ind w:left="851"/>
      </w:pPr>
      <w:bookmarkStart w:id="120" w:name="_Toc80226310"/>
      <w:r>
        <w:t>Metode pengembangan perangkat lunak</w:t>
      </w:r>
      <w:bookmarkEnd w:id="120"/>
    </w:p>
    <w:p w14:paraId="3F46F4C2" w14:textId="584CCEAB" w:rsidR="0053770E" w:rsidRDefault="00E722EB" w:rsidP="00E97ED5">
      <w:pPr>
        <w:pStyle w:val="ListParagraph"/>
        <w:spacing w:line="360" w:lineRule="auto"/>
        <w:ind w:firstLine="360"/>
        <w:jc w:val="both"/>
      </w:pPr>
      <w:r>
        <w:t xml:space="preserve">Penelitian ini penulis menggunakan metode pengembangan perangkat lunak </w:t>
      </w:r>
      <w:r w:rsidRPr="00DC3F92">
        <w:rPr>
          <w:i/>
          <w:iCs/>
        </w:rPr>
        <w:t>Software Development Life Cycle</w:t>
      </w:r>
      <w:r>
        <w:t xml:space="preserve"> (SDLC) dengan model </w:t>
      </w:r>
      <w:r w:rsidRPr="00DC3F92">
        <w:rPr>
          <w:i/>
          <w:iCs/>
        </w:rPr>
        <w:t>Waterfall</w:t>
      </w:r>
      <w:r>
        <w:t xml:space="preserve">. Model </w:t>
      </w:r>
      <w:r w:rsidRPr="00DC3F92">
        <w:rPr>
          <w:i/>
          <w:iCs/>
        </w:rPr>
        <w:t>waterfall</w:t>
      </w:r>
      <w:r>
        <w:t xml:space="preserve"> adalah model klasik yang bersifat sistematis, serta berurutan dalam membangun </w:t>
      </w:r>
      <w:r w:rsidRPr="00DC3F92">
        <w:rPr>
          <w:i/>
          <w:iCs/>
        </w:rPr>
        <w:t>software</w:t>
      </w:r>
      <w:r>
        <w:t xml:space="preserve">. Model </w:t>
      </w:r>
      <w:r w:rsidRPr="00DC3F92">
        <w:rPr>
          <w:i/>
          <w:iCs/>
        </w:rPr>
        <w:t>Waterfall</w:t>
      </w:r>
      <w:r>
        <w:t xml:space="preserve"> terdiri dari lima tahapan yaitu analisis, design, coding dan testing, implementasi, dan </w:t>
      </w:r>
      <w:r w:rsidRPr="00DC3F92">
        <w:rPr>
          <w:i/>
          <w:iCs/>
        </w:rPr>
        <w:t>maintenance</w:t>
      </w:r>
      <w:r w:rsidR="0053770E">
        <w:t>.</w:t>
      </w:r>
      <w:r w:rsidR="00FD308C">
        <w:t xml:space="preserve"> </w:t>
      </w:r>
    </w:p>
    <w:p w14:paraId="72EE1681" w14:textId="3E401E80" w:rsidR="00207AEA" w:rsidRDefault="00207AEA" w:rsidP="003E535F">
      <w:pPr>
        <w:pStyle w:val="ListParagraph"/>
        <w:numPr>
          <w:ilvl w:val="0"/>
          <w:numId w:val="14"/>
        </w:numPr>
        <w:spacing w:line="360" w:lineRule="auto"/>
      </w:pPr>
      <w:r>
        <w:lastRenderedPageBreak/>
        <w:t>Analisis</w:t>
      </w:r>
    </w:p>
    <w:p w14:paraId="1339099F" w14:textId="4906361C" w:rsidR="00E35179" w:rsidRDefault="00E722EB" w:rsidP="00E35179">
      <w:pPr>
        <w:pStyle w:val="ListParagraph"/>
        <w:spacing w:line="360" w:lineRule="auto"/>
        <w:ind w:left="1440" w:firstLine="403"/>
        <w:jc w:val="both"/>
      </w:pPr>
      <w:r>
        <w:t xml:space="preserve">Pada tahapan ini dilakukan analisis </w:t>
      </w:r>
      <w:r w:rsidR="0040412A">
        <w:t xml:space="preserve">terhadap sistem yang sudah ada </w:t>
      </w:r>
      <w:r w:rsidR="00E35179">
        <w:t>serta</w:t>
      </w:r>
      <w:r w:rsidR="0040412A">
        <w:t xml:space="preserve"> melakukan analisis kebutuhan sistem</w:t>
      </w:r>
      <w:r w:rsidR="00E35179">
        <w:t xml:space="preserve"> dan melakukan analisis kebutuhan data</w:t>
      </w:r>
      <w:r w:rsidR="0040412A">
        <w:t xml:space="preserve"> sebagai berikut :</w:t>
      </w:r>
    </w:p>
    <w:p w14:paraId="77F02E87" w14:textId="77777777" w:rsidR="002A154B" w:rsidRDefault="00E35179" w:rsidP="00215F0A">
      <w:pPr>
        <w:pStyle w:val="ListParagraph"/>
        <w:numPr>
          <w:ilvl w:val="0"/>
          <w:numId w:val="31"/>
        </w:numPr>
        <w:spacing w:line="360" w:lineRule="auto"/>
        <w:ind w:left="1843"/>
        <w:jc w:val="both"/>
      </w:pPr>
      <w:r>
        <w:t xml:space="preserve">Analisis </w:t>
      </w:r>
      <w:r w:rsidR="00A30FCC">
        <w:t>Fungsional</w:t>
      </w:r>
    </w:p>
    <w:p w14:paraId="70A907AD" w14:textId="45ABDFCB" w:rsidR="002A154B" w:rsidRDefault="002A154B" w:rsidP="002A154B">
      <w:pPr>
        <w:pStyle w:val="ListParagraph"/>
        <w:spacing w:line="360" w:lineRule="auto"/>
        <w:ind w:left="1843" w:firstLine="317"/>
        <w:jc w:val="both"/>
      </w:pPr>
      <w:r w:rsidRPr="00034220">
        <w:t>Penjelasan secara rinci dari setiap fungsi pada aplikasi. Fungsi-fungsi yang dimiliki aplikasi adalah :</w:t>
      </w:r>
    </w:p>
    <w:p w14:paraId="7EEE5987" w14:textId="06F2C7E2" w:rsidR="002A154B" w:rsidRDefault="002A154B" w:rsidP="00215F0A">
      <w:pPr>
        <w:pStyle w:val="ListParagraph"/>
        <w:numPr>
          <w:ilvl w:val="0"/>
          <w:numId w:val="41"/>
        </w:numPr>
        <w:spacing w:line="360" w:lineRule="auto"/>
        <w:ind w:left="2268"/>
        <w:jc w:val="both"/>
      </w:pPr>
      <w:r>
        <w:rPr>
          <w:i/>
          <w:iCs/>
        </w:rPr>
        <w:t xml:space="preserve">User </w:t>
      </w:r>
      <w:r>
        <w:t>Admin</w:t>
      </w:r>
    </w:p>
    <w:p w14:paraId="5CA200AF" w14:textId="77777777" w:rsidR="002A154B" w:rsidRPr="00D208E3" w:rsidRDefault="002A154B" w:rsidP="00215F0A">
      <w:pPr>
        <w:pStyle w:val="ListParagraph"/>
        <w:numPr>
          <w:ilvl w:val="0"/>
          <w:numId w:val="43"/>
        </w:numPr>
        <w:spacing w:before="120" w:after="120" w:line="360" w:lineRule="auto"/>
        <w:ind w:left="2694"/>
        <w:jc w:val="both"/>
      </w:pPr>
      <w:r>
        <w:rPr>
          <w:lang w:val="id-ID"/>
        </w:rPr>
        <w:t xml:space="preserve">Admin melakukan </w:t>
      </w:r>
      <w:r>
        <w:t>V</w:t>
      </w:r>
      <w:r>
        <w:rPr>
          <w:lang w:val="id-ID"/>
        </w:rPr>
        <w:t xml:space="preserve">erifikasi dengan cara melakukan update status serta memeriksa berkas yang di kumpulkan oleh mahasiswa </w:t>
      </w:r>
    </w:p>
    <w:p w14:paraId="4E011729" w14:textId="77777777" w:rsidR="002A154B" w:rsidRPr="00D208E3" w:rsidRDefault="002A154B" w:rsidP="00215F0A">
      <w:pPr>
        <w:pStyle w:val="ListParagraph"/>
        <w:numPr>
          <w:ilvl w:val="0"/>
          <w:numId w:val="43"/>
        </w:numPr>
        <w:spacing w:before="120" w:after="120" w:line="360" w:lineRule="auto"/>
        <w:ind w:left="2694"/>
        <w:jc w:val="both"/>
      </w:pPr>
      <w:r>
        <w:rPr>
          <w:lang w:val="id-ID"/>
        </w:rPr>
        <w:t xml:space="preserve">Admin memberikan informasi dengan mengupdate informasi akhir pengumpulan persyaratan skripsi </w:t>
      </w:r>
    </w:p>
    <w:p w14:paraId="1AE254B7" w14:textId="77777777" w:rsidR="002A154B" w:rsidRPr="00D208E3" w:rsidRDefault="002A154B" w:rsidP="00215F0A">
      <w:pPr>
        <w:pStyle w:val="ListParagraph"/>
        <w:numPr>
          <w:ilvl w:val="0"/>
          <w:numId w:val="43"/>
        </w:numPr>
        <w:spacing w:before="120" w:after="120" w:line="360" w:lineRule="auto"/>
        <w:ind w:left="2694"/>
        <w:jc w:val="both"/>
      </w:pPr>
      <w:r>
        <w:rPr>
          <w:lang w:val="id-ID"/>
        </w:rPr>
        <w:t xml:space="preserve">Admin dapat melakukan komunikasi melalui pesan </w:t>
      </w:r>
    </w:p>
    <w:p w14:paraId="2AEAD2D7" w14:textId="2B9FA433" w:rsidR="002A154B" w:rsidRPr="002A154B" w:rsidRDefault="002A154B" w:rsidP="00215F0A">
      <w:pPr>
        <w:pStyle w:val="ListParagraph"/>
        <w:numPr>
          <w:ilvl w:val="0"/>
          <w:numId w:val="43"/>
        </w:numPr>
        <w:spacing w:before="120" w:after="120" w:line="360" w:lineRule="auto"/>
        <w:ind w:left="2694"/>
        <w:jc w:val="both"/>
      </w:pPr>
      <w:r>
        <w:rPr>
          <w:lang w:val="id-ID"/>
        </w:rPr>
        <w:t>Admin dapat melihat rekap mahasiswa yang telah melakukan pengumpulan persyaratan tahap pertama serta melihat mahasiswa yang belum mengumpulkan persyaratan tahap pertama dan adin dapat mencetak hasil dari rekap mahasiswa tersebut</w:t>
      </w:r>
      <w:r w:rsidRPr="00D208E3">
        <w:t xml:space="preserve"> </w:t>
      </w:r>
      <w:r w:rsidRPr="00694E09">
        <w:rPr>
          <w:lang w:val="id-ID"/>
        </w:rPr>
        <w:tab/>
      </w:r>
    </w:p>
    <w:p w14:paraId="47E0C591" w14:textId="03BEAE07" w:rsidR="002A154B" w:rsidRDefault="002A154B" w:rsidP="00215F0A">
      <w:pPr>
        <w:pStyle w:val="ListParagraph"/>
        <w:numPr>
          <w:ilvl w:val="0"/>
          <w:numId w:val="41"/>
        </w:numPr>
        <w:spacing w:line="360" w:lineRule="auto"/>
        <w:ind w:left="2268"/>
        <w:jc w:val="both"/>
      </w:pPr>
      <w:r>
        <w:rPr>
          <w:i/>
          <w:iCs/>
        </w:rPr>
        <w:t xml:space="preserve">User </w:t>
      </w:r>
      <w:r>
        <w:t>Mahasiswa</w:t>
      </w:r>
    </w:p>
    <w:p w14:paraId="011B021E" w14:textId="77777777" w:rsidR="002A154B" w:rsidRPr="00D208E3" w:rsidRDefault="002A154B" w:rsidP="00215F0A">
      <w:pPr>
        <w:pStyle w:val="ListParagraph"/>
        <w:numPr>
          <w:ilvl w:val="0"/>
          <w:numId w:val="42"/>
        </w:numPr>
        <w:spacing w:before="120" w:after="120" w:line="360" w:lineRule="auto"/>
        <w:ind w:left="2694"/>
        <w:jc w:val="both"/>
      </w:pPr>
      <w:r w:rsidRPr="00D208E3">
        <w:t>Saat user melakukan pengumpulan peryaratan tahap pertama lalu</w:t>
      </w:r>
      <w:r>
        <w:t xml:space="preserve"> setelah itu user menunggu verifikasi</w:t>
      </w:r>
      <w:r w:rsidRPr="00D76C75">
        <w:rPr>
          <w:color w:val="FF0000"/>
        </w:rPr>
        <w:t xml:space="preserve"> </w:t>
      </w:r>
      <w:r w:rsidRPr="00D208E3">
        <w:t>admin</w:t>
      </w:r>
    </w:p>
    <w:p w14:paraId="042CD78C" w14:textId="77777777" w:rsidR="002A154B" w:rsidRPr="00D208E3" w:rsidRDefault="002A154B" w:rsidP="00215F0A">
      <w:pPr>
        <w:pStyle w:val="ListParagraph"/>
        <w:numPr>
          <w:ilvl w:val="0"/>
          <w:numId w:val="42"/>
        </w:numPr>
        <w:spacing w:before="120" w:after="120" w:line="360" w:lineRule="auto"/>
        <w:ind w:left="2694"/>
        <w:jc w:val="both"/>
      </w:pPr>
      <w:r w:rsidRPr="00D208E3">
        <w:t>Set</w:t>
      </w:r>
      <w:r>
        <w:t>elah admin melakukan tahap verifikasi</w:t>
      </w:r>
      <w:r w:rsidRPr="00D208E3">
        <w:t xml:space="preserve"> dengan memberikan</w:t>
      </w:r>
      <w:r>
        <w:t xml:space="preserve"> centang biru maka mahasiswa bi</w:t>
      </w:r>
      <w:r w:rsidRPr="00D208E3">
        <w:t>s</w:t>
      </w:r>
      <w:r>
        <w:rPr>
          <w:lang w:val="id-ID"/>
        </w:rPr>
        <w:t>a</w:t>
      </w:r>
      <w:r w:rsidRPr="00D208E3">
        <w:t xml:space="preserve"> </w:t>
      </w:r>
      <w:r w:rsidRPr="00D208E3">
        <w:rPr>
          <w:lang w:val="id-ID"/>
        </w:rPr>
        <w:t>me</w:t>
      </w:r>
      <w:r>
        <w:rPr>
          <w:lang w:val="id-ID"/>
        </w:rPr>
        <w:t>l</w:t>
      </w:r>
      <w:r w:rsidRPr="00D208E3">
        <w:rPr>
          <w:lang w:val="id-ID"/>
        </w:rPr>
        <w:t>akukan pengumpulan persyaratan tahap kedua</w:t>
      </w:r>
    </w:p>
    <w:p w14:paraId="4755D480" w14:textId="77777777" w:rsidR="002A154B" w:rsidRPr="00D208E3" w:rsidRDefault="002A154B" w:rsidP="00215F0A">
      <w:pPr>
        <w:pStyle w:val="ListParagraph"/>
        <w:numPr>
          <w:ilvl w:val="0"/>
          <w:numId w:val="42"/>
        </w:numPr>
        <w:spacing w:before="120" w:after="120" w:line="360" w:lineRule="auto"/>
        <w:ind w:left="2694"/>
        <w:jc w:val="both"/>
      </w:pPr>
      <w:r w:rsidRPr="00D208E3">
        <w:t>Jika</w:t>
      </w:r>
      <w:r w:rsidRPr="00D208E3">
        <w:rPr>
          <w:lang w:val="id-ID"/>
        </w:rPr>
        <w:t xml:space="preserve"> m</w:t>
      </w:r>
      <w:r>
        <w:rPr>
          <w:lang w:val="id-ID"/>
        </w:rPr>
        <w:t>ahasiswa dalam pengumpulan pers</w:t>
      </w:r>
      <w:r w:rsidRPr="00D208E3">
        <w:rPr>
          <w:lang w:val="id-ID"/>
        </w:rPr>
        <w:t>y</w:t>
      </w:r>
      <w:r>
        <w:rPr>
          <w:lang w:val="id-ID"/>
        </w:rPr>
        <w:t>a</w:t>
      </w:r>
      <w:r w:rsidRPr="00D208E3">
        <w:rPr>
          <w:lang w:val="id-ID"/>
        </w:rPr>
        <w:t xml:space="preserve">ratan skripsi </w:t>
      </w:r>
      <w:r w:rsidRPr="00D208E3">
        <w:t>a</w:t>
      </w:r>
      <w:r w:rsidRPr="00D208E3">
        <w:rPr>
          <w:lang w:val="id-ID"/>
        </w:rPr>
        <w:t>da yang keliru maka mahasiswa bisa melakukan edit data</w:t>
      </w:r>
    </w:p>
    <w:p w14:paraId="4526EB3B" w14:textId="4541E035" w:rsidR="002A154B" w:rsidRDefault="002A154B" w:rsidP="00215F0A">
      <w:pPr>
        <w:pStyle w:val="ListParagraph"/>
        <w:numPr>
          <w:ilvl w:val="0"/>
          <w:numId w:val="42"/>
        </w:numPr>
        <w:spacing w:before="120" w:after="120" w:line="360" w:lineRule="auto"/>
        <w:ind w:left="2694"/>
        <w:jc w:val="both"/>
      </w:pPr>
      <w:r w:rsidRPr="00D208E3">
        <w:t xml:space="preserve">Ketika </w:t>
      </w:r>
      <w:r w:rsidRPr="00D208E3">
        <w:rPr>
          <w:lang w:val="id-ID"/>
        </w:rPr>
        <w:t>user memiliki ke</w:t>
      </w:r>
      <w:r>
        <w:rPr>
          <w:lang w:val="id-ID"/>
        </w:rPr>
        <w:t xml:space="preserve">ndala maka user bisa melakukan </w:t>
      </w:r>
      <w:r w:rsidRPr="001A046D">
        <w:rPr>
          <w:lang w:val="id-ID"/>
        </w:rPr>
        <w:t>verifikasi</w:t>
      </w:r>
      <w:r w:rsidRPr="00D208E3">
        <w:rPr>
          <w:lang w:val="id-ID"/>
        </w:rPr>
        <w:t xml:space="preserve"> kepada admin dengan mengirim pesan.</w:t>
      </w:r>
    </w:p>
    <w:p w14:paraId="164A28FF" w14:textId="77777777" w:rsidR="00A30FCC" w:rsidRDefault="0040412A" w:rsidP="00215F0A">
      <w:pPr>
        <w:pStyle w:val="ListParagraph"/>
        <w:numPr>
          <w:ilvl w:val="0"/>
          <w:numId w:val="31"/>
        </w:numPr>
        <w:spacing w:line="360" w:lineRule="auto"/>
        <w:ind w:left="1843"/>
        <w:jc w:val="both"/>
      </w:pPr>
      <w:r>
        <w:lastRenderedPageBreak/>
        <w:t xml:space="preserve">Analisis </w:t>
      </w:r>
      <w:r w:rsidR="00A30FCC">
        <w:t>Non Fungsional</w:t>
      </w:r>
    </w:p>
    <w:p w14:paraId="123AE7F0" w14:textId="234B2EAB" w:rsidR="00A30FCC" w:rsidRPr="00A30FCC" w:rsidRDefault="00A30FCC" w:rsidP="00215F0A">
      <w:pPr>
        <w:pStyle w:val="ListParagraph"/>
        <w:numPr>
          <w:ilvl w:val="0"/>
          <w:numId w:val="32"/>
        </w:numPr>
        <w:spacing w:line="360" w:lineRule="auto"/>
        <w:ind w:left="2410" w:hanging="425"/>
        <w:jc w:val="both"/>
      </w:pPr>
      <w:r w:rsidRPr="00A30FCC">
        <w:rPr>
          <w:i/>
          <w:iCs/>
        </w:rPr>
        <w:t xml:space="preserve">Hardware </w:t>
      </w:r>
      <w:r>
        <w:t>(Perangkat Keras)</w:t>
      </w:r>
    </w:p>
    <w:p w14:paraId="78E0AED6" w14:textId="77777777" w:rsidR="00A30FCC" w:rsidRDefault="00A30FCC" w:rsidP="00A30FCC">
      <w:pPr>
        <w:pStyle w:val="ListParagraph"/>
        <w:spacing w:line="360" w:lineRule="auto"/>
        <w:ind w:left="2127" w:firstLine="283"/>
        <w:jc w:val="both"/>
      </w:pPr>
      <w:r>
        <w:t>Guna menunjang pembangun sistem dalam penelitian ini dibutuhkan hardware dengan spesifikasi tertentu, seperti pada tabel berikut ini :</w:t>
      </w:r>
    </w:p>
    <w:p w14:paraId="5EA040FA" w14:textId="77777777" w:rsidR="00A30FCC" w:rsidRDefault="00A30FCC" w:rsidP="00A30FCC">
      <w:pPr>
        <w:pStyle w:val="ListParagraph"/>
        <w:spacing w:line="360" w:lineRule="auto"/>
        <w:ind w:left="1985" w:firstLine="283"/>
        <w:jc w:val="both"/>
      </w:pPr>
    </w:p>
    <w:p w14:paraId="4EC9FBCA" w14:textId="3FC402B8" w:rsidR="00A30FCC" w:rsidRPr="008900AE" w:rsidRDefault="00760BBF" w:rsidP="00512577">
      <w:pPr>
        <w:pStyle w:val="Caption"/>
        <w:spacing w:after="0" w:line="360" w:lineRule="auto"/>
        <w:ind w:left="2268"/>
        <w:jc w:val="center"/>
        <w:rPr>
          <w:i w:val="0"/>
          <w:iCs w:val="0"/>
          <w:color w:val="auto"/>
          <w:sz w:val="24"/>
          <w:szCs w:val="24"/>
        </w:rPr>
      </w:pPr>
      <w:bookmarkStart w:id="121" w:name="_Toc79605250"/>
      <w:r w:rsidRPr="00512577">
        <w:rPr>
          <w:i w:val="0"/>
          <w:iCs w:val="0"/>
          <w:color w:val="auto"/>
          <w:sz w:val="24"/>
          <w:szCs w:val="24"/>
        </w:rPr>
        <w:t xml:space="preserve">Tabel 3. </w:t>
      </w:r>
      <w:r w:rsidRPr="00512577">
        <w:rPr>
          <w:i w:val="0"/>
          <w:iCs w:val="0"/>
          <w:color w:val="auto"/>
          <w:sz w:val="24"/>
          <w:szCs w:val="24"/>
        </w:rPr>
        <w:fldChar w:fldCharType="begin"/>
      </w:r>
      <w:r w:rsidRPr="00512577">
        <w:rPr>
          <w:i w:val="0"/>
          <w:iCs w:val="0"/>
          <w:color w:val="auto"/>
          <w:sz w:val="24"/>
          <w:szCs w:val="24"/>
        </w:rPr>
        <w:instrText xml:space="preserve"> SEQ Tabel_3. \* ARABIC </w:instrText>
      </w:r>
      <w:r w:rsidRPr="00512577">
        <w:rPr>
          <w:i w:val="0"/>
          <w:iCs w:val="0"/>
          <w:color w:val="auto"/>
          <w:sz w:val="24"/>
          <w:szCs w:val="24"/>
        </w:rPr>
        <w:fldChar w:fldCharType="separate"/>
      </w:r>
      <w:r w:rsidR="00FB1FF7">
        <w:rPr>
          <w:i w:val="0"/>
          <w:iCs w:val="0"/>
          <w:noProof/>
          <w:color w:val="auto"/>
          <w:sz w:val="24"/>
          <w:szCs w:val="24"/>
        </w:rPr>
        <w:t>1</w:t>
      </w:r>
      <w:r w:rsidRPr="00512577">
        <w:rPr>
          <w:i w:val="0"/>
          <w:iCs w:val="0"/>
          <w:color w:val="auto"/>
          <w:sz w:val="24"/>
          <w:szCs w:val="24"/>
        </w:rPr>
        <w:fldChar w:fldCharType="end"/>
      </w:r>
      <w:r w:rsidRPr="00512577">
        <w:rPr>
          <w:i w:val="0"/>
          <w:iCs w:val="0"/>
          <w:color w:val="auto"/>
          <w:sz w:val="24"/>
          <w:szCs w:val="24"/>
        </w:rPr>
        <w:t xml:space="preserve"> Spesifikasi Perangkat Keras</w:t>
      </w:r>
      <w:bookmarkStart w:id="122" w:name="_Toc47457720"/>
      <w:bookmarkEnd w:id="121"/>
    </w:p>
    <w:tbl>
      <w:tblPr>
        <w:tblStyle w:val="TableGrid"/>
        <w:tblW w:w="6096" w:type="dxa"/>
        <w:tblInd w:w="2263" w:type="dxa"/>
        <w:tblLook w:val="04A0" w:firstRow="1" w:lastRow="0" w:firstColumn="1" w:lastColumn="0" w:noHBand="0" w:noVBand="1"/>
      </w:tblPr>
      <w:tblGrid>
        <w:gridCol w:w="567"/>
        <w:gridCol w:w="1701"/>
        <w:gridCol w:w="3828"/>
      </w:tblGrid>
      <w:tr w:rsidR="00A30FCC" w14:paraId="238BCC5C" w14:textId="77777777" w:rsidTr="006635EB">
        <w:tc>
          <w:tcPr>
            <w:tcW w:w="6096" w:type="dxa"/>
            <w:gridSpan w:val="3"/>
          </w:tcPr>
          <w:p w14:paraId="35CD6440" w14:textId="77777777" w:rsidR="00A30FCC" w:rsidRDefault="00A30FCC" w:rsidP="006635EB">
            <w:pPr>
              <w:pStyle w:val="ListParagraph"/>
              <w:spacing w:line="360" w:lineRule="auto"/>
              <w:ind w:left="0"/>
              <w:jc w:val="center"/>
            </w:pPr>
            <w:r>
              <w:t>Spesifikasi Laptop Aser Aspire5</w:t>
            </w:r>
          </w:p>
        </w:tc>
      </w:tr>
      <w:tr w:rsidR="00A30FCC" w14:paraId="3B0E1245" w14:textId="77777777" w:rsidTr="006635EB">
        <w:tc>
          <w:tcPr>
            <w:tcW w:w="567" w:type="dxa"/>
          </w:tcPr>
          <w:p w14:paraId="452BA87C" w14:textId="77777777" w:rsidR="00A30FCC" w:rsidRDefault="00A30FCC" w:rsidP="006635EB">
            <w:pPr>
              <w:pStyle w:val="ListParagraph"/>
              <w:spacing w:line="360" w:lineRule="auto"/>
              <w:ind w:left="0"/>
              <w:jc w:val="both"/>
            </w:pPr>
            <w:r>
              <w:t>1</w:t>
            </w:r>
          </w:p>
        </w:tc>
        <w:tc>
          <w:tcPr>
            <w:tcW w:w="1701" w:type="dxa"/>
          </w:tcPr>
          <w:p w14:paraId="36EB6654" w14:textId="77777777" w:rsidR="00A30FCC" w:rsidRDefault="00A30FCC" w:rsidP="006635EB">
            <w:pPr>
              <w:pStyle w:val="ListParagraph"/>
              <w:spacing w:line="360" w:lineRule="auto"/>
              <w:ind w:left="0"/>
              <w:jc w:val="both"/>
            </w:pPr>
            <w:r>
              <w:t>Prosesor</w:t>
            </w:r>
          </w:p>
        </w:tc>
        <w:tc>
          <w:tcPr>
            <w:tcW w:w="3828" w:type="dxa"/>
          </w:tcPr>
          <w:p w14:paraId="7FC170B7" w14:textId="77777777" w:rsidR="00A30FCC" w:rsidRDefault="00A30FCC" w:rsidP="006635EB">
            <w:pPr>
              <w:pStyle w:val="ListParagraph"/>
              <w:spacing w:line="360" w:lineRule="auto"/>
              <w:ind w:left="0"/>
              <w:jc w:val="both"/>
            </w:pPr>
            <w:r w:rsidRPr="00443F35">
              <w:rPr>
                <w:iCs/>
                <w:color w:val="000000" w:themeColor="text1"/>
                <w:lang w:val="id-ID"/>
              </w:rPr>
              <w:t>Intel(R) Core(TM) i</w:t>
            </w:r>
            <w:r w:rsidRPr="00443F35">
              <w:rPr>
                <w:iCs/>
                <w:color w:val="000000" w:themeColor="text1"/>
              </w:rPr>
              <w:t>5</w:t>
            </w:r>
            <w:r w:rsidRPr="00443F35">
              <w:rPr>
                <w:iCs/>
                <w:color w:val="000000" w:themeColor="text1"/>
                <w:lang w:val="id-ID"/>
              </w:rPr>
              <w:t>-</w:t>
            </w:r>
            <w:r w:rsidRPr="00443F35">
              <w:rPr>
                <w:iCs/>
                <w:color w:val="000000" w:themeColor="text1"/>
              </w:rPr>
              <w:t>10210</w:t>
            </w:r>
            <w:r w:rsidRPr="00443F35">
              <w:rPr>
                <w:iCs/>
                <w:color w:val="000000" w:themeColor="text1"/>
                <w:lang w:val="id-ID"/>
              </w:rPr>
              <w:t>U CPU @</w:t>
            </w:r>
            <w:r w:rsidRPr="00443F35">
              <w:rPr>
                <w:iCs/>
                <w:color w:val="000000" w:themeColor="text1"/>
              </w:rPr>
              <w:t>1</w:t>
            </w:r>
            <w:r w:rsidRPr="00443F35">
              <w:rPr>
                <w:iCs/>
                <w:color w:val="000000" w:themeColor="text1"/>
                <w:lang w:val="id-ID"/>
              </w:rPr>
              <w:t>.</w:t>
            </w:r>
            <w:r w:rsidRPr="00443F35">
              <w:rPr>
                <w:iCs/>
                <w:color w:val="000000" w:themeColor="text1"/>
              </w:rPr>
              <w:t>6</w:t>
            </w:r>
            <w:r w:rsidRPr="00443F35">
              <w:rPr>
                <w:iCs/>
                <w:color w:val="000000" w:themeColor="text1"/>
                <w:lang w:val="id-ID"/>
              </w:rPr>
              <w:t>0GHz</w:t>
            </w:r>
            <w:r w:rsidRPr="00443F35">
              <w:rPr>
                <w:iCs/>
                <w:color w:val="000000" w:themeColor="text1"/>
              </w:rPr>
              <w:t xml:space="preserve"> 2.11</w:t>
            </w:r>
            <w:r w:rsidRPr="00443F35">
              <w:rPr>
                <w:iCs/>
                <w:color w:val="000000" w:themeColor="text1"/>
                <w:lang w:val="id-ID"/>
              </w:rPr>
              <w:t>GHz</w:t>
            </w:r>
          </w:p>
        </w:tc>
      </w:tr>
      <w:tr w:rsidR="00A30FCC" w14:paraId="406F3247" w14:textId="77777777" w:rsidTr="006635EB">
        <w:tc>
          <w:tcPr>
            <w:tcW w:w="567" w:type="dxa"/>
          </w:tcPr>
          <w:p w14:paraId="25DFA939" w14:textId="77777777" w:rsidR="00A30FCC" w:rsidRDefault="00A30FCC" w:rsidP="006635EB">
            <w:pPr>
              <w:pStyle w:val="ListParagraph"/>
              <w:spacing w:line="360" w:lineRule="auto"/>
              <w:ind w:left="0"/>
              <w:jc w:val="both"/>
            </w:pPr>
            <w:r>
              <w:t>2</w:t>
            </w:r>
          </w:p>
        </w:tc>
        <w:tc>
          <w:tcPr>
            <w:tcW w:w="1701" w:type="dxa"/>
          </w:tcPr>
          <w:p w14:paraId="106BC67A" w14:textId="77777777" w:rsidR="00A30FCC" w:rsidRDefault="00A30FCC" w:rsidP="006635EB">
            <w:pPr>
              <w:pStyle w:val="ListParagraph"/>
              <w:spacing w:line="360" w:lineRule="auto"/>
              <w:ind w:left="0"/>
              <w:jc w:val="both"/>
            </w:pPr>
            <w:r>
              <w:t>Memori</w:t>
            </w:r>
          </w:p>
        </w:tc>
        <w:tc>
          <w:tcPr>
            <w:tcW w:w="3828" w:type="dxa"/>
          </w:tcPr>
          <w:p w14:paraId="11A9F6D6" w14:textId="77777777" w:rsidR="00A30FCC" w:rsidRDefault="00A30FCC" w:rsidP="006635EB">
            <w:pPr>
              <w:pStyle w:val="ListParagraph"/>
              <w:spacing w:line="360" w:lineRule="auto"/>
              <w:ind w:left="0"/>
              <w:jc w:val="both"/>
            </w:pPr>
            <w:r w:rsidRPr="00E00775">
              <w:rPr>
                <w:iCs/>
                <w:color w:val="000000" w:themeColor="text1"/>
              </w:rPr>
              <w:t>4096MB RAM DDR4</w:t>
            </w:r>
          </w:p>
        </w:tc>
      </w:tr>
      <w:tr w:rsidR="00A30FCC" w14:paraId="6984B0A8" w14:textId="77777777" w:rsidTr="006635EB">
        <w:tc>
          <w:tcPr>
            <w:tcW w:w="567" w:type="dxa"/>
          </w:tcPr>
          <w:p w14:paraId="04E8B306" w14:textId="77777777" w:rsidR="00A30FCC" w:rsidRDefault="00A30FCC" w:rsidP="006635EB">
            <w:pPr>
              <w:pStyle w:val="ListParagraph"/>
              <w:spacing w:line="360" w:lineRule="auto"/>
              <w:ind w:left="0"/>
              <w:jc w:val="both"/>
            </w:pPr>
            <w:r>
              <w:t>3</w:t>
            </w:r>
          </w:p>
        </w:tc>
        <w:tc>
          <w:tcPr>
            <w:tcW w:w="1701" w:type="dxa"/>
          </w:tcPr>
          <w:p w14:paraId="6E28AFDD" w14:textId="77777777" w:rsidR="00A30FCC" w:rsidRDefault="00A30FCC" w:rsidP="006635EB">
            <w:pPr>
              <w:pStyle w:val="ListParagraph"/>
              <w:spacing w:line="360" w:lineRule="auto"/>
              <w:ind w:left="0"/>
              <w:jc w:val="both"/>
            </w:pPr>
            <w:r>
              <w:t>Grafik</w:t>
            </w:r>
          </w:p>
        </w:tc>
        <w:tc>
          <w:tcPr>
            <w:tcW w:w="3828" w:type="dxa"/>
          </w:tcPr>
          <w:p w14:paraId="29EFA474" w14:textId="77777777" w:rsidR="00A30FCC" w:rsidRDefault="00A30FCC" w:rsidP="006635EB">
            <w:pPr>
              <w:pStyle w:val="ListParagraph"/>
              <w:spacing w:line="360" w:lineRule="auto"/>
              <w:ind w:left="0"/>
              <w:jc w:val="both"/>
            </w:pPr>
            <w:r w:rsidRPr="00E00775">
              <w:rPr>
                <w:iCs/>
                <w:color w:val="000000" w:themeColor="text1"/>
              </w:rPr>
              <w:t>NVIDIA GeForce MX250 2GB</w:t>
            </w:r>
          </w:p>
        </w:tc>
      </w:tr>
      <w:tr w:rsidR="00A30FCC" w14:paraId="67B06F60" w14:textId="77777777" w:rsidTr="006635EB">
        <w:tc>
          <w:tcPr>
            <w:tcW w:w="567" w:type="dxa"/>
          </w:tcPr>
          <w:p w14:paraId="227A17EA" w14:textId="77777777" w:rsidR="00A30FCC" w:rsidRDefault="00A30FCC" w:rsidP="006635EB">
            <w:pPr>
              <w:pStyle w:val="ListParagraph"/>
              <w:spacing w:line="360" w:lineRule="auto"/>
              <w:ind w:left="0"/>
              <w:jc w:val="both"/>
            </w:pPr>
            <w:r>
              <w:t>4</w:t>
            </w:r>
          </w:p>
        </w:tc>
        <w:tc>
          <w:tcPr>
            <w:tcW w:w="1701" w:type="dxa"/>
          </w:tcPr>
          <w:p w14:paraId="40F441A7" w14:textId="77777777" w:rsidR="00A30FCC" w:rsidRDefault="00A30FCC" w:rsidP="006635EB">
            <w:pPr>
              <w:pStyle w:val="ListParagraph"/>
              <w:spacing w:line="360" w:lineRule="auto"/>
              <w:ind w:left="0"/>
              <w:jc w:val="both"/>
            </w:pPr>
            <w:r>
              <w:t>Display</w:t>
            </w:r>
          </w:p>
        </w:tc>
        <w:tc>
          <w:tcPr>
            <w:tcW w:w="3828" w:type="dxa"/>
          </w:tcPr>
          <w:p w14:paraId="75876EBE" w14:textId="77777777" w:rsidR="00A30FCC" w:rsidRDefault="00A30FCC" w:rsidP="006635EB">
            <w:pPr>
              <w:pStyle w:val="ListParagraph"/>
              <w:spacing w:line="360" w:lineRule="auto"/>
              <w:ind w:left="0"/>
              <w:jc w:val="both"/>
            </w:pPr>
            <w:r w:rsidRPr="00E00775">
              <w:rPr>
                <w:iCs/>
                <w:color w:val="000000" w:themeColor="text1"/>
              </w:rPr>
              <w:t>14.0 Inch display with iPS (</w:t>
            </w:r>
            <w:r w:rsidRPr="00E00775">
              <w:rPr>
                <w:color w:val="000000" w:themeColor="text1"/>
              </w:rPr>
              <w:t>In-Plane Switching</w:t>
            </w:r>
            <w:r w:rsidRPr="00E00775">
              <w:rPr>
                <w:iCs/>
                <w:color w:val="000000" w:themeColor="text1"/>
              </w:rPr>
              <w:t>) technologi, Fukk HD 1920x1080.</w:t>
            </w:r>
          </w:p>
        </w:tc>
      </w:tr>
      <w:tr w:rsidR="00A30FCC" w14:paraId="48ED7211" w14:textId="77777777" w:rsidTr="006635EB">
        <w:tc>
          <w:tcPr>
            <w:tcW w:w="567" w:type="dxa"/>
          </w:tcPr>
          <w:p w14:paraId="76AD958E" w14:textId="77777777" w:rsidR="00A30FCC" w:rsidRDefault="00A30FCC" w:rsidP="006635EB">
            <w:pPr>
              <w:pStyle w:val="ListParagraph"/>
              <w:spacing w:line="360" w:lineRule="auto"/>
              <w:ind w:left="0"/>
              <w:jc w:val="both"/>
            </w:pPr>
            <w:r>
              <w:t>5</w:t>
            </w:r>
          </w:p>
        </w:tc>
        <w:tc>
          <w:tcPr>
            <w:tcW w:w="1701" w:type="dxa"/>
          </w:tcPr>
          <w:p w14:paraId="7C4F6710" w14:textId="77777777" w:rsidR="00A30FCC" w:rsidRDefault="00A30FCC" w:rsidP="006635EB">
            <w:pPr>
              <w:pStyle w:val="ListParagraph"/>
              <w:spacing w:line="360" w:lineRule="auto"/>
              <w:ind w:left="0"/>
              <w:jc w:val="both"/>
            </w:pPr>
            <w:r>
              <w:t>Penyimpanan</w:t>
            </w:r>
          </w:p>
        </w:tc>
        <w:tc>
          <w:tcPr>
            <w:tcW w:w="3828" w:type="dxa"/>
          </w:tcPr>
          <w:p w14:paraId="0D31C208" w14:textId="77777777" w:rsidR="00A30FCC" w:rsidRPr="00D36AB5" w:rsidRDefault="00A30FCC" w:rsidP="006635EB">
            <w:pPr>
              <w:pStyle w:val="guidelines"/>
              <w:rPr>
                <w:i w:val="0"/>
                <w:iCs/>
                <w:color w:val="000000" w:themeColor="text1"/>
                <w:szCs w:val="24"/>
              </w:rPr>
            </w:pPr>
            <w:r w:rsidRPr="00E00775">
              <w:rPr>
                <w:i w:val="0"/>
                <w:iCs/>
                <w:color w:val="000000" w:themeColor="text1"/>
                <w:szCs w:val="24"/>
              </w:rPr>
              <w:t>1 TB HDD</w:t>
            </w:r>
          </w:p>
        </w:tc>
      </w:tr>
      <w:tr w:rsidR="00A30FCC" w14:paraId="356DF7CA" w14:textId="77777777" w:rsidTr="006635EB">
        <w:tc>
          <w:tcPr>
            <w:tcW w:w="567" w:type="dxa"/>
          </w:tcPr>
          <w:p w14:paraId="583DC2C0" w14:textId="77777777" w:rsidR="00A30FCC" w:rsidRDefault="00A30FCC" w:rsidP="006635EB">
            <w:pPr>
              <w:pStyle w:val="ListParagraph"/>
              <w:spacing w:line="360" w:lineRule="auto"/>
              <w:ind w:left="0"/>
              <w:jc w:val="both"/>
            </w:pPr>
            <w:r>
              <w:t>6</w:t>
            </w:r>
          </w:p>
        </w:tc>
        <w:tc>
          <w:tcPr>
            <w:tcW w:w="1701" w:type="dxa"/>
          </w:tcPr>
          <w:p w14:paraId="54653204" w14:textId="77777777" w:rsidR="00A30FCC" w:rsidRDefault="00A30FCC" w:rsidP="006635EB">
            <w:pPr>
              <w:pStyle w:val="ListParagraph"/>
              <w:spacing w:line="360" w:lineRule="auto"/>
              <w:ind w:left="0"/>
              <w:jc w:val="both"/>
            </w:pPr>
            <w:r>
              <w:t>Sistem Operasi</w:t>
            </w:r>
          </w:p>
        </w:tc>
        <w:tc>
          <w:tcPr>
            <w:tcW w:w="3828" w:type="dxa"/>
          </w:tcPr>
          <w:p w14:paraId="493C9D5E" w14:textId="77777777" w:rsidR="00A30FCC" w:rsidRDefault="00A30FCC" w:rsidP="006635EB">
            <w:pPr>
              <w:pStyle w:val="ListParagraph"/>
              <w:spacing w:line="360" w:lineRule="auto"/>
              <w:ind w:left="0"/>
              <w:jc w:val="both"/>
            </w:pPr>
            <w:r>
              <w:t>Windows 10</w:t>
            </w:r>
          </w:p>
        </w:tc>
      </w:tr>
    </w:tbl>
    <w:p w14:paraId="56C7D5A6" w14:textId="77777777" w:rsidR="00A30FCC" w:rsidRDefault="00A30FCC" w:rsidP="008900AE">
      <w:pPr>
        <w:spacing w:line="360" w:lineRule="auto"/>
        <w:jc w:val="center"/>
      </w:pPr>
    </w:p>
    <w:p w14:paraId="34AEC45E" w14:textId="77777777" w:rsidR="00A30FCC" w:rsidRDefault="00A30FCC" w:rsidP="00215F0A">
      <w:pPr>
        <w:pStyle w:val="ListParagraph"/>
        <w:numPr>
          <w:ilvl w:val="0"/>
          <w:numId w:val="32"/>
        </w:numPr>
        <w:spacing w:line="360" w:lineRule="auto"/>
        <w:ind w:left="2410" w:hanging="425"/>
        <w:jc w:val="both"/>
      </w:pPr>
      <w:r>
        <w:rPr>
          <w:i/>
          <w:iCs/>
        </w:rPr>
        <w:t xml:space="preserve">Software </w:t>
      </w:r>
      <w:r>
        <w:t>(Perangkat Lunak)</w:t>
      </w:r>
    </w:p>
    <w:p w14:paraId="1697EF41" w14:textId="6C091D1D" w:rsidR="00A30FCC" w:rsidRDefault="00A30FCC" w:rsidP="00A30FCC">
      <w:pPr>
        <w:pStyle w:val="ListParagraph"/>
        <w:spacing w:line="360" w:lineRule="auto"/>
        <w:ind w:left="2127" w:firstLine="283"/>
        <w:jc w:val="both"/>
      </w:pPr>
      <w:r>
        <w:t xml:space="preserve">Untuk menunjang pembangun sistem dalam penelitian ini dibutuhkan </w:t>
      </w:r>
      <w:r w:rsidRPr="00A30FCC">
        <w:rPr>
          <w:i/>
          <w:iCs/>
        </w:rPr>
        <w:t>software</w:t>
      </w:r>
      <w:r>
        <w:t xml:space="preserve"> berikut ini :</w:t>
      </w:r>
    </w:p>
    <w:p w14:paraId="5DC24570" w14:textId="77777777" w:rsidR="00A30FCC" w:rsidRPr="00E00775" w:rsidRDefault="00A30FCC" w:rsidP="00215F0A">
      <w:pPr>
        <w:pStyle w:val="ListParagraph"/>
        <w:numPr>
          <w:ilvl w:val="0"/>
          <w:numId w:val="26"/>
        </w:numPr>
        <w:spacing w:line="360" w:lineRule="auto"/>
        <w:ind w:left="2835"/>
        <w:jc w:val="both"/>
        <w:rPr>
          <w:color w:val="000000" w:themeColor="text1"/>
          <w:szCs w:val="28"/>
        </w:rPr>
      </w:pPr>
      <w:r w:rsidRPr="00E00775">
        <w:rPr>
          <w:color w:val="000000" w:themeColor="text1"/>
          <w:szCs w:val="28"/>
          <w:lang w:val="id-ID"/>
        </w:rPr>
        <w:t>Sistem Operasi Windows 10</w:t>
      </w:r>
    </w:p>
    <w:p w14:paraId="00EEB5B4" w14:textId="77777777" w:rsidR="00A30FCC" w:rsidRPr="00DC3F92" w:rsidRDefault="00A30FCC" w:rsidP="00215F0A">
      <w:pPr>
        <w:pStyle w:val="ListParagraph"/>
        <w:numPr>
          <w:ilvl w:val="0"/>
          <w:numId w:val="26"/>
        </w:numPr>
        <w:spacing w:after="160" w:line="360" w:lineRule="auto"/>
        <w:ind w:left="2835"/>
        <w:rPr>
          <w:i/>
          <w:iCs/>
          <w:color w:val="000000" w:themeColor="text1"/>
          <w:szCs w:val="28"/>
        </w:rPr>
      </w:pPr>
      <w:r w:rsidRPr="00DC3F92">
        <w:rPr>
          <w:i/>
          <w:iCs/>
          <w:color w:val="000000" w:themeColor="text1"/>
          <w:szCs w:val="28"/>
        </w:rPr>
        <w:t>Sublime</w:t>
      </w:r>
      <w:r w:rsidRPr="00DC3F92">
        <w:rPr>
          <w:i/>
          <w:iCs/>
          <w:color w:val="000000" w:themeColor="text1"/>
          <w:szCs w:val="28"/>
          <w:lang w:val="id-ID"/>
        </w:rPr>
        <w:t xml:space="preserve"> Text</w:t>
      </w:r>
    </w:p>
    <w:p w14:paraId="60BD6FF6" w14:textId="77777777" w:rsidR="00A30FCC" w:rsidRPr="00E00775" w:rsidRDefault="00A30FCC" w:rsidP="00215F0A">
      <w:pPr>
        <w:pStyle w:val="ListParagraph"/>
        <w:numPr>
          <w:ilvl w:val="0"/>
          <w:numId w:val="26"/>
        </w:numPr>
        <w:spacing w:after="160" w:line="360" w:lineRule="auto"/>
        <w:ind w:left="2835"/>
        <w:rPr>
          <w:color w:val="000000" w:themeColor="text1"/>
          <w:szCs w:val="28"/>
        </w:rPr>
      </w:pPr>
      <w:r w:rsidRPr="00E00775">
        <w:rPr>
          <w:color w:val="000000" w:themeColor="text1"/>
          <w:szCs w:val="28"/>
        </w:rPr>
        <w:t>Web Server</w:t>
      </w:r>
    </w:p>
    <w:p w14:paraId="03025696" w14:textId="4FD993FC" w:rsidR="00A30FCC" w:rsidRPr="00A30FCC" w:rsidRDefault="00A30FCC" w:rsidP="00215F0A">
      <w:pPr>
        <w:pStyle w:val="ListParagraph"/>
        <w:numPr>
          <w:ilvl w:val="0"/>
          <w:numId w:val="26"/>
        </w:numPr>
        <w:spacing w:after="160" w:line="360" w:lineRule="auto"/>
        <w:ind w:left="2835"/>
        <w:rPr>
          <w:color w:val="000000" w:themeColor="text1"/>
          <w:szCs w:val="28"/>
        </w:rPr>
      </w:pPr>
      <w:r w:rsidRPr="00E00775">
        <w:rPr>
          <w:color w:val="000000" w:themeColor="text1"/>
          <w:szCs w:val="28"/>
        </w:rPr>
        <w:t>XAMPP</w:t>
      </w:r>
    </w:p>
    <w:p w14:paraId="0BC062D5" w14:textId="77777777" w:rsidR="00A30FCC" w:rsidRPr="00E00775" w:rsidRDefault="00A30FCC" w:rsidP="00215F0A">
      <w:pPr>
        <w:pStyle w:val="ListParagraph"/>
        <w:numPr>
          <w:ilvl w:val="0"/>
          <w:numId w:val="26"/>
        </w:numPr>
        <w:spacing w:after="160" w:line="360" w:lineRule="auto"/>
        <w:ind w:left="2835"/>
        <w:rPr>
          <w:color w:val="000000" w:themeColor="text1"/>
          <w:szCs w:val="28"/>
        </w:rPr>
      </w:pPr>
      <w:r w:rsidRPr="00E00775">
        <w:rPr>
          <w:color w:val="000000" w:themeColor="text1"/>
          <w:szCs w:val="28"/>
          <w:lang w:val="id-ID"/>
        </w:rPr>
        <w:t>Web Browser</w:t>
      </w:r>
    </w:p>
    <w:p w14:paraId="6E9C2A8B" w14:textId="77777777" w:rsidR="00A30FCC" w:rsidRDefault="00A30FCC" w:rsidP="00215F0A">
      <w:pPr>
        <w:pStyle w:val="ListParagraph"/>
        <w:numPr>
          <w:ilvl w:val="0"/>
          <w:numId w:val="26"/>
        </w:numPr>
        <w:spacing w:line="360" w:lineRule="auto"/>
        <w:ind w:left="2835"/>
        <w:jc w:val="both"/>
      </w:pPr>
      <w:r>
        <w:t>PHP</w:t>
      </w:r>
    </w:p>
    <w:p w14:paraId="78190AEC" w14:textId="77777777" w:rsidR="00A30FCC" w:rsidRDefault="00A30FCC" w:rsidP="00215F0A">
      <w:pPr>
        <w:pStyle w:val="ListParagraph"/>
        <w:numPr>
          <w:ilvl w:val="0"/>
          <w:numId w:val="26"/>
        </w:numPr>
        <w:spacing w:line="360" w:lineRule="auto"/>
        <w:ind w:left="2835"/>
        <w:jc w:val="both"/>
      </w:pPr>
      <w:r>
        <w:t>Html</w:t>
      </w:r>
    </w:p>
    <w:p w14:paraId="73C4FB23" w14:textId="77C38C86" w:rsidR="00A30FCC" w:rsidRDefault="00A30FCC" w:rsidP="00215F0A">
      <w:pPr>
        <w:pStyle w:val="ListParagraph"/>
        <w:numPr>
          <w:ilvl w:val="0"/>
          <w:numId w:val="26"/>
        </w:numPr>
        <w:spacing w:line="360" w:lineRule="auto"/>
        <w:ind w:left="2835"/>
        <w:jc w:val="both"/>
      </w:pPr>
      <w:r>
        <w:t>CSS</w:t>
      </w:r>
    </w:p>
    <w:p w14:paraId="23F2E425" w14:textId="690F038F" w:rsidR="00A30FCC" w:rsidRDefault="00A30FCC" w:rsidP="00215F0A">
      <w:pPr>
        <w:pStyle w:val="ListParagraph"/>
        <w:numPr>
          <w:ilvl w:val="0"/>
          <w:numId w:val="26"/>
        </w:numPr>
        <w:spacing w:line="360" w:lineRule="auto"/>
        <w:ind w:left="2835"/>
        <w:jc w:val="both"/>
      </w:pPr>
      <w:r>
        <w:t>Visio</w:t>
      </w:r>
    </w:p>
    <w:p w14:paraId="00087D10" w14:textId="58D108C2" w:rsidR="00A30FCC" w:rsidRDefault="00A30FCC" w:rsidP="00215F0A">
      <w:pPr>
        <w:pStyle w:val="ListParagraph"/>
        <w:numPr>
          <w:ilvl w:val="0"/>
          <w:numId w:val="26"/>
        </w:numPr>
        <w:spacing w:line="360" w:lineRule="auto"/>
        <w:ind w:left="2835"/>
        <w:jc w:val="both"/>
      </w:pPr>
      <w:r>
        <w:t>Modelio</w:t>
      </w:r>
    </w:p>
    <w:p w14:paraId="641DF9C7" w14:textId="4D3D3749" w:rsidR="008900AE" w:rsidRDefault="00A30FCC" w:rsidP="006635EB">
      <w:pPr>
        <w:pStyle w:val="ListParagraph"/>
        <w:numPr>
          <w:ilvl w:val="0"/>
          <w:numId w:val="26"/>
        </w:numPr>
        <w:spacing w:line="360" w:lineRule="auto"/>
        <w:ind w:left="2835"/>
        <w:jc w:val="both"/>
      </w:pPr>
      <w:r>
        <w:t>Bootstrap</w:t>
      </w:r>
    </w:p>
    <w:p w14:paraId="38F76910" w14:textId="77777777" w:rsidR="00F91C77" w:rsidRDefault="00F91C77" w:rsidP="00215F0A">
      <w:pPr>
        <w:pStyle w:val="ListParagraph"/>
        <w:numPr>
          <w:ilvl w:val="0"/>
          <w:numId w:val="31"/>
        </w:numPr>
        <w:spacing w:line="360" w:lineRule="auto"/>
        <w:ind w:left="1843"/>
        <w:jc w:val="both"/>
      </w:pPr>
      <w:r>
        <w:lastRenderedPageBreak/>
        <w:t>Analisis kebutuhan Data</w:t>
      </w:r>
    </w:p>
    <w:p w14:paraId="4BB136F4" w14:textId="60BC7593" w:rsidR="00F91C77" w:rsidRDefault="00F91C77" w:rsidP="00F91C77">
      <w:pPr>
        <w:pStyle w:val="ListParagraph"/>
        <w:spacing w:line="360" w:lineRule="auto"/>
        <w:ind w:left="1843" w:firstLine="317"/>
        <w:jc w:val="both"/>
      </w:pPr>
      <w:bookmarkStart w:id="123" w:name="_Hlk74174017"/>
      <w:bookmarkStart w:id="124" w:name="_Hlk74174035"/>
      <w:r>
        <w:t>Untuk mendukung pembuatan Pendaftaran Skripsi Berbasis Web ini, penulis memerlukan beberapa data sebagai bahan penelitian. Dalam hal ini data yang penulis bersumber dari pihak Fakultas Teknologi Informasi Universitas Bale Bandung. Adapun data-data yang digunakan untuk Pendaftaran Skripsi yang akan dibangun yaitu sebagai berikut :</w:t>
      </w:r>
    </w:p>
    <w:p w14:paraId="6896057B" w14:textId="77777777" w:rsidR="00F91C77" w:rsidRDefault="00F91C77" w:rsidP="00215F0A">
      <w:pPr>
        <w:pStyle w:val="ListParagraph"/>
        <w:numPr>
          <w:ilvl w:val="0"/>
          <w:numId w:val="27"/>
        </w:numPr>
        <w:spacing w:line="360" w:lineRule="auto"/>
        <w:ind w:left="2410"/>
        <w:jc w:val="both"/>
      </w:pPr>
      <w:r>
        <w:t>Data berkas-berkas syarat kelengkapan pendaftaran skripsi pada Fakultas Teknologi Informasi Universitas Bale Bandung.</w:t>
      </w:r>
    </w:p>
    <w:p w14:paraId="1C3E0462" w14:textId="6DE8C00D" w:rsidR="00A30FCC" w:rsidRDefault="00F91C77" w:rsidP="00215F0A">
      <w:pPr>
        <w:pStyle w:val="ListParagraph"/>
        <w:numPr>
          <w:ilvl w:val="0"/>
          <w:numId w:val="27"/>
        </w:numPr>
        <w:spacing w:line="360" w:lineRule="auto"/>
        <w:ind w:left="2410"/>
        <w:jc w:val="both"/>
      </w:pPr>
      <w:r>
        <w:t>Data mahasiswa yang sedang mengambil tugas akhir pada Fakultas Teknologi Informasi Universitas Bale Bandung</w:t>
      </w:r>
      <w:bookmarkEnd w:id="123"/>
    </w:p>
    <w:bookmarkEnd w:id="124"/>
    <w:p w14:paraId="151C97A7" w14:textId="77777777" w:rsidR="00F91C77" w:rsidRPr="00E722EB" w:rsidRDefault="00F91C77" w:rsidP="00F91C77">
      <w:pPr>
        <w:pStyle w:val="ListParagraph"/>
        <w:spacing w:line="360" w:lineRule="auto"/>
        <w:ind w:left="2410"/>
        <w:jc w:val="both"/>
      </w:pPr>
    </w:p>
    <w:p w14:paraId="077CCAD1" w14:textId="77777777" w:rsidR="00A30FCC" w:rsidRDefault="00207AEA" w:rsidP="00A30FCC">
      <w:pPr>
        <w:pStyle w:val="ListParagraph"/>
        <w:numPr>
          <w:ilvl w:val="0"/>
          <w:numId w:val="14"/>
        </w:numPr>
        <w:spacing w:line="360" w:lineRule="auto"/>
      </w:pPr>
      <w:r>
        <w:t>Perancangan</w:t>
      </w:r>
    </w:p>
    <w:p w14:paraId="02192480" w14:textId="32558B49" w:rsidR="00A30FCC" w:rsidRDefault="00E722EB" w:rsidP="00A30FCC">
      <w:pPr>
        <w:pStyle w:val="ListParagraph"/>
        <w:spacing w:line="360" w:lineRule="auto"/>
        <w:ind w:left="1440" w:firstLine="403"/>
        <w:jc w:val="both"/>
      </w:pPr>
      <w:r>
        <w:t>Informasi dari tahap sebelumnya akan dipelajari dan akan dimasukan ke dalam rancangan desain sistem menggunakan Case Diagram, Activity Diagram, Sequence Diagram sehingga membantu dalam mendefinisikan arsitektur sistem secara keseluruhan.</w:t>
      </w:r>
      <w:r w:rsidR="00A30FCC">
        <w:t xml:space="preserve"> </w:t>
      </w:r>
      <w:r w:rsidR="00A30FCC" w:rsidRPr="002C173F">
        <w:t>Pembuatan perancangan menggunakan pendekatan standarisasi bahasa pemodelan untuk pembangunan perangkat lunak yang akan dibuat dengan</w:t>
      </w:r>
      <w:r w:rsidR="00A30FCC" w:rsidRPr="00A30FCC">
        <w:rPr>
          <w:i/>
          <w:iCs/>
        </w:rPr>
        <w:t xml:space="preserve"> Unified Modeling Language </w:t>
      </w:r>
      <w:r w:rsidR="00A30FCC" w:rsidRPr="002C173F">
        <w:t>(UML) agar mudah dalam proses pengembangan dan visualisasinya. Diagram UML yang akan digunakan adalah</w:t>
      </w:r>
      <w:r w:rsidR="00A30FCC">
        <w:t xml:space="preserve"> :</w:t>
      </w:r>
    </w:p>
    <w:p w14:paraId="61CF30F4" w14:textId="77777777" w:rsidR="00090404" w:rsidRPr="00090404" w:rsidRDefault="00A30FCC" w:rsidP="00215F0A">
      <w:pPr>
        <w:pStyle w:val="ListParagraph"/>
        <w:numPr>
          <w:ilvl w:val="0"/>
          <w:numId w:val="33"/>
        </w:numPr>
        <w:spacing w:line="360" w:lineRule="auto"/>
        <w:ind w:left="1985"/>
        <w:jc w:val="both"/>
      </w:pPr>
      <w:r>
        <w:rPr>
          <w:i/>
          <w:iCs/>
        </w:rPr>
        <w:t>Use Case Diagram</w:t>
      </w:r>
    </w:p>
    <w:p w14:paraId="02D06511" w14:textId="77777777" w:rsidR="00090404" w:rsidRDefault="00090404" w:rsidP="00090404">
      <w:pPr>
        <w:pStyle w:val="ListParagraph"/>
        <w:spacing w:line="360" w:lineRule="auto"/>
        <w:ind w:left="1985" w:firstLine="175"/>
        <w:jc w:val="both"/>
      </w:pPr>
      <w:bookmarkStart w:id="125" w:name="_Hlk74173889"/>
      <w:r>
        <w:t>D</w:t>
      </w:r>
      <w:r w:rsidRPr="00F72EFB">
        <w:t>igunakan untuk menggambarkan keterhubungan actor dan use case yang terlibat dalam penelitian ini adalah:</w:t>
      </w:r>
    </w:p>
    <w:p w14:paraId="40BD2A0A" w14:textId="5CBC94DF" w:rsidR="00090404" w:rsidRDefault="00090404" w:rsidP="00215F0A">
      <w:pPr>
        <w:pStyle w:val="ListParagraph"/>
        <w:numPr>
          <w:ilvl w:val="0"/>
          <w:numId w:val="34"/>
        </w:numPr>
        <w:spacing w:line="360" w:lineRule="auto"/>
        <w:ind w:left="2552"/>
        <w:jc w:val="both"/>
      </w:pPr>
      <w:r w:rsidRPr="00090404">
        <w:rPr>
          <w:i/>
        </w:rPr>
        <w:t>Actor</w:t>
      </w:r>
      <w:r>
        <w:t xml:space="preserve"> : </w:t>
      </w:r>
      <w:r w:rsidR="007D2822">
        <w:t>Mahasiswa</w:t>
      </w:r>
      <w:r>
        <w:t xml:space="preserve"> dan Admin.</w:t>
      </w:r>
    </w:p>
    <w:p w14:paraId="3402976D" w14:textId="1DF470D0" w:rsidR="00090404" w:rsidRDefault="00090404" w:rsidP="00215F0A">
      <w:pPr>
        <w:pStyle w:val="ListParagraph"/>
        <w:numPr>
          <w:ilvl w:val="0"/>
          <w:numId w:val="34"/>
        </w:numPr>
        <w:spacing w:line="360" w:lineRule="auto"/>
        <w:ind w:left="2552"/>
        <w:jc w:val="both"/>
      </w:pPr>
      <w:r w:rsidRPr="00F72EFB">
        <w:rPr>
          <w:i/>
        </w:rPr>
        <w:t>Use Case</w:t>
      </w:r>
      <w:r w:rsidRPr="00F72EFB">
        <w:t xml:space="preserve"> </w:t>
      </w:r>
      <w:r>
        <w:t>Mahasiswa</w:t>
      </w:r>
      <w:r w:rsidRPr="00F72EFB">
        <w:t xml:space="preserve"> </w:t>
      </w:r>
      <w:r>
        <w:t xml:space="preserve"> </w:t>
      </w:r>
      <w:r w:rsidRPr="00F72EFB">
        <w:t xml:space="preserve">: </w:t>
      </w:r>
      <w:r>
        <w:t>Mahasiswa dapat melihat semua fitur, Mahasiswa dapat mengupload pada fitur upload berkas, Mahasiswa dapat Mengupdate pada fitur Profil</w:t>
      </w:r>
    </w:p>
    <w:p w14:paraId="345FD080" w14:textId="5400EC49" w:rsidR="00090404" w:rsidRPr="00090404" w:rsidRDefault="00090404" w:rsidP="00215F0A">
      <w:pPr>
        <w:pStyle w:val="ListParagraph"/>
        <w:numPr>
          <w:ilvl w:val="0"/>
          <w:numId w:val="34"/>
        </w:numPr>
        <w:spacing w:line="360" w:lineRule="auto"/>
        <w:ind w:left="2552"/>
        <w:jc w:val="both"/>
        <w:rPr>
          <w:i/>
          <w:iCs/>
        </w:rPr>
      </w:pPr>
      <w:r w:rsidRPr="00F72EFB">
        <w:rPr>
          <w:i/>
        </w:rPr>
        <w:t>Use Case</w:t>
      </w:r>
      <w:r>
        <w:rPr>
          <w:i/>
        </w:rPr>
        <w:t xml:space="preserve"> </w:t>
      </w:r>
      <w:r w:rsidRPr="00F72EFB">
        <w:t>Admin</w:t>
      </w:r>
      <w:r>
        <w:t xml:space="preserve"> : Mengola </w:t>
      </w:r>
      <w:r>
        <w:rPr>
          <w:i/>
          <w:iCs/>
        </w:rPr>
        <w:t xml:space="preserve">website </w:t>
      </w:r>
      <w:r>
        <w:t xml:space="preserve">yang terdapat fitur </w:t>
      </w:r>
      <w:r>
        <w:rPr>
          <w:i/>
          <w:iCs/>
        </w:rPr>
        <w:t>create, read, update, delete</w:t>
      </w:r>
    </w:p>
    <w:bookmarkEnd w:id="125"/>
    <w:p w14:paraId="711C5291" w14:textId="74C301E0" w:rsidR="00A30FCC" w:rsidRPr="009935E9" w:rsidRDefault="00090404" w:rsidP="00215F0A">
      <w:pPr>
        <w:pStyle w:val="ListParagraph"/>
        <w:numPr>
          <w:ilvl w:val="0"/>
          <w:numId w:val="33"/>
        </w:numPr>
        <w:spacing w:line="360" w:lineRule="auto"/>
        <w:ind w:left="1985"/>
        <w:jc w:val="both"/>
      </w:pPr>
      <w:r>
        <w:rPr>
          <w:i/>
          <w:iCs/>
        </w:rPr>
        <w:lastRenderedPageBreak/>
        <w:t>Class Diagram</w:t>
      </w:r>
    </w:p>
    <w:p w14:paraId="782BDACB" w14:textId="652C817E" w:rsidR="009935E9" w:rsidRDefault="00F91C77" w:rsidP="00215F0A">
      <w:pPr>
        <w:pStyle w:val="ListParagraph"/>
        <w:numPr>
          <w:ilvl w:val="0"/>
          <w:numId w:val="40"/>
        </w:numPr>
        <w:spacing w:line="360" w:lineRule="auto"/>
        <w:jc w:val="both"/>
      </w:pPr>
      <w:r>
        <w:t>Admin</w:t>
      </w:r>
    </w:p>
    <w:p w14:paraId="777098E9" w14:textId="22BA67E6" w:rsidR="00F91C77" w:rsidRDefault="00F91C77" w:rsidP="00215F0A">
      <w:pPr>
        <w:pStyle w:val="ListParagraph"/>
        <w:numPr>
          <w:ilvl w:val="0"/>
          <w:numId w:val="40"/>
        </w:numPr>
        <w:spacing w:line="360" w:lineRule="auto"/>
        <w:jc w:val="both"/>
      </w:pPr>
      <w:r>
        <w:t>Mahasiswa</w:t>
      </w:r>
    </w:p>
    <w:p w14:paraId="643094AE" w14:textId="596FB718" w:rsidR="00F91C77" w:rsidRDefault="00F91C77" w:rsidP="00215F0A">
      <w:pPr>
        <w:pStyle w:val="ListParagraph"/>
        <w:numPr>
          <w:ilvl w:val="0"/>
          <w:numId w:val="40"/>
        </w:numPr>
        <w:spacing w:line="360" w:lineRule="auto"/>
        <w:jc w:val="both"/>
      </w:pPr>
      <w:r>
        <w:t>File</w:t>
      </w:r>
    </w:p>
    <w:p w14:paraId="192AAC40" w14:textId="453EAC67" w:rsidR="00F91C77" w:rsidRDefault="00F91C77" w:rsidP="00215F0A">
      <w:pPr>
        <w:pStyle w:val="ListParagraph"/>
        <w:numPr>
          <w:ilvl w:val="0"/>
          <w:numId w:val="40"/>
        </w:numPr>
        <w:spacing w:line="360" w:lineRule="auto"/>
        <w:jc w:val="both"/>
      </w:pPr>
      <w:r>
        <w:t>Pesan</w:t>
      </w:r>
    </w:p>
    <w:p w14:paraId="49993CBD" w14:textId="24D55D83" w:rsidR="00F91C77" w:rsidRDefault="00F91C77" w:rsidP="00215F0A">
      <w:pPr>
        <w:pStyle w:val="ListParagraph"/>
        <w:numPr>
          <w:ilvl w:val="0"/>
          <w:numId w:val="40"/>
        </w:numPr>
        <w:spacing w:line="360" w:lineRule="auto"/>
        <w:jc w:val="both"/>
      </w:pPr>
      <w:r>
        <w:t>Pemberitahuan</w:t>
      </w:r>
    </w:p>
    <w:p w14:paraId="4FC0CAFF" w14:textId="49CB0148" w:rsidR="00F91C77" w:rsidRPr="00090404" w:rsidRDefault="00F91C77" w:rsidP="00215F0A">
      <w:pPr>
        <w:pStyle w:val="ListParagraph"/>
        <w:numPr>
          <w:ilvl w:val="0"/>
          <w:numId w:val="40"/>
        </w:numPr>
        <w:spacing w:line="360" w:lineRule="auto"/>
        <w:jc w:val="both"/>
      </w:pPr>
      <w:r>
        <w:t>Info</w:t>
      </w:r>
    </w:p>
    <w:p w14:paraId="66D15054" w14:textId="2893283D" w:rsidR="00090404" w:rsidRPr="00E338B5" w:rsidRDefault="00090404" w:rsidP="00215F0A">
      <w:pPr>
        <w:pStyle w:val="ListParagraph"/>
        <w:numPr>
          <w:ilvl w:val="0"/>
          <w:numId w:val="33"/>
        </w:numPr>
        <w:spacing w:line="360" w:lineRule="auto"/>
        <w:ind w:left="1985"/>
        <w:jc w:val="both"/>
      </w:pPr>
      <w:r>
        <w:rPr>
          <w:i/>
          <w:iCs/>
        </w:rPr>
        <w:t>Activity Diagram</w:t>
      </w:r>
    </w:p>
    <w:p w14:paraId="307B63D5" w14:textId="762D9D7C" w:rsidR="00E338B5" w:rsidRDefault="00E338B5" w:rsidP="00E338B5">
      <w:pPr>
        <w:pStyle w:val="ListParagraph"/>
        <w:spacing w:line="360" w:lineRule="auto"/>
        <w:ind w:left="1985" w:firstLine="175"/>
        <w:jc w:val="both"/>
      </w:pPr>
      <w:r>
        <w:t>D</w:t>
      </w:r>
      <w:r w:rsidRPr="00BF6010">
        <w:t>igunakan untuk memodelkan alur kerja dari sistem dan aktivitas dari a</w:t>
      </w:r>
      <w:r w:rsidR="002A154B">
        <w:t>k</w:t>
      </w:r>
      <w:r w:rsidRPr="00BF6010">
        <w:t xml:space="preserve">tor dalam sistem informasi. </w:t>
      </w:r>
    </w:p>
    <w:p w14:paraId="3E802679" w14:textId="7E0E2310" w:rsidR="00E338B5" w:rsidRDefault="00E338B5" w:rsidP="00215F0A">
      <w:pPr>
        <w:pStyle w:val="ListParagraph"/>
        <w:numPr>
          <w:ilvl w:val="0"/>
          <w:numId w:val="35"/>
        </w:numPr>
        <w:spacing w:line="360" w:lineRule="auto"/>
        <w:ind w:left="2552"/>
        <w:jc w:val="both"/>
      </w:pPr>
      <w:r>
        <w:rPr>
          <w:i/>
          <w:iCs/>
        </w:rPr>
        <w:t xml:space="preserve">Activity Diagram </w:t>
      </w:r>
      <w:r>
        <w:t>Admin</w:t>
      </w:r>
    </w:p>
    <w:p w14:paraId="7F6412AC" w14:textId="43E06EE1" w:rsidR="00E338B5" w:rsidRPr="00ED0857" w:rsidRDefault="00E338B5" w:rsidP="00215F0A">
      <w:pPr>
        <w:pStyle w:val="ListParagraph"/>
        <w:numPr>
          <w:ilvl w:val="0"/>
          <w:numId w:val="36"/>
        </w:numPr>
        <w:spacing w:line="360" w:lineRule="auto"/>
        <w:ind w:left="3119"/>
        <w:jc w:val="both"/>
      </w:pPr>
      <w:r>
        <w:t xml:space="preserve">Login : memasukan </w:t>
      </w:r>
      <w:r>
        <w:rPr>
          <w:i/>
          <w:iCs/>
        </w:rPr>
        <w:t xml:space="preserve">username </w:t>
      </w:r>
      <w:r>
        <w:t xml:space="preserve">dan </w:t>
      </w:r>
      <w:r>
        <w:rPr>
          <w:i/>
          <w:iCs/>
        </w:rPr>
        <w:t>password</w:t>
      </w:r>
    </w:p>
    <w:p w14:paraId="140A7932" w14:textId="42A5F561" w:rsidR="00ED0857" w:rsidRDefault="00ED0857" w:rsidP="00215F0A">
      <w:pPr>
        <w:pStyle w:val="ListParagraph"/>
        <w:numPr>
          <w:ilvl w:val="0"/>
          <w:numId w:val="36"/>
        </w:numPr>
        <w:spacing w:line="360" w:lineRule="auto"/>
        <w:ind w:left="3119"/>
        <w:jc w:val="both"/>
      </w:pPr>
      <w:r>
        <w:t xml:space="preserve">Ganti </w:t>
      </w:r>
      <w:r>
        <w:rPr>
          <w:i/>
          <w:iCs/>
        </w:rPr>
        <w:t xml:space="preserve">password </w:t>
      </w:r>
      <w:r>
        <w:t>: mengganti</w:t>
      </w:r>
      <w:r w:rsidRPr="009935E9">
        <w:rPr>
          <w:i/>
          <w:iCs/>
        </w:rPr>
        <w:t xml:space="preserve"> password</w:t>
      </w:r>
    </w:p>
    <w:p w14:paraId="73C37382" w14:textId="786BEE7A" w:rsidR="009935E9" w:rsidRDefault="009935E9" w:rsidP="00215F0A">
      <w:pPr>
        <w:pStyle w:val="ListParagraph"/>
        <w:numPr>
          <w:ilvl w:val="0"/>
          <w:numId w:val="36"/>
        </w:numPr>
        <w:spacing w:line="360" w:lineRule="auto"/>
        <w:ind w:left="3119"/>
        <w:jc w:val="both"/>
      </w:pPr>
      <w:r>
        <w:t xml:space="preserve">Melihat Notifikasi </w:t>
      </w:r>
    </w:p>
    <w:p w14:paraId="0B5A154B" w14:textId="3E922483" w:rsidR="00ED0857" w:rsidRPr="00E338B5" w:rsidRDefault="00ED0857" w:rsidP="00215F0A">
      <w:pPr>
        <w:pStyle w:val="ListParagraph"/>
        <w:numPr>
          <w:ilvl w:val="0"/>
          <w:numId w:val="36"/>
        </w:numPr>
        <w:spacing w:line="360" w:lineRule="auto"/>
        <w:ind w:left="3119"/>
        <w:jc w:val="both"/>
      </w:pPr>
      <w:r>
        <w:t>Mengelola Profil : Mengupdate tentang data diri pribadi admin.</w:t>
      </w:r>
    </w:p>
    <w:p w14:paraId="6C956F2B" w14:textId="04D84D51" w:rsidR="00E338B5" w:rsidRDefault="00E338B5" w:rsidP="00215F0A">
      <w:pPr>
        <w:pStyle w:val="ListParagraph"/>
        <w:numPr>
          <w:ilvl w:val="0"/>
          <w:numId w:val="36"/>
        </w:numPr>
        <w:spacing w:line="360" w:lineRule="auto"/>
        <w:ind w:left="3119"/>
        <w:jc w:val="both"/>
      </w:pPr>
      <w:r>
        <w:t>Melihat Tampilan awal tentang diagram data mahasiswa yang sudah mengumpulkan lengkap dan belum mengumpulkan berkas persyaratan skripsi.</w:t>
      </w:r>
    </w:p>
    <w:p w14:paraId="791ACA34" w14:textId="0F46E97E" w:rsidR="00E338B5" w:rsidRDefault="00E338B5" w:rsidP="00215F0A">
      <w:pPr>
        <w:pStyle w:val="ListParagraph"/>
        <w:numPr>
          <w:ilvl w:val="0"/>
          <w:numId w:val="36"/>
        </w:numPr>
        <w:spacing w:line="360" w:lineRule="auto"/>
        <w:ind w:left="3119"/>
        <w:jc w:val="both"/>
      </w:pPr>
      <w:r>
        <w:t>Mengelola Mahasiswa : Data Mahasiswa login</w:t>
      </w:r>
    </w:p>
    <w:p w14:paraId="65D74313" w14:textId="04F36FC9" w:rsidR="00E338B5" w:rsidRDefault="00E338B5" w:rsidP="00215F0A">
      <w:pPr>
        <w:pStyle w:val="ListParagraph"/>
        <w:numPr>
          <w:ilvl w:val="0"/>
          <w:numId w:val="36"/>
        </w:numPr>
        <w:spacing w:line="360" w:lineRule="auto"/>
        <w:ind w:left="3119"/>
        <w:jc w:val="both"/>
      </w:pPr>
      <w:r>
        <w:t>Mengelola berkas masuk : Data berkas yang mahasiswa upload</w:t>
      </w:r>
    </w:p>
    <w:p w14:paraId="0A142832" w14:textId="57124006" w:rsidR="00E338B5" w:rsidRDefault="00E338B5" w:rsidP="00215F0A">
      <w:pPr>
        <w:pStyle w:val="ListParagraph"/>
        <w:numPr>
          <w:ilvl w:val="0"/>
          <w:numId w:val="36"/>
        </w:numPr>
        <w:spacing w:line="360" w:lineRule="auto"/>
        <w:ind w:left="3119"/>
        <w:jc w:val="both"/>
      </w:pPr>
      <w:r>
        <w:t>Mengelola Pesan : Menerima pesan masuk</w:t>
      </w:r>
    </w:p>
    <w:p w14:paraId="722EFEF8" w14:textId="0F582718" w:rsidR="00E338B5" w:rsidRDefault="00E338B5" w:rsidP="00215F0A">
      <w:pPr>
        <w:pStyle w:val="ListParagraph"/>
        <w:numPr>
          <w:ilvl w:val="0"/>
          <w:numId w:val="36"/>
        </w:numPr>
        <w:spacing w:line="360" w:lineRule="auto"/>
        <w:ind w:left="3119"/>
        <w:jc w:val="both"/>
      </w:pPr>
      <w:r>
        <w:t xml:space="preserve">Mengelola Informasi : Menginformasikan tentang </w:t>
      </w:r>
      <w:r>
        <w:rPr>
          <w:i/>
          <w:iCs/>
        </w:rPr>
        <w:t xml:space="preserve">date line </w:t>
      </w:r>
      <w:r w:rsidR="00ED0857">
        <w:rPr>
          <w:i/>
          <w:iCs/>
        </w:rPr>
        <w:t xml:space="preserve">upload </w:t>
      </w:r>
      <w:r w:rsidR="00ED0857">
        <w:t>berkas persyaratan skripsi</w:t>
      </w:r>
    </w:p>
    <w:p w14:paraId="55975417" w14:textId="078F9055" w:rsidR="00E338B5" w:rsidRDefault="00E338B5" w:rsidP="00215F0A">
      <w:pPr>
        <w:pStyle w:val="ListParagraph"/>
        <w:numPr>
          <w:ilvl w:val="0"/>
          <w:numId w:val="35"/>
        </w:numPr>
        <w:spacing w:line="360" w:lineRule="auto"/>
        <w:ind w:left="2552"/>
        <w:jc w:val="both"/>
      </w:pPr>
      <w:r>
        <w:rPr>
          <w:i/>
          <w:iCs/>
        </w:rPr>
        <w:t xml:space="preserve">Activity Diagram </w:t>
      </w:r>
      <w:r>
        <w:t>Mahasiswa</w:t>
      </w:r>
    </w:p>
    <w:p w14:paraId="29A0BF15" w14:textId="565B38B8" w:rsidR="00ED0857" w:rsidRDefault="00ED0857" w:rsidP="00215F0A">
      <w:pPr>
        <w:pStyle w:val="ListParagraph"/>
        <w:numPr>
          <w:ilvl w:val="0"/>
          <w:numId w:val="36"/>
        </w:numPr>
        <w:spacing w:line="360" w:lineRule="auto"/>
        <w:ind w:left="3119"/>
        <w:jc w:val="both"/>
      </w:pPr>
      <w:r>
        <w:t xml:space="preserve">Login : memasukan </w:t>
      </w:r>
      <w:r>
        <w:rPr>
          <w:i/>
          <w:iCs/>
        </w:rPr>
        <w:t xml:space="preserve">username </w:t>
      </w:r>
      <w:r>
        <w:t xml:space="preserve">dan </w:t>
      </w:r>
      <w:r>
        <w:rPr>
          <w:i/>
          <w:iCs/>
        </w:rPr>
        <w:t xml:space="preserve">password </w:t>
      </w:r>
      <w:r>
        <w:t>bagi yang sudah daftar</w:t>
      </w:r>
    </w:p>
    <w:p w14:paraId="049BD77E" w14:textId="668486C9" w:rsidR="00ED0857" w:rsidRDefault="00ED0857" w:rsidP="00215F0A">
      <w:pPr>
        <w:pStyle w:val="ListParagraph"/>
        <w:numPr>
          <w:ilvl w:val="0"/>
          <w:numId w:val="36"/>
        </w:numPr>
        <w:spacing w:line="360" w:lineRule="auto"/>
        <w:ind w:left="3119"/>
        <w:jc w:val="both"/>
      </w:pPr>
      <w:r>
        <w:t>Registrasi : mendaftarkan diri untuk login akun</w:t>
      </w:r>
    </w:p>
    <w:p w14:paraId="3327D808" w14:textId="77777777" w:rsidR="00ED0857" w:rsidRDefault="00ED0857" w:rsidP="00215F0A">
      <w:pPr>
        <w:pStyle w:val="ListParagraph"/>
        <w:numPr>
          <w:ilvl w:val="0"/>
          <w:numId w:val="36"/>
        </w:numPr>
        <w:spacing w:line="360" w:lineRule="auto"/>
        <w:ind w:left="3119"/>
        <w:jc w:val="both"/>
      </w:pPr>
      <w:r>
        <w:t xml:space="preserve">Ganti </w:t>
      </w:r>
      <w:r>
        <w:rPr>
          <w:i/>
          <w:iCs/>
        </w:rPr>
        <w:t xml:space="preserve">password </w:t>
      </w:r>
      <w:r>
        <w:t>: mengganti password</w:t>
      </w:r>
    </w:p>
    <w:p w14:paraId="1A977E3B" w14:textId="6D71BA06" w:rsidR="00ED0857" w:rsidRPr="00E338B5" w:rsidRDefault="00ED0857" w:rsidP="00215F0A">
      <w:pPr>
        <w:pStyle w:val="ListParagraph"/>
        <w:numPr>
          <w:ilvl w:val="0"/>
          <w:numId w:val="36"/>
        </w:numPr>
        <w:spacing w:line="360" w:lineRule="auto"/>
        <w:ind w:left="3119"/>
        <w:jc w:val="both"/>
      </w:pPr>
      <w:r>
        <w:lastRenderedPageBreak/>
        <w:t>Mengelola Profil : Mengupdate tentang data diri pribadi.</w:t>
      </w:r>
    </w:p>
    <w:p w14:paraId="0533AFEE" w14:textId="2EEB4BF5" w:rsidR="00ED0857" w:rsidRPr="00ED0857" w:rsidRDefault="00ED0857" w:rsidP="00215F0A">
      <w:pPr>
        <w:pStyle w:val="ListParagraph"/>
        <w:numPr>
          <w:ilvl w:val="0"/>
          <w:numId w:val="36"/>
        </w:numPr>
        <w:spacing w:line="360" w:lineRule="auto"/>
        <w:ind w:left="3119"/>
        <w:jc w:val="both"/>
      </w:pPr>
      <w:r>
        <w:t xml:space="preserve">Melihat </w:t>
      </w:r>
      <w:r w:rsidRPr="00ED0857">
        <w:rPr>
          <w:i/>
          <w:iCs/>
        </w:rPr>
        <w:t>Home</w:t>
      </w:r>
    </w:p>
    <w:p w14:paraId="13CDB40C" w14:textId="5CF9C45B" w:rsidR="00ED0857" w:rsidRDefault="00ED0857" w:rsidP="00215F0A">
      <w:pPr>
        <w:pStyle w:val="ListParagraph"/>
        <w:numPr>
          <w:ilvl w:val="0"/>
          <w:numId w:val="36"/>
        </w:numPr>
        <w:spacing w:line="360" w:lineRule="auto"/>
        <w:ind w:left="3119"/>
        <w:jc w:val="both"/>
      </w:pPr>
      <w:r>
        <w:t xml:space="preserve">Melihat Persyaratan </w:t>
      </w:r>
    </w:p>
    <w:p w14:paraId="74EECB7F" w14:textId="130D4013" w:rsidR="00ED0857" w:rsidRDefault="00ED0857" w:rsidP="00215F0A">
      <w:pPr>
        <w:pStyle w:val="ListParagraph"/>
        <w:numPr>
          <w:ilvl w:val="0"/>
          <w:numId w:val="36"/>
        </w:numPr>
        <w:spacing w:line="360" w:lineRule="auto"/>
        <w:ind w:left="3119"/>
        <w:jc w:val="both"/>
      </w:pPr>
      <w:r>
        <w:t xml:space="preserve">Mengelola Pendaftaran : </w:t>
      </w:r>
      <w:r w:rsidRPr="00ED0857">
        <w:rPr>
          <w:i/>
          <w:iCs/>
        </w:rPr>
        <w:t>upload</w:t>
      </w:r>
      <w:r>
        <w:t xml:space="preserve"> berkas skripsi</w:t>
      </w:r>
    </w:p>
    <w:p w14:paraId="7E5FE10E" w14:textId="42EA192C" w:rsidR="00ED0857" w:rsidRDefault="00ED0857" w:rsidP="00215F0A">
      <w:pPr>
        <w:pStyle w:val="ListParagraph"/>
        <w:numPr>
          <w:ilvl w:val="0"/>
          <w:numId w:val="36"/>
        </w:numPr>
        <w:spacing w:line="360" w:lineRule="auto"/>
        <w:ind w:left="3119"/>
        <w:jc w:val="both"/>
      </w:pPr>
      <w:r>
        <w:t>Pesan : Mengisimkan Pesan</w:t>
      </w:r>
    </w:p>
    <w:p w14:paraId="29D48C72" w14:textId="4CA9BE88" w:rsidR="00ED0857" w:rsidRPr="00ED0857" w:rsidRDefault="00ED0857" w:rsidP="00215F0A">
      <w:pPr>
        <w:pStyle w:val="ListParagraph"/>
        <w:numPr>
          <w:ilvl w:val="0"/>
          <w:numId w:val="36"/>
        </w:numPr>
        <w:spacing w:line="360" w:lineRule="auto"/>
        <w:ind w:left="3119"/>
        <w:jc w:val="both"/>
      </w:pPr>
      <w:r>
        <w:t>Melihat Tentang : Informasi Aplikasi</w:t>
      </w:r>
    </w:p>
    <w:p w14:paraId="2A247BFA" w14:textId="77777777" w:rsidR="00ED0857" w:rsidRPr="00ED0857" w:rsidRDefault="00090404" w:rsidP="00215F0A">
      <w:pPr>
        <w:pStyle w:val="ListParagraph"/>
        <w:numPr>
          <w:ilvl w:val="0"/>
          <w:numId w:val="33"/>
        </w:numPr>
        <w:spacing w:line="360" w:lineRule="auto"/>
        <w:ind w:left="1985"/>
        <w:jc w:val="both"/>
      </w:pPr>
      <w:r>
        <w:rPr>
          <w:i/>
          <w:iCs/>
        </w:rPr>
        <w:t xml:space="preserve">Prototype </w:t>
      </w:r>
      <w:r>
        <w:t xml:space="preserve">Halaman </w:t>
      </w:r>
      <w:r>
        <w:rPr>
          <w:i/>
          <w:iCs/>
        </w:rPr>
        <w:t>Website</w:t>
      </w:r>
    </w:p>
    <w:p w14:paraId="28770B12" w14:textId="54B4FDC9" w:rsidR="00ED0857" w:rsidRDefault="00ED0857" w:rsidP="00ED0857">
      <w:pPr>
        <w:pStyle w:val="ListParagraph"/>
        <w:spacing w:line="360" w:lineRule="auto"/>
        <w:ind w:left="1985" w:firstLine="175"/>
        <w:jc w:val="both"/>
      </w:pPr>
      <w:r>
        <w:t xml:space="preserve">Digunakan untuk menunjukan gambaran perancangan halaman </w:t>
      </w:r>
      <w:r w:rsidRPr="00ED0857">
        <w:rPr>
          <w:i/>
          <w:iCs/>
        </w:rPr>
        <w:t>website</w:t>
      </w:r>
      <w:r>
        <w:t xml:space="preserve"> yang akan dibuat diantaranya:</w:t>
      </w:r>
    </w:p>
    <w:p w14:paraId="3E78EB4D" w14:textId="00CEA9A8" w:rsidR="00ED0857" w:rsidRDefault="00ED0857" w:rsidP="00215F0A">
      <w:pPr>
        <w:pStyle w:val="ListParagraph"/>
        <w:numPr>
          <w:ilvl w:val="0"/>
          <w:numId w:val="37"/>
        </w:numPr>
        <w:spacing w:line="360" w:lineRule="auto"/>
        <w:ind w:left="2552"/>
        <w:jc w:val="both"/>
      </w:pPr>
      <w:r>
        <w:rPr>
          <w:i/>
          <w:iCs/>
        </w:rPr>
        <w:t xml:space="preserve">Prototype </w:t>
      </w:r>
      <w:r>
        <w:t>Admin</w:t>
      </w:r>
    </w:p>
    <w:p w14:paraId="134F4729" w14:textId="00DB4F91" w:rsidR="00ED0857" w:rsidRDefault="00ED0857" w:rsidP="00215F0A">
      <w:pPr>
        <w:pStyle w:val="ListParagraph"/>
        <w:numPr>
          <w:ilvl w:val="0"/>
          <w:numId w:val="38"/>
        </w:numPr>
        <w:spacing w:line="360" w:lineRule="auto"/>
        <w:jc w:val="both"/>
      </w:pPr>
      <w:r>
        <w:t xml:space="preserve">Halaman </w:t>
      </w:r>
      <w:r>
        <w:rPr>
          <w:i/>
          <w:iCs/>
        </w:rPr>
        <w:t xml:space="preserve">Login </w:t>
      </w:r>
    </w:p>
    <w:p w14:paraId="737EF996" w14:textId="77777777" w:rsidR="009935E9" w:rsidRDefault="009935E9" w:rsidP="00215F0A">
      <w:pPr>
        <w:pStyle w:val="ListParagraph"/>
        <w:numPr>
          <w:ilvl w:val="0"/>
          <w:numId w:val="38"/>
        </w:numPr>
        <w:spacing w:line="360" w:lineRule="auto"/>
        <w:jc w:val="both"/>
      </w:pPr>
      <w:r>
        <w:t xml:space="preserve">Halaman Ganti </w:t>
      </w:r>
      <w:r>
        <w:rPr>
          <w:i/>
          <w:iCs/>
        </w:rPr>
        <w:t>password</w:t>
      </w:r>
      <w:r>
        <w:t xml:space="preserve"> </w:t>
      </w:r>
    </w:p>
    <w:p w14:paraId="6CD306D2" w14:textId="52468E93" w:rsidR="009935E9" w:rsidRDefault="009935E9" w:rsidP="00215F0A">
      <w:pPr>
        <w:pStyle w:val="ListParagraph"/>
        <w:numPr>
          <w:ilvl w:val="0"/>
          <w:numId w:val="38"/>
        </w:numPr>
        <w:spacing w:line="360" w:lineRule="auto"/>
        <w:jc w:val="both"/>
      </w:pPr>
      <w:r>
        <w:t>Halaman Notifikasi</w:t>
      </w:r>
    </w:p>
    <w:p w14:paraId="4B6B1F76" w14:textId="0D8C1C61" w:rsidR="004B3B6C" w:rsidRDefault="00ED0857" w:rsidP="00215F0A">
      <w:pPr>
        <w:pStyle w:val="ListParagraph"/>
        <w:numPr>
          <w:ilvl w:val="0"/>
          <w:numId w:val="38"/>
        </w:numPr>
        <w:spacing w:line="360" w:lineRule="auto"/>
        <w:jc w:val="both"/>
      </w:pPr>
      <w:r>
        <w:t xml:space="preserve">Halaman </w:t>
      </w:r>
      <w:r w:rsidR="004B3B6C">
        <w:rPr>
          <w:i/>
          <w:iCs/>
        </w:rPr>
        <w:t>home</w:t>
      </w:r>
    </w:p>
    <w:p w14:paraId="7FC18435" w14:textId="6BB60414" w:rsidR="004B3B6C" w:rsidRDefault="004B3B6C" w:rsidP="00215F0A">
      <w:pPr>
        <w:pStyle w:val="ListParagraph"/>
        <w:numPr>
          <w:ilvl w:val="0"/>
          <w:numId w:val="38"/>
        </w:numPr>
        <w:spacing w:line="360" w:lineRule="auto"/>
        <w:jc w:val="both"/>
      </w:pPr>
      <w:r>
        <w:t>Halaman Profil</w:t>
      </w:r>
    </w:p>
    <w:p w14:paraId="40C757E5" w14:textId="3C28AEF8" w:rsidR="004B3B6C" w:rsidRDefault="004B3B6C" w:rsidP="00215F0A">
      <w:pPr>
        <w:pStyle w:val="ListParagraph"/>
        <w:numPr>
          <w:ilvl w:val="0"/>
          <w:numId w:val="38"/>
        </w:numPr>
        <w:spacing w:line="360" w:lineRule="auto"/>
        <w:jc w:val="both"/>
      </w:pPr>
      <w:r>
        <w:t>Halaman Mahasiswa</w:t>
      </w:r>
    </w:p>
    <w:p w14:paraId="7FCD30DD" w14:textId="11B14478" w:rsidR="004B3B6C" w:rsidRDefault="004B3B6C" w:rsidP="00215F0A">
      <w:pPr>
        <w:pStyle w:val="ListParagraph"/>
        <w:numPr>
          <w:ilvl w:val="0"/>
          <w:numId w:val="38"/>
        </w:numPr>
        <w:spacing w:line="360" w:lineRule="auto"/>
        <w:jc w:val="both"/>
      </w:pPr>
      <w:r>
        <w:t>Halaman Berkas Masuk</w:t>
      </w:r>
    </w:p>
    <w:p w14:paraId="589C6C36" w14:textId="71C5C0C3" w:rsidR="004B3B6C" w:rsidRDefault="004B3B6C" w:rsidP="00215F0A">
      <w:pPr>
        <w:pStyle w:val="ListParagraph"/>
        <w:numPr>
          <w:ilvl w:val="0"/>
          <w:numId w:val="38"/>
        </w:numPr>
        <w:spacing w:line="360" w:lineRule="auto"/>
        <w:jc w:val="both"/>
      </w:pPr>
      <w:r>
        <w:t>Halaman Pesan</w:t>
      </w:r>
    </w:p>
    <w:p w14:paraId="4A80F4D9" w14:textId="4D92ED99" w:rsidR="004B3B6C" w:rsidRDefault="004B3B6C" w:rsidP="00215F0A">
      <w:pPr>
        <w:pStyle w:val="ListParagraph"/>
        <w:numPr>
          <w:ilvl w:val="0"/>
          <w:numId w:val="38"/>
        </w:numPr>
        <w:spacing w:line="360" w:lineRule="auto"/>
        <w:jc w:val="both"/>
      </w:pPr>
      <w:r>
        <w:t>Halaman Informasi</w:t>
      </w:r>
    </w:p>
    <w:p w14:paraId="1997F10E" w14:textId="2D4E67FB" w:rsidR="00ED0857" w:rsidRDefault="00ED0857" w:rsidP="00215F0A">
      <w:pPr>
        <w:pStyle w:val="ListParagraph"/>
        <w:numPr>
          <w:ilvl w:val="0"/>
          <w:numId w:val="37"/>
        </w:numPr>
        <w:spacing w:line="360" w:lineRule="auto"/>
        <w:ind w:left="2552"/>
        <w:jc w:val="both"/>
      </w:pPr>
      <w:r>
        <w:rPr>
          <w:i/>
          <w:iCs/>
        </w:rPr>
        <w:t xml:space="preserve">Prototype </w:t>
      </w:r>
      <w:r>
        <w:t>Mahasiswa</w:t>
      </w:r>
    </w:p>
    <w:p w14:paraId="5B44BDA3" w14:textId="77777777" w:rsidR="009935E9" w:rsidRPr="009935E9" w:rsidRDefault="009935E9" w:rsidP="00215F0A">
      <w:pPr>
        <w:pStyle w:val="ListParagraph"/>
        <w:numPr>
          <w:ilvl w:val="0"/>
          <w:numId w:val="39"/>
        </w:numPr>
        <w:spacing w:line="360" w:lineRule="auto"/>
        <w:ind w:left="3261"/>
        <w:jc w:val="both"/>
      </w:pPr>
      <w:r>
        <w:t xml:space="preserve">Halaman </w:t>
      </w:r>
      <w:r w:rsidR="004B3B6C">
        <w:rPr>
          <w:i/>
          <w:iCs/>
        </w:rPr>
        <w:t>Login</w:t>
      </w:r>
    </w:p>
    <w:p w14:paraId="71408FB4" w14:textId="68541CE3" w:rsidR="004B3B6C" w:rsidRDefault="009935E9" w:rsidP="00215F0A">
      <w:pPr>
        <w:pStyle w:val="ListParagraph"/>
        <w:numPr>
          <w:ilvl w:val="0"/>
          <w:numId w:val="39"/>
        </w:numPr>
        <w:spacing w:line="360" w:lineRule="auto"/>
        <w:ind w:left="3261"/>
        <w:jc w:val="both"/>
      </w:pPr>
      <w:r>
        <w:t>Halaman Registrasi</w:t>
      </w:r>
      <w:r w:rsidR="004B3B6C">
        <w:rPr>
          <w:i/>
          <w:iCs/>
        </w:rPr>
        <w:t xml:space="preserve"> </w:t>
      </w:r>
    </w:p>
    <w:p w14:paraId="6432F3F1" w14:textId="77777777" w:rsidR="009935E9" w:rsidRPr="009935E9" w:rsidRDefault="004B3B6C" w:rsidP="00215F0A">
      <w:pPr>
        <w:pStyle w:val="ListParagraph"/>
        <w:numPr>
          <w:ilvl w:val="0"/>
          <w:numId w:val="39"/>
        </w:numPr>
        <w:spacing w:line="360" w:lineRule="auto"/>
        <w:ind w:left="3261"/>
        <w:jc w:val="both"/>
      </w:pPr>
      <w:r>
        <w:t xml:space="preserve">Halaman Ganti </w:t>
      </w:r>
      <w:r>
        <w:rPr>
          <w:i/>
          <w:iCs/>
        </w:rPr>
        <w:t>password</w:t>
      </w:r>
    </w:p>
    <w:p w14:paraId="2BFC8AE6" w14:textId="18A17FD9" w:rsidR="004B3B6C" w:rsidRPr="009935E9" w:rsidRDefault="009935E9" w:rsidP="00215F0A">
      <w:pPr>
        <w:pStyle w:val="ListParagraph"/>
        <w:numPr>
          <w:ilvl w:val="0"/>
          <w:numId w:val="39"/>
        </w:numPr>
        <w:spacing w:line="360" w:lineRule="auto"/>
        <w:ind w:left="3261"/>
        <w:jc w:val="both"/>
      </w:pPr>
      <w:r w:rsidRPr="009935E9">
        <w:t xml:space="preserve"> </w:t>
      </w:r>
      <w:r>
        <w:t xml:space="preserve">Halaman </w:t>
      </w:r>
      <w:r>
        <w:rPr>
          <w:i/>
          <w:iCs/>
        </w:rPr>
        <w:t>home</w:t>
      </w:r>
    </w:p>
    <w:p w14:paraId="06B26760" w14:textId="3FD2A589" w:rsidR="009935E9" w:rsidRDefault="009935E9" w:rsidP="00215F0A">
      <w:pPr>
        <w:pStyle w:val="ListParagraph"/>
        <w:numPr>
          <w:ilvl w:val="0"/>
          <w:numId w:val="39"/>
        </w:numPr>
        <w:spacing w:line="360" w:lineRule="auto"/>
        <w:ind w:left="3261"/>
        <w:jc w:val="both"/>
      </w:pPr>
      <w:r>
        <w:t>Halaman Persyaratan</w:t>
      </w:r>
    </w:p>
    <w:p w14:paraId="0F25474C" w14:textId="4D1E1D06" w:rsidR="009935E9" w:rsidRDefault="009935E9" w:rsidP="00215F0A">
      <w:pPr>
        <w:pStyle w:val="ListParagraph"/>
        <w:numPr>
          <w:ilvl w:val="0"/>
          <w:numId w:val="39"/>
        </w:numPr>
        <w:spacing w:line="360" w:lineRule="auto"/>
        <w:ind w:left="3261"/>
        <w:jc w:val="both"/>
      </w:pPr>
      <w:r>
        <w:t>Halaman Pendaftaran</w:t>
      </w:r>
    </w:p>
    <w:p w14:paraId="6FA57C15" w14:textId="52AED801" w:rsidR="004B3B6C" w:rsidRDefault="004B3B6C" w:rsidP="00215F0A">
      <w:pPr>
        <w:pStyle w:val="ListParagraph"/>
        <w:numPr>
          <w:ilvl w:val="0"/>
          <w:numId w:val="39"/>
        </w:numPr>
        <w:spacing w:line="360" w:lineRule="auto"/>
        <w:ind w:left="3261"/>
        <w:jc w:val="both"/>
      </w:pPr>
      <w:r>
        <w:t>Halaman Profil</w:t>
      </w:r>
    </w:p>
    <w:p w14:paraId="2A372146" w14:textId="79C1E40E" w:rsidR="004B3B6C" w:rsidRDefault="004B3B6C" w:rsidP="00215F0A">
      <w:pPr>
        <w:pStyle w:val="ListParagraph"/>
        <w:numPr>
          <w:ilvl w:val="0"/>
          <w:numId w:val="39"/>
        </w:numPr>
        <w:spacing w:line="360" w:lineRule="auto"/>
        <w:ind w:left="3261"/>
        <w:jc w:val="both"/>
      </w:pPr>
      <w:r>
        <w:t xml:space="preserve">Halaman </w:t>
      </w:r>
      <w:r w:rsidR="009935E9">
        <w:t>Pesan</w:t>
      </w:r>
      <w:r>
        <w:t xml:space="preserve"> Masuk</w:t>
      </w:r>
    </w:p>
    <w:p w14:paraId="6D2D519F" w14:textId="407ED9F7" w:rsidR="00F91C77" w:rsidRDefault="004B3B6C" w:rsidP="00215F0A">
      <w:pPr>
        <w:pStyle w:val="ListParagraph"/>
        <w:numPr>
          <w:ilvl w:val="0"/>
          <w:numId w:val="39"/>
        </w:numPr>
        <w:spacing w:line="360" w:lineRule="auto"/>
        <w:ind w:left="3261"/>
        <w:jc w:val="both"/>
      </w:pPr>
      <w:r>
        <w:t xml:space="preserve">Halaman </w:t>
      </w:r>
      <w:r w:rsidR="009935E9">
        <w:t>Tentang</w:t>
      </w:r>
    </w:p>
    <w:p w14:paraId="5D7CA887" w14:textId="77777777" w:rsidR="006635EB" w:rsidRDefault="006635EB" w:rsidP="006635EB">
      <w:pPr>
        <w:pStyle w:val="ListParagraph"/>
        <w:spacing w:line="360" w:lineRule="auto"/>
        <w:ind w:left="3261"/>
        <w:jc w:val="both"/>
      </w:pPr>
    </w:p>
    <w:p w14:paraId="49404773" w14:textId="7E6757AD" w:rsidR="00207AEA" w:rsidRDefault="00207AEA" w:rsidP="003E535F">
      <w:pPr>
        <w:pStyle w:val="ListParagraph"/>
        <w:numPr>
          <w:ilvl w:val="0"/>
          <w:numId w:val="14"/>
        </w:numPr>
        <w:spacing w:line="360" w:lineRule="auto"/>
      </w:pPr>
      <w:r>
        <w:lastRenderedPageBreak/>
        <w:t>Pengkodean</w:t>
      </w:r>
    </w:p>
    <w:p w14:paraId="6BEEC40C" w14:textId="7EA1424F" w:rsidR="00C23784" w:rsidRDefault="00E722EB" w:rsidP="00E97ED5">
      <w:pPr>
        <w:pStyle w:val="ListParagraph"/>
        <w:spacing w:line="360" w:lineRule="auto"/>
        <w:ind w:left="1440" w:firstLine="720"/>
        <w:jc w:val="both"/>
      </w:pPr>
      <w:r>
        <w:t>Pada tahapan ini merupakan implementasi yang dilakukan dari tahapan desain ke dalam bahasa yang bisa dikenali oleh komputer. Proses yang dilakukan adalah dengan coding (proses membuat kode).</w:t>
      </w:r>
      <w:r w:rsidR="00F91C77">
        <w:t xml:space="preserve"> Penulis menggunakan </w:t>
      </w:r>
      <w:r w:rsidR="00F91C77" w:rsidRPr="00F91C77">
        <w:rPr>
          <w:i/>
          <w:iCs/>
        </w:rPr>
        <w:t>text editor</w:t>
      </w:r>
      <w:r w:rsidR="00F91C77">
        <w:t xml:space="preserve"> </w:t>
      </w:r>
      <w:r w:rsidR="00F91C77">
        <w:rPr>
          <w:i/>
          <w:iCs/>
        </w:rPr>
        <w:t>Sublime Text</w:t>
      </w:r>
      <w:r w:rsidR="00F91C77">
        <w:t>, untuk webserver menggunakan XAMPP 7.3.28 dan menggunakan Bahasa pemrograman PHP.</w:t>
      </w:r>
    </w:p>
    <w:p w14:paraId="0B79D327" w14:textId="77777777" w:rsidR="00F91C77" w:rsidRDefault="00F91C77" w:rsidP="00E97ED5">
      <w:pPr>
        <w:pStyle w:val="ListParagraph"/>
        <w:spacing w:line="360" w:lineRule="auto"/>
        <w:ind w:left="1440" w:firstLine="720"/>
        <w:jc w:val="both"/>
      </w:pPr>
    </w:p>
    <w:p w14:paraId="557BE76B" w14:textId="738FC859" w:rsidR="00207AEA" w:rsidRDefault="00207AEA" w:rsidP="003E535F">
      <w:pPr>
        <w:pStyle w:val="ListParagraph"/>
        <w:numPr>
          <w:ilvl w:val="0"/>
          <w:numId w:val="14"/>
        </w:numPr>
        <w:spacing w:line="360" w:lineRule="auto"/>
      </w:pPr>
      <w:r>
        <w:t>Pengujian</w:t>
      </w:r>
    </w:p>
    <w:p w14:paraId="60DCDE2B" w14:textId="5BA63BC9" w:rsidR="00C23784" w:rsidRDefault="00E722EB" w:rsidP="00E97ED5">
      <w:pPr>
        <w:pStyle w:val="ListParagraph"/>
        <w:spacing w:line="360" w:lineRule="auto"/>
        <w:ind w:left="1440" w:firstLine="720"/>
        <w:jc w:val="both"/>
        <w:rPr>
          <w:lang w:val="id-ID"/>
        </w:rPr>
      </w:pPr>
      <w:r>
        <w:t xml:space="preserve">Pada tahapan ini merupakan pengujian secara menyeluruh dari sistem yang telah dibuat. </w:t>
      </w:r>
      <w:r w:rsidR="005F664B">
        <w:t>P</w:t>
      </w:r>
      <w:r w:rsidR="005F664B" w:rsidRPr="00804D77">
        <w:rPr>
          <w:lang w:val="id-ID"/>
        </w:rPr>
        <w:t>enulis melakukan pengujian</w:t>
      </w:r>
      <w:r w:rsidR="005F664B">
        <w:rPr>
          <w:lang w:val="id-ID"/>
        </w:rPr>
        <w:t xml:space="preserve"> setelah analisis, desain dan pengkodean lalu penulis me</w:t>
      </w:r>
      <w:r w:rsidR="005F664B">
        <w:t>la</w:t>
      </w:r>
      <w:r w:rsidR="005F664B">
        <w:rPr>
          <w:lang w:val="id-ID"/>
        </w:rPr>
        <w:t>kukan pengujian apakah sistem pengkodean yang telah dilakuakn sesuai dengan apa yang diharapkan dan di butuhkan untuk membantu mahasiswa dalam melakukan pengumpulan persyaratan proposal skripsi</w:t>
      </w:r>
      <w:r w:rsidR="00406467">
        <w:t xml:space="preserve"> dan sidang skripsi</w:t>
      </w:r>
      <w:r w:rsidR="005F664B">
        <w:rPr>
          <w:lang w:val="id-ID"/>
        </w:rPr>
        <w:t>.</w:t>
      </w:r>
    </w:p>
    <w:p w14:paraId="135065D7" w14:textId="77777777" w:rsidR="00F91C77" w:rsidRPr="0053770E" w:rsidRDefault="00F91C77" w:rsidP="00E97ED5">
      <w:pPr>
        <w:pStyle w:val="ListParagraph"/>
        <w:spacing w:line="360" w:lineRule="auto"/>
        <w:ind w:left="1440" w:firstLine="720"/>
        <w:jc w:val="both"/>
        <w:rPr>
          <w:lang w:val="id-ID"/>
        </w:rPr>
      </w:pPr>
    </w:p>
    <w:p w14:paraId="2457F1EB" w14:textId="13F4B9C3" w:rsidR="00207AEA" w:rsidRDefault="00207AEA" w:rsidP="003E535F">
      <w:pPr>
        <w:pStyle w:val="ListParagraph"/>
        <w:numPr>
          <w:ilvl w:val="0"/>
          <w:numId w:val="14"/>
        </w:numPr>
        <w:spacing w:line="360" w:lineRule="auto"/>
      </w:pPr>
      <w:r>
        <w:t>Implementasi dan pemeliharaan</w:t>
      </w:r>
    </w:p>
    <w:p w14:paraId="39907C50" w14:textId="00C11BEE" w:rsidR="00622D31" w:rsidRDefault="00E722EB" w:rsidP="00622D31">
      <w:pPr>
        <w:pStyle w:val="ListParagraph"/>
        <w:spacing w:line="360" w:lineRule="auto"/>
        <w:ind w:left="1440" w:firstLine="720"/>
        <w:jc w:val="both"/>
      </w:pPr>
      <w:r>
        <w:t xml:space="preserve">Dalam tahap ini sistem yang telah dibuat sudah bisa mulai untuk digunakan maupun dipublikasikan. Untuk selanjutnya pada tahapan pemeliharaan sistem, serta pengembangan sistem dapat dilakukan oleh </w:t>
      </w:r>
      <w:r w:rsidR="00406467">
        <w:t>Fakultas Teknologi Informasi</w:t>
      </w:r>
      <w:r>
        <w:t xml:space="preserve"> Universitas Teknologi </w:t>
      </w:r>
      <w:r w:rsidR="00406467">
        <w:t>Bandung</w:t>
      </w:r>
      <w:r>
        <w:t>, selaku tempat penulis melakukan penelitian.</w:t>
      </w:r>
      <w:bookmarkEnd w:id="122"/>
    </w:p>
    <w:p w14:paraId="110826B1" w14:textId="214AD93E" w:rsidR="00622D31" w:rsidRDefault="00622D31" w:rsidP="00622D31">
      <w:pPr>
        <w:spacing w:after="160"/>
      </w:pPr>
    </w:p>
    <w:p w14:paraId="4F7CECD9" w14:textId="06972C0F" w:rsidR="00157CAF" w:rsidRDefault="00157CAF" w:rsidP="00622D31">
      <w:pPr>
        <w:spacing w:after="160"/>
      </w:pPr>
    </w:p>
    <w:p w14:paraId="7081EC26" w14:textId="1AB2569A" w:rsidR="00157CAF" w:rsidRDefault="00157CAF" w:rsidP="00622D31">
      <w:pPr>
        <w:spacing w:after="160"/>
      </w:pPr>
    </w:p>
    <w:p w14:paraId="46B1026D" w14:textId="07F62E9A" w:rsidR="00157CAF" w:rsidRDefault="00157CAF" w:rsidP="00622D31">
      <w:pPr>
        <w:spacing w:after="160"/>
      </w:pPr>
    </w:p>
    <w:p w14:paraId="3DD53A69" w14:textId="77777777" w:rsidR="00157CAF" w:rsidRDefault="00157CAF" w:rsidP="00622D31">
      <w:pPr>
        <w:spacing w:after="160"/>
        <w:sectPr w:rsidR="00157CAF" w:rsidSect="00987356">
          <w:pgSz w:w="11906" w:h="16838"/>
          <w:pgMar w:top="1701" w:right="1701" w:bottom="1701" w:left="2268" w:header="709" w:footer="709" w:gutter="0"/>
          <w:cols w:space="708"/>
          <w:titlePg/>
          <w:docGrid w:linePitch="360"/>
        </w:sectPr>
      </w:pPr>
    </w:p>
    <w:p w14:paraId="6F9B629D" w14:textId="77777777" w:rsidR="00622D31" w:rsidRPr="00B46037" w:rsidRDefault="00622D31" w:rsidP="00622D31">
      <w:pPr>
        <w:pStyle w:val="Heading1"/>
        <w:spacing w:before="0" w:line="480" w:lineRule="auto"/>
        <w:rPr>
          <w:rFonts w:cs="Times New Roman"/>
          <w:b w:val="0"/>
          <w:bCs/>
          <w:szCs w:val="24"/>
        </w:rPr>
      </w:pPr>
      <w:bookmarkStart w:id="126" w:name="_Toc80226311"/>
      <w:r w:rsidRPr="00B46037">
        <w:rPr>
          <w:rFonts w:cs="Times New Roman"/>
          <w:bCs/>
          <w:szCs w:val="24"/>
        </w:rPr>
        <w:lastRenderedPageBreak/>
        <w:t>BAB IV</w:t>
      </w:r>
      <w:r w:rsidRPr="00B46037">
        <w:rPr>
          <w:rFonts w:cs="Times New Roman"/>
          <w:bCs/>
          <w:szCs w:val="24"/>
        </w:rPr>
        <w:br/>
        <w:t>ANALISA, PERANCANGAN DAN HASIL</w:t>
      </w:r>
      <w:bookmarkEnd w:id="126"/>
    </w:p>
    <w:p w14:paraId="3723104E" w14:textId="77777777" w:rsidR="00622D31" w:rsidRPr="00B46037" w:rsidRDefault="00622D31" w:rsidP="00622D31">
      <w:pPr>
        <w:spacing w:line="480" w:lineRule="auto"/>
        <w:rPr>
          <w:b/>
          <w:bCs/>
        </w:rPr>
      </w:pPr>
    </w:p>
    <w:p w14:paraId="57355022" w14:textId="77777777" w:rsidR="00622D31" w:rsidRPr="00B46037" w:rsidRDefault="00622D31" w:rsidP="00622D31">
      <w:pPr>
        <w:rPr>
          <w:b/>
          <w:bCs/>
        </w:rPr>
      </w:pPr>
    </w:p>
    <w:p w14:paraId="3350135A" w14:textId="64723DFF" w:rsidR="00622D31" w:rsidRPr="00B46037" w:rsidRDefault="00622D31" w:rsidP="00622D31">
      <w:pPr>
        <w:pStyle w:val="Heading2"/>
        <w:numPr>
          <w:ilvl w:val="0"/>
          <w:numId w:val="45"/>
        </w:numPr>
        <w:ind w:left="426" w:hanging="426"/>
        <w:rPr>
          <w:rFonts w:cs="Times New Roman"/>
          <w:b w:val="0"/>
          <w:bCs/>
          <w:color w:val="auto"/>
          <w:szCs w:val="24"/>
        </w:rPr>
      </w:pPr>
      <w:bookmarkStart w:id="127" w:name="_Toc80226312"/>
      <w:r w:rsidRPr="00B46037">
        <w:rPr>
          <w:rFonts w:cs="Times New Roman"/>
          <w:bCs/>
          <w:color w:val="auto"/>
          <w:szCs w:val="24"/>
        </w:rPr>
        <w:t>A</w:t>
      </w:r>
      <w:r w:rsidR="006635EB">
        <w:rPr>
          <w:rFonts w:cs="Times New Roman"/>
          <w:bCs/>
          <w:color w:val="auto"/>
          <w:szCs w:val="24"/>
        </w:rPr>
        <w:t>nalisis</w:t>
      </w:r>
      <w:bookmarkEnd w:id="127"/>
    </w:p>
    <w:p w14:paraId="220325DC" w14:textId="77777777" w:rsidR="00622D31" w:rsidRPr="00B46037" w:rsidRDefault="00622D31" w:rsidP="00622D31">
      <w:pPr>
        <w:spacing w:line="360" w:lineRule="auto"/>
        <w:ind w:firstLine="426"/>
        <w:jc w:val="both"/>
        <w:rPr>
          <w:bCs/>
          <w:color w:val="000000" w:themeColor="text1"/>
          <w:lang w:val="id-ID"/>
        </w:rPr>
      </w:pPr>
      <w:r w:rsidRPr="00B46037">
        <w:t>Analisis dilakukan sebagai langkah awal peneliti</w:t>
      </w:r>
      <w:r w:rsidRPr="00B46037">
        <w:rPr>
          <w:lang w:val="id-ID"/>
        </w:rPr>
        <w:t>an</w:t>
      </w:r>
      <w:r w:rsidRPr="00B46037">
        <w:t xml:space="preserve"> untuk mengetahui kebutuhan-kebutuhan yang diperlukan pengguna. Berikut adalah hasil Analisa program yang telah penulis lakukan guna membantu dalam </w:t>
      </w:r>
      <w:r w:rsidRPr="00B46037">
        <w:rPr>
          <w:bCs/>
          <w:color w:val="000000" w:themeColor="text1"/>
        </w:rPr>
        <w:t>Pengembangan</w:t>
      </w:r>
      <w:r w:rsidRPr="00B46037">
        <w:rPr>
          <w:bCs/>
          <w:color w:val="000000" w:themeColor="text1"/>
          <w:lang w:val="id-ID"/>
        </w:rPr>
        <w:t xml:space="preserve"> Aplikasi  Seleksi  Kelayakan Pengajuan Proposal Skripsi</w:t>
      </w:r>
      <w:r w:rsidRPr="00B46037">
        <w:rPr>
          <w:bCs/>
          <w:color w:val="000000" w:themeColor="text1"/>
        </w:rPr>
        <w:t xml:space="preserve"> Dan Sidang Skripsi</w:t>
      </w:r>
      <w:r w:rsidRPr="00B46037">
        <w:rPr>
          <w:bCs/>
          <w:color w:val="000000" w:themeColor="text1"/>
          <w:lang w:val="id-ID"/>
        </w:rPr>
        <w:t xml:space="preserve"> Berbasis Web Di </w:t>
      </w:r>
      <w:r w:rsidRPr="00B46037">
        <w:rPr>
          <w:bCs/>
          <w:color w:val="000000" w:themeColor="text1"/>
        </w:rPr>
        <w:t>Fakultas Teknologi Informasi</w:t>
      </w:r>
      <w:r w:rsidRPr="00B46037">
        <w:rPr>
          <w:bCs/>
          <w:color w:val="000000" w:themeColor="text1"/>
          <w:lang w:val="id-ID"/>
        </w:rPr>
        <w:t xml:space="preserve"> Universitas Bale Bandung</w:t>
      </w:r>
      <w:r w:rsidRPr="00B46037">
        <w:rPr>
          <w:bCs/>
        </w:rPr>
        <w:t>.</w:t>
      </w:r>
    </w:p>
    <w:p w14:paraId="6DD02B4E" w14:textId="77777777" w:rsidR="00622D31" w:rsidRPr="00B46037" w:rsidRDefault="00622D31" w:rsidP="00622D31">
      <w:pPr>
        <w:spacing w:line="480" w:lineRule="auto"/>
        <w:ind w:left="-284" w:firstLine="426"/>
        <w:jc w:val="both"/>
      </w:pPr>
    </w:p>
    <w:p w14:paraId="661A4CFD" w14:textId="0F72B8AA" w:rsidR="00622D31" w:rsidRDefault="00622D31" w:rsidP="00622D31">
      <w:pPr>
        <w:pStyle w:val="Heading3"/>
        <w:numPr>
          <w:ilvl w:val="0"/>
          <w:numId w:val="46"/>
        </w:numPr>
        <w:spacing w:before="0" w:line="480" w:lineRule="auto"/>
        <w:ind w:left="1134" w:hanging="643"/>
        <w:rPr>
          <w:rFonts w:cs="Times New Roman"/>
          <w:bCs/>
          <w:color w:val="auto"/>
        </w:rPr>
      </w:pPr>
      <w:bookmarkStart w:id="128" w:name="_Toc80226313"/>
      <w:r w:rsidRPr="00B46037">
        <w:rPr>
          <w:rFonts w:cs="Times New Roman"/>
          <w:bCs/>
          <w:color w:val="auto"/>
        </w:rPr>
        <w:t>Analisis Masalah</w:t>
      </w:r>
      <w:bookmarkEnd w:id="128"/>
    </w:p>
    <w:p w14:paraId="0F537648" w14:textId="77777777" w:rsidR="004037C0" w:rsidRDefault="004037C0" w:rsidP="004037C0">
      <w:pPr>
        <w:pStyle w:val="ListParagraph"/>
        <w:numPr>
          <w:ilvl w:val="0"/>
          <w:numId w:val="105"/>
        </w:numPr>
        <w:spacing w:line="360" w:lineRule="auto"/>
        <w:ind w:left="993"/>
      </w:pPr>
      <w:r>
        <w:t>Analisis Sistem Yang Sedang Berjalan</w:t>
      </w:r>
    </w:p>
    <w:p w14:paraId="1A087748" w14:textId="4772848A" w:rsidR="00622D31" w:rsidRDefault="00622D31" w:rsidP="004037C0">
      <w:pPr>
        <w:pStyle w:val="ListParagraph"/>
        <w:spacing w:line="360" w:lineRule="auto"/>
        <w:ind w:firstLine="273"/>
        <w:jc w:val="both"/>
      </w:pPr>
      <w:r w:rsidRPr="00B46037">
        <w:t>Menganalisis sistem yang sedang berjalan bertujuan untuk mengetahui lebih jelas bagaimana cara kerja sistem tersebut dan masalah yang dihadapi sistem untuk dijalankan landasan usulan perancangan sistem. Berdasarkan penganalisaan pada penelitian sebelumnya, prosedur pengajuan proposal dan sidang skripsi yang terdapat pada Fakultas Teknologi Informasi Universitas Bale Bandung prosedur sistem pendaftaran saat ini belum berjalan dengan baik, dimana mahasiswa masih mengumpulkan berkas dengan menggunakan media perantara kertas dan kemudian mendaftar pada program studi masing-masing di Fakultas Teknologi Informasi Universitas Bale Bandung. Berkas-berkas yang telah diajukan oleh mahasiswa disimpan di dalam lemari penyimpanan program studi masing-masing. Tempat penyimpanan lemari ini, belum terjamin keamananya serta terbatas dalam menyimpan berkas-berkas skripsi mahasiswa. Berikut merupakan penjelasan prosedur sistem pendaftaran skripsi yang sedang berjalan saat ini pada Fakultas Teknologi Informasi Universitas Bale Bandung :</w:t>
      </w:r>
    </w:p>
    <w:p w14:paraId="51D4B1D0" w14:textId="77777777" w:rsidR="00622D31" w:rsidRDefault="00622D31" w:rsidP="004037C0">
      <w:pPr>
        <w:spacing w:line="360" w:lineRule="auto"/>
        <w:ind w:left="709" w:firstLine="425"/>
        <w:jc w:val="both"/>
      </w:pPr>
    </w:p>
    <w:p w14:paraId="67B65C4A" w14:textId="77777777" w:rsidR="00622D31" w:rsidRDefault="00622D31" w:rsidP="00622D31">
      <w:pPr>
        <w:spacing w:line="360" w:lineRule="auto"/>
        <w:ind w:left="142" w:firstLine="425"/>
        <w:jc w:val="both"/>
      </w:pPr>
    </w:p>
    <w:p w14:paraId="3F5BAA61" w14:textId="77777777" w:rsidR="00622D31" w:rsidRPr="00B46037" w:rsidRDefault="00622D31" w:rsidP="004037C0">
      <w:pPr>
        <w:spacing w:line="360" w:lineRule="auto"/>
        <w:jc w:val="both"/>
      </w:pPr>
    </w:p>
    <w:p w14:paraId="58EB6939" w14:textId="0D163632" w:rsidR="004F4354" w:rsidRPr="00593280" w:rsidRDefault="00E1161F" w:rsidP="009C1C57">
      <w:pPr>
        <w:pStyle w:val="ListParagraph"/>
        <w:numPr>
          <w:ilvl w:val="0"/>
          <w:numId w:val="51"/>
        </w:numPr>
        <w:spacing w:line="360" w:lineRule="auto"/>
        <w:ind w:left="1134"/>
        <w:jc w:val="both"/>
      </w:pPr>
      <w:r>
        <w:rPr>
          <w:noProof/>
        </w:rPr>
        <w:lastRenderedPageBreak/>
        <w:drawing>
          <wp:anchor distT="0" distB="0" distL="114300" distR="114300" simplePos="0" relativeHeight="251803648" behindDoc="0" locked="0" layoutInCell="1" allowOverlap="1" wp14:anchorId="17E466CF" wp14:editId="1AA2DE49">
            <wp:simplePos x="0" y="0"/>
            <wp:positionH relativeFrom="column">
              <wp:posOffset>1377315</wp:posOffset>
            </wp:positionH>
            <wp:positionV relativeFrom="paragraph">
              <wp:posOffset>280670</wp:posOffset>
            </wp:positionV>
            <wp:extent cx="3018790" cy="3369945"/>
            <wp:effectExtent l="0" t="0" r="0" b="190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018790" cy="33699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22D31" w:rsidRPr="00132DF1">
        <w:t>Alur pendaftaran skripsi yang sedang berjalan</w:t>
      </w:r>
    </w:p>
    <w:p w14:paraId="49CAD8B1" w14:textId="53DD8181" w:rsidR="00622D31" w:rsidRPr="00966A8F" w:rsidRDefault="00760BBF" w:rsidP="00512577">
      <w:pPr>
        <w:pStyle w:val="Caption"/>
        <w:spacing w:after="0" w:line="360" w:lineRule="auto"/>
        <w:ind w:left="1134"/>
        <w:jc w:val="center"/>
        <w:rPr>
          <w:i w:val="0"/>
          <w:iCs w:val="0"/>
          <w:color w:val="auto"/>
          <w:sz w:val="24"/>
          <w:szCs w:val="24"/>
        </w:rPr>
      </w:pPr>
      <w:bookmarkStart w:id="129" w:name="_Toc79605136"/>
      <w:r w:rsidRPr="00512577">
        <w:rPr>
          <w:i w:val="0"/>
          <w:iCs w:val="0"/>
          <w:color w:val="auto"/>
          <w:sz w:val="24"/>
          <w:szCs w:val="24"/>
        </w:rPr>
        <w:t xml:space="preserve">Gambar 4. </w:t>
      </w:r>
      <w:r w:rsidRPr="00512577">
        <w:rPr>
          <w:i w:val="0"/>
          <w:iCs w:val="0"/>
          <w:color w:val="auto"/>
          <w:sz w:val="24"/>
          <w:szCs w:val="24"/>
        </w:rPr>
        <w:fldChar w:fldCharType="begin"/>
      </w:r>
      <w:r w:rsidRPr="00512577">
        <w:rPr>
          <w:i w:val="0"/>
          <w:iCs w:val="0"/>
          <w:color w:val="auto"/>
          <w:sz w:val="24"/>
          <w:szCs w:val="24"/>
        </w:rPr>
        <w:instrText xml:space="preserve"> SEQ Gambar_4. \* ARABIC </w:instrText>
      </w:r>
      <w:r w:rsidRPr="00512577">
        <w:rPr>
          <w:i w:val="0"/>
          <w:iCs w:val="0"/>
          <w:color w:val="auto"/>
          <w:sz w:val="24"/>
          <w:szCs w:val="24"/>
        </w:rPr>
        <w:fldChar w:fldCharType="separate"/>
      </w:r>
      <w:r w:rsidR="00FB1FF7">
        <w:rPr>
          <w:i w:val="0"/>
          <w:iCs w:val="0"/>
          <w:noProof/>
          <w:color w:val="auto"/>
          <w:sz w:val="24"/>
          <w:szCs w:val="24"/>
        </w:rPr>
        <w:t>1</w:t>
      </w:r>
      <w:r w:rsidRPr="00512577">
        <w:rPr>
          <w:i w:val="0"/>
          <w:iCs w:val="0"/>
          <w:color w:val="auto"/>
          <w:sz w:val="24"/>
          <w:szCs w:val="24"/>
        </w:rPr>
        <w:fldChar w:fldCharType="end"/>
      </w:r>
      <w:r w:rsidRPr="00512577">
        <w:rPr>
          <w:i w:val="0"/>
          <w:iCs w:val="0"/>
          <w:color w:val="auto"/>
          <w:sz w:val="24"/>
          <w:szCs w:val="24"/>
        </w:rPr>
        <w:t xml:space="preserve"> Alur Pendaftaran Skripsi yang Sedang berjalan</w:t>
      </w:r>
      <w:bookmarkEnd w:id="129"/>
    </w:p>
    <w:p w14:paraId="7F1CD1E2" w14:textId="24355259" w:rsidR="008900AE" w:rsidRPr="008900AE" w:rsidRDefault="008900AE" w:rsidP="008900AE">
      <w:pPr>
        <w:spacing w:line="360" w:lineRule="auto"/>
        <w:rPr>
          <w:lang w:val="en-AU"/>
        </w:rPr>
      </w:pPr>
    </w:p>
    <w:p w14:paraId="05E7E2B5" w14:textId="7277E30F" w:rsidR="00622D31" w:rsidRPr="00B46037" w:rsidRDefault="00622D31" w:rsidP="00622D31">
      <w:pPr>
        <w:pStyle w:val="ListParagraph"/>
        <w:spacing w:line="360" w:lineRule="auto"/>
        <w:ind w:left="851" w:firstLine="425"/>
        <w:jc w:val="both"/>
      </w:pPr>
      <w:r w:rsidRPr="00B46037">
        <w:t>Berikut merupakan penjelasan proses pendaftaran skripsi yang sedang berjalan pada Fakultas Teknologi Informasi Universitas Bale Bandung :</w:t>
      </w:r>
    </w:p>
    <w:p w14:paraId="2BF0FC84" w14:textId="460B7D27" w:rsidR="00622D31" w:rsidRPr="00B46037" w:rsidRDefault="00622D31" w:rsidP="00622D31">
      <w:pPr>
        <w:pStyle w:val="ListParagraph"/>
        <w:numPr>
          <w:ilvl w:val="0"/>
          <w:numId w:val="52"/>
        </w:numPr>
        <w:spacing w:line="360" w:lineRule="auto"/>
        <w:ind w:left="1418"/>
        <w:jc w:val="both"/>
      </w:pPr>
      <w:r w:rsidRPr="00B46037">
        <w:t>Mahasiswa mengisi KRS terlebih dahulu pada SIAKAD, untuk mengambil mata kuliah Skripsi.</w:t>
      </w:r>
    </w:p>
    <w:p w14:paraId="571427B9" w14:textId="77777777" w:rsidR="00622D31" w:rsidRPr="00B46037" w:rsidRDefault="00622D31" w:rsidP="00622D31">
      <w:pPr>
        <w:pStyle w:val="ListParagraph"/>
        <w:numPr>
          <w:ilvl w:val="0"/>
          <w:numId w:val="52"/>
        </w:numPr>
        <w:spacing w:line="360" w:lineRule="auto"/>
        <w:ind w:left="1418"/>
        <w:jc w:val="both"/>
      </w:pPr>
      <w:r w:rsidRPr="00B46037">
        <w:t>Mahasiswa memilih topik skripsi yang sesuai dengan kemampuannya.</w:t>
      </w:r>
    </w:p>
    <w:p w14:paraId="3B44C0E5" w14:textId="77777777" w:rsidR="00622D31" w:rsidRPr="00B46037" w:rsidRDefault="00622D31" w:rsidP="00622D31">
      <w:pPr>
        <w:pStyle w:val="ListParagraph"/>
        <w:numPr>
          <w:ilvl w:val="0"/>
          <w:numId w:val="52"/>
        </w:numPr>
        <w:spacing w:line="360" w:lineRule="auto"/>
        <w:ind w:left="1418"/>
        <w:jc w:val="both"/>
      </w:pPr>
      <w:r w:rsidRPr="00B46037">
        <w:t>Mahasiswa mengumpulkan berkas pengajuan skripsi berikut dengan topik skripsi yang dipilih sesuai dengan persyaratan dari Prodi di  Fakultas Teknologi Informasi Universitas Bale Bandung</w:t>
      </w:r>
    </w:p>
    <w:p w14:paraId="57A8DF1E" w14:textId="77777777" w:rsidR="00622D31" w:rsidRDefault="00622D31" w:rsidP="00622D31">
      <w:pPr>
        <w:pStyle w:val="ListParagraph"/>
        <w:numPr>
          <w:ilvl w:val="0"/>
          <w:numId w:val="52"/>
        </w:numPr>
        <w:spacing w:line="360" w:lineRule="auto"/>
        <w:ind w:left="1418"/>
        <w:jc w:val="both"/>
      </w:pPr>
      <w:r w:rsidRPr="00B46037">
        <w:t>Prodi menerima</w:t>
      </w:r>
      <w:r>
        <w:t xml:space="preserve"> dan melakukan pengecekkan</w:t>
      </w:r>
      <w:r w:rsidRPr="00B46037">
        <w:t xml:space="preserve"> berkas-berkas pengajuan skripsi dari mahasiswa yang telah mengumpulkan berkas pengajuan skripsi. </w:t>
      </w:r>
    </w:p>
    <w:p w14:paraId="04845825" w14:textId="77777777" w:rsidR="00622D31" w:rsidRDefault="00622D31" w:rsidP="00622D31">
      <w:pPr>
        <w:pStyle w:val="ListParagraph"/>
        <w:numPr>
          <w:ilvl w:val="0"/>
          <w:numId w:val="52"/>
        </w:numPr>
        <w:spacing w:line="360" w:lineRule="auto"/>
        <w:ind w:left="1418"/>
        <w:jc w:val="both"/>
      </w:pPr>
      <w:r w:rsidRPr="00B46037">
        <w:t>Kemudian, prodi melakukan pem</w:t>
      </w:r>
      <w:r>
        <w:t>berian</w:t>
      </w:r>
      <w:r w:rsidRPr="00B46037">
        <w:t xml:space="preserve"> dosen pembimbing yang sesuai dengan topik skripsi yang diajukan oleh mahasiswa</w:t>
      </w:r>
    </w:p>
    <w:p w14:paraId="6436398A" w14:textId="0BAEF8FA" w:rsidR="00622D31" w:rsidRPr="001F7B1C" w:rsidRDefault="00622D31" w:rsidP="00622D31">
      <w:pPr>
        <w:pStyle w:val="ListParagraph"/>
        <w:numPr>
          <w:ilvl w:val="0"/>
          <w:numId w:val="52"/>
        </w:numPr>
        <w:spacing w:line="360" w:lineRule="auto"/>
        <w:ind w:left="1418"/>
        <w:jc w:val="both"/>
      </w:pPr>
      <w:r w:rsidRPr="001F7B1C">
        <w:lastRenderedPageBreak/>
        <w:t>Prodi mencetak dan menyebarkan nama dosen pembimbing beserta mahasiswa bimbingannya agar nantinya mahasiwa dapat melihat dosen pembimbingnya.</w:t>
      </w:r>
    </w:p>
    <w:p w14:paraId="0F4A4285" w14:textId="1B9C0949" w:rsidR="00622D31" w:rsidRPr="00B46037" w:rsidRDefault="00622D31" w:rsidP="00622D31">
      <w:pPr>
        <w:pStyle w:val="ListParagraph"/>
        <w:numPr>
          <w:ilvl w:val="0"/>
          <w:numId w:val="52"/>
        </w:numPr>
        <w:spacing w:line="360" w:lineRule="auto"/>
        <w:ind w:left="1418"/>
        <w:jc w:val="both"/>
      </w:pPr>
      <w:r w:rsidRPr="00B46037">
        <w:t>Mahasiswa dapat melihat dosen pembimbingnya, dan memulai skripsinya</w:t>
      </w:r>
    </w:p>
    <w:p w14:paraId="2EE6A48F" w14:textId="4DB83E26" w:rsidR="00622D31" w:rsidRPr="00B46037" w:rsidRDefault="00622D31" w:rsidP="00622D31">
      <w:pPr>
        <w:pStyle w:val="ListParagraph"/>
        <w:spacing w:line="360" w:lineRule="auto"/>
        <w:ind w:left="1418"/>
        <w:jc w:val="both"/>
      </w:pPr>
    </w:p>
    <w:p w14:paraId="5D52ABB0" w14:textId="28AEA3FA" w:rsidR="009D6326" w:rsidRPr="001F7B1C" w:rsidRDefault="00E1161F" w:rsidP="009D6326">
      <w:pPr>
        <w:pStyle w:val="ListParagraph"/>
        <w:numPr>
          <w:ilvl w:val="0"/>
          <w:numId w:val="51"/>
        </w:numPr>
        <w:tabs>
          <w:tab w:val="left" w:pos="1276"/>
        </w:tabs>
        <w:spacing w:line="360" w:lineRule="auto"/>
        <w:ind w:left="1134"/>
        <w:jc w:val="both"/>
      </w:pPr>
      <w:r>
        <w:rPr>
          <w:noProof/>
        </w:rPr>
        <w:drawing>
          <wp:anchor distT="0" distB="0" distL="114300" distR="114300" simplePos="0" relativeHeight="251804672" behindDoc="0" locked="0" layoutInCell="1" allowOverlap="1" wp14:anchorId="19F64076" wp14:editId="06446BC8">
            <wp:simplePos x="0" y="0"/>
            <wp:positionH relativeFrom="column">
              <wp:posOffset>1409065</wp:posOffset>
            </wp:positionH>
            <wp:positionV relativeFrom="paragraph">
              <wp:posOffset>234315</wp:posOffset>
            </wp:positionV>
            <wp:extent cx="2834640" cy="3476625"/>
            <wp:effectExtent l="0" t="0" r="3810" b="9525"/>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34640" cy="34766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22D31" w:rsidRPr="00B46037">
        <w:t>Alur pendaftaran Sidang Proposal yang sedang berjalan</w:t>
      </w:r>
    </w:p>
    <w:p w14:paraId="5896864A" w14:textId="05AF3F4F" w:rsidR="00622D31" w:rsidRPr="00512577" w:rsidRDefault="00760BBF" w:rsidP="00512577">
      <w:pPr>
        <w:pStyle w:val="Caption"/>
        <w:spacing w:after="0" w:line="360" w:lineRule="auto"/>
        <w:ind w:left="1134"/>
        <w:jc w:val="center"/>
        <w:rPr>
          <w:i w:val="0"/>
          <w:iCs w:val="0"/>
          <w:color w:val="auto"/>
          <w:sz w:val="24"/>
          <w:szCs w:val="24"/>
        </w:rPr>
      </w:pPr>
      <w:bookmarkStart w:id="130" w:name="_Toc79605137"/>
      <w:r w:rsidRPr="00512577">
        <w:rPr>
          <w:i w:val="0"/>
          <w:iCs w:val="0"/>
          <w:color w:val="auto"/>
          <w:sz w:val="24"/>
          <w:szCs w:val="24"/>
        </w:rPr>
        <w:t xml:space="preserve">Gambar 4. </w:t>
      </w:r>
      <w:r w:rsidRPr="00512577">
        <w:rPr>
          <w:i w:val="0"/>
          <w:iCs w:val="0"/>
          <w:color w:val="auto"/>
          <w:sz w:val="24"/>
          <w:szCs w:val="24"/>
        </w:rPr>
        <w:fldChar w:fldCharType="begin"/>
      </w:r>
      <w:r w:rsidRPr="00512577">
        <w:rPr>
          <w:i w:val="0"/>
          <w:iCs w:val="0"/>
          <w:color w:val="auto"/>
          <w:sz w:val="24"/>
          <w:szCs w:val="24"/>
        </w:rPr>
        <w:instrText xml:space="preserve"> SEQ Gambar_4. \* ARABIC </w:instrText>
      </w:r>
      <w:r w:rsidRPr="00512577">
        <w:rPr>
          <w:i w:val="0"/>
          <w:iCs w:val="0"/>
          <w:color w:val="auto"/>
          <w:sz w:val="24"/>
          <w:szCs w:val="24"/>
        </w:rPr>
        <w:fldChar w:fldCharType="separate"/>
      </w:r>
      <w:r w:rsidR="00FB1FF7">
        <w:rPr>
          <w:i w:val="0"/>
          <w:iCs w:val="0"/>
          <w:noProof/>
          <w:color w:val="auto"/>
          <w:sz w:val="24"/>
          <w:szCs w:val="24"/>
        </w:rPr>
        <w:t>2</w:t>
      </w:r>
      <w:r w:rsidRPr="00512577">
        <w:rPr>
          <w:i w:val="0"/>
          <w:iCs w:val="0"/>
          <w:color w:val="auto"/>
          <w:sz w:val="24"/>
          <w:szCs w:val="24"/>
        </w:rPr>
        <w:fldChar w:fldCharType="end"/>
      </w:r>
      <w:r w:rsidRPr="00512577">
        <w:rPr>
          <w:i w:val="0"/>
          <w:iCs w:val="0"/>
          <w:color w:val="auto"/>
          <w:sz w:val="24"/>
          <w:szCs w:val="24"/>
        </w:rPr>
        <w:t xml:space="preserve"> Alur Pendaftaran Sidang Proposal yang Sedang berjalan</w:t>
      </w:r>
      <w:bookmarkEnd w:id="130"/>
    </w:p>
    <w:p w14:paraId="18184567" w14:textId="4B8AD8DE" w:rsidR="008900AE" w:rsidRPr="008900AE" w:rsidRDefault="008900AE" w:rsidP="008900AE">
      <w:pPr>
        <w:rPr>
          <w:lang w:val="en-AU"/>
        </w:rPr>
      </w:pPr>
    </w:p>
    <w:p w14:paraId="21AA9A9A" w14:textId="78B32029" w:rsidR="00622D31" w:rsidRPr="00B46037" w:rsidRDefault="00622D31" w:rsidP="00622D31">
      <w:pPr>
        <w:pStyle w:val="ListParagraph"/>
        <w:spacing w:line="360" w:lineRule="auto"/>
        <w:ind w:left="851" w:firstLine="425"/>
        <w:jc w:val="both"/>
      </w:pPr>
      <w:r w:rsidRPr="00B46037">
        <w:t>Berikut merupakan penjelasan proses pendaftaran Sidang Proposal yang sedang berjalan pada Fakultas Teknologi Informasi Universitas Bale Bandung :</w:t>
      </w:r>
    </w:p>
    <w:p w14:paraId="28F9D7FE" w14:textId="77777777" w:rsidR="00622D31" w:rsidRPr="00B46037" w:rsidRDefault="00622D31" w:rsidP="00622D31">
      <w:pPr>
        <w:pStyle w:val="ListParagraph"/>
        <w:numPr>
          <w:ilvl w:val="0"/>
          <w:numId w:val="53"/>
        </w:numPr>
        <w:spacing w:line="360" w:lineRule="auto"/>
        <w:ind w:left="1418"/>
        <w:jc w:val="both"/>
      </w:pPr>
      <w:r w:rsidRPr="00B46037">
        <w:t xml:space="preserve">Mahasiswa mengumpulkan berkas pendaftaran </w:t>
      </w:r>
      <w:r>
        <w:t>Sidang Proposal</w:t>
      </w:r>
      <w:r w:rsidRPr="00B46037">
        <w:t xml:space="preserve"> sesuai dengan persyaratan dari Fakultas Teknologi Informasi Universitas Bale Bandung</w:t>
      </w:r>
    </w:p>
    <w:p w14:paraId="13E00125" w14:textId="4D2E3A18" w:rsidR="00622D31" w:rsidRPr="00B46037" w:rsidRDefault="00622D31" w:rsidP="00622D31">
      <w:pPr>
        <w:pStyle w:val="ListParagraph"/>
        <w:numPr>
          <w:ilvl w:val="0"/>
          <w:numId w:val="53"/>
        </w:numPr>
        <w:spacing w:line="360" w:lineRule="auto"/>
        <w:ind w:left="1418"/>
        <w:jc w:val="both"/>
      </w:pPr>
      <w:r w:rsidRPr="00B46037">
        <w:t>Prodi menerima berkas-berkas pendaftaran s</w:t>
      </w:r>
      <w:r>
        <w:t>idang proposal</w:t>
      </w:r>
      <w:r w:rsidRPr="00B46037">
        <w:t xml:space="preserve"> dari mahasiswa yang telah melakukan pengumpulan berkas pendaftaran sidang proposal.</w:t>
      </w:r>
    </w:p>
    <w:p w14:paraId="1398A210" w14:textId="6801B8A4" w:rsidR="00622D31" w:rsidRDefault="00622D31" w:rsidP="00622D31">
      <w:pPr>
        <w:pStyle w:val="ListParagraph"/>
        <w:numPr>
          <w:ilvl w:val="0"/>
          <w:numId w:val="53"/>
        </w:numPr>
        <w:spacing w:line="360" w:lineRule="auto"/>
        <w:ind w:left="1418"/>
        <w:jc w:val="both"/>
      </w:pPr>
      <w:r w:rsidRPr="00B46037">
        <w:t>Prodi melakukan Penginputan jadwal sidang proposal.</w:t>
      </w:r>
    </w:p>
    <w:p w14:paraId="618E0D70" w14:textId="24CF0CC1" w:rsidR="00622D31" w:rsidRPr="001F7B1C" w:rsidRDefault="00622D31" w:rsidP="00622D31">
      <w:pPr>
        <w:pStyle w:val="ListParagraph"/>
        <w:numPr>
          <w:ilvl w:val="0"/>
          <w:numId w:val="53"/>
        </w:numPr>
        <w:spacing w:line="360" w:lineRule="auto"/>
        <w:ind w:left="1418"/>
        <w:jc w:val="both"/>
      </w:pPr>
      <w:r w:rsidRPr="001F7B1C">
        <w:lastRenderedPageBreak/>
        <w:t>Kemudian, prodi mencetak dan menyebarkan jadwal sidang proposal ke mahasiswa.</w:t>
      </w:r>
    </w:p>
    <w:p w14:paraId="21A6626C" w14:textId="274AD151" w:rsidR="00622D31" w:rsidRPr="00B46037" w:rsidRDefault="00622D31" w:rsidP="00622D31">
      <w:pPr>
        <w:pStyle w:val="ListParagraph"/>
        <w:numPr>
          <w:ilvl w:val="0"/>
          <w:numId w:val="53"/>
        </w:numPr>
        <w:spacing w:line="360" w:lineRule="auto"/>
        <w:ind w:left="1418"/>
        <w:jc w:val="both"/>
      </w:pPr>
      <w:r w:rsidRPr="00B46037">
        <w:t>Mahasiswa dapat melihat jadwal s</w:t>
      </w:r>
      <w:r>
        <w:t>idang proposal</w:t>
      </w:r>
      <w:r w:rsidRPr="00B46037">
        <w:t>.</w:t>
      </w:r>
    </w:p>
    <w:p w14:paraId="071A8FD2" w14:textId="630E0528" w:rsidR="00622D31" w:rsidRPr="00B46037" w:rsidRDefault="00622D31" w:rsidP="00622D31">
      <w:pPr>
        <w:pStyle w:val="ListParagraph"/>
        <w:spacing w:line="360" w:lineRule="auto"/>
        <w:ind w:left="1560"/>
        <w:jc w:val="both"/>
      </w:pPr>
    </w:p>
    <w:p w14:paraId="56311503" w14:textId="55099B5D" w:rsidR="00E1161F" w:rsidRPr="007411BB" w:rsidRDefault="00E1161F" w:rsidP="00E1161F">
      <w:pPr>
        <w:pStyle w:val="ListParagraph"/>
        <w:numPr>
          <w:ilvl w:val="0"/>
          <w:numId w:val="51"/>
        </w:numPr>
        <w:tabs>
          <w:tab w:val="left" w:pos="1276"/>
        </w:tabs>
        <w:spacing w:line="360" w:lineRule="auto"/>
        <w:ind w:left="1134"/>
        <w:jc w:val="both"/>
      </w:pPr>
      <w:r>
        <w:rPr>
          <w:noProof/>
        </w:rPr>
        <w:drawing>
          <wp:anchor distT="0" distB="0" distL="114300" distR="114300" simplePos="0" relativeHeight="251805696" behindDoc="0" locked="0" layoutInCell="1" allowOverlap="1" wp14:anchorId="3AEEEDB4" wp14:editId="23389C84">
            <wp:simplePos x="0" y="0"/>
            <wp:positionH relativeFrom="column">
              <wp:posOffset>1323975</wp:posOffset>
            </wp:positionH>
            <wp:positionV relativeFrom="paragraph">
              <wp:posOffset>271145</wp:posOffset>
            </wp:positionV>
            <wp:extent cx="3027680" cy="3572510"/>
            <wp:effectExtent l="0" t="0" r="1270" b="8890"/>
            <wp:wrapTopAndBottom/>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027680" cy="35725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22D31" w:rsidRPr="00C41122">
        <w:t>Alur</w:t>
      </w:r>
      <w:r w:rsidR="00622D31" w:rsidRPr="00B46037">
        <w:t xml:space="preserve"> pendaftaran Sidang skripsi yang sedang berjalan</w:t>
      </w:r>
    </w:p>
    <w:p w14:paraId="4625BEDC" w14:textId="66001776" w:rsidR="00622D31" w:rsidRPr="00512577" w:rsidRDefault="00760BBF" w:rsidP="00512577">
      <w:pPr>
        <w:pStyle w:val="Caption"/>
        <w:spacing w:after="0" w:line="360" w:lineRule="auto"/>
        <w:ind w:left="1134"/>
        <w:jc w:val="center"/>
        <w:rPr>
          <w:i w:val="0"/>
          <w:iCs w:val="0"/>
          <w:color w:val="auto"/>
          <w:sz w:val="24"/>
          <w:szCs w:val="24"/>
        </w:rPr>
      </w:pPr>
      <w:bookmarkStart w:id="131" w:name="_Toc79605138"/>
      <w:r w:rsidRPr="00512577">
        <w:rPr>
          <w:i w:val="0"/>
          <w:iCs w:val="0"/>
          <w:color w:val="auto"/>
          <w:sz w:val="24"/>
          <w:szCs w:val="24"/>
        </w:rPr>
        <w:t xml:space="preserve">Gambar 4. </w:t>
      </w:r>
      <w:r w:rsidRPr="00512577">
        <w:rPr>
          <w:i w:val="0"/>
          <w:iCs w:val="0"/>
          <w:color w:val="auto"/>
          <w:sz w:val="24"/>
          <w:szCs w:val="24"/>
        </w:rPr>
        <w:fldChar w:fldCharType="begin"/>
      </w:r>
      <w:r w:rsidRPr="00512577">
        <w:rPr>
          <w:i w:val="0"/>
          <w:iCs w:val="0"/>
          <w:color w:val="auto"/>
          <w:sz w:val="24"/>
          <w:szCs w:val="24"/>
        </w:rPr>
        <w:instrText xml:space="preserve"> SEQ Gambar_4. \* ARABIC </w:instrText>
      </w:r>
      <w:r w:rsidRPr="00512577">
        <w:rPr>
          <w:i w:val="0"/>
          <w:iCs w:val="0"/>
          <w:color w:val="auto"/>
          <w:sz w:val="24"/>
          <w:szCs w:val="24"/>
        </w:rPr>
        <w:fldChar w:fldCharType="separate"/>
      </w:r>
      <w:r w:rsidR="00FB1FF7">
        <w:rPr>
          <w:i w:val="0"/>
          <w:iCs w:val="0"/>
          <w:noProof/>
          <w:color w:val="auto"/>
          <w:sz w:val="24"/>
          <w:szCs w:val="24"/>
        </w:rPr>
        <w:t>3</w:t>
      </w:r>
      <w:r w:rsidRPr="00512577">
        <w:rPr>
          <w:i w:val="0"/>
          <w:iCs w:val="0"/>
          <w:color w:val="auto"/>
          <w:sz w:val="24"/>
          <w:szCs w:val="24"/>
        </w:rPr>
        <w:fldChar w:fldCharType="end"/>
      </w:r>
      <w:r w:rsidRPr="00512577">
        <w:rPr>
          <w:i w:val="0"/>
          <w:iCs w:val="0"/>
          <w:color w:val="auto"/>
          <w:sz w:val="24"/>
          <w:szCs w:val="24"/>
        </w:rPr>
        <w:t xml:space="preserve"> Alur Pendaftaran Sidang Skripsi yang Sedang berjalan</w:t>
      </w:r>
      <w:bookmarkEnd w:id="131"/>
    </w:p>
    <w:p w14:paraId="300E9DB8" w14:textId="77777777" w:rsidR="008900AE" w:rsidRPr="008900AE" w:rsidRDefault="008900AE" w:rsidP="008900AE">
      <w:pPr>
        <w:spacing w:line="360" w:lineRule="auto"/>
        <w:rPr>
          <w:lang w:val="en-AU"/>
        </w:rPr>
      </w:pPr>
    </w:p>
    <w:p w14:paraId="3117E061" w14:textId="77777777" w:rsidR="00622D31" w:rsidRPr="00B46037" w:rsidRDefault="00622D31" w:rsidP="00622D31">
      <w:pPr>
        <w:pStyle w:val="ListParagraph"/>
        <w:spacing w:line="360" w:lineRule="auto"/>
        <w:ind w:left="851" w:firstLine="425"/>
        <w:jc w:val="both"/>
      </w:pPr>
      <w:r>
        <w:t xml:space="preserve">Sidang skripsi dilakukan dua tahap yaitu sidang skripsi UP-1 dan sidang skripsi UP-2. Untuk proses pendaftarannya sama saja, yang membedakan yaitu pada persyaratan yang harus dikumpulkan. </w:t>
      </w:r>
      <w:r w:rsidRPr="00B46037">
        <w:t>Berikut merupakan penjelasan proses pendaftaran Sidang Skripsi yang sedang berjalan pada Fakultas Teknologi Informasi Universitas Bale Bandung :</w:t>
      </w:r>
    </w:p>
    <w:p w14:paraId="7C07B6A3" w14:textId="77777777" w:rsidR="00622D31" w:rsidRPr="00B46037" w:rsidRDefault="00622D31" w:rsidP="00622D31">
      <w:pPr>
        <w:pStyle w:val="ListParagraph"/>
        <w:numPr>
          <w:ilvl w:val="0"/>
          <w:numId w:val="54"/>
        </w:numPr>
        <w:spacing w:line="360" w:lineRule="auto"/>
        <w:ind w:left="1418"/>
        <w:jc w:val="both"/>
      </w:pPr>
      <w:r w:rsidRPr="00B46037">
        <w:t>Mahasiswa mengumpulkan berkas pendaftaran sidang skripsi sesuai dengan persyaratan dari Fakultas Teknologi Informasi Universitas Bale Bandung.</w:t>
      </w:r>
    </w:p>
    <w:p w14:paraId="4EF67D68" w14:textId="77777777" w:rsidR="00622D31" w:rsidRDefault="00622D31" w:rsidP="00622D31">
      <w:pPr>
        <w:pStyle w:val="ListParagraph"/>
        <w:numPr>
          <w:ilvl w:val="0"/>
          <w:numId w:val="54"/>
        </w:numPr>
        <w:spacing w:line="360" w:lineRule="auto"/>
        <w:ind w:left="1418"/>
        <w:jc w:val="both"/>
      </w:pPr>
      <w:r w:rsidRPr="00B46037">
        <w:t>Prodi menerima berkas-berkas pendaftaran sidang skripsi dari mahasiswa yang telah melakukan pengumpulan berkas pendaftaran sidang skripsi</w:t>
      </w:r>
      <w:r>
        <w:t>.</w:t>
      </w:r>
    </w:p>
    <w:p w14:paraId="6135D1BA" w14:textId="77777777" w:rsidR="00622D31" w:rsidRPr="00B46037" w:rsidRDefault="00622D31" w:rsidP="00622D31">
      <w:pPr>
        <w:pStyle w:val="ListParagraph"/>
        <w:numPr>
          <w:ilvl w:val="0"/>
          <w:numId w:val="54"/>
        </w:numPr>
        <w:spacing w:line="360" w:lineRule="auto"/>
        <w:ind w:left="1418"/>
        <w:jc w:val="both"/>
      </w:pPr>
      <w:r>
        <w:lastRenderedPageBreak/>
        <w:t xml:space="preserve">Prodi Melakukan pengecekan berkas sidang skripsi yang telah dikumpulkan. </w:t>
      </w:r>
    </w:p>
    <w:p w14:paraId="68BBA954" w14:textId="77777777" w:rsidR="00622D31" w:rsidRPr="00B46037" w:rsidRDefault="00622D31" w:rsidP="00622D31">
      <w:pPr>
        <w:pStyle w:val="ListParagraph"/>
        <w:numPr>
          <w:ilvl w:val="0"/>
          <w:numId w:val="54"/>
        </w:numPr>
        <w:spacing w:line="360" w:lineRule="auto"/>
        <w:ind w:left="1418"/>
        <w:jc w:val="both"/>
      </w:pPr>
      <w:r w:rsidRPr="00B46037">
        <w:t>Prodi melakukan Penginputan jadwal sidang skripsi.</w:t>
      </w:r>
    </w:p>
    <w:p w14:paraId="025BF6C7" w14:textId="0C744FE4" w:rsidR="00622D31" w:rsidRPr="00B46037" w:rsidRDefault="00622D31" w:rsidP="00622D31">
      <w:pPr>
        <w:pStyle w:val="ListParagraph"/>
        <w:numPr>
          <w:ilvl w:val="0"/>
          <w:numId w:val="54"/>
        </w:numPr>
        <w:spacing w:line="360" w:lineRule="auto"/>
        <w:ind w:left="1418"/>
        <w:jc w:val="both"/>
      </w:pPr>
      <w:r w:rsidRPr="00B46037">
        <w:t xml:space="preserve">Kemudian, prodi mencetak dan menyebarkan jadwal </w:t>
      </w:r>
      <w:r>
        <w:t xml:space="preserve">sidang skripsi </w:t>
      </w:r>
      <w:r w:rsidRPr="00B46037">
        <w:t>mahasiswa.</w:t>
      </w:r>
    </w:p>
    <w:p w14:paraId="1D16DC0E" w14:textId="78C204E6" w:rsidR="00622D31" w:rsidRDefault="00622D31" w:rsidP="00622D31">
      <w:pPr>
        <w:pStyle w:val="ListParagraph"/>
        <w:numPr>
          <w:ilvl w:val="0"/>
          <w:numId w:val="54"/>
        </w:numPr>
        <w:spacing w:line="360" w:lineRule="auto"/>
        <w:ind w:left="1418"/>
        <w:jc w:val="both"/>
      </w:pPr>
      <w:r w:rsidRPr="00B46037">
        <w:t xml:space="preserve">Mahasiswa dapat melihat jadwal </w:t>
      </w:r>
      <w:r>
        <w:t>sidang skripsi.</w:t>
      </w:r>
    </w:p>
    <w:p w14:paraId="44D139F2" w14:textId="59242873" w:rsidR="004037C0" w:rsidRPr="00B46037" w:rsidRDefault="004037C0" w:rsidP="004037C0">
      <w:pPr>
        <w:pStyle w:val="ListParagraph"/>
        <w:spacing w:line="360" w:lineRule="auto"/>
        <w:ind w:left="1418"/>
        <w:jc w:val="both"/>
      </w:pPr>
    </w:p>
    <w:p w14:paraId="71BA1AF8" w14:textId="504D1BA0" w:rsidR="004037C0" w:rsidRDefault="004037C0" w:rsidP="004037C0">
      <w:pPr>
        <w:pStyle w:val="ListParagraph"/>
        <w:numPr>
          <w:ilvl w:val="0"/>
          <w:numId w:val="105"/>
        </w:numPr>
        <w:spacing w:line="360" w:lineRule="auto"/>
        <w:ind w:left="993"/>
      </w:pPr>
      <w:r>
        <w:t>Analisis Sistem Yang diusulkan</w:t>
      </w:r>
    </w:p>
    <w:p w14:paraId="072A6DE0" w14:textId="190093EA" w:rsidR="00D23592" w:rsidRDefault="00D23592" w:rsidP="00D23592">
      <w:pPr>
        <w:pStyle w:val="ListParagraph"/>
        <w:numPr>
          <w:ilvl w:val="0"/>
          <w:numId w:val="106"/>
        </w:numPr>
        <w:spacing w:line="360" w:lineRule="auto"/>
        <w:ind w:left="1276"/>
      </w:pPr>
      <w:r>
        <w:rPr>
          <w:noProof/>
        </w:rPr>
        <w:drawing>
          <wp:anchor distT="0" distB="0" distL="114300" distR="114300" simplePos="0" relativeHeight="251801600" behindDoc="0" locked="0" layoutInCell="1" allowOverlap="1" wp14:anchorId="21540F85" wp14:editId="30013972">
            <wp:simplePos x="0" y="0"/>
            <wp:positionH relativeFrom="margin">
              <wp:posOffset>1036955</wp:posOffset>
            </wp:positionH>
            <wp:positionV relativeFrom="paragraph">
              <wp:posOffset>250825</wp:posOffset>
            </wp:positionV>
            <wp:extent cx="3864610" cy="4465320"/>
            <wp:effectExtent l="0" t="0" r="254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864610" cy="4465320"/>
                    </a:xfrm>
                    <a:prstGeom prst="rect">
                      <a:avLst/>
                    </a:prstGeom>
                    <a:noFill/>
                    <a:ln>
                      <a:noFill/>
                    </a:ln>
                  </pic:spPr>
                </pic:pic>
              </a:graphicData>
            </a:graphic>
            <wp14:sizeRelH relativeFrom="margin">
              <wp14:pctWidth>0</wp14:pctWidth>
            </wp14:sizeRelH>
            <wp14:sizeRelV relativeFrom="margin">
              <wp14:pctHeight>0</wp14:pctHeight>
            </wp14:sizeRelV>
          </wp:anchor>
        </w:drawing>
      </w:r>
      <w:r>
        <w:t>Alur Pendaftaran Skripsi Yang di Usulkan</w:t>
      </w:r>
    </w:p>
    <w:p w14:paraId="046F59EB" w14:textId="55327A85" w:rsidR="00E1161F" w:rsidRDefault="00760BBF" w:rsidP="00512577">
      <w:pPr>
        <w:pStyle w:val="Caption"/>
        <w:spacing w:after="0" w:line="360" w:lineRule="auto"/>
        <w:ind w:left="1560"/>
        <w:jc w:val="center"/>
        <w:rPr>
          <w:i w:val="0"/>
          <w:iCs w:val="0"/>
          <w:color w:val="auto"/>
          <w:sz w:val="24"/>
          <w:szCs w:val="24"/>
        </w:rPr>
      </w:pPr>
      <w:bookmarkStart w:id="132" w:name="_Toc79605139"/>
      <w:r w:rsidRPr="00512577">
        <w:rPr>
          <w:i w:val="0"/>
          <w:iCs w:val="0"/>
          <w:color w:val="auto"/>
          <w:sz w:val="24"/>
          <w:szCs w:val="24"/>
        </w:rPr>
        <w:t xml:space="preserve">Gambar 4. </w:t>
      </w:r>
      <w:r w:rsidRPr="00512577">
        <w:rPr>
          <w:i w:val="0"/>
          <w:iCs w:val="0"/>
          <w:color w:val="auto"/>
          <w:sz w:val="24"/>
          <w:szCs w:val="24"/>
        </w:rPr>
        <w:fldChar w:fldCharType="begin"/>
      </w:r>
      <w:r w:rsidRPr="00512577">
        <w:rPr>
          <w:i w:val="0"/>
          <w:iCs w:val="0"/>
          <w:color w:val="auto"/>
          <w:sz w:val="24"/>
          <w:szCs w:val="24"/>
        </w:rPr>
        <w:instrText xml:space="preserve"> SEQ Gambar_4. \* ARABIC </w:instrText>
      </w:r>
      <w:r w:rsidRPr="00512577">
        <w:rPr>
          <w:i w:val="0"/>
          <w:iCs w:val="0"/>
          <w:color w:val="auto"/>
          <w:sz w:val="24"/>
          <w:szCs w:val="24"/>
        </w:rPr>
        <w:fldChar w:fldCharType="separate"/>
      </w:r>
      <w:r w:rsidR="00FB1FF7">
        <w:rPr>
          <w:i w:val="0"/>
          <w:iCs w:val="0"/>
          <w:noProof/>
          <w:color w:val="auto"/>
          <w:sz w:val="24"/>
          <w:szCs w:val="24"/>
        </w:rPr>
        <w:t>4</w:t>
      </w:r>
      <w:r w:rsidRPr="00512577">
        <w:rPr>
          <w:i w:val="0"/>
          <w:iCs w:val="0"/>
          <w:color w:val="auto"/>
          <w:sz w:val="24"/>
          <w:szCs w:val="24"/>
        </w:rPr>
        <w:fldChar w:fldCharType="end"/>
      </w:r>
      <w:r w:rsidRPr="00512577">
        <w:rPr>
          <w:i w:val="0"/>
          <w:iCs w:val="0"/>
          <w:color w:val="auto"/>
          <w:sz w:val="24"/>
          <w:szCs w:val="24"/>
        </w:rPr>
        <w:t xml:space="preserve"> Alur Pendaftaran Skripsi Yang di Usulkan</w:t>
      </w:r>
      <w:bookmarkEnd w:id="132"/>
    </w:p>
    <w:p w14:paraId="57EC628A" w14:textId="77777777" w:rsidR="00512577" w:rsidRPr="00512577" w:rsidRDefault="00512577" w:rsidP="00512577">
      <w:pPr>
        <w:rPr>
          <w:lang w:val="en-AU"/>
        </w:rPr>
      </w:pPr>
    </w:p>
    <w:p w14:paraId="42DF4550" w14:textId="736492D7" w:rsidR="00D23592" w:rsidRDefault="00C007DC" w:rsidP="006838D6">
      <w:pPr>
        <w:pStyle w:val="ListParagraph"/>
        <w:spacing w:line="360" w:lineRule="auto"/>
        <w:ind w:left="993" w:firstLine="283"/>
        <w:jc w:val="both"/>
      </w:pPr>
      <w:r>
        <w:t xml:space="preserve">Berikut merupakan penjelasan alur </w:t>
      </w:r>
      <w:r w:rsidR="006838D6">
        <w:t xml:space="preserve">pendaftaran </w:t>
      </w:r>
      <w:r>
        <w:t>skripsi yang diusulkan pada Fakultas teknologi Informasi Universitas Bale Bandung :</w:t>
      </w:r>
    </w:p>
    <w:p w14:paraId="78B2F029" w14:textId="7990C9EE" w:rsidR="00C007DC" w:rsidRDefault="00C007DC" w:rsidP="006838D6">
      <w:pPr>
        <w:pStyle w:val="ListParagraph"/>
        <w:numPr>
          <w:ilvl w:val="0"/>
          <w:numId w:val="107"/>
        </w:numPr>
        <w:spacing w:line="360" w:lineRule="auto"/>
        <w:jc w:val="both"/>
      </w:pPr>
      <w:r>
        <w:t xml:space="preserve">Mahasiswa melakukan </w:t>
      </w:r>
      <w:r w:rsidRPr="00C007DC">
        <w:rPr>
          <w:i/>
          <w:iCs/>
        </w:rPr>
        <w:t>login</w:t>
      </w:r>
      <w:r>
        <w:t xml:space="preserve"> kedalam web pendaftaran skripsi dengan memasukkan </w:t>
      </w:r>
      <w:r w:rsidRPr="00C007DC">
        <w:rPr>
          <w:i/>
          <w:iCs/>
        </w:rPr>
        <w:t>username</w:t>
      </w:r>
      <w:r>
        <w:t xml:space="preserve"> dan </w:t>
      </w:r>
      <w:r w:rsidRPr="00C007DC">
        <w:rPr>
          <w:i/>
          <w:iCs/>
        </w:rPr>
        <w:t>password</w:t>
      </w:r>
      <w:r>
        <w:t>.</w:t>
      </w:r>
    </w:p>
    <w:p w14:paraId="226A14E4" w14:textId="43412EA4" w:rsidR="00C007DC" w:rsidRDefault="00C007DC" w:rsidP="006838D6">
      <w:pPr>
        <w:pStyle w:val="ListParagraph"/>
        <w:numPr>
          <w:ilvl w:val="0"/>
          <w:numId w:val="107"/>
        </w:numPr>
        <w:spacing w:line="360" w:lineRule="auto"/>
        <w:jc w:val="both"/>
      </w:pPr>
      <w:r>
        <w:t>Mahasiswa meng-</w:t>
      </w:r>
      <w:r w:rsidRPr="00C007DC">
        <w:rPr>
          <w:i/>
          <w:iCs/>
        </w:rPr>
        <w:t>upload</w:t>
      </w:r>
      <w:r>
        <w:t xml:space="preserve"> file persyaratan pendaftaran skripsi.</w:t>
      </w:r>
    </w:p>
    <w:p w14:paraId="5F4F3D74" w14:textId="0DF68902" w:rsidR="00C007DC" w:rsidRDefault="00C007DC" w:rsidP="00C007DC">
      <w:pPr>
        <w:pStyle w:val="ListParagraph"/>
        <w:numPr>
          <w:ilvl w:val="0"/>
          <w:numId w:val="107"/>
        </w:numPr>
        <w:spacing w:line="360" w:lineRule="auto"/>
        <w:jc w:val="both"/>
      </w:pPr>
      <w:r>
        <w:lastRenderedPageBreak/>
        <w:t>Prodi melihat judul skripsi yang diajukan oleh mahasiswa yang melakukan pendaftaran, setelah itu prodi meneruskan informasi pendaftaran skripsi tersebut kepada dosen-dosen yang sesuai dengan topik yang dipilih oleh mahasiswa yang melakukan pendaftaran dengan cara manual.</w:t>
      </w:r>
    </w:p>
    <w:p w14:paraId="4EE95ED4" w14:textId="0B9A9A07" w:rsidR="00C007DC" w:rsidRDefault="00C007DC" w:rsidP="00C007DC">
      <w:pPr>
        <w:pStyle w:val="ListParagraph"/>
        <w:numPr>
          <w:ilvl w:val="0"/>
          <w:numId w:val="107"/>
        </w:numPr>
        <w:spacing w:line="360" w:lineRule="auto"/>
        <w:jc w:val="both"/>
      </w:pPr>
      <w:r>
        <w:t>Dosen mendapatkan hak untuk menolak maupun mengizinkan mahasiswa terkait judul skripsinya dengan cara manual.</w:t>
      </w:r>
    </w:p>
    <w:p w14:paraId="05E2BD9B" w14:textId="24B45882" w:rsidR="00C007DC" w:rsidRDefault="00C007DC" w:rsidP="00C007DC">
      <w:pPr>
        <w:pStyle w:val="ListParagraph"/>
        <w:numPr>
          <w:ilvl w:val="0"/>
          <w:numId w:val="107"/>
        </w:numPr>
        <w:spacing w:line="360" w:lineRule="auto"/>
        <w:jc w:val="both"/>
      </w:pPr>
      <w:r>
        <w:t>Mahasiswa melihat judul skripsinya, apabila dosen menyetujui maka dilanjutkan dengan memulai skripsinya, apabila dosen menolak maka mahasiswa harus melakukan pendaftaran skripsi ulang.</w:t>
      </w:r>
    </w:p>
    <w:p w14:paraId="58C446BD" w14:textId="133C061E" w:rsidR="00C007DC" w:rsidRDefault="00C007DC" w:rsidP="00C007DC">
      <w:pPr>
        <w:pStyle w:val="ListParagraph"/>
        <w:spacing w:line="360" w:lineRule="auto"/>
        <w:ind w:left="1713"/>
        <w:jc w:val="both"/>
      </w:pPr>
    </w:p>
    <w:p w14:paraId="01694D5A" w14:textId="68B1A7E5" w:rsidR="00490E2B" w:rsidRDefault="00490E2B" w:rsidP="00490E2B">
      <w:pPr>
        <w:pStyle w:val="ListParagraph"/>
        <w:numPr>
          <w:ilvl w:val="0"/>
          <w:numId w:val="107"/>
        </w:numPr>
        <w:spacing w:line="360" w:lineRule="auto"/>
        <w:ind w:left="1276"/>
      </w:pPr>
      <w:r>
        <w:rPr>
          <w:noProof/>
        </w:rPr>
        <w:drawing>
          <wp:anchor distT="0" distB="0" distL="114300" distR="114300" simplePos="0" relativeHeight="251806720" behindDoc="0" locked="0" layoutInCell="1" allowOverlap="1" wp14:anchorId="7AA2FA81" wp14:editId="617BF12A">
            <wp:simplePos x="0" y="0"/>
            <wp:positionH relativeFrom="column">
              <wp:posOffset>893445</wp:posOffset>
            </wp:positionH>
            <wp:positionV relativeFrom="paragraph">
              <wp:posOffset>487045</wp:posOffset>
            </wp:positionV>
            <wp:extent cx="4060825" cy="4421505"/>
            <wp:effectExtent l="0" t="0" r="0" b="0"/>
            <wp:wrapTopAndBottom/>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060825" cy="44215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23592">
        <w:t>Alur Pendaftaran Sidang Proposal Skripsi dan Sidang Skripsi Yang di Usulkan</w:t>
      </w:r>
    </w:p>
    <w:p w14:paraId="01D9C6A9" w14:textId="2B5FBAA7" w:rsidR="00D23592" w:rsidRPr="00966A8F" w:rsidRDefault="00760BBF" w:rsidP="00512577">
      <w:pPr>
        <w:pStyle w:val="Caption"/>
        <w:spacing w:after="0" w:line="360" w:lineRule="auto"/>
        <w:ind w:left="1560"/>
        <w:jc w:val="center"/>
        <w:rPr>
          <w:i w:val="0"/>
          <w:iCs w:val="0"/>
          <w:color w:val="auto"/>
          <w:sz w:val="24"/>
          <w:szCs w:val="24"/>
        </w:rPr>
      </w:pPr>
      <w:bookmarkStart w:id="133" w:name="_Toc79605140"/>
      <w:r w:rsidRPr="00512577">
        <w:rPr>
          <w:i w:val="0"/>
          <w:iCs w:val="0"/>
          <w:color w:val="auto"/>
          <w:sz w:val="24"/>
          <w:szCs w:val="24"/>
        </w:rPr>
        <w:t xml:space="preserve">Gambar 4. </w:t>
      </w:r>
      <w:r w:rsidRPr="00512577">
        <w:rPr>
          <w:i w:val="0"/>
          <w:iCs w:val="0"/>
          <w:color w:val="auto"/>
          <w:sz w:val="24"/>
          <w:szCs w:val="24"/>
        </w:rPr>
        <w:fldChar w:fldCharType="begin"/>
      </w:r>
      <w:r w:rsidRPr="00512577">
        <w:rPr>
          <w:i w:val="0"/>
          <w:iCs w:val="0"/>
          <w:color w:val="auto"/>
          <w:sz w:val="24"/>
          <w:szCs w:val="24"/>
        </w:rPr>
        <w:instrText xml:space="preserve"> SEQ Gambar_4. \* ARABIC </w:instrText>
      </w:r>
      <w:r w:rsidRPr="00512577">
        <w:rPr>
          <w:i w:val="0"/>
          <w:iCs w:val="0"/>
          <w:color w:val="auto"/>
          <w:sz w:val="24"/>
          <w:szCs w:val="24"/>
        </w:rPr>
        <w:fldChar w:fldCharType="separate"/>
      </w:r>
      <w:r w:rsidR="00FB1FF7">
        <w:rPr>
          <w:i w:val="0"/>
          <w:iCs w:val="0"/>
          <w:noProof/>
          <w:color w:val="auto"/>
          <w:sz w:val="24"/>
          <w:szCs w:val="24"/>
        </w:rPr>
        <w:t>5</w:t>
      </w:r>
      <w:r w:rsidRPr="00512577">
        <w:rPr>
          <w:i w:val="0"/>
          <w:iCs w:val="0"/>
          <w:color w:val="auto"/>
          <w:sz w:val="24"/>
          <w:szCs w:val="24"/>
        </w:rPr>
        <w:fldChar w:fldCharType="end"/>
      </w:r>
      <w:r w:rsidRPr="00512577">
        <w:rPr>
          <w:i w:val="0"/>
          <w:iCs w:val="0"/>
          <w:color w:val="auto"/>
          <w:sz w:val="24"/>
          <w:szCs w:val="24"/>
        </w:rPr>
        <w:t xml:space="preserve"> Alur Pendaftaran Sidang Proposal Skripsidan Sidang Skripsi Yang di Usulkan</w:t>
      </w:r>
      <w:bookmarkEnd w:id="133"/>
    </w:p>
    <w:p w14:paraId="3142352A" w14:textId="03A029F0" w:rsidR="00C007DC" w:rsidRDefault="00C007DC" w:rsidP="006838D6">
      <w:pPr>
        <w:pStyle w:val="ListParagraph"/>
        <w:spacing w:line="360" w:lineRule="auto"/>
        <w:ind w:left="993" w:firstLine="283"/>
        <w:jc w:val="both"/>
      </w:pPr>
      <w:r>
        <w:lastRenderedPageBreak/>
        <w:t>Berikut merupakan penjelasan alur</w:t>
      </w:r>
      <w:r w:rsidR="006838D6">
        <w:t xml:space="preserve"> pendaftaran sidang proposal</w:t>
      </w:r>
      <w:r>
        <w:t xml:space="preserve"> skripsi</w:t>
      </w:r>
      <w:r w:rsidR="006838D6">
        <w:t xml:space="preserve"> dan sidang skripsi</w:t>
      </w:r>
      <w:r>
        <w:t xml:space="preserve"> yang diusulkan pada Fakultas </w:t>
      </w:r>
      <w:r w:rsidR="00490E2B">
        <w:t>T</w:t>
      </w:r>
      <w:r>
        <w:t>eknologi Informasi Universitas Bale Bandung :</w:t>
      </w:r>
    </w:p>
    <w:p w14:paraId="0AE1B504" w14:textId="77777777" w:rsidR="006838D6" w:rsidRDefault="006838D6" w:rsidP="006838D6">
      <w:pPr>
        <w:pStyle w:val="ListParagraph"/>
        <w:numPr>
          <w:ilvl w:val="0"/>
          <w:numId w:val="110"/>
        </w:numPr>
        <w:spacing w:line="360" w:lineRule="auto"/>
        <w:jc w:val="both"/>
      </w:pPr>
      <w:r>
        <w:t xml:space="preserve">Mahasiswa melakukan </w:t>
      </w:r>
      <w:r w:rsidRPr="00C007DC">
        <w:rPr>
          <w:i/>
          <w:iCs/>
        </w:rPr>
        <w:t>login</w:t>
      </w:r>
      <w:r>
        <w:t xml:space="preserve"> kedalam web pendaftaran skripsi dengan memasukkan </w:t>
      </w:r>
      <w:r w:rsidRPr="00C007DC">
        <w:rPr>
          <w:i/>
          <w:iCs/>
        </w:rPr>
        <w:t>username</w:t>
      </w:r>
      <w:r>
        <w:t xml:space="preserve"> dan </w:t>
      </w:r>
      <w:r w:rsidRPr="00C007DC">
        <w:rPr>
          <w:i/>
          <w:iCs/>
        </w:rPr>
        <w:t>password</w:t>
      </w:r>
      <w:r>
        <w:t>.</w:t>
      </w:r>
    </w:p>
    <w:p w14:paraId="1104BB90" w14:textId="59634565" w:rsidR="00622D31" w:rsidRDefault="006838D6" w:rsidP="006838D6">
      <w:pPr>
        <w:pStyle w:val="ListParagraph"/>
        <w:numPr>
          <w:ilvl w:val="0"/>
          <w:numId w:val="110"/>
        </w:numPr>
        <w:spacing w:line="360" w:lineRule="auto"/>
        <w:jc w:val="both"/>
      </w:pPr>
      <w:r>
        <w:t>Mahasiswa meng-</w:t>
      </w:r>
      <w:r w:rsidRPr="00C007DC">
        <w:rPr>
          <w:i/>
          <w:iCs/>
        </w:rPr>
        <w:t>upload</w:t>
      </w:r>
      <w:r>
        <w:t xml:space="preserve"> file persyaratan pendaftaran sidang proposal skripsi atau sidang skripsi.</w:t>
      </w:r>
    </w:p>
    <w:p w14:paraId="506A2967" w14:textId="33FB3EC1" w:rsidR="006838D6" w:rsidRDefault="006838D6" w:rsidP="006838D6">
      <w:pPr>
        <w:pStyle w:val="ListParagraph"/>
        <w:numPr>
          <w:ilvl w:val="0"/>
          <w:numId w:val="110"/>
        </w:numPr>
        <w:spacing w:line="360" w:lineRule="auto"/>
        <w:jc w:val="both"/>
      </w:pPr>
      <w:r>
        <w:t xml:space="preserve">Prodi mempunyai hak untuk menerima maupun menolak pendaftaran sidang proposal atau sidang skripsi yang diajukan oleh mahasiswa dilihat dari file persyaratan yang di </w:t>
      </w:r>
      <w:r w:rsidRPr="006838D6">
        <w:rPr>
          <w:i/>
          <w:iCs/>
        </w:rPr>
        <w:t>upload</w:t>
      </w:r>
      <w:r>
        <w:t>.</w:t>
      </w:r>
    </w:p>
    <w:p w14:paraId="48A33DAE" w14:textId="528CD958" w:rsidR="00490E2B" w:rsidRDefault="00490E2B" w:rsidP="006838D6">
      <w:pPr>
        <w:pStyle w:val="ListParagraph"/>
        <w:numPr>
          <w:ilvl w:val="0"/>
          <w:numId w:val="110"/>
        </w:numPr>
        <w:spacing w:line="360" w:lineRule="auto"/>
        <w:jc w:val="both"/>
      </w:pPr>
      <w:r>
        <w:t>Jika persyaratan yang diupload disetujui oleh prodi, admin akan menginputkan  jadwal pada sistem. Dan jika persyaratan yang diupload tidak disetujui maka mahasiswa harus melakukan penguploadan ulang.</w:t>
      </w:r>
    </w:p>
    <w:p w14:paraId="4B998D90" w14:textId="6E666B8C" w:rsidR="006838D6" w:rsidRDefault="00490E2B" w:rsidP="00490E2B">
      <w:pPr>
        <w:pStyle w:val="ListParagraph"/>
        <w:numPr>
          <w:ilvl w:val="0"/>
          <w:numId w:val="110"/>
        </w:numPr>
        <w:spacing w:line="360" w:lineRule="auto"/>
        <w:jc w:val="both"/>
      </w:pPr>
      <w:r>
        <w:t>Lalu, admin(Tata Usaha) melakukan penjadwalan untuk mahasiswa yang sudah disetujui persyaratannya oleh Prodi</w:t>
      </w:r>
    </w:p>
    <w:p w14:paraId="6A38BAD0" w14:textId="08C6721A" w:rsidR="00490E2B" w:rsidRDefault="00490E2B" w:rsidP="00490E2B">
      <w:pPr>
        <w:pStyle w:val="ListParagraph"/>
        <w:numPr>
          <w:ilvl w:val="0"/>
          <w:numId w:val="110"/>
        </w:numPr>
        <w:spacing w:line="360" w:lineRule="auto"/>
        <w:jc w:val="both"/>
      </w:pPr>
      <w:r>
        <w:t>Mahasiswa dapat melihat jadwal sidang.</w:t>
      </w:r>
    </w:p>
    <w:p w14:paraId="40140AB7" w14:textId="77777777" w:rsidR="00490E2B" w:rsidRPr="00B46037" w:rsidRDefault="00490E2B" w:rsidP="00490E2B">
      <w:pPr>
        <w:pStyle w:val="ListParagraph"/>
        <w:spacing w:line="480" w:lineRule="auto"/>
        <w:ind w:left="1713"/>
        <w:jc w:val="both"/>
      </w:pPr>
    </w:p>
    <w:p w14:paraId="7D9C4FD0" w14:textId="77777777" w:rsidR="00622D31" w:rsidRPr="00B46037" w:rsidRDefault="00622D31" w:rsidP="00622D31">
      <w:pPr>
        <w:pStyle w:val="Heading3"/>
        <w:numPr>
          <w:ilvl w:val="0"/>
          <w:numId w:val="46"/>
        </w:numPr>
        <w:spacing w:before="0" w:line="480" w:lineRule="auto"/>
        <w:ind w:left="1134" w:hanging="643"/>
        <w:rPr>
          <w:rFonts w:cs="Times New Roman"/>
          <w:b w:val="0"/>
          <w:bCs/>
          <w:color w:val="auto"/>
        </w:rPr>
      </w:pPr>
      <w:bookmarkStart w:id="134" w:name="_Toc80226314"/>
      <w:r w:rsidRPr="00B46037">
        <w:rPr>
          <w:rFonts w:cs="Times New Roman"/>
          <w:bCs/>
          <w:color w:val="auto"/>
        </w:rPr>
        <w:t>Analisis Software</w:t>
      </w:r>
      <w:bookmarkEnd w:id="134"/>
    </w:p>
    <w:p w14:paraId="70AEC9DB" w14:textId="77777777" w:rsidR="00622D31" w:rsidRPr="00B46037" w:rsidRDefault="00622D31" w:rsidP="00622D31">
      <w:pPr>
        <w:pStyle w:val="ListParagraph"/>
        <w:spacing w:line="360" w:lineRule="auto"/>
        <w:ind w:left="567" w:firstLine="567"/>
        <w:jc w:val="both"/>
      </w:pPr>
      <w:r w:rsidRPr="00B46037">
        <w:t xml:space="preserve">Untuk menunjang pembangun sistem dalam penelitian ini dibutuhkan </w:t>
      </w:r>
      <w:r w:rsidRPr="00B46037">
        <w:rPr>
          <w:i/>
          <w:iCs/>
        </w:rPr>
        <w:t>software</w:t>
      </w:r>
      <w:r w:rsidRPr="00B46037">
        <w:t xml:space="preserve"> berikut ini :</w:t>
      </w:r>
    </w:p>
    <w:p w14:paraId="7C82DAF4" w14:textId="77777777" w:rsidR="00622D31" w:rsidRPr="00B46037" w:rsidRDefault="00622D31" w:rsidP="00622D31">
      <w:pPr>
        <w:pStyle w:val="ListParagraph"/>
        <w:numPr>
          <w:ilvl w:val="0"/>
          <w:numId w:val="26"/>
        </w:numPr>
        <w:spacing w:line="360" w:lineRule="auto"/>
        <w:ind w:left="1134"/>
        <w:jc w:val="both"/>
        <w:rPr>
          <w:color w:val="000000" w:themeColor="text1"/>
        </w:rPr>
      </w:pPr>
      <w:r w:rsidRPr="00B46037">
        <w:rPr>
          <w:color w:val="000000" w:themeColor="text1"/>
          <w:lang w:val="id-ID"/>
        </w:rPr>
        <w:t>Sistem Operasi Windows 10</w:t>
      </w:r>
    </w:p>
    <w:p w14:paraId="4316C158" w14:textId="77777777" w:rsidR="00622D31" w:rsidRPr="00B46037" w:rsidRDefault="00622D31" w:rsidP="00622D31">
      <w:pPr>
        <w:pStyle w:val="ListParagraph"/>
        <w:numPr>
          <w:ilvl w:val="0"/>
          <w:numId w:val="26"/>
        </w:numPr>
        <w:spacing w:after="160" w:line="360" w:lineRule="auto"/>
        <w:ind w:left="1134"/>
        <w:rPr>
          <w:i/>
          <w:iCs/>
          <w:color w:val="000000" w:themeColor="text1"/>
        </w:rPr>
      </w:pPr>
      <w:r w:rsidRPr="00B46037">
        <w:rPr>
          <w:i/>
          <w:iCs/>
          <w:color w:val="000000" w:themeColor="text1"/>
        </w:rPr>
        <w:t>Sublime</w:t>
      </w:r>
      <w:r w:rsidRPr="00B46037">
        <w:rPr>
          <w:i/>
          <w:iCs/>
          <w:color w:val="000000" w:themeColor="text1"/>
          <w:lang w:val="id-ID"/>
        </w:rPr>
        <w:t xml:space="preserve"> Text</w:t>
      </w:r>
      <w:r w:rsidRPr="00B46037">
        <w:rPr>
          <w:i/>
          <w:iCs/>
          <w:color w:val="000000" w:themeColor="text1"/>
        </w:rPr>
        <w:t xml:space="preserve"> </w:t>
      </w:r>
      <w:r w:rsidRPr="00B46037">
        <w:rPr>
          <w:color w:val="000000" w:themeColor="text1"/>
        </w:rPr>
        <w:t>sebagai text editor untuk Proses Pengkodean Aplikasi</w:t>
      </w:r>
    </w:p>
    <w:p w14:paraId="5B042CCD" w14:textId="77777777" w:rsidR="00622D31" w:rsidRPr="00CC5B13" w:rsidRDefault="00622D31" w:rsidP="00622D31">
      <w:pPr>
        <w:pStyle w:val="ListParagraph"/>
        <w:numPr>
          <w:ilvl w:val="0"/>
          <w:numId w:val="26"/>
        </w:numPr>
        <w:spacing w:after="160" w:line="360" w:lineRule="auto"/>
        <w:ind w:left="1134"/>
        <w:rPr>
          <w:color w:val="000000" w:themeColor="text1"/>
        </w:rPr>
      </w:pPr>
      <w:r w:rsidRPr="00B46037">
        <w:rPr>
          <w:color w:val="000000" w:themeColor="text1"/>
          <w:lang w:val="id-ID"/>
        </w:rPr>
        <w:t>Web Browser</w:t>
      </w:r>
    </w:p>
    <w:p w14:paraId="4A379A86" w14:textId="77777777" w:rsidR="00622D31" w:rsidRPr="00B46037" w:rsidRDefault="00622D31" w:rsidP="00622D31">
      <w:pPr>
        <w:pStyle w:val="ListParagraph"/>
        <w:numPr>
          <w:ilvl w:val="0"/>
          <w:numId w:val="26"/>
        </w:numPr>
        <w:spacing w:after="160" w:line="360" w:lineRule="auto"/>
        <w:ind w:left="1134"/>
        <w:rPr>
          <w:color w:val="000000" w:themeColor="text1"/>
        </w:rPr>
      </w:pPr>
      <w:r>
        <w:rPr>
          <w:color w:val="000000" w:themeColor="text1"/>
        </w:rPr>
        <w:t>Web server</w:t>
      </w:r>
    </w:p>
    <w:p w14:paraId="522FEFA7" w14:textId="77777777" w:rsidR="00622D31" w:rsidRPr="00B46037" w:rsidRDefault="00622D31" w:rsidP="00622D31">
      <w:pPr>
        <w:pStyle w:val="ListParagraph"/>
        <w:numPr>
          <w:ilvl w:val="0"/>
          <w:numId w:val="26"/>
        </w:numPr>
        <w:spacing w:line="360" w:lineRule="auto"/>
        <w:ind w:left="1134"/>
        <w:jc w:val="both"/>
      </w:pPr>
      <w:r w:rsidRPr="00B46037">
        <w:t>PHP</w:t>
      </w:r>
    </w:p>
    <w:p w14:paraId="55F89436" w14:textId="469DDBFF" w:rsidR="00622D31" w:rsidRPr="00B46037" w:rsidRDefault="00622D31" w:rsidP="00490E2B">
      <w:pPr>
        <w:pStyle w:val="ListParagraph"/>
        <w:numPr>
          <w:ilvl w:val="0"/>
          <w:numId w:val="26"/>
        </w:numPr>
        <w:spacing w:line="360" w:lineRule="auto"/>
        <w:ind w:left="1134"/>
        <w:jc w:val="both"/>
      </w:pPr>
      <w:r w:rsidRPr="00B46037">
        <w:t>Html</w:t>
      </w:r>
    </w:p>
    <w:p w14:paraId="3C5ACF28" w14:textId="77777777" w:rsidR="00622D31" w:rsidRPr="00B46037" w:rsidRDefault="00622D31" w:rsidP="00622D31">
      <w:pPr>
        <w:pStyle w:val="ListParagraph"/>
        <w:numPr>
          <w:ilvl w:val="0"/>
          <w:numId w:val="26"/>
        </w:numPr>
        <w:spacing w:line="360" w:lineRule="auto"/>
        <w:ind w:left="1134"/>
        <w:jc w:val="both"/>
      </w:pPr>
      <w:r w:rsidRPr="00B46037">
        <w:t xml:space="preserve">XAMPP digunakan untuk </w:t>
      </w:r>
      <w:r w:rsidRPr="00B46037">
        <w:rPr>
          <w:i/>
          <w:iCs/>
        </w:rPr>
        <w:t>web server</w:t>
      </w:r>
    </w:p>
    <w:p w14:paraId="02CA0ED2" w14:textId="77777777" w:rsidR="00622D31" w:rsidRPr="00B46037" w:rsidRDefault="00622D31" w:rsidP="00622D31">
      <w:pPr>
        <w:pStyle w:val="ListParagraph"/>
        <w:numPr>
          <w:ilvl w:val="0"/>
          <w:numId w:val="26"/>
        </w:numPr>
        <w:spacing w:line="360" w:lineRule="auto"/>
        <w:ind w:left="1134"/>
        <w:jc w:val="both"/>
      </w:pPr>
      <w:r w:rsidRPr="00B46037">
        <w:t xml:space="preserve">Modelio </w:t>
      </w:r>
    </w:p>
    <w:p w14:paraId="1CA7473D" w14:textId="77777777" w:rsidR="00622D31" w:rsidRPr="00B46037" w:rsidRDefault="00622D31" w:rsidP="00622D31">
      <w:pPr>
        <w:pStyle w:val="ListParagraph"/>
        <w:numPr>
          <w:ilvl w:val="0"/>
          <w:numId w:val="26"/>
        </w:numPr>
        <w:spacing w:line="360" w:lineRule="auto"/>
        <w:ind w:left="1134"/>
        <w:jc w:val="both"/>
      </w:pPr>
      <w:r w:rsidRPr="00B46037">
        <w:t>Pencil</w:t>
      </w:r>
    </w:p>
    <w:p w14:paraId="28052CCA" w14:textId="39662334" w:rsidR="00622D31" w:rsidRPr="00132DF1" w:rsidRDefault="00622D31" w:rsidP="00490E2B">
      <w:pPr>
        <w:pStyle w:val="ListParagraph"/>
        <w:numPr>
          <w:ilvl w:val="0"/>
          <w:numId w:val="26"/>
        </w:numPr>
        <w:spacing w:line="360" w:lineRule="auto"/>
        <w:ind w:left="1134"/>
        <w:jc w:val="both"/>
      </w:pPr>
      <w:r w:rsidRPr="00B46037">
        <w:t>Bootstrap</w:t>
      </w:r>
    </w:p>
    <w:p w14:paraId="6993FB86" w14:textId="77777777" w:rsidR="00622D31" w:rsidRPr="00B46037" w:rsidRDefault="00622D31" w:rsidP="00622D31">
      <w:pPr>
        <w:pStyle w:val="Heading3"/>
        <w:numPr>
          <w:ilvl w:val="0"/>
          <w:numId w:val="46"/>
        </w:numPr>
        <w:spacing w:before="0" w:line="480" w:lineRule="auto"/>
        <w:ind w:left="1134" w:hanging="643"/>
        <w:rPr>
          <w:rFonts w:cs="Times New Roman"/>
          <w:b w:val="0"/>
          <w:bCs/>
          <w:color w:val="auto"/>
        </w:rPr>
      </w:pPr>
      <w:bookmarkStart w:id="135" w:name="_Toc80226315"/>
      <w:r w:rsidRPr="00B46037">
        <w:rPr>
          <w:rFonts w:cs="Times New Roman"/>
          <w:bCs/>
          <w:color w:val="auto"/>
        </w:rPr>
        <w:lastRenderedPageBreak/>
        <w:t>Analisis Pengguna</w:t>
      </w:r>
      <w:bookmarkEnd w:id="135"/>
    </w:p>
    <w:p w14:paraId="6D254215" w14:textId="77777777" w:rsidR="00622D31" w:rsidRPr="00B46037" w:rsidRDefault="00622D31" w:rsidP="00622D31">
      <w:pPr>
        <w:spacing w:line="360" w:lineRule="auto"/>
        <w:ind w:left="567" w:firstLine="567"/>
        <w:jc w:val="both"/>
      </w:pPr>
      <w:r w:rsidRPr="00B46037">
        <w:t xml:space="preserve">Aplikasi seleksi kelayakan pengajuan proposal skripsi dan sidang skripsi berbasis web ini digunakan pada 2 level yaitu admin dan mahasiswa dimana otoritas pengguna sistem adalah sebagai berikut : </w:t>
      </w:r>
    </w:p>
    <w:p w14:paraId="496509E1" w14:textId="77777777" w:rsidR="00622D31" w:rsidRPr="00B46037" w:rsidRDefault="00622D31" w:rsidP="00622D31">
      <w:pPr>
        <w:pStyle w:val="ListParagraph"/>
        <w:numPr>
          <w:ilvl w:val="0"/>
          <w:numId w:val="49"/>
        </w:numPr>
        <w:spacing w:line="360" w:lineRule="auto"/>
        <w:ind w:left="1134"/>
        <w:jc w:val="both"/>
      </w:pPr>
      <w:r w:rsidRPr="00B46037">
        <w:t>Admin</w:t>
      </w:r>
    </w:p>
    <w:p w14:paraId="4438C618" w14:textId="77777777" w:rsidR="00622D31" w:rsidRPr="00B46037" w:rsidRDefault="00622D31" w:rsidP="00622D31">
      <w:pPr>
        <w:pStyle w:val="ListParagraph"/>
        <w:numPr>
          <w:ilvl w:val="0"/>
          <w:numId w:val="50"/>
        </w:numPr>
        <w:spacing w:line="360" w:lineRule="auto"/>
        <w:ind w:left="1560"/>
        <w:jc w:val="both"/>
      </w:pPr>
      <w:r w:rsidRPr="00B46037">
        <w:t xml:space="preserve">Mengola </w:t>
      </w:r>
      <w:r w:rsidRPr="00B46037">
        <w:rPr>
          <w:i/>
          <w:iCs/>
        </w:rPr>
        <w:t xml:space="preserve">website </w:t>
      </w:r>
      <w:r w:rsidRPr="00B46037">
        <w:t xml:space="preserve">yang terdapat fitur </w:t>
      </w:r>
      <w:r w:rsidRPr="00B46037">
        <w:rPr>
          <w:i/>
          <w:iCs/>
        </w:rPr>
        <w:t>create, read, update, delete</w:t>
      </w:r>
    </w:p>
    <w:p w14:paraId="511459E3" w14:textId="77777777" w:rsidR="00622D31" w:rsidRPr="00B46037" w:rsidRDefault="00622D31" w:rsidP="00622D31">
      <w:pPr>
        <w:pStyle w:val="ListParagraph"/>
        <w:numPr>
          <w:ilvl w:val="0"/>
          <w:numId w:val="49"/>
        </w:numPr>
        <w:spacing w:line="360" w:lineRule="auto"/>
        <w:ind w:left="1134"/>
        <w:jc w:val="both"/>
      </w:pPr>
      <w:r w:rsidRPr="00B46037">
        <w:t>Mahasiswa</w:t>
      </w:r>
    </w:p>
    <w:p w14:paraId="14C94B22" w14:textId="77777777" w:rsidR="00622D31" w:rsidRPr="00B46037" w:rsidRDefault="00622D31" w:rsidP="00622D31">
      <w:pPr>
        <w:pStyle w:val="ListParagraph"/>
        <w:numPr>
          <w:ilvl w:val="0"/>
          <w:numId w:val="99"/>
        </w:numPr>
        <w:spacing w:line="360" w:lineRule="auto"/>
        <w:ind w:left="1560"/>
        <w:jc w:val="both"/>
      </w:pPr>
      <w:r w:rsidRPr="00B46037">
        <w:t>Menambah dan mengubah data Pribadi.</w:t>
      </w:r>
    </w:p>
    <w:p w14:paraId="09541FE3" w14:textId="7DB487CC" w:rsidR="00622D31" w:rsidRDefault="00622D31" w:rsidP="00622D31">
      <w:pPr>
        <w:pStyle w:val="ListParagraph"/>
        <w:numPr>
          <w:ilvl w:val="0"/>
          <w:numId w:val="99"/>
        </w:numPr>
        <w:spacing w:line="360" w:lineRule="auto"/>
        <w:ind w:left="1560"/>
        <w:jc w:val="both"/>
      </w:pPr>
      <w:r w:rsidRPr="00B46037">
        <w:t>Mengajukan permohonan proposal skripsi dan Sidang Skripsi skripsi.</w:t>
      </w:r>
    </w:p>
    <w:p w14:paraId="11CA8916" w14:textId="77777777" w:rsidR="004D398E" w:rsidRPr="00425073" w:rsidRDefault="004D398E" w:rsidP="004D398E">
      <w:pPr>
        <w:pStyle w:val="ListParagraph"/>
        <w:spacing w:line="480" w:lineRule="auto"/>
        <w:ind w:left="1560"/>
        <w:jc w:val="both"/>
      </w:pPr>
    </w:p>
    <w:p w14:paraId="7B57F458" w14:textId="77777777" w:rsidR="00622D31" w:rsidRPr="00B46037" w:rsidRDefault="00622D31" w:rsidP="00622D31">
      <w:pPr>
        <w:pStyle w:val="Heading3"/>
        <w:numPr>
          <w:ilvl w:val="0"/>
          <w:numId w:val="46"/>
        </w:numPr>
        <w:spacing w:before="0" w:line="480" w:lineRule="auto"/>
        <w:ind w:left="1134" w:hanging="643"/>
        <w:rPr>
          <w:rFonts w:cs="Times New Roman"/>
          <w:b w:val="0"/>
          <w:bCs/>
          <w:i/>
          <w:iCs/>
          <w:color w:val="auto"/>
        </w:rPr>
      </w:pPr>
      <w:bookmarkStart w:id="136" w:name="_Toc80226316"/>
      <w:r w:rsidRPr="00B46037">
        <w:rPr>
          <w:rFonts w:cs="Times New Roman"/>
          <w:bCs/>
          <w:i/>
          <w:iCs/>
          <w:color w:val="auto"/>
        </w:rPr>
        <w:t>User Interface</w:t>
      </w:r>
      <w:bookmarkEnd w:id="136"/>
    </w:p>
    <w:p w14:paraId="7845CC9A" w14:textId="77777777" w:rsidR="00622D31" w:rsidRDefault="00622D31" w:rsidP="00622D31">
      <w:pPr>
        <w:spacing w:line="360" w:lineRule="auto"/>
        <w:ind w:left="567" w:firstLine="567"/>
        <w:jc w:val="both"/>
      </w:pPr>
      <w:r w:rsidRPr="00B46037">
        <w:t xml:space="preserve">Tampilan </w:t>
      </w:r>
      <w:r w:rsidRPr="00B46037">
        <w:rPr>
          <w:i/>
          <w:iCs/>
        </w:rPr>
        <w:t>user interface</w:t>
      </w:r>
      <w:r w:rsidRPr="00B46037">
        <w:t xml:space="preserve"> atau rancangan antarmuka pengguna diharapkan memudahkant </w:t>
      </w:r>
      <w:r w:rsidRPr="00B46037">
        <w:rPr>
          <w:i/>
          <w:iCs/>
        </w:rPr>
        <w:t>user</w:t>
      </w:r>
      <w:r w:rsidRPr="00B46037">
        <w:t xml:space="preserve"> menggunakan aplikasi ini. Berikut adalah </w:t>
      </w:r>
      <w:r w:rsidRPr="00B46037">
        <w:rPr>
          <w:i/>
          <w:iCs/>
        </w:rPr>
        <w:t>User Interface</w:t>
      </w:r>
      <w:r w:rsidRPr="00B46037">
        <w:t xml:space="preserve"> </w:t>
      </w:r>
      <w:r w:rsidRPr="00B46037">
        <w:rPr>
          <w:bCs/>
          <w:color w:val="000000" w:themeColor="text1"/>
          <w:lang w:val="id-ID"/>
        </w:rPr>
        <w:t>Aplikasi  Seleksi  Kelayakan Pengajuan Proposal Skripsi</w:t>
      </w:r>
      <w:r w:rsidRPr="00B46037">
        <w:rPr>
          <w:bCs/>
          <w:color w:val="000000" w:themeColor="text1"/>
        </w:rPr>
        <w:t xml:space="preserve"> Dan Sidang Skripsi</w:t>
      </w:r>
      <w:r w:rsidRPr="00B46037">
        <w:rPr>
          <w:bCs/>
          <w:color w:val="000000" w:themeColor="text1"/>
          <w:lang w:val="id-ID"/>
        </w:rPr>
        <w:t xml:space="preserve"> Berbasis Web Di </w:t>
      </w:r>
      <w:r w:rsidRPr="00B46037">
        <w:rPr>
          <w:bCs/>
          <w:color w:val="000000" w:themeColor="text1"/>
        </w:rPr>
        <w:t>Fakultas Teknologi Informasi</w:t>
      </w:r>
      <w:r w:rsidRPr="00B46037">
        <w:rPr>
          <w:bCs/>
          <w:color w:val="000000" w:themeColor="text1"/>
          <w:lang w:val="id-ID"/>
        </w:rPr>
        <w:t xml:space="preserve"> Universitas Bale Bandung</w:t>
      </w:r>
      <w:r w:rsidRPr="00B46037">
        <w:t>, meliputi:</w:t>
      </w:r>
    </w:p>
    <w:p w14:paraId="28C71ADF" w14:textId="77777777" w:rsidR="00622D31" w:rsidRPr="00D179FC" w:rsidRDefault="00622D31" w:rsidP="00622D31">
      <w:pPr>
        <w:pStyle w:val="ListParagraph"/>
        <w:numPr>
          <w:ilvl w:val="0"/>
          <w:numId w:val="77"/>
        </w:numPr>
        <w:spacing w:line="360" w:lineRule="auto"/>
        <w:ind w:left="1134"/>
        <w:jc w:val="both"/>
        <w:rPr>
          <w:i/>
          <w:iCs/>
        </w:rPr>
      </w:pPr>
      <w:r w:rsidRPr="00B46037">
        <w:rPr>
          <w:i/>
          <w:iCs/>
        </w:rPr>
        <w:t xml:space="preserve">User Interface </w:t>
      </w:r>
      <w:r w:rsidRPr="00B46037">
        <w:t>Halaman Utama WEB</w:t>
      </w:r>
    </w:p>
    <w:p w14:paraId="795E9847" w14:textId="77777777" w:rsidR="00622D31" w:rsidRDefault="00622D31" w:rsidP="00622D31">
      <w:pPr>
        <w:pStyle w:val="ListParagraph"/>
        <w:numPr>
          <w:ilvl w:val="0"/>
          <w:numId w:val="77"/>
        </w:numPr>
        <w:spacing w:line="360" w:lineRule="auto"/>
        <w:ind w:left="1134"/>
        <w:jc w:val="both"/>
      </w:pPr>
      <w:r w:rsidRPr="00B46037">
        <w:rPr>
          <w:i/>
          <w:iCs/>
        </w:rPr>
        <w:t>User Interface</w:t>
      </w:r>
      <w:r>
        <w:rPr>
          <w:i/>
          <w:iCs/>
        </w:rPr>
        <w:t xml:space="preserve"> </w:t>
      </w:r>
      <w:r>
        <w:t>Admin</w:t>
      </w:r>
    </w:p>
    <w:p w14:paraId="3D04CFA2" w14:textId="77777777" w:rsidR="00622D31" w:rsidRPr="00CC5B13" w:rsidRDefault="00622D31" w:rsidP="00622D31">
      <w:pPr>
        <w:pStyle w:val="ListParagraph"/>
        <w:numPr>
          <w:ilvl w:val="0"/>
          <w:numId w:val="78"/>
        </w:numPr>
        <w:spacing w:line="360" w:lineRule="auto"/>
        <w:ind w:left="1701"/>
        <w:jc w:val="both"/>
        <w:rPr>
          <w:i/>
          <w:iCs/>
        </w:rPr>
      </w:pPr>
      <w:r w:rsidRPr="00B46037">
        <w:rPr>
          <w:i/>
          <w:iCs/>
        </w:rPr>
        <w:t xml:space="preserve">User Interface </w:t>
      </w:r>
      <w:r w:rsidRPr="00B46037">
        <w:t xml:space="preserve"> Halaman </w:t>
      </w:r>
      <w:r w:rsidRPr="00B46037">
        <w:rPr>
          <w:i/>
          <w:iCs/>
        </w:rPr>
        <w:t xml:space="preserve">Login </w:t>
      </w:r>
      <w:r w:rsidRPr="00B46037">
        <w:t>Admin</w:t>
      </w:r>
    </w:p>
    <w:p w14:paraId="7C9E4CCB" w14:textId="77777777" w:rsidR="00622D31" w:rsidRPr="00CC5B13" w:rsidRDefault="00622D31" w:rsidP="00622D31">
      <w:pPr>
        <w:pStyle w:val="ListParagraph"/>
        <w:numPr>
          <w:ilvl w:val="0"/>
          <w:numId w:val="78"/>
        </w:numPr>
        <w:spacing w:line="360" w:lineRule="auto"/>
        <w:ind w:left="1701"/>
        <w:jc w:val="both"/>
        <w:rPr>
          <w:i/>
          <w:iCs/>
        </w:rPr>
      </w:pPr>
      <w:r w:rsidRPr="00CC5B13">
        <w:rPr>
          <w:i/>
          <w:iCs/>
        </w:rPr>
        <w:t xml:space="preserve">User Interface </w:t>
      </w:r>
      <w:r w:rsidRPr="00CC5B13">
        <w:t xml:space="preserve"> Halaman </w:t>
      </w:r>
      <w:r w:rsidRPr="00CC5B13">
        <w:rPr>
          <w:i/>
          <w:iCs/>
        </w:rPr>
        <w:t xml:space="preserve">Home </w:t>
      </w:r>
      <w:r w:rsidRPr="00CC5B13">
        <w:t>Admin</w:t>
      </w:r>
    </w:p>
    <w:p w14:paraId="5FF50ADE" w14:textId="77777777" w:rsidR="00622D31" w:rsidRPr="00CC5B13" w:rsidRDefault="00622D31" w:rsidP="00622D31">
      <w:pPr>
        <w:pStyle w:val="ListParagraph"/>
        <w:numPr>
          <w:ilvl w:val="0"/>
          <w:numId w:val="78"/>
        </w:numPr>
        <w:spacing w:line="360" w:lineRule="auto"/>
        <w:ind w:left="1701"/>
        <w:jc w:val="both"/>
        <w:rPr>
          <w:i/>
          <w:iCs/>
        </w:rPr>
      </w:pPr>
      <w:r w:rsidRPr="00CC5B13">
        <w:rPr>
          <w:i/>
          <w:iCs/>
        </w:rPr>
        <w:t xml:space="preserve">User Interface </w:t>
      </w:r>
      <w:r w:rsidRPr="00CC5B13">
        <w:t xml:space="preserve"> Halaman Data Mahasiswa</w:t>
      </w:r>
    </w:p>
    <w:p w14:paraId="56AEE20E" w14:textId="77777777" w:rsidR="00622D31" w:rsidRPr="00CC5B13" w:rsidRDefault="00622D31" w:rsidP="00622D31">
      <w:pPr>
        <w:pStyle w:val="ListParagraph"/>
        <w:numPr>
          <w:ilvl w:val="0"/>
          <w:numId w:val="78"/>
        </w:numPr>
        <w:spacing w:line="360" w:lineRule="auto"/>
        <w:ind w:left="1701"/>
        <w:jc w:val="both"/>
        <w:rPr>
          <w:i/>
          <w:iCs/>
        </w:rPr>
      </w:pPr>
      <w:r w:rsidRPr="00CC5B13">
        <w:rPr>
          <w:i/>
          <w:iCs/>
        </w:rPr>
        <w:t xml:space="preserve">User Interface </w:t>
      </w:r>
      <w:r w:rsidRPr="00CC5B13">
        <w:t xml:space="preserve"> Halaman Berkas Masuk</w:t>
      </w:r>
    </w:p>
    <w:p w14:paraId="0E231326" w14:textId="77777777" w:rsidR="00622D31" w:rsidRPr="00CC5B13" w:rsidRDefault="00622D31" w:rsidP="00622D31">
      <w:pPr>
        <w:pStyle w:val="ListParagraph"/>
        <w:numPr>
          <w:ilvl w:val="0"/>
          <w:numId w:val="78"/>
        </w:numPr>
        <w:spacing w:line="360" w:lineRule="auto"/>
        <w:ind w:left="1701"/>
        <w:jc w:val="both"/>
        <w:rPr>
          <w:i/>
          <w:iCs/>
        </w:rPr>
      </w:pPr>
      <w:r w:rsidRPr="00CC5B13">
        <w:rPr>
          <w:i/>
          <w:iCs/>
        </w:rPr>
        <w:t xml:space="preserve">User Interface </w:t>
      </w:r>
      <w:r w:rsidRPr="00CC5B13">
        <w:t xml:space="preserve"> Halaman Pesan</w:t>
      </w:r>
    </w:p>
    <w:p w14:paraId="72A24708" w14:textId="77777777" w:rsidR="00622D31" w:rsidRPr="00CC5B13" w:rsidRDefault="00622D31" w:rsidP="00622D31">
      <w:pPr>
        <w:pStyle w:val="ListParagraph"/>
        <w:numPr>
          <w:ilvl w:val="0"/>
          <w:numId w:val="78"/>
        </w:numPr>
        <w:spacing w:line="360" w:lineRule="auto"/>
        <w:ind w:left="1701"/>
        <w:jc w:val="both"/>
        <w:rPr>
          <w:i/>
          <w:iCs/>
        </w:rPr>
      </w:pPr>
      <w:r w:rsidRPr="00CC5B13">
        <w:rPr>
          <w:i/>
          <w:iCs/>
        </w:rPr>
        <w:t xml:space="preserve">User Interface </w:t>
      </w:r>
      <w:r w:rsidRPr="00CC5B13">
        <w:t xml:space="preserve"> Halaman Jadwal Sidang</w:t>
      </w:r>
    </w:p>
    <w:p w14:paraId="568C00E1" w14:textId="77777777" w:rsidR="00622D31" w:rsidRPr="00CC5B13" w:rsidRDefault="00622D31" w:rsidP="00622D31">
      <w:pPr>
        <w:pStyle w:val="ListParagraph"/>
        <w:numPr>
          <w:ilvl w:val="0"/>
          <w:numId w:val="78"/>
        </w:numPr>
        <w:spacing w:line="360" w:lineRule="auto"/>
        <w:ind w:left="1701"/>
        <w:jc w:val="both"/>
        <w:rPr>
          <w:i/>
          <w:iCs/>
        </w:rPr>
      </w:pPr>
      <w:r w:rsidRPr="00CC5B13">
        <w:rPr>
          <w:i/>
          <w:iCs/>
        </w:rPr>
        <w:t xml:space="preserve">User Interface </w:t>
      </w:r>
      <w:r w:rsidRPr="00CC5B13">
        <w:t xml:space="preserve"> Halaman Informasi</w:t>
      </w:r>
    </w:p>
    <w:p w14:paraId="540AA50F" w14:textId="77777777" w:rsidR="00622D31" w:rsidRPr="00CC5B13" w:rsidRDefault="00622D31" w:rsidP="00622D31">
      <w:pPr>
        <w:pStyle w:val="ListParagraph"/>
        <w:numPr>
          <w:ilvl w:val="0"/>
          <w:numId w:val="77"/>
        </w:numPr>
        <w:spacing w:line="360" w:lineRule="auto"/>
        <w:ind w:left="1134"/>
        <w:jc w:val="both"/>
      </w:pPr>
      <w:r w:rsidRPr="00B46037">
        <w:rPr>
          <w:i/>
          <w:iCs/>
        </w:rPr>
        <w:t>User Interface</w:t>
      </w:r>
      <w:r>
        <w:rPr>
          <w:i/>
          <w:iCs/>
        </w:rPr>
        <w:t xml:space="preserve"> </w:t>
      </w:r>
      <w:r>
        <w:t>Mahasiswa</w:t>
      </w:r>
    </w:p>
    <w:p w14:paraId="376B0AD0" w14:textId="77777777" w:rsidR="00622D31" w:rsidRPr="00B46037" w:rsidRDefault="00622D31" w:rsidP="00622D31">
      <w:pPr>
        <w:pStyle w:val="ListParagraph"/>
        <w:numPr>
          <w:ilvl w:val="0"/>
          <w:numId w:val="78"/>
        </w:numPr>
        <w:spacing w:line="360" w:lineRule="auto"/>
        <w:ind w:left="1701"/>
        <w:jc w:val="both"/>
        <w:rPr>
          <w:i/>
          <w:iCs/>
        </w:rPr>
      </w:pPr>
      <w:r w:rsidRPr="00B46037">
        <w:rPr>
          <w:i/>
          <w:iCs/>
        </w:rPr>
        <w:t xml:space="preserve">User Interface </w:t>
      </w:r>
      <w:r w:rsidRPr="00B46037">
        <w:t xml:space="preserve"> Halaman </w:t>
      </w:r>
      <w:r w:rsidRPr="00B46037">
        <w:rPr>
          <w:i/>
          <w:iCs/>
        </w:rPr>
        <w:t xml:space="preserve">Login </w:t>
      </w:r>
      <w:r w:rsidRPr="00B46037">
        <w:t>Mahasiswa</w:t>
      </w:r>
    </w:p>
    <w:p w14:paraId="208AA9A7" w14:textId="77777777" w:rsidR="00622D31" w:rsidRPr="00B46037" w:rsidRDefault="00622D31" w:rsidP="00622D31">
      <w:pPr>
        <w:pStyle w:val="ListParagraph"/>
        <w:numPr>
          <w:ilvl w:val="0"/>
          <w:numId w:val="78"/>
        </w:numPr>
        <w:spacing w:line="360" w:lineRule="auto"/>
        <w:ind w:left="1701"/>
        <w:jc w:val="both"/>
        <w:rPr>
          <w:i/>
          <w:iCs/>
        </w:rPr>
      </w:pPr>
      <w:r w:rsidRPr="00B46037">
        <w:rPr>
          <w:i/>
          <w:iCs/>
        </w:rPr>
        <w:t>User Interface</w:t>
      </w:r>
      <w:r w:rsidRPr="00B46037">
        <w:t xml:space="preserve"> Halaman Registrasi Mahasiswa </w:t>
      </w:r>
    </w:p>
    <w:p w14:paraId="029B2837" w14:textId="77777777" w:rsidR="00622D31" w:rsidRPr="00B46037" w:rsidRDefault="00622D31" w:rsidP="00622D31">
      <w:pPr>
        <w:pStyle w:val="ListParagraph"/>
        <w:numPr>
          <w:ilvl w:val="0"/>
          <w:numId w:val="78"/>
        </w:numPr>
        <w:spacing w:line="360" w:lineRule="auto"/>
        <w:ind w:left="1701"/>
        <w:jc w:val="both"/>
        <w:rPr>
          <w:i/>
          <w:iCs/>
        </w:rPr>
      </w:pPr>
      <w:r w:rsidRPr="00B46037">
        <w:rPr>
          <w:i/>
          <w:iCs/>
        </w:rPr>
        <w:t>User Interface</w:t>
      </w:r>
      <w:r w:rsidRPr="00B46037">
        <w:t xml:space="preserve"> Halaman </w:t>
      </w:r>
      <w:r w:rsidRPr="00B46037">
        <w:rPr>
          <w:i/>
          <w:iCs/>
        </w:rPr>
        <w:t xml:space="preserve">Home </w:t>
      </w:r>
      <w:r w:rsidRPr="00B46037">
        <w:t>Mahasiswa</w:t>
      </w:r>
    </w:p>
    <w:p w14:paraId="15627078" w14:textId="77777777" w:rsidR="00622D31" w:rsidRPr="00B46037" w:rsidRDefault="00622D31" w:rsidP="00622D31">
      <w:pPr>
        <w:pStyle w:val="ListParagraph"/>
        <w:numPr>
          <w:ilvl w:val="0"/>
          <w:numId w:val="78"/>
        </w:numPr>
        <w:spacing w:line="360" w:lineRule="auto"/>
        <w:ind w:left="1701"/>
        <w:jc w:val="both"/>
        <w:rPr>
          <w:i/>
          <w:iCs/>
        </w:rPr>
      </w:pPr>
      <w:r w:rsidRPr="00B46037">
        <w:rPr>
          <w:i/>
          <w:iCs/>
        </w:rPr>
        <w:t xml:space="preserve">User Interface </w:t>
      </w:r>
      <w:r w:rsidRPr="00B46037">
        <w:t xml:space="preserve"> Halaman Persyaratan </w:t>
      </w:r>
    </w:p>
    <w:p w14:paraId="7C815EB2" w14:textId="77777777" w:rsidR="00622D31" w:rsidRPr="00B46037" w:rsidRDefault="00622D31" w:rsidP="00622D31">
      <w:pPr>
        <w:pStyle w:val="ListParagraph"/>
        <w:numPr>
          <w:ilvl w:val="0"/>
          <w:numId w:val="78"/>
        </w:numPr>
        <w:spacing w:line="360" w:lineRule="auto"/>
        <w:ind w:left="1701"/>
        <w:jc w:val="both"/>
        <w:rPr>
          <w:i/>
          <w:iCs/>
        </w:rPr>
      </w:pPr>
      <w:r w:rsidRPr="00B46037">
        <w:rPr>
          <w:i/>
          <w:iCs/>
        </w:rPr>
        <w:lastRenderedPageBreak/>
        <w:t xml:space="preserve">User Interface </w:t>
      </w:r>
      <w:r w:rsidRPr="00B46037">
        <w:t xml:space="preserve"> Halaman Pendaftaran</w:t>
      </w:r>
    </w:p>
    <w:p w14:paraId="0A1ABEDD" w14:textId="77777777" w:rsidR="00622D31" w:rsidRPr="00B46037" w:rsidRDefault="00622D31" w:rsidP="00622D31">
      <w:pPr>
        <w:pStyle w:val="ListParagraph"/>
        <w:numPr>
          <w:ilvl w:val="0"/>
          <w:numId w:val="78"/>
        </w:numPr>
        <w:spacing w:line="360" w:lineRule="auto"/>
        <w:ind w:left="1701"/>
        <w:jc w:val="both"/>
        <w:rPr>
          <w:i/>
          <w:iCs/>
        </w:rPr>
      </w:pPr>
      <w:r w:rsidRPr="00B46037">
        <w:rPr>
          <w:i/>
          <w:iCs/>
        </w:rPr>
        <w:t xml:space="preserve">User Interface </w:t>
      </w:r>
      <w:r w:rsidRPr="00B46037">
        <w:t xml:space="preserve"> Halaman Profile</w:t>
      </w:r>
    </w:p>
    <w:p w14:paraId="3F18E2DA" w14:textId="77777777" w:rsidR="00622D31" w:rsidRPr="00B46037" w:rsidRDefault="00622D31" w:rsidP="00622D31">
      <w:pPr>
        <w:pStyle w:val="ListParagraph"/>
        <w:numPr>
          <w:ilvl w:val="0"/>
          <w:numId w:val="78"/>
        </w:numPr>
        <w:spacing w:line="360" w:lineRule="auto"/>
        <w:ind w:left="1701"/>
        <w:jc w:val="both"/>
        <w:rPr>
          <w:i/>
          <w:iCs/>
        </w:rPr>
      </w:pPr>
      <w:r w:rsidRPr="00B46037">
        <w:rPr>
          <w:i/>
          <w:iCs/>
        </w:rPr>
        <w:t xml:space="preserve">User Interface </w:t>
      </w:r>
      <w:r w:rsidRPr="00B46037">
        <w:t xml:space="preserve"> Halaman Pesan Masuk</w:t>
      </w:r>
    </w:p>
    <w:p w14:paraId="38C3925F" w14:textId="77777777" w:rsidR="00622D31" w:rsidRPr="00B46037" w:rsidRDefault="00622D31" w:rsidP="00622D31">
      <w:pPr>
        <w:pStyle w:val="ListParagraph"/>
        <w:numPr>
          <w:ilvl w:val="0"/>
          <w:numId w:val="78"/>
        </w:numPr>
        <w:spacing w:line="360" w:lineRule="auto"/>
        <w:ind w:left="1701"/>
        <w:jc w:val="both"/>
        <w:rPr>
          <w:i/>
          <w:iCs/>
        </w:rPr>
      </w:pPr>
      <w:r w:rsidRPr="00B46037">
        <w:rPr>
          <w:i/>
          <w:iCs/>
        </w:rPr>
        <w:t xml:space="preserve">User Interface </w:t>
      </w:r>
      <w:r w:rsidRPr="00B46037">
        <w:t xml:space="preserve"> Halaman Info Jadwal Sidang</w:t>
      </w:r>
    </w:p>
    <w:p w14:paraId="41D323CC" w14:textId="77777777" w:rsidR="00622D31" w:rsidRPr="007411BB" w:rsidRDefault="00622D31" w:rsidP="00622D31">
      <w:pPr>
        <w:pStyle w:val="ListParagraph"/>
        <w:numPr>
          <w:ilvl w:val="0"/>
          <w:numId w:val="78"/>
        </w:numPr>
        <w:spacing w:line="360" w:lineRule="auto"/>
        <w:ind w:left="1701"/>
        <w:jc w:val="both"/>
        <w:rPr>
          <w:i/>
          <w:iCs/>
        </w:rPr>
      </w:pPr>
      <w:r w:rsidRPr="00B46037">
        <w:rPr>
          <w:i/>
          <w:iCs/>
        </w:rPr>
        <w:t xml:space="preserve">User Interface </w:t>
      </w:r>
      <w:r w:rsidRPr="00B46037">
        <w:t xml:space="preserve"> Halaman Tentang</w:t>
      </w:r>
    </w:p>
    <w:p w14:paraId="5C11286B" w14:textId="77777777" w:rsidR="00622D31" w:rsidRPr="00132DF1" w:rsidRDefault="00622D31" w:rsidP="00622D31">
      <w:pPr>
        <w:pStyle w:val="ListParagraph"/>
        <w:spacing w:line="480" w:lineRule="auto"/>
        <w:ind w:left="1146"/>
        <w:jc w:val="both"/>
        <w:rPr>
          <w:i/>
          <w:iCs/>
        </w:rPr>
      </w:pPr>
    </w:p>
    <w:p w14:paraId="19486C83" w14:textId="77777777" w:rsidR="00622D31" w:rsidRPr="00B46037" w:rsidRDefault="00622D31" w:rsidP="00622D31">
      <w:pPr>
        <w:pStyle w:val="Heading3"/>
        <w:numPr>
          <w:ilvl w:val="0"/>
          <w:numId w:val="46"/>
        </w:numPr>
        <w:spacing w:before="0" w:line="480" w:lineRule="auto"/>
        <w:ind w:left="1134" w:hanging="643"/>
        <w:rPr>
          <w:rFonts w:cs="Times New Roman"/>
          <w:b w:val="0"/>
          <w:bCs/>
          <w:color w:val="auto"/>
        </w:rPr>
      </w:pPr>
      <w:bookmarkStart w:id="137" w:name="_Toc80226317"/>
      <w:r w:rsidRPr="00B46037">
        <w:rPr>
          <w:rFonts w:cs="Times New Roman"/>
          <w:bCs/>
          <w:color w:val="auto"/>
        </w:rPr>
        <w:t>Fitur-Fitur</w:t>
      </w:r>
      <w:bookmarkEnd w:id="137"/>
    </w:p>
    <w:p w14:paraId="0A7796B0" w14:textId="1EA723E3" w:rsidR="00622D31" w:rsidRPr="00B46037" w:rsidRDefault="00622D31" w:rsidP="00622D31">
      <w:pPr>
        <w:pStyle w:val="ListParagraph"/>
        <w:spacing w:line="360" w:lineRule="auto"/>
        <w:ind w:left="567" w:firstLine="567"/>
        <w:jc w:val="both"/>
      </w:pPr>
      <w:r w:rsidRPr="00B46037">
        <w:t>Berikut ini adalah fitur-fitur yang disediakan oleh aplikasi ini:</w:t>
      </w:r>
    </w:p>
    <w:p w14:paraId="28DCA126" w14:textId="77777777" w:rsidR="00622D31" w:rsidRPr="00132DF1" w:rsidRDefault="00622D31" w:rsidP="006635EB">
      <w:pPr>
        <w:pStyle w:val="ListParagraph"/>
        <w:numPr>
          <w:ilvl w:val="0"/>
          <w:numId w:val="104"/>
        </w:numPr>
        <w:spacing w:line="360" w:lineRule="auto"/>
        <w:ind w:left="1134"/>
        <w:jc w:val="both"/>
      </w:pPr>
      <w:r>
        <w:t>Halaman Awal WEB</w:t>
      </w:r>
    </w:p>
    <w:p w14:paraId="331F0606" w14:textId="77777777" w:rsidR="00622D31" w:rsidRPr="00B46037" w:rsidRDefault="00622D31" w:rsidP="006635EB">
      <w:pPr>
        <w:pStyle w:val="ListParagraph"/>
        <w:numPr>
          <w:ilvl w:val="0"/>
          <w:numId w:val="104"/>
        </w:numPr>
        <w:spacing w:line="360" w:lineRule="auto"/>
        <w:ind w:left="1134"/>
        <w:jc w:val="both"/>
      </w:pPr>
      <w:r w:rsidRPr="00B46037">
        <w:t>Admin</w:t>
      </w:r>
    </w:p>
    <w:p w14:paraId="4836D824" w14:textId="77777777" w:rsidR="00622D31" w:rsidRPr="00B46037" w:rsidRDefault="00622D31" w:rsidP="00622D31">
      <w:pPr>
        <w:pStyle w:val="ListParagraph"/>
        <w:numPr>
          <w:ilvl w:val="0"/>
          <w:numId w:val="38"/>
        </w:numPr>
        <w:spacing w:line="360" w:lineRule="auto"/>
        <w:ind w:left="1701"/>
        <w:jc w:val="both"/>
      </w:pPr>
      <w:r w:rsidRPr="00B46037">
        <w:t xml:space="preserve">Halaman </w:t>
      </w:r>
      <w:r w:rsidRPr="00B46037">
        <w:rPr>
          <w:i/>
          <w:iCs/>
        </w:rPr>
        <w:t xml:space="preserve">Login </w:t>
      </w:r>
    </w:p>
    <w:p w14:paraId="7B0EAD40" w14:textId="77777777" w:rsidR="00622D31" w:rsidRPr="00B46037" w:rsidRDefault="00622D31" w:rsidP="00622D31">
      <w:pPr>
        <w:pStyle w:val="ListParagraph"/>
        <w:numPr>
          <w:ilvl w:val="0"/>
          <w:numId w:val="38"/>
        </w:numPr>
        <w:spacing w:line="360" w:lineRule="auto"/>
        <w:ind w:left="1701"/>
        <w:jc w:val="both"/>
      </w:pPr>
      <w:r w:rsidRPr="00B46037">
        <w:t xml:space="preserve">Halaman </w:t>
      </w:r>
      <w:r w:rsidRPr="00B46037">
        <w:rPr>
          <w:i/>
          <w:iCs/>
        </w:rPr>
        <w:t>home</w:t>
      </w:r>
    </w:p>
    <w:p w14:paraId="7D1957B9" w14:textId="77777777" w:rsidR="00622D31" w:rsidRPr="00B46037" w:rsidRDefault="00622D31" w:rsidP="00622D31">
      <w:pPr>
        <w:pStyle w:val="ListParagraph"/>
        <w:numPr>
          <w:ilvl w:val="0"/>
          <w:numId w:val="38"/>
        </w:numPr>
        <w:spacing w:line="360" w:lineRule="auto"/>
        <w:ind w:left="1701"/>
        <w:jc w:val="both"/>
      </w:pPr>
      <w:r w:rsidRPr="00B46037">
        <w:t>Halaman Profil</w:t>
      </w:r>
    </w:p>
    <w:p w14:paraId="50474E90" w14:textId="77777777" w:rsidR="00622D31" w:rsidRPr="00B46037" w:rsidRDefault="00622D31" w:rsidP="00622D31">
      <w:pPr>
        <w:pStyle w:val="ListParagraph"/>
        <w:numPr>
          <w:ilvl w:val="0"/>
          <w:numId w:val="38"/>
        </w:numPr>
        <w:spacing w:line="360" w:lineRule="auto"/>
        <w:ind w:left="1701"/>
        <w:jc w:val="both"/>
      </w:pPr>
      <w:r w:rsidRPr="00B46037">
        <w:t>Halaman Data Mahasiswa</w:t>
      </w:r>
    </w:p>
    <w:p w14:paraId="5A9DDBFA" w14:textId="77777777" w:rsidR="00622D31" w:rsidRPr="00B46037" w:rsidRDefault="00622D31" w:rsidP="00622D31">
      <w:pPr>
        <w:pStyle w:val="ListParagraph"/>
        <w:numPr>
          <w:ilvl w:val="0"/>
          <w:numId w:val="38"/>
        </w:numPr>
        <w:spacing w:line="360" w:lineRule="auto"/>
        <w:ind w:left="1701"/>
        <w:jc w:val="both"/>
      </w:pPr>
      <w:r w:rsidRPr="00B46037">
        <w:t>Halaman Berkas Masuk</w:t>
      </w:r>
    </w:p>
    <w:p w14:paraId="750CF4B6" w14:textId="77777777" w:rsidR="00622D31" w:rsidRPr="00B46037" w:rsidRDefault="00622D31" w:rsidP="00622D31">
      <w:pPr>
        <w:pStyle w:val="ListParagraph"/>
        <w:numPr>
          <w:ilvl w:val="0"/>
          <w:numId w:val="38"/>
        </w:numPr>
        <w:spacing w:line="360" w:lineRule="auto"/>
        <w:ind w:left="1701"/>
        <w:jc w:val="both"/>
      </w:pPr>
      <w:r w:rsidRPr="00B46037">
        <w:t>Halaman Pesan</w:t>
      </w:r>
    </w:p>
    <w:p w14:paraId="0D14E3BB" w14:textId="77777777" w:rsidR="00622D31" w:rsidRPr="00B46037" w:rsidRDefault="00622D31" w:rsidP="00622D31">
      <w:pPr>
        <w:pStyle w:val="ListParagraph"/>
        <w:numPr>
          <w:ilvl w:val="0"/>
          <w:numId w:val="38"/>
        </w:numPr>
        <w:spacing w:line="360" w:lineRule="auto"/>
        <w:ind w:left="1701"/>
        <w:jc w:val="both"/>
      </w:pPr>
      <w:r w:rsidRPr="00B46037">
        <w:t>Halaman Jadwal Sidang</w:t>
      </w:r>
    </w:p>
    <w:p w14:paraId="757128EA" w14:textId="77777777" w:rsidR="00622D31" w:rsidRPr="00132DF1" w:rsidRDefault="00622D31" w:rsidP="00622D31">
      <w:pPr>
        <w:pStyle w:val="ListParagraph"/>
        <w:numPr>
          <w:ilvl w:val="0"/>
          <w:numId w:val="38"/>
        </w:numPr>
        <w:spacing w:line="360" w:lineRule="auto"/>
        <w:ind w:left="1701"/>
        <w:jc w:val="both"/>
      </w:pPr>
      <w:r w:rsidRPr="00B46037">
        <w:t>Halaman Informasi</w:t>
      </w:r>
    </w:p>
    <w:p w14:paraId="113B8AC1" w14:textId="77777777" w:rsidR="00622D31" w:rsidRPr="00B46037" w:rsidRDefault="00622D31" w:rsidP="006635EB">
      <w:pPr>
        <w:pStyle w:val="ListParagraph"/>
        <w:numPr>
          <w:ilvl w:val="0"/>
          <w:numId w:val="104"/>
        </w:numPr>
        <w:spacing w:line="360" w:lineRule="auto"/>
        <w:ind w:left="1134"/>
        <w:jc w:val="both"/>
      </w:pPr>
      <w:r w:rsidRPr="00B46037">
        <w:t>Mahasiswa</w:t>
      </w:r>
    </w:p>
    <w:p w14:paraId="3446B766" w14:textId="77777777" w:rsidR="00622D31" w:rsidRPr="00B46037" w:rsidRDefault="00622D31" w:rsidP="00622D31">
      <w:pPr>
        <w:pStyle w:val="ListParagraph"/>
        <w:numPr>
          <w:ilvl w:val="0"/>
          <w:numId w:val="39"/>
        </w:numPr>
        <w:spacing w:line="360" w:lineRule="auto"/>
        <w:ind w:left="1701"/>
        <w:jc w:val="both"/>
      </w:pPr>
      <w:r w:rsidRPr="00B46037">
        <w:t xml:space="preserve">Halaman </w:t>
      </w:r>
      <w:r w:rsidRPr="00B46037">
        <w:rPr>
          <w:i/>
          <w:iCs/>
        </w:rPr>
        <w:t>Login</w:t>
      </w:r>
    </w:p>
    <w:p w14:paraId="17F6A11E" w14:textId="77777777" w:rsidR="00622D31" w:rsidRPr="00B46037" w:rsidRDefault="00622D31" w:rsidP="00622D31">
      <w:pPr>
        <w:pStyle w:val="ListParagraph"/>
        <w:numPr>
          <w:ilvl w:val="0"/>
          <w:numId w:val="39"/>
        </w:numPr>
        <w:spacing w:line="360" w:lineRule="auto"/>
        <w:ind w:left="1701"/>
        <w:jc w:val="both"/>
      </w:pPr>
      <w:r w:rsidRPr="00B46037">
        <w:t>Halaman Registrasi</w:t>
      </w:r>
      <w:r w:rsidRPr="00B46037">
        <w:rPr>
          <w:i/>
          <w:iCs/>
        </w:rPr>
        <w:t xml:space="preserve"> </w:t>
      </w:r>
    </w:p>
    <w:p w14:paraId="6B8FC64D" w14:textId="77777777" w:rsidR="00622D31" w:rsidRPr="00B46037" w:rsidRDefault="00622D31" w:rsidP="00622D31">
      <w:pPr>
        <w:pStyle w:val="ListParagraph"/>
        <w:numPr>
          <w:ilvl w:val="0"/>
          <w:numId w:val="39"/>
        </w:numPr>
        <w:spacing w:line="360" w:lineRule="auto"/>
        <w:ind w:left="1701"/>
        <w:jc w:val="both"/>
      </w:pPr>
      <w:r w:rsidRPr="00B46037">
        <w:t xml:space="preserve"> Halaman </w:t>
      </w:r>
      <w:r w:rsidRPr="00B46037">
        <w:rPr>
          <w:i/>
          <w:iCs/>
        </w:rPr>
        <w:t>home</w:t>
      </w:r>
    </w:p>
    <w:p w14:paraId="05B75FFA" w14:textId="77777777" w:rsidR="00622D31" w:rsidRPr="00B46037" w:rsidRDefault="00622D31" w:rsidP="00622D31">
      <w:pPr>
        <w:pStyle w:val="ListParagraph"/>
        <w:numPr>
          <w:ilvl w:val="0"/>
          <w:numId w:val="39"/>
        </w:numPr>
        <w:spacing w:line="360" w:lineRule="auto"/>
        <w:ind w:left="1701"/>
        <w:jc w:val="both"/>
      </w:pPr>
      <w:r w:rsidRPr="00B46037">
        <w:t>Halaman Persyaratan</w:t>
      </w:r>
    </w:p>
    <w:p w14:paraId="66E9B1CA" w14:textId="77777777" w:rsidR="00622D31" w:rsidRPr="00B46037" w:rsidRDefault="00622D31" w:rsidP="00622D31">
      <w:pPr>
        <w:pStyle w:val="ListParagraph"/>
        <w:numPr>
          <w:ilvl w:val="0"/>
          <w:numId w:val="39"/>
        </w:numPr>
        <w:spacing w:line="360" w:lineRule="auto"/>
        <w:ind w:left="1701"/>
        <w:jc w:val="both"/>
      </w:pPr>
      <w:r w:rsidRPr="00B46037">
        <w:t>Halaman Pendaftaran</w:t>
      </w:r>
    </w:p>
    <w:p w14:paraId="2E568686" w14:textId="77777777" w:rsidR="00622D31" w:rsidRPr="00B46037" w:rsidRDefault="00622D31" w:rsidP="00622D31">
      <w:pPr>
        <w:pStyle w:val="ListParagraph"/>
        <w:numPr>
          <w:ilvl w:val="0"/>
          <w:numId w:val="39"/>
        </w:numPr>
        <w:spacing w:line="360" w:lineRule="auto"/>
        <w:ind w:left="1701"/>
        <w:jc w:val="both"/>
      </w:pPr>
      <w:r w:rsidRPr="00B46037">
        <w:t>Halaman Profil</w:t>
      </w:r>
    </w:p>
    <w:p w14:paraId="48738AFC" w14:textId="77777777" w:rsidR="00622D31" w:rsidRPr="00B46037" w:rsidRDefault="00622D31" w:rsidP="00622D31">
      <w:pPr>
        <w:pStyle w:val="ListParagraph"/>
        <w:numPr>
          <w:ilvl w:val="0"/>
          <w:numId w:val="39"/>
        </w:numPr>
        <w:spacing w:line="360" w:lineRule="auto"/>
        <w:ind w:left="1701"/>
        <w:jc w:val="both"/>
      </w:pPr>
      <w:r w:rsidRPr="00B46037">
        <w:t>Halaman Pesan Masuk</w:t>
      </w:r>
    </w:p>
    <w:p w14:paraId="13A7CA41" w14:textId="77777777" w:rsidR="00622D31" w:rsidRPr="00B46037" w:rsidRDefault="00622D31" w:rsidP="00622D31">
      <w:pPr>
        <w:pStyle w:val="ListParagraph"/>
        <w:numPr>
          <w:ilvl w:val="0"/>
          <w:numId w:val="39"/>
        </w:numPr>
        <w:spacing w:line="360" w:lineRule="auto"/>
        <w:ind w:left="1701"/>
        <w:jc w:val="both"/>
      </w:pPr>
      <w:r w:rsidRPr="00B46037">
        <w:t>Halaman Info Jadwal Sidang</w:t>
      </w:r>
    </w:p>
    <w:p w14:paraId="2706D7E3" w14:textId="77777777" w:rsidR="00622D31" w:rsidRPr="00B46037" w:rsidRDefault="00622D31" w:rsidP="00622D31">
      <w:pPr>
        <w:pStyle w:val="ListParagraph"/>
        <w:numPr>
          <w:ilvl w:val="0"/>
          <w:numId w:val="39"/>
        </w:numPr>
        <w:spacing w:line="360" w:lineRule="auto"/>
        <w:ind w:left="1701"/>
        <w:jc w:val="both"/>
      </w:pPr>
      <w:r w:rsidRPr="00B46037">
        <w:t>Halaman Tentang</w:t>
      </w:r>
    </w:p>
    <w:p w14:paraId="4C94E2C0" w14:textId="77777777" w:rsidR="00622D31" w:rsidRPr="00B46037" w:rsidRDefault="00622D31" w:rsidP="00622D31">
      <w:pPr>
        <w:spacing w:line="480" w:lineRule="auto"/>
      </w:pPr>
    </w:p>
    <w:p w14:paraId="06CBBDF0" w14:textId="77777777" w:rsidR="00622D31" w:rsidRPr="00B46037" w:rsidRDefault="00622D31" w:rsidP="00622D31">
      <w:pPr>
        <w:pStyle w:val="Heading3"/>
        <w:numPr>
          <w:ilvl w:val="0"/>
          <w:numId w:val="46"/>
        </w:numPr>
        <w:spacing w:before="0" w:line="480" w:lineRule="auto"/>
        <w:ind w:left="1134" w:hanging="643"/>
        <w:rPr>
          <w:rFonts w:cs="Times New Roman"/>
          <w:b w:val="0"/>
          <w:bCs/>
          <w:color w:val="auto"/>
        </w:rPr>
      </w:pPr>
      <w:bookmarkStart w:id="138" w:name="_Toc80226318"/>
      <w:r w:rsidRPr="00B46037">
        <w:rPr>
          <w:rFonts w:cs="Times New Roman"/>
          <w:bCs/>
          <w:color w:val="auto"/>
        </w:rPr>
        <w:lastRenderedPageBreak/>
        <w:t>Analisis Data</w:t>
      </w:r>
      <w:bookmarkEnd w:id="138"/>
    </w:p>
    <w:p w14:paraId="51426007" w14:textId="77777777" w:rsidR="00622D31" w:rsidRDefault="00622D31" w:rsidP="00622D31">
      <w:pPr>
        <w:pStyle w:val="ListParagraph"/>
        <w:spacing w:line="360" w:lineRule="auto"/>
        <w:ind w:left="567" w:firstLine="567"/>
        <w:jc w:val="both"/>
      </w:pPr>
      <w:r w:rsidRPr="00B46037">
        <w:t xml:space="preserve">Untuk mendukung pengembangan Aplikasi Seleksi Kelayakan Pengajuan Proposal Skripsi dan Sidang Skripsi berbasis Web ini, penulis memerlukan beberapa data sebagai bahan penelitian. Dalam hal ini data yang penulis bersumber dari pihak Fakultas Teknologi Informasi Universitas Bale Bandung. Adapun data-data yang digunakan untuk Pendaftaran Skripsi yang akan dibangun yaitu sebagai berikut </w:t>
      </w:r>
      <w:r>
        <w:t>:</w:t>
      </w:r>
    </w:p>
    <w:p w14:paraId="7A6ABD16" w14:textId="77777777" w:rsidR="00622D31" w:rsidRPr="00D179FC" w:rsidRDefault="00622D31" w:rsidP="00622D31">
      <w:pPr>
        <w:pStyle w:val="ListParagraph"/>
        <w:spacing w:line="360" w:lineRule="auto"/>
        <w:ind w:left="142" w:firstLine="317"/>
        <w:jc w:val="both"/>
      </w:pPr>
    </w:p>
    <w:p w14:paraId="6BE4FF4F" w14:textId="5FF8DB97" w:rsidR="00622D31" w:rsidRPr="008900AE" w:rsidRDefault="00760BBF" w:rsidP="00512577">
      <w:pPr>
        <w:pStyle w:val="Caption"/>
        <w:spacing w:after="0" w:line="360" w:lineRule="auto"/>
        <w:ind w:left="567"/>
        <w:jc w:val="center"/>
        <w:rPr>
          <w:i w:val="0"/>
          <w:iCs w:val="0"/>
          <w:color w:val="auto"/>
          <w:sz w:val="24"/>
          <w:szCs w:val="24"/>
        </w:rPr>
      </w:pPr>
      <w:bookmarkStart w:id="139" w:name="_Toc79605262"/>
      <w:r w:rsidRPr="00512577">
        <w:rPr>
          <w:i w:val="0"/>
          <w:iCs w:val="0"/>
          <w:color w:val="auto"/>
          <w:sz w:val="24"/>
          <w:szCs w:val="24"/>
        </w:rPr>
        <w:t xml:space="preserve">Tabel 4. </w:t>
      </w:r>
      <w:r w:rsidRPr="00512577">
        <w:rPr>
          <w:i w:val="0"/>
          <w:iCs w:val="0"/>
          <w:color w:val="auto"/>
          <w:sz w:val="24"/>
          <w:szCs w:val="24"/>
        </w:rPr>
        <w:fldChar w:fldCharType="begin"/>
      </w:r>
      <w:r w:rsidRPr="00512577">
        <w:rPr>
          <w:i w:val="0"/>
          <w:iCs w:val="0"/>
          <w:color w:val="auto"/>
          <w:sz w:val="24"/>
          <w:szCs w:val="24"/>
        </w:rPr>
        <w:instrText xml:space="preserve"> SEQ Tabel_4. \* ARABIC </w:instrText>
      </w:r>
      <w:r w:rsidRPr="00512577">
        <w:rPr>
          <w:i w:val="0"/>
          <w:iCs w:val="0"/>
          <w:color w:val="auto"/>
          <w:sz w:val="24"/>
          <w:szCs w:val="24"/>
        </w:rPr>
        <w:fldChar w:fldCharType="separate"/>
      </w:r>
      <w:r w:rsidR="00FB1FF7">
        <w:rPr>
          <w:i w:val="0"/>
          <w:iCs w:val="0"/>
          <w:noProof/>
          <w:color w:val="auto"/>
          <w:sz w:val="24"/>
          <w:szCs w:val="24"/>
        </w:rPr>
        <w:t>1</w:t>
      </w:r>
      <w:r w:rsidRPr="00512577">
        <w:rPr>
          <w:i w:val="0"/>
          <w:iCs w:val="0"/>
          <w:color w:val="auto"/>
          <w:sz w:val="24"/>
          <w:szCs w:val="24"/>
        </w:rPr>
        <w:fldChar w:fldCharType="end"/>
      </w:r>
      <w:r w:rsidRPr="00512577">
        <w:rPr>
          <w:i w:val="0"/>
          <w:iCs w:val="0"/>
          <w:color w:val="auto"/>
          <w:sz w:val="24"/>
          <w:szCs w:val="24"/>
        </w:rPr>
        <w:t xml:space="preserve"> Analisis Data</w:t>
      </w:r>
      <w:bookmarkEnd w:id="139"/>
    </w:p>
    <w:tbl>
      <w:tblPr>
        <w:tblStyle w:val="TableGrid"/>
        <w:tblW w:w="0" w:type="auto"/>
        <w:tblInd w:w="704" w:type="dxa"/>
        <w:tblLook w:val="04A0" w:firstRow="1" w:lastRow="0" w:firstColumn="1" w:lastColumn="0" w:noHBand="0" w:noVBand="1"/>
      </w:tblPr>
      <w:tblGrid>
        <w:gridCol w:w="510"/>
        <w:gridCol w:w="2161"/>
        <w:gridCol w:w="2480"/>
        <w:gridCol w:w="2072"/>
      </w:tblGrid>
      <w:tr w:rsidR="00622D31" w:rsidRPr="00B46037" w14:paraId="7CDAF39A" w14:textId="77777777" w:rsidTr="003A73F5">
        <w:tc>
          <w:tcPr>
            <w:tcW w:w="284" w:type="dxa"/>
          </w:tcPr>
          <w:p w14:paraId="4B235F87" w14:textId="77777777" w:rsidR="00622D31" w:rsidRPr="00B46037" w:rsidRDefault="00622D31" w:rsidP="003A73F5">
            <w:pPr>
              <w:pStyle w:val="ListParagraph"/>
              <w:spacing w:line="360" w:lineRule="auto"/>
              <w:ind w:left="0"/>
              <w:jc w:val="center"/>
              <w:rPr>
                <w:color w:val="000000" w:themeColor="text1"/>
              </w:rPr>
            </w:pPr>
            <w:r w:rsidRPr="00B46037">
              <w:rPr>
                <w:color w:val="000000" w:themeColor="text1"/>
              </w:rPr>
              <w:t>No</w:t>
            </w:r>
          </w:p>
        </w:tc>
        <w:tc>
          <w:tcPr>
            <w:tcW w:w="2268" w:type="dxa"/>
          </w:tcPr>
          <w:p w14:paraId="27149230" w14:textId="77777777" w:rsidR="00622D31" w:rsidRPr="00B46037" w:rsidRDefault="00622D31" w:rsidP="003A73F5">
            <w:pPr>
              <w:pStyle w:val="ListParagraph"/>
              <w:spacing w:line="360" w:lineRule="auto"/>
              <w:ind w:left="0"/>
              <w:jc w:val="center"/>
              <w:rPr>
                <w:color w:val="000000" w:themeColor="text1"/>
              </w:rPr>
            </w:pPr>
            <w:r w:rsidRPr="00B46037">
              <w:rPr>
                <w:color w:val="000000" w:themeColor="text1"/>
              </w:rPr>
              <w:t>Proses</w:t>
            </w:r>
          </w:p>
        </w:tc>
        <w:tc>
          <w:tcPr>
            <w:tcW w:w="2551" w:type="dxa"/>
          </w:tcPr>
          <w:p w14:paraId="5B39149A" w14:textId="77777777" w:rsidR="00622D31" w:rsidRPr="00B46037" w:rsidRDefault="00622D31" w:rsidP="003A73F5">
            <w:pPr>
              <w:pStyle w:val="ListParagraph"/>
              <w:spacing w:line="360" w:lineRule="auto"/>
              <w:ind w:left="0"/>
              <w:jc w:val="center"/>
              <w:rPr>
                <w:color w:val="000000" w:themeColor="text1"/>
              </w:rPr>
            </w:pPr>
            <w:r w:rsidRPr="00B46037">
              <w:rPr>
                <w:color w:val="000000" w:themeColor="text1"/>
              </w:rPr>
              <w:t>Masukan</w:t>
            </w:r>
          </w:p>
        </w:tc>
        <w:tc>
          <w:tcPr>
            <w:tcW w:w="2120" w:type="dxa"/>
          </w:tcPr>
          <w:p w14:paraId="37D837A1" w14:textId="77777777" w:rsidR="00622D31" w:rsidRPr="00B46037" w:rsidRDefault="00622D31" w:rsidP="003A73F5">
            <w:pPr>
              <w:pStyle w:val="ListParagraph"/>
              <w:spacing w:line="360" w:lineRule="auto"/>
              <w:ind w:left="0"/>
              <w:jc w:val="center"/>
              <w:rPr>
                <w:color w:val="000000" w:themeColor="text1"/>
              </w:rPr>
            </w:pPr>
            <w:r w:rsidRPr="00B46037">
              <w:rPr>
                <w:color w:val="000000" w:themeColor="text1"/>
              </w:rPr>
              <w:t>Keluaran</w:t>
            </w:r>
          </w:p>
        </w:tc>
      </w:tr>
      <w:tr w:rsidR="00622D31" w:rsidRPr="00B46037" w14:paraId="243D2178" w14:textId="77777777" w:rsidTr="003A73F5">
        <w:tc>
          <w:tcPr>
            <w:tcW w:w="284" w:type="dxa"/>
          </w:tcPr>
          <w:p w14:paraId="76C04C29" w14:textId="77777777" w:rsidR="00622D31" w:rsidRPr="00B46037" w:rsidRDefault="00622D31" w:rsidP="003A73F5">
            <w:pPr>
              <w:pStyle w:val="ListParagraph"/>
              <w:spacing w:line="360" w:lineRule="auto"/>
              <w:ind w:left="0"/>
              <w:jc w:val="center"/>
              <w:rPr>
                <w:color w:val="000000" w:themeColor="text1"/>
              </w:rPr>
            </w:pPr>
            <w:r w:rsidRPr="00B46037">
              <w:rPr>
                <w:color w:val="000000" w:themeColor="text1"/>
              </w:rPr>
              <w:t>1</w:t>
            </w:r>
            <w:r>
              <w:rPr>
                <w:color w:val="000000" w:themeColor="text1"/>
              </w:rPr>
              <w:t>.</w:t>
            </w:r>
          </w:p>
        </w:tc>
        <w:tc>
          <w:tcPr>
            <w:tcW w:w="2268" w:type="dxa"/>
          </w:tcPr>
          <w:p w14:paraId="4A36AC6B" w14:textId="77777777" w:rsidR="00622D31" w:rsidRPr="00B46037" w:rsidRDefault="00622D31" w:rsidP="003A73F5">
            <w:pPr>
              <w:pStyle w:val="ListParagraph"/>
              <w:spacing w:line="0" w:lineRule="atLeast"/>
              <w:ind w:left="0"/>
              <w:rPr>
                <w:color w:val="000000" w:themeColor="text1"/>
              </w:rPr>
            </w:pPr>
            <w:r w:rsidRPr="00B46037">
              <w:rPr>
                <w:color w:val="000000" w:themeColor="text1"/>
              </w:rPr>
              <w:t>Login</w:t>
            </w:r>
          </w:p>
        </w:tc>
        <w:tc>
          <w:tcPr>
            <w:tcW w:w="2551" w:type="dxa"/>
          </w:tcPr>
          <w:p w14:paraId="2E815186" w14:textId="77777777" w:rsidR="00622D31" w:rsidRPr="00B46037" w:rsidRDefault="00622D31" w:rsidP="00622D31">
            <w:pPr>
              <w:pStyle w:val="ListParagraph"/>
              <w:numPr>
                <w:ilvl w:val="0"/>
                <w:numId w:val="56"/>
              </w:numPr>
              <w:spacing w:line="0" w:lineRule="atLeast"/>
              <w:ind w:left="342"/>
              <w:rPr>
                <w:color w:val="000000" w:themeColor="text1"/>
              </w:rPr>
            </w:pPr>
            <w:r w:rsidRPr="00B46037">
              <w:rPr>
                <w:i/>
                <w:iCs/>
                <w:color w:val="000000" w:themeColor="text1"/>
              </w:rPr>
              <w:t>Username</w:t>
            </w:r>
          </w:p>
          <w:p w14:paraId="3221548D" w14:textId="77777777" w:rsidR="00622D31" w:rsidRPr="00B46037" w:rsidRDefault="00622D31" w:rsidP="00622D31">
            <w:pPr>
              <w:pStyle w:val="ListParagraph"/>
              <w:numPr>
                <w:ilvl w:val="0"/>
                <w:numId w:val="56"/>
              </w:numPr>
              <w:spacing w:line="0" w:lineRule="atLeast"/>
              <w:ind w:left="342"/>
              <w:rPr>
                <w:color w:val="000000" w:themeColor="text1"/>
              </w:rPr>
            </w:pPr>
            <w:r w:rsidRPr="00B46037">
              <w:rPr>
                <w:i/>
                <w:iCs/>
                <w:color w:val="000000" w:themeColor="text1"/>
              </w:rPr>
              <w:t>Password</w:t>
            </w:r>
          </w:p>
        </w:tc>
        <w:tc>
          <w:tcPr>
            <w:tcW w:w="2120" w:type="dxa"/>
          </w:tcPr>
          <w:p w14:paraId="43B57B04" w14:textId="77777777" w:rsidR="00622D31" w:rsidRPr="00B46037" w:rsidRDefault="00622D31" w:rsidP="003A73F5">
            <w:pPr>
              <w:pStyle w:val="ListParagraph"/>
              <w:spacing w:line="0" w:lineRule="atLeast"/>
              <w:ind w:left="0"/>
              <w:rPr>
                <w:color w:val="000000" w:themeColor="text1"/>
              </w:rPr>
            </w:pPr>
            <w:r w:rsidRPr="00B46037">
              <w:rPr>
                <w:color w:val="000000" w:themeColor="text1"/>
              </w:rPr>
              <w:t>Informasi Login</w:t>
            </w:r>
          </w:p>
        </w:tc>
      </w:tr>
      <w:tr w:rsidR="00622D31" w:rsidRPr="00B46037" w14:paraId="78BEAD9B" w14:textId="77777777" w:rsidTr="003A73F5">
        <w:tc>
          <w:tcPr>
            <w:tcW w:w="284" w:type="dxa"/>
          </w:tcPr>
          <w:p w14:paraId="5839CA57" w14:textId="77777777" w:rsidR="00622D31" w:rsidRPr="00B46037" w:rsidRDefault="00622D31" w:rsidP="003A73F5">
            <w:pPr>
              <w:pStyle w:val="ListParagraph"/>
              <w:spacing w:line="360" w:lineRule="auto"/>
              <w:ind w:left="0"/>
              <w:jc w:val="center"/>
              <w:rPr>
                <w:color w:val="000000" w:themeColor="text1"/>
              </w:rPr>
            </w:pPr>
            <w:r w:rsidRPr="00B46037">
              <w:rPr>
                <w:color w:val="000000" w:themeColor="text1"/>
              </w:rPr>
              <w:t>2</w:t>
            </w:r>
            <w:r>
              <w:rPr>
                <w:color w:val="000000" w:themeColor="text1"/>
              </w:rPr>
              <w:t>.</w:t>
            </w:r>
          </w:p>
        </w:tc>
        <w:tc>
          <w:tcPr>
            <w:tcW w:w="2268" w:type="dxa"/>
          </w:tcPr>
          <w:p w14:paraId="3C144BF7" w14:textId="77777777" w:rsidR="00622D31" w:rsidRPr="00B46037" w:rsidRDefault="00622D31" w:rsidP="003A73F5">
            <w:pPr>
              <w:pStyle w:val="ListParagraph"/>
              <w:spacing w:line="0" w:lineRule="atLeast"/>
              <w:ind w:left="0"/>
              <w:rPr>
                <w:color w:val="000000" w:themeColor="text1"/>
              </w:rPr>
            </w:pPr>
            <w:r w:rsidRPr="00B46037">
              <w:rPr>
                <w:color w:val="000000" w:themeColor="text1"/>
              </w:rPr>
              <w:t>Pengajuan Pendaftaran Sidang Proposal</w:t>
            </w:r>
          </w:p>
        </w:tc>
        <w:tc>
          <w:tcPr>
            <w:tcW w:w="2551" w:type="dxa"/>
          </w:tcPr>
          <w:p w14:paraId="71B30CD5" w14:textId="77777777" w:rsidR="00622D31" w:rsidRPr="00B46037" w:rsidRDefault="00622D31" w:rsidP="00622D31">
            <w:pPr>
              <w:pStyle w:val="ListParagraph"/>
              <w:numPr>
                <w:ilvl w:val="0"/>
                <w:numId w:val="61"/>
              </w:numPr>
              <w:spacing w:line="0" w:lineRule="atLeast"/>
              <w:ind w:left="322"/>
              <w:rPr>
                <w:color w:val="000000" w:themeColor="text1"/>
              </w:rPr>
            </w:pPr>
            <w:r w:rsidRPr="00B46037">
              <w:rPr>
                <w:color w:val="000000" w:themeColor="text1"/>
              </w:rPr>
              <w:t xml:space="preserve"> Sertifikat LDKM</w:t>
            </w:r>
          </w:p>
          <w:p w14:paraId="7D0039DE" w14:textId="77777777" w:rsidR="00622D31" w:rsidRPr="00B46037" w:rsidRDefault="00622D31" w:rsidP="00622D31">
            <w:pPr>
              <w:pStyle w:val="ListParagraph"/>
              <w:numPr>
                <w:ilvl w:val="0"/>
                <w:numId w:val="61"/>
              </w:numPr>
              <w:spacing w:line="0" w:lineRule="atLeast"/>
              <w:ind w:left="342"/>
              <w:rPr>
                <w:color w:val="000000" w:themeColor="text1"/>
              </w:rPr>
            </w:pPr>
            <w:r w:rsidRPr="00B46037">
              <w:rPr>
                <w:color w:val="000000" w:themeColor="text1"/>
              </w:rPr>
              <w:t>Sertifikat PKKMB</w:t>
            </w:r>
          </w:p>
          <w:p w14:paraId="0CB8E879" w14:textId="77777777" w:rsidR="00622D31" w:rsidRPr="00B46037" w:rsidRDefault="00622D31" w:rsidP="00622D31">
            <w:pPr>
              <w:pStyle w:val="ListParagraph"/>
              <w:numPr>
                <w:ilvl w:val="0"/>
                <w:numId w:val="61"/>
              </w:numPr>
              <w:spacing w:line="0" w:lineRule="atLeast"/>
              <w:ind w:left="342"/>
              <w:rPr>
                <w:color w:val="000000" w:themeColor="text1"/>
              </w:rPr>
            </w:pPr>
            <w:r w:rsidRPr="00B46037">
              <w:rPr>
                <w:color w:val="000000" w:themeColor="text1"/>
              </w:rPr>
              <w:t>Penyerahan KP</w:t>
            </w:r>
          </w:p>
          <w:p w14:paraId="2CBB0FF2" w14:textId="77777777" w:rsidR="00622D31" w:rsidRPr="00B46037" w:rsidRDefault="00622D31" w:rsidP="00622D31">
            <w:pPr>
              <w:pStyle w:val="ListParagraph"/>
              <w:numPr>
                <w:ilvl w:val="0"/>
                <w:numId w:val="61"/>
              </w:numPr>
              <w:spacing w:line="0" w:lineRule="atLeast"/>
              <w:ind w:left="342"/>
              <w:rPr>
                <w:color w:val="000000" w:themeColor="text1"/>
              </w:rPr>
            </w:pPr>
            <w:r w:rsidRPr="00B46037">
              <w:rPr>
                <w:color w:val="000000" w:themeColor="text1"/>
              </w:rPr>
              <w:t>Bukti Pembayaran</w:t>
            </w:r>
          </w:p>
          <w:p w14:paraId="1F5F9447" w14:textId="77777777" w:rsidR="00622D31" w:rsidRPr="00B46037" w:rsidRDefault="00622D31" w:rsidP="00622D31">
            <w:pPr>
              <w:pStyle w:val="ListParagraph"/>
              <w:numPr>
                <w:ilvl w:val="0"/>
                <w:numId w:val="61"/>
              </w:numPr>
              <w:spacing w:line="0" w:lineRule="atLeast"/>
              <w:ind w:left="342"/>
              <w:rPr>
                <w:color w:val="000000" w:themeColor="text1"/>
              </w:rPr>
            </w:pPr>
            <w:r w:rsidRPr="00B46037">
              <w:rPr>
                <w:color w:val="000000" w:themeColor="text1"/>
              </w:rPr>
              <w:t>KHS semester 1-7</w:t>
            </w:r>
          </w:p>
          <w:p w14:paraId="30C827B5" w14:textId="77777777" w:rsidR="00622D31" w:rsidRPr="00B46037" w:rsidRDefault="00622D31" w:rsidP="00622D31">
            <w:pPr>
              <w:pStyle w:val="ListParagraph"/>
              <w:numPr>
                <w:ilvl w:val="0"/>
                <w:numId w:val="61"/>
              </w:numPr>
              <w:spacing w:line="0" w:lineRule="atLeast"/>
              <w:ind w:left="342"/>
              <w:rPr>
                <w:color w:val="000000" w:themeColor="text1"/>
              </w:rPr>
            </w:pPr>
            <w:r w:rsidRPr="00B46037">
              <w:rPr>
                <w:color w:val="000000" w:themeColor="text1"/>
              </w:rPr>
              <w:t>KRS semester 8</w:t>
            </w:r>
          </w:p>
          <w:p w14:paraId="09A82246" w14:textId="77777777" w:rsidR="00622D31" w:rsidRPr="00B46037" w:rsidRDefault="00622D31" w:rsidP="00622D31">
            <w:pPr>
              <w:pStyle w:val="ListParagraph"/>
              <w:numPr>
                <w:ilvl w:val="0"/>
                <w:numId w:val="61"/>
              </w:numPr>
              <w:spacing w:line="0" w:lineRule="atLeast"/>
              <w:ind w:left="342"/>
              <w:rPr>
                <w:color w:val="000000" w:themeColor="text1"/>
              </w:rPr>
            </w:pPr>
            <w:r w:rsidRPr="00B46037">
              <w:rPr>
                <w:color w:val="000000" w:themeColor="text1"/>
              </w:rPr>
              <w:t xml:space="preserve">Ijazah </w:t>
            </w:r>
          </w:p>
        </w:tc>
        <w:tc>
          <w:tcPr>
            <w:tcW w:w="2120" w:type="dxa"/>
          </w:tcPr>
          <w:p w14:paraId="123790E7" w14:textId="77777777" w:rsidR="00622D31" w:rsidRPr="00B46037" w:rsidRDefault="00622D31" w:rsidP="003A73F5">
            <w:pPr>
              <w:pStyle w:val="ListParagraph"/>
              <w:spacing w:line="0" w:lineRule="atLeast"/>
              <w:ind w:left="0"/>
              <w:rPr>
                <w:color w:val="000000" w:themeColor="text1"/>
              </w:rPr>
            </w:pPr>
            <w:r w:rsidRPr="00B46037">
              <w:rPr>
                <w:color w:val="000000" w:themeColor="text1"/>
              </w:rPr>
              <w:t>Data Mahasiswa yang mengumpulkan persyaratan sidang proposal</w:t>
            </w:r>
          </w:p>
        </w:tc>
      </w:tr>
      <w:tr w:rsidR="00622D31" w:rsidRPr="00B46037" w14:paraId="76895CF3" w14:textId="77777777" w:rsidTr="003A73F5">
        <w:tc>
          <w:tcPr>
            <w:tcW w:w="284" w:type="dxa"/>
          </w:tcPr>
          <w:p w14:paraId="4616FC48" w14:textId="77777777" w:rsidR="00622D31" w:rsidRPr="00B46037" w:rsidRDefault="00622D31" w:rsidP="003A73F5">
            <w:pPr>
              <w:pStyle w:val="ListParagraph"/>
              <w:spacing w:line="360" w:lineRule="auto"/>
              <w:ind w:left="0"/>
              <w:jc w:val="center"/>
              <w:rPr>
                <w:color w:val="000000" w:themeColor="text1"/>
              </w:rPr>
            </w:pPr>
            <w:r w:rsidRPr="00B46037">
              <w:rPr>
                <w:color w:val="000000" w:themeColor="text1"/>
              </w:rPr>
              <w:t>3</w:t>
            </w:r>
            <w:r>
              <w:rPr>
                <w:color w:val="000000" w:themeColor="text1"/>
              </w:rPr>
              <w:t>.</w:t>
            </w:r>
          </w:p>
        </w:tc>
        <w:tc>
          <w:tcPr>
            <w:tcW w:w="2268" w:type="dxa"/>
          </w:tcPr>
          <w:p w14:paraId="7AD9426D" w14:textId="77777777" w:rsidR="00622D31" w:rsidRPr="00B46037" w:rsidRDefault="00622D31" w:rsidP="003A73F5">
            <w:pPr>
              <w:pStyle w:val="ListParagraph"/>
              <w:spacing w:line="0" w:lineRule="atLeast"/>
              <w:ind w:left="0"/>
              <w:rPr>
                <w:color w:val="000000" w:themeColor="text1"/>
              </w:rPr>
            </w:pPr>
            <w:r w:rsidRPr="00B46037">
              <w:rPr>
                <w:color w:val="000000" w:themeColor="text1"/>
              </w:rPr>
              <w:t>Pengajuan Pendaftaran Sidang Skripsi Tahap 1</w:t>
            </w:r>
          </w:p>
        </w:tc>
        <w:tc>
          <w:tcPr>
            <w:tcW w:w="2551" w:type="dxa"/>
          </w:tcPr>
          <w:p w14:paraId="7BD63B7E" w14:textId="77777777" w:rsidR="00622D31" w:rsidRPr="00B46037" w:rsidRDefault="00622D31" w:rsidP="00622D31">
            <w:pPr>
              <w:pStyle w:val="ListParagraph"/>
              <w:numPr>
                <w:ilvl w:val="0"/>
                <w:numId w:val="57"/>
              </w:numPr>
              <w:spacing w:line="0" w:lineRule="atLeast"/>
              <w:ind w:left="321"/>
              <w:rPr>
                <w:color w:val="000000" w:themeColor="text1"/>
              </w:rPr>
            </w:pPr>
            <w:r w:rsidRPr="00B46037">
              <w:rPr>
                <w:color w:val="000000" w:themeColor="text1"/>
              </w:rPr>
              <w:t>Bukti Pembayaran SUP 1</w:t>
            </w:r>
          </w:p>
          <w:p w14:paraId="64B54031" w14:textId="0577893A" w:rsidR="00622D31" w:rsidRDefault="00622D31" w:rsidP="00622D31">
            <w:pPr>
              <w:pStyle w:val="ListParagraph"/>
              <w:numPr>
                <w:ilvl w:val="0"/>
                <w:numId w:val="57"/>
              </w:numPr>
              <w:spacing w:line="0" w:lineRule="atLeast"/>
              <w:ind w:left="342"/>
              <w:rPr>
                <w:color w:val="000000" w:themeColor="text1"/>
              </w:rPr>
            </w:pPr>
            <w:r w:rsidRPr="00B46037">
              <w:rPr>
                <w:color w:val="000000" w:themeColor="text1"/>
              </w:rPr>
              <w:t>Surat Rekomendasi SUP 1 dari Dosen Pembimbing</w:t>
            </w:r>
          </w:p>
          <w:p w14:paraId="55D838AE" w14:textId="03B53647" w:rsidR="0026518C" w:rsidRPr="00B46037" w:rsidRDefault="0026518C" w:rsidP="00622D31">
            <w:pPr>
              <w:pStyle w:val="ListParagraph"/>
              <w:numPr>
                <w:ilvl w:val="0"/>
                <w:numId w:val="57"/>
              </w:numPr>
              <w:spacing w:line="0" w:lineRule="atLeast"/>
              <w:ind w:left="342"/>
              <w:rPr>
                <w:color w:val="000000" w:themeColor="text1"/>
              </w:rPr>
            </w:pPr>
            <w:r>
              <w:rPr>
                <w:color w:val="000000" w:themeColor="text1"/>
              </w:rPr>
              <w:t>Fromulir Permohonan SUP-1</w:t>
            </w:r>
          </w:p>
          <w:p w14:paraId="186C758A" w14:textId="1497251D" w:rsidR="00622D31" w:rsidRPr="00B46037" w:rsidRDefault="00622D31" w:rsidP="00622D31">
            <w:pPr>
              <w:pStyle w:val="ListParagraph"/>
              <w:numPr>
                <w:ilvl w:val="0"/>
                <w:numId w:val="57"/>
              </w:numPr>
              <w:spacing w:line="0" w:lineRule="atLeast"/>
              <w:ind w:left="342"/>
              <w:rPr>
                <w:color w:val="000000" w:themeColor="text1"/>
              </w:rPr>
            </w:pPr>
            <w:r w:rsidRPr="00B46037">
              <w:rPr>
                <w:color w:val="000000" w:themeColor="text1"/>
              </w:rPr>
              <w:t>Draft laporan BAB 1-3 beisi cover, abstrak, daftar isi</w:t>
            </w:r>
          </w:p>
        </w:tc>
        <w:tc>
          <w:tcPr>
            <w:tcW w:w="2120" w:type="dxa"/>
          </w:tcPr>
          <w:p w14:paraId="13E5EB87" w14:textId="77777777" w:rsidR="00622D31" w:rsidRPr="00B46037" w:rsidRDefault="00622D31" w:rsidP="003A73F5">
            <w:pPr>
              <w:pStyle w:val="ListParagraph"/>
              <w:spacing w:line="0" w:lineRule="atLeast"/>
              <w:ind w:left="0"/>
              <w:rPr>
                <w:color w:val="000000" w:themeColor="text1"/>
              </w:rPr>
            </w:pPr>
            <w:r w:rsidRPr="00B46037">
              <w:rPr>
                <w:color w:val="000000" w:themeColor="text1"/>
              </w:rPr>
              <w:t>Data Mahasiswa yang mengumpulkan persyaratan sidang skripsi tahap 1</w:t>
            </w:r>
          </w:p>
        </w:tc>
      </w:tr>
      <w:tr w:rsidR="00622D31" w:rsidRPr="00B46037" w14:paraId="77901DD5" w14:textId="77777777" w:rsidTr="003A73F5">
        <w:tc>
          <w:tcPr>
            <w:tcW w:w="284" w:type="dxa"/>
          </w:tcPr>
          <w:p w14:paraId="0EBFDE5A" w14:textId="77777777" w:rsidR="00622D31" w:rsidRPr="00B46037" w:rsidRDefault="00622D31" w:rsidP="003A73F5">
            <w:pPr>
              <w:spacing w:line="360" w:lineRule="auto"/>
              <w:jc w:val="center"/>
              <w:rPr>
                <w:color w:val="000000" w:themeColor="text1"/>
              </w:rPr>
            </w:pPr>
            <w:r w:rsidRPr="00B46037">
              <w:rPr>
                <w:color w:val="000000" w:themeColor="text1"/>
              </w:rPr>
              <w:t>4.</w:t>
            </w:r>
          </w:p>
        </w:tc>
        <w:tc>
          <w:tcPr>
            <w:tcW w:w="2268" w:type="dxa"/>
          </w:tcPr>
          <w:p w14:paraId="71C1D0C6" w14:textId="77777777" w:rsidR="00622D31" w:rsidRPr="00B46037" w:rsidRDefault="00622D31" w:rsidP="003A73F5">
            <w:pPr>
              <w:pStyle w:val="ListParagraph"/>
              <w:spacing w:line="0" w:lineRule="atLeast"/>
              <w:ind w:left="0"/>
              <w:rPr>
                <w:color w:val="000000" w:themeColor="text1"/>
              </w:rPr>
            </w:pPr>
            <w:r w:rsidRPr="00B46037">
              <w:rPr>
                <w:color w:val="000000" w:themeColor="text1"/>
              </w:rPr>
              <w:t>Pengajuan Pendaftaran Sidang Skripsi Tahap 2</w:t>
            </w:r>
          </w:p>
        </w:tc>
        <w:tc>
          <w:tcPr>
            <w:tcW w:w="2551" w:type="dxa"/>
          </w:tcPr>
          <w:p w14:paraId="0EE57294" w14:textId="77777777" w:rsidR="0026518C" w:rsidRPr="00B46037" w:rsidRDefault="0026518C" w:rsidP="0026518C">
            <w:pPr>
              <w:pStyle w:val="ListParagraph"/>
              <w:numPr>
                <w:ilvl w:val="0"/>
                <w:numId w:val="55"/>
              </w:numPr>
              <w:spacing w:line="0" w:lineRule="atLeast"/>
              <w:ind w:left="422"/>
              <w:rPr>
                <w:color w:val="000000" w:themeColor="text1"/>
              </w:rPr>
            </w:pPr>
            <w:r w:rsidRPr="00B46037">
              <w:rPr>
                <w:color w:val="000000" w:themeColor="text1"/>
              </w:rPr>
              <w:t>Bukti Pembayaran SUP 1</w:t>
            </w:r>
          </w:p>
          <w:p w14:paraId="62D07095" w14:textId="77777777" w:rsidR="0026518C" w:rsidRDefault="0026518C" w:rsidP="0026518C">
            <w:pPr>
              <w:pStyle w:val="ListParagraph"/>
              <w:numPr>
                <w:ilvl w:val="0"/>
                <w:numId w:val="55"/>
              </w:numPr>
              <w:spacing w:line="0" w:lineRule="atLeast"/>
              <w:ind w:left="422"/>
              <w:rPr>
                <w:color w:val="000000" w:themeColor="text1"/>
              </w:rPr>
            </w:pPr>
            <w:r w:rsidRPr="00B46037">
              <w:rPr>
                <w:color w:val="000000" w:themeColor="text1"/>
              </w:rPr>
              <w:t>Surat Rekomendasi SUP 1 dari Dosen Pembimbing</w:t>
            </w:r>
          </w:p>
          <w:p w14:paraId="2FCE0D6A" w14:textId="53F3C628" w:rsidR="0026518C" w:rsidRPr="0026518C" w:rsidRDefault="0026518C" w:rsidP="0026518C">
            <w:pPr>
              <w:pStyle w:val="ListParagraph"/>
              <w:numPr>
                <w:ilvl w:val="0"/>
                <w:numId w:val="55"/>
              </w:numPr>
              <w:spacing w:line="0" w:lineRule="atLeast"/>
              <w:ind w:left="422"/>
              <w:rPr>
                <w:color w:val="000000" w:themeColor="text1"/>
              </w:rPr>
            </w:pPr>
            <w:r>
              <w:rPr>
                <w:color w:val="000000" w:themeColor="text1"/>
              </w:rPr>
              <w:t>Fromulir Permohonan SUP-1</w:t>
            </w:r>
          </w:p>
          <w:p w14:paraId="337330F8" w14:textId="076B05E6" w:rsidR="00622D31" w:rsidRPr="00B46037" w:rsidRDefault="00622D31" w:rsidP="0026518C">
            <w:pPr>
              <w:pStyle w:val="ListParagraph"/>
              <w:numPr>
                <w:ilvl w:val="0"/>
                <w:numId w:val="55"/>
              </w:numPr>
              <w:spacing w:line="0" w:lineRule="atLeast"/>
              <w:ind w:left="422"/>
              <w:rPr>
                <w:color w:val="000000" w:themeColor="text1"/>
              </w:rPr>
            </w:pPr>
            <w:r w:rsidRPr="00B46037">
              <w:rPr>
                <w:color w:val="000000" w:themeColor="text1"/>
              </w:rPr>
              <w:t>Sertifikat Toefl</w:t>
            </w:r>
          </w:p>
          <w:p w14:paraId="5DCB3753" w14:textId="77777777" w:rsidR="00622D31" w:rsidRDefault="00622D31" w:rsidP="0026518C">
            <w:pPr>
              <w:pStyle w:val="ListParagraph"/>
              <w:numPr>
                <w:ilvl w:val="0"/>
                <w:numId w:val="55"/>
              </w:numPr>
              <w:spacing w:line="0" w:lineRule="atLeast"/>
              <w:ind w:left="422"/>
              <w:rPr>
                <w:color w:val="000000" w:themeColor="text1"/>
              </w:rPr>
            </w:pPr>
            <w:r w:rsidRPr="00B46037">
              <w:rPr>
                <w:color w:val="000000" w:themeColor="text1"/>
              </w:rPr>
              <w:t>Sertifikat BNSP</w:t>
            </w:r>
          </w:p>
          <w:p w14:paraId="652A6971" w14:textId="4DA4BB99" w:rsidR="0026518C" w:rsidRPr="00B46037" w:rsidRDefault="0026518C" w:rsidP="0026518C">
            <w:pPr>
              <w:pStyle w:val="ListParagraph"/>
              <w:numPr>
                <w:ilvl w:val="0"/>
                <w:numId w:val="55"/>
              </w:numPr>
              <w:spacing w:line="0" w:lineRule="atLeast"/>
              <w:ind w:left="422"/>
              <w:rPr>
                <w:color w:val="000000" w:themeColor="text1"/>
              </w:rPr>
            </w:pPr>
            <w:r>
              <w:rPr>
                <w:color w:val="000000" w:themeColor="text1"/>
              </w:rPr>
              <w:t>Draft Laporan lengkap</w:t>
            </w:r>
          </w:p>
        </w:tc>
        <w:tc>
          <w:tcPr>
            <w:tcW w:w="2120" w:type="dxa"/>
          </w:tcPr>
          <w:p w14:paraId="271BFB9B" w14:textId="77777777" w:rsidR="00622D31" w:rsidRPr="00B46037" w:rsidRDefault="00622D31" w:rsidP="003A73F5">
            <w:pPr>
              <w:pStyle w:val="ListParagraph"/>
              <w:spacing w:line="0" w:lineRule="atLeast"/>
              <w:ind w:left="0"/>
              <w:rPr>
                <w:color w:val="000000" w:themeColor="text1"/>
              </w:rPr>
            </w:pPr>
            <w:r w:rsidRPr="00B46037">
              <w:rPr>
                <w:color w:val="000000" w:themeColor="text1"/>
              </w:rPr>
              <w:t>Data Mahasiswa yang mengumpulkan persyaratan sidang skripsi tahap 2</w:t>
            </w:r>
          </w:p>
        </w:tc>
      </w:tr>
      <w:tr w:rsidR="00622D31" w:rsidRPr="00B46037" w14:paraId="727505AB" w14:textId="77777777" w:rsidTr="003A73F5">
        <w:tc>
          <w:tcPr>
            <w:tcW w:w="284" w:type="dxa"/>
            <w:shd w:val="clear" w:color="auto" w:fill="FFFFFF" w:themeFill="background1"/>
          </w:tcPr>
          <w:p w14:paraId="6ED55AE1" w14:textId="77777777" w:rsidR="00622D31" w:rsidRPr="00B46037" w:rsidRDefault="00622D31" w:rsidP="003A73F5">
            <w:pPr>
              <w:spacing w:line="360" w:lineRule="auto"/>
              <w:jc w:val="center"/>
              <w:rPr>
                <w:color w:val="000000" w:themeColor="text1"/>
              </w:rPr>
            </w:pPr>
            <w:r>
              <w:rPr>
                <w:color w:val="000000" w:themeColor="text1"/>
              </w:rPr>
              <w:lastRenderedPageBreak/>
              <w:t>5.</w:t>
            </w:r>
          </w:p>
        </w:tc>
        <w:tc>
          <w:tcPr>
            <w:tcW w:w="2268" w:type="dxa"/>
            <w:shd w:val="clear" w:color="auto" w:fill="FFFFFF" w:themeFill="background1"/>
          </w:tcPr>
          <w:p w14:paraId="0A0C562A" w14:textId="77777777" w:rsidR="00622D31" w:rsidRPr="00B46037" w:rsidRDefault="00622D31" w:rsidP="003A73F5">
            <w:pPr>
              <w:pStyle w:val="ListParagraph"/>
              <w:spacing w:line="0" w:lineRule="atLeast"/>
              <w:ind w:left="0"/>
              <w:rPr>
                <w:color w:val="000000" w:themeColor="text1"/>
              </w:rPr>
            </w:pPr>
            <w:r>
              <w:rPr>
                <w:color w:val="000000" w:themeColor="text1"/>
              </w:rPr>
              <w:t>Jadwal Sidang</w:t>
            </w:r>
          </w:p>
        </w:tc>
        <w:tc>
          <w:tcPr>
            <w:tcW w:w="2551" w:type="dxa"/>
            <w:shd w:val="clear" w:color="auto" w:fill="FFFFFF" w:themeFill="background1"/>
          </w:tcPr>
          <w:p w14:paraId="16523671" w14:textId="77777777" w:rsidR="00622D31" w:rsidRDefault="00622D31" w:rsidP="00622D31">
            <w:pPr>
              <w:pStyle w:val="ListParagraph"/>
              <w:numPr>
                <w:ilvl w:val="0"/>
                <w:numId w:val="79"/>
              </w:numPr>
              <w:spacing w:line="0" w:lineRule="atLeast"/>
              <w:ind w:left="321"/>
              <w:rPr>
                <w:color w:val="000000" w:themeColor="text1"/>
              </w:rPr>
            </w:pPr>
            <w:r>
              <w:rPr>
                <w:color w:val="000000" w:themeColor="text1"/>
              </w:rPr>
              <w:t>Nama</w:t>
            </w:r>
          </w:p>
          <w:p w14:paraId="6AFF54D4" w14:textId="77777777" w:rsidR="00622D31" w:rsidRDefault="00622D31" w:rsidP="00622D31">
            <w:pPr>
              <w:pStyle w:val="ListParagraph"/>
              <w:numPr>
                <w:ilvl w:val="0"/>
                <w:numId w:val="79"/>
              </w:numPr>
              <w:spacing w:line="0" w:lineRule="atLeast"/>
              <w:ind w:left="321"/>
              <w:rPr>
                <w:color w:val="000000" w:themeColor="text1"/>
              </w:rPr>
            </w:pPr>
            <w:r>
              <w:rPr>
                <w:color w:val="000000" w:themeColor="text1"/>
              </w:rPr>
              <w:t>NIM</w:t>
            </w:r>
          </w:p>
          <w:p w14:paraId="606649AA" w14:textId="77777777" w:rsidR="00622D31" w:rsidRDefault="00622D31" w:rsidP="00622D31">
            <w:pPr>
              <w:pStyle w:val="ListParagraph"/>
              <w:numPr>
                <w:ilvl w:val="0"/>
                <w:numId w:val="79"/>
              </w:numPr>
              <w:spacing w:line="0" w:lineRule="atLeast"/>
              <w:ind w:left="321"/>
              <w:rPr>
                <w:color w:val="000000" w:themeColor="text1"/>
              </w:rPr>
            </w:pPr>
            <w:r>
              <w:rPr>
                <w:color w:val="000000" w:themeColor="text1"/>
              </w:rPr>
              <w:t>Tanggal</w:t>
            </w:r>
          </w:p>
          <w:p w14:paraId="4F24FA50" w14:textId="239786F4" w:rsidR="00622D31" w:rsidRDefault="00622D31" w:rsidP="00622D31">
            <w:pPr>
              <w:pStyle w:val="ListParagraph"/>
              <w:numPr>
                <w:ilvl w:val="0"/>
                <w:numId w:val="79"/>
              </w:numPr>
              <w:spacing w:line="0" w:lineRule="atLeast"/>
              <w:ind w:left="321"/>
              <w:rPr>
                <w:color w:val="000000" w:themeColor="text1"/>
              </w:rPr>
            </w:pPr>
            <w:r>
              <w:rPr>
                <w:color w:val="000000" w:themeColor="text1"/>
              </w:rPr>
              <w:t>Jam Mulai</w:t>
            </w:r>
          </w:p>
          <w:p w14:paraId="58A3BD0E" w14:textId="77777777" w:rsidR="00622D31" w:rsidRDefault="00622D31" w:rsidP="00622D31">
            <w:pPr>
              <w:pStyle w:val="ListParagraph"/>
              <w:numPr>
                <w:ilvl w:val="0"/>
                <w:numId w:val="79"/>
              </w:numPr>
              <w:spacing w:line="0" w:lineRule="atLeast"/>
              <w:ind w:left="321"/>
              <w:rPr>
                <w:color w:val="000000" w:themeColor="text1"/>
              </w:rPr>
            </w:pPr>
            <w:r>
              <w:rPr>
                <w:color w:val="000000" w:themeColor="text1"/>
              </w:rPr>
              <w:t>Jam Selesai</w:t>
            </w:r>
          </w:p>
          <w:p w14:paraId="1C98B4CE" w14:textId="77777777" w:rsidR="00622D31" w:rsidRDefault="00622D31" w:rsidP="00622D31">
            <w:pPr>
              <w:pStyle w:val="ListParagraph"/>
              <w:numPr>
                <w:ilvl w:val="0"/>
                <w:numId w:val="79"/>
              </w:numPr>
              <w:spacing w:line="0" w:lineRule="atLeast"/>
              <w:ind w:left="321"/>
              <w:rPr>
                <w:color w:val="000000" w:themeColor="text1"/>
              </w:rPr>
            </w:pPr>
            <w:r>
              <w:rPr>
                <w:color w:val="000000" w:themeColor="text1"/>
              </w:rPr>
              <w:t>Pembimbing 1</w:t>
            </w:r>
          </w:p>
          <w:p w14:paraId="295CF9D6" w14:textId="77777777" w:rsidR="00622D31" w:rsidRDefault="00622D31" w:rsidP="00622D31">
            <w:pPr>
              <w:pStyle w:val="ListParagraph"/>
              <w:numPr>
                <w:ilvl w:val="0"/>
                <w:numId w:val="79"/>
              </w:numPr>
              <w:spacing w:line="0" w:lineRule="atLeast"/>
              <w:ind w:left="321"/>
              <w:rPr>
                <w:color w:val="000000" w:themeColor="text1"/>
              </w:rPr>
            </w:pPr>
            <w:r>
              <w:rPr>
                <w:color w:val="000000" w:themeColor="text1"/>
              </w:rPr>
              <w:t>Pembimbing 2</w:t>
            </w:r>
          </w:p>
          <w:p w14:paraId="6EE946A7" w14:textId="77777777" w:rsidR="00622D31" w:rsidRDefault="00622D31" w:rsidP="00622D31">
            <w:pPr>
              <w:pStyle w:val="ListParagraph"/>
              <w:numPr>
                <w:ilvl w:val="0"/>
                <w:numId w:val="79"/>
              </w:numPr>
              <w:spacing w:line="0" w:lineRule="atLeast"/>
              <w:ind w:left="321"/>
              <w:rPr>
                <w:color w:val="000000" w:themeColor="text1"/>
              </w:rPr>
            </w:pPr>
            <w:r>
              <w:rPr>
                <w:color w:val="000000" w:themeColor="text1"/>
              </w:rPr>
              <w:t>Ketua Sidang</w:t>
            </w:r>
          </w:p>
          <w:p w14:paraId="0648728D" w14:textId="77777777" w:rsidR="00622D31" w:rsidRDefault="00622D31" w:rsidP="00622D31">
            <w:pPr>
              <w:pStyle w:val="ListParagraph"/>
              <w:numPr>
                <w:ilvl w:val="0"/>
                <w:numId w:val="79"/>
              </w:numPr>
              <w:spacing w:line="0" w:lineRule="atLeast"/>
              <w:ind w:left="321"/>
              <w:rPr>
                <w:color w:val="000000" w:themeColor="text1"/>
              </w:rPr>
            </w:pPr>
            <w:r>
              <w:rPr>
                <w:color w:val="000000" w:themeColor="text1"/>
              </w:rPr>
              <w:t>Penguji 1</w:t>
            </w:r>
          </w:p>
          <w:p w14:paraId="245F44B2" w14:textId="77777777" w:rsidR="00622D31" w:rsidRPr="006F5026" w:rsidRDefault="00622D31" w:rsidP="00622D31">
            <w:pPr>
              <w:pStyle w:val="ListParagraph"/>
              <w:numPr>
                <w:ilvl w:val="0"/>
                <w:numId w:val="79"/>
              </w:numPr>
              <w:spacing w:line="0" w:lineRule="atLeast"/>
              <w:ind w:left="321"/>
              <w:rPr>
                <w:color w:val="000000" w:themeColor="text1"/>
              </w:rPr>
            </w:pPr>
            <w:r>
              <w:rPr>
                <w:color w:val="000000" w:themeColor="text1"/>
              </w:rPr>
              <w:t>Penguji 2</w:t>
            </w:r>
          </w:p>
        </w:tc>
        <w:tc>
          <w:tcPr>
            <w:tcW w:w="2120" w:type="dxa"/>
            <w:shd w:val="clear" w:color="auto" w:fill="FFFFFF" w:themeFill="background1"/>
          </w:tcPr>
          <w:p w14:paraId="75DB205A" w14:textId="77777777" w:rsidR="00622D31" w:rsidRPr="00B46037" w:rsidRDefault="00622D31" w:rsidP="003A73F5">
            <w:pPr>
              <w:pStyle w:val="ListParagraph"/>
              <w:spacing w:line="0" w:lineRule="atLeast"/>
              <w:ind w:left="0"/>
              <w:rPr>
                <w:color w:val="000000" w:themeColor="text1"/>
              </w:rPr>
            </w:pPr>
            <w:r>
              <w:rPr>
                <w:color w:val="000000" w:themeColor="text1"/>
              </w:rPr>
              <w:t>Info Jadwal Sidang Proposal, Sidang UP-1 dan Sidang UP-2</w:t>
            </w:r>
          </w:p>
        </w:tc>
      </w:tr>
    </w:tbl>
    <w:p w14:paraId="0E675D65" w14:textId="77777777" w:rsidR="00622D31" w:rsidRPr="00B46037" w:rsidRDefault="00622D31" w:rsidP="00622D31">
      <w:pPr>
        <w:spacing w:line="480" w:lineRule="auto"/>
      </w:pPr>
    </w:p>
    <w:p w14:paraId="2E76B14D" w14:textId="77777777" w:rsidR="00622D31" w:rsidRPr="00B46037" w:rsidRDefault="00622D31" w:rsidP="00622D31">
      <w:pPr>
        <w:pStyle w:val="ListParagraph"/>
        <w:tabs>
          <w:tab w:val="left" w:pos="284"/>
        </w:tabs>
        <w:spacing w:line="360" w:lineRule="auto"/>
        <w:ind w:left="709" w:firstLine="317"/>
        <w:jc w:val="both"/>
        <w:rPr>
          <w:color w:val="000000" w:themeColor="text1"/>
        </w:rPr>
      </w:pPr>
      <w:r w:rsidRPr="00B46037">
        <w:rPr>
          <w:color w:val="000000" w:themeColor="text1"/>
        </w:rPr>
        <w:t xml:space="preserve">Terdapat empat proses yang dibutuhkan dalam </w:t>
      </w:r>
      <w:r w:rsidRPr="00B46037">
        <w:t>Aplikasi Seleksi Kelayakan Pengajuan Proposal Skripsi dan Sidang Skripsi berbasis Web ini</w:t>
      </w:r>
      <w:r w:rsidRPr="00B46037">
        <w:rPr>
          <w:color w:val="000000" w:themeColor="text1"/>
        </w:rPr>
        <w:t xml:space="preserve"> yaitu proses login, Pengajuan Pendaftaran Sidang Proposal, Pengajuan Pendaftaran Sidang Skripsi Tahap 1 dan Pengajuan Pendaftaran Sidang Skripsi Tahap 2. Proses login digunakan pengguna untuk masuk ke aplikasi sesuai dengan hak aksesnya. Pengajuan Pendaftaran Sidang Proposal adalah proses dimana mahasiswa dapat menggunakan akses ini untuk mengumpulkan persyaratan pendaftaran sidang proposal, begitupun dengan admin/staff Tata Usaha dapat melihat laporan data mahasiswa yang mengumpulkan persyaratan tersebut. Pengajuan Pendaftaran Sidang Skripsi Tahap 1 dan Tahap 2 adalah proses dimana mahasiswa dapat menggunakan akses ini untuk mengumpulkan persyaratan yang di perlukan. Namun pengumpulannya dilakukan secara bertahap, apabila mahasiswa tersebut telah dinyatakan lulus pada sidang tahap pertama. Begitupun dengan admin/staff Tata Usaha dapat melihat laporan data mahasiswa yang mengumpulkan persyaratan tersebut. </w:t>
      </w:r>
    </w:p>
    <w:p w14:paraId="1A7CA700" w14:textId="77777777" w:rsidR="00622D31" w:rsidRPr="00B46037" w:rsidRDefault="00622D31" w:rsidP="00622D31">
      <w:pPr>
        <w:pStyle w:val="ListParagraph"/>
        <w:spacing w:line="480" w:lineRule="auto"/>
        <w:ind w:left="142" w:firstLine="317"/>
        <w:jc w:val="both"/>
        <w:rPr>
          <w:color w:val="000000" w:themeColor="text1"/>
        </w:rPr>
      </w:pPr>
    </w:p>
    <w:p w14:paraId="3B1F5E2D" w14:textId="5BCC3A30" w:rsidR="00622D31" w:rsidRPr="00CE14FB" w:rsidRDefault="00622D31" w:rsidP="00622D31">
      <w:pPr>
        <w:pStyle w:val="Heading2"/>
        <w:numPr>
          <w:ilvl w:val="0"/>
          <w:numId w:val="45"/>
        </w:numPr>
        <w:ind w:left="426" w:hanging="426"/>
        <w:rPr>
          <w:rFonts w:cs="Times New Roman"/>
          <w:b w:val="0"/>
          <w:bCs/>
          <w:color w:val="auto"/>
          <w:szCs w:val="24"/>
        </w:rPr>
      </w:pPr>
      <w:bookmarkStart w:id="140" w:name="_Toc80226319"/>
      <w:r w:rsidRPr="00B46037">
        <w:rPr>
          <w:rFonts w:cs="Times New Roman"/>
          <w:bCs/>
          <w:color w:val="auto"/>
          <w:szCs w:val="24"/>
        </w:rPr>
        <w:t>P</w:t>
      </w:r>
      <w:r w:rsidR="006635EB">
        <w:rPr>
          <w:rFonts w:cs="Times New Roman"/>
          <w:bCs/>
          <w:color w:val="auto"/>
          <w:szCs w:val="24"/>
        </w:rPr>
        <w:t>erancangan</w:t>
      </w:r>
      <w:bookmarkEnd w:id="140"/>
    </w:p>
    <w:p w14:paraId="3D6CC083" w14:textId="3F6BCCE0" w:rsidR="00622D31" w:rsidRPr="00B46037" w:rsidRDefault="00622D31" w:rsidP="00622D31">
      <w:pPr>
        <w:pStyle w:val="Heading3"/>
        <w:numPr>
          <w:ilvl w:val="0"/>
          <w:numId w:val="47"/>
        </w:numPr>
        <w:spacing w:before="0" w:line="480" w:lineRule="auto"/>
        <w:ind w:left="1134" w:hanging="708"/>
        <w:rPr>
          <w:rFonts w:cs="Times New Roman"/>
          <w:b w:val="0"/>
          <w:bCs/>
          <w:color w:val="auto"/>
        </w:rPr>
      </w:pPr>
      <w:bookmarkStart w:id="141" w:name="_Toc80226320"/>
      <w:r w:rsidRPr="00B46037">
        <w:rPr>
          <w:rFonts w:cs="Times New Roman"/>
          <w:bCs/>
          <w:color w:val="auto"/>
        </w:rPr>
        <w:t>UML</w:t>
      </w:r>
      <w:r w:rsidR="006635EB">
        <w:rPr>
          <w:rFonts w:cs="Times New Roman"/>
          <w:bCs/>
          <w:color w:val="auto"/>
        </w:rPr>
        <w:t xml:space="preserve"> (</w:t>
      </w:r>
      <w:r w:rsidR="006635EB">
        <w:rPr>
          <w:rFonts w:cs="Times New Roman"/>
          <w:bCs/>
          <w:i/>
          <w:iCs/>
          <w:color w:val="auto"/>
        </w:rPr>
        <w:t>Unified Modelling Language</w:t>
      </w:r>
      <w:r w:rsidR="006635EB">
        <w:rPr>
          <w:rFonts w:cs="Times New Roman"/>
          <w:bCs/>
          <w:color w:val="auto"/>
        </w:rPr>
        <w:t>)</w:t>
      </w:r>
      <w:bookmarkEnd w:id="141"/>
    </w:p>
    <w:p w14:paraId="08F6232D" w14:textId="6F77610F" w:rsidR="00622D31" w:rsidRPr="00B46037" w:rsidRDefault="00622D31" w:rsidP="006635EB">
      <w:pPr>
        <w:spacing w:line="360" w:lineRule="auto"/>
        <w:ind w:left="426" w:firstLine="567"/>
        <w:jc w:val="both"/>
      </w:pPr>
      <w:r w:rsidRPr="00B46037">
        <w:t>Berikut merupakan UML</w:t>
      </w:r>
      <w:r w:rsidR="006635EB">
        <w:t xml:space="preserve"> </w:t>
      </w:r>
      <w:r w:rsidR="006635EB">
        <w:rPr>
          <w:bCs/>
        </w:rPr>
        <w:t>(</w:t>
      </w:r>
      <w:r w:rsidR="006635EB">
        <w:rPr>
          <w:bCs/>
          <w:i/>
          <w:iCs/>
        </w:rPr>
        <w:t>Unified Modelling Language</w:t>
      </w:r>
      <w:r w:rsidR="006635EB">
        <w:rPr>
          <w:bCs/>
        </w:rPr>
        <w:t>)</w:t>
      </w:r>
      <w:r w:rsidRPr="00B46037">
        <w:t xml:space="preserve"> yang terdapat didalam </w:t>
      </w:r>
      <w:r w:rsidRPr="00B46037">
        <w:rPr>
          <w:bCs/>
          <w:color w:val="000000" w:themeColor="text1"/>
          <w:lang w:val="id-ID"/>
        </w:rPr>
        <w:t>Aplikasi  Seleksi  Kelayakan Pengajuan Proposal Skripsi</w:t>
      </w:r>
      <w:r w:rsidRPr="00B46037">
        <w:rPr>
          <w:bCs/>
          <w:color w:val="000000" w:themeColor="text1"/>
        </w:rPr>
        <w:t xml:space="preserve"> Dan Sidang Skripsi</w:t>
      </w:r>
      <w:r w:rsidRPr="00B46037">
        <w:rPr>
          <w:bCs/>
          <w:color w:val="000000" w:themeColor="text1"/>
          <w:lang w:val="id-ID"/>
        </w:rPr>
        <w:t xml:space="preserve"> Berbasis Web </w:t>
      </w:r>
      <w:r w:rsidRPr="00B46037">
        <w:rPr>
          <w:bCs/>
          <w:color w:val="000000" w:themeColor="text1"/>
        </w:rPr>
        <w:t>d</w:t>
      </w:r>
      <w:r w:rsidRPr="00B46037">
        <w:rPr>
          <w:bCs/>
          <w:color w:val="000000" w:themeColor="text1"/>
          <w:lang w:val="id-ID"/>
        </w:rPr>
        <w:t xml:space="preserve">i </w:t>
      </w:r>
      <w:r w:rsidRPr="00B46037">
        <w:rPr>
          <w:bCs/>
          <w:color w:val="000000" w:themeColor="text1"/>
        </w:rPr>
        <w:t>Fakultas Teknologi Informasi</w:t>
      </w:r>
      <w:r w:rsidRPr="00B46037">
        <w:rPr>
          <w:bCs/>
          <w:color w:val="000000" w:themeColor="text1"/>
          <w:lang w:val="id-ID"/>
        </w:rPr>
        <w:t xml:space="preserve"> Universitas Bale Bandung</w:t>
      </w:r>
      <w:r w:rsidRPr="00B46037">
        <w:t xml:space="preserve"> sebagai berikut:</w:t>
      </w:r>
    </w:p>
    <w:p w14:paraId="65B028D2" w14:textId="77777777" w:rsidR="00622D31" w:rsidRDefault="00622D31" w:rsidP="00622D31">
      <w:pPr>
        <w:pStyle w:val="ListParagraph"/>
        <w:numPr>
          <w:ilvl w:val="0"/>
          <w:numId w:val="58"/>
        </w:numPr>
        <w:spacing w:line="360" w:lineRule="auto"/>
        <w:ind w:left="1134"/>
        <w:jc w:val="both"/>
        <w:rPr>
          <w:i/>
          <w:iCs/>
        </w:rPr>
      </w:pPr>
      <w:r w:rsidRPr="00B46037">
        <w:rPr>
          <w:i/>
          <w:iCs/>
        </w:rPr>
        <w:lastRenderedPageBreak/>
        <w:t>Use Case Diagram</w:t>
      </w:r>
    </w:p>
    <w:p w14:paraId="7C6BDFB8" w14:textId="69D04B8A" w:rsidR="00622D31" w:rsidRDefault="0026518C" w:rsidP="006838D6">
      <w:pPr>
        <w:spacing w:line="360" w:lineRule="auto"/>
        <w:ind w:left="851" w:firstLine="360"/>
        <w:jc w:val="both"/>
      </w:pPr>
      <w:r w:rsidRPr="00966A8F">
        <w:rPr>
          <w:i/>
          <w:iCs/>
          <w:noProof/>
        </w:rPr>
        <w:drawing>
          <wp:anchor distT="0" distB="0" distL="114300" distR="114300" simplePos="0" relativeHeight="251779072" behindDoc="0" locked="0" layoutInCell="1" allowOverlap="1" wp14:anchorId="2F254548" wp14:editId="76EECFCF">
            <wp:simplePos x="0" y="0"/>
            <wp:positionH relativeFrom="margin">
              <wp:align>right</wp:align>
            </wp:positionH>
            <wp:positionV relativeFrom="paragraph">
              <wp:posOffset>2216150</wp:posOffset>
            </wp:positionV>
            <wp:extent cx="4505325" cy="3352800"/>
            <wp:effectExtent l="0" t="0" r="9525"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4505325" cy="3352800"/>
                    </a:xfrm>
                    <a:prstGeom prst="rect">
                      <a:avLst/>
                    </a:prstGeom>
                  </pic:spPr>
                </pic:pic>
              </a:graphicData>
            </a:graphic>
            <wp14:sizeRelH relativeFrom="margin">
              <wp14:pctWidth>0</wp14:pctWidth>
            </wp14:sizeRelH>
            <wp14:sizeRelV relativeFrom="margin">
              <wp14:pctHeight>0</wp14:pctHeight>
            </wp14:sizeRelV>
          </wp:anchor>
        </w:drawing>
      </w:r>
      <w:r w:rsidR="00622D31" w:rsidRPr="00B46037">
        <w:rPr>
          <w:i/>
          <w:iCs/>
          <w:color w:val="000000" w:themeColor="text1"/>
        </w:rPr>
        <w:t xml:space="preserve">Use case diagram </w:t>
      </w:r>
      <w:r w:rsidR="00622D31" w:rsidRPr="00B46037">
        <w:rPr>
          <w:color w:val="000000" w:themeColor="text1"/>
        </w:rPr>
        <w:t xml:space="preserve"> merupakan pemodelan untuk mendeskripsikan sebuah interaksi antara satu atau lebih aktor dengan aplikasi yang dibuat serta digunakan untuk mengetahui fungsi apa saja yang ada di dalam sebuah aplikasi dan siapa saja yang berhak menggunakan fungsi-fungsi tersebut. </w:t>
      </w:r>
      <w:r w:rsidR="00622D31" w:rsidRPr="00B46037">
        <w:t xml:space="preserve">Pada sistem ini terdapat 2 aktor, yakni Admin dan Mahasiswa. Untuk menjelaskan </w:t>
      </w:r>
      <w:r w:rsidR="00622D31" w:rsidRPr="00B46037">
        <w:rPr>
          <w:i/>
          <w:iCs/>
        </w:rPr>
        <w:t>usecase</w:t>
      </w:r>
      <w:r w:rsidR="00622D31">
        <w:rPr>
          <w:i/>
          <w:iCs/>
        </w:rPr>
        <w:t xml:space="preserve"> </w:t>
      </w:r>
      <w:r w:rsidR="00622D31" w:rsidRPr="00B46037">
        <w:rPr>
          <w:i/>
          <w:iCs/>
        </w:rPr>
        <w:t>diagram</w:t>
      </w:r>
      <w:r w:rsidR="00622D31" w:rsidRPr="00B46037">
        <w:t xml:space="preserve"> dari sistem yang akan di bangun dijelaskan pada </w:t>
      </w:r>
      <w:r w:rsidR="00622D31" w:rsidRPr="00B46037">
        <w:rPr>
          <w:i/>
          <w:iCs/>
        </w:rPr>
        <w:t>usecase</w:t>
      </w:r>
      <w:r w:rsidR="00622D31" w:rsidRPr="00B46037">
        <w:t xml:space="preserve"> spesifikasi tiap aktor. Berikut adalah Gambar </w:t>
      </w:r>
      <w:r w:rsidR="00622D31" w:rsidRPr="00B46037">
        <w:rPr>
          <w:i/>
          <w:iCs/>
        </w:rPr>
        <w:t>Use Case Diagram</w:t>
      </w:r>
      <w:r w:rsidR="00622D31">
        <w:rPr>
          <w:i/>
          <w:iCs/>
        </w:rPr>
        <w:t xml:space="preserve"> </w:t>
      </w:r>
      <w:r w:rsidR="00622D31">
        <w:t>Sistem :</w:t>
      </w:r>
    </w:p>
    <w:p w14:paraId="517287F5" w14:textId="2EF13497" w:rsidR="00622D31" w:rsidRPr="00512577" w:rsidRDefault="00760BBF" w:rsidP="00512577">
      <w:pPr>
        <w:pStyle w:val="Caption"/>
        <w:spacing w:after="0" w:line="360" w:lineRule="auto"/>
        <w:ind w:left="851"/>
        <w:jc w:val="center"/>
        <w:rPr>
          <w:i w:val="0"/>
          <w:iCs w:val="0"/>
          <w:color w:val="auto"/>
          <w:sz w:val="24"/>
          <w:szCs w:val="24"/>
        </w:rPr>
      </w:pPr>
      <w:bookmarkStart w:id="142" w:name="_Toc79605141"/>
      <w:r w:rsidRPr="00512577">
        <w:rPr>
          <w:i w:val="0"/>
          <w:iCs w:val="0"/>
          <w:color w:val="auto"/>
          <w:sz w:val="24"/>
          <w:szCs w:val="24"/>
        </w:rPr>
        <w:t xml:space="preserve">Gambar 4. </w:t>
      </w:r>
      <w:r w:rsidRPr="00512577">
        <w:rPr>
          <w:i w:val="0"/>
          <w:iCs w:val="0"/>
          <w:color w:val="auto"/>
          <w:sz w:val="24"/>
          <w:szCs w:val="24"/>
        </w:rPr>
        <w:fldChar w:fldCharType="begin"/>
      </w:r>
      <w:r w:rsidRPr="00512577">
        <w:rPr>
          <w:i w:val="0"/>
          <w:iCs w:val="0"/>
          <w:color w:val="auto"/>
          <w:sz w:val="24"/>
          <w:szCs w:val="24"/>
        </w:rPr>
        <w:instrText xml:space="preserve"> SEQ Gambar_4. \* ARABIC </w:instrText>
      </w:r>
      <w:r w:rsidRPr="00512577">
        <w:rPr>
          <w:i w:val="0"/>
          <w:iCs w:val="0"/>
          <w:color w:val="auto"/>
          <w:sz w:val="24"/>
          <w:szCs w:val="24"/>
        </w:rPr>
        <w:fldChar w:fldCharType="separate"/>
      </w:r>
      <w:r w:rsidR="00FB1FF7">
        <w:rPr>
          <w:i w:val="0"/>
          <w:iCs w:val="0"/>
          <w:noProof/>
          <w:color w:val="auto"/>
          <w:sz w:val="24"/>
          <w:szCs w:val="24"/>
        </w:rPr>
        <w:t>6</w:t>
      </w:r>
      <w:r w:rsidRPr="00512577">
        <w:rPr>
          <w:i w:val="0"/>
          <w:iCs w:val="0"/>
          <w:color w:val="auto"/>
          <w:sz w:val="24"/>
          <w:szCs w:val="24"/>
        </w:rPr>
        <w:fldChar w:fldCharType="end"/>
      </w:r>
      <w:r w:rsidRPr="00512577">
        <w:rPr>
          <w:i w:val="0"/>
          <w:iCs w:val="0"/>
          <w:color w:val="auto"/>
          <w:sz w:val="24"/>
          <w:szCs w:val="24"/>
        </w:rPr>
        <w:t xml:space="preserve"> </w:t>
      </w:r>
      <w:r w:rsidRPr="00C502BC">
        <w:rPr>
          <w:color w:val="auto"/>
          <w:sz w:val="24"/>
          <w:szCs w:val="24"/>
        </w:rPr>
        <w:t>Use Case Diagram</w:t>
      </w:r>
      <w:r w:rsidRPr="00512577">
        <w:rPr>
          <w:i w:val="0"/>
          <w:iCs w:val="0"/>
          <w:color w:val="auto"/>
          <w:sz w:val="24"/>
          <w:szCs w:val="24"/>
        </w:rPr>
        <w:t xml:space="preserve"> Aplikasi</w:t>
      </w:r>
      <w:bookmarkEnd w:id="142"/>
    </w:p>
    <w:p w14:paraId="31D6B46C" w14:textId="206360C5" w:rsidR="00622D31" w:rsidRDefault="00622D31" w:rsidP="00622D31">
      <w:pPr>
        <w:spacing w:line="360" w:lineRule="auto"/>
        <w:ind w:left="349" w:firstLine="360"/>
        <w:jc w:val="center"/>
      </w:pPr>
    </w:p>
    <w:p w14:paraId="14D454BA" w14:textId="77777777" w:rsidR="00622D31" w:rsidRPr="00B46037" w:rsidRDefault="00622D31" w:rsidP="00622D31">
      <w:pPr>
        <w:spacing w:line="360" w:lineRule="auto"/>
        <w:ind w:left="426" w:firstLine="567"/>
        <w:jc w:val="both"/>
      </w:pPr>
      <w:r w:rsidRPr="00B46037">
        <w:t xml:space="preserve">Penjelasan dari gambar </w:t>
      </w:r>
      <w:r w:rsidRPr="00C502BC">
        <w:rPr>
          <w:i/>
          <w:iCs/>
        </w:rPr>
        <w:t>use case diagram</w:t>
      </w:r>
      <w:r w:rsidRPr="00B46037">
        <w:t xml:space="preserve"> diatas dapat dijelaskan dalam tabel deskripsi berikut:</w:t>
      </w:r>
    </w:p>
    <w:p w14:paraId="30C30D9B" w14:textId="77777777" w:rsidR="00622D31" w:rsidRDefault="00622D31" w:rsidP="00622D31">
      <w:pPr>
        <w:pStyle w:val="ListParagraph"/>
        <w:numPr>
          <w:ilvl w:val="0"/>
          <w:numId w:val="62"/>
        </w:numPr>
        <w:spacing w:line="360" w:lineRule="auto"/>
        <w:ind w:left="993"/>
        <w:jc w:val="both"/>
      </w:pPr>
      <w:r w:rsidRPr="00B46037">
        <w:t xml:space="preserve">Skenario </w:t>
      </w:r>
      <w:r w:rsidRPr="00B46037">
        <w:rPr>
          <w:i/>
          <w:iCs/>
        </w:rPr>
        <w:t xml:space="preserve">use case </w:t>
      </w:r>
      <w:r w:rsidRPr="00B46037">
        <w:t>Admin</w:t>
      </w:r>
    </w:p>
    <w:p w14:paraId="45EDC954" w14:textId="77777777" w:rsidR="00622D31" w:rsidRDefault="00622D31" w:rsidP="00622D31">
      <w:pPr>
        <w:pStyle w:val="ListParagraph"/>
        <w:numPr>
          <w:ilvl w:val="0"/>
          <w:numId w:val="80"/>
        </w:numPr>
        <w:spacing w:line="360" w:lineRule="auto"/>
        <w:ind w:left="1418"/>
        <w:jc w:val="both"/>
      </w:pPr>
      <w:r>
        <w:t xml:space="preserve">Skenario </w:t>
      </w:r>
      <w:r w:rsidRPr="00B46037">
        <w:rPr>
          <w:i/>
          <w:iCs/>
        </w:rPr>
        <w:t xml:space="preserve">use case </w:t>
      </w:r>
      <w:r>
        <w:t xml:space="preserve">Login </w:t>
      </w:r>
      <w:r w:rsidRPr="00B46037">
        <w:t>Admin</w:t>
      </w:r>
    </w:p>
    <w:p w14:paraId="4E516312" w14:textId="77777777" w:rsidR="00622D31" w:rsidRDefault="00622D31" w:rsidP="00622D31">
      <w:pPr>
        <w:pStyle w:val="ListParagraph"/>
        <w:spacing w:line="360" w:lineRule="auto"/>
        <w:ind w:left="1134" w:firstLine="283"/>
        <w:jc w:val="both"/>
      </w:pPr>
      <w:r w:rsidRPr="00E94DD0">
        <w:t xml:space="preserve">Berikut Skenario </w:t>
      </w:r>
      <w:r w:rsidRPr="00E94DD0">
        <w:rPr>
          <w:i/>
          <w:iCs/>
        </w:rPr>
        <w:t xml:space="preserve">use case </w:t>
      </w:r>
      <w:r w:rsidRPr="00E94DD0">
        <w:t xml:space="preserve">yang menggambarkan </w:t>
      </w:r>
      <w:r w:rsidRPr="00C502BC">
        <w:rPr>
          <w:i/>
          <w:iCs/>
        </w:rPr>
        <w:t xml:space="preserve">Login </w:t>
      </w:r>
      <w:r w:rsidRPr="00E94DD0">
        <w:t>Admin pada aplikasi</w:t>
      </w:r>
      <w:r>
        <w:t xml:space="preserve"> :</w:t>
      </w:r>
    </w:p>
    <w:p w14:paraId="2352954A" w14:textId="0D188353" w:rsidR="00622D31" w:rsidRDefault="00622D31" w:rsidP="00622D31">
      <w:pPr>
        <w:pStyle w:val="ListParagraph"/>
        <w:spacing w:line="360" w:lineRule="auto"/>
        <w:ind w:left="993" w:firstLine="283"/>
        <w:jc w:val="both"/>
      </w:pPr>
    </w:p>
    <w:p w14:paraId="0072C20D" w14:textId="77777777" w:rsidR="004D398E" w:rsidRPr="008F4772" w:rsidRDefault="004D398E" w:rsidP="00622D31">
      <w:pPr>
        <w:pStyle w:val="ListParagraph"/>
        <w:spacing w:line="360" w:lineRule="auto"/>
        <w:ind w:left="993" w:firstLine="283"/>
        <w:jc w:val="both"/>
      </w:pPr>
    </w:p>
    <w:p w14:paraId="3235F301" w14:textId="33156AA8" w:rsidR="00622D31" w:rsidRPr="000E091F" w:rsidRDefault="00760BBF" w:rsidP="00512577">
      <w:pPr>
        <w:pStyle w:val="Caption"/>
        <w:spacing w:after="0" w:line="360" w:lineRule="auto"/>
        <w:ind w:left="1276"/>
        <w:jc w:val="center"/>
        <w:rPr>
          <w:i w:val="0"/>
          <w:iCs w:val="0"/>
          <w:color w:val="auto"/>
          <w:sz w:val="24"/>
          <w:szCs w:val="24"/>
        </w:rPr>
      </w:pPr>
      <w:bookmarkStart w:id="143" w:name="_Toc79605263"/>
      <w:r w:rsidRPr="00512577">
        <w:rPr>
          <w:i w:val="0"/>
          <w:iCs w:val="0"/>
          <w:color w:val="auto"/>
          <w:sz w:val="24"/>
          <w:szCs w:val="24"/>
        </w:rPr>
        <w:lastRenderedPageBreak/>
        <w:t xml:space="preserve">Tabel 4. </w:t>
      </w:r>
      <w:r w:rsidRPr="00512577">
        <w:rPr>
          <w:i w:val="0"/>
          <w:iCs w:val="0"/>
          <w:color w:val="auto"/>
          <w:sz w:val="24"/>
          <w:szCs w:val="24"/>
        </w:rPr>
        <w:fldChar w:fldCharType="begin"/>
      </w:r>
      <w:r w:rsidRPr="00512577">
        <w:rPr>
          <w:i w:val="0"/>
          <w:iCs w:val="0"/>
          <w:color w:val="auto"/>
          <w:sz w:val="24"/>
          <w:szCs w:val="24"/>
        </w:rPr>
        <w:instrText xml:space="preserve"> SEQ Tabel_4. \* ARABIC </w:instrText>
      </w:r>
      <w:r w:rsidRPr="00512577">
        <w:rPr>
          <w:i w:val="0"/>
          <w:iCs w:val="0"/>
          <w:color w:val="auto"/>
          <w:sz w:val="24"/>
          <w:szCs w:val="24"/>
        </w:rPr>
        <w:fldChar w:fldCharType="separate"/>
      </w:r>
      <w:r w:rsidR="00FB1FF7">
        <w:rPr>
          <w:i w:val="0"/>
          <w:iCs w:val="0"/>
          <w:noProof/>
          <w:color w:val="auto"/>
          <w:sz w:val="24"/>
          <w:szCs w:val="24"/>
        </w:rPr>
        <w:t>2</w:t>
      </w:r>
      <w:r w:rsidRPr="00512577">
        <w:rPr>
          <w:i w:val="0"/>
          <w:iCs w:val="0"/>
          <w:color w:val="auto"/>
          <w:sz w:val="24"/>
          <w:szCs w:val="24"/>
        </w:rPr>
        <w:fldChar w:fldCharType="end"/>
      </w:r>
      <w:r w:rsidRPr="00512577">
        <w:rPr>
          <w:i w:val="0"/>
          <w:iCs w:val="0"/>
          <w:color w:val="auto"/>
          <w:sz w:val="24"/>
          <w:szCs w:val="24"/>
        </w:rPr>
        <w:t xml:space="preserve"> Skenario </w:t>
      </w:r>
      <w:r w:rsidRPr="00C502BC">
        <w:rPr>
          <w:color w:val="auto"/>
          <w:sz w:val="24"/>
          <w:szCs w:val="24"/>
        </w:rPr>
        <w:t>use case Login</w:t>
      </w:r>
      <w:r w:rsidRPr="00512577">
        <w:rPr>
          <w:i w:val="0"/>
          <w:iCs w:val="0"/>
          <w:color w:val="auto"/>
          <w:sz w:val="24"/>
          <w:szCs w:val="24"/>
        </w:rPr>
        <w:t xml:space="preserve"> Admin</w:t>
      </w:r>
      <w:bookmarkEnd w:id="143"/>
    </w:p>
    <w:tbl>
      <w:tblPr>
        <w:tblStyle w:val="TableGrid"/>
        <w:tblW w:w="6662" w:type="dxa"/>
        <w:tblInd w:w="1271" w:type="dxa"/>
        <w:tblLook w:val="04A0" w:firstRow="1" w:lastRow="0" w:firstColumn="1" w:lastColumn="0" w:noHBand="0" w:noVBand="1"/>
      </w:tblPr>
      <w:tblGrid>
        <w:gridCol w:w="1706"/>
        <w:gridCol w:w="2472"/>
        <w:gridCol w:w="2484"/>
      </w:tblGrid>
      <w:tr w:rsidR="00622D31" w:rsidRPr="00B46037" w14:paraId="0E56A915" w14:textId="77777777" w:rsidTr="003A73F5">
        <w:tc>
          <w:tcPr>
            <w:tcW w:w="1706" w:type="dxa"/>
          </w:tcPr>
          <w:p w14:paraId="5AB82CE7" w14:textId="77777777" w:rsidR="00622D31" w:rsidRPr="00B46037" w:rsidRDefault="00622D31" w:rsidP="003A73F5">
            <w:pPr>
              <w:pStyle w:val="ListParagraph"/>
              <w:tabs>
                <w:tab w:val="left" w:pos="3002"/>
              </w:tabs>
              <w:spacing w:line="360" w:lineRule="auto"/>
              <w:ind w:left="0"/>
              <w:rPr>
                <w:b/>
                <w:bCs/>
              </w:rPr>
            </w:pPr>
            <w:r w:rsidRPr="00B46037">
              <w:rPr>
                <w:b/>
                <w:bCs/>
              </w:rPr>
              <w:t>Nama</w:t>
            </w:r>
          </w:p>
        </w:tc>
        <w:tc>
          <w:tcPr>
            <w:tcW w:w="4956" w:type="dxa"/>
            <w:gridSpan w:val="2"/>
          </w:tcPr>
          <w:p w14:paraId="669F74F4" w14:textId="77777777" w:rsidR="00622D31" w:rsidRPr="00B46037" w:rsidRDefault="00622D31" w:rsidP="003A73F5">
            <w:pPr>
              <w:pStyle w:val="ListParagraph"/>
              <w:tabs>
                <w:tab w:val="left" w:pos="3002"/>
              </w:tabs>
              <w:spacing w:line="360" w:lineRule="auto"/>
              <w:ind w:left="0"/>
            </w:pPr>
            <w:r w:rsidRPr="00B46037">
              <w:t>Login Admin</w:t>
            </w:r>
          </w:p>
        </w:tc>
      </w:tr>
      <w:tr w:rsidR="00622D31" w:rsidRPr="00B46037" w14:paraId="036253FD" w14:textId="77777777" w:rsidTr="003A73F5">
        <w:tc>
          <w:tcPr>
            <w:tcW w:w="1706" w:type="dxa"/>
          </w:tcPr>
          <w:p w14:paraId="2DA14872" w14:textId="77777777" w:rsidR="00622D31" w:rsidRPr="00B46037" w:rsidRDefault="00622D31" w:rsidP="003A73F5">
            <w:pPr>
              <w:pStyle w:val="ListParagraph"/>
              <w:tabs>
                <w:tab w:val="left" w:pos="3002"/>
              </w:tabs>
              <w:spacing w:line="0" w:lineRule="atLeast"/>
              <w:ind w:left="0"/>
              <w:rPr>
                <w:b/>
                <w:bCs/>
              </w:rPr>
            </w:pPr>
            <w:r w:rsidRPr="00B46037">
              <w:rPr>
                <w:b/>
                <w:bCs/>
              </w:rPr>
              <w:t xml:space="preserve">Aktor </w:t>
            </w:r>
          </w:p>
        </w:tc>
        <w:tc>
          <w:tcPr>
            <w:tcW w:w="4956" w:type="dxa"/>
            <w:gridSpan w:val="2"/>
          </w:tcPr>
          <w:p w14:paraId="1F6511A3" w14:textId="77777777" w:rsidR="00622D31" w:rsidRPr="00B46037" w:rsidRDefault="00622D31" w:rsidP="003A73F5">
            <w:pPr>
              <w:pStyle w:val="ListParagraph"/>
              <w:tabs>
                <w:tab w:val="left" w:pos="3002"/>
              </w:tabs>
              <w:spacing w:line="0" w:lineRule="atLeast"/>
              <w:ind w:left="0"/>
            </w:pPr>
            <w:r w:rsidRPr="00B46037">
              <w:t>Admin</w:t>
            </w:r>
          </w:p>
        </w:tc>
      </w:tr>
      <w:tr w:rsidR="00622D31" w:rsidRPr="00B46037" w14:paraId="1DB8592B" w14:textId="77777777" w:rsidTr="003A73F5">
        <w:tc>
          <w:tcPr>
            <w:tcW w:w="1706" w:type="dxa"/>
          </w:tcPr>
          <w:p w14:paraId="6E3CC61B" w14:textId="77777777" w:rsidR="00622D31" w:rsidRPr="00B46037" w:rsidRDefault="00622D31" w:rsidP="003A73F5">
            <w:pPr>
              <w:pStyle w:val="ListParagraph"/>
              <w:tabs>
                <w:tab w:val="left" w:pos="3002"/>
              </w:tabs>
              <w:spacing w:line="0" w:lineRule="atLeast"/>
              <w:ind w:left="0"/>
              <w:rPr>
                <w:b/>
                <w:bCs/>
              </w:rPr>
            </w:pPr>
            <w:r w:rsidRPr="00B46037">
              <w:rPr>
                <w:b/>
                <w:bCs/>
              </w:rPr>
              <w:t>Deskripsi</w:t>
            </w:r>
          </w:p>
        </w:tc>
        <w:tc>
          <w:tcPr>
            <w:tcW w:w="4956" w:type="dxa"/>
            <w:gridSpan w:val="2"/>
          </w:tcPr>
          <w:p w14:paraId="2C88F8AA" w14:textId="77777777" w:rsidR="00622D31" w:rsidRPr="00B46037" w:rsidRDefault="00622D31" w:rsidP="003A73F5">
            <w:pPr>
              <w:pStyle w:val="ListParagraph"/>
              <w:tabs>
                <w:tab w:val="left" w:pos="3002"/>
              </w:tabs>
              <w:spacing w:line="0" w:lineRule="atLeast"/>
              <w:ind w:left="0"/>
              <w:jc w:val="both"/>
            </w:pPr>
            <w:r w:rsidRPr="00C502BC">
              <w:rPr>
                <w:i/>
                <w:iCs/>
              </w:rPr>
              <w:t>Use Case</w:t>
            </w:r>
            <w:r w:rsidRPr="00B46037">
              <w:t xml:space="preserve"> ini digunakan untuk melakukan verifikasi admin dengan memeriksa hak akses admin</w:t>
            </w:r>
          </w:p>
        </w:tc>
      </w:tr>
      <w:tr w:rsidR="00622D31" w:rsidRPr="00B46037" w14:paraId="2E9CCBB6" w14:textId="77777777" w:rsidTr="003A73F5">
        <w:tc>
          <w:tcPr>
            <w:tcW w:w="1706" w:type="dxa"/>
          </w:tcPr>
          <w:p w14:paraId="44417E11" w14:textId="77777777" w:rsidR="00622D31" w:rsidRPr="00B46037" w:rsidRDefault="00622D31" w:rsidP="003A73F5">
            <w:pPr>
              <w:pStyle w:val="ListParagraph"/>
              <w:tabs>
                <w:tab w:val="left" w:pos="3002"/>
              </w:tabs>
              <w:spacing w:line="0" w:lineRule="atLeast"/>
              <w:ind w:left="0"/>
              <w:rPr>
                <w:b/>
                <w:bCs/>
              </w:rPr>
            </w:pPr>
            <w:r w:rsidRPr="00B46037">
              <w:rPr>
                <w:b/>
                <w:bCs/>
              </w:rPr>
              <w:t>Precondition</w:t>
            </w:r>
          </w:p>
        </w:tc>
        <w:tc>
          <w:tcPr>
            <w:tcW w:w="4956" w:type="dxa"/>
            <w:gridSpan w:val="2"/>
          </w:tcPr>
          <w:p w14:paraId="1F8E3BE7" w14:textId="77777777" w:rsidR="00622D31" w:rsidRPr="00B46037" w:rsidRDefault="00622D31" w:rsidP="003A73F5">
            <w:pPr>
              <w:pStyle w:val="ListParagraph"/>
              <w:tabs>
                <w:tab w:val="left" w:pos="3002"/>
              </w:tabs>
              <w:spacing w:line="0" w:lineRule="atLeast"/>
              <w:ind w:left="0"/>
            </w:pPr>
            <w:r w:rsidRPr="00B46037">
              <w:t xml:space="preserve">Memasukkan </w:t>
            </w:r>
            <w:r w:rsidRPr="00B46037">
              <w:rPr>
                <w:i/>
                <w:iCs/>
              </w:rPr>
              <w:t>Username</w:t>
            </w:r>
            <w:r w:rsidRPr="00B46037">
              <w:t xml:space="preserve"> dan </w:t>
            </w:r>
            <w:r w:rsidRPr="00B46037">
              <w:rPr>
                <w:i/>
                <w:iCs/>
              </w:rPr>
              <w:t>Password</w:t>
            </w:r>
          </w:p>
        </w:tc>
      </w:tr>
      <w:tr w:rsidR="00622D31" w:rsidRPr="00B46037" w14:paraId="76CE3430" w14:textId="77777777" w:rsidTr="003A73F5">
        <w:tc>
          <w:tcPr>
            <w:tcW w:w="1706" w:type="dxa"/>
            <w:tcBorders>
              <w:bottom w:val="single" w:sz="4" w:space="0" w:color="auto"/>
            </w:tcBorders>
          </w:tcPr>
          <w:p w14:paraId="503FC0D6" w14:textId="77777777" w:rsidR="00622D31" w:rsidRPr="00B46037" w:rsidRDefault="00622D31" w:rsidP="003A73F5">
            <w:pPr>
              <w:pStyle w:val="ListParagraph"/>
              <w:tabs>
                <w:tab w:val="left" w:pos="3002"/>
              </w:tabs>
              <w:spacing w:line="0" w:lineRule="atLeast"/>
              <w:ind w:left="0"/>
              <w:rPr>
                <w:b/>
                <w:bCs/>
              </w:rPr>
            </w:pPr>
            <w:r w:rsidRPr="00B46037">
              <w:rPr>
                <w:b/>
                <w:bCs/>
              </w:rPr>
              <w:t>Postcondition</w:t>
            </w:r>
          </w:p>
        </w:tc>
        <w:tc>
          <w:tcPr>
            <w:tcW w:w="4956" w:type="dxa"/>
            <w:gridSpan w:val="2"/>
            <w:tcBorders>
              <w:bottom w:val="single" w:sz="4" w:space="0" w:color="auto"/>
            </w:tcBorders>
          </w:tcPr>
          <w:p w14:paraId="38D5A2AA" w14:textId="77777777" w:rsidR="00622D31" w:rsidRPr="00B46037" w:rsidRDefault="00622D31" w:rsidP="003A73F5">
            <w:pPr>
              <w:pStyle w:val="ListParagraph"/>
              <w:tabs>
                <w:tab w:val="left" w:pos="3002"/>
              </w:tabs>
              <w:spacing w:line="0" w:lineRule="atLeast"/>
              <w:ind w:left="0"/>
            </w:pPr>
            <w:r w:rsidRPr="00B46037">
              <w:t>Berhasil masuk ke halaman awal aplikasi</w:t>
            </w:r>
          </w:p>
        </w:tc>
      </w:tr>
      <w:tr w:rsidR="00622D31" w:rsidRPr="00B46037" w14:paraId="0E76F3DD" w14:textId="77777777" w:rsidTr="003A73F5">
        <w:tc>
          <w:tcPr>
            <w:tcW w:w="1706" w:type="dxa"/>
            <w:tcBorders>
              <w:bottom w:val="single" w:sz="4" w:space="0" w:color="FFFFFF" w:themeColor="background1"/>
            </w:tcBorders>
          </w:tcPr>
          <w:p w14:paraId="5FB50CDF" w14:textId="77777777" w:rsidR="00622D31" w:rsidRPr="00B46037" w:rsidRDefault="00622D31" w:rsidP="003A73F5">
            <w:pPr>
              <w:pStyle w:val="ListParagraph"/>
              <w:tabs>
                <w:tab w:val="left" w:pos="3002"/>
              </w:tabs>
              <w:spacing w:line="0" w:lineRule="atLeast"/>
              <w:ind w:left="0"/>
            </w:pPr>
          </w:p>
        </w:tc>
        <w:tc>
          <w:tcPr>
            <w:tcW w:w="2472" w:type="dxa"/>
          </w:tcPr>
          <w:p w14:paraId="3FBBB588" w14:textId="77777777" w:rsidR="00622D31" w:rsidRPr="00B46037" w:rsidRDefault="00622D31" w:rsidP="003A73F5">
            <w:pPr>
              <w:pStyle w:val="ListParagraph"/>
              <w:tabs>
                <w:tab w:val="left" w:pos="3002"/>
              </w:tabs>
              <w:spacing w:line="0" w:lineRule="atLeast"/>
              <w:ind w:left="0"/>
              <w:jc w:val="center"/>
              <w:rPr>
                <w:b/>
                <w:bCs/>
              </w:rPr>
            </w:pPr>
            <w:r w:rsidRPr="00B46037">
              <w:rPr>
                <w:b/>
                <w:bCs/>
              </w:rPr>
              <w:t>Aktor</w:t>
            </w:r>
          </w:p>
        </w:tc>
        <w:tc>
          <w:tcPr>
            <w:tcW w:w="2484" w:type="dxa"/>
          </w:tcPr>
          <w:p w14:paraId="1F2FF92D" w14:textId="77777777" w:rsidR="00622D31" w:rsidRPr="00B46037" w:rsidRDefault="00622D31" w:rsidP="003A73F5">
            <w:pPr>
              <w:pStyle w:val="ListParagraph"/>
              <w:tabs>
                <w:tab w:val="left" w:pos="3002"/>
              </w:tabs>
              <w:spacing w:line="0" w:lineRule="atLeast"/>
              <w:ind w:left="0"/>
              <w:jc w:val="center"/>
              <w:rPr>
                <w:b/>
                <w:bCs/>
              </w:rPr>
            </w:pPr>
            <w:r w:rsidRPr="00B46037">
              <w:rPr>
                <w:b/>
                <w:bCs/>
              </w:rPr>
              <w:t>Sistem</w:t>
            </w:r>
          </w:p>
        </w:tc>
      </w:tr>
      <w:tr w:rsidR="00622D31" w:rsidRPr="00B46037" w14:paraId="5378082A" w14:textId="77777777" w:rsidTr="003A73F5">
        <w:tc>
          <w:tcPr>
            <w:tcW w:w="1706" w:type="dxa"/>
            <w:tcBorders>
              <w:top w:val="single" w:sz="4" w:space="0" w:color="FFFFFF" w:themeColor="background1"/>
              <w:bottom w:val="single" w:sz="4" w:space="0" w:color="FFFFFF" w:themeColor="background1"/>
            </w:tcBorders>
          </w:tcPr>
          <w:p w14:paraId="047627D3" w14:textId="77777777" w:rsidR="00622D31" w:rsidRPr="00B46037" w:rsidRDefault="00622D31" w:rsidP="003A73F5">
            <w:pPr>
              <w:pStyle w:val="ListParagraph"/>
              <w:tabs>
                <w:tab w:val="left" w:pos="3002"/>
              </w:tabs>
              <w:spacing w:line="0" w:lineRule="atLeast"/>
              <w:ind w:left="0"/>
            </w:pPr>
          </w:p>
        </w:tc>
        <w:tc>
          <w:tcPr>
            <w:tcW w:w="2472" w:type="dxa"/>
          </w:tcPr>
          <w:p w14:paraId="43E28884" w14:textId="77777777" w:rsidR="00622D31" w:rsidRPr="00B46037" w:rsidRDefault="00622D31" w:rsidP="00622D31">
            <w:pPr>
              <w:pStyle w:val="ListParagraph"/>
              <w:numPr>
                <w:ilvl w:val="0"/>
                <w:numId w:val="63"/>
              </w:numPr>
              <w:tabs>
                <w:tab w:val="left" w:pos="3002"/>
              </w:tabs>
              <w:ind w:left="313"/>
              <w:jc w:val="both"/>
            </w:pPr>
            <w:r w:rsidRPr="00C502BC">
              <w:rPr>
                <w:i/>
                <w:iCs/>
              </w:rPr>
              <w:t>Use Case</w:t>
            </w:r>
            <w:r w:rsidRPr="00B46037">
              <w:t xml:space="preserve"> dimulai pada saat admin menjalankan aplikasi sistem</w:t>
            </w:r>
          </w:p>
        </w:tc>
        <w:tc>
          <w:tcPr>
            <w:tcW w:w="2484" w:type="dxa"/>
          </w:tcPr>
          <w:p w14:paraId="649C1900" w14:textId="77777777" w:rsidR="00622D31" w:rsidRPr="00B46037" w:rsidRDefault="00622D31" w:rsidP="003A73F5">
            <w:pPr>
              <w:pStyle w:val="ListParagraph"/>
              <w:tabs>
                <w:tab w:val="left" w:pos="3002"/>
              </w:tabs>
              <w:spacing w:line="0" w:lineRule="atLeast"/>
              <w:ind w:left="0"/>
            </w:pPr>
          </w:p>
        </w:tc>
      </w:tr>
      <w:tr w:rsidR="00622D31" w:rsidRPr="00B46037" w14:paraId="351327F2" w14:textId="77777777" w:rsidTr="003A73F5">
        <w:tc>
          <w:tcPr>
            <w:tcW w:w="1706" w:type="dxa"/>
            <w:tcBorders>
              <w:top w:val="single" w:sz="4" w:space="0" w:color="FFFFFF" w:themeColor="background1"/>
              <w:bottom w:val="single" w:sz="4" w:space="0" w:color="FFFFFF" w:themeColor="background1"/>
            </w:tcBorders>
          </w:tcPr>
          <w:p w14:paraId="3EDE1411" w14:textId="77777777" w:rsidR="00622D31" w:rsidRPr="00B46037" w:rsidRDefault="00622D31" w:rsidP="003A73F5">
            <w:pPr>
              <w:pStyle w:val="ListParagraph"/>
              <w:tabs>
                <w:tab w:val="left" w:pos="3002"/>
              </w:tabs>
              <w:spacing w:line="0" w:lineRule="atLeast"/>
              <w:ind w:left="0"/>
              <w:jc w:val="center"/>
              <w:rPr>
                <w:b/>
                <w:bCs/>
                <w:i/>
                <w:iCs/>
              </w:rPr>
            </w:pPr>
            <w:r w:rsidRPr="00B46037">
              <w:rPr>
                <w:b/>
                <w:bCs/>
                <w:i/>
                <w:iCs/>
              </w:rPr>
              <w:t>Main flow of event</w:t>
            </w:r>
          </w:p>
        </w:tc>
        <w:tc>
          <w:tcPr>
            <w:tcW w:w="2472" w:type="dxa"/>
          </w:tcPr>
          <w:p w14:paraId="68B49DB9" w14:textId="77777777" w:rsidR="00622D31" w:rsidRPr="00B46037" w:rsidRDefault="00622D31" w:rsidP="003A73F5">
            <w:pPr>
              <w:pStyle w:val="ListParagraph"/>
              <w:tabs>
                <w:tab w:val="left" w:pos="3002"/>
              </w:tabs>
              <w:spacing w:line="0" w:lineRule="atLeast"/>
            </w:pPr>
          </w:p>
        </w:tc>
        <w:tc>
          <w:tcPr>
            <w:tcW w:w="2484" w:type="dxa"/>
          </w:tcPr>
          <w:p w14:paraId="7413C255" w14:textId="77777777" w:rsidR="00622D31" w:rsidRPr="00B46037" w:rsidRDefault="00622D31" w:rsidP="00622D31">
            <w:pPr>
              <w:pStyle w:val="ListParagraph"/>
              <w:numPr>
                <w:ilvl w:val="0"/>
                <w:numId w:val="63"/>
              </w:numPr>
              <w:tabs>
                <w:tab w:val="left" w:pos="3002"/>
              </w:tabs>
              <w:spacing w:line="0" w:lineRule="atLeast"/>
              <w:ind w:left="390"/>
            </w:pPr>
            <w:r w:rsidRPr="00B46037">
              <w:t xml:space="preserve">Menampilkan </w:t>
            </w:r>
            <w:r w:rsidRPr="00B46037">
              <w:rPr>
                <w:i/>
                <w:iCs/>
              </w:rPr>
              <w:t>Form Login</w:t>
            </w:r>
          </w:p>
        </w:tc>
      </w:tr>
      <w:tr w:rsidR="00622D31" w:rsidRPr="00B46037" w14:paraId="7B641D00" w14:textId="77777777" w:rsidTr="003A73F5">
        <w:tc>
          <w:tcPr>
            <w:tcW w:w="1706" w:type="dxa"/>
            <w:tcBorders>
              <w:top w:val="single" w:sz="4" w:space="0" w:color="FFFFFF" w:themeColor="background1"/>
              <w:bottom w:val="single" w:sz="4" w:space="0" w:color="FFFFFF" w:themeColor="background1"/>
            </w:tcBorders>
          </w:tcPr>
          <w:p w14:paraId="3AF04C80" w14:textId="77777777" w:rsidR="00622D31" w:rsidRPr="00B46037" w:rsidRDefault="00622D31" w:rsidP="003A73F5">
            <w:pPr>
              <w:pStyle w:val="ListParagraph"/>
              <w:tabs>
                <w:tab w:val="left" w:pos="3002"/>
              </w:tabs>
              <w:spacing w:line="0" w:lineRule="atLeast"/>
              <w:ind w:left="0"/>
            </w:pPr>
          </w:p>
        </w:tc>
        <w:tc>
          <w:tcPr>
            <w:tcW w:w="2472" w:type="dxa"/>
          </w:tcPr>
          <w:p w14:paraId="2FB39F52" w14:textId="77777777" w:rsidR="00622D31" w:rsidRPr="00B46037" w:rsidRDefault="00622D31" w:rsidP="00622D31">
            <w:pPr>
              <w:pStyle w:val="ListParagraph"/>
              <w:numPr>
                <w:ilvl w:val="0"/>
                <w:numId w:val="63"/>
              </w:numPr>
              <w:tabs>
                <w:tab w:val="left" w:pos="3002"/>
              </w:tabs>
              <w:spacing w:line="0" w:lineRule="atLeast"/>
              <w:ind w:left="390"/>
            </w:pPr>
            <w:r w:rsidRPr="00B46037">
              <w:t xml:space="preserve">Admin mengisi </w:t>
            </w:r>
            <w:r w:rsidRPr="00B46037">
              <w:rPr>
                <w:i/>
                <w:iCs/>
              </w:rPr>
              <w:t xml:space="preserve">username </w:t>
            </w:r>
            <w:r w:rsidRPr="00B46037">
              <w:t xml:space="preserve">dan </w:t>
            </w:r>
            <w:r w:rsidRPr="00B46037">
              <w:rPr>
                <w:i/>
                <w:iCs/>
              </w:rPr>
              <w:t>password</w:t>
            </w:r>
          </w:p>
        </w:tc>
        <w:tc>
          <w:tcPr>
            <w:tcW w:w="2484" w:type="dxa"/>
          </w:tcPr>
          <w:p w14:paraId="18F3D7F2" w14:textId="77777777" w:rsidR="00622D31" w:rsidRPr="00B46037" w:rsidRDefault="00622D31" w:rsidP="003A73F5">
            <w:pPr>
              <w:pStyle w:val="ListParagraph"/>
              <w:tabs>
                <w:tab w:val="left" w:pos="3002"/>
              </w:tabs>
              <w:spacing w:line="0" w:lineRule="atLeast"/>
            </w:pPr>
          </w:p>
          <w:p w14:paraId="5DB01982" w14:textId="77777777" w:rsidR="00622D31" w:rsidRPr="00B46037" w:rsidRDefault="00622D31" w:rsidP="003A73F5">
            <w:pPr>
              <w:pStyle w:val="ListParagraph"/>
              <w:tabs>
                <w:tab w:val="left" w:pos="3002"/>
              </w:tabs>
              <w:spacing w:line="0" w:lineRule="atLeast"/>
            </w:pPr>
          </w:p>
          <w:p w14:paraId="47CF6BB7" w14:textId="77777777" w:rsidR="00622D31" w:rsidRPr="00B46037" w:rsidRDefault="00622D31" w:rsidP="003A73F5">
            <w:pPr>
              <w:tabs>
                <w:tab w:val="left" w:pos="3002"/>
              </w:tabs>
              <w:spacing w:line="0" w:lineRule="atLeast"/>
            </w:pPr>
          </w:p>
        </w:tc>
      </w:tr>
      <w:tr w:rsidR="00622D31" w:rsidRPr="00B46037" w14:paraId="39E3CC93" w14:textId="77777777" w:rsidTr="003A73F5">
        <w:tc>
          <w:tcPr>
            <w:tcW w:w="1706" w:type="dxa"/>
            <w:tcBorders>
              <w:top w:val="single" w:sz="4" w:space="0" w:color="FFFFFF" w:themeColor="background1"/>
              <w:bottom w:val="single" w:sz="4" w:space="0" w:color="FFFFFF" w:themeColor="background1"/>
            </w:tcBorders>
          </w:tcPr>
          <w:p w14:paraId="4AB97AD1" w14:textId="77777777" w:rsidR="00622D31" w:rsidRPr="00B46037" w:rsidRDefault="00622D31" w:rsidP="003A73F5">
            <w:pPr>
              <w:pStyle w:val="ListParagraph"/>
              <w:tabs>
                <w:tab w:val="left" w:pos="3002"/>
              </w:tabs>
              <w:spacing w:line="0" w:lineRule="atLeast"/>
              <w:ind w:left="0"/>
            </w:pPr>
          </w:p>
        </w:tc>
        <w:tc>
          <w:tcPr>
            <w:tcW w:w="2472" w:type="dxa"/>
            <w:tcBorders>
              <w:bottom w:val="nil"/>
            </w:tcBorders>
          </w:tcPr>
          <w:p w14:paraId="48A97A78" w14:textId="77777777" w:rsidR="00622D31" w:rsidRPr="00B46037" w:rsidRDefault="00622D31" w:rsidP="003A73F5">
            <w:pPr>
              <w:tabs>
                <w:tab w:val="left" w:pos="3002"/>
              </w:tabs>
              <w:spacing w:line="0" w:lineRule="atLeast"/>
            </w:pPr>
          </w:p>
        </w:tc>
        <w:tc>
          <w:tcPr>
            <w:tcW w:w="2484" w:type="dxa"/>
            <w:tcBorders>
              <w:bottom w:val="nil"/>
            </w:tcBorders>
          </w:tcPr>
          <w:p w14:paraId="28CC1F91" w14:textId="77777777" w:rsidR="00622D31" w:rsidRPr="00B46037" w:rsidRDefault="00622D31" w:rsidP="00622D31">
            <w:pPr>
              <w:pStyle w:val="ListParagraph"/>
              <w:numPr>
                <w:ilvl w:val="0"/>
                <w:numId w:val="63"/>
              </w:numPr>
              <w:tabs>
                <w:tab w:val="left" w:pos="3002"/>
              </w:tabs>
              <w:spacing w:line="0" w:lineRule="atLeast"/>
              <w:ind w:left="390"/>
            </w:pPr>
            <w:r w:rsidRPr="00B46037">
              <w:t xml:space="preserve">Sistem melakukan validasi </w:t>
            </w:r>
            <w:r w:rsidRPr="00B46037">
              <w:rPr>
                <w:i/>
                <w:iCs/>
              </w:rPr>
              <w:t xml:space="preserve">username </w:t>
            </w:r>
            <w:r w:rsidRPr="00B46037">
              <w:t xml:space="preserve">dan </w:t>
            </w:r>
            <w:r w:rsidRPr="00B46037">
              <w:rPr>
                <w:i/>
                <w:iCs/>
              </w:rPr>
              <w:t>password</w:t>
            </w:r>
          </w:p>
        </w:tc>
      </w:tr>
      <w:tr w:rsidR="00622D31" w:rsidRPr="00B46037" w14:paraId="59D56989" w14:textId="77777777" w:rsidTr="003A73F5">
        <w:tc>
          <w:tcPr>
            <w:tcW w:w="1706" w:type="dxa"/>
            <w:tcBorders>
              <w:top w:val="single" w:sz="4" w:space="0" w:color="FFFFFF" w:themeColor="background1"/>
              <w:bottom w:val="single" w:sz="4" w:space="0" w:color="auto"/>
            </w:tcBorders>
          </w:tcPr>
          <w:p w14:paraId="732C0781" w14:textId="77777777" w:rsidR="00622D31" w:rsidRPr="00B46037" w:rsidRDefault="00622D31" w:rsidP="003A73F5">
            <w:pPr>
              <w:pStyle w:val="ListParagraph"/>
              <w:tabs>
                <w:tab w:val="left" w:pos="3002"/>
              </w:tabs>
              <w:spacing w:line="0" w:lineRule="atLeast"/>
              <w:ind w:left="0"/>
            </w:pPr>
          </w:p>
        </w:tc>
        <w:tc>
          <w:tcPr>
            <w:tcW w:w="2472" w:type="dxa"/>
            <w:tcBorders>
              <w:top w:val="nil"/>
              <w:bottom w:val="single" w:sz="4" w:space="0" w:color="auto"/>
            </w:tcBorders>
          </w:tcPr>
          <w:p w14:paraId="7B28D379" w14:textId="77777777" w:rsidR="00622D31" w:rsidRPr="00B46037" w:rsidRDefault="00622D31" w:rsidP="003A73F5">
            <w:pPr>
              <w:tabs>
                <w:tab w:val="left" w:pos="3002"/>
              </w:tabs>
              <w:spacing w:line="0" w:lineRule="atLeast"/>
            </w:pPr>
          </w:p>
        </w:tc>
        <w:tc>
          <w:tcPr>
            <w:tcW w:w="2484" w:type="dxa"/>
            <w:tcBorders>
              <w:top w:val="nil"/>
            </w:tcBorders>
          </w:tcPr>
          <w:p w14:paraId="6845D3A6" w14:textId="77777777" w:rsidR="00622D31" w:rsidRPr="00B46037" w:rsidRDefault="00622D31" w:rsidP="00622D31">
            <w:pPr>
              <w:pStyle w:val="ListParagraph"/>
              <w:numPr>
                <w:ilvl w:val="0"/>
                <w:numId w:val="63"/>
              </w:numPr>
              <w:tabs>
                <w:tab w:val="left" w:pos="3002"/>
              </w:tabs>
              <w:spacing w:line="0" w:lineRule="atLeast"/>
              <w:ind w:left="390"/>
            </w:pPr>
            <w:r w:rsidRPr="00B46037">
              <w:t>Sistem memberikan hak akses kepada admin</w:t>
            </w:r>
          </w:p>
        </w:tc>
      </w:tr>
      <w:tr w:rsidR="00622D31" w:rsidRPr="00B46037" w14:paraId="0A1F201C" w14:textId="77777777" w:rsidTr="003A73F5">
        <w:tc>
          <w:tcPr>
            <w:tcW w:w="1706" w:type="dxa"/>
            <w:tcBorders>
              <w:top w:val="nil"/>
              <w:bottom w:val="single" w:sz="4" w:space="0" w:color="auto"/>
            </w:tcBorders>
          </w:tcPr>
          <w:p w14:paraId="6B3E8BA0" w14:textId="77777777" w:rsidR="00622D31" w:rsidRPr="00B46037" w:rsidRDefault="00622D31" w:rsidP="003A73F5">
            <w:pPr>
              <w:pStyle w:val="ListParagraph"/>
              <w:tabs>
                <w:tab w:val="left" w:pos="3002"/>
              </w:tabs>
              <w:spacing w:line="0" w:lineRule="atLeast"/>
              <w:ind w:left="0"/>
              <w:jc w:val="center"/>
              <w:rPr>
                <w:b/>
                <w:bCs/>
                <w:i/>
                <w:iCs/>
              </w:rPr>
            </w:pPr>
            <w:r w:rsidRPr="00B46037">
              <w:rPr>
                <w:b/>
                <w:bCs/>
                <w:i/>
                <w:iCs/>
              </w:rPr>
              <w:t>Exceptional Flow of Event</w:t>
            </w:r>
          </w:p>
        </w:tc>
        <w:tc>
          <w:tcPr>
            <w:tcW w:w="4956" w:type="dxa"/>
            <w:gridSpan w:val="2"/>
            <w:tcBorders>
              <w:top w:val="single" w:sz="4" w:space="0" w:color="auto"/>
              <w:bottom w:val="single" w:sz="4" w:space="0" w:color="auto"/>
            </w:tcBorders>
          </w:tcPr>
          <w:p w14:paraId="597F77AD" w14:textId="77777777" w:rsidR="00622D31" w:rsidRPr="00B46037" w:rsidRDefault="00622D31" w:rsidP="003A73F5">
            <w:pPr>
              <w:pStyle w:val="ListParagraph"/>
              <w:tabs>
                <w:tab w:val="left" w:pos="3002"/>
              </w:tabs>
              <w:spacing w:line="0" w:lineRule="atLeast"/>
              <w:ind w:left="30"/>
              <w:jc w:val="both"/>
            </w:pPr>
            <w:r w:rsidRPr="00B46037">
              <w:t xml:space="preserve">Jika </w:t>
            </w:r>
            <w:r w:rsidRPr="00B46037">
              <w:rPr>
                <w:i/>
                <w:iCs/>
              </w:rPr>
              <w:t xml:space="preserve">username </w:t>
            </w:r>
            <w:r w:rsidRPr="00B46037">
              <w:t xml:space="preserve">dan </w:t>
            </w:r>
            <w:r w:rsidRPr="00B46037">
              <w:rPr>
                <w:i/>
                <w:iCs/>
              </w:rPr>
              <w:t xml:space="preserve">password </w:t>
            </w:r>
            <w:r w:rsidRPr="00B46037">
              <w:t xml:space="preserve">tidak </w:t>
            </w:r>
            <w:r w:rsidRPr="00B46037">
              <w:rPr>
                <w:i/>
                <w:iCs/>
              </w:rPr>
              <w:t xml:space="preserve">valid, </w:t>
            </w:r>
            <w:r w:rsidRPr="00B46037">
              <w:t>sistem akan menampilkan pesan kesalahan dan admin tidak dapat masuk ke dalam sistem.</w:t>
            </w:r>
          </w:p>
        </w:tc>
      </w:tr>
    </w:tbl>
    <w:p w14:paraId="671F9A1A" w14:textId="77777777" w:rsidR="00622D31" w:rsidRPr="0096595A" w:rsidRDefault="00622D31" w:rsidP="00622D31">
      <w:pPr>
        <w:pStyle w:val="ListParagraph"/>
        <w:spacing w:line="360" w:lineRule="auto"/>
        <w:ind w:left="851"/>
        <w:jc w:val="both"/>
      </w:pPr>
    </w:p>
    <w:p w14:paraId="4267BFAC" w14:textId="69FCD020" w:rsidR="00622D31" w:rsidRDefault="00622D31" w:rsidP="00622D31">
      <w:pPr>
        <w:pStyle w:val="ListParagraph"/>
        <w:numPr>
          <w:ilvl w:val="0"/>
          <w:numId w:val="80"/>
        </w:numPr>
        <w:spacing w:line="360" w:lineRule="auto"/>
        <w:ind w:left="1418"/>
        <w:jc w:val="both"/>
      </w:pPr>
      <w:r>
        <w:t xml:space="preserve">Skenario </w:t>
      </w:r>
      <w:r w:rsidRPr="00B46037">
        <w:rPr>
          <w:i/>
          <w:iCs/>
        </w:rPr>
        <w:t xml:space="preserve">use case </w:t>
      </w:r>
      <w:r>
        <w:rPr>
          <w:i/>
          <w:iCs/>
        </w:rPr>
        <w:t>Home</w:t>
      </w:r>
    </w:p>
    <w:p w14:paraId="2130F65D" w14:textId="77777777" w:rsidR="00622D31" w:rsidRDefault="00622D31" w:rsidP="00622D31">
      <w:pPr>
        <w:pStyle w:val="ListParagraph"/>
        <w:spacing w:line="360" w:lineRule="auto"/>
        <w:ind w:left="1134" w:firstLine="283"/>
        <w:jc w:val="both"/>
      </w:pPr>
      <w:r w:rsidRPr="00E94DD0">
        <w:t xml:space="preserve">Berikut Skenario </w:t>
      </w:r>
      <w:r w:rsidRPr="00E94DD0">
        <w:rPr>
          <w:i/>
          <w:iCs/>
        </w:rPr>
        <w:t xml:space="preserve">use case </w:t>
      </w:r>
      <w:r w:rsidRPr="00E94DD0">
        <w:t xml:space="preserve">yang menggambarkan </w:t>
      </w:r>
      <w:r>
        <w:t xml:space="preserve">Admin masuk di halaman </w:t>
      </w:r>
      <w:r>
        <w:rPr>
          <w:i/>
          <w:iCs/>
        </w:rPr>
        <w:t>Home</w:t>
      </w:r>
      <w:r w:rsidRPr="00E94DD0">
        <w:t xml:space="preserve"> pada aplikasi :</w:t>
      </w:r>
    </w:p>
    <w:p w14:paraId="6E680F32" w14:textId="77777777" w:rsidR="00622D31" w:rsidRPr="008F4772" w:rsidRDefault="00622D31" w:rsidP="00622D31">
      <w:pPr>
        <w:spacing w:line="360" w:lineRule="auto"/>
        <w:jc w:val="both"/>
      </w:pPr>
    </w:p>
    <w:p w14:paraId="291BE0F5" w14:textId="22E9F619" w:rsidR="00622D31" w:rsidRPr="000E091F" w:rsidRDefault="00760BBF" w:rsidP="00512577">
      <w:pPr>
        <w:pStyle w:val="Caption"/>
        <w:spacing w:after="0" w:line="360" w:lineRule="auto"/>
        <w:ind w:left="1276"/>
        <w:jc w:val="center"/>
        <w:rPr>
          <w:i w:val="0"/>
          <w:iCs w:val="0"/>
          <w:color w:val="auto"/>
          <w:sz w:val="24"/>
          <w:szCs w:val="24"/>
        </w:rPr>
      </w:pPr>
      <w:bookmarkStart w:id="144" w:name="_Toc79605264"/>
      <w:r w:rsidRPr="00512577">
        <w:rPr>
          <w:i w:val="0"/>
          <w:iCs w:val="0"/>
          <w:color w:val="auto"/>
          <w:sz w:val="24"/>
          <w:szCs w:val="24"/>
        </w:rPr>
        <w:t xml:space="preserve">Tabel 4. </w:t>
      </w:r>
      <w:r w:rsidRPr="00512577">
        <w:rPr>
          <w:i w:val="0"/>
          <w:iCs w:val="0"/>
          <w:color w:val="auto"/>
          <w:sz w:val="24"/>
          <w:szCs w:val="24"/>
        </w:rPr>
        <w:fldChar w:fldCharType="begin"/>
      </w:r>
      <w:r w:rsidRPr="00512577">
        <w:rPr>
          <w:i w:val="0"/>
          <w:iCs w:val="0"/>
          <w:color w:val="auto"/>
          <w:sz w:val="24"/>
          <w:szCs w:val="24"/>
        </w:rPr>
        <w:instrText xml:space="preserve"> SEQ Tabel_4. \* ARABIC </w:instrText>
      </w:r>
      <w:r w:rsidRPr="00512577">
        <w:rPr>
          <w:i w:val="0"/>
          <w:iCs w:val="0"/>
          <w:color w:val="auto"/>
          <w:sz w:val="24"/>
          <w:szCs w:val="24"/>
        </w:rPr>
        <w:fldChar w:fldCharType="separate"/>
      </w:r>
      <w:r w:rsidR="00FB1FF7">
        <w:rPr>
          <w:i w:val="0"/>
          <w:iCs w:val="0"/>
          <w:noProof/>
          <w:color w:val="auto"/>
          <w:sz w:val="24"/>
          <w:szCs w:val="24"/>
        </w:rPr>
        <w:t>3</w:t>
      </w:r>
      <w:r w:rsidRPr="00512577">
        <w:rPr>
          <w:i w:val="0"/>
          <w:iCs w:val="0"/>
          <w:color w:val="auto"/>
          <w:sz w:val="24"/>
          <w:szCs w:val="24"/>
        </w:rPr>
        <w:fldChar w:fldCharType="end"/>
      </w:r>
      <w:r w:rsidRPr="00512577">
        <w:rPr>
          <w:i w:val="0"/>
          <w:iCs w:val="0"/>
          <w:color w:val="auto"/>
          <w:sz w:val="24"/>
          <w:szCs w:val="24"/>
        </w:rPr>
        <w:t xml:space="preserve"> Skenario </w:t>
      </w:r>
      <w:r w:rsidRPr="00C502BC">
        <w:rPr>
          <w:color w:val="auto"/>
          <w:sz w:val="24"/>
          <w:szCs w:val="24"/>
        </w:rPr>
        <w:t>use case</w:t>
      </w:r>
      <w:r w:rsidRPr="00512577">
        <w:rPr>
          <w:i w:val="0"/>
          <w:iCs w:val="0"/>
          <w:color w:val="auto"/>
          <w:sz w:val="24"/>
          <w:szCs w:val="24"/>
        </w:rPr>
        <w:t xml:space="preserve"> Home Admin</w:t>
      </w:r>
      <w:bookmarkEnd w:id="144"/>
    </w:p>
    <w:tbl>
      <w:tblPr>
        <w:tblStyle w:val="TableGrid"/>
        <w:tblW w:w="6662" w:type="dxa"/>
        <w:tblInd w:w="1271" w:type="dxa"/>
        <w:tblLook w:val="04A0" w:firstRow="1" w:lastRow="0" w:firstColumn="1" w:lastColumn="0" w:noHBand="0" w:noVBand="1"/>
      </w:tblPr>
      <w:tblGrid>
        <w:gridCol w:w="1706"/>
        <w:gridCol w:w="2472"/>
        <w:gridCol w:w="2484"/>
      </w:tblGrid>
      <w:tr w:rsidR="00622D31" w:rsidRPr="00B46037" w14:paraId="7E7BC607" w14:textId="77777777" w:rsidTr="003A73F5">
        <w:tc>
          <w:tcPr>
            <w:tcW w:w="1706" w:type="dxa"/>
          </w:tcPr>
          <w:p w14:paraId="2D91F125" w14:textId="77777777" w:rsidR="00622D31" w:rsidRPr="00B46037" w:rsidRDefault="00622D31" w:rsidP="003A73F5">
            <w:pPr>
              <w:pStyle w:val="ListParagraph"/>
              <w:tabs>
                <w:tab w:val="left" w:pos="3002"/>
              </w:tabs>
              <w:spacing w:line="360" w:lineRule="auto"/>
              <w:ind w:left="0"/>
              <w:rPr>
                <w:b/>
                <w:bCs/>
              </w:rPr>
            </w:pPr>
            <w:r w:rsidRPr="00B46037">
              <w:rPr>
                <w:b/>
                <w:bCs/>
              </w:rPr>
              <w:t>Nama</w:t>
            </w:r>
          </w:p>
        </w:tc>
        <w:tc>
          <w:tcPr>
            <w:tcW w:w="4956" w:type="dxa"/>
            <w:gridSpan w:val="2"/>
          </w:tcPr>
          <w:p w14:paraId="52DCDF9F" w14:textId="77777777" w:rsidR="00622D31" w:rsidRPr="00B46037" w:rsidRDefault="00622D31" w:rsidP="003A73F5">
            <w:pPr>
              <w:pStyle w:val="ListParagraph"/>
              <w:tabs>
                <w:tab w:val="left" w:pos="3002"/>
              </w:tabs>
              <w:spacing w:line="360" w:lineRule="auto"/>
              <w:ind w:left="0"/>
            </w:pPr>
            <w:r w:rsidRPr="00B46037">
              <w:t>Home</w:t>
            </w:r>
          </w:p>
        </w:tc>
      </w:tr>
      <w:tr w:rsidR="00622D31" w:rsidRPr="00B46037" w14:paraId="66BF98AC" w14:textId="77777777" w:rsidTr="003A73F5">
        <w:tc>
          <w:tcPr>
            <w:tcW w:w="1706" w:type="dxa"/>
          </w:tcPr>
          <w:p w14:paraId="6D68F0A1" w14:textId="77777777" w:rsidR="00622D31" w:rsidRPr="00B46037" w:rsidRDefault="00622D31" w:rsidP="003A73F5">
            <w:pPr>
              <w:pStyle w:val="ListParagraph"/>
              <w:tabs>
                <w:tab w:val="left" w:pos="3002"/>
              </w:tabs>
              <w:spacing w:line="0" w:lineRule="atLeast"/>
              <w:ind w:left="0"/>
              <w:rPr>
                <w:b/>
                <w:bCs/>
              </w:rPr>
            </w:pPr>
            <w:r w:rsidRPr="00B46037">
              <w:rPr>
                <w:b/>
                <w:bCs/>
              </w:rPr>
              <w:t xml:space="preserve">Aktor </w:t>
            </w:r>
          </w:p>
        </w:tc>
        <w:tc>
          <w:tcPr>
            <w:tcW w:w="4956" w:type="dxa"/>
            <w:gridSpan w:val="2"/>
          </w:tcPr>
          <w:p w14:paraId="6DE43484" w14:textId="77777777" w:rsidR="00622D31" w:rsidRPr="00B46037" w:rsidRDefault="00622D31" w:rsidP="003A73F5">
            <w:pPr>
              <w:pStyle w:val="ListParagraph"/>
              <w:tabs>
                <w:tab w:val="left" w:pos="3002"/>
              </w:tabs>
              <w:spacing w:line="0" w:lineRule="atLeast"/>
              <w:ind w:left="0"/>
            </w:pPr>
            <w:r w:rsidRPr="00B46037">
              <w:t>Admin</w:t>
            </w:r>
          </w:p>
        </w:tc>
      </w:tr>
      <w:tr w:rsidR="00622D31" w:rsidRPr="00B46037" w14:paraId="7027CD8D" w14:textId="77777777" w:rsidTr="003A73F5">
        <w:tc>
          <w:tcPr>
            <w:tcW w:w="1706" w:type="dxa"/>
          </w:tcPr>
          <w:p w14:paraId="5F50EDE7" w14:textId="77777777" w:rsidR="00622D31" w:rsidRPr="00B46037" w:rsidRDefault="00622D31" w:rsidP="003A73F5">
            <w:pPr>
              <w:pStyle w:val="ListParagraph"/>
              <w:tabs>
                <w:tab w:val="left" w:pos="3002"/>
              </w:tabs>
              <w:spacing w:line="0" w:lineRule="atLeast"/>
              <w:ind w:left="0"/>
              <w:rPr>
                <w:b/>
                <w:bCs/>
              </w:rPr>
            </w:pPr>
            <w:r w:rsidRPr="00B46037">
              <w:rPr>
                <w:b/>
                <w:bCs/>
              </w:rPr>
              <w:t>Deskripsi</w:t>
            </w:r>
          </w:p>
        </w:tc>
        <w:tc>
          <w:tcPr>
            <w:tcW w:w="4956" w:type="dxa"/>
            <w:gridSpan w:val="2"/>
          </w:tcPr>
          <w:p w14:paraId="3EC39494" w14:textId="77777777" w:rsidR="00622D31" w:rsidRPr="00B46037" w:rsidRDefault="00622D31" w:rsidP="003A73F5">
            <w:pPr>
              <w:pStyle w:val="ListParagraph"/>
              <w:tabs>
                <w:tab w:val="left" w:pos="3002"/>
              </w:tabs>
              <w:spacing w:line="0" w:lineRule="atLeast"/>
              <w:ind w:left="0"/>
            </w:pPr>
            <w:r w:rsidRPr="00B46037">
              <w:t xml:space="preserve">Digunakan untuk melihat Jumlah mahasiswa yang baru masuk, jumlah mahasiswa yang sudah </w:t>
            </w:r>
            <w:r w:rsidRPr="00B46037">
              <w:rPr>
                <w:i/>
                <w:iCs/>
              </w:rPr>
              <w:t xml:space="preserve">upload </w:t>
            </w:r>
            <w:r w:rsidRPr="00B46037">
              <w:t>persyaratan skripsi</w:t>
            </w:r>
          </w:p>
        </w:tc>
      </w:tr>
      <w:tr w:rsidR="00622D31" w:rsidRPr="00B46037" w14:paraId="088672E7" w14:textId="77777777" w:rsidTr="003A73F5">
        <w:tc>
          <w:tcPr>
            <w:tcW w:w="1706" w:type="dxa"/>
          </w:tcPr>
          <w:p w14:paraId="4205879E" w14:textId="77777777" w:rsidR="00622D31" w:rsidRPr="00B46037" w:rsidRDefault="00622D31" w:rsidP="003A73F5">
            <w:pPr>
              <w:pStyle w:val="ListParagraph"/>
              <w:tabs>
                <w:tab w:val="left" w:pos="3002"/>
              </w:tabs>
              <w:spacing w:line="0" w:lineRule="atLeast"/>
              <w:ind w:left="0"/>
              <w:rPr>
                <w:b/>
                <w:bCs/>
              </w:rPr>
            </w:pPr>
            <w:r w:rsidRPr="00B46037">
              <w:rPr>
                <w:b/>
                <w:bCs/>
              </w:rPr>
              <w:t>Precondition</w:t>
            </w:r>
          </w:p>
        </w:tc>
        <w:tc>
          <w:tcPr>
            <w:tcW w:w="4956" w:type="dxa"/>
            <w:gridSpan w:val="2"/>
          </w:tcPr>
          <w:p w14:paraId="693099BA" w14:textId="77777777" w:rsidR="00622D31" w:rsidRPr="00B46037" w:rsidRDefault="00622D31" w:rsidP="003A73F5">
            <w:pPr>
              <w:pStyle w:val="ListParagraph"/>
              <w:tabs>
                <w:tab w:val="left" w:pos="3002"/>
              </w:tabs>
              <w:spacing w:line="0" w:lineRule="atLeast"/>
              <w:ind w:left="0"/>
            </w:pPr>
            <w:r w:rsidRPr="00B46037">
              <w:t>-</w:t>
            </w:r>
          </w:p>
        </w:tc>
      </w:tr>
      <w:tr w:rsidR="00622D31" w:rsidRPr="00B46037" w14:paraId="40C65E66" w14:textId="77777777" w:rsidTr="003A73F5">
        <w:tc>
          <w:tcPr>
            <w:tcW w:w="1706" w:type="dxa"/>
            <w:tcBorders>
              <w:bottom w:val="single" w:sz="4" w:space="0" w:color="auto"/>
            </w:tcBorders>
          </w:tcPr>
          <w:p w14:paraId="28F2C4D6" w14:textId="77777777" w:rsidR="00622D31" w:rsidRPr="00B46037" w:rsidRDefault="00622D31" w:rsidP="003A73F5">
            <w:pPr>
              <w:pStyle w:val="ListParagraph"/>
              <w:tabs>
                <w:tab w:val="left" w:pos="3002"/>
              </w:tabs>
              <w:spacing w:line="0" w:lineRule="atLeast"/>
              <w:ind w:left="0"/>
              <w:rPr>
                <w:b/>
                <w:bCs/>
              </w:rPr>
            </w:pPr>
            <w:r w:rsidRPr="00B46037">
              <w:rPr>
                <w:b/>
                <w:bCs/>
              </w:rPr>
              <w:t>Postcondition</w:t>
            </w:r>
          </w:p>
        </w:tc>
        <w:tc>
          <w:tcPr>
            <w:tcW w:w="4956" w:type="dxa"/>
            <w:gridSpan w:val="2"/>
            <w:tcBorders>
              <w:bottom w:val="single" w:sz="4" w:space="0" w:color="auto"/>
            </w:tcBorders>
          </w:tcPr>
          <w:p w14:paraId="04761312" w14:textId="77777777" w:rsidR="00622D31" w:rsidRPr="00B46037" w:rsidRDefault="00622D31" w:rsidP="003A73F5">
            <w:pPr>
              <w:pStyle w:val="ListParagraph"/>
              <w:tabs>
                <w:tab w:val="left" w:pos="3002"/>
              </w:tabs>
              <w:spacing w:line="0" w:lineRule="atLeast"/>
              <w:ind w:left="0"/>
            </w:pPr>
            <w:r w:rsidRPr="00B46037">
              <w:t>-</w:t>
            </w:r>
          </w:p>
        </w:tc>
      </w:tr>
      <w:tr w:rsidR="00622D31" w:rsidRPr="00B46037" w14:paraId="4F78F892" w14:textId="77777777" w:rsidTr="003A73F5">
        <w:tc>
          <w:tcPr>
            <w:tcW w:w="1706" w:type="dxa"/>
            <w:tcBorders>
              <w:bottom w:val="single" w:sz="4" w:space="0" w:color="FFFFFF" w:themeColor="background1"/>
            </w:tcBorders>
          </w:tcPr>
          <w:p w14:paraId="15204620" w14:textId="77777777" w:rsidR="00622D31" w:rsidRPr="00B46037" w:rsidRDefault="00622D31" w:rsidP="003A73F5">
            <w:pPr>
              <w:pStyle w:val="ListParagraph"/>
              <w:tabs>
                <w:tab w:val="left" w:pos="3002"/>
              </w:tabs>
              <w:spacing w:line="0" w:lineRule="atLeast"/>
              <w:ind w:left="0"/>
            </w:pPr>
          </w:p>
        </w:tc>
        <w:tc>
          <w:tcPr>
            <w:tcW w:w="2472" w:type="dxa"/>
          </w:tcPr>
          <w:p w14:paraId="122EEFA7" w14:textId="77777777" w:rsidR="00622D31" w:rsidRPr="00B46037" w:rsidRDefault="00622D31" w:rsidP="003A73F5">
            <w:pPr>
              <w:pStyle w:val="ListParagraph"/>
              <w:tabs>
                <w:tab w:val="left" w:pos="3002"/>
              </w:tabs>
              <w:spacing w:line="0" w:lineRule="atLeast"/>
              <w:ind w:left="0"/>
              <w:jc w:val="center"/>
              <w:rPr>
                <w:b/>
                <w:bCs/>
              </w:rPr>
            </w:pPr>
            <w:r w:rsidRPr="00B46037">
              <w:rPr>
                <w:b/>
                <w:bCs/>
              </w:rPr>
              <w:t>Aktor</w:t>
            </w:r>
          </w:p>
        </w:tc>
        <w:tc>
          <w:tcPr>
            <w:tcW w:w="2484" w:type="dxa"/>
          </w:tcPr>
          <w:p w14:paraId="2DAC8BB9" w14:textId="77777777" w:rsidR="00622D31" w:rsidRPr="00B46037" w:rsidRDefault="00622D31" w:rsidP="003A73F5">
            <w:pPr>
              <w:pStyle w:val="ListParagraph"/>
              <w:tabs>
                <w:tab w:val="left" w:pos="3002"/>
              </w:tabs>
              <w:spacing w:line="0" w:lineRule="atLeast"/>
              <w:ind w:left="0"/>
              <w:jc w:val="center"/>
              <w:rPr>
                <w:b/>
                <w:bCs/>
              </w:rPr>
            </w:pPr>
            <w:r w:rsidRPr="00B46037">
              <w:rPr>
                <w:b/>
                <w:bCs/>
              </w:rPr>
              <w:t>Sistem</w:t>
            </w:r>
          </w:p>
        </w:tc>
      </w:tr>
      <w:tr w:rsidR="00622D31" w:rsidRPr="00B46037" w14:paraId="5253B4E8" w14:textId="77777777" w:rsidTr="003A73F5">
        <w:tc>
          <w:tcPr>
            <w:tcW w:w="1706" w:type="dxa"/>
            <w:tcBorders>
              <w:top w:val="single" w:sz="4" w:space="0" w:color="FFFFFF" w:themeColor="background1"/>
              <w:bottom w:val="single" w:sz="4" w:space="0" w:color="FFFFFF" w:themeColor="background1"/>
            </w:tcBorders>
          </w:tcPr>
          <w:p w14:paraId="6EE4D400" w14:textId="77777777" w:rsidR="00622D31" w:rsidRPr="00B46037" w:rsidRDefault="00622D31" w:rsidP="003A73F5">
            <w:pPr>
              <w:pStyle w:val="ListParagraph"/>
              <w:tabs>
                <w:tab w:val="left" w:pos="3002"/>
              </w:tabs>
              <w:spacing w:line="0" w:lineRule="atLeast"/>
              <w:ind w:left="0"/>
            </w:pPr>
          </w:p>
        </w:tc>
        <w:tc>
          <w:tcPr>
            <w:tcW w:w="2472" w:type="dxa"/>
          </w:tcPr>
          <w:p w14:paraId="5BA5F178" w14:textId="77777777" w:rsidR="00622D31" w:rsidRPr="00B46037" w:rsidRDefault="00622D31" w:rsidP="00622D31">
            <w:pPr>
              <w:pStyle w:val="ListParagraph"/>
              <w:numPr>
                <w:ilvl w:val="0"/>
                <w:numId w:val="64"/>
              </w:numPr>
              <w:tabs>
                <w:tab w:val="left" w:pos="3002"/>
              </w:tabs>
              <w:ind w:left="313"/>
              <w:jc w:val="both"/>
            </w:pPr>
            <w:r w:rsidRPr="00C502BC">
              <w:rPr>
                <w:i/>
                <w:iCs/>
              </w:rPr>
              <w:t>Use Case</w:t>
            </w:r>
            <w:r w:rsidRPr="00B46037">
              <w:t xml:space="preserve"> dimulai pada saat admin memilih menu </w:t>
            </w:r>
            <w:r w:rsidRPr="00B46037">
              <w:rPr>
                <w:i/>
                <w:iCs/>
              </w:rPr>
              <w:t>home</w:t>
            </w:r>
          </w:p>
        </w:tc>
        <w:tc>
          <w:tcPr>
            <w:tcW w:w="2484" w:type="dxa"/>
          </w:tcPr>
          <w:p w14:paraId="082D70F9" w14:textId="77777777" w:rsidR="00622D31" w:rsidRPr="00B46037" w:rsidRDefault="00622D31" w:rsidP="003A73F5">
            <w:pPr>
              <w:pStyle w:val="ListParagraph"/>
              <w:tabs>
                <w:tab w:val="left" w:pos="3002"/>
              </w:tabs>
              <w:spacing w:line="0" w:lineRule="atLeast"/>
              <w:ind w:left="0"/>
            </w:pPr>
          </w:p>
        </w:tc>
      </w:tr>
      <w:tr w:rsidR="00622D31" w:rsidRPr="00B46037" w14:paraId="37A00D5C" w14:textId="77777777" w:rsidTr="003A73F5">
        <w:tc>
          <w:tcPr>
            <w:tcW w:w="1706" w:type="dxa"/>
            <w:tcBorders>
              <w:top w:val="single" w:sz="4" w:space="0" w:color="FFFFFF" w:themeColor="background1"/>
              <w:bottom w:val="single" w:sz="4" w:space="0" w:color="FFFFFF" w:themeColor="background1"/>
            </w:tcBorders>
          </w:tcPr>
          <w:p w14:paraId="705007D0" w14:textId="77777777" w:rsidR="00622D31" w:rsidRPr="00B46037" w:rsidRDefault="00622D31" w:rsidP="003A73F5">
            <w:pPr>
              <w:pStyle w:val="ListParagraph"/>
              <w:tabs>
                <w:tab w:val="left" w:pos="3002"/>
              </w:tabs>
              <w:spacing w:line="0" w:lineRule="atLeast"/>
              <w:ind w:left="0"/>
              <w:jc w:val="center"/>
              <w:rPr>
                <w:b/>
                <w:bCs/>
                <w:i/>
                <w:iCs/>
              </w:rPr>
            </w:pPr>
            <w:r w:rsidRPr="00B46037">
              <w:rPr>
                <w:b/>
                <w:bCs/>
                <w:i/>
                <w:iCs/>
              </w:rPr>
              <w:t>Main flow of event</w:t>
            </w:r>
          </w:p>
        </w:tc>
        <w:tc>
          <w:tcPr>
            <w:tcW w:w="2472" w:type="dxa"/>
          </w:tcPr>
          <w:p w14:paraId="4948A71B" w14:textId="77777777" w:rsidR="00622D31" w:rsidRPr="00B46037" w:rsidRDefault="00622D31" w:rsidP="003A73F5">
            <w:pPr>
              <w:pStyle w:val="ListParagraph"/>
              <w:tabs>
                <w:tab w:val="left" w:pos="3002"/>
              </w:tabs>
              <w:spacing w:line="0" w:lineRule="atLeast"/>
            </w:pPr>
          </w:p>
        </w:tc>
        <w:tc>
          <w:tcPr>
            <w:tcW w:w="2484" w:type="dxa"/>
          </w:tcPr>
          <w:p w14:paraId="033F8A0F" w14:textId="77777777" w:rsidR="00622D31" w:rsidRPr="00B46037" w:rsidRDefault="00622D31" w:rsidP="00622D31">
            <w:pPr>
              <w:pStyle w:val="ListParagraph"/>
              <w:numPr>
                <w:ilvl w:val="0"/>
                <w:numId w:val="64"/>
              </w:numPr>
              <w:tabs>
                <w:tab w:val="left" w:pos="3002"/>
              </w:tabs>
              <w:spacing w:line="0" w:lineRule="atLeast"/>
              <w:ind w:left="390"/>
            </w:pPr>
            <w:r w:rsidRPr="00B46037">
              <w:t>Sistem Menampilkan halaman</w:t>
            </w:r>
            <w:r w:rsidRPr="00B46037">
              <w:rPr>
                <w:i/>
                <w:iCs/>
              </w:rPr>
              <w:t xml:space="preserve"> home</w:t>
            </w:r>
          </w:p>
        </w:tc>
      </w:tr>
      <w:tr w:rsidR="00622D31" w:rsidRPr="00B46037" w14:paraId="26D5EDDB" w14:textId="77777777" w:rsidTr="003A73F5">
        <w:tc>
          <w:tcPr>
            <w:tcW w:w="1706" w:type="dxa"/>
            <w:tcBorders>
              <w:top w:val="single" w:sz="4" w:space="0" w:color="FFFFFF" w:themeColor="background1"/>
              <w:bottom w:val="single" w:sz="4" w:space="0" w:color="auto"/>
            </w:tcBorders>
          </w:tcPr>
          <w:p w14:paraId="122D46D6" w14:textId="77777777" w:rsidR="00622D31" w:rsidRPr="00B46037" w:rsidRDefault="00622D31" w:rsidP="003A73F5">
            <w:pPr>
              <w:pStyle w:val="ListParagraph"/>
              <w:tabs>
                <w:tab w:val="left" w:pos="3002"/>
              </w:tabs>
              <w:spacing w:line="0" w:lineRule="atLeast"/>
              <w:ind w:left="0"/>
            </w:pPr>
          </w:p>
        </w:tc>
        <w:tc>
          <w:tcPr>
            <w:tcW w:w="2472" w:type="dxa"/>
          </w:tcPr>
          <w:p w14:paraId="6E034400" w14:textId="77777777" w:rsidR="00622D31" w:rsidRPr="00B46037" w:rsidRDefault="00622D31" w:rsidP="00622D31">
            <w:pPr>
              <w:pStyle w:val="ListParagraph"/>
              <w:numPr>
                <w:ilvl w:val="0"/>
                <w:numId w:val="64"/>
              </w:numPr>
              <w:tabs>
                <w:tab w:val="left" w:pos="3002"/>
              </w:tabs>
              <w:spacing w:line="0" w:lineRule="atLeast"/>
              <w:ind w:left="390"/>
            </w:pPr>
            <w:r w:rsidRPr="00B46037">
              <w:t xml:space="preserve">Melihat Data mahasiswa yang baru masuk dan yang sudah </w:t>
            </w:r>
            <w:r w:rsidRPr="00B46037">
              <w:rPr>
                <w:i/>
                <w:iCs/>
              </w:rPr>
              <w:t xml:space="preserve">upload </w:t>
            </w:r>
            <w:r w:rsidRPr="00B46037">
              <w:t>persyaratan skripsi</w:t>
            </w:r>
          </w:p>
        </w:tc>
        <w:tc>
          <w:tcPr>
            <w:tcW w:w="2484" w:type="dxa"/>
          </w:tcPr>
          <w:p w14:paraId="0E54A00D" w14:textId="77777777" w:rsidR="00622D31" w:rsidRPr="00B46037" w:rsidRDefault="00622D31" w:rsidP="003A73F5">
            <w:pPr>
              <w:pStyle w:val="ListParagraph"/>
              <w:tabs>
                <w:tab w:val="left" w:pos="3002"/>
              </w:tabs>
              <w:spacing w:line="0" w:lineRule="atLeast"/>
            </w:pPr>
          </w:p>
          <w:p w14:paraId="5F8CC380" w14:textId="77777777" w:rsidR="00622D31" w:rsidRPr="00B46037" w:rsidRDefault="00622D31" w:rsidP="003A73F5">
            <w:pPr>
              <w:pStyle w:val="ListParagraph"/>
              <w:tabs>
                <w:tab w:val="left" w:pos="3002"/>
              </w:tabs>
              <w:spacing w:line="0" w:lineRule="atLeast"/>
            </w:pPr>
          </w:p>
          <w:p w14:paraId="3634E8DB" w14:textId="77777777" w:rsidR="00622D31" w:rsidRPr="00B46037" w:rsidRDefault="00622D31" w:rsidP="003A73F5">
            <w:pPr>
              <w:tabs>
                <w:tab w:val="left" w:pos="3002"/>
              </w:tabs>
              <w:spacing w:line="0" w:lineRule="atLeast"/>
            </w:pPr>
          </w:p>
        </w:tc>
      </w:tr>
      <w:tr w:rsidR="00622D31" w:rsidRPr="00B46037" w14:paraId="2F857DAA" w14:textId="77777777" w:rsidTr="003A73F5">
        <w:tc>
          <w:tcPr>
            <w:tcW w:w="1706" w:type="dxa"/>
            <w:tcBorders>
              <w:top w:val="single" w:sz="4" w:space="0" w:color="auto"/>
              <w:bottom w:val="single" w:sz="4" w:space="0" w:color="auto"/>
            </w:tcBorders>
          </w:tcPr>
          <w:p w14:paraId="7812AB4B" w14:textId="77777777" w:rsidR="00622D31" w:rsidRPr="00B46037" w:rsidRDefault="00622D31" w:rsidP="003A73F5">
            <w:pPr>
              <w:pStyle w:val="ListParagraph"/>
              <w:tabs>
                <w:tab w:val="left" w:pos="3002"/>
              </w:tabs>
              <w:spacing w:line="0" w:lineRule="atLeast"/>
              <w:ind w:left="0"/>
              <w:jc w:val="center"/>
              <w:rPr>
                <w:b/>
                <w:bCs/>
                <w:i/>
                <w:iCs/>
              </w:rPr>
            </w:pPr>
            <w:r w:rsidRPr="00B46037">
              <w:rPr>
                <w:b/>
                <w:bCs/>
                <w:i/>
                <w:iCs/>
              </w:rPr>
              <w:t>Exceptional Flow of Event</w:t>
            </w:r>
          </w:p>
        </w:tc>
        <w:tc>
          <w:tcPr>
            <w:tcW w:w="4956" w:type="dxa"/>
            <w:gridSpan w:val="2"/>
            <w:tcBorders>
              <w:top w:val="single" w:sz="4" w:space="0" w:color="auto"/>
              <w:bottom w:val="single" w:sz="4" w:space="0" w:color="auto"/>
            </w:tcBorders>
          </w:tcPr>
          <w:p w14:paraId="7F425A0C" w14:textId="77777777" w:rsidR="00622D31" w:rsidRPr="00B46037" w:rsidRDefault="00622D31" w:rsidP="003A73F5">
            <w:pPr>
              <w:pStyle w:val="ListParagraph"/>
              <w:tabs>
                <w:tab w:val="left" w:pos="3002"/>
              </w:tabs>
              <w:spacing w:line="0" w:lineRule="atLeast"/>
              <w:ind w:left="30"/>
              <w:jc w:val="both"/>
            </w:pPr>
            <w:r w:rsidRPr="00B46037">
              <w:t>-</w:t>
            </w:r>
          </w:p>
        </w:tc>
      </w:tr>
    </w:tbl>
    <w:p w14:paraId="463B251E" w14:textId="77777777" w:rsidR="00622D31" w:rsidRDefault="00622D31" w:rsidP="0026518C">
      <w:pPr>
        <w:spacing w:line="360" w:lineRule="auto"/>
        <w:jc w:val="both"/>
      </w:pPr>
    </w:p>
    <w:p w14:paraId="660BDBDE" w14:textId="77777777" w:rsidR="00622D31" w:rsidRPr="00BF2C13" w:rsidRDefault="00622D31" w:rsidP="00622D31">
      <w:pPr>
        <w:pStyle w:val="ListParagraph"/>
        <w:numPr>
          <w:ilvl w:val="0"/>
          <w:numId w:val="80"/>
        </w:numPr>
        <w:spacing w:line="360" w:lineRule="auto"/>
        <w:ind w:left="1418"/>
        <w:jc w:val="both"/>
      </w:pPr>
      <w:r w:rsidRPr="00BF2C13">
        <w:t xml:space="preserve">Skenario </w:t>
      </w:r>
      <w:r w:rsidRPr="00BF2C13">
        <w:rPr>
          <w:i/>
          <w:iCs/>
        </w:rPr>
        <w:t xml:space="preserve">use case </w:t>
      </w:r>
      <w:r w:rsidRPr="00BF2C13">
        <w:t>Berkas Masuk</w:t>
      </w:r>
    </w:p>
    <w:p w14:paraId="6FFECA08" w14:textId="77777777" w:rsidR="00622D31" w:rsidRDefault="00622D31" w:rsidP="00622D31">
      <w:pPr>
        <w:pStyle w:val="ListParagraph"/>
        <w:spacing w:line="360" w:lineRule="auto"/>
        <w:ind w:left="1134" w:firstLine="283"/>
        <w:jc w:val="both"/>
      </w:pPr>
      <w:r w:rsidRPr="00AB37E4">
        <w:t xml:space="preserve">Berikut Skenario </w:t>
      </w:r>
      <w:r w:rsidRPr="00AB37E4">
        <w:rPr>
          <w:i/>
          <w:iCs/>
        </w:rPr>
        <w:t xml:space="preserve">use case </w:t>
      </w:r>
      <w:r w:rsidRPr="00AB37E4">
        <w:t xml:space="preserve">yang menggambarkan </w:t>
      </w:r>
      <w:r>
        <w:t>Berkas M</w:t>
      </w:r>
      <w:r w:rsidRPr="00AB37E4">
        <w:t>asuk pada aplikasi :</w:t>
      </w:r>
    </w:p>
    <w:p w14:paraId="1C9994D0" w14:textId="77777777" w:rsidR="00622D31" w:rsidRPr="008F4772" w:rsidRDefault="00622D31" w:rsidP="00622D31">
      <w:pPr>
        <w:pStyle w:val="ListParagraph"/>
        <w:spacing w:line="360" w:lineRule="auto"/>
        <w:ind w:left="993" w:firstLine="284"/>
        <w:jc w:val="both"/>
      </w:pPr>
    </w:p>
    <w:p w14:paraId="4AEEA570" w14:textId="62832D8C" w:rsidR="00622D31" w:rsidRPr="00091BC1" w:rsidRDefault="00760BBF" w:rsidP="00512577">
      <w:pPr>
        <w:pStyle w:val="Caption"/>
        <w:spacing w:after="0" w:line="360" w:lineRule="auto"/>
        <w:ind w:left="1276"/>
        <w:jc w:val="center"/>
        <w:rPr>
          <w:i w:val="0"/>
          <w:iCs w:val="0"/>
          <w:color w:val="auto"/>
          <w:sz w:val="24"/>
          <w:szCs w:val="24"/>
        </w:rPr>
      </w:pPr>
      <w:bookmarkStart w:id="145" w:name="_Toc79605265"/>
      <w:r w:rsidRPr="00512577">
        <w:rPr>
          <w:i w:val="0"/>
          <w:iCs w:val="0"/>
          <w:color w:val="auto"/>
          <w:sz w:val="24"/>
          <w:szCs w:val="24"/>
        </w:rPr>
        <w:t xml:space="preserve">Tabel 4. </w:t>
      </w:r>
      <w:r w:rsidRPr="00512577">
        <w:rPr>
          <w:i w:val="0"/>
          <w:iCs w:val="0"/>
          <w:color w:val="auto"/>
          <w:sz w:val="24"/>
          <w:szCs w:val="24"/>
        </w:rPr>
        <w:fldChar w:fldCharType="begin"/>
      </w:r>
      <w:r w:rsidRPr="00512577">
        <w:rPr>
          <w:i w:val="0"/>
          <w:iCs w:val="0"/>
          <w:color w:val="auto"/>
          <w:sz w:val="24"/>
          <w:szCs w:val="24"/>
        </w:rPr>
        <w:instrText xml:space="preserve"> SEQ Tabel_4. \* ARABIC </w:instrText>
      </w:r>
      <w:r w:rsidRPr="00512577">
        <w:rPr>
          <w:i w:val="0"/>
          <w:iCs w:val="0"/>
          <w:color w:val="auto"/>
          <w:sz w:val="24"/>
          <w:szCs w:val="24"/>
        </w:rPr>
        <w:fldChar w:fldCharType="separate"/>
      </w:r>
      <w:r w:rsidR="00FB1FF7">
        <w:rPr>
          <w:i w:val="0"/>
          <w:iCs w:val="0"/>
          <w:noProof/>
          <w:color w:val="auto"/>
          <w:sz w:val="24"/>
          <w:szCs w:val="24"/>
        </w:rPr>
        <w:t>4</w:t>
      </w:r>
      <w:r w:rsidRPr="00512577">
        <w:rPr>
          <w:i w:val="0"/>
          <w:iCs w:val="0"/>
          <w:color w:val="auto"/>
          <w:sz w:val="24"/>
          <w:szCs w:val="24"/>
        </w:rPr>
        <w:fldChar w:fldCharType="end"/>
      </w:r>
      <w:r w:rsidRPr="00512577">
        <w:rPr>
          <w:i w:val="0"/>
          <w:iCs w:val="0"/>
          <w:color w:val="auto"/>
          <w:sz w:val="24"/>
          <w:szCs w:val="24"/>
        </w:rPr>
        <w:t xml:space="preserve"> Skenario </w:t>
      </w:r>
      <w:r w:rsidRPr="00C502BC">
        <w:rPr>
          <w:color w:val="auto"/>
          <w:sz w:val="24"/>
          <w:szCs w:val="24"/>
        </w:rPr>
        <w:t>use case</w:t>
      </w:r>
      <w:r w:rsidRPr="00512577">
        <w:rPr>
          <w:i w:val="0"/>
          <w:iCs w:val="0"/>
          <w:color w:val="auto"/>
          <w:sz w:val="24"/>
          <w:szCs w:val="24"/>
        </w:rPr>
        <w:t xml:space="preserve"> Berkas Masuk</w:t>
      </w:r>
      <w:bookmarkEnd w:id="145"/>
    </w:p>
    <w:tbl>
      <w:tblPr>
        <w:tblStyle w:val="TableGrid"/>
        <w:tblW w:w="6662" w:type="dxa"/>
        <w:tblInd w:w="1271" w:type="dxa"/>
        <w:tblLook w:val="04A0" w:firstRow="1" w:lastRow="0" w:firstColumn="1" w:lastColumn="0" w:noHBand="0" w:noVBand="1"/>
      </w:tblPr>
      <w:tblGrid>
        <w:gridCol w:w="1706"/>
        <w:gridCol w:w="2472"/>
        <w:gridCol w:w="2484"/>
      </w:tblGrid>
      <w:tr w:rsidR="00622D31" w:rsidRPr="00B46037" w14:paraId="7EFE4148" w14:textId="77777777" w:rsidTr="003A73F5">
        <w:tc>
          <w:tcPr>
            <w:tcW w:w="1706" w:type="dxa"/>
          </w:tcPr>
          <w:p w14:paraId="404D842B" w14:textId="77777777" w:rsidR="00622D31" w:rsidRPr="00B46037" w:rsidRDefault="00622D31" w:rsidP="003A73F5">
            <w:pPr>
              <w:pStyle w:val="ListParagraph"/>
              <w:tabs>
                <w:tab w:val="left" w:pos="3002"/>
              </w:tabs>
              <w:spacing w:line="360" w:lineRule="auto"/>
              <w:ind w:left="0"/>
              <w:rPr>
                <w:b/>
                <w:bCs/>
              </w:rPr>
            </w:pPr>
            <w:r w:rsidRPr="00B46037">
              <w:rPr>
                <w:b/>
                <w:bCs/>
              </w:rPr>
              <w:t>Nama</w:t>
            </w:r>
          </w:p>
        </w:tc>
        <w:tc>
          <w:tcPr>
            <w:tcW w:w="4956" w:type="dxa"/>
            <w:gridSpan w:val="2"/>
          </w:tcPr>
          <w:p w14:paraId="78D42E39" w14:textId="77777777" w:rsidR="00622D31" w:rsidRPr="00B46037" w:rsidRDefault="00622D31" w:rsidP="003A73F5">
            <w:pPr>
              <w:pStyle w:val="ListParagraph"/>
              <w:tabs>
                <w:tab w:val="left" w:pos="3002"/>
              </w:tabs>
              <w:spacing w:line="360" w:lineRule="auto"/>
              <w:ind w:left="0"/>
            </w:pPr>
            <w:r w:rsidRPr="00B46037">
              <w:t>Berkas Masuk</w:t>
            </w:r>
          </w:p>
        </w:tc>
      </w:tr>
      <w:tr w:rsidR="00622D31" w:rsidRPr="00B46037" w14:paraId="7065F91C" w14:textId="77777777" w:rsidTr="003A73F5">
        <w:tc>
          <w:tcPr>
            <w:tcW w:w="1706" w:type="dxa"/>
          </w:tcPr>
          <w:p w14:paraId="7B1B5BAB" w14:textId="77777777" w:rsidR="00622D31" w:rsidRPr="00B46037" w:rsidRDefault="00622D31" w:rsidP="003A73F5">
            <w:pPr>
              <w:pStyle w:val="ListParagraph"/>
              <w:tabs>
                <w:tab w:val="left" w:pos="3002"/>
              </w:tabs>
              <w:spacing w:line="0" w:lineRule="atLeast"/>
              <w:ind w:left="0"/>
              <w:rPr>
                <w:b/>
                <w:bCs/>
              </w:rPr>
            </w:pPr>
            <w:r w:rsidRPr="00B46037">
              <w:rPr>
                <w:b/>
                <w:bCs/>
              </w:rPr>
              <w:t xml:space="preserve">Aktor </w:t>
            </w:r>
          </w:p>
        </w:tc>
        <w:tc>
          <w:tcPr>
            <w:tcW w:w="4956" w:type="dxa"/>
            <w:gridSpan w:val="2"/>
          </w:tcPr>
          <w:p w14:paraId="63989A57" w14:textId="77777777" w:rsidR="00622D31" w:rsidRPr="00B46037" w:rsidRDefault="00622D31" w:rsidP="003A73F5">
            <w:pPr>
              <w:pStyle w:val="ListParagraph"/>
              <w:tabs>
                <w:tab w:val="left" w:pos="3002"/>
              </w:tabs>
              <w:spacing w:line="0" w:lineRule="atLeast"/>
              <w:ind w:left="0"/>
            </w:pPr>
            <w:r w:rsidRPr="00B46037">
              <w:t>Admin</w:t>
            </w:r>
          </w:p>
        </w:tc>
      </w:tr>
      <w:tr w:rsidR="00622D31" w:rsidRPr="00B46037" w14:paraId="7DCC5715" w14:textId="77777777" w:rsidTr="003A73F5">
        <w:tc>
          <w:tcPr>
            <w:tcW w:w="1706" w:type="dxa"/>
          </w:tcPr>
          <w:p w14:paraId="13128A88" w14:textId="77777777" w:rsidR="00622D31" w:rsidRPr="00B46037" w:rsidRDefault="00622D31" w:rsidP="003A73F5">
            <w:pPr>
              <w:pStyle w:val="ListParagraph"/>
              <w:tabs>
                <w:tab w:val="left" w:pos="3002"/>
              </w:tabs>
              <w:spacing w:line="0" w:lineRule="atLeast"/>
              <w:ind w:left="0"/>
              <w:rPr>
                <w:b/>
                <w:bCs/>
              </w:rPr>
            </w:pPr>
            <w:r w:rsidRPr="00B46037">
              <w:rPr>
                <w:b/>
                <w:bCs/>
              </w:rPr>
              <w:t>Deskripsi</w:t>
            </w:r>
          </w:p>
        </w:tc>
        <w:tc>
          <w:tcPr>
            <w:tcW w:w="4956" w:type="dxa"/>
            <w:gridSpan w:val="2"/>
          </w:tcPr>
          <w:p w14:paraId="4959317D" w14:textId="77777777" w:rsidR="00622D31" w:rsidRPr="00B46037" w:rsidRDefault="00622D31" w:rsidP="003A73F5">
            <w:pPr>
              <w:pStyle w:val="ListParagraph"/>
              <w:tabs>
                <w:tab w:val="left" w:pos="3002"/>
              </w:tabs>
              <w:spacing w:line="0" w:lineRule="atLeast"/>
              <w:ind w:left="0"/>
            </w:pPr>
            <w:r w:rsidRPr="00B46037">
              <w:t xml:space="preserve">Digunakan untuk melihat Berkas yang sudah di </w:t>
            </w:r>
            <w:r w:rsidRPr="00B46037">
              <w:rPr>
                <w:i/>
                <w:iCs/>
              </w:rPr>
              <w:t xml:space="preserve">upload </w:t>
            </w:r>
            <w:r w:rsidRPr="00B46037">
              <w:t>oleh setiap mahasiswa</w:t>
            </w:r>
          </w:p>
        </w:tc>
      </w:tr>
      <w:tr w:rsidR="00622D31" w:rsidRPr="00B46037" w14:paraId="07455883" w14:textId="77777777" w:rsidTr="003A73F5">
        <w:tc>
          <w:tcPr>
            <w:tcW w:w="1706" w:type="dxa"/>
          </w:tcPr>
          <w:p w14:paraId="2335B632" w14:textId="77777777" w:rsidR="00622D31" w:rsidRPr="00B46037" w:rsidRDefault="00622D31" w:rsidP="003A73F5">
            <w:pPr>
              <w:pStyle w:val="ListParagraph"/>
              <w:tabs>
                <w:tab w:val="left" w:pos="3002"/>
              </w:tabs>
              <w:spacing w:line="0" w:lineRule="atLeast"/>
              <w:ind w:left="0"/>
              <w:rPr>
                <w:b/>
                <w:bCs/>
              </w:rPr>
            </w:pPr>
            <w:r w:rsidRPr="00B46037">
              <w:rPr>
                <w:b/>
                <w:bCs/>
              </w:rPr>
              <w:t>Precondition</w:t>
            </w:r>
          </w:p>
        </w:tc>
        <w:tc>
          <w:tcPr>
            <w:tcW w:w="4956" w:type="dxa"/>
            <w:gridSpan w:val="2"/>
          </w:tcPr>
          <w:p w14:paraId="5E9B4F7D" w14:textId="77777777" w:rsidR="00622D31" w:rsidRPr="00B46037" w:rsidRDefault="00622D31" w:rsidP="003A73F5">
            <w:pPr>
              <w:pStyle w:val="ListParagraph"/>
              <w:tabs>
                <w:tab w:val="left" w:pos="3002"/>
              </w:tabs>
              <w:spacing w:line="0" w:lineRule="atLeast"/>
              <w:ind w:left="0"/>
            </w:pPr>
            <w:r w:rsidRPr="00B46037">
              <w:t>-</w:t>
            </w:r>
          </w:p>
        </w:tc>
      </w:tr>
      <w:tr w:rsidR="00622D31" w:rsidRPr="00B46037" w14:paraId="7369A0D9" w14:textId="77777777" w:rsidTr="003A73F5">
        <w:tc>
          <w:tcPr>
            <w:tcW w:w="1706" w:type="dxa"/>
            <w:tcBorders>
              <w:bottom w:val="single" w:sz="4" w:space="0" w:color="auto"/>
            </w:tcBorders>
          </w:tcPr>
          <w:p w14:paraId="0A6154DD" w14:textId="77777777" w:rsidR="00622D31" w:rsidRPr="00B46037" w:rsidRDefault="00622D31" w:rsidP="003A73F5">
            <w:pPr>
              <w:pStyle w:val="ListParagraph"/>
              <w:tabs>
                <w:tab w:val="left" w:pos="3002"/>
              </w:tabs>
              <w:spacing w:line="0" w:lineRule="atLeast"/>
              <w:ind w:left="0"/>
              <w:rPr>
                <w:b/>
                <w:bCs/>
              </w:rPr>
            </w:pPr>
            <w:r w:rsidRPr="00B46037">
              <w:rPr>
                <w:b/>
                <w:bCs/>
              </w:rPr>
              <w:t>Postcondition</w:t>
            </w:r>
          </w:p>
        </w:tc>
        <w:tc>
          <w:tcPr>
            <w:tcW w:w="4956" w:type="dxa"/>
            <w:gridSpan w:val="2"/>
            <w:tcBorders>
              <w:bottom w:val="single" w:sz="4" w:space="0" w:color="auto"/>
            </w:tcBorders>
          </w:tcPr>
          <w:p w14:paraId="53014966" w14:textId="77777777" w:rsidR="00622D31" w:rsidRPr="00B46037" w:rsidRDefault="00622D31" w:rsidP="003A73F5">
            <w:pPr>
              <w:pStyle w:val="ListParagraph"/>
              <w:tabs>
                <w:tab w:val="left" w:pos="3002"/>
              </w:tabs>
              <w:spacing w:line="0" w:lineRule="atLeast"/>
              <w:ind w:left="0"/>
            </w:pPr>
            <w:r w:rsidRPr="00B46037">
              <w:t>-</w:t>
            </w:r>
          </w:p>
        </w:tc>
      </w:tr>
      <w:tr w:rsidR="00622D31" w:rsidRPr="00B46037" w14:paraId="54346EF8" w14:textId="77777777" w:rsidTr="00C502BC">
        <w:tc>
          <w:tcPr>
            <w:tcW w:w="1706" w:type="dxa"/>
            <w:tcBorders>
              <w:bottom w:val="single" w:sz="4" w:space="0" w:color="FFFFFF" w:themeColor="background1"/>
            </w:tcBorders>
          </w:tcPr>
          <w:p w14:paraId="364C9A05" w14:textId="77777777" w:rsidR="00622D31" w:rsidRPr="00B46037" w:rsidRDefault="00622D31" w:rsidP="003A73F5">
            <w:pPr>
              <w:pStyle w:val="ListParagraph"/>
              <w:tabs>
                <w:tab w:val="left" w:pos="3002"/>
              </w:tabs>
              <w:spacing w:line="0" w:lineRule="atLeast"/>
              <w:ind w:left="0"/>
            </w:pPr>
          </w:p>
        </w:tc>
        <w:tc>
          <w:tcPr>
            <w:tcW w:w="2472" w:type="dxa"/>
            <w:tcBorders>
              <w:bottom w:val="single" w:sz="4" w:space="0" w:color="auto"/>
            </w:tcBorders>
          </w:tcPr>
          <w:p w14:paraId="33BD8EF4" w14:textId="77777777" w:rsidR="00622D31" w:rsidRPr="00B46037" w:rsidRDefault="00622D31" w:rsidP="003A73F5">
            <w:pPr>
              <w:pStyle w:val="ListParagraph"/>
              <w:tabs>
                <w:tab w:val="left" w:pos="3002"/>
              </w:tabs>
              <w:spacing w:line="0" w:lineRule="atLeast"/>
              <w:ind w:left="0"/>
              <w:jc w:val="center"/>
              <w:rPr>
                <w:b/>
                <w:bCs/>
              </w:rPr>
            </w:pPr>
            <w:r w:rsidRPr="00B46037">
              <w:rPr>
                <w:b/>
                <w:bCs/>
              </w:rPr>
              <w:t>Aktor</w:t>
            </w:r>
          </w:p>
        </w:tc>
        <w:tc>
          <w:tcPr>
            <w:tcW w:w="2484" w:type="dxa"/>
            <w:tcBorders>
              <w:bottom w:val="single" w:sz="4" w:space="0" w:color="auto"/>
            </w:tcBorders>
          </w:tcPr>
          <w:p w14:paraId="0A21F804" w14:textId="77777777" w:rsidR="00622D31" w:rsidRPr="00B46037" w:rsidRDefault="00622D31" w:rsidP="003A73F5">
            <w:pPr>
              <w:pStyle w:val="ListParagraph"/>
              <w:tabs>
                <w:tab w:val="left" w:pos="3002"/>
              </w:tabs>
              <w:spacing w:line="0" w:lineRule="atLeast"/>
              <w:ind w:left="0"/>
              <w:jc w:val="center"/>
              <w:rPr>
                <w:b/>
                <w:bCs/>
              </w:rPr>
            </w:pPr>
            <w:r w:rsidRPr="00B46037">
              <w:rPr>
                <w:b/>
                <w:bCs/>
              </w:rPr>
              <w:t>Sistem</w:t>
            </w:r>
          </w:p>
        </w:tc>
      </w:tr>
      <w:tr w:rsidR="00622D31" w:rsidRPr="00B46037" w14:paraId="50AA1251" w14:textId="77777777" w:rsidTr="00C502BC">
        <w:tc>
          <w:tcPr>
            <w:tcW w:w="1706" w:type="dxa"/>
            <w:tcBorders>
              <w:top w:val="single" w:sz="4" w:space="0" w:color="FFFFFF" w:themeColor="background1"/>
              <w:bottom w:val="single" w:sz="4" w:space="0" w:color="FFFFFF" w:themeColor="background1"/>
            </w:tcBorders>
          </w:tcPr>
          <w:p w14:paraId="7A91FECD" w14:textId="77777777" w:rsidR="00622D31" w:rsidRPr="00B46037" w:rsidRDefault="00622D31" w:rsidP="003A73F5">
            <w:pPr>
              <w:pStyle w:val="ListParagraph"/>
              <w:tabs>
                <w:tab w:val="left" w:pos="3002"/>
              </w:tabs>
              <w:spacing w:line="0" w:lineRule="atLeast"/>
              <w:ind w:left="0"/>
            </w:pPr>
          </w:p>
        </w:tc>
        <w:tc>
          <w:tcPr>
            <w:tcW w:w="2472" w:type="dxa"/>
            <w:tcBorders>
              <w:bottom w:val="single" w:sz="4" w:space="0" w:color="auto"/>
            </w:tcBorders>
          </w:tcPr>
          <w:p w14:paraId="4DE8EF17" w14:textId="77777777" w:rsidR="00622D31" w:rsidRPr="00B46037" w:rsidRDefault="00622D31" w:rsidP="00622D31">
            <w:pPr>
              <w:pStyle w:val="ListParagraph"/>
              <w:numPr>
                <w:ilvl w:val="0"/>
                <w:numId w:val="65"/>
              </w:numPr>
              <w:tabs>
                <w:tab w:val="left" w:pos="3002"/>
              </w:tabs>
              <w:ind w:left="313"/>
              <w:jc w:val="both"/>
            </w:pPr>
            <w:r w:rsidRPr="00C502BC">
              <w:rPr>
                <w:i/>
                <w:iCs/>
              </w:rPr>
              <w:t>Use Case</w:t>
            </w:r>
            <w:r w:rsidRPr="00B46037">
              <w:t xml:space="preserve"> dimulai pada saat admin memilih menu Berkas Masuk</w:t>
            </w:r>
          </w:p>
        </w:tc>
        <w:tc>
          <w:tcPr>
            <w:tcW w:w="2484" w:type="dxa"/>
            <w:tcBorders>
              <w:bottom w:val="single" w:sz="4" w:space="0" w:color="auto"/>
            </w:tcBorders>
          </w:tcPr>
          <w:p w14:paraId="7C291F7E" w14:textId="77777777" w:rsidR="00622D31" w:rsidRPr="00B46037" w:rsidRDefault="00622D31" w:rsidP="003A73F5">
            <w:pPr>
              <w:pStyle w:val="ListParagraph"/>
              <w:tabs>
                <w:tab w:val="left" w:pos="3002"/>
              </w:tabs>
              <w:spacing w:line="0" w:lineRule="atLeast"/>
              <w:ind w:left="0"/>
            </w:pPr>
          </w:p>
        </w:tc>
      </w:tr>
      <w:tr w:rsidR="00622D31" w:rsidRPr="00B46037" w14:paraId="10843A67" w14:textId="77777777" w:rsidTr="00C502BC">
        <w:tc>
          <w:tcPr>
            <w:tcW w:w="1706" w:type="dxa"/>
            <w:tcBorders>
              <w:top w:val="single" w:sz="4" w:space="0" w:color="FFFFFF" w:themeColor="background1"/>
              <w:bottom w:val="single" w:sz="4" w:space="0" w:color="FFFFFF" w:themeColor="background1"/>
            </w:tcBorders>
          </w:tcPr>
          <w:p w14:paraId="278D9CD9" w14:textId="77777777" w:rsidR="00622D31" w:rsidRPr="00B46037" w:rsidRDefault="00622D31" w:rsidP="003A73F5">
            <w:pPr>
              <w:pStyle w:val="ListParagraph"/>
              <w:tabs>
                <w:tab w:val="left" w:pos="3002"/>
              </w:tabs>
              <w:spacing w:line="0" w:lineRule="atLeast"/>
              <w:ind w:left="0"/>
              <w:jc w:val="center"/>
              <w:rPr>
                <w:b/>
                <w:bCs/>
                <w:i/>
                <w:iCs/>
              </w:rPr>
            </w:pPr>
            <w:r w:rsidRPr="00B46037">
              <w:rPr>
                <w:b/>
                <w:bCs/>
                <w:i/>
                <w:iCs/>
              </w:rPr>
              <w:t>Main flow of event</w:t>
            </w:r>
          </w:p>
        </w:tc>
        <w:tc>
          <w:tcPr>
            <w:tcW w:w="2472" w:type="dxa"/>
            <w:tcBorders>
              <w:top w:val="single" w:sz="4" w:space="0" w:color="auto"/>
            </w:tcBorders>
          </w:tcPr>
          <w:p w14:paraId="7EC6E820" w14:textId="77777777" w:rsidR="00622D31" w:rsidRPr="00B46037" w:rsidRDefault="00622D31" w:rsidP="003A73F5">
            <w:pPr>
              <w:pStyle w:val="ListParagraph"/>
              <w:tabs>
                <w:tab w:val="left" w:pos="3002"/>
              </w:tabs>
              <w:spacing w:line="0" w:lineRule="atLeast"/>
            </w:pPr>
          </w:p>
        </w:tc>
        <w:tc>
          <w:tcPr>
            <w:tcW w:w="2484" w:type="dxa"/>
            <w:tcBorders>
              <w:top w:val="single" w:sz="4" w:space="0" w:color="auto"/>
            </w:tcBorders>
          </w:tcPr>
          <w:p w14:paraId="2FC415C7" w14:textId="77777777" w:rsidR="00622D31" w:rsidRPr="00B46037" w:rsidRDefault="00622D31" w:rsidP="00622D31">
            <w:pPr>
              <w:pStyle w:val="ListParagraph"/>
              <w:numPr>
                <w:ilvl w:val="0"/>
                <w:numId w:val="65"/>
              </w:numPr>
              <w:tabs>
                <w:tab w:val="left" w:pos="3002"/>
              </w:tabs>
              <w:spacing w:line="0" w:lineRule="atLeast"/>
              <w:ind w:left="390"/>
            </w:pPr>
            <w:r w:rsidRPr="00B46037">
              <w:t>Sistem Menampilkan halaman</w:t>
            </w:r>
            <w:r w:rsidRPr="00B46037">
              <w:rPr>
                <w:i/>
                <w:iCs/>
              </w:rPr>
              <w:t xml:space="preserve"> </w:t>
            </w:r>
            <w:r w:rsidRPr="00B46037">
              <w:t>berkas Masuk</w:t>
            </w:r>
          </w:p>
        </w:tc>
      </w:tr>
      <w:tr w:rsidR="00C502BC" w:rsidRPr="00B46037" w14:paraId="41FB50FE" w14:textId="77777777" w:rsidTr="004D352E">
        <w:tc>
          <w:tcPr>
            <w:tcW w:w="1706" w:type="dxa"/>
            <w:vMerge w:val="restart"/>
            <w:tcBorders>
              <w:top w:val="single" w:sz="4" w:space="0" w:color="FFFFFF" w:themeColor="background1"/>
            </w:tcBorders>
          </w:tcPr>
          <w:p w14:paraId="3BC1435B" w14:textId="77777777" w:rsidR="00C502BC" w:rsidRPr="00B46037" w:rsidRDefault="00C502BC" w:rsidP="003A73F5">
            <w:pPr>
              <w:pStyle w:val="ListParagraph"/>
              <w:tabs>
                <w:tab w:val="left" w:pos="3002"/>
              </w:tabs>
              <w:spacing w:line="0" w:lineRule="atLeast"/>
              <w:ind w:left="0"/>
            </w:pPr>
          </w:p>
        </w:tc>
        <w:tc>
          <w:tcPr>
            <w:tcW w:w="2472" w:type="dxa"/>
          </w:tcPr>
          <w:p w14:paraId="0041CDE8" w14:textId="77777777" w:rsidR="00C502BC" w:rsidRPr="00B46037" w:rsidRDefault="00C502BC" w:rsidP="00622D31">
            <w:pPr>
              <w:pStyle w:val="ListParagraph"/>
              <w:numPr>
                <w:ilvl w:val="0"/>
                <w:numId w:val="65"/>
              </w:numPr>
              <w:tabs>
                <w:tab w:val="left" w:pos="3002"/>
              </w:tabs>
              <w:spacing w:line="0" w:lineRule="atLeast"/>
              <w:ind w:left="390"/>
            </w:pPr>
            <w:r w:rsidRPr="00B46037">
              <w:t xml:space="preserve">Admin dapat melihat berkas dan melakukan </w:t>
            </w:r>
            <w:r w:rsidRPr="00B46037">
              <w:rPr>
                <w:i/>
                <w:iCs/>
              </w:rPr>
              <w:t xml:space="preserve">update </w:t>
            </w:r>
            <w:r w:rsidRPr="00B46037">
              <w:t>status mahasiswa</w:t>
            </w:r>
            <w:r w:rsidRPr="00B46037">
              <w:rPr>
                <w:i/>
                <w:iCs/>
              </w:rPr>
              <w:t xml:space="preserve"> </w:t>
            </w:r>
          </w:p>
        </w:tc>
        <w:tc>
          <w:tcPr>
            <w:tcW w:w="2484" w:type="dxa"/>
          </w:tcPr>
          <w:p w14:paraId="7784FA92" w14:textId="77777777" w:rsidR="00C502BC" w:rsidRPr="00B46037" w:rsidRDefault="00C502BC" w:rsidP="003A73F5">
            <w:pPr>
              <w:pStyle w:val="ListParagraph"/>
              <w:tabs>
                <w:tab w:val="left" w:pos="3002"/>
              </w:tabs>
              <w:spacing w:line="0" w:lineRule="atLeast"/>
            </w:pPr>
          </w:p>
          <w:p w14:paraId="438DA335" w14:textId="77777777" w:rsidR="00C502BC" w:rsidRPr="00B46037" w:rsidRDefault="00C502BC" w:rsidP="003A73F5">
            <w:pPr>
              <w:pStyle w:val="ListParagraph"/>
              <w:tabs>
                <w:tab w:val="left" w:pos="3002"/>
              </w:tabs>
              <w:spacing w:line="0" w:lineRule="atLeast"/>
            </w:pPr>
          </w:p>
          <w:p w14:paraId="2BBB0D55" w14:textId="77777777" w:rsidR="00C502BC" w:rsidRPr="00B46037" w:rsidRDefault="00C502BC" w:rsidP="003A73F5">
            <w:pPr>
              <w:tabs>
                <w:tab w:val="left" w:pos="3002"/>
              </w:tabs>
              <w:spacing w:line="0" w:lineRule="atLeast"/>
            </w:pPr>
          </w:p>
        </w:tc>
      </w:tr>
      <w:tr w:rsidR="00C502BC" w:rsidRPr="00B46037" w14:paraId="1F41B931" w14:textId="77777777" w:rsidTr="004D352E">
        <w:tc>
          <w:tcPr>
            <w:tcW w:w="1706" w:type="dxa"/>
            <w:vMerge/>
            <w:tcBorders>
              <w:bottom w:val="single" w:sz="4" w:space="0" w:color="auto"/>
            </w:tcBorders>
          </w:tcPr>
          <w:p w14:paraId="615EF551" w14:textId="77777777" w:rsidR="00C502BC" w:rsidRPr="00B46037" w:rsidRDefault="00C502BC" w:rsidP="003A73F5">
            <w:pPr>
              <w:pStyle w:val="ListParagraph"/>
              <w:tabs>
                <w:tab w:val="left" w:pos="3002"/>
              </w:tabs>
              <w:spacing w:line="0" w:lineRule="atLeast"/>
              <w:ind w:left="0"/>
            </w:pPr>
          </w:p>
        </w:tc>
        <w:tc>
          <w:tcPr>
            <w:tcW w:w="2472" w:type="dxa"/>
          </w:tcPr>
          <w:p w14:paraId="12F6047D" w14:textId="77777777" w:rsidR="00C502BC" w:rsidRPr="00B46037" w:rsidRDefault="00C502BC" w:rsidP="003A73F5">
            <w:pPr>
              <w:pStyle w:val="ListParagraph"/>
              <w:tabs>
                <w:tab w:val="left" w:pos="3002"/>
              </w:tabs>
              <w:spacing w:line="0" w:lineRule="atLeast"/>
              <w:ind w:left="390"/>
            </w:pPr>
          </w:p>
        </w:tc>
        <w:tc>
          <w:tcPr>
            <w:tcW w:w="2484" w:type="dxa"/>
          </w:tcPr>
          <w:p w14:paraId="0316DDA5" w14:textId="77777777" w:rsidR="00C502BC" w:rsidRPr="00B46037" w:rsidRDefault="00C502BC" w:rsidP="00622D31">
            <w:pPr>
              <w:pStyle w:val="ListParagraph"/>
              <w:numPr>
                <w:ilvl w:val="0"/>
                <w:numId w:val="65"/>
              </w:numPr>
              <w:tabs>
                <w:tab w:val="left" w:pos="3002"/>
              </w:tabs>
              <w:spacing w:line="0" w:lineRule="atLeast"/>
              <w:ind w:left="390"/>
            </w:pPr>
            <w:r w:rsidRPr="00B46037">
              <w:t xml:space="preserve">Data berkas skripsi yang di update akan otomatis mengubah status mahasiswa pada </w:t>
            </w:r>
            <w:r w:rsidRPr="00B46037">
              <w:lastRenderedPageBreak/>
              <w:t>halaman Data Mahasiswa</w:t>
            </w:r>
          </w:p>
        </w:tc>
      </w:tr>
      <w:tr w:rsidR="00622D31" w:rsidRPr="00B46037" w14:paraId="24A4737E" w14:textId="77777777" w:rsidTr="003A73F5">
        <w:tc>
          <w:tcPr>
            <w:tcW w:w="1706" w:type="dxa"/>
            <w:tcBorders>
              <w:top w:val="single" w:sz="4" w:space="0" w:color="auto"/>
              <w:bottom w:val="single" w:sz="4" w:space="0" w:color="auto"/>
            </w:tcBorders>
          </w:tcPr>
          <w:p w14:paraId="376A53C3" w14:textId="77777777" w:rsidR="00622D31" w:rsidRPr="00B46037" w:rsidRDefault="00622D31" w:rsidP="003A73F5">
            <w:pPr>
              <w:pStyle w:val="ListParagraph"/>
              <w:tabs>
                <w:tab w:val="left" w:pos="3002"/>
              </w:tabs>
              <w:spacing w:line="0" w:lineRule="atLeast"/>
              <w:ind w:left="0"/>
              <w:jc w:val="center"/>
              <w:rPr>
                <w:b/>
                <w:bCs/>
                <w:i/>
                <w:iCs/>
              </w:rPr>
            </w:pPr>
            <w:r w:rsidRPr="00B46037">
              <w:rPr>
                <w:b/>
                <w:bCs/>
                <w:i/>
                <w:iCs/>
              </w:rPr>
              <w:lastRenderedPageBreak/>
              <w:t>Exceptional Flow of Event</w:t>
            </w:r>
          </w:p>
        </w:tc>
        <w:tc>
          <w:tcPr>
            <w:tcW w:w="4956" w:type="dxa"/>
            <w:gridSpan w:val="2"/>
            <w:tcBorders>
              <w:top w:val="single" w:sz="4" w:space="0" w:color="auto"/>
              <w:bottom w:val="single" w:sz="4" w:space="0" w:color="auto"/>
            </w:tcBorders>
          </w:tcPr>
          <w:p w14:paraId="051C2AD9" w14:textId="77777777" w:rsidR="00622D31" w:rsidRPr="00B46037" w:rsidRDefault="00622D31" w:rsidP="003A73F5">
            <w:pPr>
              <w:pStyle w:val="ListParagraph"/>
              <w:tabs>
                <w:tab w:val="left" w:pos="3002"/>
              </w:tabs>
              <w:spacing w:line="0" w:lineRule="atLeast"/>
              <w:ind w:left="30"/>
              <w:jc w:val="both"/>
            </w:pPr>
            <w:r w:rsidRPr="00B46037">
              <w:t>Pada saat menampilkan halaman lihat berkas, admin bisa melihat atau menghapus file jika file itu bukan persyaratan skripsi.</w:t>
            </w:r>
          </w:p>
        </w:tc>
      </w:tr>
    </w:tbl>
    <w:p w14:paraId="39EAE5C3" w14:textId="77777777" w:rsidR="006838D6" w:rsidRPr="00652DA3" w:rsidRDefault="006838D6" w:rsidP="00622D31">
      <w:pPr>
        <w:spacing w:line="360" w:lineRule="auto"/>
        <w:jc w:val="both"/>
      </w:pPr>
    </w:p>
    <w:p w14:paraId="222E43DA" w14:textId="77777777" w:rsidR="00622D31" w:rsidRDefault="00622D31" w:rsidP="00622D31">
      <w:pPr>
        <w:pStyle w:val="ListParagraph"/>
        <w:numPr>
          <w:ilvl w:val="0"/>
          <w:numId w:val="80"/>
        </w:numPr>
        <w:spacing w:line="360" w:lineRule="auto"/>
        <w:ind w:left="1418"/>
        <w:jc w:val="both"/>
      </w:pPr>
      <w:r>
        <w:t xml:space="preserve">Skenario </w:t>
      </w:r>
      <w:r w:rsidRPr="00B46037">
        <w:rPr>
          <w:i/>
          <w:iCs/>
        </w:rPr>
        <w:t xml:space="preserve">use case </w:t>
      </w:r>
      <w:r>
        <w:t>Data Mahasiswa</w:t>
      </w:r>
    </w:p>
    <w:p w14:paraId="63EDD4B1" w14:textId="77777777" w:rsidR="00622D31" w:rsidRDefault="00622D31" w:rsidP="00622D31">
      <w:pPr>
        <w:pStyle w:val="ListParagraph"/>
        <w:spacing w:line="360" w:lineRule="auto"/>
        <w:ind w:left="1134" w:firstLine="283"/>
        <w:jc w:val="both"/>
      </w:pPr>
      <w:r w:rsidRPr="00E94DD0">
        <w:t xml:space="preserve">Berikut Skenario </w:t>
      </w:r>
      <w:r w:rsidRPr="00D56C8F">
        <w:rPr>
          <w:i/>
          <w:iCs/>
        </w:rPr>
        <w:t>use case</w:t>
      </w:r>
      <w:r w:rsidRPr="00AB37E4">
        <w:t xml:space="preserve"> </w:t>
      </w:r>
      <w:r w:rsidRPr="00E94DD0">
        <w:t xml:space="preserve">yang menggambarkan </w:t>
      </w:r>
      <w:r>
        <w:t>Data Mahasiswa</w:t>
      </w:r>
      <w:r w:rsidRPr="00E94DD0">
        <w:t xml:space="preserve"> pada aplikasi :</w:t>
      </w:r>
    </w:p>
    <w:p w14:paraId="3605639E" w14:textId="77777777" w:rsidR="00622D31" w:rsidRPr="004E2840" w:rsidRDefault="00622D31" w:rsidP="00091BC1">
      <w:pPr>
        <w:pStyle w:val="ListParagraph"/>
        <w:spacing w:line="360" w:lineRule="auto"/>
        <w:ind w:left="993" w:firstLine="284"/>
        <w:jc w:val="both"/>
      </w:pPr>
    </w:p>
    <w:p w14:paraId="07CB6BA9" w14:textId="2ABC86BE" w:rsidR="00622D31" w:rsidRPr="00512577" w:rsidRDefault="00760BBF" w:rsidP="00512577">
      <w:pPr>
        <w:pStyle w:val="Caption"/>
        <w:spacing w:after="0" w:line="360" w:lineRule="auto"/>
        <w:ind w:left="1276"/>
        <w:jc w:val="center"/>
        <w:rPr>
          <w:i w:val="0"/>
          <w:iCs w:val="0"/>
          <w:color w:val="auto"/>
          <w:sz w:val="24"/>
          <w:szCs w:val="24"/>
        </w:rPr>
      </w:pPr>
      <w:bookmarkStart w:id="146" w:name="_Toc79605266"/>
      <w:r w:rsidRPr="00512577">
        <w:rPr>
          <w:i w:val="0"/>
          <w:iCs w:val="0"/>
          <w:color w:val="auto"/>
          <w:sz w:val="24"/>
          <w:szCs w:val="24"/>
        </w:rPr>
        <w:t xml:space="preserve">Tabel 4. </w:t>
      </w:r>
      <w:r w:rsidRPr="00512577">
        <w:rPr>
          <w:i w:val="0"/>
          <w:iCs w:val="0"/>
          <w:color w:val="auto"/>
          <w:sz w:val="24"/>
          <w:szCs w:val="24"/>
        </w:rPr>
        <w:fldChar w:fldCharType="begin"/>
      </w:r>
      <w:r w:rsidRPr="00512577">
        <w:rPr>
          <w:i w:val="0"/>
          <w:iCs w:val="0"/>
          <w:color w:val="auto"/>
          <w:sz w:val="24"/>
          <w:szCs w:val="24"/>
        </w:rPr>
        <w:instrText xml:space="preserve"> SEQ Tabel_4. \* ARABIC </w:instrText>
      </w:r>
      <w:r w:rsidRPr="00512577">
        <w:rPr>
          <w:i w:val="0"/>
          <w:iCs w:val="0"/>
          <w:color w:val="auto"/>
          <w:sz w:val="24"/>
          <w:szCs w:val="24"/>
        </w:rPr>
        <w:fldChar w:fldCharType="separate"/>
      </w:r>
      <w:r w:rsidR="00FB1FF7">
        <w:rPr>
          <w:i w:val="0"/>
          <w:iCs w:val="0"/>
          <w:noProof/>
          <w:color w:val="auto"/>
          <w:sz w:val="24"/>
          <w:szCs w:val="24"/>
        </w:rPr>
        <w:t>5</w:t>
      </w:r>
      <w:r w:rsidRPr="00512577">
        <w:rPr>
          <w:i w:val="0"/>
          <w:iCs w:val="0"/>
          <w:color w:val="auto"/>
          <w:sz w:val="24"/>
          <w:szCs w:val="24"/>
        </w:rPr>
        <w:fldChar w:fldCharType="end"/>
      </w:r>
      <w:r w:rsidRPr="00512577">
        <w:rPr>
          <w:i w:val="0"/>
          <w:iCs w:val="0"/>
          <w:color w:val="auto"/>
          <w:sz w:val="24"/>
          <w:szCs w:val="24"/>
        </w:rPr>
        <w:t xml:space="preserve"> Skenario </w:t>
      </w:r>
      <w:r w:rsidRPr="00C502BC">
        <w:rPr>
          <w:color w:val="auto"/>
          <w:sz w:val="24"/>
          <w:szCs w:val="24"/>
        </w:rPr>
        <w:t>use case</w:t>
      </w:r>
      <w:r w:rsidRPr="00512577">
        <w:rPr>
          <w:i w:val="0"/>
          <w:iCs w:val="0"/>
          <w:color w:val="auto"/>
          <w:sz w:val="24"/>
          <w:szCs w:val="24"/>
        </w:rPr>
        <w:t xml:space="preserve"> Data Mahasiswa</w:t>
      </w:r>
      <w:bookmarkEnd w:id="146"/>
    </w:p>
    <w:tbl>
      <w:tblPr>
        <w:tblStyle w:val="TableGrid"/>
        <w:tblW w:w="6662" w:type="dxa"/>
        <w:tblInd w:w="1271" w:type="dxa"/>
        <w:tblLook w:val="04A0" w:firstRow="1" w:lastRow="0" w:firstColumn="1" w:lastColumn="0" w:noHBand="0" w:noVBand="1"/>
      </w:tblPr>
      <w:tblGrid>
        <w:gridCol w:w="1706"/>
        <w:gridCol w:w="2472"/>
        <w:gridCol w:w="2484"/>
      </w:tblGrid>
      <w:tr w:rsidR="00622D31" w:rsidRPr="00B46037" w14:paraId="2E1FA882" w14:textId="77777777" w:rsidTr="003A73F5">
        <w:tc>
          <w:tcPr>
            <w:tcW w:w="1706" w:type="dxa"/>
          </w:tcPr>
          <w:p w14:paraId="21EDDBE8" w14:textId="77777777" w:rsidR="00622D31" w:rsidRPr="00B46037" w:rsidRDefault="00622D31" w:rsidP="003A73F5">
            <w:pPr>
              <w:pStyle w:val="ListParagraph"/>
              <w:tabs>
                <w:tab w:val="left" w:pos="3002"/>
              </w:tabs>
              <w:spacing w:line="360" w:lineRule="auto"/>
              <w:ind w:left="0"/>
              <w:rPr>
                <w:b/>
                <w:bCs/>
              </w:rPr>
            </w:pPr>
            <w:r w:rsidRPr="00B46037">
              <w:rPr>
                <w:b/>
                <w:bCs/>
              </w:rPr>
              <w:t>Nama</w:t>
            </w:r>
          </w:p>
        </w:tc>
        <w:tc>
          <w:tcPr>
            <w:tcW w:w="4956" w:type="dxa"/>
            <w:gridSpan w:val="2"/>
          </w:tcPr>
          <w:p w14:paraId="3D1A1EE2" w14:textId="77777777" w:rsidR="00622D31" w:rsidRPr="00B46037" w:rsidRDefault="00622D31" w:rsidP="003A73F5">
            <w:pPr>
              <w:pStyle w:val="ListParagraph"/>
              <w:tabs>
                <w:tab w:val="left" w:pos="3002"/>
              </w:tabs>
              <w:spacing w:line="360" w:lineRule="auto"/>
              <w:ind w:left="0"/>
            </w:pPr>
            <w:r w:rsidRPr="00B46037">
              <w:t>Data Mahasiswa</w:t>
            </w:r>
          </w:p>
        </w:tc>
      </w:tr>
      <w:tr w:rsidR="00622D31" w:rsidRPr="00B46037" w14:paraId="3ADAC5E6" w14:textId="77777777" w:rsidTr="003A73F5">
        <w:tc>
          <w:tcPr>
            <w:tcW w:w="1706" w:type="dxa"/>
          </w:tcPr>
          <w:p w14:paraId="0F9045FE" w14:textId="77777777" w:rsidR="00622D31" w:rsidRPr="00B46037" w:rsidRDefault="00622D31" w:rsidP="003A73F5">
            <w:pPr>
              <w:pStyle w:val="ListParagraph"/>
              <w:tabs>
                <w:tab w:val="left" w:pos="3002"/>
              </w:tabs>
              <w:spacing w:line="0" w:lineRule="atLeast"/>
              <w:ind w:left="0"/>
              <w:rPr>
                <w:b/>
                <w:bCs/>
              </w:rPr>
            </w:pPr>
            <w:r w:rsidRPr="00B46037">
              <w:rPr>
                <w:b/>
                <w:bCs/>
              </w:rPr>
              <w:t xml:space="preserve">Aktor </w:t>
            </w:r>
          </w:p>
        </w:tc>
        <w:tc>
          <w:tcPr>
            <w:tcW w:w="4956" w:type="dxa"/>
            <w:gridSpan w:val="2"/>
          </w:tcPr>
          <w:p w14:paraId="2CD9CEAE" w14:textId="77777777" w:rsidR="00622D31" w:rsidRPr="00B46037" w:rsidRDefault="00622D31" w:rsidP="003A73F5">
            <w:pPr>
              <w:pStyle w:val="ListParagraph"/>
              <w:tabs>
                <w:tab w:val="left" w:pos="3002"/>
              </w:tabs>
              <w:spacing w:line="0" w:lineRule="atLeast"/>
              <w:ind w:left="0"/>
            </w:pPr>
            <w:r w:rsidRPr="00B46037">
              <w:t>Admin</w:t>
            </w:r>
          </w:p>
        </w:tc>
      </w:tr>
      <w:tr w:rsidR="00622D31" w:rsidRPr="00B46037" w14:paraId="41E01AA2" w14:textId="77777777" w:rsidTr="003A73F5">
        <w:tc>
          <w:tcPr>
            <w:tcW w:w="1706" w:type="dxa"/>
          </w:tcPr>
          <w:p w14:paraId="75E6D67A" w14:textId="77777777" w:rsidR="00622D31" w:rsidRPr="00B46037" w:rsidRDefault="00622D31" w:rsidP="003A73F5">
            <w:pPr>
              <w:pStyle w:val="ListParagraph"/>
              <w:tabs>
                <w:tab w:val="left" w:pos="3002"/>
              </w:tabs>
              <w:spacing w:line="0" w:lineRule="atLeast"/>
              <w:ind w:left="0"/>
              <w:rPr>
                <w:b/>
                <w:bCs/>
              </w:rPr>
            </w:pPr>
            <w:r w:rsidRPr="00B46037">
              <w:rPr>
                <w:b/>
                <w:bCs/>
              </w:rPr>
              <w:t>Deskripsi</w:t>
            </w:r>
          </w:p>
        </w:tc>
        <w:tc>
          <w:tcPr>
            <w:tcW w:w="4956" w:type="dxa"/>
            <w:gridSpan w:val="2"/>
          </w:tcPr>
          <w:p w14:paraId="33BF02ED" w14:textId="77777777" w:rsidR="00622D31" w:rsidRPr="00B46037" w:rsidRDefault="00622D31" w:rsidP="003A73F5">
            <w:pPr>
              <w:pStyle w:val="ListParagraph"/>
              <w:tabs>
                <w:tab w:val="left" w:pos="3002"/>
              </w:tabs>
              <w:spacing w:line="0" w:lineRule="atLeast"/>
              <w:ind w:left="0"/>
            </w:pPr>
            <w:r w:rsidRPr="00B46037">
              <w:t>Digunakan untuk melihat seluruh Data Mahasiswa yang mengikuti Skripsi</w:t>
            </w:r>
          </w:p>
        </w:tc>
      </w:tr>
      <w:tr w:rsidR="00622D31" w:rsidRPr="00B46037" w14:paraId="23CC7A97" w14:textId="77777777" w:rsidTr="003A73F5">
        <w:tc>
          <w:tcPr>
            <w:tcW w:w="1706" w:type="dxa"/>
          </w:tcPr>
          <w:p w14:paraId="4D6A9F34" w14:textId="77777777" w:rsidR="00622D31" w:rsidRPr="00B46037" w:rsidRDefault="00622D31" w:rsidP="003A73F5">
            <w:pPr>
              <w:pStyle w:val="ListParagraph"/>
              <w:tabs>
                <w:tab w:val="left" w:pos="3002"/>
              </w:tabs>
              <w:spacing w:line="0" w:lineRule="atLeast"/>
              <w:ind w:left="0"/>
              <w:rPr>
                <w:b/>
                <w:bCs/>
              </w:rPr>
            </w:pPr>
            <w:r w:rsidRPr="00B46037">
              <w:rPr>
                <w:b/>
                <w:bCs/>
              </w:rPr>
              <w:t>Precondition</w:t>
            </w:r>
          </w:p>
        </w:tc>
        <w:tc>
          <w:tcPr>
            <w:tcW w:w="4956" w:type="dxa"/>
            <w:gridSpan w:val="2"/>
          </w:tcPr>
          <w:p w14:paraId="0E6A6C61" w14:textId="77777777" w:rsidR="00622D31" w:rsidRPr="00B46037" w:rsidRDefault="00622D31" w:rsidP="003A73F5">
            <w:pPr>
              <w:pStyle w:val="ListParagraph"/>
              <w:tabs>
                <w:tab w:val="left" w:pos="3002"/>
              </w:tabs>
              <w:spacing w:line="0" w:lineRule="atLeast"/>
              <w:ind w:left="0"/>
            </w:pPr>
            <w:r w:rsidRPr="00B46037">
              <w:t>-</w:t>
            </w:r>
          </w:p>
        </w:tc>
      </w:tr>
      <w:tr w:rsidR="00622D31" w:rsidRPr="00B46037" w14:paraId="2CC36465" w14:textId="77777777" w:rsidTr="003A73F5">
        <w:tc>
          <w:tcPr>
            <w:tcW w:w="1706" w:type="dxa"/>
            <w:tcBorders>
              <w:bottom w:val="single" w:sz="4" w:space="0" w:color="auto"/>
            </w:tcBorders>
          </w:tcPr>
          <w:p w14:paraId="7687B2EB" w14:textId="77777777" w:rsidR="00622D31" w:rsidRPr="00B46037" w:rsidRDefault="00622D31" w:rsidP="003A73F5">
            <w:pPr>
              <w:pStyle w:val="ListParagraph"/>
              <w:tabs>
                <w:tab w:val="left" w:pos="3002"/>
              </w:tabs>
              <w:spacing w:line="0" w:lineRule="atLeast"/>
              <w:ind w:left="0"/>
              <w:rPr>
                <w:b/>
                <w:bCs/>
              </w:rPr>
            </w:pPr>
            <w:r w:rsidRPr="00B46037">
              <w:rPr>
                <w:b/>
                <w:bCs/>
              </w:rPr>
              <w:t>Postcondition</w:t>
            </w:r>
          </w:p>
        </w:tc>
        <w:tc>
          <w:tcPr>
            <w:tcW w:w="4956" w:type="dxa"/>
            <w:gridSpan w:val="2"/>
            <w:tcBorders>
              <w:bottom w:val="single" w:sz="4" w:space="0" w:color="auto"/>
            </w:tcBorders>
          </w:tcPr>
          <w:p w14:paraId="4EE7C6D3" w14:textId="77777777" w:rsidR="00622D31" w:rsidRPr="00B46037" w:rsidRDefault="00622D31" w:rsidP="003A73F5">
            <w:pPr>
              <w:pStyle w:val="ListParagraph"/>
              <w:tabs>
                <w:tab w:val="left" w:pos="3002"/>
              </w:tabs>
              <w:spacing w:line="0" w:lineRule="atLeast"/>
              <w:ind w:left="0"/>
            </w:pPr>
            <w:r w:rsidRPr="00B46037">
              <w:t>-</w:t>
            </w:r>
          </w:p>
        </w:tc>
      </w:tr>
      <w:tr w:rsidR="00622D31" w:rsidRPr="00B46037" w14:paraId="6F401F3B" w14:textId="77777777" w:rsidTr="003A73F5">
        <w:tc>
          <w:tcPr>
            <w:tcW w:w="1706" w:type="dxa"/>
            <w:tcBorders>
              <w:bottom w:val="single" w:sz="4" w:space="0" w:color="FFFFFF" w:themeColor="background1"/>
            </w:tcBorders>
          </w:tcPr>
          <w:p w14:paraId="5EEF4511" w14:textId="77777777" w:rsidR="00622D31" w:rsidRPr="00B46037" w:rsidRDefault="00622D31" w:rsidP="003A73F5">
            <w:pPr>
              <w:pStyle w:val="ListParagraph"/>
              <w:tabs>
                <w:tab w:val="left" w:pos="3002"/>
              </w:tabs>
              <w:spacing w:line="0" w:lineRule="atLeast"/>
              <w:ind w:left="0"/>
            </w:pPr>
          </w:p>
        </w:tc>
        <w:tc>
          <w:tcPr>
            <w:tcW w:w="2472" w:type="dxa"/>
          </w:tcPr>
          <w:p w14:paraId="1C3976DE" w14:textId="77777777" w:rsidR="00622D31" w:rsidRPr="00B46037" w:rsidRDefault="00622D31" w:rsidP="003A73F5">
            <w:pPr>
              <w:pStyle w:val="ListParagraph"/>
              <w:tabs>
                <w:tab w:val="left" w:pos="3002"/>
              </w:tabs>
              <w:spacing w:line="0" w:lineRule="atLeast"/>
              <w:ind w:left="0"/>
              <w:jc w:val="center"/>
              <w:rPr>
                <w:b/>
                <w:bCs/>
              </w:rPr>
            </w:pPr>
            <w:r w:rsidRPr="00B46037">
              <w:rPr>
                <w:b/>
                <w:bCs/>
              </w:rPr>
              <w:t>Aktor</w:t>
            </w:r>
          </w:p>
        </w:tc>
        <w:tc>
          <w:tcPr>
            <w:tcW w:w="2484" w:type="dxa"/>
          </w:tcPr>
          <w:p w14:paraId="6391E662" w14:textId="77777777" w:rsidR="00622D31" w:rsidRPr="00B46037" w:rsidRDefault="00622D31" w:rsidP="003A73F5">
            <w:pPr>
              <w:pStyle w:val="ListParagraph"/>
              <w:tabs>
                <w:tab w:val="left" w:pos="3002"/>
              </w:tabs>
              <w:spacing w:line="0" w:lineRule="atLeast"/>
              <w:ind w:left="0"/>
              <w:jc w:val="center"/>
              <w:rPr>
                <w:b/>
                <w:bCs/>
              </w:rPr>
            </w:pPr>
            <w:r w:rsidRPr="00B46037">
              <w:rPr>
                <w:b/>
                <w:bCs/>
              </w:rPr>
              <w:t>Sistem</w:t>
            </w:r>
          </w:p>
        </w:tc>
      </w:tr>
      <w:tr w:rsidR="00622D31" w:rsidRPr="00B46037" w14:paraId="099A3B43" w14:textId="77777777" w:rsidTr="003A73F5">
        <w:tc>
          <w:tcPr>
            <w:tcW w:w="1706" w:type="dxa"/>
            <w:tcBorders>
              <w:top w:val="single" w:sz="4" w:space="0" w:color="FFFFFF" w:themeColor="background1"/>
              <w:bottom w:val="single" w:sz="4" w:space="0" w:color="FFFFFF" w:themeColor="background1"/>
            </w:tcBorders>
          </w:tcPr>
          <w:p w14:paraId="09FB0E47" w14:textId="77777777" w:rsidR="00622D31" w:rsidRPr="00B46037" w:rsidRDefault="00622D31" w:rsidP="003A73F5">
            <w:pPr>
              <w:pStyle w:val="ListParagraph"/>
              <w:tabs>
                <w:tab w:val="left" w:pos="3002"/>
              </w:tabs>
              <w:spacing w:line="0" w:lineRule="atLeast"/>
              <w:ind w:left="0"/>
            </w:pPr>
          </w:p>
        </w:tc>
        <w:tc>
          <w:tcPr>
            <w:tcW w:w="2472" w:type="dxa"/>
          </w:tcPr>
          <w:p w14:paraId="7F5F665F" w14:textId="77777777" w:rsidR="00622D31" w:rsidRPr="00B46037" w:rsidRDefault="00622D31" w:rsidP="00622D31">
            <w:pPr>
              <w:pStyle w:val="ListParagraph"/>
              <w:numPr>
                <w:ilvl w:val="0"/>
                <w:numId w:val="66"/>
              </w:numPr>
              <w:tabs>
                <w:tab w:val="left" w:pos="3002"/>
              </w:tabs>
              <w:ind w:left="263"/>
              <w:jc w:val="both"/>
            </w:pPr>
            <w:r w:rsidRPr="00C502BC">
              <w:rPr>
                <w:i/>
                <w:iCs/>
              </w:rPr>
              <w:t>Use Case</w:t>
            </w:r>
            <w:r w:rsidRPr="00B46037">
              <w:t xml:space="preserve"> dimulai pada saat admin memilih menu Data Mahasiswa</w:t>
            </w:r>
          </w:p>
        </w:tc>
        <w:tc>
          <w:tcPr>
            <w:tcW w:w="2484" w:type="dxa"/>
          </w:tcPr>
          <w:p w14:paraId="09E74DA4" w14:textId="77777777" w:rsidR="00622D31" w:rsidRPr="00B46037" w:rsidRDefault="00622D31" w:rsidP="003A73F5">
            <w:pPr>
              <w:pStyle w:val="ListParagraph"/>
              <w:tabs>
                <w:tab w:val="left" w:pos="3002"/>
              </w:tabs>
              <w:spacing w:line="0" w:lineRule="atLeast"/>
              <w:ind w:left="0"/>
            </w:pPr>
          </w:p>
        </w:tc>
      </w:tr>
      <w:tr w:rsidR="00622D31" w:rsidRPr="00B46037" w14:paraId="37954462" w14:textId="77777777" w:rsidTr="003A73F5">
        <w:tc>
          <w:tcPr>
            <w:tcW w:w="1706" w:type="dxa"/>
            <w:tcBorders>
              <w:top w:val="single" w:sz="4" w:space="0" w:color="FFFFFF" w:themeColor="background1"/>
              <w:bottom w:val="single" w:sz="4" w:space="0" w:color="FFFFFF" w:themeColor="background1"/>
            </w:tcBorders>
          </w:tcPr>
          <w:p w14:paraId="7CE03308" w14:textId="77777777" w:rsidR="00622D31" w:rsidRPr="00B46037" w:rsidRDefault="00622D31" w:rsidP="003A73F5">
            <w:pPr>
              <w:pStyle w:val="ListParagraph"/>
              <w:tabs>
                <w:tab w:val="left" w:pos="3002"/>
              </w:tabs>
              <w:spacing w:line="0" w:lineRule="atLeast"/>
              <w:ind w:left="0"/>
              <w:jc w:val="center"/>
              <w:rPr>
                <w:b/>
                <w:bCs/>
                <w:i/>
                <w:iCs/>
              </w:rPr>
            </w:pPr>
            <w:r w:rsidRPr="00B46037">
              <w:rPr>
                <w:b/>
                <w:bCs/>
                <w:i/>
                <w:iCs/>
              </w:rPr>
              <w:t>Main flow of event</w:t>
            </w:r>
          </w:p>
        </w:tc>
        <w:tc>
          <w:tcPr>
            <w:tcW w:w="2472" w:type="dxa"/>
          </w:tcPr>
          <w:p w14:paraId="4012B4DD" w14:textId="77777777" w:rsidR="00622D31" w:rsidRPr="00B46037" w:rsidRDefault="00622D31" w:rsidP="003A73F5">
            <w:pPr>
              <w:pStyle w:val="ListParagraph"/>
              <w:tabs>
                <w:tab w:val="left" w:pos="3002"/>
              </w:tabs>
              <w:spacing w:line="0" w:lineRule="atLeast"/>
            </w:pPr>
          </w:p>
        </w:tc>
        <w:tc>
          <w:tcPr>
            <w:tcW w:w="2484" w:type="dxa"/>
          </w:tcPr>
          <w:p w14:paraId="28B15EF9" w14:textId="77777777" w:rsidR="00622D31" w:rsidRPr="00B46037" w:rsidRDefault="00622D31" w:rsidP="00622D31">
            <w:pPr>
              <w:pStyle w:val="ListParagraph"/>
              <w:numPr>
                <w:ilvl w:val="0"/>
                <w:numId w:val="66"/>
              </w:numPr>
              <w:tabs>
                <w:tab w:val="left" w:pos="3002"/>
              </w:tabs>
              <w:spacing w:line="0" w:lineRule="atLeast"/>
              <w:ind w:left="390"/>
            </w:pPr>
            <w:r w:rsidRPr="00B46037">
              <w:t>Sistem Menampilkan halaman</w:t>
            </w:r>
            <w:r w:rsidRPr="00B46037">
              <w:rPr>
                <w:i/>
                <w:iCs/>
              </w:rPr>
              <w:t xml:space="preserve"> </w:t>
            </w:r>
            <w:r w:rsidRPr="00B46037">
              <w:t>Data Mahasiswa</w:t>
            </w:r>
          </w:p>
        </w:tc>
      </w:tr>
      <w:tr w:rsidR="00622D31" w:rsidRPr="00B46037" w14:paraId="46D6E784" w14:textId="77777777" w:rsidTr="003A73F5">
        <w:tc>
          <w:tcPr>
            <w:tcW w:w="1706" w:type="dxa"/>
            <w:tcBorders>
              <w:top w:val="single" w:sz="4" w:space="0" w:color="FFFFFF" w:themeColor="background1"/>
              <w:bottom w:val="single" w:sz="4" w:space="0" w:color="auto"/>
            </w:tcBorders>
          </w:tcPr>
          <w:p w14:paraId="746D39D7" w14:textId="77777777" w:rsidR="00622D31" w:rsidRPr="00B46037" w:rsidRDefault="00622D31" w:rsidP="003A73F5">
            <w:pPr>
              <w:pStyle w:val="ListParagraph"/>
              <w:tabs>
                <w:tab w:val="left" w:pos="3002"/>
              </w:tabs>
              <w:spacing w:line="0" w:lineRule="atLeast"/>
              <w:ind w:left="0"/>
            </w:pPr>
          </w:p>
        </w:tc>
        <w:tc>
          <w:tcPr>
            <w:tcW w:w="2472" w:type="dxa"/>
          </w:tcPr>
          <w:p w14:paraId="1D50EFEF" w14:textId="77777777" w:rsidR="00622D31" w:rsidRPr="00B46037" w:rsidRDefault="00622D31" w:rsidP="00622D31">
            <w:pPr>
              <w:pStyle w:val="ListParagraph"/>
              <w:numPr>
                <w:ilvl w:val="0"/>
                <w:numId w:val="66"/>
              </w:numPr>
              <w:tabs>
                <w:tab w:val="left" w:pos="3002"/>
              </w:tabs>
              <w:spacing w:line="0" w:lineRule="atLeast"/>
              <w:ind w:left="390"/>
            </w:pPr>
            <w:r w:rsidRPr="00B46037">
              <w:t>Admin dapat melakukan</w:t>
            </w:r>
            <w:r>
              <w:t xml:space="preserve"> input jadwal sidang,</w:t>
            </w:r>
            <w:r w:rsidRPr="00B46037">
              <w:t xml:space="preserve"> edit dan hapus mahasiswa</w:t>
            </w:r>
            <w:r w:rsidRPr="00B46037">
              <w:rPr>
                <w:i/>
                <w:iCs/>
              </w:rPr>
              <w:t xml:space="preserve"> </w:t>
            </w:r>
          </w:p>
        </w:tc>
        <w:tc>
          <w:tcPr>
            <w:tcW w:w="2484" w:type="dxa"/>
          </w:tcPr>
          <w:p w14:paraId="45115CFF" w14:textId="77777777" w:rsidR="00622D31" w:rsidRPr="00B46037" w:rsidRDefault="00622D31" w:rsidP="003A73F5">
            <w:pPr>
              <w:pStyle w:val="ListParagraph"/>
              <w:tabs>
                <w:tab w:val="left" w:pos="3002"/>
              </w:tabs>
              <w:spacing w:line="0" w:lineRule="atLeast"/>
            </w:pPr>
          </w:p>
          <w:p w14:paraId="46296CD1" w14:textId="77777777" w:rsidR="00622D31" w:rsidRPr="00B46037" w:rsidRDefault="00622D31" w:rsidP="003A73F5">
            <w:pPr>
              <w:pStyle w:val="ListParagraph"/>
              <w:tabs>
                <w:tab w:val="left" w:pos="3002"/>
              </w:tabs>
              <w:spacing w:line="0" w:lineRule="atLeast"/>
            </w:pPr>
          </w:p>
          <w:p w14:paraId="3E406106" w14:textId="77777777" w:rsidR="00622D31" w:rsidRPr="00B46037" w:rsidRDefault="00622D31" w:rsidP="003A73F5">
            <w:pPr>
              <w:tabs>
                <w:tab w:val="left" w:pos="3002"/>
              </w:tabs>
              <w:spacing w:line="0" w:lineRule="atLeast"/>
            </w:pPr>
          </w:p>
        </w:tc>
      </w:tr>
      <w:tr w:rsidR="00622D31" w:rsidRPr="00B46037" w14:paraId="22746FF5" w14:textId="77777777" w:rsidTr="003A73F5">
        <w:tc>
          <w:tcPr>
            <w:tcW w:w="1706" w:type="dxa"/>
            <w:tcBorders>
              <w:top w:val="single" w:sz="4" w:space="0" w:color="FFFFFF" w:themeColor="background1"/>
              <w:bottom w:val="single" w:sz="4" w:space="0" w:color="auto"/>
            </w:tcBorders>
          </w:tcPr>
          <w:p w14:paraId="3D7C7F9B" w14:textId="77777777" w:rsidR="00622D31" w:rsidRPr="00B46037" w:rsidRDefault="00622D31" w:rsidP="003A73F5">
            <w:pPr>
              <w:pStyle w:val="ListParagraph"/>
              <w:tabs>
                <w:tab w:val="left" w:pos="3002"/>
              </w:tabs>
              <w:spacing w:line="0" w:lineRule="atLeast"/>
              <w:ind w:left="0"/>
            </w:pPr>
          </w:p>
        </w:tc>
        <w:tc>
          <w:tcPr>
            <w:tcW w:w="2472" w:type="dxa"/>
          </w:tcPr>
          <w:p w14:paraId="6C38302D" w14:textId="77777777" w:rsidR="00622D31" w:rsidRPr="00B46037" w:rsidRDefault="00622D31" w:rsidP="003A73F5">
            <w:pPr>
              <w:pStyle w:val="ListParagraph"/>
              <w:tabs>
                <w:tab w:val="left" w:pos="3002"/>
              </w:tabs>
              <w:spacing w:line="0" w:lineRule="atLeast"/>
              <w:ind w:left="390"/>
            </w:pPr>
          </w:p>
        </w:tc>
        <w:tc>
          <w:tcPr>
            <w:tcW w:w="2484" w:type="dxa"/>
          </w:tcPr>
          <w:p w14:paraId="429D2A81" w14:textId="77777777" w:rsidR="00622D31" w:rsidRPr="00B46037" w:rsidRDefault="00622D31" w:rsidP="00622D31">
            <w:pPr>
              <w:pStyle w:val="ListParagraph"/>
              <w:numPr>
                <w:ilvl w:val="0"/>
                <w:numId w:val="66"/>
              </w:numPr>
              <w:tabs>
                <w:tab w:val="left" w:pos="3002"/>
              </w:tabs>
              <w:spacing w:line="0" w:lineRule="atLeast"/>
              <w:ind w:left="390"/>
            </w:pPr>
            <w:r w:rsidRPr="00B46037">
              <w:t>Data Mahasiswa yang di edit, akan mengubah status mahasiswa</w:t>
            </w:r>
            <w:r>
              <w:t xml:space="preserve"> dan hapus untuk menghapus data mahasiswa.</w:t>
            </w:r>
          </w:p>
        </w:tc>
      </w:tr>
      <w:tr w:rsidR="00622D31" w:rsidRPr="00B46037" w14:paraId="2DE0ED17" w14:textId="77777777" w:rsidTr="003A73F5">
        <w:tc>
          <w:tcPr>
            <w:tcW w:w="1706" w:type="dxa"/>
            <w:tcBorders>
              <w:top w:val="single" w:sz="4" w:space="0" w:color="auto"/>
              <w:bottom w:val="single" w:sz="4" w:space="0" w:color="auto"/>
            </w:tcBorders>
          </w:tcPr>
          <w:p w14:paraId="67F7BC5B" w14:textId="77777777" w:rsidR="00622D31" w:rsidRPr="00B46037" w:rsidRDefault="00622D31" w:rsidP="003A73F5">
            <w:pPr>
              <w:pStyle w:val="ListParagraph"/>
              <w:tabs>
                <w:tab w:val="left" w:pos="3002"/>
              </w:tabs>
              <w:spacing w:line="0" w:lineRule="atLeast"/>
              <w:ind w:left="0"/>
              <w:jc w:val="center"/>
              <w:rPr>
                <w:b/>
                <w:bCs/>
                <w:i/>
                <w:iCs/>
              </w:rPr>
            </w:pPr>
            <w:r w:rsidRPr="00B46037">
              <w:rPr>
                <w:b/>
                <w:bCs/>
                <w:i/>
                <w:iCs/>
              </w:rPr>
              <w:t>Exceptional Flow of Event</w:t>
            </w:r>
          </w:p>
        </w:tc>
        <w:tc>
          <w:tcPr>
            <w:tcW w:w="4956" w:type="dxa"/>
            <w:gridSpan w:val="2"/>
            <w:tcBorders>
              <w:top w:val="single" w:sz="4" w:space="0" w:color="auto"/>
              <w:bottom w:val="single" w:sz="4" w:space="0" w:color="auto"/>
            </w:tcBorders>
          </w:tcPr>
          <w:p w14:paraId="2601CB4C" w14:textId="77777777" w:rsidR="00622D31" w:rsidRPr="00B46037" w:rsidRDefault="00622D31" w:rsidP="003A73F5">
            <w:pPr>
              <w:pStyle w:val="ListParagraph"/>
              <w:tabs>
                <w:tab w:val="left" w:pos="3002"/>
              </w:tabs>
              <w:spacing w:line="0" w:lineRule="atLeast"/>
              <w:ind w:left="30"/>
              <w:jc w:val="both"/>
            </w:pPr>
            <w:r w:rsidRPr="00B46037">
              <w:t>Pada saat melakukan edit, maka admin akan mengupdate mahasiswa tersebut apakah masih belum layak atau sudah layak untuk men</w:t>
            </w:r>
            <w:r>
              <w:t>g</w:t>
            </w:r>
            <w:r w:rsidRPr="00B46037">
              <w:t>ikuti sidang yang dipilih.</w:t>
            </w:r>
          </w:p>
        </w:tc>
      </w:tr>
    </w:tbl>
    <w:p w14:paraId="28F453F6" w14:textId="4346805B" w:rsidR="00622D31" w:rsidRDefault="00622D31" w:rsidP="00622D31">
      <w:pPr>
        <w:spacing w:line="360" w:lineRule="auto"/>
        <w:jc w:val="both"/>
      </w:pPr>
    </w:p>
    <w:p w14:paraId="02B70046" w14:textId="77777777" w:rsidR="0026518C" w:rsidRDefault="0026518C" w:rsidP="00622D31">
      <w:pPr>
        <w:spacing w:line="360" w:lineRule="auto"/>
        <w:jc w:val="both"/>
      </w:pPr>
    </w:p>
    <w:p w14:paraId="4045DE95" w14:textId="77777777" w:rsidR="00622D31" w:rsidRDefault="00622D31" w:rsidP="00622D31">
      <w:pPr>
        <w:pStyle w:val="ListParagraph"/>
        <w:numPr>
          <w:ilvl w:val="0"/>
          <w:numId w:val="80"/>
        </w:numPr>
        <w:spacing w:line="360" w:lineRule="auto"/>
        <w:ind w:left="1418"/>
        <w:jc w:val="both"/>
      </w:pPr>
      <w:r>
        <w:lastRenderedPageBreak/>
        <w:t>Input Jadwal Sidang</w:t>
      </w:r>
    </w:p>
    <w:p w14:paraId="5378C847" w14:textId="5575C286" w:rsidR="00622D31" w:rsidRDefault="00622D31" w:rsidP="00622D31">
      <w:pPr>
        <w:pStyle w:val="ListParagraph"/>
        <w:spacing w:line="360" w:lineRule="auto"/>
        <w:ind w:left="1134" w:firstLine="283"/>
        <w:jc w:val="both"/>
      </w:pPr>
      <w:r w:rsidRPr="00B06A7B">
        <w:t xml:space="preserve">Berikut Skenario </w:t>
      </w:r>
      <w:r w:rsidRPr="00814346">
        <w:rPr>
          <w:i/>
          <w:iCs/>
        </w:rPr>
        <w:t>use case</w:t>
      </w:r>
      <w:r w:rsidRPr="00B06A7B">
        <w:t xml:space="preserve"> yang menggambarkan </w:t>
      </w:r>
      <w:r w:rsidR="006779D1">
        <w:t>Input Jadwal Sidang</w:t>
      </w:r>
      <w:r>
        <w:t xml:space="preserve"> </w:t>
      </w:r>
      <w:r w:rsidRPr="00B06A7B">
        <w:t>pada aplikasi :</w:t>
      </w:r>
    </w:p>
    <w:p w14:paraId="74BA5CFD" w14:textId="77777777" w:rsidR="006838D6" w:rsidRDefault="006838D6" w:rsidP="0026518C">
      <w:pPr>
        <w:spacing w:line="360" w:lineRule="auto"/>
        <w:jc w:val="both"/>
      </w:pPr>
    </w:p>
    <w:p w14:paraId="5F508BA6" w14:textId="063045DF" w:rsidR="00622D31" w:rsidRPr="00091BC1" w:rsidRDefault="00760BBF" w:rsidP="00512577">
      <w:pPr>
        <w:pStyle w:val="Caption"/>
        <w:spacing w:after="0" w:line="360" w:lineRule="auto"/>
        <w:ind w:left="1276"/>
        <w:jc w:val="center"/>
        <w:rPr>
          <w:i w:val="0"/>
          <w:iCs w:val="0"/>
          <w:color w:val="auto"/>
          <w:sz w:val="24"/>
          <w:szCs w:val="24"/>
        </w:rPr>
      </w:pPr>
      <w:bookmarkStart w:id="147" w:name="_Toc79605267"/>
      <w:r w:rsidRPr="00512577">
        <w:rPr>
          <w:i w:val="0"/>
          <w:iCs w:val="0"/>
          <w:color w:val="auto"/>
          <w:sz w:val="24"/>
          <w:szCs w:val="24"/>
        </w:rPr>
        <w:t xml:space="preserve">Tabel 4. </w:t>
      </w:r>
      <w:r w:rsidRPr="00512577">
        <w:rPr>
          <w:i w:val="0"/>
          <w:iCs w:val="0"/>
          <w:color w:val="auto"/>
          <w:sz w:val="24"/>
          <w:szCs w:val="24"/>
        </w:rPr>
        <w:fldChar w:fldCharType="begin"/>
      </w:r>
      <w:r w:rsidRPr="00512577">
        <w:rPr>
          <w:i w:val="0"/>
          <w:iCs w:val="0"/>
          <w:color w:val="auto"/>
          <w:sz w:val="24"/>
          <w:szCs w:val="24"/>
        </w:rPr>
        <w:instrText xml:space="preserve"> SEQ Tabel_4. \* ARABIC </w:instrText>
      </w:r>
      <w:r w:rsidRPr="00512577">
        <w:rPr>
          <w:i w:val="0"/>
          <w:iCs w:val="0"/>
          <w:color w:val="auto"/>
          <w:sz w:val="24"/>
          <w:szCs w:val="24"/>
        </w:rPr>
        <w:fldChar w:fldCharType="separate"/>
      </w:r>
      <w:r w:rsidR="00FB1FF7">
        <w:rPr>
          <w:i w:val="0"/>
          <w:iCs w:val="0"/>
          <w:noProof/>
          <w:color w:val="auto"/>
          <w:sz w:val="24"/>
          <w:szCs w:val="24"/>
        </w:rPr>
        <w:t>6</w:t>
      </w:r>
      <w:r w:rsidRPr="00512577">
        <w:rPr>
          <w:i w:val="0"/>
          <w:iCs w:val="0"/>
          <w:color w:val="auto"/>
          <w:sz w:val="24"/>
          <w:szCs w:val="24"/>
        </w:rPr>
        <w:fldChar w:fldCharType="end"/>
      </w:r>
      <w:r w:rsidRPr="00512577">
        <w:rPr>
          <w:i w:val="0"/>
          <w:iCs w:val="0"/>
          <w:color w:val="auto"/>
          <w:sz w:val="24"/>
          <w:szCs w:val="24"/>
        </w:rPr>
        <w:t xml:space="preserve"> Skenario </w:t>
      </w:r>
      <w:r w:rsidRPr="00C502BC">
        <w:rPr>
          <w:color w:val="auto"/>
          <w:sz w:val="24"/>
          <w:szCs w:val="24"/>
        </w:rPr>
        <w:t>use case</w:t>
      </w:r>
      <w:r w:rsidRPr="00512577">
        <w:rPr>
          <w:i w:val="0"/>
          <w:iCs w:val="0"/>
          <w:color w:val="auto"/>
          <w:sz w:val="24"/>
          <w:szCs w:val="24"/>
        </w:rPr>
        <w:t xml:space="preserve"> Input Jadwal Sidang</w:t>
      </w:r>
      <w:bookmarkEnd w:id="147"/>
    </w:p>
    <w:tbl>
      <w:tblPr>
        <w:tblStyle w:val="TableGrid"/>
        <w:tblW w:w="6662" w:type="dxa"/>
        <w:tblInd w:w="1271" w:type="dxa"/>
        <w:tblLook w:val="04A0" w:firstRow="1" w:lastRow="0" w:firstColumn="1" w:lastColumn="0" w:noHBand="0" w:noVBand="1"/>
      </w:tblPr>
      <w:tblGrid>
        <w:gridCol w:w="1706"/>
        <w:gridCol w:w="2472"/>
        <w:gridCol w:w="2484"/>
      </w:tblGrid>
      <w:tr w:rsidR="00622D31" w:rsidRPr="00B46037" w14:paraId="4C218C31" w14:textId="77777777" w:rsidTr="003A73F5">
        <w:tc>
          <w:tcPr>
            <w:tcW w:w="1706" w:type="dxa"/>
          </w:tcPr>
          <w:p w14:paraId="300A3FD0" w14:textId="77777777" w:rsidR="00622D31" w:rsidRPr="00B46037" w:rsidRDefault="00622D31" w:rsidP="003A73F5">
            <w:pPr>
              <w:pStyle w:val="ListParagraph"/>
              <w:tabs>
                <w:tab w:val="left" w:pos="3002"/>
              </w:tabs>
              <w:spacing w:line="360" w:lineRule="auto"/>
              <w:ind w:left="0"/>
              <w:rPr>
                <w:b/>
                <w:bCs/>
              </w:rPr>
            </w:pPr>
            <w:r w:rsidRPr="00B46037">
              <w:rPr>
                <w:b/>
                <w:bCs/>
              </w:rPr>
              <w:t>Nama</w:t>
            </w:r>
          </w:p>
        </w:tc>
        <w:tc>
          <w:tcPr>
            <w:tcW w:w="4956" w:type="dxa"/>
            <w:gridSpan w:val="2"/>
          </w:tcPr>
          <w:p w14:paraId="143EE69B" w14:textId="77777777" w:rsidR="00622D31" w:rsidRPr="00B46037" w:rsidRDefault="00622D31" w:rsidP="003A73F5">
            <w:pPr>
              <w:pStyle w:val="ListParagraph"/>
              <w:tabs>
                <w:tab w:val="left" w:pos="3002"/>
              </w:tabs>
              <w:spacing w:line="360" w:lineRule="auto"/>
              <w:ind w:left="0"/>
            </w:pPr>
            <w:r>
              <w:t>Input Jadwal sidang</w:t>
            </w:r>
          </w:p>
        </w:tc>
      </w:tr>
      <w:tr w:rsidR="00622D31" w:rsidRPr="00B46037" w14:paraId="407D4AEF" w14:textId="77777777" w:rsidTr="003A73F5">
        <w:tc>
          <w:tcPr>
            <w:tcW w:w="1706" w:type="dxa"/>
          </w:tcPr>
          <w:p w14:paraId="3E0C235F" w14:textId="77777777" w:rsidR="00622D31" w:rsidRPr="00B46037" w:rsidRDefault="00622D31" w:rsidP="003A73F5">
            <w:pPr>
              <w:pStyle w:val="ListParagraph"/>
              <w:tabs>
                <w:tab w:val="left" w:pos="3002"/>
              </w:tabs>
              <w:spacing w:line="0" w:lineRule="atLeast"/>
              <w:ind w:left="0"/>
              <w:rPr>
                <w:b/>
                <w:bCs/>
              </w:rPr>
            </w:pPr>
            <w:r w:rsidRPr="00B46037">
              <w:rPr>
                <w:b/>
                <w:bCs/>
              </w:rPr>
              <w:t xml:space="preserve">Aktor </w:t>
            </w:r>
          </w:p>
        </w:tc>
        <w:tc>
          <w:tcPr>
            <w:tcW w:w="4956" w:type="dxa"/>
            <w:gridSpan w:val="2"/>
          </w:tcPr>
          <w:p w14:paraId="72B5B8BE" w14:textId="77777777" w:rsidR="00622D31" w:rsidRPr="00B46037" w:rsidRDefault="00622D31" w:rsidP="003A73F5">
            <w:pPr>
              <w:pStyle w:val="ListParagraph"/>
              <w:tabs>
                <w:tab w:val="left" w:pos="3002"/>
              </w:tabs>
              <w:spacing w:line="0" w:lineRule="atLeast"/>
              <w:ind w:left="0"/>
            </w:pPr>
            <w:r w:rsidRPr="00B46037">
              <w:t>Admin</w:t>
            </w:r>
          </w:p>
        </w:tc>
      </w:tr>
      <w:tr w:rsidR="00622D31" w:rsidRPr="00B46037" w14:paraId="041F3A98" w14:textId="77777777" w:rsidTr="003A73F5">
        <w:tc>
          <w:tcPr>
            <w:tcW w:w="1706" w:type="dxa"/>
          </w:tcPr>
          <w:p w14:paraId="21B07AAF" w14:textId="77777777" w:rsidR="00622D31" w:rsidRPr="00B46037" w:rsidRDefault="00622D31" w:rsidP="003A73F5">
            <w:pPr>
              <w:pStyle w:val="ListParagraph"/>
              <w:tabs>
                <w:tab w:val="left" w:pos="3002"/>
              </w:tabs>
              <w:spacing w:line="0" w:lineRule="atLeast"/>
              <w:ind w:left="0"/>
              <w:rPr>
                <w:b/>
                <w:bCs/>
              </w:rPr>
            </w:pPr>
            <w:r w:rsidRPr="00B46037">
              <w:rPr>
                <w:b/>
                <w:bCs/>
              </w:rPr>
              <w:t>Deskripsi</w:t>
            </w:r>
          </w:p>
        </w:tc>
        <w:tc>
          <w:tcPr>
            <w:tcW w:w="4956" w:type="dxa"/>
            <w:gridSpan w:val="2"/>
          </w:tcPr>
          <w:p w14:paraId="0A5F4679" w14:textId="77777777" w:rsidR="00622D31" w:rsidRPr="00B46037" w:rsidRDefault="00622D31" w:rsidP="003A73F5">
            <w:pPr>
              <w:pStyle w:val="ListParagraph"/>
              <w:tabs>
                <w:tab w:val="left" w:pos="3002"/>
              </w:tabs>
              <w:spacing w:line="0" w:lineRule="atLeast"/>
              <w:ind w:left="0"/>
            </w:pPr>
            <w:r w:rsidRPr="00B46037">
              <w:t xml:space="preserve">Digunakan untuk </w:t>
            </w:r>
            <w:r>
              <w:t>memasukkan jadwal sidang mahasiswa.</w:t>
            </w:r>
          </w:p>
        </w:tc>
      </w:tr>
      <w:tr w:rsidR="00622D31" w:rsidRPr="00B46037" w14:paraId="1AC84CD8" w14:textId="77777777" w:rsidTr="003A73F5">
        <w:tc>
          <w:tcPr>
            <w:tcW w:w="1706" w:type="dxa"/>
          </w:tcPr>
          <w:p w14:paraId="3D179A42" w14:textId="77777777" w:rsidR="00622D31" w:rsidRPr="00B46037" w:rsidRDefault="00622D31" w:rsidP="003A73F5">
            <w:pPr>
              <w:pStyle w:val="ListParagraph"/>
              <w:tabs>
                <w:tab w:val="left" w:pos="3002"/>
              </w:tabs>
              <w:spacing w:line="0" w:lineRule="atLeast"/>
              <w:ind w:left="0"/>
              <w:rPr>
                <w:b/>
                <w:bCs/>
              </w:rPr>
            </w:pPr>
            <w:r w:rsidRPr="00B46037">
              <w:rPr>
                <w:b/>
                <w:bCs/>
              </w:rPr>
              <w:t>Precondition</w:t>
            </w:r>
          </w:p>
        </w:tc>
        <w:tc>
          <w:tcPr>
            <w:tcW w:w="4956" w:type="dxa"/>
            <w:gridSpan w:val="2"/>
          </w:tcPr>
          <w:p w14:paraId="4D85A2ED" w14:textId="77777777" w:rsidR="00622D31" w:rsidRPr="00B46037" w:rsidRDefault="00622D31" w:rsidP="003A73F5">
            <w:pPr>
              <w:pStyle w:val="ListParagraph"/>
              <w:tabs>
                <w:tab w:val="left" w:pos="3002"/>
              </w:tabs>
              <w:spacing w:line="0" w:lineRule="atLeast"/>
              <w:ind w:left="0"/>
            </w:pPr>
            <w:r w:rsidRPr="00B46037">
              <w:t>-</w:t>
            </w:r>
          </w:p>
        </w:tc>
      </w:tr>
      <w:tr w:rsidR="00622D31" w:rsidRPr="00B46037" w14:paraId="3AC53BDC" w14:textId="77777777" w:rsidTr="003A73F5">
        <w:tc>
          <w:tcPr>
            <w:tcW w:w="1706" w:type="dxa"/>
            <w:tcBorders>
              <w:bottom w:val="single" w:sz="4" w:space="0" w:color="auto"/>
            </w:tcBorders>
          </w:tcPr>
          <w:p w14:paraId="1138BFC8" w14:textId="77777777" w:rsidR="00622D31" w:rsidRPr="00B46037" w:rsidRDefault="00622D31" w:rsidP="003A73F5">
            <w:pPr>
              <w:pStyle w:val="ListParagraph"/>
              <w:tabs>
                <w:tab w:val="left" w:pos="3002"/>
              </w:tabs>
              <w:spacing w:line="0" w:lineRule="atLeast"/>
              <w:ind w:left="0"/>
              <w:rPr>
                <w:b/>
                <w:bCs/>
              </w:rPr>
            </w:pPr>
            <w:r w:rsidRPr="00B46037">
              <w:rPr>
                <w:b/>
                <w:bCs/>
              </w:rPr>
              <w:t>Postcondition</w:t>
            </w:r>
          </w:p>
        </w:tc>
        <w:tc>
          <w:tcPr>
            <w:tcW w:w="4956" w:type="dxa"/>
            <w:gridSpan w:val="2"/>
            <w:tcBorders>
              <w:bottom w:val="single" w:sz="4" w:space="0" w:color="auto"/>
            </w:tcBorders>
          </w:tcPr>
          <w:p w14:paraId="49220FCE" w14:textId="77777777" w:rsidR="00622D31" w:rsidRPr="00B46037" w:rsidRDefault="00622D31" w:rsidP="003A73F5">
            <w:pPr>
              <w:pStyle w:val="ListParagraph"/>
              <w:tabs>
                <w:tab w:val="left" w:pos="3002"/>
              </w:tabs>
              <w:spacing w:line="0" w:lineRule="atLeast"/>
              <w:ind w:left="0"/>
            </w:pPr>
            <w:r w:rsidRPr="00B46037">
              <w:t>-</w:t>
            </w:r>
          </w:p>
        </w:tc>
      </w:tr>
      <w:tr w:rsidR="00622D31" w:rsidRPr="00B46037" w14:paraId="0BB549A5" w14:textId="77777777" w:rsidTr="003A73F5">
        <w:tc>
          <w:tcPr>
            <w:tcW w:w="1706" w:type="dxa"/>
            <w:tcBorders>
              <w:bottom w:val="single" w:sz="4" w:space="0" w:color="FFFFFF" w:themeColor="background1"/>
            </w:tcBorders>
          </w:tcPr>
          <w:p w14:paraId="3B964196" w14:textId="77777777" w:rsidR="00622D31" w:rsidRPr="00B46037" w:rsidRDefault="00622D31" w:rsidP="003A73F5">
            <w:pPr>
              <w:pStyle w:val="ListParagraph"/>
              <w:tabs>
                <w:tab w:val="left" w:pos="3002"/>
              </w:tabs>
              <w:spacing w:line="0" w:lineRule="atLeast"/>
              <w:ind w:left="0"/>
            </w:pPr>
          </w:p>
        </w:tc>
        <w:tc>
          <w:tcPr>
            <w:tcW w:w="2472" w:type="dxa"/>
          </w:tcPr>
          <w:p w14:paraId="0E5EE918" w14:textId="77777777" w:rsidR="00622D31" w:rsidRPr="00B46037" w:rsidRDefault="00622D31" w:rsidP="003A73F5">
            <w:pPr>
              <w:pStyle w:val="ListParagraph"/>
              <w:tabs>
                <w:tab w:val="left" w:pos="3002"/>
              </w:tabs>
              <w:spacing w:line="0" w:lineRule="atLeast"/>
              <w:ind w:left="0"/>
              <w:jc w:val="center"/>
              <w:rPr>
                <w:b/>
                <w:bCs/>
              </w:rPr>
            </w:pPr>
            <w:r w:rsidRPr="00B46037">
              <w:rPr>
                <w:b/>
                <w:bCs/>
              </w:rPr>
              <w:t>Aktor</w:t>
            </w:r>
          </w:p>
        </w:tc>
        <w:tc>
          <w:tcPr>
            <w:tcW w:w="2484" w:type="dxa"/>
          </w:tcPr>
          <w:p w14:paraId="6A20E9C6" w14:textId="77777777" w:rsidR="00622D31" w:rsidRPr="00B46037" w:rsidRDefault="00622D31" w:rsidP="003A73F5">
            <w:pPr>
              <w:pStyle w:val="ListParagraph"/>
              <w:tabs>
                <w:tab w:val="left" w:pos="3002"/>
              </w:tabs>
              <w:spacing w:line="0" w:lineRule="atLeast"/>
              <w:ind w:left="0"/>
              <w:jc w:val="center"/>
              <w:rPr>
                <w:b/>
                <w:bCs/>
              </w:rPr>
            </w:pPr>
            <w:r w:rsidRPr="00B46037">
              <w:rPr>
                <w:b/>
                <w:bCs/>
              </w:rPr>
              <w:t>Sistem</w:t>
            </w:r>
          </w:p>
        </w:tc>
      </w:tr>
      <w:tr w:rsidR="00622D31" w:rsidRPr="00B46037" w14:paraId="716C188E" w14:textId="77777777" w:rsidTr="003A73F5">
        <w:tc>
          <w:tcPr>
            <w:tcW w:w="1706" w:type="dxa"/>
            <w:tcBorders>
              <w:top w:val="single" w:sz="4" w:space="0" w:color="FFFFFF" w:themeColor="background1"/>
              <w:bottom w:val="single" w:sz="4" w:space="0" w:color="FFFFFF" w:themeColor="background1"/>
            </w:tcBorders>
          </w:tcPr>
          <w:p w14:paraId="44D6E3F5" w14:textId="77777777" w:rsidR="00622D31" w:rsidRPr="00B46037" w:rsidRDefault="00622D31" w:rsidP="003A73F5">
            <w:pPr>
              <w:pStyle w:val="ListParagraph"/>
              <w:tabs>
                <w:tab w:val="left" w:pos="3002"/>
              </w:tabs>
              <w:spacing w:line="0" w:lineRule="atLeast"/>
              <w:ind w:left="0"/>
            </w:pPr>
          </w:p>
        </w:tc>
        <w:tc>
          <w:tcPr>
            <w:tcW w:w="2472" w:type="dxa"/>
          </w:tcPr>
          <w:p w14:paraId="02F3FD82" w14:textId="77777777" w:rsidR="00622D31" w:rsidRPr="00B46037" w:rsidRDefault="00622D31" w:rsidP="00622D31">
            <w:pPr>
              <w:pStyle w:val="ListParagraph"/>
              <w:numPr>
                <w:ilvl w:val="0"/>
                <w:numId w:val="67"/>
              </w:numPr>
              <w:tabs>
                <w:tab w:val="left" w:pos="3002"/>
              </w:tabs>
              <w:ind w:left="266"/>
              <w:jc w:val="both"/>
            </w:pPr>
            <w:r w:rsidRPr="00C502BC">
              <w:rPr>
                <w:i/>
                <w:iCs/>
              </w:rPr>
              <w:t>Use Case</w:t>
            </w:r>
            <w:r w:rsidRPr="00B46037">
              <w:t xml:space="preserve"> dimulai pada saat admin memilih menu </w:t>
            </w:r>
            <w:r>
              <w:t>Data Mahasiswa</w:t>
            </w:r>
          </w:p>
        </w:tc>
        <w:tc>
          <w:tcPr>
            <w:tcW w:w="2484" w:type="dxa"/>
          </w:tcPr>
          <w:p w14:paraId="65510CFC" w14:textId="77777777" w:rsidR="00622D31" w:rsidRPr="00B46037" w:rsidRDefault="00622D31" w:rsidP="003A73F5">
            <w:pPr>
              <w:pStyle w:val="ListParagraph"/>
              <w:tabs>
                <w:tab w:val="left" w:pos="3002"/>
              </w:tabs>
              <w:spacing w:line="0" w:lineRule="atLeast"/>
              <w:ind w:left="0"/>
            </w:pPr>
          </w:p>
        </w:tc>
      </w:tr>
      <w:tr w:rsidR="00622D31" w:rsidRPr="00B46037" w14:paraId="78DA4F29" w14:textId="77777777" w:rsidTr="003A73F5">
        <w:tc>
          <w:tcPr>
            <w:tcW w:w="1706" w:type="dxa"/>
            <w:tcBorders>
              <w:top w:val="single" w:sz="4" w:space="0" w:color="FFFFFF" w:themeColor="background1"/>
              <w:bottom w:val="single" w:sz="4" w:space="0" w:color="FFFFFF" w:themeColor="background1"/>
            </w:tcBorders>
          </w:tcPr>
          <w:p w14:paraId="5AF6FDD7" w14:textId="77777777" w:rsidR="00622D31" w:rsidRPr="00B46037" w:rsidRDefault="00622D31" w:rsidP="003A73F5">
            <w:pPr>
              <w:pStyle w:val="ListParagraph"/>
              <w:tabs>
                <w:tab w:val="left" w:pos="3002"/>
              </w:tabs>
              <w:spacing w:line="0" w:lineRule="atLeast"/>
              <w:ind w:left="0"/>
              <w:jc w:val="center"/>
              <w:rPr>
                <w:b/>
                <w:bCs/>
                <w:i/>
                <w:iCs/>
              </w:rPr>
            </w:pPr>
            <w:r w:rsidRPr="00B46037">
              <w:rPr>
                <w:b/>
                <w:bCs/>
                <w:i/>
                <w:iCs/>
              </w:rPr>
              <w:t>Main flow of event</w:t>
            </w:r>
          </w:p>
        </w:tc>
        <w:tc>
          <w:tcPr>
            <w:tcW w:w="2472" w:type="dxa"/>
          </w:tcPr>
          <w:p w14:paraId="5074FD7E" w14:textId="77777777" w:rsidR="00622D31" w:rsidRPr="00B46037" w:rsidRDefault="00622D31" w:rsidP="003A73F5">
            <w:pPr>
              <w:pStyle w:val="ListParagraph"/>
              <w:tabs>
                <w:tab w:val="left" w:pos="3002"/>
              </w:tabs>
              <w:spacing w:line="0" w:lineRule="atLeast"/>
            </w:pPr>
          </w:p>
        </w:tc>
        <w:tc>
          <w:tcPr>
            <w:tcW w:w="2484" w:type="dxa"/>
          </w:tcPr>
          <w:p w14:paraId="332DA331" w14:textId="77777777" w:rsidR="00622D31" w:rsidRPr="00B46037" w:rsidRDefault="00622D31" w:rsidP="00622D31">
            <w:pPr>
              <w:pStyle w:val="ListParagraph"/>
              <w:numPr>
                <w:ilvl w:val="0"/>
                <w:numId w:val="67"/>
              </w:numPr>
              <w:tabs>
                <w:tab w:val="left" w:pos="3002"/>
              </w:tabs>
              <w:spacing w:line="0" w:lineRule="atLeast"/>
              <w:ind w:left="390"/>
            </w:pPr>
            <w:r w:rsidRPr="00B46037">
              <w:t xml:space="preserve">Sistem Menampilkan </w:t>
            </w:r>
            <w:r>
              <w:t>Data Mahasiswa</w:t>
            </w:r>
          </w:p>
        </w:tc>
      </w:tr>
      <w:tr w:rsidR="00622D31" w:rsidRPr="00B46037" w14:paraId="1112FA7D" w14:textId="77777777" w:rsidTr="003A73F5">
        <w:tc>
          <w:tcPr>
            <w:tcW w:w="1706" w:type="dxa"/>
            <w:vMerge w:val="restart"/>
            <w:tcBorders>
              <w:top w:val="single" w:sz="4" w:space="0" w:color="FFFFFF" w:themeColor="background1"/>
            </w:tcBorders>
          </w:tcPr>
          <w:p w14:paraId="6A1BD938" w14:textId="77777777" w:rsidR="00622D31" w:rsidRPr="00B46037" w:rsidRDefault="00622D31" w:rsidP="003A73F5">
            <w:pPr>
              <w:pStyle w:val="ListParagraph"/>
              <w:tabs>
                <w:tab w:val="left" w:pos="3002"/>
              </w:tabs>
              <w:spacing w:line="0" w:lineRule="atLeast"/>
              <w:ind w:left="0"/>
            </w:pPr>
          </w:p>
        </w:tc>
        <w:tc>
          <w:tcPr>
            <w:tcW w:w="2472" w:type="dxa"/>
          </w:tcPr>
          <w:p w14:paraId="496926F7" w14:textId="77777777" w:rsidR="00622D31" w:rsidRPr="00B46037" w:rsidRDefault="00622D31" w:rsidP="00622D31">
            <w:pPr>
              <w:pStyle w:val="ListParagraph"/>
              <w:numPr>
                <w:ilvl w:val="0"/>
                <w:numId w:val="67"/>
              </w:numPr>
              <w:tabs>
                <w:tab w:val="left" w:pos="3002"/>
              </w:tabs>
              <w:spacing w:line="0" w:lineRule="atLeast"/>
              <w:ind w:left="390"/>
            </w:pPr>
            <w:r w:rsidRPr="00B46037">
              <w:t xml:space="preserve">Admin </w:t>
            </w:r>
            <w:r>
              <w:t>klik proposal/up-1/up-2 di halaman data mahasiswa pada kolom Atur Jadwal</w:t>
            </w:r>
          </w:p>
        </w:tc>
        <w:tc>
          <w:tcPr>
            <w:tcW w:w="2484" w:type="dxa"/>
          </w:tcPr>
          <w:p w14:paraId="6208A19A" w14:textId="77777777" w:rsidR="00622D31" w:rsidRPr="00B46037" w:rsidRDefault="00622D31" w:rsidP="003A73F5">
            <w:pPr>
              <w:pStyle w:val="ListParagraph"/>
              <w:tabs>
                <w:tab w:val="left" w:pos="3002"/>
              </w:tabs>
              <w:spacing w:line="0" w:lineRule="atLeast"/>
            </w:pPr>
          </w:p>
          <w:p w14:paraId="002C82EA" w14:textId="77777777" w:rsidR="00622D31" w:rsidRPr="00B46037" w:rsidRDefault="00622D31" w:rsidP="003A73F5">
            <w:pPr>
              <w:pStyle w:val="ListParagraph"/>
              <w:tabs>
                <w:tab w:val="left" w:pos="3002"/>
              </w:tabs>
              <w:spacing w:line="0" w:lineRule="atLeast"/>
            </w:pPr>
          </w:p>
          <w:p w14:paraId="46A7090C" w14:textId="77777777" w:rsidR="00622D31" w:rsidRPr="00B46037" w:rsidRDefault="00622D31" w:rsidP="003A73F5">
            <w:pPr>
              <w:tabs>
                <w:tab w:val="left" w:pos="3002"/>
              </w:tabs>
              <w:spacing w:line="0" w:lineRule="atLeast"/>
            </w:pPr>
          </w:p>
        </w:tc>
      </w:tr>
      <w:tr w:rsidR="00622D31" w:rsidRPr="00B46037" w14:paraId="36AF9E8B" w14:textId="77777777" w:rsidTr="003A73F5">
        <w:tc>
          <w:tcPr>
            <w:tcW w:w="1706" w:type="dxa"/>
            <w:vMerge/>
          </w:tcPr>
          <w:p w14:paraId="20204935" w14:textId="77777777" w:rsidR="00622D31" w:rsidRPr="00B46037" w:rsidRDefault="00622D31" w:rsidP="003A73F5">
            <w:pPr>
              <w:pStyle w:val="ListParagraph"/>
              <w:tabs>
                <w:tab w:val="left" w:pos="3002"/>
              </w:tabs>
              <w:spacing w:line="0" w:lineRule="atLeast"/>
              <w:ind w:left="0"/>
            </w:pPr>
          </w:p>
        </w:tc>
        <w:tc>
          <w:tcPr>
            <w:tcW w:w="2472" w:type="dxa"/>
          </w:tcPr>
          <w:p w14:paraId="11A527C9" w14:textId="77777777" w:rsidR="00622D31" w:rsidRPr="00B46037" w:rsidRDefault="00622D31" w:rsidP="003A73F5">
            <w:pPr>
              <w:pStyle w:val="ListParagraph"/>
              <w:tabs>
                <w:tab w:val="left" w:pos="3002"/>
              </w:tabs>
              <w:spacing w:line="0" w:lineRule="atLeast"/>
              <w:ind w:left="390"/>
            </w:pPr>
          </w:p>
        </w:tc>
        <w:tc>
          <w:tcPr>
            <w:tcW w:w="2484" w:type="dxa"/>
          </w:tcPr>
          <w:p w14:paraId="07F3FFF9" w14:textId="77777777" w:rsidR="00622D31" w:rsidRPr="00B46037" w:rsidRDefault="00622D31" w:rsidP="00622D31">
            <w:pPr>
              <w:pStyle w:val="ListParagraph"/>
              <w:numPr>
                <w:ilvl w:val="0"/>
                <w:numId w:val="67"/>
              </w:numPr>
              <w:tabs>
                <w:tab w:val="left" w:pos="3002"/>
              </w:tabs>
              <w:spacing w:line="0" w:lineRule="atLeast"/>
              <w:ind w:left="390"/>
            </w:pPr>
            <w:r>
              <w:t xml:space="preserve">Sistem menampilkan </w:t>
            </w:r>
            <w:r w:rsidRPr="001A26B6">
              <w:rPr>
                <w:i/>
                <w:iCs/>
              </w:rPr>
              <w:t xml:space="preserve">Form </w:t>
            </w:r>
            <w:r>
              <w:t>Input Jadwal yang di pilih</w:t>
            </w:r>
          </w:p>
        </w:tc>
      </w:tr>
      <w:tr w:rsidR="00622D31" w:rsidRPr="00B46037" w14:paraId="48E7877E" w14:textId="77777777" w:rsidTr="003A73F5">
        <w:tc>
          <w:tcPr>
            <w:tcW w:w="1706" w:type="dxa"/>
            <w:vMerge/>
          </w:tcPr>
          <w:p w14:paraId="0A61FEFC" w14:textId="77777777" w:rsidR="00622D31" w:rsidRPr="00B46037" w:rsidRDefault="00622D31" w:rsidP="003A73F5">
            <w:pPr>
              <w:pStyle w:val="ListParagraph"/>
              <w:tabs>
                <w:tab w:val="left" w:pos="3002"/>
              </w:tabs>
              <w:spacing w:line="0" w:lineRule="atLeast"/>
              <w:ind w:left="0"/>
            </w:pPr>
          </w:p>
        </w:tc>
        <w:tc>
          <w:tcPr>
            <w:tcW w:w="2472" w:type="dxa"/>
          </w:tcPr>
          <w:p w14:paraId="6C7FBDC5" w14:textId="77777777" w:rsidR="00622D31" w:rsidRPr="00B46037" w:rsidRDefault="00622D31" w:rsidP="00622D31">
            <w:pPr>
              <w:pStyle w:val="ListParagraph"/>
              <w:numPr>
                <w:ilvl w:val="0"/>
                <w:numId w:val="67"/>
              </w:numPr>
              <w:tabs>
                <w:tab w:val="left" w:pos="3002"/>
              </w:tabs>
              <w:spacing w:line="0" w:lineRule="atLeast"/>
              <w:ind w:left="390"/>
            </w:pPr>
            <w:r>
              <w:t xml:space="preserve">Admin mengisi </w:t>
            </w:r>
            <w:r w:rsidRPr="001A26B6">
              <w:rPr>
                <w:i/>
                <w:iCs/>
              </w:rPr>
              <w:t>Form</w:t>
            </w:r>
            <w:r>
              <w:t xml:space="preserve"> input Jadwal</w:t>
            </w:r>
          </w:p>
        </w:tc>
        <w:tc>
          <w:tcPr>
            <w:tcW w:w="2484" w:type="dxa"/>
          </w:tcPr>
          <w:p w14:paraId="7BA01F8E" w14:textId="77777777" w:rsidR="00622D31" w:rsidRDefault="00622D31" w:rsidP="003A73F5">
            <w:pPr>
              <w:pStyle w:val="ListParagraph"/>
              <w:tabs>
                <w:tab w:val="left" w:pos="3002"/>
              </w:tabs>
              <w:spacing w:line="0" w:lineRule="atLeast"/>
              <w:ind w:left="390"/>
            </w:pPr>
          </w:p>
        </w:tc>
      </w:tr>
      <w:tr w:rsidR="00622D31" w:rsidRPr="00B46037" w14:paraId="5C20EF52" w14:textId="77777777" w:rsidTr="003A73F5">
        <w:tc>
          <w:tcPr>
            <w:tcW w:w="1706" w:type="dxa"/>
            <w:vMerge/>
          </w:tcPr>
          <w:p w14:paraId="7545BED1" w14:textId="77777777" w:rsidR="00622D31" w:rsidRPr="00B46037" w:rsidRDefault="00622D31" w:rsidP="003A73F5">
            <w:pPr>
              <w:pStyle w:val="ListParagraph"/>
              <w:tabs>
                <w:tab w:val="left" w:pos="3002"/>
              </w:tabs>
              <w:spacing w:line="0" w:lineRule="atLeast"/>
              <w:ind w:left="0"/>
            </w:pPr>
          </w:p>
        </w:tc>
        <w:tc>
          <w:tcPr>
            <w:tcW w:w="2472" w:type="dxa"/>
          </w:tcPr>
          <w:p w14:paraId="0FB65429" w14:textId="77777777" w:rsidR="00622D31" w:rsidRPr="00B46037" w:rsidRDefault="00622D31" w:rsidP="00622D31">
            <w:pPr>
              <w:pStyle w:val="ListParagraph"/>
              <w:numPr>
                <w:ilvl w:val="0"/>
                <w:numId w:val="67"/>
              </w:numPr>
              <w:tabs>
                <w:tab w:val="left" w:pos="3002"/>
              </w:tabs>
              <w:spacing w:line="0" w:lineRule="atLeast"/>
              <w:ind w:left="390"/>
            </w:pPr>
            <w:r>
              <w:t>Klik Simpan</w:t>
            </w:r>
          </w:p>
        </w:tc>
        <w:tc>
          <w:tcPr>
            <w:tcW w:w="2484" w:type="dxa"/>
          </w:tcPr>
          <w:p w14:paraId="60C762AA" w14:textId="77777777" w:rsidR="00622D31" w:rsidRDefault="00622D31" w:rsidP="003A73F5">
            <w:pPr>
              <w:pStyle w:val="ListParagraph"/>
              <w:tabs>
                <w:tab w:val="left" w:pos="3002"/>
              </w:tabs>
              <w:spacing w:line="0" w:lineRule="atLeast"/>
              <w:ind w:left="390"/>
            </w:pPr>
          </w:p>
        </w:tc>
      </w:tr>
      <w:tr w:rsidR="00622D31" w:rsidRPr="00B46037" w14:paraId="06E23119" w14:textId="77777777" w:rsidTr="003A73F5">
        <w:tc>
          <w:tcPr>
            <w:tcW w:w="1706" w:type="dxa"/>
            <w:vMerge/>
            <w:tcBorders>
              <w:bottom w:val="single" w:sz="4" w:space="0" w:color="auto"/>
            </w:tcBorders>
          </w:tcPr>
          <w:p w14:paraId="7689F547" w14:textId="77777777" w:rsidR="00622D31" w:rsidRPr="00B46037" w:rsidRDefault="00622D31" w:rsidP="003A73F5">
            <w:pPr>
              <w:pStyle w:val="ListParagraph"/>
              <w:tabs>
                <w:tab w:val="left" w:pos="3002"/>
              </w:tabs>
              <w:spacing w:line="0" w:lineRule="atLeast"/>
              <w:ind w:left="0"/>
            </w:pPr>
          </w:p>
        </w:tc>
        <w:tc>
          <w:tcPr>
            <w:tcW w:w="2472" w:type="dxa"/>
          </w:tcPr>
          <w:p w14:paraId="2593927D" w14:textId="77777777" w:rsidR="00622D31" w:rsidRDefault="00622D31" w:rsidP="003A73F5">
            <w:pPr>
              <w:pStyle w:val="ListParagraph"/>
              <w:tabs>
                <w:tab w:val="left" w:pos="3002"/>
              </w:tabs>
              <w:spacing w:line="0" w:lineRule="atLeast"/>
              <w:ind w:left="390"/>
            </w:pPr>
          </w:p>
        </w:tc>
        <w:tc>
          <w:tcPr>
            <w:tcW w:w="2484" w:type="dxa"/>
          </w:tcPr>
          <w:p w14:paraId="29679C41" w14:textId="77777777" w:rsidR="00622D31" w:rsidRDefault="00622D31" w:rsidP="00622D31">
            <w:pPr>
              <w:pStyle w:val="ListParagraph"/>
              <w:numPr>
                <w:ilvl w:val="0"/>
                <w:numId w:val="67"/>
              </w:numPr>
              <w:tabs>
                <w:tab w:val="left" w:pos="3002"/>
              </w:tabs>
              <w:spacing w:line="0" w:lineRule="atLeast"/>
              <w:ind w:left="390"/>
            </w:pPr>
            <w:r>
              <w:t xml:space="preserve">Memproses penyimpanan </w:t>
            </w:r>
          </w:p>
        </w:tc>
      </w:tr>
      <w:tr w:rsidR="00622D31" w:rsidRPr="00B46037" w14:paraId="1DDE6B31" w14:textId="77777777" w:rsidTr="003A73F5">
        <w:tc>
          <w:tcPr>
            <w:tcW w:w="1706" w:type="dxa"/>
            <w:tcBorders>
              <w:top w:val="single" w:sz="4" w:space="0" w:color="auto"/>
              <w:bottom w:val="single" w:sz="4" w:space="0" w:color="auto"/>
            </w:tcBorders>
          </w:tcPr>
          <w:p w14:paraId="2E824A80" w14:textId="77777777" w:rsidR="00622D31" w:rsidRPr="00B46037" w:rsidRDefault="00622D31" w:rsidP="003A73F5">
            <w:pPr>
              <w:pStyle w:val="ListParagraph"/>
              <w:tabs>
                <w:tab w:val="left" w:pos="3002"/>
              </w:tabs>
              <w:spacing w:line="0" w:lineRule="atLeast"/>
              <w:ind w:left="0"/>
              <w:jc w:val="center"/>
              <w:rPr>
                <w:b/>
                <w:bCs/>
                <w:i/>
                <w:iCs/>
              </w:rPr>
            </w:pPr>
            <w:r w:rsidRPr="00B46037">
              <w:rPr>
                <w:b/>
                <w:bCs/>
                <w:i/>
                <w:iCs/>
              </w:rPr>
              <w:t>Exceptional Flow of Event</w:t>
            </w:r>
          </w:p>
        </w:tc>
        <w:tc>
          <w:tcPr>
            <w:tcW w:w="4956" w:type="dxa"/>
            <w:gridSpan w:val="2"/>
            <w:tcBorders>
              <w:top w:val="single" w:sz="4" w:space="0" w:color="auto"/>
              <w:bottom w:val="single" w:sz="4" w:space="0" w:color="auto"/>
            </w:tcBorders>
          </w:tcPr>
          <w:p w14:paraId="5770CFBD" w14:textId="77777777" w:rsidR="00622D31" w:rsidRPr="00B46037" w:rsidRDefault="00622D31" w:rsidP="003A73F5">
            <w:pPr>
              <w:pStyle w:val="ListParagraph"/>
              <w:tabs>
                <w:tab w:val="left" w:pos="3002"/>
              </w:tabs>
              <w:spacing w:line="0" w:lineRule="atLeast"/>
              <w:ind w:left="30"/>
              <w:jc w:val="both"/>
            </w:pPr>
            <w:r>
              <w:t>-</w:t>
            </w:r>
          </w:p>
        </w:tc>
      </w:tr>
    </w:tbl>
    <w:p w14:paraId="41A70BC2" w14:textId="77777777" w:rsidR="0026518C" w:rsidRPr="00767C46" w:rsidRDefault="0026518C" w:rsidP="0026518C">
      <w:pPr>
        <w:spacing w:line="360" w:lineRule="auto"/>
        <w:jc w:val="both"/>
      </w:pPr>
    </w:p>
    <w:p w14:paraId="69578F51" w14:textId="77777777" w:rsidR="00622D31" w:rsidRDefault="00622D31" w:rsidP="00622D31">
      <w:pPr>
        <w:pStyle w:val="ListParagraph"/>
        <w:numPr>
          <w:ilvl w:val="0"/>
          <w:numId w:val="80"/>
        </w:numPr>
        <w:spacing w:line="360" w:lineRule="auto"/>
        <w:ind w:left="1418"/>
        <w:jc w:val="both"/>
      </w:pPr>
      <w:r>
        <w:t xml:space="preserve">Skenario </w:t>
      </w:r>
      <w:r>
        <w:rPr>
          <w:i/>
          <w:iCs/>
        </w:rPr>
        <w:t xml:space="preserve">use case </w:t>
      </w:r>
      <w:r>
        <w:t>Jadwal Sidang</w:t>
      </w:r>
    </w:p>
    <w:p w14:paraId="5F21F8CE" w14:textId="1BC26FC8" w:rsidR="00622D31" w:rsidRDefault="00622D31" w:rsidP="00622D31">
      <w:pPr>
        <w:pStyle w:val="ListParagraph"/>
        <w:spacing w:line="360" w:lineRule="auto"/>
        <w:ind w:left="1134" w:firstLine="283"/>
        <w:jc w:val="both"/>
      </w:pPr>
      <w:r w:rsidRPr="00B06A7B">
        <w:t xml:space="preserve">Berikut Skenario </w:t>
      </w:r>
      <w:r w:rsidRPr="00814346">
        <w:rPr>
          <w:i/>
          <w:iCs/>
        </w:rPr>
        <w:t>use case</w:t>
      </w:r>
      <w:r w:rsidRPr="00B06A7B">
        <w:t xml:space="preserve"> yang menggambarkan </w:t>
      </w:r>
      <w:r w:rsidR="0025253B">
        <w:t>Jadwal Sidang</w:t>
      </w:r>
      <w:r>
        <w:t xml:space="preserve"> </w:t>
      </w:r>
      <w:r w:rsidRPr="00B06A7B">
        <w:t>pada aplikasi :</w:t>
      </w:r>
    </w:p>
    <w:p w14:paraId="3552E3A2" w14:textId="5FD48FE8" w:rsidR="00622D31" w:rsidRDefault="00622D31" w:rsidP="00622D31">
      <w:pPr>
        <w:pStyle w:val="ListParagraph"/>
        <w:spacing w:line="360" w:lineRule="auto"/>
        <w:ind w:left="993" w:firstLine="284"/>
        <w:jc w:val="both"/>
      </w:pPr>
    </w:p>
    <w:p w14:paraId="78A19217" w14:textId="696E8240" w:rsidR="0026518C" w:rsidRDefault="0026518C" w:rsidP="00622D31">
      <w:pPr>
        <w:pStyle w:val="ListParagraph"/>
        <w:spacing w:line="360" w:lineRule="auto"/>
        <w:ind w:left="993" w:firstLine="284"/>
        <w:jc w:val="both"/>
      </w:pPr>
    </w:p>
    <w:p w14:paraId="4F87C1DE" w14:textId="77777777" w:rsidR="0026518C" w:rsidRDefault="0026518C" w:rsidP="00622D31">
      <w:pPr>
        <w:pStyle w:val="ListParagraph"/>
        <w:spacing w:line="360" w:lineRule="auto"/>
        <w:ind w:left="993" w:firstLine="284"/>
        <w:jc w:val="both"/>
      </w:pPr>
    </w:p>
    <w:p w14:paraId="47F38DCD" w14:textId="69FEFC40" w:rsidR="00622D31" w:rsidRPr="00091BC1" w:rsidRDefault="00760BBF" w:rsidP="00512577">
      <w:pPr>
        <w:pStyle w:val="Caption"/>
        <w:spacing w:after="0" w:line="360" w:lineRule="auto"/>
        <w:ind w:left="1276"/>
        <w:jc w:val="center"/>
        <w:rPr>
          <w:i w:val="0"/>
          <w:iCs w:val="0"/>
          <w:color w:val="auto"/>
          <w:sz w:val="24"/>
          <w:szCs w:val="24"/>
        </w:rPr>
      </w:pPr>
      <w:bookmarkStart w:id="148" w:name="_Toc79605268"/>
      <w:r w:rsidRPr="00512577">
        <w:rPr>
          <w:i w:val="0"/>
          <w:iCs w:val="0"/>
          <w:color w:val="auto"/>
          <w:sz w:val="24"/>
          <w:szCs w:val="24"/>
        </w:rPr>
        <w:lastRenderedPageBreak/>
        <w:t xml:space="preserve">Tabel 4. </w:t>
      </w:r>
      <w:r w:rsidRPr="00512577">
        <w:rPr>
          <w:i w:val="0"/>
          <w:iCs w:val="0"/>
          <w:color w:val="auto"/>
          <w:sz w:val="24"/>
          <w:szCs w:val="24"/>
        </w:rPr>
        <w:fldChar w:fldCharType="begin"/>
      </w:r>
      <w:r w:rsidRPr="00512577">
        <w:rPr>
          <w:i w:val="0"/>
          <w:iCs w:val="0"/>
          <w:color w:val="auto"/>
          <w:sz w:val="24"/>
          <w:szCs w:val="24"/>
        </w:rPr>
        <w:instrText xml:space="preserve"> SEQ Tabel_4. \* ARABIC </w:instrText>
      </w:r>
      <w:r w:rsidRPr="00512577">
        <w:rPr>
          <w:i w:val="0"/>
          <w:iCs w:val="0"/>
          <w:color w:val="auto"/>
          <w:sz w:val="24"/>
          <w:szCs w:val="24"/>
        </w:rPr>
        <w:fldChar w:fldCharType="separate"/>
      </w:r>
      <w:r w:rsidR="00FB1FF7">
        <w:rPr>
          <w:i w:val="0"/>
          <w:iCs w:val="0"/>
          <w:noProof/>
          <w:color w:val="auto"/>
          <w:sz w:val="24"/>
          <w:szCs w:val="24"/>
        </w:rPr>
        <w:t>7</w:t>
      </w:r>
      <w:r w:rsidRPr="00512577">
        <w:rPr>
          <w:i w:val="0"/>
          <w:iCs w:val="0"/>
          <w:color w:val="auto"/>
          <w:sz w:val="24"/>
          <w:szCs w:val="24"/>
        </w:rPr>
        <w:fldChar w:fldCharType="end"/>
      </w:r>
      <w:r w:rsidRPr="00512577">
        <w:rPr>
          <w:i w:val="0"/>
          <w:iCs w:val="0"/>
          <w:color w:val="auto"/>
          <w:sz w:val="24"/>
          <w:szCs w:val="24"/>
        </w:rPr>
        <w:t xml:space="preserve"> Skenario </w:t>
      </w:r>
      <w:r w:rsidRPr="00C502BC">
        <w:rPr>
          <w:color w:val="auto"/>
          <w:sz w:val="24"/>
          <w:szCs w:val="24"/>
        </w:rPr>
        <w:t>use case</w:t>
      </w:r>
      <w:r w:rsidRPr="00512577">
        <w:rPr>
          <w:i w:val="0"/>
          <w:iCs w:val="0"/>
          <w:color w:val="auto"/>
          <w:sz w:val="24"/>
          <w:szCs w:val="24"/>
        </w:rPr>
        <w:t xml:space="preserve"> Jadwal Sidang</w:t>
      </w:r>
      <w:bookmarkEnd w:id="148"/>
    </w:p>
    <w:tbl>
      <w:tblPr>
        <w:tblStyle w:val="TableGrid"/>
        <w:tblW w:w="6662" w:type="dxa"/>
        <w:tblInd w:w="1271" w:type="dxa"/>
        <w:tblLook w:val="04A0" w:firstRow="1" w:lastRow="0" w:firstColumn="1" w:lastColumn="0" w:noHBand="0" w:noVBand="1"/>
      </w:tblPr>
      <w:tblGrid>
        <w:gridCol w:w="1706"/>
        <w:gridCol w:w="2472"/>
        <w:gridCol w:w="2484"/>
      </w:tblGrid>
      <w:tr w:rsidR="00622D31" w:rsidRPr="00B46037" w14:paraId="2BFB1F4B" w14:textId="77777777" w:rsidTr="003A73F5">
        <w:tc>
          <w:tcPr>
            <w:tcW w:w="1706" w:type="dxa"/>
          </w:tcPr>
          <w:p w14:paraId="6593C40B" w14:textId="77777777" w:rsidR="00622D31" w:rsidRPr="00B46037" w:rsidRDefault="00622D31" w:rsidP="003A73F5">
            <w:pPr>
              <w:pStyle w:val="ListParagraph"/>
              <w:tabs>
                <w:tab w:val="left" w:pos="3002"/>
              </w:tabs>
              <w:spacing w:line="360" w:lineRule="auto"/>
              <w:ind w:left="0"/>
              <w:rPr>
                <w:b/>
                <w:bCs/>
              </w:rPr>
            </w:pPr>
            <w:r w:rsidRPr="00B46037">
              <w:rPr>
                <w:b/>
                <w:bCs/>
              </w:rPr>
              <w:t>Nama</w:t>
            </w:r>
          </w:p>
        </w:tc>
        <w:tc>
          <w:tcPr>
            <w:tcW w:w="4956" w:type="dxa"/>
            <w:gridSpan w:val="2"/>
          </w:tcPr>
          <w:p w14:paraId="70D4BA47" w14:textId="77777777" w:rsidR="00622D31" w:rsidRPr="00B46037" w:rsidRDefault="00622D31" w:rsidP="003A73F5">
            <w:pPr>
              <w:pStyle w:val="ListParagraph"/>
              <w:tabs>
                <w:tab w:val="left" w:pos="3002"/>
              </w:tabs>
              <w:spacing w:line="360" w:lineRule="auto"/>
              <w:ind w:left="0"/>
            </w:pPr>
            <w:r>
              <w:t>Jadwal sidang</w:t>
            </w:r>
          </w:p>
        </w:tc>
      </w:tr>
      <w:tr w:rsidR="00622D31" w:rsidRPr="00B46037" w14:paraId="021E9426" w14:textId="77777777" w:rsidTr="003A73F5">
        <w:tc>
          <w:tcPr>
            <w:tcW w:w="1706" w:type="dxa"/>
          </w:tcPr>
          <w:p w14:paraId="5BEC507E" w14:textId="77777777" w:rsidR="00622D31" w:rsidRPr="00B46037" w:rsidRDefault="00622D31" w:rsidP="003A73F5">
            <w:pPr>
              <w:pStyle w:val="ListParagraph"/>
              <w:tabs>
                <w:tab w:val="left" w:pos="3002"/>
              </w:tabs>
              <w:spacing w:line="0" w:lineRule="atLeast"/>
              <w:ind w:left="0"/>
              <w:rPr>
                <w:b/>
                <w:bCs/>
              </w:rPr>
            </w:pPr>
            <w:r w:rsidRPr="00B46037">
              <w:rPr>
                <w:b/>
                <w:bCs/>
              </w:rPr>
              <w:t xml:space="preserve">Aktor </w:t>
            </w:r>
          </w:p>
        </w:tc>
        <w:tc>
          <w:tcPr>
            <w:tcW w:w="4956" w:type="dxa"/>
            <w:gridSpan w:val="2"/>
          </w:tcPr>
          <w:p w14:paraId="13D8E039" w14:textId="77777777" w:rsidR="00622D31" w:rsidRPr="00B46037" w:rsidRDefault="00622D31" w:rsidP="003A73F5">
            <w:pPr>
              <w:pStyle w:val="ListParagraph"/>
              <w:tabs>
                <w:tab w:val="left" w:pos="3002"/>
              </w:tabs>
              <w:spacing w:line="0" w:lineRule="atLeast"/>
              <w:ind w:left="0"/>
            </w:pPr>
            <w:r w:rsidRPr="00B46037">
              <w:t>Admin</w:t>
            </w:r>
          </w:p>
        </w:tc>
      </w:tr>
      <w:tr w:rsidR="00622D31" w:rsidRPr="00B46037" w14:paraId="2726265A" w14:textId="77777777" w:rsidTr="003A73F5">
        <w:tc>
          <w:tcPr>
            <w:tcW w:w="1706" w:type="dxa"/>
          </w:tcPr>
          <w:p w14:paraId="6A261413" w14:textId="77777777" w:rsidR="00622D31" w:rsidRPr="00B46037" w:rsidRDefault="00622D31" w:rsidP="003A73F5">
            <w:pPr>
              <w:pStyle w:val="ListParagraph"/>
              <w:tabs>
                <w:tab w:val="left" w:pos="3002"/>
              </w:tabs>
              <w:spacing w:line="0" w:lineRule="atLeast"/>
              <w:ind w:left="0"/>
              <w:rPr>
                <w:b/>
                <w:bCs/>
              </w:rPr>
            </w:pPr>
            <w:r w:rsidRPr="00B46037">
              <w:rPr>
                <w:b/>
                <w:bCs/>
              </w:rPr>
              <w:t>Deskripsi</w:t>
            </w:r>
          </w:p>
        </w:tc>
        <w:tc>
          <w:tcPr>
            <w:tcW w:w="4956" w:type="dxa"/>
            <w:gridSpan w:val="2"/>
          </w:tcPr>
          <w:p w14:paraId="51DD056E" w14:textId="77777777" w:rsidR="00622D31" w:rsidRPr="00B46037" w:rsidRDefault="00622D31" w:rsidP="003A73F5">
            <w:pPr>
              <w:pStyle w:val="ListParagraph"/>
              <w:tabs>
                <w:tab w:val="left" w:pos="3002"/>
              </w:tabs>
              <w:spacing w:line="0" w:lineRule="atLeast"/>
              <w:ind w:left="0"/>
            </w:pPr>
            <w:r w:rsidRPr="00B46037">
              <w:t xml:space="preserve">Digunakan untuk </w:t>
            </w:r>
            <w:r>
              <w:t>melihat siapa saja yang sudah memiliki jadwal untuk sidang</w:t>
            </w:r>
          </w:p>
        </w:tc>
      </w:tr>
      <w:tr w:rsidR="00622D31" w:rsidRPr="00B46037" w14:paraId="6B694476" w14:textId="77777777" w:rsidTr="003A73F5">
        <w:tc>
          <w:tcPr>
            <w:tcW w:w="1706" w:type="dxa"/>
          </w:tcPr>
          <w:p w14:paraId="7D9A18EB" w14:textId="77777777" w:rsidR="00622D31" w:rsidRPr="00B46037" w:rsidRDefault="00622D31" w:rsidP="003A73F5">
            <w:pPr>
              <w:pStyle w:val="ListParagraph"/>
              <w:tabs>
                <w:tab w:val="left" w:pos="3002"/>
              </w:tabs>
              <w:spacing w:line="0" w:lineRule="atLeast"/>
              <w:ind w:left="0"/>
              <w:rPr>
                <w:b/>
                <w:bCs/>
              </w:rPr>
            </w:pPr>
            <w:r w:rsidRPr="00B46037">
              <w:rPr>
                <w:b/>
                <w:bCs/>
              </w:rPr>
              <w:t>Precondition</w:t>
            </w:r>
          </w:p>
        </w:tc>
        <w:tc>
          <w:tcPr>
            <w:tcW w:w="4956" w:type="dxa"/>
            <w:gridSpan w:val="2"/>
          </w:tcPr>
          <w:p w14:paraId="1BBAE17D" w14:textId="77777777" w:rsidR="00622D31" w:rsidRPr="00B46037" w:rsidRDefault="00622D31" w:rsidP="003A73F5">
            <w:pPr>
              <w:pStyle w:val="ListParagraph"/>
              <w:tabs>
                <w:tab w:val="left" w:pos="3002"/>
              </w:tabs>
              <w:spacing w:line="0" w:lineRule="atLeast"/>
              <w:ind w:left="0"/>
            </w:pPr>
            <w:r w:rsidRPr="00B46037">
              <w:t>-</w:t>
            </w:r>
          </w:p>
        </w:tc>
      </w:tr>
      <w:tr w:rsidR="00622D31" w:rsidRPr="00B46037" w14:paraId="2369F149" w14:textId="77777777" w:rsidTr="003A73F5">
        <w:tc>
          <w:tcPr>
            <w:tcW w:w="1706" w:type="dxa"/>
            <w:tcBorders>
              <w:bottom w:val="single" w:sz="4" w:space="0" w:color="auto"/>
            </w:tcBorders>
          </w:tcPr>
          <w:p w14:paraId="40744AB8" w14:textId="77777777" w:rsidR="00622D31" w:rsidRPr="00B46037" w:rsidRDefault="00622D31" w:rsidP="003A73F5">
            <w:pPr>
              <w:pStyle w:val="ListParagraph"/>
              <w:tabs>
                <w:tab w:val="left" w:pos="3002"/>
              </w:tabs>
              <w:spacing w:line="0" w:lineRule="atLeast"/>
              <w:ind w:left="0"/>
              <w:rPr>
                <w:b/>
                <w:bCs/>
              </w:rPr>
            </w:pPr>
            <w:r w:rsidRPr="00B46037">
              <w:rPr>
                <w:b/>
                <w:bCs/>
              </w:rPr>
              <w:t>Postcondition</w:t>
            </w:r>
          </w:p>
        </w:tc>
        <w:tc>
          <w:tcPr>
            <w:tcW w:w="4956" w:type="dxa"/>
            <w:gridSpan w:val="2"/>
            <w:tcBorders>
              <w:bottom w:val="single" w:sz="4" w:space="0" w:color="auto"/>
            </w:tcBorders>
          </w:tcPr>
          <w:p w14:paraId="48634564" w14:textId="77777777" w:rsidR="00622D31" w:rsidRPr="00B46037" w:rsidRDefault="00622D31" w:rsidP="003A73F5">
            <w:pPr>
              <w:pStyle w:val="ListParagraph"/>
              <w:tabs>
                <w:tab w:val="left" w:pos="3002"/>
              </w:tabs>
              <w:spacing w:line="0" w:lineRule="atLeast"/>
              <w:ind w:left="0"/>
            </w:pPr>
            <w:r w:rsidRPr="00B46037">
              <w:t>-</w:t>
            </w:r>
          </w:p>
        </w:tc>
      </w:tr>
      <w:tr w:rsidR="00622D31" w:rsidRPr="00B46037" w14:paraId="277DE89F" w14:textId="77777777" w:rsidTr="003A73F5">
        <w:tc>
          <w:tcPr>
            <w:tcW w:w="1706" w:type="dxa"/>
            <w:tcBorders>
              <w:bottom w:val="single" w:sz="4" w:space="0" w:color="FFFFFF" w:themeColor="background1"/>
            </w:tcBorders>
          </w:tcPr>
          <w:p w14:paraId="325A3CD6" w14:textId="77777777" w:rsidR="00622D31" w:rsidRPr="00B46037" w:rsidRDefault="00622D31" w:rsidP="003A73F5">
            <w:pPr>
              <w:pStyle w:val="ListParagraph"/>
              <w:tabs>
                <w:tab w:val="left" w:pos="3002"/>
              </w:tabs>
              <w:spacing w:line="0" w:lineRule="atLeast"/>
              <w:ind w:left="0"/>
            </w:pPr>
          </w:p>
        </w:tc>
        <w:tc>
          <w:tcPr>
            <w:tcW w:w="2472" w:type="dxa"/>
          </w:tcPr>
          <w:p w14:paraId="4ADCA3E0" w14:textId="77777777" w:rsidR="00622D31" w:rsidRPr="00B46037" w:rsidRDefault="00622D31" w:rsidP="003A73F5">
            <w:pPr>
              <w:pStyle w:val="ListParagraph"/>
              <w:tabs>
                <w:tab w:val="left" w:pos="3002"/>
              </w:tabs>
              <w:spacing w:line="0" w:lineRule="atLeast"/>
              <w:ind w:left="0"/>
              <w:jc w:val="center"/>
              <w:rPr>
                <w:b/>
                <w:bCs/>
              </w:rPr>
            </w:pPr>
            <w:r w:rsidRPr="00B46037">
              <w:rPr>
                <w:b/>
                <w:bCs/>
              </w:rPr>
              <w:t>Aktor</w:t>
            </w:r>
          </w:p>
        </w:tc>
        <w:tc>
          <w:tcPr>
            <w:tcW w:w="2484" w:type="dxa"/>
          </w:tcPr>
          <w:p w14:paraId="0D87A2D1" w14:textId="77777777" w:rsidR="00622D31" w:rsidRPr="00B46037" w:rsidRDefault="00622D31" w:rsidP="003A73F5">
            <w:pPr>
              <w:pStyle w:val="ListParagraph"/>
              <w:tabs>
                <w:tab w:val="left" w:pos="3002"/>
              </w:tabs>
              <w:spacing w:line="0" w:lineRule="atLeast"/>
              <w:ind w:left="0"/>
              <w:jc w:val="center"/>
              <w:rPr>
                <w:b/>
                <w:bCs/>
              </w:rPr>
            </w:pPr>
            <w:r w:rsidRPr="00B46037">
              <w:rPr>
                <w:b/>
                <w:bCs/>
              </w:rPr>
              <w:t>Sistem</w:t>
            </w:r>
          </w:p>
        </w:tc>
      </w:tr>
      <w:tr w:rsidR="00622D31" w:rsidRPr="00B46037" w14:paraId="7AA19D3F" w14:textId="77777777" w:rsidTr="003A73F5">
        <w:tc>
          <w:tcPr>
            <w:tcW w:w="1706" w:type="dxa"/>
            <w:tcBorders>
              <w:top w:val="single" w:sz="4" w:space="0" w:color="FFFFFF" w:themeColor="background1"/>
              <w:bottom w:val="single" w:sz="4" w:space="0" w:color="FFFFFF" w:themeColor="background1"/>
            </w:tcBorders>
          </w:tcPr>
          <w:p w14:paraId="2451D42F" w14:textId="77777777" w:rsidR="00622D31" w:rsidRPr="00B46037" w:rsidRDefault="00622D31" w:rsidP="003A73F5">
            <w:pPr>
              <w:pStyle w:val="ListParagraph"/>
              <w:tabs>
                <w:tab w:val="left" w:pos="3002"/>
              </w:tabs>
              <w:spacing w:line="0" w:lineRule="atLeast"/>
              <w:ind w:left="0"/>
            </w:pPr>
          </w:p>
        </w:tc>
        <w:tc>
          <w:tcPr>
            <w:tcW w:w="2472" w:type="dxa"/>
          </w:tcPr>
          <w:p w14:paraId="7245E04B" w14:textId="77777777" w:rsidR="00622D31" w:rsidRPr="00B46037" w:rsidRDefault="00622D31" w:rsidP="00622D31">
            <w:pPr>
              <w:pStyle w:val="ListParagraph"/>
              <w:numPr>
                <w:ilvl w:val="0"/>
                <w:numId w:val="84"/>
              </w:numPr>
              <w:tabs>
                <w:tab w:val="left" w:pos="3002"/>
              </w:tabs>
              <w:ind w:left="265"/>
              <w:jc w:val="both"/>
            </w:pPr>
            <w:r w:rsidRPr="00C502BC">
              <w:rPr>
                <w:i/>
                <w:iCs/>
              </w:rPr>
              <w:t>Use Case</w:t>
            </w:r>
            <w:r w:rsidRPr="00B46037">
              <w:t xml:space="preserve"> dimulai pada saat admin memilih menu </w:t>
            </w:r>
            <w:r>
              <w:t>jadwal sidang</w:t>
            </w:r>
          </w:p>
        </w:tc>
        <w:tc>
          <w:tcPr>
            <w:tcW w:w="2484" w:type="dxa"/>
          </w:tcPr>
          <w:p w14:paraId="7DBA998C" w14:textId="77777777" w:rsidR="00622D31" w:rsidRPr="00B46037" w:rsidRDefault="00622D31" w:rsidP="003A73F5">
            <w:pPr>
              <w:pStyle w:val="ListParagraph"/>
              <w:tabs>
                <w:tab w:val="left" w:pos="3002"/>
              </w:tabs>
              <w:spacing w:line="0" w:lineRule="atLeast"/>
              <w:ind w:left="0"/>
            </w:pPr>
          </w:p>
        </w:tc>
      </w:tr>
      <w:tr w:rsidR="00622D31" w:rsidRPr="00B46037" w14:paraId="495826CD" w14:textId="77777777" w:rsidTr="003A73F5">
        <w:tc>
          <w:tcPr>
            <w:tcW w:w="1706" w:type="dxa"/>
            <w:tcBorders>
              <w:top w:val="single" w:sz="4" w:space="0" w:color="FFFFFF" w:themeColor="background1"/>
              <w:bottom w:val="single" w:sz="4" w:space="0" w:color="FFFFFF" w:themeColor="background1"/>
            </w:tcBorders>
          </w:tcPr>
          <w:p w14:paraId="251A70CD" w14:textId="77777777" w:rsidR="00622D31" w:rsidRPr="00B46037" w:rsidRDefault="00622D31" w:rsidP="003A73F5">
            <w:pPr>
              <w:pStyle w:val="ListParagraph"/>
              <w:tabs>
                <w:tab w:val="left" w:pos="3002"/>
              </w:tabs>
              <w:spacing w:line="0" w:lineRule="atLeast"/>
              <w:ind w:left="0"/>
              <w:jc w:val="center"/>
              <w:rPr>
                <w:b/>
                <w:bCs/>
                <w:i/>
                <w:iCs/>
              </w:rPr>
            </w:pPr>
            <w:r w:rsidRPr="00B46037">
              <w:rPr>
                <w:b/>
                <w:bCs/>
                <w:i/>
                <w:iCs/>
              </w:rPr>
              <w:t>Main flow of event</w:t>
            </w:r>
          </w:p>
        </w:tc>
        <w:tc>
          <w:tcPr>
            <w:tcW w:w="2472" w:type="dxa"/>
          </w:tcPr>
          <w:p w14:paraId="02662625" w14:textId="77777777" w:rsidR="00622D31" w:rsidRPr="00B46037" w:rsidRDefault="00622D31" w:rsidP="003A73F5">
            <w:pPr>
              <w:pStyle w:val="ListParagraph"/>
              <w:tabs>
                <w:tab w:val="left" w:pos="3002"/>
              </w:tabs>
              <w:spacing w:line="0" w:lineRule="atLeast"/>
            </w:pPr>
          </w:p>
        </w:tc>
        <w:tc>
          <w:tcPr>
            <w:tcW w:w="2484" w:type="dxa"/>
          </w:tcPr>
          <w:p w14:paraId="23D1F95D" w14:textId="77777777" w:rsidR="00622D31" w:rsidRPr="00B46037" w:rsidRDefault="00622D31" w:rsidP="00622D31">
            <w:pPr>
              <w:pStyle w:val="ListParagraph"/>
              <w:numPr>
                <w:ilvl w:val="0"/>
                <w:numId w:val="84"/>
              </w:numPr>
              <w:tabs>
                <w:tab w:val="left" w:pos="3002"/>
              </w:tabs>
              <w:spacing w:line="0" w:lineRule="atLeast"/>
              <w:ind w:left="390"/>
            </w:pPr>
            <w:r w:rsidRPr="00B46037">
              <w:t xml:space="preserve">Sistem Menampilkan </w:t>
            </w:r>
            <w:r w:rsidRPr="00AF1392">
              <w:rPr>
                <w:i/>
                <w:iCs/>
              </w:rPr>
              <w:t>dropdown</w:t>
            </w:r>
            <w:r>
              <w:rPr>
                <w:i/>
                <w:iCs/>
              </w:rPr>
              <w:t xml:space="preserve"> </w:t>
            </w:r>
            <w:r>
              <w:t>jadwal sidang</w:t>
            </w:r>
          </w:p>
        </w:tc>
      </w:tr>
      <w:tr w:rsidR="00622D31" w:rsidRPr="00B46037" w14:paraId="6E97FACA" w14:textId="77777777" w:rsidTr="003A73F5">
        <w:tc>
          <w:tcPr>
            <w:tcW w:w="1706" w:type="dxa"/>
            <w:tcBorders>
              <w:top w:val="single" w:sz="4" w:space="0" w:color="FFFFFF" w:themeColor="background1"/>
              <w:bottom w:val="single" w:sz="4" w:space="0" w:color="auto"/>
            </w:tcBorders>
          </w:tcPr>
          <w:p w14:paraId="55D551ED" w14:textId="77777777" w:rsidR="00622D31" w:rsidRPr="00B46037" w:rsidRDefault="00622D31" w:rsidP="003A73F5">
            <w:pPr>
              <w:pStyle w:val="ListParagraph"/>
              <w:tabs>
                <w:tab w:val="left" w:pos="3002"/>
              </w:tabs>
              <w:spacing w:line="0" w:lineRule="atLeast"/>
              <w:ind w:left="0"/>
            </w:pPr>
          </w:p>
        </w:tc>
        <w:tc>
          <w:tcPr>
            <w:tcW w:w="2472" w:type="dxa"/>
          </w:tcPr>
          <w:p w14:paraId="73B4C790" w14:textId="77777777" w:rsidR="00622D31" w:rsidRPr="00B46037" w:rsidRDefault="00622D31" w:rsidP="00622D31">
            <w:pPr>
              <w:pStyle w:val="ListParagraph"/>
              <w:numPr>
                <w:ilvl w:val="0"/>
                <w:numId w:val="84"/>
              </w:numPr>
              <w:tabs>
                <w:tab w:val="left" w:pos="3002"/>
              </w:tabs>
              <w:spacing w:line="0" w:lineRule="atLeast"/>
              <w:ind w:left="305"/>
            </w:pPr>
            <w:r w:rsidRPr="00B46037">
              <w:t xml:space="preserve">Admin </w:t>
            </w:r>
            <w:r>
              <w:t>memilih jenis jadwal sidang</w:t>
            </w:r>
          </w:p>
        </w:tc>
        <w:tc>
          <w:tcPr>
            <w:tcW w:w="2484" w:type="dxa"/>
          </w:tcPr>
          <w:p w14:paraId="7958D0AD" w14:textId="77777777" w:rsidR="00622D31" w:rsidRPr="00B46037" w:rsidRDefault="00622D31" w:rsidP="003A73F5">
            <w:pPr>
              <w:pStyle w:val="ListParagraph"/>
              <w:tabs>
                <w:tab w:val="left" w:pos="3002"/>
              </w:tabs>
              <w:spacing w:line="0" w:lineRule="atLeast"/>
            </w:pPr>
          </w:p>
          <w:p w14:paraId="5F4A764E" w14:textId="77777777" w:rsidR="00622D31" w:rsidRPr="00B46037" w:rsidRDefault="00622D31" w:rsidP="003A73F5">
            <w:pPr>
              <w:pStyle w:val="ListParagraph"/>
              <w:tabs>
                <w:tab w:val="left" w:pos="3002"/>
              </w:tabs>
              <w:spacing w:line="0" w:lineRule="atLeast"/>
            </w:pPr>
          </w:p>
          <w:p w14:paraId="46A9791C" w14:textId="77777777" w:rsidR="00622D31" w:rsidRPr="00B46037" w:rsidRDefault="00622D31" w:rsidP="003A73F5">
            <w:pPr>
              <w:tabs>
                <w:tab w:val="left" w:pos="3002"/>
              </w:tabs>
              <w:spacing w:line="0" w:lineRule="atLeast"/>
            </w:pPr>
          </w:p>
        </w:tc>
      </w:tr>
      <w:tr w:rsidR="00622D31" w:rsidRPr="00B46037" w14:paraId="44D5ED90" w14:textId="77777777" w:rsidTr="003A73F5">
        <w:tc>
          <w:tcPr>
            <w:tcW w:w="1706" w:type="dxa"/>
            <w:tcBorders>
              <w:top w:val="single" w:sz="4" w:space="0" w:color="FFFFFF" w:themeColor="background1"/>
              <w:bottom w:val="single" w:sz="4" w:space="0" w:color="auto"/>
            </w:tcBorders>
          </w:tcPr>
          <w:p w14:paraId="577D0C7F" w14:textId="77777777" w:rsidR="00622D31" w:rsidRPr="00B46037" w:rsidRDefault="00622D31" w:rsidP="003A73F5">
            <w:pPr>
              <w:pStyle w:val="ListParagraph"/>
              <w:tabs>
                <w:tab w:val="left" w:pos="3002"/>
              </w:tabs>
              <w:spacing w:line="0" w:lineRule="atLeast"/>
              <w:ind w:left="0"/>
            </w:pPr>
          </w:p>
        </w:tc>
        <w:tc>
          <w:tcPr>
            <w:tcW w:w="2472" w:type="dxa"/>
          </w:tcPr>
          <w:p w14:paraId="73553A60" w14:textId="77777777" w:rsidR="00622D31" w:rsidRPr="00B46037" w:rsidRDefault="00622D31" w:rsidP="003A73F5">
            <w:pPr>
              <w:pStyle w:val="ListParagraph"/>
              <w:tabs>
                <w:tab w:val="left" w:pos="3002"/>
              </w:tabs>
              <w:spacing w:line="0" w:lineRule="atLeast"/>
              <w:ind w:left="390"/>
            </w:pPr>
          </w:p>
        </w:tc>
        <w:tc>
          <w:tcPr>
            <w:tcW w:w="2484" w:type="dxa"/>
          </w:tcPr>
          <w:p w14:paraId="27AD77B4" w14:textId="77777777" w:rsidR="00622D31" w:rsidRPr="00B46037" w:rsidRDefault="00622D31" w:rsidP="00622D31">
            <w:pPr>
              <w:pStyle w:val="ListParagraph"/>
              <w:numPr>
                <w:ilvl w:val="0"/>
                <w:numId w:val="84"/>
              </w:numPr>
              <w:tabs>
                <w:tab w:val="left" w:pos="3002"/>
              </w:tabs>
              <w:spacing w:line="0" w:lineRule="atLeast"/>
              <w:ind w:left="390"/>
            </w:pPr>
            <w:r>
              <w:t>Sistem menampilkan halaman jadwal sidang</w:t>
            </w:r>
          </w:p>
        </w:tc>
      </w:tr>
      <w:tr w:rsidR="00622D31" w:rsidRPr="00B46037" w14:paraId="4A220259" w14:textId="77777777" w:rsidTr="003A73F5">
        <w:tc>
          <w:tcPr>
            <w:tcW w:w="1706" w:type="dxa"/>
            <w:tcBorders>
              <w:top w:val="single" w:sz="4" w:space="0" w:color="auto"/>
              <w:bottom w:val="single" w:sz="4" w:space="0" w:color="auto"/>
            </w:tcBorders>
          </w:tcPr>
          <w:p w14:paraId="5E07777D" w14:textId="77777777" w:rsidR="00622D31" w:rsidRPr="00B46037" w:rsidRDefault="00622D31" w:rsidP="003A73F5">
            <w:pPr>
              <w:pStyle w:val="ListParagraph"/>
              <w:tabs>
                <w:tab w:val="left" w:pos="3002"/>
              </w:tabs>
              <w:spacing w:line="0" w:lineRule="atLeast"/>
              <w:ind w:left="0"/>
              <w:jc w:val="center"/>
              <w:rPr>
                <w:b/>
                <w:bCs/>
                <w:i/>
                <w:iCs/>
              </w:rPr>
            </w:pPr>
            <w:r w:rsidRPr="00B46037">
              <w:rPr>
                <w:b/>
                <w:bCs/>
                <w:i/>
                <w:iCs/>
              </w:rPr>
              <w:t>Exceptional Flow of Event</w:t>
            </w:r>
          </w:p>
        </w:tc>
        <w:tc>
          <w:tcPr>
            <w:tcW w:w="4956" w:type="dxa"/>
            <w:gridSpan w:val="2"/>
            <w:tcBorders>
              <w:top w:val="single" w:sz="4" w:space="0" w:color="auto"/>
              <w:bottom w:val="single" w:sz="4" w:space="0" w:color="auto"/>
            </w:tcBorders>
          </w:tcPr>
          <w:p w14:paraId="5F7FEFDE" w14:textId="77777777" w:rsidR="00622D31" w:rsidRPr="00B46037" w:rsidRDefault="00622D31" w:rsidP="003A73F5">
            <w:pPr>
              <w:pStyle w:val="ListParagraph"/>
              <w:tabs>
                <w:tab w:val="left" w:pos="3002"/>
              </w:tabs>
              <w:spacing w:line="0" w:lineRule="atLeast"/>
              <w:ind w:left="30"/>
              <w:jc w:val="both"/>
            </w:pPr>
            <w:r>
              <w:t>-</w:t>
            </w:r>
          </w:p>
        </w:tc>
      </w:tr>
    </w:tbl>
    <w:p w14:paraId="15C0DCFD" w14:textId="77777777" w:rsidR="00622D31" w:rsidRPr="00AF1392" w:rsidRDefault="00622D31" w:rsidP="00622D31">
      <w:pPr>
        <w:spacing w:line="360" w:lineRule="auto"/>
        <w:jc w:val="both"/>
      </w:pPr>
    </w:p>
    <w:p w14:paraId="22EA826B" w14:textId="77777777" w:rsidR="00622D31" w:rsidRDefault="00622D31" w:rsidP="00622D31">
      <w:pPr>
        <w:pStyle w:val="ListParagraph"/>
        <w:numPr>
          <w:ilvl w:val="0"/>
          <w:numId w:val="80"/>
        </w:numPr>
        <w:spacing w:line="360" w:lineRule="auto"/>
        <w:ind w:left="1418"/>
        <w:jc w:val="both"/>
      </w:pPr>
      <w:r>
        <w:t xml:space="preserve">Skenario </w:t>
      </w:r>
      <w:r w:rsidRPr="00B46037">
        <w:rPr>
          <w:i/>
          <w:iCs/>
        </w:rPr>
        <w:t xml:space="preserve">use case </w:t>
      </w:r>
      <w:r>
        <w:t>Pesan Admin</w:t>
      </w:r>
    </w:p>
    <w:p w14:paraId="199A18AB" w14:textId="77777777" w:rsidR="00622D31" w:rsidRDefault="00622D31" w:rsidP="00622D31">
      <w:pPr>
        <w:pStyle w:val="ListParagraph"/>
        <w:spacing w:line="360" w:lineRule="auto"/>
        <w:ind w:left="1134" w:firstLine="283"/>
        <w:jc w:val="both"/>
      </w:pPr>
      <w:r w:rsidRPr="00B06A7B">
        <w:t xml:space="preserve">Berikut Skenario </w:t>
      </w:r>
      <w:r w:rsidRPr="00814346">
        <w:rPr>
          <w:i/>
          <w:iCs/>
        </w:rPr>
        <w:t>use case</w:t>
      </w:r>
      <w:r w:rsidRPr="00B06A7B">
        <w:t xml:space="preserve"> yang menggambarkan </w:t>
      </w:r>
      <w:r>
        <w:t xml:space="preserve">Pesan masuk </w:t>
      </w:r>
      <w:r w:rsidRPr="00B06A7B">
        <w:t>pada aplikasi :</w:t>
      </w:r>
    </w:p>
    <w:p w14:paraId="47B10AC6" w14:textId="77777777" w:rsidR="00622D31" w:rsidRPr="00463ADA" w:rsidRDefault="00622D31" w:rsidP="00622D31">
      <w:pPr>
        <w:pStyle w:val="ListParagraph"/>
        <w:spacing w:line="360" w:lineRule="auto"/>
        <w:ind w:left="993" w:firstLine="284"/>
        <w:jc w:val="both"/>
      </w:pPr>
    </w:p>
    <w:p w14:paraId="6DF71FAD" w14:textId="4BB972A0" w:rsidR="00622D31" w:rsidRPr="00F52E40" w:rsidRDefault="00760BBF" w:rsidP="00512577">
      <w:pPr>
        <w:pStyle w:val="Caption"/>
        <w:spacing w:after="0" w:line="360" w:lineRule="auto"/>
        <w:ind w:left="1276"/>
        <w:jc w:val="center"/>
        <w:rPr>
          <w:i w:val="0"/>
          <w:iCs w:val="0"/>
          <w:color w:val="auto"/>
          <w:sz w:val="24"/>
          <w:szCs w:val="24"/>
        </w:rPr>
      </w:pPr>
      <w:bookmarkStart w:id="149" w:name="_Toc79605269"/>
      <w:r w:rsidRPr="00512577">
        <w:rPr>
          <w:i w:val="0"/>
          <w:iCs w:val="0"/>
          <w:color w:val="auto"/>
          <w:sz w:val="24"/>
          <w:szCs w:val="24"/>
        </w:rPr>
        <w:t xml:space="preserve">Tabel 4. </w:t>
      </w:r>
      <w:r w:rsidRPr="00512577">
        <w:rPr>
          <w:i w:val="0"/>
          <w:iCs w:val="0"/>
          <w:color w:val="auto"/>
          <w:sz w:val="24"/>
          <w:szCs w:val="24"/>
        </w:rPr>
        <w:fldChar w:fldCharType="begin"/>
      </w:r>
      <w:r w:rsidRPr="00512577">
        <w:rPr>
          <w:i w:val="0"/>
          <w:iCs w:val="0"/>
          <w:color w:val="auto"/>
          <w:sz w:val="24"/>
          <w:szCs w:val="24"/>
        </w:rPr>
        <w:instrText xml:space="preserve"> SEQ Tabel_4. \* ARABIC </w:instrText>
      </w:r>
      <w:r w:rsidRPr="00512577">
        <w:rPr>
          <w:i w:val="0"/>
          <w:iCs w:val="0"/>
          <w:color w:val="auto"/>
          <w:sz w:val="24"/>
          <w:szCs w:val="24"/>
        </w:rPr>
        <w:fldChar w:fldCharType="separate"/>
      </w:r>
      <w:r w:rsidR="00FB1FF7">
        <w:rPr>
          <w:i w:val="0"/>
          <w:iCs w:val="0"/>
          <w:noProof/>
          <w:color w:val="auto"/>
          <w:sz w:val="24"/>
          <w:szCs w:val="24"/>
        </w:rPr>
        <w:t>8</w:t>
      </w:r>
      <w:r w:rsidRPr="00512577">
        <w:rPr>
          <w:i w:val="0"/>
          <w:iCs w:val="0"/>
          <w:color w:val="auto"/>
          <w:sz w:val="24"/>
          <w:szCs w:val="24"/>
        </w:rPr>
        <w:fldChar w:fldCharType="end"/>
      </w:r>
      <w:r w:rsidRPr="00512577">
        <w:rPr>
          <w:i w:val="0"/>
          <w:iCs w:val="0"/>
          <w:color w:val="auto"/>
          <w:sz w:val="24"/>
          <w:szCs w:val="24"/>
        </w:rPr>
        <w:t xml:space="preserve"> Skenario </w:t>
      </w:r>
      <w:r w:rsidRPr="00C502BC">
        <w:rPr>
          <w:color w:val="auto"/>
          <w:sz w:val="24"/>
          <w:szCs w:val="24"/>
        </w:rPr>
        <w:t>use case</w:t>
      </w:r>
      <w:r w:rsidRPr="00512577">
        <w:rPr>
          <w:i w:val="0"/>
          <w:iCs w:val="0"/>
          <w:color w:val="auto"/>
          <w:sz w:val="24"/>
          <w:szCs w:val="24"/>
        </w:rPr>
        <w:t xml:space="preserve"> Pesan Admin</w:t>
      </w:r>
      <w:bookmarkEnd w:id="149"/>
    </w:p>
    <w:tbl>
      <w:tblPr>
        <w:tblStyle w:val="TableGrid"/>
        <w:tblW w:w="6662" w:type="dxa"/>
        <w:tblInd w:w="1271" w:type="dxa"/>
        <w:tblLook w:val="04A0" w:firstRow="1" w:lastRow="0" w:firstColumn="1" w:lastColumn="0" w:noHBand="0" w:noVBand="1"/>
      </w:tblPr>
      <w:tblGrid>
        <w:gridCol w:w="1706"/>
        <w:gridCol w:w="2472"/>
        <w:gridCol w:w="2484"/>
      </w:tblGrid>
      <w:tr w:rsidR="00622D31" w:rsidRPr="00B46037" w14:paraId="3245D44B" w14:textId="77777777" w:rsidTr="003A73F5">
        <w:tc>
          <w:tcPr>
            <w:tcW w:w="1706" w:type="dxa"/>
          </w:tcPr>
          <w:p w14:paraId="3C871035" w14:textId="77777777" w:rsidR="00622D31" w:rsidRPr="00B46037" w:rsidRDefault="00622D31" w:rsidP="003A73F5">
            <w:pPr>
              <w:pStyle w:val="ListParagraph"/>
              <w:tabs>
                <w:tab w:val="left" w:pos="3002"/>
              </w:tabs>
              <w:spacing w:line="360" w:lineRule="auto"/>
              <w:ind w:left="0"/>
              <w:rPr>
                <w:b/>
                <w:bCs/>
              </w:rPr>
            </w:pPr>
            <w:r w:rsidRPr="00B46037">
              <w:rPr>
                <w:b/>
                <w:bCs/>
              </w:rPr>
              <w:t>Nama</w:t>
            </w:r>
          </w:p>
        </w:tc>
        <w:tc>
          <w:tcPr>
            <w:tcW w:w="4956" w:type="dxa"/>
            <w:gridSpan w:val="2"/>
          </w:tcPr>
          <w:p w14:paraId="24858B83" w14:textId="77777777" w:rsidR="00622D31" w:rsidRPr="00B46037" w:rsidRDefault="00622D31" w:rsidP="003A73F5">
            <w:pPr>
              <w:pStyle w:val="ListParagraph"/>
              <w:tabs>
                <w:tab w:val="left" w:pos="3002"/>
              </w:tabs>
              <w:spacing w:line="360" w:lineRule="auto"/>
              <w:ind w:left="0"/>
            </w:pPr>
            <w:r w:rsidRPr="00B46037">
              <w:t>Pesan</w:t>
            </w:r>
          </w:p>
        </w:tc>
      </w:tr>
      <w:tr w:rsidR="00622D31" w:rsidRPr="00B46037" w14:paraId="7F1F9889" w14:textId="77777777" w:rsidTr="003A73F5">
        <w:tc>
          <w:tcPr>
            <w:tcW w:w="1706" w:type="dxa"/>
          </w:tcPr>
          <w:p w14:paraId="3BEE0176" w14:textId="77777777" w:rsidR="00622D31" w:rsidRPr="00B46037" w:rsidRDefault="00622D31" w:rsidP="003A73F5">
            <w:pPr>
              <w:pStyle w:val="ListParagraph"/>
              <w:tabs>
                <w:tab w:val="left" w:pos="3002"/>
              </w:tabs>
              <w:spacing w:line="0" w:lineRule="atLeast"/>
              <w:ind w:left="0"/>
              <w:rPr>
                <w:b/>
                <w:bCs/>
              </w:rPr>
            </w:pPr>
            <w:r w:rsidRPr="00B46037">
              <w:rPr>
                <w:b/>
                <w:bCs/>
              </w:rPr>
              <w:t xml:space="preserve">Aktor </w:t>
            </w:r>
          </w:p>
        </w:tc>
        <w:tc>
          <w:tcPr>
            <w:tcW w:w="4956" w:type="dxa"/>
            <w:gridSpan w:val="2"/>
          </w:tcPr>
          <w:p w14:paraId="34BAD8E5" w14:textId="77777777" w:rsidR="00622D31" w:rsidRPr="00B46037" w:rsidRDefault="00622D31" w:rsidP="003A73F5">
            <w:pPr>
              <w:pStyle w:val="ListParagraph"/>
              <w:tabs>
                <w:tab w:val="left" w:pos="3002"/>
              </w:tabs>
              <w:spacing w:line="0" w:lineRule="atLeast"/>
              <w:ind w:left="0"/>
            </w:pPr>
            <w:r w:rsidRPr="00B46037">
              <w:t>Admin</w:t>
            </w:r>
          </w:p>
        </w:tc>
      </w:tr>
      <w:tr w:rsidR="00622D31" w:rsidRPr="00B46037" w14:paraId="7B0B8E2F" w14:textId="77777777" w:rsidTr="003A73F5">
        <w:tc>
          <w:tcPr>
            <w:tcW w:w="1706" w:type="dxa"/>
          </w:tcPr>
          <w:p w14:paraId="7A2BCDAE" w14:textId="77777777" w:rsidR="00622D31" w:rsidRPr="00B46037" w:rsidRDefault="00622D31" w:rsidP="003A73F5">
            <w:pPr>
              <w:pStyle w:val="ListParagraph"/>
              <w:tabs>
                <w:tab w:val="left" w:pos="3002"/>
              </w:tabs>
              <w:spacing w:line="0" w:lineRule="atLeast"/>
              <w:ind w:left="0"/>
              <w:rPr>
                <w:b/>
                <w:bCs/>
              </w:rPr>
            </w:pPr>
            <w:r w:rsidRPr="00B46037">
              <w:rPr>
                <w:b/>
                <w:bCs/>
              </w:rPr>
              <w:t>Deskripsi</w:t>
            </w:r>
          </w:p>
        </w:tc>
        <w:tc>
          <w:tcPr>
            <w:tcW w:w="4956" w:type="dxa"/>
            <w:gridSpan w:val="2"/>
          </w:tcPr>
          <w:p w14:paraId="7D7E8D9C" w14:textId="77777777" w:rsidR="00622D31" w:rsidRPr="00B46037" w:rsidRDefault="00622D31" w:rsidP="003A73F5">
            <w:pPr>
              <w:pStyle w:val="ListParagraph"/>
              <w:tabs>
                <w:tab w:val="left" w:pos="3002"/>
              </w:tabs>
              <w:spacing w:line="0" w:lineRule="atLeast"/>
              <w:ind w:left="0"/>
            </w:pPr>
            <w:r w:rsidRPr="00B46037">
              <w:t>Digunakan untuk berkomunikasi antara mahasiswa dan mahasiswa maupun mahasiswa dan admin (tata usaha FTI UNIBBA)</w:t>
            </w:r>
          </w:p>
        </w:tc>
      </w:tr>
      <w:tr w:rsidR="00622D31" w:rsidRPr="00B46037" w14:paraId="0D06A71C" w14:textId="77777777" w:rsidTr="003A73F5">
        <w:tc>
          <w:tcPr>
            <w:tcW w:w="1706" w:type="dxa"/>
          </w:tcPr>
          <w:p w14:paraId="055A8C4D" w14:textId="77777777" w:rsidR="00622D31" w:rsidRPr="00B46037" w:rsidRDefault="00622D31" w:rsidP="003A73F5">
            <w:pPr>
              <w:pStyle w:val="ListParagraph"/>
              <w:tabs>
                <w:tab w:val="left" w:pos="3002"/>
              </w:tabs>
              <w:spacing w:line="0" w:lineRule="atLeast"/>
              <w:ind w:left="0"/>
              <w:rPr>
                <w:b/>
                <w:bCs/>
              </w:rPr>
            </w:pPr>
            <w:r w:rsidRPr="00B46037">
              <w:rPr>
                <w:b/>
                <w:bCs/>
              </w:rPr>
              <w:t>Precondition</w:t>
            </w:r>
          </w:p>
        </w:tc>
        <w:tc>
          <w:tcPr>
            <w:tcW w:w="4956" w:type="dxa"/>
            <w:gridSpan w:val="2"/>
          </w:tcPr>
          <w:p w14:paraId="7DC516BF" w14:textId="77777777" w:rsidR="00622D31" w:rsidRPr="00B46037" w:rsidRDefault="00622D31" w:rsidP="003A73F5">
            <w:pPr>
              <w:pStyle w:val="ListParagraph"/>
              <w:tabs>
                <w:tab w:val="left" w:pos="3002"/>
              </w:tabs>
              <w:spacing w:line="0" w:lineRule="atLeast"/>
              <w:ind w:left="0"/>
            </w:pPr>
            <w:r w:rsidRPr="00B46037">
              <w:t>-</w:t>
            </w:r>
          </w:p>
        </w:tc>
      </w:tr>
      <w:tr w:rsidR="00622D31" w:rsidRPr="00B46037" w14:paraId="3949E515" w14:textId="77777777" w:rsidTr="003A73F5">
        <w:tc>
          <w:tcPr>
            <w:tcW w:w="1706" w:type="dxa"/>
            <w:tcBorders>
              <w:bottom w:val="single" w:sz="4" w:space="0" w:color="auto"/>
            </w:tcBorders>
          </w:tcPr>
          <w:p w14:paraId="53458B40" w14:textId="77777777" w:rsidR="00622D31" w:rsidRPr="00B46037" w:rsidRDefault="00622D31" w:rsidP="003A73F5">
            <w:pPr>
              <w:pStyle w:val="ListParagraph"/>
              <w:tabs>
                <w:tab w:val="left" w:pos="3002"/>
              </w:tabs>
              <w:spacing w:line="0" w:lineRule="atLeast"/>
              <w:ind w:left="0"/>
              <w:rPr>
                <w:b/>
                <w:bCs/>
              </w:rPr>
            </w:pPr>
            <w:r w:rsidRPr="00B46037">
              <w:rPr>
                <w:b/>
                <w:bCs/>
              </w:rPr>
              <w:t>Postcondition</w:t>
            </w:r>
          </w:p>
        </w:tc>
        <w:tc>
          <w:tcPr>
            <w:tcW w:w="4956" w:type="dxa"/>
            <w:gridSpan w:val="2"/>
            <w:tcBorders>
              <w:bottom w:val="single" w:sz="4" w:space="0" w:color="auto"/>
            </w:tcBorders>
          </w:tcPr>
          <w:p w14:paraId="2DFC0B4A" w14:textId="77777777" w:rsidR="00622D31" w:rsidRPr="00B46037" w:rsidRDefault="00622D31" w:rsidP="003A73F5">
            <w:pPr>
              <w:pStyle w:val="ListParagraph"/>
              <w:tabs>
                <w:tab w:val="left" w:pos="3002"/>
              </w:tabs>
              <w:spacing w:line="0" w:lineRule="atLeast"/>
              <w:ind w:left="0"/>
            </w:pPr>
            <w:r w:rsidRPr="00B46037">
              <w:t>-</w:t>
            </w:r>
          </w:p>
        </w:tc>
      </w:tr>
      <w:tr w:rsidR="00622D31" w:rsidRPr="00B46037" w14:paraId="238CFD56" w14:textId="77777777" w:rsidTr="003A73F5">
        <w:tc>
          <w:tcPr>
            <w:tcW w:w="1706" w:type="dxa"/>
            <w:tcBorders>
              <w:bottom w:val="single" w:sz="4" w:space="0" w:color="FFFFFF" w:themeColor="background1"/>
            </w:tcBorders>
          </w:tcPr>
          <w:p w14:paraId="62E6303E" w14:textId="77777777" w:rsidR="00622D31" w:rsidRPr="00B46037" w:rsidRDefault="00622D31" w:rsidP="003A73F5">
            <w:pPr>
              <w:pStyle w:val="ListParagraph"/>
              <w:tabs>
                <w:tab w:val="left" w:pos="3002"/>
              </w:tabs>
              <w:spacing w:line="0" w:lineRule="atLeast"/>
              <w:ind w:left="0"/>
            </w:pPr>
          </w:p>
        </w:tc>
        <w:tc>
          <w:tcPr>
            <w:tcW w:w="2472" w:type="dxa"/>
          </w:tcPr>
          <w:p w14:paraId="33D59DA8" w14:textId="77777777" w:rsidR="00622D31" w:rsidRPr="00B46037" w:rsidRDefault="00622D31" w:rsidP="003A73F5">
            <w:pPr>
              <w:pStyle w:val="ListParagraph"/>
              <w:tabs>
                <w:tab w:val="left" w:pos="3002"/>
              </w:tabs>
              <w:spacing w:line="0" w:lineRule="atLeast"/>
              <w:ind w:left="0"/>
              <w:jc w:val="center"/>
              <w:rPr>
                <w:b/>
                <w:bCs/>
              </w:rPr>
            </w:pPr>
            <w:r w:rsidRPr="00B46037">
              <w:rPr>
                <w:b/>
                <w:bCs/>
              </w:rPr>
              <w:t>Aktor</w:t>
            </w:r>
          </w:p>
        </w:tc>
        <w:tc>
          <w:tcPr>
            <w:tcW w:w="2484" w:type="dxa"/>
          </w:tcPr>
          <w:p w14:paraId="250DF56C" w14:textId="77777777" w:rsidR="00622D31" w:rsidRPr="00B46037" w:rsidRDefault="00622D31" w:rsidP="003A73F5">
            <w:pPr>
              <w:pStyle w:val="ListParagraph"/>
              <w:tabs>
                <w:tab w:val="left" w:pos="3002"/>
              </w:tabs>
              <w:spacing w:line="0" w:lineRule="atLeast"/>
              <w:ind w:left="0"/>
              <w:jc w:val="center"/>
              <w:rPr>
                <w:b/>
                <w:bCs/>
              </w:rPr>
            </w:pPr>
            <w:r w:rsidRPr="00B46037">
              <w:rPr>
                <w:b/>
                <w:bCs/>
              </w:rPr>
              <w:t>Sistem</w:t>
            </w:r>
          </w:p>
        </w:tc>
      </w:tr>
      <w:tr w:rsidR="00622D31" w:rsidRPr="00B46037" w14:paraId="129B085B" w14:textId="77777777" w:rsidTr="003A73F5">
        <w:tc>
          <w:tcPr>
            <w:tcW w:w="1706" w:type="dxa"/>
            <w:tcBorders>
              <w:top w:val="single" w:sz="4" w:space="0" w:color="FFFFFF" w:themeColor="background1"/>
              <w:bottom w:val="single" w:sz="4" w:space="0" w:color="FFFFFF" w:themeColor="background1"/>
            </w:tcBorders>
          </w:tcPr>
          <w:p w14:paraId="72DFA28F" w14:textId="77777777" w:rsidR="00622D31" w:rsidRPr="00B46037" w:rsidRDefault="00622D31" w:rsidP="003A73F5">
            <w:pPr>
              <w:pStyle w:val="ListParagraph"/>
              <w:tabs>
                <w:tab w:val="left" w:pos="3002"/>
              </w:tabs>
              <w:spacing w:line="0" w:lineRule="atLeast"/>
              <w:ind w:left="0"/>
            </w:pPr>
          </w:p>
        </w:tc>
        <w:tc>
          <w:tcPr>
            <w:tcW w:w="2472" w:type="dxa"/>
          </w:tcPr>
          <w:p w14:paraId="086C2B62" w14:textId="77777777" w:rsidR="00622D31" w:rsidRPr="00B46037" w:rsidRDefault="00622D31" w:rsidP="00622D31">
            <w:pPr>
              <w:pStyle w:val="ListParagraph"/>
              <w:numPr>
                <w:ilvl w:val="0"/>
                <w:numId w:val="85"/>
              </w:numPr>
              <w:tabs>
                <w:tab w:val="left" w:pos="3002"/>
              </w:tabs>
              <w:ind w:left="265"/>
              <w:jc w:val="both"/>
            </w:pPr>
            <w:r w:rsidRPr="00C502BC">
              <w:rPr>
                <w:i/>
                <w:iCs/>
              </w:rPr>
              <w:t>Use Case</w:t>
            </w:r>
            <w:r w:rsidRPr="00B46037">
              <w:t xml:space="preserve"> dimulai pada saat admin memilih menu pesan</w:t>
            </w:r>
          </w:p>
        </w:tc>
        <w:tc>
          <w:tcPr>
            <w:tcW w:w="2484" w:type="dxa"/>
          </w:tcPr>
          <w:p w14:paraId="38C90394" w14:textId="77777777" w:rsidR="00622D31" w:rsidRPr="00B46037" w:rsidRDefault="00622D31" w:rsidP="003A73F5">
            <w:pPr>
              <w:pStyle w:val="ListParagraph"/>
              <w:tabs>
                <w:tab w:val="left" w:pos="3002"/>
              </w:tabs>
              <w:spacing w:line="0" w:lineRule="atLeast"/>
              <w:ind w:left="0"/>
            </w:pPr>
          </w:p>
        </w:tc>
      </w:tr>
      <w:tr w:rsidR="00622D31" w:rsidRPr="00B46037" w14:paraId="328ECBA6" w14:textId="77777777" w:rsidTr="003A73F5">
        <w:tc>
          <w:tcPr>
            <w:tcW w:w="1706" w:type="dxa"/>
            <w:tcBorders>
              <w:top w:val="single" w:sz="4" w:space="0" w:color="FFFFFF" w:themeColor="background1"/>
              <w:bottom w:val="single" w:sz="4" w:space="0" w:color="FFFFFF" w:themeColor="background1"/>
            </w:tcBorders>
          </w:tcPr>
          <w:p w14:paraId="609C3863" w14:textId="77777777" w:rsidR="00622D31" w:rsidRPr="00B46037" w:rsidRDefault="00622D31" w:rsidP="003A73F5">
            <w:pPr>
              <w:pStyle w:val="ListParagraph"/>
              <w:tabs>
                <w:tab w:val="left" w:pos="3002"/>
              </w:tabs>
              <w:spacing w:line="0" w:lineRule="atLeast"/>
              <w:ind w:left="0"/>
              <w:jc w:val="center"/>
              <w:rPr>
                <w:b/>
                <w:bCs/>
                <w:i/>
                <w:iCs/>
              </w:rPr>
            </w:pPr>
            <w:r w:rsidRPr="00B46037">
              <w:rPr>
                <w:b/>
                <w:bCs/>
                <w:i/>
                <w:iCs/>
              </w:rPr>
              <w:lastRenderedPageBreak/>
              <w:t>Main flow of event</w:t>
            </w:r>
          </w:p>
        </w:tc>
        <w:tc>
          <w:tcPr>
            <w:tcW w:w="2472" w:type="dxa"/>
          </w:tcPr>
          <w:p w14:paraId="642C2A0B" w14:textId="77777777" w:rsidR="00622D31" w:rsidRPr="00B46037" w:rsidRDefault="00622D31" w:rsidP="003A73F5">
            <w:pPr>
              <w:pStyle w:val="ListParagraph"/>
              <w:tabs>
                <w:tab w:val="left" w:pos="3002"/>
              </w:tabs>
              <w:spacing w:line="0" w:lineRule="atLeast"/>
            </w:pPr>
          </w:p>
        </w:tc>
        <w:tc>
          <w:tcPr>
            <w:tcW w:w="2484" w:type="dxa"/>
          </w:tcPr>
          <w:p w14:paraId="0D55E069" w14:textId="77777777" w:rsidR="00622D31" w:rsidRPr="00B46037" w:rsidRDefault="00622D31" w:rsidP="00622D31">
            <w:pPr>
              <w:pStyle w:val="ListParagraph"/>
              <w:numPr>
                <w:ilvl w:val="0"/>
                <w:numId w:val="85"/>
              </w:numPr>
              <w:tabs>
                <w:tab w:val="left" w:pos="3002"/>
              </w:tabs>
              <w:spacing w:line="0" w:lineRule="atLeast"/>
              <w:ind w:left="390"/>
            </w:pPr>
            <w:r w:rsidRPr="00B46037">
              <w:t>Sistem Menampilkan halaman</w:t>
            </w:r>
            <w:r w:rsidRPr="00B46037">
              <w:rPr>
                <w:i/>
                <w:iCs/>
              </w:rPr>
              <w:t xml:space="preserve"> </w:t>
            </w:r>
            <w:r w:rsidRPr="00B46037">
              <w:t>pesan</w:t>
            </w:r>
          </w:p>
        </w:tc>
      </w:tr>
      <w:tr w:rsidR="00622D31" w:rsidRPr="00B46037" w14:paraId="3AC5B696" w14:textId="77777777" w:rsidTr="003A73F5">
        <w:tc>
          <w:tcPr>
            <w:tcW w:w="1706" w:type="dxa"/>
            <w:tcBorders>
              <w:top w:val="single" w:sz="4" w:space="0" w:color="FFFFFF" w:themeColor="background1"/>
              <w:bottom w:val="single" w:sz="4" w:space="0" w:color="auto"/>
            </w:tcBorders>
          </w:tcPr>
          <w:p w14:paraId="2B277F4A" w14:textId="77777777" w:rsidR="00622D31" w:rsidRPr="00B46037" w:rsidRDefault="00622D31" w:rsidP="003A73F5">
            <w:pPr>
              <w:pStyle w:val="ListParagraph"/>
              <w:tabs>
                <w:tab w:val="left" w:pos="3002"/>
              </w:tabs>
              <w:spacing w:line="0" w:lineRule="atLeast"/>
              <w:ind w:left="0"/>
            </w:pPr>
          </w:p>
        </w:tc>
        <w:tc>
          <w:tcPr>
            <w:tcW w:w="2472" w:type="dxa"/>
          </w:tcPr>
          <w:p w14:paraId="254B0783" w14:textId="77777777" w:rsidR="00622D31" w:rsidRPr="00B46037" w:rsidRDefault="00622D31" w:rsidP="00622D31">
            <w:pPr>
              <w:pStyle w:val="ListParagraph"/>
              <w:numPr>
                <w:ilvl w:val="0"/>
                <w:numId w:val="85"/>
              </w:numPr>
              <w:tabs>
                <w:tab w:val="left" w:pos="3002"/>
              </w:tabs>
              <w:spacing w:line="0" w:lineRule="atLeast"/>
              <w:ind w:left="305"/>
            </w:pPr>
            <w:r w:rsidRPr="00B46037">
              <w:t>Admin dapat memulai dan membalas pesan</w:t>
            </w:r>
          </w:p>
        </w:tc>
        <w:tc>
          <w:tcPr>
            <w:tcW w:w="2484" w:type="dxa"/>
          </w:tcPr>
          <w:p w14:paraId="4A6BE6F5" w14:textId="77777777" w:rsidR="00622D31" w:rsidRPr="00B46037" w:rsidRDefault="00622D31" w:rsidP="003A73F5">
            <w:pPr>
              <w:pStyle w:val="ListParagraph"/>
              <w:tabs>
                <w:tab w:val="left" w:pos="3002"/>
              </w:tabs>
              <w:spacing w:line="0" w:lineRule="atLeast"/>
            </w:pPr>
          </w:p>
          <w:p w14:paraId="288831F4" w14:textId="77777777" w:rsidR="00622D31" w:rsidRPr="00B46037" w:rsidRDefault="00622D31" w:rsidP="003A73F5">
            <w:pPr>
              <w:pStyle w:val="ListParagraph"/>
              <w:tabs>
                <w:tab w:val="left" w:pos="3002"/>
              </w:tabs>
              <w:spacing w:line="0" w:lineRule="atLeast"/>
            </w:pPr>
          </w:p>
          <w:p w14:paraId="0BF1152A" w14:textId="77777777" w:rsidR="00622D31" w:rsidRPr="00B46037" w:rsidRDefault="00622D31" w:rsidP="003A73F5">
            <w:pPr>
              <w:tabs>
                <w:tab w:val="left" w:pos="3002"/>
              </w:tabs>
              <w:spacing w:line="0" w:lineRule="atLeast"/>
            </w:pPr>
          </w:p>
        </w:tc>
      </w:tr>
      <w:tr w:rsidR="00622D31" w:rsidRPr="00B46037" w14:paraId="7A10F2B9" w14:textId="77777777" w:rsidTr="003A73F5">
        <w:tc>
          <w:tcPr>
            <w:tcW w:w="1706" w:type="dxa"/>
            <w:tcBorders>
              <w:top w:val="single" w:sz="4" w:space="0" w:color="FFFFFF" w:themeColor="background1"/>
              <w:bottom w:val="single" w:sz="4" w:space="0" w:color="auto"/>
            </w:tcBorders>
          </w:tcPr>
          <w:p w14:paraId="4DFA7986" w14:textId="77777777" w:rsidR="00622D31" w:rsidRPr="00B46037" w:rsidRDefault="00622D31" w:rsidP="003A73F5">
            <w:pPr>
              <w:pStyle w:val="ListParagraph"/>
              <w:tabs>
                <w:tab w:val="left" w:pos="3002"/>
              </w:tabs>
              <w:spacing w:line="0" w:lineRule="atLeast"/>
              <w:ind w:left="0"/>
            </w:pPr>
          </w:p>
        </w:tc>
        <w:tc>
          <w:tcPr>
            <w:tcW w:w="2472" w:type="dxa"/>
          </w:tcPr>
          <w:p w14:paraId="1D14EC23" w14:textId="77777777" w:rsidR="00622D31" w:rsidRPr="00B46037" w:rsidRDefault="00622D31" w:rsidP="003A73F5">
            <w:pPr>
              <w:pStyle w:val="ListParagraph"/>
              <w:tabs>
                <w:tab w:val="left" w:pos="3002"/>
              </w:tabs>
              <w:spacing w:line="0" w:lineRule="atLeast"/>
              <w:ind w:left="390"/>
            </w:pPr>
          </w:p>
        </w:tc>
        <w:tc>
          <w:tcPr>
            <w:tcW w:w="2484" w:type="dxa"/>
          </w:tcPr>
          <w:p w14:paraId="46B3C81E" w14:textId="77777777" w:rsidR="00622D31" w:rsidRPr="00B46037" w:rsidRDefault="00622D31" w:rsidP="00622D31">
            <w:pPr>
              <w:pStyle w:val="ListParagraph"/>
              <w:numPr>
                <w:ilvl w:val="0"/>
                <w:numId w:val="85"/>
              </w:numPr>
              <w:tabs>
                <w:tab w:val="left" w:pos="3002"/>
              </w:tabs>
              <w:spacing w:line="0" w:lineRule="atLeast"/>
              <w:ind w:left="390"/>
            </w:pPr>
            <w:r w:rsidRPr="00B46037">
              <w:t>Proses pengiriman pesan pada orang yang dituju.</w:t>
            </w:r>
          </w:p>
        </w:tc>
      </w:tr>
      <w:tr w:rsidR="00622D31" w:rsidRPr="00B46037" w14:paraId="10213153" w14:textId="77777777" w:rsidTr="003A73F5">
        <w:tc>
          <w:tcPr>
            <w:tcW w:w="1706" w:type="dxa"/>
            <w:tcBorders>
              <w:top w:val="single" w:sz="4" w:space="0" w:color="auto"/>
              <w:bottom w:val="single" w:sz="4" w:space="0" w:color="auto"/>
            </w:tcBorders>
          </w:tcPr>
          <w:p w14:paraId="773C9C83" w14:textId="77777777" w:rsidR="00622D31" w:rsidRPr="00B46037" w:rsidRDefault="00622D31" w:rsidP="003A73F5">
            <w:pPr>
              <w:pStyle w:val="ListParagraph"/>
              <w:tabs>
                <w:tab w:val="left" w:pos="3002"/>
              </w:tabs>
              <w:spacing w:line="0" w:lineRule="atLeast"/>
              <w:ind w:left="0"/>
              <w:jc w:val="center"/>
              <w:rPr>
                <w:b/>
                <w:bCs/>
                <w:i/>
                <w:iCs/>
              </w:rPr>
            </w:pPr>
            <w:r w:rsidRPr="00B46037">
              <w:rPr>
                <w:b/>
                <w:bCs/>
                <w:i/>
                <w:iCs/>
              </w:rPr>
              <w:t>Exceptional Flow of Event</w:t>
            </w:r>
          </w:p>
        </w:tc>
        <w:tc>
          <w:tcPr>
            <w:tcW w:w="4956" w:type="dxa"/>
            <w:gridSpan w:val="2"/>
            <w:tcBorders>
              <w:top w:val="single" w:sz="4" w:space="0" w:color="auto"/>
              <w:bottom w:val="single" w:sz="4" w:space="0" w:color="auto"/>
            </w:tcBorders>
          </w:tcPr>
          <w:p w14:paraId="6B4D50C9" w14:textId="77777777" w:rsidR="00622D31" w:rsidRPr="00B46037" w:rsidRDefault="00622D31" w:rsidP="003A73F5">
            <w:pPr>
              <w:pStyle w:val="ListParagraph"/>
              <w:tabs>
                <w:tab w:val="left" w:pos="3002"/>
              </w:tabs>
              <w:spacing w:line="0" w:lineRule="atLeast"/>
              <w:ind w:left="30"/>
              <w:jc w:val="both"/>
            </w:pPr>
            <w:r w:rsidRPr="00B46037">
              <w:t>Pada saat mulai mengirim pesan dan membalas pesan, admin dapat memilih berdasarkan kebutuhan apakah akan memulai pesan atau membalas pesan.</w:t>
            </w:r>
          </w:p>
        </w:tc>
      </w:tr>
    </w:tbl>
    <w:p w14:paraId="646DEBD5" w14:textId="77777777" w:rsidR="00622D31" w:rsidRPr="00BF2C13" w:rsidRDefault="00622D31" w:rsidP="00622D31">
      <w:pPr>
        <w:spacing w:line="360" w:lineRule="auto"/>
        <w:jc w:val="both"/>
      </w:pPr>
    </w:p>
    <w:p w14:paraId="67FD2A6F" w14:textId="77777777" w:rsidR="00622D31" w:rsidRDefault="00622D31" w:rsidP="00622D31">
      <w:pPr>
        <w:pStyle w:val="ListParagraph"/>
        <w:numPr>
          <w:ilvl w:val="0"/>
          <w:numId w:val="80"/>
        </w:numPr>
        <w:spacing w:line="360" w:lineRule="auto"/>
        <w:ind w:left="1418"/>
        <w:jc w:val="both"/>
      </w:pPr>
      <w:r>
        <w:t xml:space="preserve">Skenario </w:t>
      </w:r>
      <w:r w:rsidRPr="00B46037">
        <w:rPr>
          <w:i/>
          <w:iCs/>
        </w:rPr>
        <w:t xml:space="preserve">use case </w:t>
      </w:r>
      <w:r>
        <w:rPr>
          <w:i/>
          <w:iCs/>
        </w:rPr>
        <w:t xml:space="preserve">update </w:t>
      </w:r>
      <w:r>
        <w:t xml:space="preserve">Info </w:t>
      </w:r>
    </w:p>
    <w:p w14:paraId="7651DF47" w14:textId="77777777" w:rsidR="00622D31" w:rsidRPr="00652DA3" w:rsidRDefault="00622D31" w:rsidP="00622D31">
      <w:pPr>
        <w:pStyle w:val="ListParagraph"/>
        <w:spacing w:line="360" w:lineRule="auto"/>
        <w:ind w:left="1134" w:firstLine="283"/>
        <w:jc w:val="both"/>
      </w:pPr>
      <w:r w:rsidRPr="0028580A">
        <w:t xml:space="preserve">Berikut Skenario </w:t>
      </w:r>
      <w:r w:rsidRPr="00814346">
        <w:rPr>
          <w:i/>
          <w:iCs/>
        </w:rPr>
        <w:t>use case</w:t>
      </w:r>
      <w:r w:rsidRPr="0028580A">
        <w:t xml:space="preserve"> yang menggambarkan </w:t>
      </w:r>
      <w:r>
        <w:t>Update Info</w:t>
      </w:r>
      <w:r w:rsidRPr="0028580A">
        <w:t xml:space="preserve"> pada aplikasi :</w:t>
      </w:r>
    </w:p>
    <w:p w14:paraId="3DEFA9C5" w14:textId="3B34F333" w:rsidR="00622D31" w:rsidRPr="00F52E40" w:rsidRDefault="00760BBF" w:rsidP="00512577">
      <w:pPr>
        <w:pStyle w:val="Caption"/>
        <w:spacing w:after="0" w:line="360" w:lineRule="auto"/>
        <w:ind w:left="1276"/>
        <w:jc w:val="center"/>
        <w:rPr>
          <w:i w:val="0"/>
          <w:iCs w:val="0"/>
          <w:color w:val="auto"/>
          <w:sz w:val="24"/>
          <w:szCs w:val="24"/>
        </w:rPr>
      </w:pPr>
      <w:bookmarkStart w:id="150" w:name="_Toc79605270"/>
      <w:r w:rsidRPr="00512577">
        <w:rPr>
          <w:i w:val="0"/>
          <w:iCs w:val="0"/>
          <w:color w:val="auto"/>
          <w:sz w:val="24"/>
          <w:szCs w:val="24"/>
        </w:rPr>
        <w:t xml:space="preserve">Tabel 4. </w:t>
      </w:r>
      <w:r w:rsidRPr="00512577">
        <w:rPr>
          <w:i w:val="0"/>
          <w:iCs w:val="0"/>
          <w:color w:val="auto"/>
          <w:sz w:val="24"/>
          <w:szCs w:val="24"/>
        </w:rPr>
        <w:fldChar w:fldCharType="begin"/>
      </w:r>
      <w:r w:rsidRPr="00512577">
        <w:rPr>
          <w:i w:val="0"/>
          <w:iCs w:val="0"/>
          <w:color w:val="auto"/>
          <w:sz w:val="24"/>
          <w:szCs w:val="24"/>
        </w:rPr>
        <w:instrText xml:space="preserve"> SEQ Tabel_4. \* ARABIC </w:instrText>
      </w:r>
      <w:r w:rsidRPr="00512577">
        <w:rPr>
          <w:i w:val="0"/>
          <w:iCs w:val="0"/>
          <w:color w:val="auto"/>
          <w:sz w:val="24"/>
          <w:szCs w:val="24"/>
        </w:rPr>
        <w:fldChar w:fldCharType="separate"/>
      </w:r>
      <w:r w:rsidR="00FB1FF7">
        <w:rPr>
          <w:i w:val="0"/>
          <w:iCs w:val="0"/>
          <w:noProof/>
          <w:color w:val="auto"/>
          <w:sz w:val="24"/>
          <w:szCs w:val="24"/>
        </w:rPr>
        <w:t>9</w:t>
      </w:r>
      <w:r w:rsidRPr="00512577">
        <w:rPr>
          <w:i w:val="0"/>
          <w:iCs w:val="0"/>
          <w:color w:val="auto"/>
          <w:sz w:val="24"/>
          <w:szCs w:val="24"/>
        </w:rPr>
        <w:fldChar w:fldCharType="end"/>
      </w:r>
      <w:r w:rsidRPr="00512577">
        <w:rPr>
          <w:i w:val="0"/>
          <w:iCs w:val="0"/>
          <w:color w:val="auto"/>
          <w:sz w:val="24"/>
          <w:szCs w:val="24"/>
        </w:rPr>
        <w:t xml:space="preserve"> Skenario </w:t>
      </w:r>
      <w:r w:rsidRPr="00C502BC">
        <w:rPr>
          <w:color w:val="auto"/>
          <w:sz w:val="24"/>
          <w:szCs w:val="24"/>
        </w:rPr>
        <w:t>use case</w:t>
      </w:r>
      <w:r w:rsidRPr="00512577">
        <w:rPr>
          <w:i w:val="0"/>
          <w:iCs w:val="0"/>
          <w:color w:val="auto"/>
          <w:sz w:val="24"/>
          <w:szCs w:val="24"/>
        </w:rPr>
        <w:t xml:space="preserve"> update Info Admin</w:t>
      </w:r>
      <w:bookmarkEnd w:id="150"/>
    </w:p>
    <w:tbl>
      <w:tblPr>
        <w:tblStyle w:val="TableGrid"/>
        <w:tblW w:w="6662" w:type="dxa"/>
        <w:tblInd w:w="1271" w:type="dxa"/>
        <w:tblLook w:val="04A0" w:firstRow="1" w:lastRow="0" w:firstColumn="1" w:lastColumn="0" w:noHBand="0" w:noVBand="1"/>
      </w:tblPr>
      <w:tblGrid>
        <w:gridCol w:w="1706"/>
        <w:gridCol w:w="2472"/>
        <w:gridCol w:w="2484"/>
      </w:tblGrid>
      <w:tr w:rsidR="00622D31" w:rsidRPr="00B46037" w14:paraId="58874E15" w14:textId="77777777" w:rsidTr="003A73F5">
        <w:tc>
          <w:tcPr>
            <w:tcW w:w="1706" w:type="dxa"/>
          </w:tcPr>
          <w:p w14:paraId="2E50B186" w14:textId="77777777" w:rsidR="00622D31" w:rsidRPr="00B46037" w:rsidRDefault="00622D31" w:rsidP="003A73F5">
            <w:pPr>
              <w:pStyle w:val="ListParagraph"/>
              <w:tabs>
                <w:tab w:val="left" w:pos="3002"/>
              </w:tabs>
              <w:spacing w:line="360" w:lineRule="auto"/>
              <w:ind w:left="0"/>
              <w:rPr>
                <w:b/>
                <w:bCs/>
              </w:rPr>
            </w:pPr>
            <w:r w:rsidRPr="00B46037">
              <w:rPr>
                <w:b/>
                <w:bCs/>
              </w:rPr>
              <w:t>Nama</w:t>
            </w:r>
          </w:p>
        </w:tc>
        <w:tc>
          <w:tcPr>
            <w:tcW w:w="4956" w:type="dxa"/>
            <w:gridSpan w:val="2"/>
          </w:tcPr>
          <w:p w14:paraId="68B73C0B" w14:textId="77777777" w:rsidR="00622D31" w:rsidRPr="00B46037" w:rsidRDefault="00622D31" w:rsidP="003A73F5">
            <w:pPr>
              <w:pStyle w:val="ListParagraph"/>
              <w:tabs>
                <w:tab w:val="left" w:pos="3002"/>
              </w:tabs>
              <w:spacing w:line="360" w:lineRule="auto"/>
              <w:ind w:left="0"/>
            </w:pPr>
            <w:r w:rsidRPr="00B46037">
              <w:t xml:space="preserve">Informasi </w:t>
            </w:r>
          </w:p>
        </w:tc>
      </w:tr>
      <w:tr w:rsidR="00622D31" w:rsidRPr="00B46037" w14:paraId="30644CDD" w14:textId="77777777" w:rsidTr="003A73F5">
        <w:tc>
          <w:tcPr>
            <w:tcW w:w="1706" w:type="dxa"/>
          </w:tcPr>
          <w:p w14:paraId="59CB5E88" w14:textId="77777777" w:rsidR="00622D31" w:rsidRPr="00B46037" w:rsidRDefault="00622D31" w:rsidP="003A73F5">
            <w:pPr>
              <w:pStyle w:val="ListParagraph"/>
              <w:tabs>
                <w:tab w:val="left" w:pos="3002"/>
              </w:tabs>
              <w:spacing w:line="0" w:lineRule="atLeast"/>
              <w:ind w:left="0"/>
              <w:rPr>
                <w:b/>
                <w:bCs/>
              </w:rPr>
            </w:pPr>
            <w:r w:rsidRPr="00B46037">
              <w:rPr>
                <w:b/>
                <w:bCs/>
              </w:rPr>
              <w:t xml:space="preserve">Aktor </w:t>
            </w:r>
          </w:p>
        </w:tc>
        <w:tc>
          <w:tcPr>
            <w:tcW w:w="4956" w:type="dxa"/>
            <w:gridSpan w:val="2"/>
          </w:tcPr>
          <w:p w14:paraId="69F67E9D" w14:textId="77777777" w:rsidR="00622D31" w:rsidRPr="00B46037" w:rsidRDefault="00622D31" w:rsidP="003A73F5">
            <w:pPr>
              <w:pStyle w:val="ListParagraph"/>
              <w:tabs>
                <w:tab w:val="left" w:pos="3002"/>
              </w:tabs>
              <w:spacing w:line="0" w:lineRule="atLeast"/>
              <w:ind w:left="0"/>
            </w:pPr>
            <w:r w:rsidRPr="00B46037">
              <w:t>Admin</w:t>
            </w:r>
          </w:p>
        </w:tc>
      </w:tr>
      <w:tr w:rsidR="00622D31" w:rsidRPr="00B46037" w14:paraId="1943D4C8" w14:textId="77777777" w:rsidTr="003A73F5">
        <w:tc>
          <w:tcPr>
            <w:tcW w:w="1706" w:type="dxa"/>
          </w:tcPr>
          <w:p w14:paraId="12E58F7B" w14:textId="77777777" w:rsidR="00622D31" w:rsidRPr="00B46037" w:rsidRDefault="00622D31" w:rsidP="003A73F5">
            <w:pPr>
              <w:pStyle w:val="ListParagraph"/>
              <w:tabs>
                <w:tab w:val="left" w:pos="3002"/>
              </w:tabs>
              <w:spacing w:line="0" w:lineRule="atLeast"/>
              <w:ind w:left="0"/>
              <w:rPr>
                <w:b/>
                <w:bCs/>
              </w:rPr>
            </w:pPr>
            <w:r w:rsidRPr="00B46037">
              <w:rPr>
                <w:b/>
                <w:bCs/>
              </w:rPr>
              <w:t>Deskripsi</w:t>
            </w:r>
          </w:p>
        </w:tc>
        <w:tc>
          <w:tcPr>
            <w:tcW w:w="4956" w:type="dxa"/>
            <w:gridSpan w:val="2"/>
          </w:tcPr>
          <w:p w14:paraId="0BBE2952" w14:textId="77777777" w:rsidR="00622D31" w:rsidRPr="00B46037" w:rsidRDefault="00622D31" w:rsidP="003A73F5">
            <w:pPr>
              <w:pStyle w:val="ListParagraph"/>
              <w:tabs>
                <w:tab w:val="left" w:pos="3002"/>
              </w:tabs>
              <w:spacing w:line="0" w:lineRule="atLeast"/>
              <w:ind w:left="0"/>
            </w:pPr>
            <w:r w:rsidRPr="00B46037">
              <w:t>Digunakan untuk menambahkan informasi terkait apa saja yang perlu di informasikan kepada mahasiswa.</w:t>
            </w:r>
          </w:p>
        </w:tc>
      </w:tr>
      <w:tr w:rsidR="00622D31" w:rsidRPr="00B46037" w14:paraId="39A9626E" w14:textId="77777777" w:rsidTr="003A73F5">
        <w:tc>
          <w:tcPr>
            <w:tcW w:w="1706" w:type="dxa"/>
          </w:tcPr>
          <w:p w14:paraId="5A46B3A7" w14:textId="77777777" w:rsidR="00622D31" w:rsidRPr="00B46037" w:rsidRDefault="00622D31" w:rsidP="003A73F5">
            <w:pPr>
              <w:pStyle w:val="ListParagraph"/>
              <w:tabs>
                <w:tab w:val="left" w:pos="3002"/>
              </w:tabs>
              <w:spacing w:line="0" w:lineRule="atLeast"/>
              <w:ind w:left="0"/>
              <w:rPr>
                <w:b/>
                <w:bCs/>
              </w:rPr>
            </w:pPr>
            <w:r w:rsidRPr="00B46037">
              <w:rPr>
                <w:b/>
                <w:bCs/>
              </w:rPr>
              <w:t>Precondition</w:t>
            </w:r>
          </w:p>
        </w:tc>
        <w:tc>
          <w:tcPr>
            <w:tcW w:w="4956" w:type="dxa"/>
            <w:gridSpan w:val="2"/>
          </w:tcPr>
          <w:p w14:paraId="6566F3F1" w14:textId="77777777" w:rsidR="00622D31" w:rsidRPr="00B46037" w:rsidRDefault="00622D31" w:rsidP="003A73F5">
            <w:pPr>
              <w:pStyle w:val="ListParagraph"/>
              <w:tabs>
                <w:tab w:val="left" w:pos="3002"/>
              </w:tabs>
              <w:spacing w:line="0" w:lineRule="atLeast"/>
              <w:ind w:left="0"/>
            </w:pPr>
            <w:r w:rsidRPr="00B46037">
              <w:t>-</w:t>
            </w:r>
          </w:p>
        </w:tc>
      </w:tr>
      <w:tr w:rsidR="00622D31" w:rsidRPr="00B46037" w14:paraId="7E084515" w14:textId="77777777" w:rsidTr="003A73F5">
        <w:tc>
          <w:tcPr>
            <w:tcW w:w="1706" w:type="dxa"/>
            <w:tcBorders>
              <w:bottom w:val="single" w:sz="4" w:space="0" w:color="auto"/>
            </w:tcBorders>
          </w:tcPr>
          <w:p w14:paraId="3231F5CC" w14:textId="77777777" w:rsidR="00622D31" w:rsidRPr="00B46037" w:rsidRDefault="00622D31" w:rsidP="003A73F5">
            <w:pPr>
              <w:pStyle w:val="ListParagraph"/>
              <w:tabs>
                <w:tab w:val="left" w:pos="3002"/>
              </w:tabs>
              <w:spacing w:line="0" w:lineRule="atLeast"/>
              <w:ind w:left="0"/>
              <w:rPr>
                <w:b/>
                <w:bCs/>
              </w:rPr>
            </w:pPr>
            <w:r w:rsidRPr="00B46037">
              <w:rPr>
                <w:b/>
                <w:bCs/>
              </w:rPr>
              <w:t>Postcondition</w:t>
            </w:r>
          </w:p>
        </w:tc>
        <w:tc>
          <w:tcPr>
            <w:tcW w:w="4956" w:type="dxa"/>
            <w:gridSpan w:val="2"/>
            <w:tcBorders>
              <w:bottom w:val="single" w:sz="4" w:space="0" w:color="auto"/>
            </w:tcBorders>
          </w:tcPr>
          <w:p w14:paraId="41AF52CC" w14:textId="77777777" w:rsidR="00622D31" w:rsidRPr="00B46037" w:rsidRDefault="00622D31" w:rsidP="003A73F5">
            <w:pPr>
              <w:pStyle w:val="ListParagraph"/>
              <w:tabs>
                <w:tab w:val="left" w:pos="3002"/>
              </w:tabs>
              <w:spacing w:line="0" w:lineRule="atLeast"/>
              <w:ind w:left="0"/>
            </w:pPr>
            <w:r w:rsidRPr="00B46037">
              <w:t>-</w:t>
            </w:r>
          </w:p>
        </w:tc>
      </w:tr>
      <w:tr w:rsidR="00622D31" w:rsidRPr="00B46037" w14:paraId="0D870FA0" w14:textId="77777777" w:rsidTr="003A73F5">
        <w:tc>
          <w:tcPr>
            <w:tcW w:w="1706" w:type="dxa"/>
            <w:tcBorders>
              <w:bottom w:val="single" w:sz="4" w:space="0" w:color="FFFFFF" w:themeColor="background1"/>
            </w:tcBorders>
          </w:tcPr>
          <w:p w14:paraId="1E4F22D4" w14:textId="77777777" w:rsidR="00622D31" w:rsidRPr="00B46037" w:rsidRDefault="00622D31" w:rsidP="003A73F5">
            <w:pPr>
              <w:pStyle w:val="ListParagraph"/>
              <w:tabs>
                <w:tab w:val="left" w:pos="3002"/>
              </w:tabs>
              <w:spacing w:line="0" w:lineRule="atLeast"/>
              <w:ind w:left="0"/>
            </w:pPr>
          </w:p>
        </w:tc>
        <w:tc>
          <w:tcPr>
            <w:tcW w:w="2472" w:type="dxa"/>
            <w:tcBorders>
              <w:bottom w:val="single" w:sz="4" w:space="0" w:color="auto"/>
            </w:tcBorders>
          </w:tcPr>
          <w:p w14:paraId="5CF7DD94" w14:textId="77777777" w:rsidR="00622D31" w:rsidRPr="00B46037" w:rsidRDefault="00622D31" w:rsidP="003A73F5">
            <w:pPr>
              <w:pStyle w:val="ListParagraph"/>
              <w:tabs>
                <w:tab w:val="left" w:pos="3002"/>
              </w:tabs>
              <w:spacing w:line="0" w:lineRule="atLeast"/>
              <w:ind w:left="0"/>
              <w:jc w:val="center"/>
              <w:rPr>
                <w:b/>
                <w:bCs/>
              </w:rPr>
            </w:pPr>
            <w:r w:rsidRPr="00B46037">
              <w:rPr>
                <w:b/>
                <w:bCs/>
              </w:rPr>
              <w:t>Aktor</w:t>
            </w:r>
          </w:p>
        </w:tc>
        <w:tc>
          <w:tcPr>
            <w:tcW w:w="2484" w:type="dxa"/>
            <w:tcBorders>
              <w:bottom w:val="single" w:sz="4" w:space="0" w:color="auto"/>
            </w:tcBorders>
          </w:tcPr>
          <w:p w14:paraId="2BFC6A4E" w14:textId="77777777" w:rsidR="00622D31" w:rsidRPr="00B46037" w:rsidRDefault="00622D31" w:rsidP="003A73F5">
            <w:pPr>
              <w:pStyle w:val="ListParagraph"/>
              <w:tabs>
                <w:tab w:val="left" w:pos="3002"/>
              </w:tabs>
              <w:spacing w:line="0" w:lineRule="atLeast"/>
              <w:ind w:left="0"/>
              <w:jc w:val="center"/>
              <w:rPr>
                <w:b/>
                <w:bCs/>
              </w:rPr>
            </w:pPr>
            <w:r w:rsidRPr="00B46037">
              <w:rPr>
                <w:b/>
                <w:bCs/>
              </w:rPr>
              <w:t>Sistem</w:t>
            </w:r>
          </w:p>
        </w:tc>
      </w:tr>
      <w:tr w:rsidR="00622D31" w:rsidRPr="00B46037" w14:paraId="06820D90" w14:textId="77777777" w:rsidTr="003A73F5">
        <w:tc>
          <w:tcPr>
            <w:tcW w:w="1706" w:type="dxa"/>
            <w:tcBorders>
              <w:top w:val="single" w:sz="4" w:space="0" w:color="FFFFFF" w:themeColor="background1"/>
              <w:bottom w:val="single" w:sz="4" w:space="0" w:color="FFFFFF" w:themeColor="background1"/>
            </w:tcBorders>
          </w:tcPr>
          <w:p w14:paraId="116F2613" w14:textId="77777777" w:rsidR="00622D31" w:rsidRPr="00B46037" w:rsidRDefault="00622D31" w:rsidP="003A73F5">
            <w:pPr>
              <w:pStyle w:val="ListParagraph"/>
              <w:tabs>
                <w:tab w:val="left" w:pos="3002"/>
              </w:tabs>
              <w:spacing w:line="0" w:lineRule="atLeast"/>
              <w:ind w:left="0"/>
            </w:pPr>
          </w:p>
        </w:tc>
        <w:tc>
          <w:tcPr>
            <w:tcW w:w="2472" w:type="dxa"/>
            <w:tcBorders>
              <w:bottom w:val="nil"/>
            </w:tcBorders>
          </w:tcPr>
          <w:p w14:paraId="70145C2C" w14:textId="77777777" w:rsidR="00622D31" w:rsidRPr="00B46037" w:rsidRDefault="00622D31" w:rsidP="00622D31">
            <w:pPr>
              <w:pStyle w:val="ListParagraph"/>
              <w:numPr>
                <w:ilvl w:val="0"/>
                <w:numId w:val="68"/>
              </w:numPr>
              <w:tabs>
                <w:tab w:val="left" w:pos="3002"/>
              </w:tabs>
              <w:ind w:left="266"/>
              <w:jc w:val="both"/>
            </w:pPr>
            <w:r w:rsidRPr="00C502BC">
              <w:rPr>
                <w:i/>
                <w:iCs/>
              </w:rPr>
              <w:t>Use Case</w:t>
            </w:r>
            <w:r w:rsidRPr="00B46037">
              <w:t xml:space="preserve"> dimulai pada saat admin memilih menu Informasi</w:t>
            </w:r>
          </w:p>
        </w:tc>
        <w:tc>
          <w:tcPr>
            <w:tcW w:w="2484" w:type="dxa"/>
            <w:tcBorders>
              <w:bottom w:val="nil"/>
            </w:tcBorders>
          </w:tcPr>
          <w:p w14:paraId="582109CE" w14:textId="77777777" w:rsidR="00622D31" w:rsidRPr="00B46037" w:rsidRDefault="00622D31" w:rsidP="003A73F5">
            <w:pPr>
              <w:pStyle w:val="ListParagraph"/>
              <w:tabs>
                <w:tab w:val="left" w:pos="3002"/>
              </w:tabs>
              <w:spacing w:line="0" w:lineRule="atLeast"/>
              <w:ind w:left="0"/>
            </w:pPr>
          </w:p>
        </w:tc>
      </w:tr>
      <w:tr w:rsidR="00622D31" w:rsidRPr="00B46037" w14:paraId="7ED75E29" w14:textId="77777777" w:rsidTr="003A73F5">
        <w:tc>
          <w:tcPr>
            <w:tcW w:w="1706" w:type="dxa"/>
            <w:tcBorders>
              <w:top w:val="single" w:sz="4" w:space="0" w:color="FFFFFF" w:themeColor="background1"/>
              <w:bottom w:val="single" w:sz="4" w:space="0" w:color="FFFFFF" w:themeColor="background1"/>
            </w:tcBorders>
          </w:tcPr>
          <w:p w14:paraId="464F0C1A" w14:textId="77777777" w:rsidR="00622D31" w:rsidRPr="00B46037" w:rsidRDefault="00622D31" w:rsidP="003A73F5">
            <w:pPr>
              <w:pStyle w:val="ListParagraph"/>
              <w:tabs>
                <w:tab w:val="left" w:pos="3002"/>
              </w:tabs>
              <w:spacing w:line="0" w:lineRule="atLeast"/>
              <w:ind w:left="0"/>
              <w:jc w:val="center"/>
              <w:rPr>
                <w:b/>
                <w:bCs/>
                <w:i/>
                <w:iCs/>
              </w:rPr>
            </w:pPr>
            <w:r w:rsidRPr="00B46037">
              <w:rPr>
                <w:b/>
                <w:bCs/>
                <w:i/>
                <w:iCs/>
              </w:rPr>
              <w:t>Main flow of event</w:t>
            </w:r>
          </w:p>
        </w:tc>
        <w:tc>
          <w:tcPr>
            <w:tcW w:w="2472" w:type="dxa"/>
            <w:tcBorders>
              <w:top w:val="nil"/>
            </w:tcBorders>
          </w:tcPr>
          <w:p w14:paraId="61902386" w14:textId="77777777" w:rsidR="00622D31" w:rsidRPr="00B46037" w:rsidRDefault="00622D31" w:rsidP="003A73F5">
            <w:pPr>
              <w:pStyle w:val="ListParagraph"/>
              <w:tabs>
                <w:tab w:val="left" w:pos="3002"/>
              </w:tabs>
              <w:spacing w:line="0" w:lineRule="atLeast"/>
            </w:pPr>
          </w:p>
        </w:tc>
        <w:tc>
          <w:tcPr>
            <w:tcW w:w="2484" w:type="dxa"/>
            <w:tcBorders>
              <w:top w:val="nil"/>
            </w:tcBorders>
          </w:tcPr>
          <w:p w14:paraId="71AFC2F6" w14:textId="77777777" w:rsidR="00622D31" w:rsidRPr="00B46037" w:rsidRDefault="00622D31" w:rsidP="00622D31">
            <w:pPr>
              <w:pStyle w:val="ListParagraph"/>
              <w:numPr>
                <w:ilvl w:val="0"/>
                <w:numId w:val="68"/>
              </w:numPr>
              <w:tabs>
                <w:tab w:val="left" w:pos="3002"/>
              </w:tabs>
              <w:spacing w:line="0" w:lineRule="atLeast"/>
              <w:ind w:left="390"/>
            </w:pPr>
            <w:r w:rsidRPr="00B46037">
              <w:t>Sistem Menampilkan halaman</w:t>
            </w:r>
            <w:r w:rsidRPr="00B46037">
              <w:rPr>
                <w:i/>
                <w:iCs/>
              </w:rPr>
              <w:t xml:space="preserve"> </w:t>
            </w:r>
            <w:r w:rsidRPr="00B46037">
              <w:t>pesan</w:t>
            </w:r>
          </w:p>
        </w:tc>
      </w:tr>
      <w:tr w:rsidR="00622D31" w:rsidRPr="00B46037" w14:paraId="7CBD998E" w14:textId="77777777" w:rsidTr="003A73F5">
        <w:tc>
          <w:tcPr>
            <w:tcW w:w="1706" w:type="dxa"/>
            <w:tcBorders>
              <w:top w:val="single" w:sz="4" w:space="0" w:color="FFFFFF" w:themeColor="background1"/>
              <w:bottom w:val="single" w:sz="4" w:space="0" w:color="auto"/>
            </w:tcBorders>
          </w:tcPr>
          <w:p w14:paraId="27444268" w14:textId="77777777" w:rsidR="00622D31" w:rsidRPr="00B46037" w:rsidRDefault="00622D31" w:rsidP="003A73F5">
            <w:pPr>
              <w:pStyle w:val="ListParagraph"/>
              <w:tabs>
                <w:tab w:val="left" w:pos="3002"/>
              </w:tabs>
              <w:spacing w:line="0" w:lineRule="atLeast"/>
              <w:ind w:left="0"/>
            </w:pPr>
          </w:p>
        </w:tc>
        <w:tc>
          <w:tcPr>
            <w:tcW w:w="2472" w:type="dxa"/>
          </w:tcPr>
          <w:p w14:paraId="00B45ED6" w14:textId="77777777" w:rsidR="00622D31" w:rsidRPr="00B46037" w:rsidRDefault="00622D31" w:rsidP="00622D31">
            <w:pPr>
              <w:pStyle w:val="ListParagraph"/>
              <w:numPr>
                <w:ilvl w:val="0"/>
                <w:numId w:val="68"/>
              </w:numPr>
              <w:tabs>
                <w:tab w:val="left" w:pos="3002"/>
              </w:tabs>
              <w:spacing w:line="0" w:lineRule="atLeast"/>
              <w:ind w:left="390"/>
            </w:pPr>
            <w:r w:rsidRPr="00B46037">
              <w:t>Admin dapat memulai dan membalas pesan</w:t>
            </w:r>
          </w:p>
        </w:tc>
        <w:tc>
          <w:tcPr>
            <w:tcW w:w="2484" w:type="dxa"/>
          </w:tcPr>
          <w:p w14:paraId="22A6DD0F" w14:textId="77777777" w:rsidR="00622D31" w:rsidRPr="00B46037" w:rsidRDefault="00622D31" w:rsidP="003A73F5">
            <w:pPr>
              <w:pStyle w:val="ListParagraph"/>
              <w:tabs>
                <w:tab w:val="left" w:pos="3002"/>
              </w:tabs>
              <w:spacing w:line="0" w:lineRule="atLeast"/>
            </w:pPr>
          </w:p>
          <w:p w14:paraId="767B4D75" w14:textId="77777777" w:rsidR="00622D31" w:rsidRPr="00B46037" w:rsidRDefault="00622D31" w:rsidP="003A73F5">
            <w:pPr>
              <w:pStyle w:val="ListParagraph"/>
              <w:tabs>
                <w:tab w:val="left" w:pos="3002"/>
              </w:tabs>
              <w:spacing w:line="0" w:lineRule="atLeast"/>
            </w:pPr>
          </w:p>
          <w:p w14:paraId="73577202" w14:textId="77777777" w:rsidR="00622D31" w:rsidRPr="00B46037" w:rsidRDefault="00622D31" w:rsidP="003A73F5">
            <w:pPr>
              <w:tabs>
                <w:tab w:val="left" w:pos="3002"/>
              </w:tabs>
              <w:spacing w:line="0" w:lineRule="atLeast"/>
            </w:pPr>
          </w:p>
        </w:tc>
      </w:tr>
      <w:tr w:rsidR="00622D31" w:rsidRPr="00B46037" w14:paraId="3BD95A73" w14:textId="77777777" w:rsidTr="003A73F5">
        <w:tc>
          <w:tcPr>
            <w:tcW w:w="1706" w:type="dxa"/>
            <w:tcBorders>
              <w:top w:val="single" w:sz="4" w:space="0" w:color="FFFFFF" w:themeColor="background1"/>
              <w:bottom w:val="single" w:sz="4" w:space="0" w:color="auto"/>
            </w:tcBorders>
          </w:tcPr>
          <w:p w14:paraId="10B8CCE8" w14:textId="77777777" w:rsidR="00622D31" w:rsidRPr="00B46037" w:rsidRDefault="00622D31" w:rsidP="003A73F5">
            <w:pPr>
              <w:pStyle w:val="ListParagraph"/>
              <w:tabs>
                <w:tab w:val="left" w:pos="3002"/>
              </w:tabs>
              <w:spacing w:line="0" w:lineRule="atLeast"/>
              <w:ind w:left="0"/>
            </w:pPr>
          </w:p>
        </w:tc>
        <w:tc>
          <w:tcPr>
            <w:tcW w:w="2472" w:type="dxa"/>
          </w:tcPr>
          <w:p w14:paraId="1C999E8D" w14:textId="77777777" w:rsidR="00622D31" w:rsidRPr="00B46037" w:rsidRDefault="00622D31" w:rsidP="003A73F5">
            <w:pPr>
              <w:pStyle w:val="ListParagraph"/>
              <w:tabs>
                <w:tab w:val="left" w:pos="3002"/>
              </w:tabs>
              <w:spacing w:line="0" w:lineRule="atLeast"/>
              <w:ind w:left="390"/>
            </w:pPr>
          </w:p>
        </w:tc>
        <w:tc>
          <w:tcPr>
            <w:tcW w:w="2484" w:type="dxa"/>
          </w:tcPr>
          <w:p w14:paraId="4C643886" w14:textId="77777777" w:rsidR="00622D31" w:rsidRPr="00B46037" w:rsidRDefault="00622D31" w:rsidP="00622D31">
            <w:pPr>
              <w:pStyle w:val="ListParagraph"/>
              <w:numPr>
                <w:ilvl w:val="0"/>
                <w:numId w:val="68"/>
              </w:numPr>
              <w:tabs>
                <w:tab w:val="left" w:pos="3002"/>
              </w:tabs>
              <w:spacing w:line="0" w:lineRule="atLeast"/>
              <w:ind w:left="390"/>
            </w:pPr>
            <w:r w:rsidRPr="00B46037">
              <w:t>Proses pengiriman pesan pada orang yang dituju.</w:t>
            </w:r>
          </w:p>
        </w:tc>
      </w:tr>
      <w:tr w:rsidR="00622D31" w:rsidRPr="00B46037" w14:paraId="096DDA23" w14:textId="77777777" w:rsidTr="003A73F5">
        <w:tc>
          <w:tcPr>
            <w:tcW w:w="1706" w:type="dxa"/>
            <w:tcBorders>
              <w:top w:val="single" w:sz="4" w:space="0" w:color="auto"/>
              <w:bottom w:val="single" w:sz="4" w:space="0" w:color="auto"/>
            </w:tcBorders>
          </w:tcPr>
          <w:p w14:paraId="1C6FCB97" w14:textId="77777777" w:rsidR="00622D31" w:rsidRPr="00B46037" w:rsidRDefault="00622D31" w:rsidP="003A73F5">
            <w:pPr>
              <w:pStyle w:val="ListParagraph"/>
              <w:tabs>
                <w:tab w:val="left" w:pos="3002"/>
              </w:tabs>
              <w:spacing w:line="0" w:lineRule="atLeast"/>
              <w:ind w:left="0"/>
              <w:jc w:val="center"/>
              <w:rPr>
                <w:b/>
                <w:bCs/>
                <w:i/>
                <w:iCs/>
              </w:rPr>
            </w:pPr>
            <w:r w:rsidRPr="00B46037">
              <w:rPr>
                <w:b/>
                <w:bCs/>
                <w:i/>
                <w:iCs/>
              </w:rPr>
              <w:t>Exceptional Flow of Event</w:t>
            </w:r>
          </w:p>
        </w:tc>
        <w:tc>
          <w:tcPr>
            <w:tcW w:w="4956" w:type="dxa"/>
            <w:gridSpan w:val="2"/>
            <w:tcBorders>
              <w:top w:val="single" w:sz="4" w:space="0" w:color="auto"/>
              <w:bottom w:val="single" w:sz="4" w:space="0" w:color="auto"/>
            </w:tcBorders>
          </w:tcPr>
          <w:p w14:paraId="07E22338" w14:textId="77777777" w:rsidR="00622D31" w:rsidRPr="00B46037" w:rsidRDefault="00622D31" w:rsidP="003A73F5">
            <w:pPr>
              <w:pStyle w:val="ListParagraph"/>
              <w:tabs>
                <w:tab w:val="left" w:pos="3002"/>
              </w:tabs>
              <w:spacing w:line="0" w:lineRule="atLeast"/>
              <w:ind w:left="30"/>
              <w:jc w:val="both"/>
            </w:pPr>
            <w:r w:rsidRPr="00B46037">
              <w:t>Pada saat mulai mengirim pesan dan membalas pesan, admin dapat memilih berdasarkan kebutuhan apakah akan memulai pesan atau membalas pesan.</w:t>
            </w:r>
          </w:p>
        </w:tc>
      </w:tr>
    </w:tbl>
    <w:p w14:paraId="56562C6F" w14:textId="77777777" w:rsidR="00622D31" w:rsidRPr="00652DA3" w:rsidRDefault="00622D31" w:rsidP="00622D31">
      <w:pPr>
        <w:spacing w:line="360" w:lineRule="auto"/>
        <w:jc w:val="both"/>
      </w:pPr>
    </w:p>
    <w:p w14:paraId="42F36F3F" w14:textId="77777777" w:rsidR="00622D31" w:rsidRDefault="00622D31" w:rsidP="00622D31">
      <w:pPr>
        <w:pStyle w:val="ListParagraph"/>
        <w:numPr>
          <w:ilvl w:val="0"/>
          <w:numId w:val="62"/>
        </w:numPr>
        <w:spacing w:line="360" w:lineRule="auto"/>
        <w:ind w:left="993"/>
        <w:jc w:val="both"/>
      </w:pPr>
      <w:r w:rsidRPr="00B46037">
        <w:lastRenderedPageBreak/>
        <w:t xml:space="preserve">Skenario </w:t>
      </w:r>
      <w:r w:rsidRPr="00B46037">
        <w:rPr>
          <w:i/>
          <w:iCs/>
        </w:rPr>
        <w:t xml:space="preserve">use case </w:t>
      </w:r>
      <w:r w:rsidRPr="00B46037">
        <w:t>Mahasiswa</w:t>
      </w:r>
    </w:p>
    <w:p w14:paraId="0FFFA453" w14:textId="77777777" w:rsidR="00622D31" w:rsidRDefault="00622D31" w:rsidP="00622D31">
      <w:pPr>
        <w:pStyle w:val="ListParagraph"/>
        <w:numPr>
          <w:ilvl w:val="0"/>
          <w:numId w:val="100"/>
        </w:numPr>
        <w:spacing w:line="360" w:lineRule="auto"/>
        <w:ind w:left="1418"/>
        <w:jc w:val="both"/>
      </w:pPr>
      <w:r>
        <w:t xml:space="preserve">Skenario </w:t>
      </w:r>
      <w:r w:rsidRPr="00B46037">
        <w:rPr>
          <w:i/>
          <w:iCs/>
        </w:rPr>
        <w:t>use case</w:t>
      </w:r>
      <w:r>
        <w:rPr>
          <w:i/>
          <w:iCs/>
        </w:rPr>
        <w:t xml:space="preserve"> Login </w:t>
      </w:r>
      <w:r w:rsidRPr="00AB2EFB">
        <w:t>Mahasiswa</w:t>
      </w:r>
    </w:p>
    <w:p w14:paraId="68994A2A" w14:textId="194CFDA7" w:rsidR="006838D6" w:rsidRDefault="00622D31" w:rsidP="0026518C">
      <w:pPr>
        <w:pStyle w:val="ListParagraph"/>
        <w:spacing w:line="360" w:lineRule="auto"/>
        <w:ind w:left="1134" w:firstLine="283"/>
        <w:jc w:val="both"/>
      </w:pPr>
      <w:r w:rsidRPr="00AB2EFB">
        <w:t xml:space="preserve">Berikut Skenario </w:t>
      </w:r>
      <w:r w:rsidRPr="00814346">
        <w:rPr>
          <w:i/>
          <w:iCs/>
        </w:rPr>
        <w:t>use case</w:t>
      </w:r>
      <w:r w:rsidRPr="00AB2EFB">
        <w:t xml:space="preserve"> yang menggambarkan </w:t>
      </w:r>
      <w:r>
        <w:rPr>
          <w:i/>
          <w:iCs/>
        </w:rPr>
        <w:t xml:space="preserve">Login </w:t>
      </w:r>
      <w:r w:rsidRPr="00AB2EFB">
        <w:t xml:space="preserve"> Mahasiswa pada aplikasi :</w:t>
      </w:r>
    </w:p>
    <w:p w14:paraId="39ABB0DB" w14:textId="77777777" w:rsidR="0026518C" w:rsidRPr="00AB2EFB" w:rsidRDefault="0026518C" w:rsidP="0026518C">
      <w:pPr>
        <w:pStyle w:val="ListParagraph"/>
        <w:spacing w:line="360" w:lineRule="auto"/>
        <w:ind w:left="1134" w:firstLine="283"/>
        <w:jc w:val="both"/>
      </w:pPr>
    </w:p>
    <w:p w14:paraId="33EE3214" w14:textId="3CB38500" w:rsidR="00622D31" w:rsidRPr="00F52E40" w:rsidRDefault="00760BBF" w:rsidP="00512577">
      <w:pPr>
        <w:pStyle w:val="Caption"/>
        <w:spacing w:after="0" w:line="360" w:lineRule="auto"/>
        <w:ind w:left="1276"/>
        <w:jc w:val="center"/>
        <w:rPr>
          <w:i w:val="0"/>
          <w:iCs w:val="0"/>
          <w:color w:val="auto"/>
          <w:sz w:val="24"/>
          <w:szCs w:val="24"/>
        </w:rPr>
      </w:pPr>
      <w:bookmarkStart w:id="151" w:name="_Toc79605271"/>
      <w:r w:rsidRPr="00512577">
        <w:rPr>
          <w:i w:val="0"/>
          <w:iCs w:val="0"/>
          <w:color w:val="auto"/>
          <w:sz w:val="24"/>
          <w:szCs w:val="24"/>
        </w:rPr>
        <w:t xml:space="preserve">Tabel 4. </w:t>
      </w:r>
      <w:r w:rsidRPr="00512577">
        <w:rPr>
          <w:i w:val="0"/>
          <w:iCs w:val="0"/>
          <w:color w:val="auto"/>
          <w:sz w:val="24"/>
          <w:szCs w:val="24"/>
        </w:rPr>
        <w:fldChar w:fldCharType="begin"/>
      </w:r>
      <w:r w:rsidRPr="00512577">
        <w:rPr>
          <w:i w:val="0"/>
          <w:iCs w:val="0"/>
          <w:color w:val="auto"/>
          <w:sz w:val="24"/>
          <w:szCs w:val="24"/>
        </w:rPr>
        <w:instrText xml:space="preserve"> SEQ Tabel_4. \* ARABIC </w:instrText>
      </w:r>
      <w:r w:rsidRPr="00512577">
        <w:rPr>
          <w:i w:val="0"/>
          <w:iCs w:val="0"/>
          <w:color w:val="auto"/>
          <w:sz w:val="24"/>
          <w:szCs w:val="24"/>
        </w:rPr>
        <w:fldChar w:fldCharType="separate"/>
      </w:r>
      <w:r w:rsidR="00FB1FF7">
        <w:rPr>
          <w:i w:val="0"/>
          <w:iCs w:val="0"/>
          <w:noProof/>
          <w:color w:val="auto"/>
          <w:sz w:val="24"/>
          <w:szCs w:val="24"/>
        </w:rPr>
        <w:t>10</w:t>
      </w:r>
      <w:r w:rsidRPr="00512577">
        <w:rPr>
          <w:i w:val="0"/>
          <w:iCs w:val="0"/>
          <w:color w:val="auto"/>
          <w:sz w:val="24"/>
          <w:szCs w:val="24"/>
        </w:rPr>
        <w:fldChar w:fldCharType="end"/>
      </w:r>
      <w:r w:rsidRPr="00512577">
        <w:rPr>
          <w:i w:val="0"/>
          <w:iCs w:val="0"/>
          <w:color w:val="auto"/>
          <w:sz w:val="24"/>
          <w:szCs w:val="24"/>
        </w:rPr>
        <w:t xml:space="preserve"> Skenario </w:t>
      </w:r>
      <w:r w:rsidRPr="00C502BC">
        <w:rPr>
          <w:color w:val="auto"/>
          <w:sz w:val="24"/>
          <w:szCs w:val="24"/>
        </w:rPr>
        <w:t>use case Login</w:t>
      </w:r>
      <w:r w:rsidRPr="00512577">
        <w:rPr>
          <w:i w:val="0"/>
          <w:iCs w:val="0"/>
          <w:color w:val="auto"/>
          <w:sz w:val="24"/>
          <w:szCs w:val="24"/>
        </w:rPr>
        <w:t xml:space="preserve"> Mahasiswa</w:t>
      </w:r>
      <w:bookmarkEnd w:id="151"/>
    </w:p>
    <w:tbl>
      <w:tblPr>
        <w:tblStyle w:val="TableGrid"/>
        <w:tblW w:w="6662" w:type="dxa"/>
        <w:tblInd w:w="1271" w:type="dxa"/>
        <w:tblLook w:val="04A0" w:firstRow="1" w:lastRow="0" w:firstColumn="1" w:lastColumn="0" w:noHBand="0" w:noVBand="1"/>
      </w:tblPr>
      <w:tblGrid>
        <w:gridCol w:w="1706"/>
        <w:gridCol w:w="2472"/>
        <w:gridCol w:w="2484"/>
      </w:tblGrid>
      <w:tr w:rsidR="00622D31" w:rsidRPr="00B46037" w14:paraId="64B49D00" w14:textId="77777777" w:rsidTr="003A73F5">
        <w:tc>
          <w:tcPr>
            <w:tcW w:w="1706" w:type="dxa"/>
          </w:tcPr>
          <w:p w14:paraId="5403F205" w14:textId="77777777" w:rsidR="00622D31" w:rsidRPr="00B46037" w:rsidRDefault="00622D31" w:rsidP="003A73F5">
            <w:pPr>
              <w:pStyle w:val="ListParagraph"/>
              <w:tabs>
                <w:tab w:val="left" w:pos="3002"/>
              </w:tabs>
              <w:spacing w:line="360" w:lineRule="auto"/>
              <w:ind w:left="0"/>
              <w:rPr>
                <w:b/>
                <w:bCs/>
              </w:rPr>
            </w:pPr>
            <w:r w:rsidRPr="00B46037">
              <w:rPr>
                <w:b/>
                <w:bCs/>
              </w:rPr>
              <w:t>Nama</w:t>
            </w:r>
          </w:p>
        </w:tc>
        <w:tc>
          <w:tcPr>
            <w:tcW w:w="4956" w:type="dxa"/>
            <w:gridSpan w:val="2"/>
          </w:tcPr>
          <w:p w14:paraId="366891F8" w14:textId="77777777" w:rsidR="00622D31" w:rsidRPr="00B46037" w:rsidRDefault="00622D31" w:rsidP="003A73F5">
            <w:pPr>
              <w:pStyle w:val="ListParagraph"/>
              <w:tabs>
                <w:tab w:val="left" w:pos="3002"/>
              </w:tabs>
              <w:spacing w:line="360" w:lineRule="auto"/>
              <w:ind w:left="0"/>
            </w:pPr>
            <w:r w:rsidRPr="00B46037">
              <w:t>Login</w:t>
            </w:r>
          </w:p>
        </w:tc>
      </w:tr>
      <w:tr w:rsidR="00622D31" w:rsidRPr="00B46037" w14:paraId="13A11269" w14:textId="77777777" w:rsidTr="003A73F5">
        <w:tc>
          <w:tcPr>
            <w:tcW w:w="1706" w:type="dxa"/>
          </w:tcPr>
          <w:p w14:paraId="7FF7F4E5" w14:textId="77777777" w:rsidR="00622D31" w:rsidRPr="00B46037" w:rsidRDefault="00622D31" w:rsidP="003A73F5">
            <w:pPr>
              <w:pStyle w:val="ListParagraph"/>
              <w:tabs>
                <w:tab w:val="left" w:pos="3002"/>
              </w:tabs>
              <w:spacing w:line="0" w:lineRule="atLeast"/>
              <w:ind w:left="0"/>
              <w:rPr>
                <w:b/>
                <w:bCs/>
              </w:rPr>
            </w:pPr>
            <w:r w:rsidRPr="00B46037">
              <w:rPr>
                <w:b/>
                <w:bCs/>
              </w:rPr>
              <w:t xml:space="preserve">Aktor </w:t>
            </w:r>
          </w:p>
        </w:tc>
        <w:tc>
          <w:tcPr>
            <w:tcW w:w="4956" w:type="dxa"/>
            <w:gridSpan w:val="2"/>
          </w:tcPr>
          <w:p w14:paraId="667AE49C" w14:textId="77777777" w:rsidR="00622D31" w:rsidRPr="00B46037" w:rsidRDefault="00622D31" w:rsidP="003A73F5">
            <w:pPr>
              <w:pStyle w:val="ListParagraph"/>
              <w:tabs>
                <w:tab w:val="left" w:pos="3002"/>
              </w:tabs>
              <w:spacing w:line="0" w:lineRule="atLeast"/>
              <w:ind w:left="0"/>
            </w:pPr>
            <w:r w:rsidRPr="00B46037">
              <w:t xml:space="preserve">Mahasiswa </w:t>
            </w:r>
          </w:p>
        </w:tc>
      </w:tr>
      <w:tr w:rsidR="00622D31" w:rsidRPr="00B46037" w14:paraId="512226B4" w14:textId="77777777" w:rsidTr="003A73F5">
        <w:tc>
          <w:tcPr>
            <w:tcW w:w="1706" w:type="dxa"/>
          </w:tcPr>
          <w:p w14:paraId="254C028A" w14:textId="77777777" w:rsidR="00622D31" w:rsidRPr="00B46037" w:rsidRDefault="00622D31" w:rsidP="003A73F5">
            <w:pPr>
              <w:pStyle w:val="ListParagraph"/>
              <w:tabs>
                <w:tab w:val="left" w:pos="3002"/>
              </w:tabs>
              <w:spacing w:line="0" w:lineRule="atLeast"/>
              <w:ind w:left="0"/>
              <w:rPr>
                <w:b/>
                <w:bCs/>
              </w:rPr>
            </w:pPr>
            <w:r w:rsidRPr="00B46037">
              <w:rPr>
                <w:b/>
                <w:bCs/>
              </w:rPr>
              <w:t>Deskripsi</w:t>
            </w:r>
          </w:p>
        </w:tc>
        <w:tc>
          <w:tcPr>
            <w:tcW w:w="4956" w:type="dxa"/>
            <w:gridSpan w:val="2"/>
          </w:tcPr>
          <w:p w14:paraId="700A2B0B" w14:textId="77777777" w:rsidR="00622D31" w:rsidRPr="00B46037" w:rsidRDefault="00622D31" w:rsidP="003A73F5">
            <w:pPr>
              <w:pStyle w:val="ListParagraph"/>
              <w:tabs>
                <w:tab w:val="left" w:pos="3002"/>
              </w:tabs>
              <w:spacing w:line="0" w:lineRule="atLeast"/>
              <w:ind w:left="0"/>
              <w:jc w:val="both"/>
            </w:pPr>
            <w:r w:rsidRPr="00C502BC">
              <w:rPr>
                <w:i/>
                <w:iCs/>
              </w:rPr>
              <w:t>Use Case</w:t>
            </w:r>
            <w:r w:rsidRPr="00B46037">
              <w:t xml:space="preserve"> ini digunakan untuk melakukan verifikasi mahasiswa dengan memeriksa hak akses mahasiswa</w:t>
            </w:r>
          </w:p>
        </w:tc>
      </w:tr>
      <w:tr w:rsidR="00622D31" w:rsidRPr="00B46037" w14:paraId="609DEB12" w14:textId="77777777" w:rsidTr="003A73F5">
        <w:tc>
          <w:tcPr>
            <w:tcW w:w="1706" w:type="dxa"/>
          </w:tcPr>
          <w:p w14:paraId="26339BD6" w14:textId="77777777" w:rsidR="00622D31" w:rsidRPr="00B46037" w:rsidRDefault="00622D31" w:rsidP="003A73F5">
            <w:pPr>
              <w:pStyle w:val="ListParagraph"/>
              <w:tabs>
                <w:tab w:val="left" w:pos="3002"/>
              </w:tabs>
              <w:spacing w:line="0" w:lineRule="atLeast"/>
              <w:ind w:left="0"/>
              <w:rPr>
                <w:b/>
                <w:bCs/>
              </w:rPr>
            </w:pPr>
            <w:r w:rsidRPr="00B46037">
              <w:rPr>
                <w:b/>
                <w:bCs/>
              </w:rPr>
              <w:t>Precondition</w:t>
            </w:r>
          </w:p>
        </w:tc>
        <w:tc>
          <w:tcPr>
            <w:tcW w:w="4956" w:type="dxa"/>
            <w:gridSpan w:val="2"/>
          </w:tcPr>
          <w:p w14:paraId="24EE2F6B" w14:textId="77777777" w:rsidR="00622D31" w:rsidRPr="00B46037" w:rsidRDefault="00622D31" w:rsidP="003A73F5">
            <w:pPr>
              <w:pStyle w:val="ListParagraph"/>
              <w:tabs>
                <w:tab w:val="left" w:pos="3002"/>
              </w:tabs>
              <w:spacing w:line="0" w:lineRule="atLeast"/>
              <w:ind w:left="0"/>
              <w:rPr>
                <w:i/>
                <w:iCs/>
              </w:rPr>
            </w:pPr>
            <w:r w:rsidRPr="00B46037">
              <w:t xml:space="preserve">Masukkan </w:t>
            </w:r>
            <w:r w:rsidRPr="00B46037">
              <w:rPr>
                <w:i/>
                <w:iCs/>
              </w:rPr>
              <w:t xml:space="preserve">username </w:t>
            </w:r>
            <w:r w:rsidRPr="00B46037">
              <w:t xml:space="preserve">dan </w:t>
            </w:r>
            <w:r w:rsidRPr="00B46037">
              <w:rPr>
                <w:i/>
                <w:iCs/>
              </w:rPr>
              <w:t>password</w:t>
            </w:r>
          </w:p>
        </w:tc>
      </w:tr>
      <w:tr w:rsidR="00622D31" w:rsidRPr="00B46037" w14:paraId="59E6BB5C" w14:textId="77777777" w:rsidTr="003A73F5">
        <w:tc>
          <w:tcPr>
            <w:tcW w:w="1706" w:type="dxa"/>
            <w:tcBorders>
              <w:bottom w:val="single" w:sz="4" w:space="0" w:color="auto"/>
            </w:tcBorders>
          </w:tcPr>
          <w:p w14:paraId="254FEB28" w14:textId="77777777" w:rsidR="00622D31" w:rsidRPr="00B46037" w:rsidRDefault="00622D31" w:rsidP="003A73F5">
            <w:pPr>
              <w:pStyle w:val="ListParagraph"/>
              <w:tabs>
                <w:tab w:val="left" w:pos="3002"/>
              </w:tabs>
              <w:spacing w:line="0" w:lineRule="atLeast"/>
              <w:ind w:left="0"/>
              <w:rPr>
                <w:b/>
                <w:bCs/>
              </w:rPr>
            </w:pPr>
            <w:r w:rsidRPr="00B46037">
              <w:rPr>
                <w:b/>
                <w:bCs/>
              </w:rPr>
              <w:t>Postcondition</w:t>
            </w:r>
          </w:p>
        </w:tc>
        <w:tc>
          <w:tcPr>
            <w:tcW w:w="4956" w:type="dxa"/>
            <w:gridSpan w:val="2"/>
            <w:tcBorders>
              <w:bottom w:val="single" w:sz="4" w:space="0" w:color="auto"/>
            </w:tcBorders>
          </w:tcPr>
          <w:p w14:paraId="05FD1A4D" w14:textId="77777777" w:rsidR="00622D31" w:rsidRPr="00B46037" w:rsidRDefault="00622D31" w:rsidP="003A73F5">
            <w:pPr>
              <w:pStyle w:val="ListParagraph"/>
              <w:tabs>
                <w:tab w:val="left" w:pos="3002"/>
              </w:tabs>
              <w:spacing w:line="0" w:lineRule="atLeast"/>
              <w:ind w:left="0"/>
            </w:pPr>
            <w:r w:rsidRPr="00B46037">
              <w:t>Berhasil masuk ke halaman awal mahasiswa</w:t>
            </w:r>
          </w:p>
        </w:tc>
      </w:tr>
      <w:tr w:rsidR="00622D31" w:rsidRPr="00B46037" w14:paraId="64069441" w14:textId="77777777" w:rsidTr="003A73F5">
        <w:tc>
          <w:tcPr>
            <w:tcW w:w="1706" w:type="dxa"/>
            <w:tcBorders>
              <w:bottom w:val="single" w:sz="4" w:space="0" w:color="FFFFFF" w:themeColor="background1"/>
            </w:tcBorders>
          </w:tcPr>
          <w:p w14:paraId="03AEABE4" w14:textId="77777777" w:rsidR="00622D31" w:rsidRPr="00B46037" w:rsidRDefault="00622D31" w:rsidP="003A73F5">
            <w:pPr>
              <w:pStyle w:val="ListParagraph"/>
              <w:tabs>
                <w:tab w:val="left" w:pos="3002"/>
              </w:tabs>
              <w:spacing w:line="0" w:lineRule="atLeast"/>
              <w:ind w:left="0"/>
            </w:pPr>
          </w:p>
        </w:tc>
        <w:tc>
          <w:tcPr>
            <w:tcW w:w="2472" w:type="dxa"/>
          </w:tcPr>
          <w:p w14:paraId="5F04F9C8" w14:textId="77777777" w:rsidR="00622D31" w:rsidRPr="00B46037" w:rsidRDefault="00622D31" w:rsidP="003A73F5">
            <w:pPr>
              <w:pStyle w:val="ListParagraph"/>
              <w:tabs>
                <w:tab w:val="left" w:pos="3002"/>
              </w:tabs>
              <w:spacing w:line="0" w:lineRule="atLeast"/>
              <w:ind w:left="0"/>
              <w:jc w:val="center"/>
              <w:rPr>
                <w:b/>
                <w:bCs/>
              </w:rPr>
            </w:pPr>
            <w:r w:rsidRPr="00B46037">
              <w:rPr>
                <w:b/>
                <w:bCs/>
              </w:rPr>
              <w:t>Aktor</w:t>
            </w:r>
          </w:p>
        </w:tc>
        <w:tc>
          <w:tcPr>
            <w:tcW w:w="2484" w:type="dxa"/>
          </w:tcPr>
          <w:p w14:paraId="5CEF5116" w14:textId="77777777" w:rsidR="00622D31" w:rsidRPr="00B46037" w:rsidRDefault="00622D31" w:rsidP="003A73F5">
            <w:pPr>
              <w:pStyle w:val="ListParagraph"/>
              <w:tabs>
                <w:tab w:val="left" w:pos="3002"/>
              </w:tabs>
              <w:spacing w:line="0" w:lineRule="atLeast"/>
              <w:ind w:left="0"/>
              <w:jc w:val="center"/>
              <w:rPr>
                <w:b/>
                <w:bCs/>
              </w:rPr>
            </w:pPr>
            <w:r w:rsidRPr="00B46037">
              <w:rPr>
                <w:b/>
                <w:bCs/>
              </w:rPr>
              <w:t>Sistem</w:t>
            </w:r>
          </w:p>
        </w:tc>
      </w:tr>
      <w:tr w:rsidR="00622D31" w:rsidRPr="00B46037" w14:paraId="29D5DD9B" w14:textId="77777777" w:rsidTr="003A73F5">
        <w:tc>
          <w:tcPr>
            <w:tcW w:w="1706" w:type="dxa"/>
            <w:tcBorders>
              <w:top w:val="single" w:sz="4" w:space="0" w:color="FFFFFF" w:themeColor="background1"/>
              <w:bottom w:val="single" w:sz="4" w:space="0" w:color="FFFFFF" w:themeColor="background1"/>
            </w:tcBorders>
          </w:tcPr>
          <w:p w14:paraId="6B726497" w14:textId="77777777" w:rsidR="00622D31" w:rsidRPr="00B46037" w:rsidRDefault="00622D31" w:rsidP="003A73F5">
            <w:pPr>
              <w:pStyle w:val="ListParagraph"/>
              <w:tabs>
                <w:tab w:val="left" w:pos="3002"/>
              </w:tabs>
              <w:spacing w:line="0" w:lineRule="atLeast"/>
              <w:ind w:left="0"/>
            </w:pPr>
          </w:p>
        </w:tc>
        <w:tc>
          <w:tcPr>
            <w:tcW w:w="2472" w:type="dxa"/>
          </w:tcPr>
          <w:p w14:paraId="1E89F309" w14:textId="77777777" w:rsidR="00622D31" w:rsidRPr="00B46037" w:rsidRDefault="00622D31" w:rsidP="00622D31">
            <w:pPr>
              <w:pStyle w:val="ListParagraph"/>
              <w:numPr>
                <w:ilvl w:val="0"/>
                <w:numId w:val="69"/>
              </w:numPr>
              <w:tabs>
                <w:tab w:val="left" w:pos="3002"/>
              </w:tabs>
              <w:ind w:left="266"/>
              <w:jc w:val="both"/>
            </w:pPr>
            <w:r w:rsidRPr="00B46037">
              <w:rPr>
                <w:i/>
                <w:iCs/>
              </w:rPr>
              <w:t>Use Case</w:t>
            </w:r>
            <w:r w:rsidRPr="00B46037">
              <w:t xml:space="preserve"> dimulai pada saat Mahasiswa menjalankan sistem </w:t>
            </w:r>
          </w:p>
        </w:tc>
        <w:tc>
          <w:tcPr>
            <w:tcW w:w="2484" w:type="dxa"/>
          </w:tcPr>
          <w:p w14:paraId="2D3D759D" w14:textId="77777777" w:rsidR="00622D31" w:rsidRPr="00B46037" w:rsidRDefault="00622D31" w:rsidP="003A73F5">
            <w:pPr>
              <w:pStyle w:val="ListParagraph"/>
              <w:tabs>
                <w:tab w:val="left" w:pos="3002"/>
              </w:tabs>
              <w:spacing w:line="0" w:lineRule="atLeast"/>
              <w:ind w:left="0"/>
            </w:pPr>
          </w:p>
        </w:tc>
      </w:tr>
      <w:tr w:rsidR="00622D31" w:rsidRPr="00B46037" w14:paraId="0802E29E" w14:textId="77777777" w:rsidTr="003A73F5">
        <w:tc>
          <w:tcPr>
            <w:tcW w:w="1706" w:type="dxa"/>
            <w:tcBorders>
              <w:top w:val="single" w:sz="4" w:space="0" w:color="FFFFFF" w:themeColor="background1"/>
              <w:bottom w:val="single" w:sz="4" w:space="0" w:color="FFFFFF" w:themeColor="background1"/>
            </w:tcBorders>
          </w:tcPr>
          <w:p w14:paraId="0CA3476C" w14:textId="77777777" w:rsidR="00622D31" w:rsidRPr="00B46037" w:rsidRDefault="00622D31" w:rsidP="003A73F5">
            <w:pPr>
              <w:pStyle w:val="ListParagraph"/>
              <w:tabs>
                <w:tab w:val="left" w:pos="3002"/>
              </w:tabs>
              <w:spacing w:line="0" w:lineRule="atLeast"/>
              <w:ind w:left="0"/>
              <w:jc w:val="center"/>
              <w:rPr>
                <w:b/>
                <w:bCs/>
                <w:i/>
                <w:iCs/>
              </w:rPr>
            </w:pPr>
            <w:r w:rsidRPr="00B46037">
              <w:rPr>
                <w:b/>
                <w:bCs/>
                <w:i/>
                <w:iCs/>
              </w:rPr>
              <w:t>Main flow of event</w:t>
            </w:r>
          </w:p>
        </w:tc>
        <w:tc>
          <w:tcPr>
            <w:tcW w:w="2472" w:type="dxa"/>
          </w:tcPr>
          <w:p w14:paraId="6EF7B1FA" w14:textId="77777777" w:rsidR="00622D31" w:rsidRPr="00B46037" w:rsidRDefault="00622D31" w:rsidP="003A73F5">
            <w:pPr>
              <w:pStyle w:val="ListParagraph"/>
              <w:tabs>
                <w:tab w:val="left" w:pos="3002"/>
              </w:tabs>
              <w:spacing w:line="0" w:lineRule="atLeast"/>
            </w:pPr>
          </w:p>
        </w:tc>
        <w:tc>
          <w:tcPr>
            <w:tcW w:w="2484" w:type="dxa"/>
          </w:tcPr>
          <w:p w14:paraId="2F73C96B" w14:textId="77777777" w:rsidR="00622D31" w:rsidRPr="00B46037" w:rsidRDefault="00622D31" w:rsidP="00622D31">
            <w:pPr>
              <w:pStyle w:val="ListParagraph"/>
              <w:numPr>
                <w:ilvl w:val="0"/>
                <w:numId w:val="69"/>
              </w:numPr>
              <w:tabs>
                <w:tab w:val="left" w:pos="3002"/>
              </w:tabs>
              <w:ind w:left="266"/>
              <w:jc w:val="both"/>
            </w:pPr>
            <w:r w:rsidRPr="00B46037">
              <w:t xml:space="preserve">Sistem Menampilkan </w:t>
            </w:r>
            <w:r w:rsidRPr="00B46037">
              <w:rPr>
                <w:i/>
                <w:iCs/>
              </w:rPr>
              <w:t>form login</w:t>
            </w:r>
          </w:p>
        </w:tc>
      </w:tr>
      <w:tr w:rsidR="00622D31" w:rsidRPr="00B46037" w14:paraId="0BB6CECC" w14:textId="77777777" w:rsidTr="003A73F5">
        <w:tc>
          <w:tcPr>
            <w:tcW w:w="1706" w:type="dxa"/>
            <w:tcBorders>
              <w:top w:val="single" w:sz="4" w:space="0" w:color="FFFFFF" w:themeColor="background1"/>
              <w:bottom w:val="single" w:sz="4" w:space="0" w:color="auto"/>
            </w:tcBorders>
          </w:tcPr>
          <w:p w14:paraId="71BC8B95" w14:textId="77777777" w:rsidR="00622D31" w:rsidRPr="00B46037" w:rsidRDefault="00622D31" w:rsidP="003A73F5">
            <w:pPr>
              <w:pStyle w:val="ListParagraph"/>
              <w:tabs>
                <w:tab w:val="left" w:pos="3002"/>
              </w:tabs>
              <w:spacing w:line="0" w:lineRule="atLeast"/>
              <w:ind w:left="0"/>
            </w:pPr>
          </w:p>
        </w:tc>
        <w:tc>
          <w:tcPr>
            <w:tcW w:w="2472" w:type="dxa"/>
          </w:tcPr>
          <w:p w14:paraId="6943B834" w14:textId="77777777" w:rsidR="00622D31" w:rsidRPr="00B46037" w:rsidRDefault="00622D31" w:rsidP="00622D31">
            <w:pPr>
              <w:pStyle w:val="ListParagraph"/>
              <w:numPr>
                <w:ilvl w:val="0"/>
                <w:numId w:val="69"/>
              </w:numPr>
              <w:tabs>
                <w:tab w:val="left" w:pos="3002"/>
              </w:tabs>
              <w:ind w:left="266"/>
              <w:jc w:val="both"/>
            </w:pPr>
            <w:r w:rsidRPr="00B46037">
              <w:t xml:space="preserve">Mahasiswa mengisi </w:t>
            </w:r>
            <w:r w:rsidRPr="00B46037">
              <w:rPr>
                <w:i/>
                <w:iCs/>
              </w:rPr>
              <w:t xml:space="preserve">username </w:t>
            </w:r>
            <w:r w:rsidRPr="00B46037">
              <w:t xml:space="preserve">dan </w:t>
            </w:r>
            <w:r w:rsidRPr="00B46037">
              <w:rPr>
                <w:i/>
                <w:iCs/>
              </w:rPr>
              <w:t>password</w:t>
            </w:r>
          </w:p>
        </w:tc>
        <w:tc>
          <w:tcPr>
            <w:tcW w:w="2484" w:type="dxa"/>
          </w:tcPr>
          <w:p w14:paraId="65FEA471" w14:textId="77777777" w:rsidR="00622D31" w:rsidRPr="00B46037" w:rsidRDefault="00622D31" w:rsidP="003A73F5">
            <w:pPr>
              <w:pStyle w:val="ListParagraph"/>
              <w:tabs>
                <w:tab w:val="left" w:pos="3002"/>
              </w:tabs>
              <w:spacing w:line="0" w:lineRule="atLeast"/>
            </w:pPr>
          </w:p>
          <w:p w14:paraId="74F75F0F" w14:textId="77777777" w:rsidR="00622D31" w:rsidRPr="00B46037" w:rsidRDefault="00622D31" w:rsidP="003A73F5">
            <w:pPr>
              <w:pStyle w:val="ListParagraph"/>
              <w:tabs>
                <w:tab w:val="left" w:pos="3002"/>
              </w:tabs>
              <w:spacing w:line="0" w:lineRule="atLeast"/>
            </w:pPr>
          </w:p>
          <w:p w14:paraId="5106C4C0" w14:textId="77777777" w:rsidR="00622D31" w:rsidRPr="00B46037" w:rsidRDefault="00622D31" w:rsidP="003A73F5">
            <w:pPr>
              <w:tabs>
                <w:tab w:val="left" w:pos="3002"/>
              </w:tabs>
              <w:spacing w:line="0" w:lineRule="atLeast"/>
            </w:pPr>
          </w:p>
        </w:tc>
      </w:tr>
      <w:tr w:rsidR="00622D31" w:rsidRPr="00B46037" w14:paraId="7DE5D63A" w14:textId="77777777" w:rsidTr="003A73F5">
        <w:tc>
          <w:tcPr>
            <w:tcW w:w="1706" w:type="dxa"/>
            <w:tcBorders>
              <w:top w:val="single" w:sz="4" w:space="0" w:color="FFFFFF" w:themeColor="background1"/>
              <w:bottom w:val="single" w:sz="4" w:space="0" w:color="auto"/>
            </w:tcBorders>
          </w:tcPr>
          <w:p w14:paraId="7F2821CD" w14:textId="77777777" w:rsidR="00622D31" w:rsidRPr="00B46037" w:rsidRDefault="00622D31" w:rsidP="003A73F5">
            <w:pPr>
              <w:pStyle w:val="ListParagraph"/>
              <w:tabs>
                <w:tab w:val="left" w:pos="3002"/>
              </w:tabs>
              <w:spacing w:line="0" w:lineRule="atLeast"/>
              <w:ind w:left="0"/>
            </w:pPr>
          </w:p>
        </w:tc>
        <w:tc>
          <w:tcPr>
            <w:tcW w:w="2472" w:type="dxa"/>
          </w:tcPr>
          <w:p w14:paraId="41A5B06E" w14:textId="77777777" w:rsidR="00622D31" w:rsidRPr="00B46037" w:rsidRDefault="00622D31" w:rsidP="003A73F5">
            <w:pPr>
              <w:pStyle w:val="ListParagraph"/>
              <w:tabs>
                <w:tab w:val="left" w:pos="3002"/>
              </w:tabs>
              <w:spacing w:line="0" w:lineRule="atLeast"/>
              <w:ind w:left="390"/>
            </w:pPr>
          </w:p>
        </w:tc>
        <w:tc>
          <w:tcPr>
            <w:tcW w:w="2484" w:type="dxa"/>
          </w:tcPr>
          <w:p w14:paraId="0C6E48A7" w14:textId="77777777" w:rsidR="00622D31" w:rsidRPr="00B46037" w:rsidRDefault="00622D31" w:rsidP="00622D31">
            <w:pPr>
              <w:pStyle w:val="ListParagraph"/>
              <w:numPr>
                <w:ilvl w:val="0"/>
                <w:numId w:val="69"/>
              </w:numPr>
              <w:tabs>
                <w:tab w:val="left" w:pos="3002"/>
              </w:tabs>
              <w:ind w:left="266"/>
              <w:jc w:val="both"/>
            </w:pPr>
            <w:r w:rsidRPr="00B46037">
              <w:t>Sistem memeriksa dan melakukan verifikasi</w:t>
            </w:r>
          </w:p>
        </w:tc>
      </w:tr>
      <w:tr w:rsidR="00622D31" w:rsidRPr="00B46037" w14:paraId="06825800" w14:textId="77777777" w:rsidTr="003A73F5">
        <w:tc>
          <w:tcPr>
            <w:tcW w:w="1706" w:type="dxa"/>
            <w:tcBorders>
              <w:top w:val="single" w:sz="4" w:space="0" w:color="FFFFFF" w:themeColor="background1"/>
              <w:bottom w:val="single" w:sz="4" w:space="0" w:color="auto"/>
            </w:tcBorders>
          </w:tcPr>
          <w:p w14:paraId="75586BAC" w14:textId="77777777" w:rsidR="00622D31" w:rsidRPr="00B46037" w:rsidRDefault="00622D31" w:rsidP="003A73F5">
            <w:pPr>
              <w:pStyle w:val="ListParagraph"/>
              <w:tabs>
                <w:tab w:val="left" w:pos="3002"/>
              </w:tabs>
              <w:spacing w:line="0" w:lineRule="atLeast"/>
              <w:ind w:left="0"/>
            </w:pPr>
          </w:p>
        </w:tc>
        <w:tc>
          <w:tcPr>
            <w:tcW w:w="2472" w:type="dxa"/>
          </w:tcPr>
          <w:p w14:paraId="5C27A862" w14:textId="77777777" w:rsidR="00622D31" w:rsidRPr="00B46037" w:rsidRDefault="00622D31" w:rsidP="003A73F5">
            <w:pPr>
              <w:pStyle w:val="ListParagraph"/>
              <w:tabs>
                <w:tab w:val="left" w:pos="3002"/>
              </w:tabs>
              <w:spacing w:line="0" w:lineRule="atLeast"/>
              <w:ind w:left="390"/>
            </w:pPr>
          </w:p>
        </w:tc>
        <w:tc>
          <w:tcPr>
            <w:tcW w:w="2484" w:type="dxa"/>
          </w:tcPr>
          <w:p w14:paraId="78739E07" w14:textId="77777777" w:rsidR="00622D31" w:rsidRPr="00B46037" w:rsidRDefault="00622D31" w:rsidP="00622D31">
            <w:pPr>
              <w:pStyle w:val="ListParagraph"/>
              <w:numPr>
                <w:ilvl w:val="0"/>
                <w:numId w:val="69"/>
              </w:numPr>
              <w:tabs>
                <w:tab w:val="left" w:pos="3002"/>
              </w:tabs>
              <w:ind w:left="266"/>
              <w:jc w:val="both"/>
            </w:pPr>
            <w:r w:rsidRPr="00B46037">
              <w:t>Sistem akan memberikan hak akses kepada mahasiswa</w:t>
            </w:r>
          </w:p>
        </w:tc>
      </w:tr>
      <w:tr w:rsidR="00622D31" w:rsidRPr="00B46037" w14:paraId="2AECACBA" w14:textId="77777777" w:rsidTr="003A73F5">
        <w:tc>
          <w:tcPr>
            <w:tcW w:w="1706" w:type="dxa"/>
            <w:tcBorders>
              <w:top w:val="single" w:sz="4" w:space="0" w:color="auto"/>
              <w:bottom w:val="single" w:sz="4" w:space="0" w:color="auto"/>
            </w:tcBorders>
          </w:tcPr>
          <w:p w14:paraId="5176A961" w14:textId="77777777" w:rsidR="00622D31" w:rsidRPr="00B46037" w:rsidRDefault="00622D31" w:rsidP="003A73F5">
            <w:pPr>
              <w:pStyle w:val="ListParagraph"/>
              <w:tabs>
                <w:tab w:val="left" w:pos="3002"/>
              </w:tabs>
              <w:spacing w:line="0" w:lineRule="atLeast"/>
              <w:ind w:left="0"/>
              <w:jc w:val="center"/>
              <w:rPr>
                <w:b/>
                <w:bCs/>
                <w:i/>
                <w:iCs/>
              </w:rPr>
            </w:pPr>
            <w:r w:rsidRPr="00B46037">
              <w:rPr>
                <w:b/>
                <w:bCs/>
                <w:i/>
                <w:iCs/>
              </w:rPr>
              <w:t>Exceptional Flow of Event</w:t>
            </w:r>
          </w:p>
        </w:tc>
        <w:tc>
          <w:tcPr>
            <w:tcW w:w="4956" w:type="dxa"/>
            <w:gridSpan w:val="2"/>
            <w:tcBorders>
              <w:top w:val="single" w:sz="4" w:space="0" w:color="auto"/>
              <w:bottom w:val="single" w:sz="4" w:space="0" w:color="auto"/>
            </w:tcBorders>
          </w:tcPr>
          <w:p w14:paraId="504CBC9D" w14:textId="77777777" w:rsidR="00622D31" w:rsidRPr="00B46037" w:rsidRDefault="00622D31" w:rsidP="003A73F5">
            <w:pPr>
              <w:pStyle w:val="ListParagraph"/>
              <w:tabs>
                <w:tab w:val="left" w:pos="3002"/>
              </w:tabs>
              <w:spacing w:line="0" w:lineRule="atLeast"/>
              <w:ind w:left="30"/>
              <w:jc w:val="both"/>
            </w:pPr>
            <w:r w:rsidRPr="00B46037">
              <w:t xml:space="preserve">Jika </w:t>
            </w:r>
            <w:r w:rsidRPr="00B46037">
              <w:rPr>
                <w:i/>
                <w:iCs/>
              </w:rPr>
              <w:t xml:space="preserve">username </w:t>
            </w:r>
            <w:r w:rsidRPr="00B46037">
              <w:t xml:space="preserve">dan </w:t>
            </w:r>
            <w:r w:rsidRPr="00B46037">
              <w:rPr>
                <w:i/>
                <w:iCs/>
              </w:rPr>
              <w:t xml:space="preserve">password </w:t>
            </w:r>
            <w:r w:rsidRPr="00B46037">
              <w:t xml:space="preserve">tidak sesuai, sistem akan menampilkan Pesan nim belum ada dan tidak dapat masuk ke dalam sistem. Jika mahasiswa belum mempunyai akun, mahasiswa bisa melakukan registrasi di halaman login mahasiswa.  </w:t>
            </w:r>
          </w:p>
        </w:tc>
      </w:tr>
    </w:tbl>
    <w:p w14:paraId="54AB1F4E" w14:textId="77777777" w:rsidR="00622D31" w:rsidRDefault="00622D31" w:rsidP="00622D31">
      <w:pPr>
        <w:pStyle w:val="ListParagraph"/>
        <w:spacing w:line="360" w:lineRule="auto"/>
        <w:ind w:left="1276"/>
        <w:jc w:val="both"/>
        <w:rPr>
          <w:i/>
          <w:iCs/>
        </w:rPr>
      </w:pPr>
      <w:r w:rsidRPr="00B46037">
        <w:rPr>
          <w:i/>
          <w:iCs/>
        </w:rPr>
        <w:t xml:space="preserve"> </w:t>
      </w:r>
    </w:p>
    <w:p w14:paraId="43DCD4F8" w14:textId="77777777" w:rsidR="00622D31" w:rsidRPr="00AB2EFB" w:rsidRDefault="00622D31" w:rsidP="00622D31">
      <w:pPr>
        <w:pStyle w:val="ListParagraph"/>
        <w:numPr>
          <w:ilvl w:val="0"/>
          <w:numId w:val="100"/>
        </w:numPr>
        <w:spacing w:line="360" w:lineRule="auto"/>
        <w:ind w:left="1418"/>
        <w:jc w:val="both"/>
        <w:rPr>
          <w:i/>
          <w:iCs/>
        </w:rPr>
      </w:pPr>
      <w:bookmarkStart w:id="152" w:name="_Hlk75981434"/>
      <w:r>
        <w:t xml:space="preserve">Skenario </w:t>
      </w:r>
      <w:r w:rsidRPr="00B46037">
        <w:rPr>
          <w:i/>
          <w:iCs/>
        </w:rPr>
        <w:t>use case</w:t>
      </w:r>
      <w:r>
        <w:rPr>
          <w:i/>
          <w:iCs/>
        </w:rPr>
        <w:t xml:space="preserve"> </w:t>
      </w:r>
      <w:r>
        <w:t>Registrasi</w:t>
      </w:r>
    </w:p>
    <w:bookmarkEnd w:id="152"/>
    <w:p w14:paraId="09E2FB93" w14:textId="77777777" w:rsidR="00622D31" w:rsidRDefault="00622D31" w:rsidP="00622D31">
      <w:pPr>
        <w:pStyle w:val="ListParagraph"/>
        <w:spacing w:line="360" w:lineRule="auto"/>
        <w:ind w:left="1134" w:firstLine="283"/>
        <w:jc w:val="both"/>
      </w:pPr>
      <w:r w:rsidRPr="00AB2EFB">
        <w:t xml:space="preserve">Berikut Skenario </w:t>
      </w:r>
      <w:r w:rsidRPr="00814346">
        <w:rPr>
          <w:i/>
          <w:iCs/>
        </w:rPr>
        <w:t>use case</w:t>
      </w:r>
      <w:r w:rsidRPr="00AB2EFB">
        <w:t xml:space="preserve"> yang menggambarkan </w:t>
      </w:r>
      <w:r>
        <w:t>Registrasi Mahasiswa</w:t>
      </w:r>
      <w:r w:rsidRPr="00AB2EFB">
        <w:t xml:space="preserve"> pada aplikasi :</w:t>
      </w:r>
    </w:p>
    <w:p w14:paraId="63D9E2D5" w14:textId="77777777" w:rsidR="00622D31" w:rsidRPr="000B45B2" w:rsidRDefault="00622D31" w:rsidP="00622D31">
      <w:pPr>
        <w:spacing w:line="360" w:lineRule="auto"/>
        <w:ind w:left="993" w:firstLine="284"/>
        <w:jc w:val="both"/>
      </w:pPr>
    </w:p>
    <w:p w14:paraId="38DFFA91" w14:textId="36BD8777" w:rsidR="00622D31" w:rsidRPr="00E729B3" w:rsidRDefault="00760BBF" w:rsidP="00512577">
      <w:pPr>
        <w:pStyle w:val="Caption"/>
        <w:spacing w:after="0" w:line="360" w:lineRule="auto"/>
        <w:ind w:left="1276"/>
        <w:jc w:val="center"/>
        <w:rPr>
          <w:i w:val="0"/>
          <w:iCs w:val="0"/>
          <w:color w:val="auto"/>
          <w:sz w:val="24"/>
          <w:szCs w:val="24"/>
        </w:rPr>
      </w:pPr>
      <w:bookmarkStart w:id="153" w:name="_Toc79605272"/>
      <w:r w:rsidRPr="00512577">
        <w:rPr>
          <w:i w:val="0"/>
          <w:iCs w:val="0"/>
          <w:color w:val="auto"/>
          <w:sz w:val="24"/>
          <w:szCs w:val="24"/>
        </w:rPr>
        <w:lastRenderedPageBreak/>
        <w:t xml:space="preserve">Tabel 4. </w:t>
      </w:r>
      <w:r w:rsidRPr="00512577">
        <w:rPr>
          <w:i w:val="0"/>
          <w:iCs w:val="0"/>
          <w:color w:val="auto"/>
          <w:sz w:val="24"/>
          <w:szCs w:val="24"/>
        </w:rPr>
        <w:fldChar w:fldCharType="begin"/>
      </w:r>
      <w:r w:rsidRPr="00512577">
        <w:rPr>
          <w:i w:val="0"/>
          <w:iCs w:val="0"/>
          <w:color w:val="auto"/>
          <w:sz w:val="24"/>
          <w:szCs w:val="24"/>
        </w:rPr>
        <w:instrText xml:space="preserve"> SEQ Tabel_4. \* ARABIC </w:instrText>
      </w:r>
      <w:r w:rsidRPr="00512577">
        <w:rPr>
          <w:i w:val="0"/>
          <w:iCs w:val="0"/>
          <w:color w:val="auto"/>
          <w:sz w:val="24"/>
          <w:szCs w:val="24"/>
        </w:rPr>
        <w:fldChar w:fldCharType="separate"/>
      </w:r>
      <w:r w:rsidR="00FB1FF7">
        <w:rPr>
          <w:i w:val="0"/>
          <w:iCs w:val="0"/>
          <w:noProof/>
          <w:color w:val="auto"/>
          <w:sz w:val="24"/>
          <w:szCs w:val="24"/>
        </w:rPr>
        <w:t>11</w:t>
      </w:r>
      <w:r w:rsidRPr="00512577">
        <w:rPr>
          <w:i w:val="0"/>
          <w:iCs w:val="0"/>
          <w:color w:val="auto"/>
          <w:sz w:val="24"/>
          <w:szCs w:val="24"/>
        </w:rPr>
        <w:fldChar w:fldCharType="end"/>
      </w:r>
      <w:r w:rsidRPr="00512577">
        <w:rPr>
          <w:i w:val="0"/>
          <w:iCs w:val="0"/>
          <w:color w:val="auto"/>
          <w:sz w:val="24"/>
          <w:szCs w:val="24"/>
        </w:rPr>
        <w:t xml:space="preserve"> Skenario </w:t>
      </w:r>
      <w:r w:rsidRPr="00C502BC">
        <w:rPr>
          <w:color w:val="auto"/>
          <w:sz w:val="24"/>
          <w:szCs w:val="24"/>
        </w:rPr>
        <w:t>use case</w:t>
      </w:r>
      <w:r w:rsidRPr="00512577">
        <w:rPr>
          <w:i w:val="0"/>
          <w:iCs w:val="0"/>
          <w:color w:val="auto"/>
          <w:sz w:val="24"/>
          <w:szCs w:val="24"/>
        </w:rPr>
        <w:t xml:space="preserve"> Registrasi</w:t>
      </w:r>
      <w:bookmarkEnd w:id="153"/>
    </w:p>
    <w:tbl>
      <w:tblPr>
        <w:tblStyle w:val="TableGrid"/>
        <w:tblW w:w="6662" w:type="dxa"/>
        <w:tblInd w:w="1271" w:type="dxa"/>
        <w:tblLook w:val="04A0" w:firstRow="1" w:lastRow="0" w:firstColumn="1" w:lastColumn="0" w:noHBand="0" w:noVBand="1"/>
      </w:tblPr>
      <w:tblGrid>
        <w:gridCol w:w="1706"/>
        <w:gridCol w:w="2472"/>
        <w:gridCol w:w="2484"/>
      </w:tblGrid>
      <w:tr w:rsidR="00622D31" w:rsidRPr="00B46037" w14:paraId="27E6B1B5" w14:textId="77777777" w:rsidTr="003A73F5">
        <w:tc>
          <w:tcPr>
            <w:tcW w:w="1706" w:type="dxa"/>
          </w:tcPr>
          <w:p w14:paraId="039C69D1" w14:textId="77777777" w:rsidR="00622D31" w:rsidRPr="00B46037" w:rsidRDefault="00622D31" w:rsidP="003A73F5">
            <w:pPr>
              <w:pStyle w:val="ListParagraph"/>
              <w:tabs>
                <w:tab w:val="left" w:pos="3002"/>
              </w:tabs>
              <w:spacing w:line="360" w:lineRule="auto"/>
              <w:ind w:left="0"/>
              <w:rPr>
                <w:b/>
                <w:bCs/>
              </w:rPr>
            </w:pPr>
            <w:r w:rsidRPr="00B46037">
              <w:rPr>
                <w:b/>
                <w:bCs/>
              </w:rPr>
              <w:t>Nama</w:t>
            </w:r>
          </w:p>
        </w:tc>
        <w:tc>
          <w:tcPr>
            <w:tcW w:w="4956" w:type="dxa"/>
            <w:gridSpan w:val="2"/>
          </w:tcPr>
          <w:p w14:paraId="229421F0" w14:textId="77777777" w:rsidR="00622D31" w:rsidRPr="00B46037" w:rsidRDefault="00622D31" w:rsidP="003A73F5">
            <w:pPr>
              <w:pStyle w:val="ListParagraph"/>
              <w:tabs>
                <w:tab w:val="left" w:pos="3002"/>
              </w:tabs>
              <w:spacing w:line="360" w:lineRule="auto"/>
              <w:ind w:left="0"/>
            </w:pPr>
            <w:r w:rsidRPr="00B46037">
              <w:t>Registrasi</w:t>
            </w:r>
          </w:p>
        </w:tc>
      </w:tr>
      <w:tr w:rsidR="00622D31" w:rsidRPr="00B46037" w14:paraId="33BB4D18" w14:textId="77777777" w:rsidTr="003A73F5">
        <w:tc>
          <w:tcPr>
            <w:tcW w:w="1706" w:type="dxa"/>
          </w:tcPr>
          <w:p w14:paraId="583C2519" w14:textId="77777777" w:rsidR="00622D31" w:rsidRPr="00B46037" w:rsidRDefault="00622D31" w:rsidP="003A73F5">
            <w:pPr>
              <w:pStyle w:val="ListParagraph"/>
              <w:tabs>
                <w:tab w:val="left" w:pos="3002"/>
              </w:tabs>
              <w:spacing w:line="0" w:lineRule="atLeast"/>
              <w:ind w:left="0"/>
              <w:rPr>
                <w:b/>
                <w:bCs/>
              </w:rPr>
            </w:pPr>
            <w:r w:rsidRPr="00B46037">
              <w:rPr>
                <w:b/>
                <w:bCs/>
              </w:rPr>
              <w:t xml:space="preserve">Aktor </w:t>
            </w:r>
          </w:p>
        </w:tc>
        <w:tc>
          <w:tcPr>
            <w:tcW w:w="4956" w:type="dxa"/>
            <w:gridSpan w:val="2"/>
          </w:tcPr>
          <w:p w14:paraId="166820B4" w14:textId="77777777" w:rsidR="00622D31" w:rsidRPr="00B46037" w:rsidRDefault="00622D31" w:rsidP="003A73F5">
            <w:pPr>
              <w:pStyle w:val="ListParagraph"/>
              <w:tabs>
                <w:tab w:val="left" w:pos="3002"/>
              </w:tabs>
              <w:spacing w:line="0" w:lineRule="atLeast"/>
              <w:ind w:left="0"/>
            </w:pPr>
            <w:r w:rsidRPr="00B46037">
              <w:t xml:space="preserve">Mahasiswa </w:t>
            </w:r>
          </w:p>
        </w:tc>
      </w:tr>
      <w:tr w:rsidR="00622D31" w:rsidRPr="00B46037" w14:paraId="79C21C8B" w14:textId="77777777" w:rsidTr="003A73F5">
        <w:tc>
          <w:tcPr>
            <w:tcW w:w="1706" w:type="dxa"/>
          </w:tcPr>
          <w:p w14:paraId="338951EF" w14:textId="77777777" w:rsidR="00622D31" w:rsidRPr="00B46037" w:rsidRDefault="00622D31" w:rsidP="003A73F5">
            <w:pPr>
              <w:pStyle w:val="ListParagraph"/>
              <w:tabs>
                <w:tab w:val="left" w:pos="3002"/>
              </w:tabs>
              <w:spacing w:line="0" w:lineRule="atLeast"/>
              <w:ind w:left="0"/>
              <w:rPr>
                <w:b/>
                <w:bCs/>
              </w:rPr>
            </w:pPr>
            <w:r w:rsidRPr="00B46037">
              <w:rPr>
                <w:b/>
                <w:bCs/>
              </w:rPr>
              <w:t>Deskripsi</w:t>
            </w:r>
          </w:p>
        </w:tc>
        <w:tc>
          <w:tcPr>
            <w:tcW w:w="4956" w:type="dxa"/>
            <w:gridSpan w:val="2"/>
          </w:tcPr>
          <w:p w14:paraId="36190ADA" w14:textId="77777777" w:rsidR="00622D31" w:rsidRPr="00B46037" w:rsidRDefault="00622D31" w:rsidP="003A73F5">
            <w:pPr>
              <w:pStyle w:val="ListParagraph"/>
              <w:tabs>
                <w:tab w:val="left" w:pos="3002"/>
              </w:tabs>
              <w:spacing w:line="0" w:lineRule="atLeast"/>
              <w:ind w:left="0"/>
              <w:jc w:val="both"/>
            </w:pPr>
            <w:r w:rsidRPr="00C502BC">
              <w:rPr>
                <w:i/>
                <w:iCs/>
              </w:rPr>
              <w:t>Use Case</w:t>
            </w:r>
            <w:r w:rsidRPr="00B46037">
              <w:t xml:space="preserve"> ini digunakan untuk melakukan registrasi mahasiswa yang belum mempunyai akun.</w:t>
            </w:r>
          </w:p>
        </w:tc>
      </w:tr>
      <w:tr w:rsidR="00622D31" w:rsidRPr="00B46037" w14:paraId="302BEA22" w14:textId="77777777" w:rsidTr="003A73F5">
        <w:tc>
          <w:tcPr>
            <w:tcW w:w="1706" w:type="dxa"/>
          </w:tcPr>
          <w:p w14:paraId="26CDE80D" w14:textId="77777777" w:rsidR="00622D31" w:rsidRPr="00B46037" w:rsidRDefault="00622D31" w:rsidP="003A73F5">
            <w:pPr>
              <w:pStyle w:val="ListParagraph"/>
              <w:tabs>
                <w:tab w:val="left" w:pos="3002"/>
              </w:tabs>
              <w:spacing w:line="0" w:lineRule="atLeast"/>
              <w:ind w:left="0"/>
              <w:rPr>
                <w:b/>
                <w:bCs/>
              </w:rPr>
            </w:pPr>
            <w:r w:rsidRPr="00B46037">
              <w:rPr>
                <w:b/>
                <w:bCs/>
              </w:rPr>
              <w:t>Precondition</w:t>
            </w:r>
          </w:p>
        </w:tc>
        <w:tc>
          <w:tcPr>
            <w:tcW w:w="4956" w:type="dxa"/>
            <w:gridSpan w:val="2"/>
          </w:tcPr>
          <w:p w14:paraId="444BEF66" w14:textId="77777777" w:rsidR="00622D31" w:rsidRPr="00B46037" w:rsidRDefault="00622D31" w:rsidP="003A73F5">
            <w:pPr>
              <w:pStyle w:val="ListParagraph"/>
              <w:tabs>
                <w:tab w:val="left" w:pos="3002"/>
              </w:tabs>
              <w:spacing w:line="0" w:lineRule="atLeast"/>
              <w:ind w:left="0"/>
            </w:pPr>
            <w:r w:rsidRPr="00B46037">
              <w:t>Masukkan Nama, Nim, Email dan Prodi</w:t>
            </w:r>
          </w:p>
        </w:tc>
      </w:tr>
      <w:tr w:rsidR="00622D31" w:rsidRPr="00B46037" w14:paraId="0115C13E" w14:textId="77777777" w:rsidTr="003A73F5">
        <w:tc>
          <w:tcPr>
            <w:tcW w:w="1706" w:type="dxa"/>
            <w:tcBorders>
              <w:bottom w:val="single" w:sz="4" w:space="0" w:color="auto"/>
            </w:tcBorders>
          </w:tcPr>
          <w:p w14:paraId="1FC1D82B" w14:textId="77777777" w:rsidR="00622D31" w:rsidRPr="00B46037" w:rsidRDefault="00622D31" w:rsidP="003A73F5">
            <w:pPr>
              <w:pStyle w:val="ListParagraph"/>
              <w:tabs>
                <w:tab w:val="left" w:pos="3002"/>
              </w:tabs>
              <w:spacing w:line="0" w:lineRule="atLeast"/>
              <w:ind w:left="0"/>
              <w:rPr>
                <w:b/>
                <w:bCs/>
              </w:rPr>
            </w:pPr>
            <w:r w:rsidRPr="00B46037">
              <w:rPr>
                <w:b/>
                <w:bCs/>
              </w:rPr>
              <w:t>Postcondition</w:t>
            </w:r>
          </w:p>
        </w:tc>
        <w:tc>
          <w:tcPr>
            <w:tcW w:w="4956" w:type="dxa"/>
            <w:gridSpan w:val="2"/>
            <w:tcBorders>
              <w:bottom w:val="single" w:sz="4" w:space="0" w:color="auto"/>
            </w:tcBorders>
          </w:tcPr>
          <w:p w14:paraId="6A8EBDD7" w14:textId="77777777" w:rsidR="00622D31" w:rsidRPr="00B46037" w:rsidRDefault="00622D31" w:rsidP="003A73F5">
            <w:pPr>
              <w:pStyle w:val="ListParagraph"/>
              <w:tabs>
                <w:tab w:val="left" w:pos="3002"/>
              </w:tabs>
              <w:spacing w:line="0" w:lineRule="atLeast"/>
              <w:ind w:left="0"/>
            </w:pPr>
            <w:r w:rsidRPr="00B46037">
              <w:t xml:space="preserve">Berhasil Registrasi </w:t>
            </w:r>
          </w:p>
        </w:tc>
      </w:tr>
      <w:tr w:rsidR="00622D31" w:rsidRPr="00B46037" w14:paraId="7707C379" w14:textId="77777777" w:rsidTr="003A73F5">
        <w:tc>
          <w:tcPr>
            <w:tcW w:w="1706" w:type="dxa"/>
            <w:tcBorders>
              <w:bottom w:val="single" w:sz="4" w:space="0" w:color="FFFFFF" w:themeColor="background1"/>
            </w:tcBorders>
          </w:tcPr>
          <w:p w14:paraId="3AA31CB9" w14:textId="77777777" w:rsidR="00622D31" w:rsidRPr="00B46037" w:rsidRDefault="00622D31" w:rsidP="003A73F5">
            <w:pPr>
              <w:pStyle w:val="ListParagraph"/>
              <w:tabs>
                <w:tab w:val="left" w:pos="3002"/>
              </w:tabs>
              <w:spacing w:line="0" w:lineRule="atLeast"/>
              <w:ind w:left="0"/>
            </w:pPr>
          </w:p>
        </w:tc>
        <w:tc>
          <w:tcPr>
            <w:tcW w:w="2472" w:type="dxa"/>
          </w:tcPr>
          <w:p w14:paraId="1E91BDB3" w14:textId="77777777" w:rsidR="00622D31" w:rsidRPr="00B46037" w:rsidRDefault="00622D31" w:rsidP="003A73F5">
            <w:pPr>
              <w:pStyle w:val="ListParagraph"/>
              <w:tabs>
                <w:tab w:val="left" w:pos="3002"/>
              </w:tabs>
              <w:spacing w:line="0" w:lineRule="atLeast"/>
              <w:ind w:left="0"/>
              <w:jc w:val="center"/>
              <w:rPr>
                <w:b/>
                <w:bCs/>
              </w:rPr>
            </w:pPr>
            <w:r w:rsidRPr="00B46037">
              <w:rPr>
                <w:b/>
                <w:bCs/>
              </w:rPr>
              <w:t>Aktor</w:t>
            </w:r>
          </w:p>
        </w:tc>
        <w:tc>
          <w:tcPr>
            <w:tcW w:w="2484" w:type="dxa"/>
          </w:tcPr>
          <w:p w14:paraId="58274ED2" w14:textId="77777777" w:rsidR="00622D31" w:rsidRPr="00B46037" w:rsidRDefault="00622D31" w:rsidP="003A73F5">
            <w:pPr>
              <w:pStyle w:val="ListParagraph"/>
              <w:tabs>
                <w:tab w:val="left" w:pos="3002"/>
              </w:tabs>
              <w:spacing w:line="0" w:lineRule="atLeast"/>
              <w:ind w:left="0"/>
              <w:jc w:val="center"/>
              <w:rPr>
                <w:b/>
                <w:bCs/>
              </w:rPr>
            </w:pPr>
            <w:r w:rsidRPr="00B46037">
              <w:rPr>
                <w:b/>
                <w:bCs/>
              </w:rPr>
              <w:t>Sistem</w:t>
            </w:r>
          </w:p>
        </w:tc>
      </w:tr>
      <w:tr w:rsidR="00622D31" w:rsidRPr="00B46037" w14:paraId="70763415" w14:textId="77777777" w:rsidTr="003A73F5">
        <w:tc>
          <w:tcPr>
            <w:tcW w:w="1706" w:type="dxa"/>
            <w:tcBorders>
              <w:top w:val="single" w:sz="4" w:space="0" w:color="FFFFFF" w:themeColor="background1"/>
              <w:bottom w:val="single" w:sz="4" w:space="0" w:color="FFFFFF" w:themeColor="background1"/>
            </w:tcBorders>
          </w:tcPr>
          <w:p w14:paraId="7FE2FC74" w14:textId="77777777" w:rsidR="00622D31" w:rsidRPr="00B46037" w:rsidRDefault="00622D31" w:rsidP="003A73F5">
            <w:pPr>
              <w:pStyle w:val="ListParagraph"/>
              <w:tabs>
                <w:tab w:val="left" w:pos="3002"/>
              </w:tabs>
              <w:spacing w:line="0" w:lineRule="atLeast"/>
              <w:ind w:left="0"/>
            </w:pPr>
          </w:p>
        </w:tc>
        <w:tc>
          <w:tcPr>
            <w:tcW w:w="2472" w:type="dxa"/>
          </w:tcPr>
          <w:p w14:paraId="41FBE5F4" w14:textId="77777777" w:rsidR="00622D31" w:rsidRPr="00B46037" w:rsidRDefault="00622D31" w:rsidP="00622D31">
            <w:pPr>
              <w:pStyle w:val="ListParagraph"/>
              <w:numPr>
                <w:ilvl w:val="0"/>
                <w:numId w:val="70"/>
              </w:numPr>
              <w:tabs>
                <w:tab w:val="left" w:pos="3002"/>
              </w:tabs>
              <w:ind w:left="266"/>
              <w:jc w:val="both"/>
            </w:pPr>
            <w:r w:rsidRPr="00B46037">
              <w:rPr>
                <w:i/>
                <w:iCs/>
              </w:rPr>
              <w:t>Use Case</w:t>
            </w:r>
            <w:r w:rsidRPr="00B46037">
              <w:t xml:space="preserve"> dimulai pada saat Mahasiswa menjalankan sistem </w:t>
            </w:r>
          </w:p>
        </w:tc>
        <w:tc>
          <w:tcPr>
            <w:tcW w:w="2484" w:type="dxa"/>
          </w:tcPr>
          <w:p w14:paraId="77B18632" w14:textId="77777777" w:rsidR="00622D31" w:rsidRPr="00B46037" w:rsidRDefault="00622D31" w:rsidP="003A73F5">
            <w:pPr>
              <w:pStyle w:val="ListParagraph"/>
              <w:tabs>
                <w:tab w:val="left" w:pos="3002"/>
              </w:tabs>
              <w:spacing w:line="0" w:lineRule="atLeast"/>
              <w:ind w:left="0"/>
            </w:pPr>
          </w:p>
        </w:tc>
      </w:tr>
      <w:tr w:rsidR="00622D31" w:rsidRPr="00B46037" w14:paraId="26FE21BF" w14:textId="77777777" w:rsidTr="003A73F5">
        <w:tc>
          <w:tcPr>
            <w:tcW w:w="1706" w:type="dxa"/>
            <w:tcBorders>
              <w:top w:val="single" w:sz="4" w:space="0" w:color="FFFFFF" w:themeColor="background1"/>
              <w:bottom w:val="single" w:sz="4" w:space="0" w:color="FFFFFF" w:themeColor="background1"/>
            </w:tcBorders>
          </w:tcPr>
          <w:p w14:paraId="01B8F6A7" w14:textId="77777777" w:rsidR="00622D31" w:rsidRPr="00B46037" w:rsidRDefault="00622D31" w:rsidP="003A73F5">
            <w:pPr>
              <w:pStyle w:val="ListParagraph"/>
              <w:tabs>
                <w:tab w:val="left" w:pos="3002"/>
              </w:tabs>
              <w:spacing w:line="0" w:lineRule="atLeast"/>
              <w:ind w:left="0"/>
              <w:jc w:val="center"/>
              <w:rPr>
                <w:b/>
                <w:bCs/>
                <w:i/>
                <w:iCs/>
              </w:rPr>
            </w:pPr>
            <w:r w:rsidRPr="00B46037">
              <w:rPr>
                <w:b/>
                <w:bCs/>
                <w:i/>
                <w:iCs/>
              </w:rPr>
              <w:t>Main flow of event</w:t>
            </w:r>
          </w:p>
        </w:tc>
        <w:tc>
          <w:tcPr>
            <w:tcW w:w="2472" w:type="dxa"/>
          </w:tcPr>
          <w:p w14:paraId="2FDB233C" w14:textId="77777777" w:rsidR="00622D31" w:rsidRPr="00B46037" w:rsidRDefault="00622D31" w:rsidP="003A73F5">
            <w:pPr>
              <w:pStyle w:val="ListParagraph"/>
              <w:tabs>
                <w:tab w:val="left" w:pos="3002"/>
              </w:tabs>
              <w:spacing w:line="0" w:lineRule="atLeast"/>
            </w:pPr>
          </w:p>
        </w:tc>
        <w:tc>
          <w:tcPr>
            <w:tcW w:w="2484" w:type="dxa"/>
          </w:tcPr>
          <w:p w14:paraId="04E381FB" w14:textId="77777777" w:rsidR="00622D31" w:rsidRPr="00B46037" w:rsidRDefault="00622D31" w:rsidP="00622D31">
            <w:pPr>
              <w:pStyle w:val="ListParagraph"/>
              <w:numPr>
                <w:ilvl w:val="0"/>
                <w:numId w:val="70"/>
              </w:numPr>
              <w:tabs>
                <w:tab w:val="left" w:pos="3002"/>
              </w:tabs>
              <w:ind w:left="266"/>
              <w:jc w:val="both"/>
            </w:pPr>
            <w:r w:rsidRPr="00B46037">
              <w:t>Sistem Menampilkan halaman</w:t>
            </w:r>
            <w:r w:rsidRPr="00B46037">
              <w:rPr>
                <w:i/>
                <w:iCs/>
              </w:rPr>
              <w:t xml:space="preserve"> login</w:t>
            </w:r>
          </w:p>
        </w:tc>
      </w:tr>
      <w:tr w:rsidR="00E729B3" w:rsidRPr="00B46037" w14:paraId="67877FA2" w14:textId="77777777" w:rsidTr="003A73F5">
        <w:tc>
          <w:tcPr>
            <w:tcW w:w="1706" w:type="dxa"/>
            <w:vMerge w:val="restart"/>
            <w:tcBorders>
              <w:top w:val="single" w:sz="4" w:space="0" w:color="FFFFFF" w:themeColor="background1"/>
            </w:tcBorders>
          </w:tcPr>
          <w:p w14:paraId="7E6172A0" w14:textId="77777777" w:rsidR="00E729B3" w:rsidRPr="00B46037" w:rsidRDefault="00E729B3" w:rsidP="003A73F5">
            <w:pPr>
              <w:pStyle w:val="ListParagraph"/>
              <w:tabs>
                <w:tab w:val="left" w:pos="3002"/>
              </w:tabs>
              <w:spacing w:line="0" w:lineRule="atLeast"/>
              <w:ind w:left="0"/>
            </w:pPr>
          </w:p>
        </w:tc>
        <w:tc>
          <w:tcPr>
            <w:tcW w:w="2472" w:type="dxa"/>
          </w:tcPr>
          <w:p w14:paraId="7B7766F2" w14:textId="77777777" w:rsidR="00E729B3" w:rsidRPr="00B46037" w:rsidRDefault="00E729B3" w:rsidP="00622D31">
            <w:pPr>
              <w:pStyle w:val="ListParagraph"/>
              <w:numPr>
                <w:ilvl w:val="0"/>
                <w:numId w:val="70"/>
              </w:numPr>
              <w:tabs>
                <w:tab w:val="left" w:pos="3002"/>
              </w:tabs>
              <w:ind w:left="266"/>
              <w:jc w:val="both"/>
            </w:pPr>
            <w:r w:rsidRPr="00B46037">
              <w:t xml:space="preserve">Mahasiswa memilih </w:t>
            </w:r>
            <w:r w:rsidRPr="00B46037">
              <w:rPr>
                <w:i/>
                <w:iCs/>
              </w:rPr>
              <w:t xml:space="preserve">button </w:t>
            </w:r>
            <w:r w:rsidRPr="00B46037">
              <w:t>registrasi</w:t>
            </w:r>
          </w:p>
        </w:tc>
        <w:tc>
          <w:tcPr>
            <w:tcW w:w="2484" w:type="dxa"/>
          </w:tcPr>
          <w:p w14:paraId="2EB557D0" w14:textId="77777777" w:rsidR="00E729B3" w:rsidRPr="00B46037" w:rsidRDefault="00E729B3" w:rsidP="003A73F5">
            <w:pPr>
              <w:pStyle w:val="ListParagraph"/>
              <w:tabs>
                <w:tab w:val="left" w:pos="3002"/>
              </w:tabs>
              <w:spacing w:line="0" w:lineRule="atLeast"/>
            </w:pPr>
          </w:p>
          <w:p w14:paraId="7DF690D0" w14:textId="77777777" w:rsidR="00E729B3" w:rsidRPr="00B46037" w:rsidRDefault="00E729B3" w:rsidP="003A73F5">
            <w:pPr>
              <w:pStyle w:val="ListParagraph"/>
              <w:tabs>
                <w:tab w:val="left" w:pos="3002"/>
              </w:tabs>
              <w:spacing w:line="0" w:lineRule="atLeast"/>
            </w:pPr>
          </w:p>
          <w:p w14:paraId="771E7BFD" w14:textId="77777777" w:rsidR="00E729B3" w:rsidRPr="00B46037" w:rsidRDefault="00E729B3" w:rsidP="003A73F5">
            <w:pPr>
              <w:tabs>
                <w:tab w:val="left" w:pos="3002"/>
              </w:tabs>
              <w:spacing w:line="0" w:lineRule="atLeast"/>
            </w:pPr>
          </w:p>
        </w:tc>
      </w:tr>
      <w:tr w:rsidR="00E729B3" w:rsidRPr="00B46037" w14:paraId="5471411E" w14:textId="77777777" w:rsidTr="003A73F5">
        <w:tc>
          <w:tcPr>
            <w:tcW w:w="1706" w:type="dxa"/>
            <w:vMerge/>
          </w:tcPr>
          <w:p w14:paraId="54386B40" w14:textId="77777777" w:rsidR="00E729B3" w:rsidRPr="00B46037" w:rsidRDefault="00E729B3" w:rsidP="003A73F5">
            <w:pPr>
              <w:pStyle w:val="ListParagraph"/>
              <w:tabs>
                <w:tab w:val="left" w:pos="3002"/>
              </w:tabs>
              <w:spacing w:line="0" w:lineRule="atLeast"/>
              <w:ind w:left="0"/>
            </w:pPr>
          </w:p>
        </w:tc>
        <w:tc>
          <w:tcPr>
            <w:tcW w:w="2472" w:type="dxa"/>
          </w:tcPr>
          <w:p w14:paraId="13776AB1" w14:textId="77777777" w:rsidR="00E729B3" w:rsidRPr="00B46037" w:rsidRDefault="00E729B3" w:rsidP="003A73F5">
            <w:pPr>
              <w:pStyle w:val="ListParagraph"/>
              <w:tabs>
                <w:tab w:val="left" w:pos="3002"/>
              </w:tabs>
              <w:spacing w:line="0" w:lineRule="atLeast"/>
              <w:ind w:left="390"/>
            </w:pPr>
          </w:p>
        </w:tc>
        <w:tc>
          <w:tcPr>
            <w:tcW w:w="2484" w:type="dxa"/>
          </w:tcPr>
          <w:p w14:paraId="6744C61D" w14:textId="77777777" w:rsidR="00E729B3" w:rsidRPr="00B46037" w:rsidRDefault="00E729B3" w:rsidP="00622D31">
            <w:pPr>
              <w:pStyle w:val="ListParagraph"/>
              <w:numPr>
                <w:ilvl w:val="0"/>
                <w:numId w:val="70"/>
              </w:numPr>
              <w:tabs>
                <w:tab w:val="left" w:pos="3002"/>
              </w:tabs>
              <w:ind w:left="266"/>
              <w:jc w:val="both"/>
            </w:pPr>
            <w:r w:rsidRPr="00B46037">
              <w:t xml:space="preserve">Sistem menampilkan </w:t>
            </w:r>
            <w:r w:rsidRPr="00B46037">
              <w:rPr>
                <w:i/>
                <w:iCs/>
              </w:rPr>
              <w:t xml:space="preserve">form </w:t>
            </w:r>
            <w:r w:rsidRPr="00B46037">
              <w:t>registrasi</w:t>
            </w:r>
          </w:p>
        </w:tc>
      </w:tr>
      <w:tr w:rsidR="00E729B3" w:rsidRPr="00B46037" w14:paraId="21460167" w14:textId="77777777" w:rsidTr="003A73F5">
        <w:tc>
          <w:tcPr>
            <w:tcW w:w="1706" w:type="dxa"/>
            <w:vMerge/>
          </w:tcPr>
          <w:p w14:paraId="17DBFC09" w14:textId="77777777" w:rsidR="00E729B3" w:rsidRPr="00B46037" w:rsidRDefault="00E729B3" w:rsidP="003A73F5">
            <w:pPr>
              <w:pStyle w:val="ListParagraph"/>
              <w:tabs>
                <w:tab w:val="left" w:pos="3002"/>
              </w:tabs>
              <w:spacing w:line="0" w:lineRule="atLeast"/>
              <w:ind w:left="0"/>
            </w:pPr>
          </w:p>
        </w:tc>
        <w:tc>
          <w:tcPr>
            <w:tcW w:w="2472" w:type="dxa"/>
          </w:tcPr>
          <w:p w14:paraId="6D609A77" w14:textId="77777777" w:rsidR="00E729B3" w:rsidRPr="00B46037" w:rsidRDefault="00E729B3" w:rsidP="00622D31">
            <w:pPr>
              <w:pStyle w:val="ListParagraph"/>
              <w:numPr>
                <w:ilvl w:val="0"/>
                <w:numId w:val="70"/>
              </w:numPr>
              <w:tabs>
                <w:tab w:val="left" w:pos="3002"/>
              </w:tabs>
              <w:ind w:left="266"/>
              <w:jc w:val="both"/>
            </w:pPr>
            <w:r w:rsidRPr="00B46037">
              <w:t xml:space="preserve">Mahasiswa mengisi </w:t>
            </w:r>
            <w:r w:rsidRPr="00B46037">
              <w:rPr>
                <w:i/>
                <w:iCs/>
              </w:rPr>
              <w:t xml:space="preserve">form </w:t>
            </w:r>
            <w:r w:rsidRPr="00B46037">
              <w:t>registrasi</w:t>
            </w:r>
          </w:p>
        </w:tc>
        <w:tc>
          <w:tcPr>
            <w:tcW w:w="2484" w:type="dxa"/>
          </w:tcPr>
          <w:p w14:paraId="2E12C616" w14:textId="77777777" w:rsidR="00E729B3" w:rsidRPr="00B46037" w:rsidRDefault="00E729B3" w:rsidP="003A73F5">
            <w:pPr>
              <w:pStyle w:val="ListParagraph"/>
              <w:tabs>
                <w:tab w:val="left" w:pos="3002"/>
              </w:tabs>
              <w:ind w:left="266"/>
              <w:jc w:val="both"/>
            </w:pPr>
          </w:p>
        </w:tc>
      </w:tr>
      <w:tr w:rsidR="00E729B3" w:rsidRPr="00B46037" w14:paraId="7B163DD1" w14:textId="77777777" w:rsidTr="003A73F5">
        <w:tc>
          <w:tcPr>
            <w:tcW w:w="1706" w:type="dxa"/>
            <w:vMerge/>
          </w:tcPr>
          <w:p w14:paraId="15B083DE" w14:textId="77777777" w:rsidR="00E729B3" w:rsidRPr="00B46037" w:rsidRDefault="00E729B3" w:rsidP="003A73F5">
            <w:pPr>
              <w:pStyle w:val="ListParagraph"/>
              <w:tabs>
                <w:tab w:val="left" w:pos="3002"/>
              </w:tabs>
              <w:spacing w:line="0" w:lineRule="atLeast"/>
              <w:ind w:left="0"/>
            </w:pPr>
          </w:p>
        </w:tc>
        <w:tc>
          <w:tcPr>
            <w:tcW w:w="2472" w:type="dxa"/>
          </w:tcPr>
          <w:p w14:paraId="2FBF9F03" w14:textId="77777777" w:rsidR="00E729B3" w:rsidRPr="00B46037" w:rsidRDefault="00E729B3" w:rsidP="00622D31">
            <w:pPr>
              <w:pStyle w:val="ListParagraph"/>
              <w:numPr>
                <w:ilvl w:val="0"/>
                <w:numId w:val="70"/>
              </w:numPr>
              <w:tabs>
                <w:tab w:val="left" w:pos="3002"/>
              </w:tabs>
              <w:ind w:left="266"/>
              <w:jc w:val="both"/>
            </w:pPr>
            <w:r w:rsidRPr="00B46037">
              <w:t>Mahasiswa mengklik simpan</w:t>
            </w:r>
          </w:p>
        </w:tc>
        <w:tc>
          <w:tcPr>
            <w:tcW w:w="2484" w:type="dxa"/>
          </w:tcPr>
          <w:p w14:paraId="6543F4E1" w14:textId="77777777" w:rsidR="00E729B3" w:rsidRPr="00B46037" w:rsidRDefault="00E729B3" w:rsidP="003A73F5">
            <w:pPr>
              <w:tabs>
                <w:tab w:val="left" w:pos="3002"/>
              </w:tabs>
              <w:jc w:val="both"/>
            </w:pPr>
          </w:p>
        </w:tc>
      </w:tr>
      <w:tr w:rsidR="00E729B3" w:rsidRPr="00B46037" w14:paraId="42A1231E" w14:textId="77777777" w:rsidTr="003A73F5">
        <w:tc>
          <w:tcPr>
            <w:tcW w:w="1706" w:type="dxa"/>
            <w:vMerge/>
            <w:tcBorders>
              <w:bottom w:val="single" w:sz="4" w:space="0" w:color="auto"/>
            </w:tcBorders>
          </w:tcPr>
          <w:p w14:paraId="1F4E7237" w14:textId="77777777" w:rsidR="00E729B3" w:rsidRPr="00B46037" w:rsidRDefault="00E729B3" w:rsidP="003A73F5">
            <w:pPr>
              <w:pStyle w:val="ListParagraph"/>
              <w:tabs>
                <w:tab w:val="left" w:pos="3002"/>
              </w:tabs>
              <w:spacing w:line="0" w:lineRule="atLeast"/>
              <w:ind w:left="0"/>
            </w:pPr>
          </w:p>
        </w:tc>
        <w:tc>
          <w:tcPr>
            <w:tcW w:w="2472" w:type="dxa"/>
          </w:tcPr>
          <w:p w14:paraId="1F80620D" w14:textId="77777777" w:rsidR="00E729B3" w:rsidRPr="00B46037" w:rsidRDefault="00E729B3" w:rsidP="003A73F5">
            <w:pPr>
              <w:pStyle w:val="ListParagraph"/>
              <w:tabs>
                <w:tab w:val="left" w:pos="3002"/>
              </w:tabs>
              <w:ind w:left="266"/>
              <w:jc w:val="both"/>
            </w:pPr>
          </w:p>
        </w:tc>
        <w:tc>
          <w:tcPr>
            <w:tcW w:w="2484" w:type="dxa"/>
          </w:tcPr>
          <w:p w14:paraId="1B3E5DCC" w14:textId="77777777" w:rsidR="00E729B3" w:rsidRPr="00B46037" w:rsidRDefault="00E729B3" w:rsidP="00622D31">
            <w:pPr>
              <w:pStyle w:val="ListParagraph"/>
              <w:numPr>
                <w:ilvl w:val="0"/>
                <w:numId w:val="70"/>
              </w:numPr>
              <w:tabs>
                <w:tab w:val="left" w:pos="3002"/>
              </w:tabs>
              <w:ind w:left="266"/>
              <w:jc w:val="both"/>
            </w:pPr>
            <w:r w:rsidRPr="00B46037">
              <w:t xml:space="preserve">Sistem menyimpan data mahasiswa </w:t>
            </w:r>
          </w:p>
        </w:tc>
      </w:tr>
      <w:tr w:rsidR="00622D31" w:rsidRPr="00B46037" w14:paraId="0C078C17" w14:textId="77777777" w:rsidTr="003A73F5">
        <w:tc>
          <w:tcPr>
            <w:tcW w:w="1706" w:type="dxa"/>
            <w:tcBorders>
              <w:top w:val="single" w:sz="4" w:space="0" w:color="auto"/>
              <w:bottom w:val="single" w:sz="4" w:space="0" w:color="auto"/>
            </w:tcBorders>
          </w:tcPr>
          <w:p w14:paraId="3ACCFEBB" w14:textId="77777777" w:rsidR="00622D31" w:rsidRPr="00B46037" w:rsidRDefault="00622D31" w:rsidP="003A73F5">
            <w:pPr>
              <w:pStyle w:val="ListParagraph"/>
              <w:tabs>
                <w:tab w:val="left" w:pos="3002"/>
              </w:tabs>
              <w:spacing w:line="0" w:lineRule="atLeast"/>
              <w:ind w:left="0"/>
              <w:jc w:val="center"/>
              <w:rPr>
                <w:b/>
                <w:bCs/>
                <w:i/>
                <w:iCs/>
              </w:rPr>
            </w:pPr>
            <w:r w:rsidRPr="00B46037">
              <w:rPr>
                <w:b/>
                <w:bCs/>
                <w:i/>
                <w:iCs/>
              </w:rPr>
              <w:t>Exceptional Flow of Event</w:t>
            </w:r>
          </w:p>
        </w:tc>
        <w:tc>
          <w:tcPr>
            <w:tcW w:w="4956" w:type="dxa"/>
            <w:gridSpan w:val="2"/>
            <w:tcBorders>
              <w:top w:val="single" w:sz="4" w:space="0" w:color="auto"/>
              <w:bottom w:val="single" w:sz="4" w:space="0" w:color="auto"/>
            </w:tcBorders>
          </w:tcPr>
          <w:p w14:paraId="655514B0" w14:textId="77777777" w:rsidR="00622D31" w:rsidRPr="00B46037" w:rsidRDefault="00622D31" w:rsidP="003A73F5">
            <w:pPr>
              <w:pStyle w:val="ListParagraph"/>
              <w:tabs>
                <w:tab w:val="left" w:pos="3002"/>
              </w:tabs>
              <w:spacing w:line="0" w:lineRule="atLeast"/>
              <w:ind w:left="30"/>
              <w:jc w:val="both"/>
            </w:pPr>
            <w:r w:rsidRPr="00B46037">
              <w:t>Jika mahasiswa belum mempunyai akun, maka diwajibkan untuk melakukan registrasi</w:t>
            </w:r>
          </w:p>
        </w:tc>
      </w:tr>
    </w:tbl>
    <w:p w14:paraId="18961444" w14:textId="77777777" w:rsidR="00622D31" w:rsidRPr="00B46037" w:rsidRDefault="00622D31" w:rsidP="00622D31">
      <w:pPr>
        <w:pStyle w:val="ListParagraph"/>
        <w:spacing w:line="360" w:lineRule="auto"/>
        <w:ind w:left="1276"/>
        <w:jc w:val="both"/>
      </w:pPr>
    </w:p>
    <w:p w14:paraId="50943A3C" w14:textId="77777777" w:rsidR="00622D31" w:rsidRDefault="00622D31" w:rsidP="00622D31">
      <w:pPr>
        <w:pStyle w:val="ListParagraph"/>
        <w:numPr>
          <w:ilvl w:val="0"/>
          <w:numId w:val="100"/>
        </w:numPr>
        <w:spacing w:line="360" w:lineRule="auto"/>
        <w:ind w:left="1418"/>
        <w:jc w:val="both"/>
        <w:rPr>
          <w:i/>
          <w:iCs/>
        </w:rPr>
      </w:pPr>
      <w:r>
        <w:t xml:space="preserve">Skena rio </w:t>
      </w:r>
      <w:r>
        <w:rPr>
          <w:i/>
          <w:iCs/>
        </w:rPr>
        <w:t xml:space="preserve">Use Case </w:t>
      </w:r>
      <w:r w:rsidRPr="00B46037">
        <w:t xml:space="preserve"> </w:t>
      </w:r>
      <w:r w:rsidRPr="00B46037">
        <w:rPr>
          <w:i/>
          <w:iCs/>
        </w:rPr>
        <w:t>home</w:t>
      </w:r>
    </w:p>
    <w:p w14:paraId="618AFF37" w14:textId="77777777" w:rsidR="00622D31" w:rsidRDefault="00622D31" w:rsidP="00622D31">
      <w:pPr>
        <w:pStyle w:val="ListParagraph"/>
        <w:spacing w:line="360" w:lineRule="auto"/>
        <w:ind w:left="1134" w:firstLine="283"/>
        <w:jc w:val="both"/>
      </w:pPr>
      <w:r w:rsidRPr="00900B14">
        <w:t xml:space="preserve">Berikut Skenario </w:t>
      </w:r>
      <w:r w:rsidRPr="00814346">
        <w:rPr>
          <w:i/>
          <w:iCs/>
        </w:rPr>
        <w:t>use case</w:t>
      </w:r>
      <w:r w:rsidRPr="00900B14">
        <w:t xml:space="preserve"> yang menggambarkan </w:t>
      </w:r>
      <w:r w:rsidRPr="00C502BC">
        <w:t>Halaman</w:t>
      </w:r>
      <w:r>
        <w:rPr>
          <w:i/>
          <w:iCs/>
        </w:rPr>
        <w:t xml:space="preserve"> </w:t>
      </w:r>
      <w:r w:rsidRPr="00900B14">
        <w:rPr>
          <w:i/>
          <w:iCs/>
        </w:rPr>
        <w:t>home</w:t>
      </w:r>
      <w:r w:rsidRPr="00900B14">
        <w:t xml:space="preserve"> pada aplikasi :</w:t>
      </w:r>
    </w:p>
    <w:p w14:paraId="2C6DBEA4" w14:textId="77777777" w:rsidR="00622D31" w:rsidRPr="00900B14" w:rsidRDefault="00622D31" w:rsidP="00622D31">
      <w:pPr>
        <w:spacing w:line="360" w:lineRule="auto"/>
        <w:ind w:left="993" w:firstLine="284"/>
        <w:jc w:val="both"/>
      </w:pPr>
    </w:p>
    <w:p w14:paraId="0937755E" w14:textId="75B7C6CE" w:rsidR="00622D31" w:rsidRPr="00E729B3" w:rsidRDefault="00E729B3" w:rsidP="00512577">
      <w:pPr>
        <w:pStyle w:val="Caption"/>
        <w:spacing w:after="0" w:line="360" w:lineRule="auto"/>
        <w:ind w:left="1276"/>
        <w:jc w:val="center"/>
        <w:rPr>
          <w:i w:val="0"/>
          <w:iCs w:val="0"/>
          <w:color w:val="auto"/>
          <w:sz w:val="24"/>
          <w:szCs w:val="24"/>
        </w:rPr>
      </w:pPr>
      <w:bookmarkStart w:id="154" w:name="_Toc77430148"/>
      <w:bookmarkStart w:id="155" w:name="_Toc79605273"/>
      <w:r w:rsidRPr="00E729B3">
        <w:rPr>
          <w:i w:val="0"/>
          <w:iCs w:val="0"/>
          <w:color w:val="auto"/>
          <w:sz w:val="24"/>
          <w:szCs w:val="24"/>
        </w:rPr>
        <w:t xml:space="preserve">Tabel 4. </w:t>
      </w:r>
      <w:r w:rsidRPr="00E729B3">
        <w:rPr>
          <w:i w:val="0"/>
          <w:iCs w:val="0"/>
          <w:color w:val="auto"/>
          <w:sz w:val="24"/>
          <w:szCs w:val="24"/>
        </w:rPr>
        <w:fldChar w:fldCharType="begin"/>
      </w:r>
      <w:r w:rsidRPr="00E729B3">
        <w:rPr>
          <w:i w:val="0"/>
          <w:iCs w:val="0"/>
          <w:color w:val="auto"/>
          <w:sz w:val="24"/>
          <w:szCs w:val="24"/>
        </w:rPr>
        <w:instrText xml:space="preserve"> SEQ Tabel_4. \* ARABIC </w:instrText>
      </w:r>
      <w:r w:rsidRPr="00E729B3">
        <w:rPr>
          <w:i w:val="0"/>
          <w:iCs w:val="0"/>
          <w:color w:val="auto"/>
          <w:sz w:val="24"/>
          <w:szCs w:val="24"/>
        </w:rPr>
        <w:fldChar w:fldCharType="separate"/>
      </w:r>
      <w:r w:rsidR="00FB1FF7">
        <w:rPr>
          <w:i w:val="0"/>
          <w:iCs w:val="0"/>
          <w:noProof/>
          <w:color w:val="auto"/>
          <w:sz w:val="24"/>
          <w:szCs w:val="24"/>
        </w:rPr>
        <w:t>12</w:t>
      </w:r>
      <w:r w:rsidRPr="00E729B3">
        <w:rPr>
          <w:i w:val="0"/>
          <w:iCs w:val="0"/>
          <w:color w:val="auto"/>
          <w:sz w:val="24"/>
          <w:szCs w:val="24"/>
        </w:rPr>
        <w:fldChar w:fldCharType="end"/>
      </w:r>
      <w:r w:rsidRPr="00E729B3">
        <w:rPr>
          <w:i w:val="0"/>
          <w:iCs w:val="0"/>
          <w:color w:val="auto"/>
          <w:sz w:val="24"/>
          <w:szCs w:val="24"/>
        </w:rPr>
        <w:t xml:space="preserve"> </w:t>
      </w:r>
      <w:r w:rsidRPr="00C502BC">
        <w:rPr>
          <w:color w:val="auto"/>
          <w:sz w:val="24"/>
          <w:szCs w:val="24"/>
        </w:rPr>
        <w:t>Skenario Use Case  home</w:t>
      </w:r>
      <w:bookmarkEnd w:id="154"/>
      <w:bookmarkEnd w:id="155"/>
    </w:p>
    <w:tbl>
      <w:tblPr>
        <w:tblStyle w:val="TableGrid"/>
        <w:tblW w:w="6662" w:type="dxa"/>
        <w:tblInd w:w="1271" w:type="dxa"/>
        <w:tblLook w:val="04A0" w:firstRow="1" w:lastRow="0" w:firstColumn="1" w:lastColumn="0" w:noHBand="0" w:noVBand="1"/>
      </w:tblPr>
      <w:tblGrid>
        <w:gridCol w:w="1706"/>
        <w:gridCol w:w="2472"/>
        <w:gridCol w:w="2484"/>
      </w:tblGrid>
      <w:tr w:rsidR="00622D31" w:rsidRPr="00B46037" w14:paraId="515F39F6" w14:textId="77777777" w:rsidTr="003A73F5">
        <w:tc>
          <w:tcPr>
            <w:tcW w:w="1706" w:type="dxa"/>
          </w:tcPr>
          <w:p w14:paraId="2F9E5E2F" w14:textId="77777777" w:rsidR="00622D31" w:rsidRPr="00B46037" w:rsidRDefault="00622D31" w:rsidP="003A73F5">
            <w:pPr>
              <w:pStyle w:val="ListParagraph"/>
              <w:tabs>
                <w:tab w:val="left" w:pos="3002"/>
              </w:tabs>
              <w:spacing w:line="360" w:lineRule="auto"/>
              <w:ind w:left="0"/>
              <w:rPr>
                <w:b/>
                <w:bCs/>
              </w:rPr>
            </w:pPr>
            <w:r w:rsidRPr="00B46037">
              <w:rPr>
                <w:b/>
                <w:bCs/>
              </w:rPr>
              <w:t>Nama</w:t>
            </w:r>
          </w:p>
        </w:tc>
        <w:tc>
          <w:tcPr>
            <w:tcW w:w="4956" w:type="dxa"/>
            <w:gridSpan w:val="2"/>
          </w:tcPr>
          <w:p w14:paraId="698FEC0A" w14:textId="77777777" w:rsidR="00622D31" w:rsidRPr="00B46037" w:rsidRDefault="00622D31" w:rsidP="003A73F5">
            <w:pPr>
              <w:pStyle w:val="ListParagraph"/>
              <w:tabs>
                <w:tab w:val="left" w:pos="3002"/>
              </w:tabs>
              <w:spacing w:line="360" w:lineRule="auto"/>
              <w:ind w:left="0"/>
              <w:rPr>
                <w:i/>
                <w:iCs/>
              </w:rPr>
            </w:pPr>
            <w:r w:rsidRPr="00B46037">
              <w:rPr>
                <w:i/>
                <w:iCs/>
              </w:rPr>
              <w:t>Home</w:t>
            </w:r>
          </w:p>
        </w:tc>
      </w:tr>
      <w:tr w:rsidR="00622D31" w:rsidRPr="00B46037" w14:paraId="5AB6C1B6" w14:textId="77777777" w:rsidTr="003A73F5">
        <w:tc>
          <w:tcPr>
            <w:tcW w:w="1706" w:type="dxa"/>
          </w:tcPr>
          <w:p w14:paraId="4D3F75A6" w14:textId="77777777" w:rsidR="00622D31" w:rsidRPr="00B46037" w:rsidRDefault="00622D31" w:rsidP="003A73F5">
            <w:pPr>
              <w:pStyle w:val="ListParagraph"/>
              <w:tabs>
                <w:tab w:val="left" w:pos="3002"/>
              </w:tabs>
              <w:spacing w:line="0" w:lineRule="atLeast"/>
              <w:ind w:left="0"/>
              <w:rPr>
                <w:b/>
                <w:bCs/>
              </w:rPr>
            </w:pPr>
            <w:r w:rsidRPr="00B46037">
              <w:rPr>
                <w:b/>
                <w:bCs/>
              </w:rPr>
              <w:t xml:space="preserve">Aktor </w:t>
            </w:r>
          </w:p>
        </w:tc>
        <w:tc>
          <w:tcPr>
            <w:tcW w:w="4956" w:type="dxa"/>
            <w:gridSpan w:val="2"/>
          </w:tcPr>
          <w:p w14:paraId="16912EA2" w14:textId="77777777" w:rsidR="00622D31" w:rsidRPr="00B46037" w:rsidRDefault="00622D31" w:rsidP="003A73F5">
            <w:pPr>
              <w:pStyle w:val="ListParagraph"/>
              <w:tabs>
                <w:tab w:val="left" w:pos="3002"/>
              </w:tabs>
              <w:spacing w:line="0" w:lineRule="atLeast"/>
              <w:ind w:left="0"/>
            </w:pPr>
            <w:r w:rsidRPr="00B46037">
              <w:t>Mahasiswa</w:t>
            </w:r>
          </w:p>
        </w:tc>
      </w:tr>
      <w:tr w:rsidR="00622D31" w:rsidRPr="00B46037" w14:paraId="17E4FC49" w14:textId="77777777" w:rsidTr="003A73F5">
        <w:tc>
          <w:tcPr>
            <w:tcW w:w="1706" w:type="dxa"/>
          </w:tcPr>
          <w:p w14:paraId="30323A2F" w14:textId="77777777" w:rsidR="00622D31" w:rsidRPr="00B46037" w:rsidRDefault="00622D31" w:rsidP="003A73F5">
            <w:pPr>
              <w:pStyle w:val="ListParagraph"/>
              <w:tabs>
                <w:tab w:val="left" w:pos="3002"/>
              </w:tabs>
              <w:spacing w:line="0" w:lineRule="atLeast"/>
              <w:ind w:left="0"/>
              <w:rPr>
                <w:b/>
                <w:bCs/>
              </w:rPr>
            </w:pPr>
            <w:r w:rsidRPr="00B46037">
              <w:rPr>
                <w:b/>
                <w:bCs/>
              </w:rPr>
              <w:t>Deskripsi</w:t>
            </w:r>
          </w:p>
        </w:tc>
        <w:tc>
          <w:tcPr>
            <w:tcW w:w="4956" w:type="dxa"/>
            <w:gridSpan w:val="2"/>
          </w:tcPr>
          <w:p w14:paraId="11EEF977" w14:textId="77777777" w:rsidR="00622D31" w:rsidRPr="00B46037" w:rsidRDefault="00622D31" w:rsidP="003A73F5">
            <w:pPr>
              <w:pStyle w:val="ListParagraph"/>
              <w:tabs>
                <w:tab w:val="left" w:pos="3002"/>
              </w:tabs>
              <w:spacing w:line="0" w:lineRule="atLeast"/>
              <w:ind w:left="0"/>
            </w:pPr>
            <w:r w:rsidRPr="00B46037">
              <w:t>Digunakan untuk melihat halaman awal pada website aplikasi.</w:t>
            </w:r>
          </w:p>
        </w:tc>
      </w:tr>
      <w:tr w:rsidR="00622D31" w:rsidRPr="00B46037" w14:paraId="0D60A449" w14:textId="77777777" w:rsidTr="003A73F5">
        <w:tc>
          <w:tcPr>
            <w:tcW w:w="1706" w:type="dxa"/>
          </w:tcPr>
          <w:p w14:paraId="46AF3CE2" w14:textId="77777777" w:rsidR="00622D31" w:rsidRPr="00B46037" w:rsidRDefault="00622D31" w:rsidP="003A73F5">
            <w:pPr>
              <w:pStyle w:val="ListParagraph"/>
              <w:tabs>
                <w:tab w:val="left" w:pos="3002"/>
              </w:tabs>
              <w:spacing w:line="0" w:lineRule="atLeast"/>
              <w:ind w:left="0"/>
              <w:rPr>
                <w:b/>
                <w:bCs/>
              </w:rPr>
            </w:pPr>
            <w:r w:rsidRPr="00B46037">
              <w:rPr>
                <w:b/>
                <w:bCs/>
              </w:rPr>
              <w:t>Precondition</w:t>
            </w:r>
          </w:p>
        </w:tc>
        <w:tc>
          <w:tcPr>
            <w:tcW w:w="4956" w:type="dxa"/>
            <w:gridSpan w:val="2"/>
          </w:tcPr>
          <w:p w14:paraId="4BBF8510" w14:textId="77777777" w:rsidR="00622D31" w:rsidRPr="00B46037" w:rsidRDefault="00622D31" w:rsidP="003A73F5">
            <w:pPr>
              <w:pStyle w:val="ListParagraph"/>
              <w:tabs>
                <w:tab w:val="left" w:pos="3002"/>
              </w:tabs>
              <w:spacing w:line="0" w:lineRule="atLeast"/>
              <w:ind w:left="0"/>
            </w:pPr>
            <w:r w:rsidRPr="00B46037">
              <w:t>-</w:t>
            </w:r>
          </w:p>
        </w:tc>
      </w:tr>
      <w:tr w:rsidR="00622D31" w:rsidRPr="00B46037" w14:paraId="77D19BFC" w14:textId="77777777" w:rsidTr="003A73F5">
        <w:tc>
          <w:tcPr>
            <w:tcW w:w="1706" w:type="dxa"/>
            <w:tcBorders>
              <w:bottom w:val="single" w:sz="4" w:space="0" w:color="auto"/>
            </w:tcBorders>
          </w:tcPr>
          <w:p w14:paraId="4F8B4675" w14:textId="77777777" w:rsidR="00622D31" w:rsidRPr="00B46037" w:rsidRDefault="00622D31" w:rsidP="003A73F5">
            <w:pPr>
              <w:pStyle w:val="ListParagraph"/>
              <w:tabs>
                <w:tab w:val="left" w:pos="3002"/>
              </w:tabs>
              <w:spacing w:line="0" w:lineRule="atLeast"/>
              <w:ind w:left="0"/>
              <w:rPr>
                <w:b/>
                <w:bCs/>
              </w:rPr>
            </w:pPr>
            <w:r w:rsidRPr="00B46037">
              <w:rPr>
                <w:b/>
                <w:bCs/>
              </w:rPr>
              <w:t>Postcondition</w:t>
            </w:r>
          </w:p>
        </w:tc>
        <w:tc>
          <w:tcPr>
            <w:tcW w:w="4956" w:type="dxa"/>
            <w:gridSpan w:val="2"/>
            <w:tcBorders>
              <w:bottom w:val="single" w:sz="4" w:space="0" w:color="auto"/>
            </w:tcBorders>
          </w:tcPr>
          <w:p w14:paraId="2D1ACA5A" w14:textId="77777777" w:rsidR="00622D31" w:rsidRPr="00B46037" w:rsidRDefault="00622D31" w:rsidP="003A73F5">
            <w:pPr>
              <w:pStyle w:val="ListParagraph"/>
              <w:tabs>
                <w:tab w:val="left" w:pos="3002"/>
              </w:tabs>
              <w:spacing w:line="0" w:lineRule="atLeast"/>
              <w:ind w:left="0"/>
            </w:pPr>
            <w:r w:rsidRPr="00B46037">
              <w:t>-</w:t>
            </w:r>
          </w:p>
        </w:tc>
      </w:tr>
      <w:tr w:rsidR="00622D31" w:rsidRPr="00B46037" w14:paraId="1250F7DA" w14:textId="77777777" w:rsidTr="003A73F5">
        <w:tc>
          <w:tcPr>
            <w:tcW w:w="1706" w:type="dxa"/>
            <w:tcBorders>
              <w:bottom w:val="single" w:sz="4" w:space="0" w:color="FFFFFF" w:themeColor="background1"/>
            </w:tcBorders>
          </w:tcPr>
          <w:p w14:paraId="3F5A02B7" w14:textId="77777777" w:rsidR="00622D31" w:rsidRPr="00B46037" w:rsidRDefault="00622D31" w:rsidP="003A73F5">
            <w:pPr>
              <w:pStyle w:val="ListParagraph"/>
              <w:tabs>
                <w:tab w:val="left" w:pos="3002"/>
              </w:tabs>
              <w:spacing w:line="0" w:lineRule="atLeast"/>
              <w:ind w:left="0"/>
            </w:pPr>
          </w:p>
        </w:tc>
        <w:tc>
          <w:tcPr>
            <w:tcW w:w="2472" w:type="dxa"/>
          </w:tcPr>
          <w:p w14:paraId="7B26FD2B" w14:textId="77777777" w:rsidR="00622D31" w:rsidRPr="00B46037" w:rsidRDefault="00622D31" w:rsidP="003A73F5">
            <w:pPr>
              <w:pStyle w:val="ListParagraph"/>
              <w:tabs>
                <w:tab w:val="left" w:pos="3002"/>
              </w:tabs>
              <w:spacing w:line="0" w:lineRule="atLeast"/>
              <w:ind w:left="0"/>
              <w:jc w:val="center"/>
              <w:rPr>
                <w:b/>
                <w:bCs/>
              </w:rPr>
            </w:pPr>
            <w:r w:rsidRPr="00B46037">
              <w:rPr>
                <w:b/>
                <w:bCs/>
              </w:rPr>
              <w:t>Aktor</w:t>
            </w:r>
          </w:p>
        </w:tc>
        <w:tc>
          <w:tcPr>
            <w:tcW w:w="2484" w:type="dxa"/>
          </w:tcPr>
          <w:p w14:paraId="21CB60E5" w14:textId="77777777" w:rsidR="00622D31" w:rsidRPr="00B46037" w:rsidRDefault="00622D31" w:rsidP="003A73F5">
            <w:pPr>
              <w:pStyle w:val="ListParagraph"/>
              <w:tabs>
                <w:tab w:val="left" w:pos="3002"/>
              </w:tabs>
              <w:spacing w:line="0" w:lineRule="atLeast"/>
              <w:ind w:left="0"/>
              <w:jc w:val="center"/>
              <w:rPr>
                <w:b/>
                <w:bCs/>
              </w:rPr>
            </w:pPr>
            <w:r w:rsidRPr="00B46037">
              <w:rPr>
                <w:b/>
                <w:bCs/>
              </w:rPr>
              <w:t>Sistem</w:t>
            </w:r>
          </w:p>
        </w:tc>
      </w:tr>
      <w:tr w:rsidR="00622D31" w:rsidRPr="00B46037" w14:paraId="341729C4" w14:textId="77777777" w:rsidTr="003A73F5">
        <w:tc>
          <w:tcPr>
            <w:tcW w:w="1706" w:type="dxa"/>
            <w:tcBorders>
              <w:top w:val="single" w:sz="4" w:space="0" w:color="FFFFFF" w:themeColor="background1"/>
              <w:bottom w:val="single" w:sz="4" w:space="0" w:color="FFFFFF" w:themeColor="background1"/>
            </w:tcBorders>
          </w:tcPr>
          <w:p w14:paraId="474124AF" w14:textId="77777777" w:rsidR="00622D31" w:rsidRPr="00B46037" w:rsidRDefault="00622D31" w:rsidP="003A73F5">
            <w:pPr>
              <w:pStyle w:val="ListParagraph"/>
              <w:tabs>
                <w:tab w:val="left" w:pos="3002"/>
              </w:tabs>
              <w:spacing w:line="0" w:lineRule="atLeast"/>
              <w:ind w:left="0"/>
            </w:pPr>
          </w:p>
        </w:tc>
        <w:tc>
          <w:tcPr>
            <w:tcW w:w="2472" w:type="dxa"/>
          </w:tcPr>
          <w:p w14:paraId="29293A26" w14:textId="77777777" w:rsidR="00622D31" w:rsidRPr="00B46037" w:rsidRDefault="00622D31" w:rsidP="00622D31">
            <w:pPr>
              <w:pStyle w:val="ListParagraph"/>
              <w:numPr>
                <w:ilvl w:val="0"/>
                <w:numId w:val="71"/>
              </w:numPr>
              <w:tabs>
                <w:tab w:val="left" w:pos="3002"/>
              </w:tabs>
              <w:ind w:left="305"/>
              <w:jc w:val="both"/>
            </w:pPr>
            <w:r w:rsidRPr="00C502BC">
              <w:rPr>
                <w:i/>
                <w:iCs/>
              </w:rPr>
              <w:t>Use Case</w:t>
            </w:r>
            <w:r w:rsidRPr="00B46037">
              <w:t xml:space="preserve"> dimulai pada saat mahasiswa memilih menu </w:t>
            </w:r>
            <w:r w:rsidRPr="00B46037">
              <w:rPr>
                <w:i/>
                <w:iCs/>
              </w:rPr>
              <w:t>home</w:t>
            </w:r>
          </w:p>
        </w:tc>
        <w:tc>
          <w:tcPr>
            <w:tcW w:w="2484" w:type="dxa"/>
          </w:tcPr>
          <w:p w14:paraId="2DA87EDA" w14:textId="77777777" w:rsidR="00622D31" w:rsidRPr="00B46037" w:rsidRDefault="00622D31" w:rsidP="003A73F5">
            <w:pPr>
              <w:pStyle w:val="ListParagraph"/>
              <w:tabs>
                <w:tab w:val="left" w:pos="3002"/>
              </w:tabs>
              <w:spacing w:line="0" w:lineRule="atLeast"/>
              <w:ind w:left="0"/>
            </w:pPr>
          </w:p>
        </w:tc>
      </w:tr>
      <w:tr w:rsidR="00622D31" w:rsidRPr="00B46037" w14:paraId="45368815" w14:textId="77777777" w:rsidTr="003A73F5">
        <w:tc>
          <w:tcPr>
            <w:tcW w:w="1706" w:type="dxa"/>
            <w:tcBorders>
              <w:top w:val="single" w:sz="4" w:space="0" w:color="FFFFFF" w:themeColor="background1"/>
              <w:bottom w:val="single" w:sz="4" w:space="0" w:color="FFFFFF" w:themeColor="background1"/>
            </w:tcBorders>
          </w:tcPr>
          <w:p w14:paraId="77AA235C" w14:textId="77777777" w:rsidR="00622D31" w:rsidRPr="00B46037" w:rsidRDefault="00622D31" w:rsidP="003A73F5">
            <w:pPr>
              <w:pStyle w:val="ListParagraph"/>
              <w:tabs>
                <w:tab w:val="left" w:pos="3002"/>
              </w:tabs>
              <w:spacing w:line="0" w:lineRule="atLeast"/>
              <w:ind w:left="0"/>
              <w:jc w:val="center"/>
              <w:rPr>
                <w:b/>
                <w:bCs/>
                <w:i/>
                <w:iCs/>
              </w:rPr>
            </w:pPr>
            <w:r w:rsidRPr="00B46037">
              <w:rPr>
                <w:b/>
                <w:bCs/>
                <w:i/>
                <w:iCs/>
              </w:rPr>
              <w:t>Main flow of event</w:t>
            </w:r>
          </w:p>
        </w:tc>
        <w:tc>
          <w:tcPr>
            <w:tcW w:w="2472" w:type="dxa"/>
          </w:tcPr>
          <w:p w14:paraId="551B747C" w14:textId="77777777" w:rsidR="00622D31" w:rsidRPr="00B46037" w:rsidRDefault="00622D31" w:rsidP="003A73F5">
            <w:pPr>
              <w:pStyle w:val="ListParagraph"/>
              <w:tabs>
                <w:tab w:val="left" w:pos="3002"/>
              </w:tabs>
              <w:spacing w:line="0" w:lineRule="atLeast"/>
            </w:pPr>
          </w:p>
        </w:tc>
        <w:tc>
          <w:tcPr>
            <w:tcW w:w="2484" w:type="dxa"/>
          </w:tcPr>
          <w:p w14:paraId="1950A0D3" w14:textId="77777777" w:rsidR="00622D31" w:rsidRPr="00B46037" w:rsidRDefault="00622D31" w:rsidP="00622D31">
            <w:pPr>
              <w:pStyle w:val="ListParagraph"/>
              <w:numPr>
                <w:ilvl w:val="0"/>
                <w:numId w:val="71"/>
              </w:numPr>
              <w:tabs>
                <w:tab w:val="left" w:pos="3002"/>
              </w:tabs>
              <w:spacing w:line="0" w:lineRule="atLeast"/>
              <w:ind w:left="390"/>
            </w:pPr>
            <w:r w:rsidRPr="00B46037">
              <w:t>Sistem Menampilkan halaman</w:t>
            </w:r>
            <w:r w:rsidRPr="00B46037">
              <w:rPr>
                <w:i/>
                <w:iCs/>
              </w:rPr>
              <w:t xml:space="preserve"> home</w:t>
            </w:r>
          </w:p>
        </w:tc>
      </w:tr>
      <w:tr w:rsidR="00622D31" w:rsidRPr="00B46037" w14:paraId="20C3EABA" w14:textId="77777777" w:rsidTr="003A73F5">
        <w:tc>
          <w:tcPr>
            <w:tcW w:w="1706" w:type="dxa"/>
            <w:tcBorders>
              <w:top w:val="single" w:sz="4" w:space="0" w:color="FFFFFF" w:themeColor="background1"/>
              <w:bottom w:val="single" w:sz="4" w:space="0" w:color="auto"/>
            </w:tcBorders>
          </w:tcPr>
          <w:p w14:paraId="580F67C4" w14:textId="77777777" w:rsidR="00622D31" w:rsidRPr="00B46037" w:rsidRDefault="00622D31" w:rsidP="003A73F5">
            <w:pPr>
              <w:pStyle w:val="ListParagraph"/>
              <w:tabs>
                <w:tab w:val="left" w:pos="3002"/>
              </w:tabs>
              <w:spacing w:line="0" w:lineRule="atLeast"/>
              <w:ind w:left="0"/>
            </w:pPr>
          </w:p>
        </w:tc>
        <w:tc>
          <w:tcPr>
            <w:tcW w:w="2472" w:type="dxa"/>
          </w:tcPr>
          <w:p w14:paraId="620CB7BF" w14:textId="77777777" w:rsidR="00622D31" w:rsidRPr="00B46037" w:rsidRDefault="00622D31" w:rsidP="00622D31">
            <w:pPr>
              <w:pStyle w:val="ListParagraph"/>
              <w:numPr>
                <w:ilvl w:val="0"/>
                <w:numId w:val="71"/>
              </w:numPr>
              <w:tabs>
                <w:tab w:val="left" w:pos="3002"/>
              </w:tabs>
              <w:spacing w:line="0" w:lineRule="atLeast"/>
              <w:ind w:left="390"/>
            </w:pPr>
            <w:r w:rsidRPr="00B46037">
              <w:t xml:space="preserve">Mahasiswa melihat halaman awal aplikasi. </w:t>
            </w:r>
          </w:p>
        </w:tc>
        <w:tc>
          <w:tcPr>
            <w:tcW w:w="2484" w:type="dxa"/>
          </w:tcPr>
          <w:p w14:paraId="1CF209A8" w14:textId="77777777" w:rsidR="00622D31" w:rsidRPr="00B46037" w:rsidRDefault="00622D31" w:rsidP="003A73F5">
            <w:pPr>
              <w:pStyle w:val="ListParagraph"/>
              <w:tabs>
                <w:tab w:val="left" w:pos="3002"/>
              </w:tabs>
              <w:spacing w:line="0" w:lineRule="atLeast"/>
            </w:pPr>
          </w:p>
          <w:p w14:paraId="0C6941C2" w14:textId="77777777" w:rsidR="00622D31" w:rsidRPr="00B46037" w:rsidRDefault="00622D31" w:rsidP="003A73F5">
            <w:pPr>
              <w:pStyle w:val="ListParagraph"/>
              <w:tabs>
                <w:tab w:val="left" w:pos="3002"/>
              </w:tabs>
              <w:spacing w:line="0" w:lineRule="atLeast"/>
            </w:pPr>
          </w:p>
          <w:p w14:paraId="3D0C6D25" w14:textId="77777777" w:rsidR="00622D31" w:rsidRPr="00B46037" w:rsidRDefault="00622D31" w:rsidP="003A73F5">
            <w:pPr>
              <w:tabs>
                <w:tab w:val="left" w:pos="3002"/>
              </w:tabs>
              <w:spacing w:line="0" w:lineRule="atLeast"/>
            </w:pPr>
          </w:p>
        </w:tc>
      </w:tr>
      <w:tr w:rsidR="00622D31" w:rsidRPr="00B46037" w14:paraId="3133AE16" w14:textId="77777777" w:rsidTr="003A73F5">
        <w:tc>
          <w:tcPr>
            <w:tcW w:w="1706" w:type="dxa"/>
            <w:tcBorders>
              <w:top w:val="single" w:sz="4" w:space="0" w:color="auto"/>
              <w:bottom w:val="single" w:sz="4" w:space="0" w:color="auto"/>
            </w:tcBorders>
          </w:tcPr>
          <w:p w14:paraId="1710A396" w14:textId="77777777" w:rsidR="00622D31" w:rsidRPr="00B46037" w:rsidRDefault="00622D31" w:rsidP="003A73F5">
            <w:pPr>
              <w:pStyle w:val="ListParagraph"/>
              <w:tabs>
                <w:tab w:val="left" w:pos="3002"/>
              </w:tabs>
              <w:spacing w:line="0" w:lineRule="atLeast"/>
              <w:ind w:left="0"/>
              <w:jc w:val="center"/>
              <w:rPr>
                <w:b/>
                <w:bCs/>
                <w:i/>
                <w:iCs/>
              </w:rPr>
            </w:pPr>
            <w:r w:rsidRPr="00B46037">
              <w:rPr>
                <w:b/>
                <w:bCs/>
                <w:i/>
                <w:iCs/>
              </w:rPr>
              <w:t>Exceptional Flow of Event</w:t>
            </w:r>
          </w:p>
        </w:tc>
        <w:tc>
          <w:tcPr>
            <w:tcW w:w="4956" w:type="dxa"/>
            <w:gridSpan w:val="2"/>
            <w:tcBorders>
              <w:top w:val="single" w:sz="4" w:space="0" w:color="auto"/>
              <w:bottom w:val="single" w:sz="4" w:space="0" w:color="auto"/>
            </w:tcBorders>
          </w:tcPr>
          <w:p w14:paraId="746065F0" w14:textId="77777777" w:rsidR="00622D31" w:rsidRPr="00B46037" w:rsidRDefault="00622D31" w:rsidP="003A73F5">
            <w:pPr>
              <w:pStyle w:val="ListParagraph"/>
              <w:tabs>
                <w:tab w:val="left" w:pos="3002"/>
              </w:tabs>
              <w:spacing w:line="0" w:lineRule="atLeast"/>
              <w:ind w:left="30"/>
              <w:jc w:val="both"/>
            </w:pPr>
            <w:r w:rsidRPr="00B46037">
              <w:t>-</w:t>
            </w:r>
          </w:p>
        </w:tc>
      </w:tr>
    </w:tbl>
    <w:p w14:paraId="26AA4C3F" w14:textId="77777777" w:rsidR="00622D31" w:rsidRPr="00900B14" w:rsidRDefault="00622D31" w:rsidP="00622D31">
      <w:pPr>
        <w:spacing w:line="360" w:lineRule="auto"/>
        <w:jc w:val="center"/>
      </w:pPr>
    </w:p>
    <w:p w14:paraId="6E3BE6F3" w14:textId="77777777" w:rsidR="00622D31" w:rsidRDefault="00622D31" w:rsidP="00622D31">
      <w:pPr>
        <w:pStyle w:val="ListParagraph"/>
        <w:numPr>
          <w:ilvl w:val="0"/>
          <w:numId w:val="100"/>
        </w:numPr>
        <w:spacing w:line="360" w:lineRule="auto"/>
        <w:ind w:left="1418"/>
        <w:jc w:val="both"/>
      </w:pPr>
      <w:r>
        <w:t xml:space="preserve">Skenario </w:t>
      </w:r>
      <w:r>
        <w:rPr>
          <w:i/>
          <w:iCs/>
        </w:rPr>
        <w:t xml:space="preserve">Use Case </w:t>
      </w:r>
      <w:r w:rsidRPr="00B46037">
        <w:t xml:space="preserve"> Persyaratan</w:t>
      </w:r>
    </w:p>
    <w:p w14:paraId="0B17DEDC" w14:textId="77777777" w:rsidR="00622D31" w:rsidRPr="00900B14" w:rsidRDefault="00622D31" w:rsidP="00622D31">
      <w:pPr>
        <w:pStyle w:val="ListParagraph"/>
        <w:spacing w:line="360" w:lineRule="auto"/>
        <w:ind w:left="1134" w:firstLine="283"/>
        <w:jc w:val="both"/>
      </w:pPr>
      <w:r w:rsidRPr="00900B14">
        <w:t xml:space="preserve">Berikut Skenario </w:t>
      </w:r>
      <w:r w:rsidRPr="00814346">
        <w:rPr>
          <w:i/>
          <w:iCs/>
        </w:rPr>
        <w:t>use case</w:t>
      </w:r>
      <w:r w:rsidRPr="00900B14">
        <w:t xml:space="preserve"> yang menggambarkan </w:t>
      </w:r>
      <w:r>
        <w:t>Halaman Persyaratan</w:t>
      </w:r>
      <w:r w:rsidRPr="00900B14">
        <w:t xml:space="preserve"> pada aplikasi :</w:t>
      </w:r>
    </w:p>
    <w:p w14:paraId="2DCD44A9" w14:textId="77777777" w:rsidR="00622D31" w:rsidRPr="00900B14" w:rsidRDefault="00622D31" w:rsidP="00622D31">
      <w:pPr>
        <w:spacing w:line="360" w:lineRule="auto"/>
        <w:ind w:left="1276" w:firstLine="284"/>
        <w:jc w:val="both"/>
      </w:pPr>
    </w:p>
    <w:p w14:paraId="36CFDDB6" w14:textId="5D6EF009" w:rsidR="00622D31" w:rsidRPr="00E729B3" w:rsidRDefault="00760BBF" w:rsidP="00512577">
      <w:pPr>
        <w:pStyle w:val="Caption"/>
        <w:spacing w:after="0" w:line="360" w:lineRule="auto"/>
        <w:ind w:left="1276"/>
        <w:jc w:val="center"/>
        <w:rPr>
          <w:i w:val="0"/>
          <w:iCs w:val="0"/>
          <w:color w:val="auto"/>
          <w:sz w:val="24"/>
          <w:szCs w:val="24"/>
        </w:rPr>
      </w:pPr>
      <w:bookmarkStart w:id="156" w:name="_Toc79605274"/>
      <w:r w:rsidRPr="00512577">
        <w:rPr>
          <w:i w:val="0"/>
          <w:iCs w:val="0"/>
          <w:color w:val="auto"/>
          <w:sz w:val="24"/>
          <w:szCs w:val="24"/>
        </w:rPr>
        <w:t xml:space="preserve">Tabel 4. </w:t>
      </w:r>
      <w:r w:rsidRPr="00512577">
        <w:rPr>
          <w:i w:val="0"/>
          <w:iCs w:val="0"/>
          <w:color w:val="auto"/>
          <w:sz w:val="24"/>
          <w:szCs w:val="24"/>
        </w:rPr>
        <w:fldChar w:fldCharType="begin"/>
      </w:r>
      <w:r w:rsidRPr="00512577">
        <w:rPr>
          <w:i w:val="0"/>
          <w:iCs w:val="0"/>
          <w:color w:val="auto"/>
          <w:sz w:val="24"/>
          <w:szCs w:val="24"/>
        </w:rPr>
        <w:instrText xml:space="preserve"> SEQ Tabel_4. \* ARABIC </w:instrText>
      </w:r>
      <w:r w:rsidRPr="00512577">
        <w:rPr>
          <w:i w:val="0"/>
          <w:iCs w:val="0"/>
          <w:color w:val="auto"/>
          <w:sz w:val="24"/>
          <w:szCs w:val="24"/>
        </w:rPr>
        <w:fldChar w:fldCharType="separate"/>
      </w:r>
      <w:r w:rsidR="00FB1FF7">
        <w:rPr>
          <w:i w:val="0"/>
          <w:iCs w:val="0"/>
          <w:noProof/>
          <w:color w:val="auto"/>
          <w:sz w:val="24"/>
          <w:szCs w:val="24"/>
        </w:rPr>
        <w:t>13</w:t>
      </w:r>
      <w:r w:rsidRPr="00512577">
        <w:rPr>
          <w:i w:val="0"/>
          <w:iCs w:val="0"/>
          <w:color w:val="auto"/>
          <w:sz w:val="24"/>
          <w:szCs w:val="24"/>
        </w:rPr>
        <w:fldChar w:fldCharType="end"/>
      </w:r>
      <w:r w:rsidRPr="00512577">
        <w:rPr>
          <w:i w:val="0"/>
          <w:iCs w:val="0"/>
          <w:color w:val="auto"/>
          <w:sz w:val="24"/>
          <w:szCs w:val="24"/>
        </w:rPr>
        <w:t xml:space="preserve"> Skenario </w:t>
      </w:r>
      <w:r w:rsidRPr="00D63646">
        <w:rPr>
          <w:color w:val="auto"/>
          <w:sz w:val="24"/>
          <w:szCs w:val="24"/>
        </w:rPr>
        <w:t>Use Case</w:t>
      </w:r>
      <w:r w:rsidRPr="00512577">
        <w:rPr>
          <w:i w:val="0"/>
          <w:iCs w:val="0"/>
          <w:color w:val="auto"/>
          <w:sz w:val="24"/>
          <w:szCs w:val="24"/>
        </w:rPr>
        <w:t xml:space="preserve">  Persyaratan</w:t>
      </w:r>
      <w:bookmarkEnd w:id="156"/>
    </w:p>
    <w:tbl>
      <w:tblPr>
        <w:tblStyle w:val="TableGrid"/>
        <w:tblW w:w="6662" w:type="dxa"/>
        <w:tblInd w:w="1271" w:type="dxa"/>
        <w:tblLook w:val="04A0" w:firstRow="1" w:lastRow="0" w:firstColumn="1" w:lastColumn="0" w:noHBand="0" w:noVBand="1"/>
      </w:tblPr>
      <w:tblGrid>
        <w:gridCol w:w="1706"/>
        <w:gridCol w:w="2472"/>
        <w:gridCol w:w="2484"/>
      </w:tblGrid>
      <w:tr w:rsidR="00622D31" w:rsidRPr="00B46037" w14:paraId="29A4C83E" w14:textId="77777777" w:rsidTr="003A73F5">
        <w:tc>
          <w:tcPr>
            <w:tcW w:w="1706" w:type="dxa"/>
          </w:tcPr>
          <w:p w14:paraId="5F79728C" w14:textId="77777777" w:rsidR="00622D31" w:rsidRPr="00B46037" w:rsidRDefault="00622D31" w:rsidP="003A73F5">
            <w:pPr>
              <w:pStyle w:val="ListParagraph"/>
              <w:tabs>
                <w:tab w:val="left" w:pos="3002"/>
              </w:tabs>
              <w:spacing w:line="360" w:lineRule="auto"/>
              <w:ind w:left="0"/>
              <w:rPr>
                <w:b/>
                <w:bCs/>
              </w:rPr>
            </w:pPr>
            <w:r w:rsidRPr="00B46037">
              <w:rPr>
                <w:b/>
                <w:bCs/>
              </w:rPr>
              <w:t>Nama</w:t>
            </w:r>
          </w:p>
        </w:tc>
        <w:tc>
          <w:tcPr>
            <w:tcW w:w="4956" w:type="dxa"/>
            <w:gridSpan w:val="2"/>
          </w:tcPr>
          <w:p w14:paraId="512C401F" w14:textId="77777777" w:rsidR="00622D31" w:rsidRPr="00B46037" w:rsidRDefault="00622D31" w:rsidP="003A73F5">
            <w:pPr>
              <w:pStyle w:val="ListParagraph"/>
              <w:tabs>
                <w:tab w:val="left" w:pos="3002"/>
              </w:tabs>
              <w:spacing w:line="360" w:lineRule="auto"/>
              <w:ind w:left="0"/>
            </w:pPr>
            <w:r w:rsidRPr="00B46037">
              <w:t>Persyaratan</w:t>
            </w:r>
          </w:p>
        </w:tc>
      </w:tr>
      <w:tr w:rsidR="00622D31" w:rsidRPr="00B46037" w14:paraId="287D7FD9" w14:textId="77777777" w:rsidTr="003A73F5">
        <w:tc>
          <w:tcPr>
            <w:tcW w:w="1706" w:type="dxa"/>
          </w:tcPr>
          <w:p w14:paraId="31A2CA57" w14:textId="77777777" w:rsidR="00622D31" w:rsidRPr="00B46037" w:rsidRDefault="00622D31" w:rsidP="003A73F5">
            <w:pPr>
              <w:pStyle w:val="ListParagraph"/>
              <w:tabs>
                <w:tab w:val="left" w:pos="3002"/>
              </w:tabs>
              <w:spacing w:line="0" w:lineRule="atLeast"/>
              <w:ind w:left="0"/>
              <w:rPr>
                <w:b/>
                <w:bCs/>
              </w:rPr>
            </w:pPr>
            <w:r w:rsidRPr="00B46037">
              <w:rPr>
                <w:b/>
                <w:bCs/>
              </w:rPr>
              <w:t xml:space="preserve">Aktor </w:t>
            </w:r>
          </w:p>
        </w:tc>
        <w:tc>
          <w:tcPr>
            <w:tcW w:w="4956" w:type="dxa"/>
            <w:gridSpan w:val="2"/>
          </w:tcPr>
          <w:p w14:paraId="4D3940F3" w14:textId="77777777" w:rsidR="00622D31" w:rsidRPr="00B46037" w:rsidRDefault="00622D31" w:rsidP="003A73F5">
            <w:pPr>
              <w:pStyle w:val="ListParagraph"/>
              <w:tabs>
                <w:tab w:val="left" w:pos="3002"/>
              </w:tabs>
              <w:spacing w:line="0" w:lineRule="atLeast"/>
              <w:ind w:left="0"/>
            </w:pPr>
            <w:r w:rsidRPr="00B46037">
              <w:t>Mahasiswa</w:t>
            </w:r>
          </w:p>
        </w:tc>
      </w:tr>
      <w:tr w:rsidR="00622D31" w:rsidRPr="00B46037" w14:paraId="409464A1" w14:textId="77777777" w:rsidTr="003A73F5">
        <w:tc>
          <w:tcPr>
            <w:tcW w:w="1706" w:type="dxa"/>
          </w:tcPr>
          <w:p w14:paraId="719E6BF0" w14:textId="77777777" w:rsidR="00622D31" w:rsidRPr="00B46037" w:rsidRDefault="00622D31" w:rsidP="003A73F5">
            <w:pPr>
              <w:pStyle w:val="ListParagraph"/>
              <w:tabs>
                <w:tab w:val="left" w:pos="3002"/>
              </w:tabs>
              <w:spacing w:line="0" w:lineRule="atLeast"/>
              <w:ind w:left="0"/>
              <w:rPr>
                <w:b/>
                <w:bCs/>
              </w:rPr>
            </w:pPr>
            <w:r w:rsidRPr="00B46037">
              <w:rPr>
                <w:b/>
                <w:bCs/>
              </w:rPr>
              <w:t>Deskripsi</w:t>
            </w:r>
          </w:p>
        </w:tc>
        <w:tc>
          <w:tcPr>
            <w:tcW w:w="4956" w:type="dxa"/>
            <w:gridSpan w:val="2"/>
          </w:tcPr>
          <w:p w14:paraId="659FDAA9" w14:textId="77777777" w:rsidR="00622D31" w:rsidRPr="00B46037" w:rsidRDefault="00622D31" w:rsidP="003A73F5">
            <w:pPr>
              <w:pStyle w:val="ListParagraph"/>
              <w:tabs>
                <w:tab w:val="left" w:pos="3002"/>
              </w:tabs>
              <w:spacing w:line="0" w:lineRule="atLeast"/>
              <w:ind w:left="0"/>
            </w:pPr>
            <w:r w:rsidRPr="00B46037">
              <w:t>Digunakan untuk melihat persyaratan apa saja yang harus di upload.</w:t>
            </w:r>
          </w:p>
        </w:tc>
      </w:tr>
      <w:tr w:rsidR="00622D31" w:rsidRPr="00B46037" w14:paraId="3F64865F" w14:textId="77777777" w:rsidTr="003A73F5">
        <w:tc>
          <w:tcPr>
            <w:tcW w:w="1706" w:type="dxa"/>
          </w:tcPr>
          <w:p w14:paraId="17E54929" w14:textId="77777777" w:rsidR="00622D31" w:rsidRPr="00B46037" w:rsidRDefault="00622D31" w:rsidP="003A73F5">
            <w:pPr>
              <w:pStyle w:val="ListParagraph"/>
              <w:tabs>
                <w:tab w:val="left" w:pos="3002"/>
              </w:tabs>
              <w:spacing w:line="0" w:lineRule="atLeast"/>
              <w:ind w:left="0"/>
              <w:rPr>
                <w:b/>
                <w:bCs/>
              </w:rPr>
            </w:pPr>
            <w:r w:rsidRPr="00B46037">
              <w:rPr>
                <w:b/>
                <w:bCs/>
              </w:rPr>
              <w:t>Precondition</w:t>
            </w:r>
          </w:p>
        </w:tc>
        <w:tc>
          <w:tcPr>
            <w:tcW w:w="4956" w:type="dxa"/>
            <w:gridSpan w:val="2"/>
          </w:tcPr>
          <w:p w14:paraId="5234671C" w14:textId="77777777" w:rsidR="00622D31" w:rsidRPr="00B46037" w:rsidRDefault="00622D31" w:rsidP="003A73F5">
            <w:pPr>
              <w:pStyle w:val="ListParagraph"/>
              <w:tabs>
                <w:tab w:val="left" w:pos="3002"/>
              </w:tabs>
              <w:spacing w:line="0" w:lineRule="atLeast"/>
              <w:ind w:left="0"/>
            </w:pPr>
            <w:r w:rsidRPr="00B46037">
              <w:t>-</w:t>
            </w:r>
          </w:p>
        </w:tc>
      </w:tr>
      <w:tr w:rsidR="00622D31" w:rsidRPr="00B46037" w14:paraId="6FB32039" w14:textId="77777777" w:rsidTr="003A73F5">
        <w:tc>
          <w:tcPr>
            <w:tcW w:w="1706" w:type="dxa"/>
            <w:tcBorders>
              <w:bottom w:val="single" w:sz="4" w:space="0" w:color="auto"/>
            </w:tcBorders>
          </w:tcPr>
          <w:p w14:paraId="0E83C541" w14:textId="77777777" w:rsidR="00622D31" w:rsidRPr="00B46037" w:rsidRDefault="00622D31" w:rsidP="003A73F5">
            <w:pPr>
              <w:pStyle w:val="ListParagraph"/>
              <w:tabs>
                <w:tab w:val="left" w:pos="3002"/>
              </w:tabs>
              <w:spacing w:line="0" w:lineRule="atLeast"/>
              <w:ind w:left="0"/>
              <w:rPr>
                <w:b/>
                <w:bCs/>
              </w:rPr>
            </w:pPr>
            <w:r w:rsidRPr="00B46037">
              <w:rPr>
                <w:b/>
                <w:bCs/>
              </w:rPr>
              <w:t>Postcondition</w:t>
            </w:r>
          </w:p>
        </w:tc>
        <w:tc>
          <w:tcPr>
            <w:tcW w:w="4956" w:type="dxa"/>
            <w:gridSpan w:val="2"/>
            <w:tcBorders>
              <w:bottom w:val="single" w:sz="4" w:space="0" w:color="auto"/>
            </w:tcBorders>
          </w:tcPr>
          <w:p w14:paraId="703300D0" w14:textId="77777777" w:rsidR="00622D31" w:rsidRPr="00B46037" w:rsidRDefault="00622D31" w:rsidP="003A73F5">
            <w:pPr>
              <w:pStyle w:val="ListParagraph"/>
              <w:tabs>
                <w:tab w:val="left" w:pos="3002"/>
              </w:tabs>
              <w:spacing w:line="0" w:lineRule="atLeast"/>
              <w:ind w:left="0"/>
            </w:pPr>
            <w:r w:rsidRPr="00B46037">
              <w:t>-</w:t>
            </w:r>
          </w:p>
        </w:tc>
      </w:tr>
      <w:tr w:rsidR="00622D31" w:rsidRPr="00B46037" w14:paraId="178810FC" w14:textId="77777777" w:rsidTr="003A73F5">
        <w:tc>
          <w:tcPr>
            <w:tcW w:w="1706" w:type="dxa"/>
            <w:tcBorders>
              <w:bottom w:val="single" w:sz="4" w:space="0" w:color="FFFFFF" w:themeColor="background1"/>
            </w:tcBorders>
          </w:tcPr>
          <w:p w14:paraId="45E823DE" w14:textId="77777777" w:rsidR="00622D31" w:rsidRPr="00B46037" w:rsidRDefault="00622D31" w:rsidP="003A73F5">
            <w:pPr>
              <w:pStyle w:val="ListParagraph"/>
              <w:tabs>
                <w:tab w:val="left" w:pos="3002"/>
              </w:tabs>
              <w:spacing w:line="0" w:lineRule="atLeast"/>
              <w:ind w:left="0"/>
            </w:pPr>
          </w:p>
        </w:tc>
        <w:tc>
          <w:tcPr>
            <w:tcW w:w="2472" w:type="dxa"/>
          </w:tcPr>
          <w:p w14:paraId="75B4CA8C" w14:textId="77777777" w:rsidR="00622D31" w:rsidRPr="00B46037" w:rsidRDefault="00622D31" w:rsidP="003A73F5">
            <w:pPr>
              <w:pStyle w:val="ListParagraph"/>
              <w:tabs>
                <w:tab w:val="left" w:pos="3002"/>
              </w:tabs>
              <w:spacing w:line="0" w:lineRule="atLeast"/>
              <w:ind w:left="0"/>
              <w:jc w:val="center"/>
              <w:rPr>
                <w:b/>
                <w:bCs/>
              </w:rPr>
            </w:pPr>
            <w:r w:rsidRPr="00B46037">
              <w:rPr>
                <w:b/>
                <w:bCs/>
              </w:rPr>
              <w:t>Aktor</w:t>
            </w:r>
          </w:p>
        </w:tc>
        <w:tc>
          <w:tcPr>
            <w:tcW w:w="2484" w:type="dxa"/>
          </w:tcPr>
          <w:p w14:paraId="33CB40F7" w14:textId="77777777" w:rsidR="00622D31" w:rsidRPr="00B46037" w:rsidRDefault="00622D31" w:rsidP="003A73F5">
            <w:pPr>
              <w:pStyle w:val="ListParagraph"/>
              <w:tabs>
                <w:tab w:val="left" w:pos="3002"/>
              </w:tabs>
              <w:spacing w:line="0" w:lineRule="atLeast"/>
              <w:ind w:left="0"/>
              <w:jc w:val="center"/>
              <w:rPr>
                <w:b/>
                <w:bCs/>
              </w:rPr>
            </w:pPr>
            <w:r w:rsidRPr="00B46037">
              <w:rPr>
                <w:b/>
                <w:bCs/>
              </w:rPr>
              <w:t>Sistem</w:t>
            </w:r>
          </w:p>
        </w:tc>
      </w:tr>
      <w:tr w:rsidR="00622D31" w:rsidRPr="00B46037" w14:paraId="6C0CDAE6" w14:textId="77777777" w:rsidTr="003A73F5">
        <w:tc>
          <w:tcPr>
            <w:tcW w:w="1706" w:type="dxa"/>
            <w:tcBorders>
              <w:top w:val="single" w:sz="4" w:space="0" w:color="FFFFFF" w:themeColor="background1"/>
              <w:bottom w:val="single" w:sz="4" w:space="0" w:color="FFFFFF" w:themeColor="background1"/>
            </w:tcBorders>
          </w:tcPr>
          <w:p w14:paraId="5A005170" w14:textId="77777777" w:rsidR="00622D31" w:rsidRPr="00B46037" w:rsidRDefault="00622D31" w:rsidP="003A73F5">
            <w:pPr>
              <w:pStyle w:val="ListParagraph"/>
              <w:tabs>
                <w:tab w:val="left" w:pos="3002"/>
              </w:tabs>
              <w:spacing w:line="0" w:lineRule="atLeast"/>
              <w:ind w:left="0"/>
            </w:pPr>
          </w:p>
        </w:tc>
        <w:tc>
          <w:tcPr>
            <w:tcW w:w="2472" w:type="dxa"/>
          </w:tcPr>
          <w:p w14:paraId="594110E0" w14:textId="2B2887AF" w:rsidR="00622D31" w:rsidRPr="00B46037" w:rsidRDefault="00622D31" w:rsidP="00622D31">
            <w:pPr>
              <w:pStyle w:val="ListParagraph"/>
              <w:numPr>
                <w:ilvl w:val="0"/>
                <w:numId w:val="72"/>
              </w:numPr>
              <w:tabs>
                <w:tab w:val="left" w:pos="3002"/>
              </w:tabs>
              <w:ind w:left="305"/>
              <w:jc w:val="both"/>
            </w:pPr>
            <w:r w:rsidRPr="00D63646">
              <w:rPr>
                <w:i/>
                <w:iCs/>
              </w:rPr>
              <w:t>Use Case</w:t>
            </w:r>
            <w:r w:rsidRPr="00B46037">
              <w:t xml:space="preserve"> dimulai saat mahasiswa memilih menu persyaratan</w:t>
            </w:r>
          </w:p>
        </w:tc>
        <w:tc>
          <w:tcPr>
            <w:tcW w:w="2484" w:type="dxa"/>
          </w:tcPr>
          <w:p w14:paraId="30313D63" w14:textId="77777777" w:rsidR="00622D31" w:rsidRPr="00B46037" w:rsidRDefault="00622D31" w:rsidP="003A73F5">
            <w:pPr>
              <w:pStyle w:val="ListParagraph"/>
              <w:tabs>
                <w:tab w:val="left" w:pos="3002"/>
              </w:tabs>
              <w:spacing w:line="0" w:lineRule="atLeast"/>
              <w:ind w:left="0"/>
            </w:pPr>
          </w:p>
        </w:tc>
      </w:tr>
      <w:tr w:rsidR="00622D31" w:rsidRPr="00B46037" w14:paraId="68F09323" w14:textId="77777777" w:rsidTr="003A73F5">
        <w:tc>
          <w:tcPr>
            <w:tcW w:w="1706" w:type="dxa"/>
            <w:tcBorders>
              <w:top w:val="single" w:sz="4" w:space="0" w:color="FFFFFF" w:themeColor="background1"/>
              <w:bottom w:val="single" w:sz="4" w:space="0" w:color="FFFFFF" w:themeColor="background1"/>
            </w:tcBorders>
          </w:tcPr>
          <w:p w14:paraId="4436A4E3" w14:textId="77777777" w:rsidR="00622D31" w:rsidRPr="00B46037" w:rsidRDefault="00622D31" w:rsidP="003A73F5">
            <w:pPr>
              <w:pStyle w:val="ListParagraph"/>
              <w:tabs>
                <w:tab w:val="left" w:pos="3002"/>
              </w:tabs>
              <w:spacing w:line="0" w:lineRule="atLeast"/>
              <w:ind w:left="0"/>
              <w:jc w:val="center"/>
              <w:rPr>
                <w:b/>
                <w:bCs/>
                <w:i/>
                <w:iCs/>
              </w:rPr>
            </w:pPr>
            <w:r w:rsidRPr="00B46037">
              <w:rPr>
                <w:b/>
                <w:bCs/>
                <w:i/>
                <w:iCs/>
              </w:rPr>
              <w:t>Main flow of event</w:t>
            </w:r>
          </w:p>
        </w:tc>
        <w:tc>
          <w:tcPr>
            <w:tcW w:w="2472" w:type="dxa"/>
          </w:tcPr>
          <w:p w14:paraId="7F6071B3" w14:textId="77777777" w:rsidR="00622D31" w:rsidRPr="00B46037" w:rsidRDefault="00622D31" w:rsidP="003A73F5">
            <w:pPr>
              <w:pStyle w:val="ListParagraph"/>
              <w:tabs>
                <w:tab w:val="left" w:pos="3002"/>
              </w:tabs>
              <w:spacing w:line="0" w:lineRule="atLeast"/>
            </w:pPr>
          </w:p>
        </w:tc>
        <w:tc>
          <w:tcPr>
            <w:tcW w:w="2484" w:type="dxa"/>
          </w:tcPr>
          <w:p w14:paraId="31F6ED0B" w14:textId="77777777" w:rsidR="00622D31" w:rsidRPr="00B46037" w:rsidRDefault="00622D31" w:rsidP="00622D31">
            <w:pPr>
              <w:pStyle w:val="ListParagraph"/>
              <w:numPr>
                <w:ilvl w:val="0"/>
                <w:numId w:val="72"/>
              </w:numPr>
              <w:tabs>
                <w:tab w:val="left" w:pos="3002"/>
              </w:tabs>
              <w:spacing w:line="0" w:lineRule="atLeast"/>
              <w:ind w:left="390"/>
            </w:pPr>
            <w:r w:rsidRPr="00B46037">
              <w:t>Sistem Menampilkan halaman</w:t>
            </w:r>
            <w:r w:rsidRPr="00B46037">
              <w:rPr>
                <w:i/>
                <w:iCs/>
              </w:rPr>
              <w:t xml:space="preserve"> </w:t>
            </w:r>
            <w:r w:rsidRPr="00B46037">
              <w:t>persyaratan</w:t>
            </w:r>
          </w:p>
        </w:tc>
      </w:tr>
      <w:tr w:rsidR="00622D31" w:rsidRPr="00B46037" w14:paraId="4FD1199B" w14:textId="77777777" w:rsidTr="003A73F5">
        <w:tc>
          <w:tcPr>
            <w:tcW w:w="1706" w:type="dxa"/>
            <w:tcBorders>
              <w:top w:val="single" w:sz="4" w:space="0" w:color="FFFFFF" w:themeColor="background1"/>
              <w:bottom w:val="single" w:sz="4" w:space="0" w:color="auto"/>
            </w:tcBorders>
          </w:tcPr>
          <w:p w14:paraId="7049A53D" w14:textId="77777777" w:rsidR="00622D31" w:rsidRPr="00B46037" w:rsidRDefault="00622D31" w:rsidP="003A73F5">
            <w:pPr>
              <w:pStyle w:val="ListParagraph"/>
              <w:tabs>
                <w:tab w:val="left" w:pos="3002"/>
              </w:tabs>
              <w:spacing w:line="0" w:lineRule="atLeast"/>
              <w:ind w:left="0"/>
            </w:pPr>
          </w:p>
        </w:tc>
        <w:tc>
          <w:tcPr>
            <w:tcW w:w="2472" w:type="dxa"/>
          </w:tcPr>
          <w:p w14:paraId="54551B35" w14:textId="77777777" w:rsidR="00622D31" w:rsidRPr="00B46037" w:rsidRDefault="00622D31" w:rsidP="00622D31">
            <w:pPr>
              <w:pStyle w:val="ListParagraph"/>
              <w:numPr>
                <w:ilvl w:val="0"/>
                <w:numId w:val="72"/>
              </w:numPr>
              <w:tabs>
                <w:tab w:val="left" w:pos="3002"/>
              </w:tabs>
              <w:spacing w:line="0" w:lineRule="atLeast"/>
              <w:ind w:left="390"/>
            </w:pPr>
            <w:r w:rsidRPr="00B46037">
              <w:t xml:space="preserve">Mahasiswa melihat persyaratan apa saja yang harus di upload. </w:t>
            </w:r>
          </w:p>
        </w:tc>
        <w:tc>
          <w:tcPr>
            <w:tcW w:w="2484" w:type="dxa"/>
          </w:tcPr>
          <w:p w14:paraId="60019871" w14:textId="77777777" w:rsidR="00622D31" w:rsidRPr="00B46037" w:rsidRDefault="00622D31" w:rsidP="003A73F5">
            <w:pPr>
              <w:pStyle w:val="ListParagraph"/>
              <w:tabs>
                <w:tab w:val="left" w:pos="3002"/>
              </w:tabs>
              <w:spacing w:line="0" w:lineRule="atLeast"/>
            </w:pPr>
          </w:p>
          <w:p w14:paraId="38421F3D" w14:textId="77777777" w:rsidR="00622D31" w:rsidRPr="00B46037" w:rsidRDefault="00622D31" w:rsidP="003A73F5">
            <w:pPr>
              <w:pStyle w:val="ListParagraph"/>
              <w:tabs>
                <w:tab w:val="left" w:pos="3002"/>
              </w:tabs>
              <w:spacing w:line="0" w:lineRule="atLeast"/>
            </w:pPr>
          </w:p>
          <w:p w14:paraId="5BB5281F" w14:textId="77777777" w:rsidR="00622D31" w:rsidRPr="00B46037" w:rsidRDefault="00622D31" w:rsidP="003A73F5">
            <w:pPr>
              <w:tabs>
                <w:tab w:val="left" w:pos="3002"/>
              </w:tabs>
              <w:spacing w:line="0" w:lineRule="atLeast"/>
            </w:pPr>
          </w:p>
        </w:tc>
      </w:tr>
      <w:tr w:rsidR="00622D31" w:rsidRPr="00B46037" w14:paraId="73DE1130" w14:textId="77777777" w:rsidTr="003A73F5">
        <w:tc>
          <w:tcPr>
            <w:tcW w:w="1706" w:type="dxa"/>
            <w:tcBorders>
              <w:top w:val="single" w:sz="4" w:space="0" w:color="auto"/>
              <w:bottom w:val="single" w:sz="4" w:space="0" w:color="auto"/>
            </w:tcBorders>
          </w:tcPr>
          <w:p w14:paraId="23D0422D" w14:textId="77777777" w:rsidR="00622D31" w:rsidRPr="00B46037" w:rsidRDefault="00622D31" w:rsidP="003A73F5">
            <w:pPr>
              <w:pStyle w:val="ListParagraph"/>
              <w:tabs>
                <w:tab w:val="left" w:pos="3002"/>
              </w:tabs>
              <w:spacing w:line="0" w:lineRule="atLeast"/>
              <w:ind w:left="0"/>
              <w:jc w:val="center"/>
              <w:rPr>
                <w:b/>
                <w:bCs/>
                <w:i/>
                <w:iCs/>
              </w:rPr>
            </w:pPr>
            <w:r w:rsidRPr="00B46037">
              <w:rPr>
                <w:b/>
                <w:bCs/>
                <w:i/>
                <w:iCs/>
              </w:rPr>
              <w:t>Exceptional Flow of Event</w:t>
            </w:r>
          </w:p>
        </w:tc>
        <w:tc>
          <w:tcPr>
            <w:tcW w:w="4956" w:type="dxa"/>
            <w:gridSpan w:val="2"/>
            <w:tcBorders>
              <w:top w:val="single" w:sz="4" w:space="0" w:color="auto"/>
              <w:bottom w:val="single" w:sz="4" w:space="0" w:color="auto"/>
            </w:tcBorders>
          </w:tcPr>
          <w:p w14:paraId="07877D49" w14:textId="77777777" w:rsidR="00622D31" w:rsidRPr="00B46037" w:rsidRDefault="00622D31" w:rsidP="003A73F5">
            <w:pPr>
              <w:pStyle w:val="ListParagraph"/>
              <w:tabs>
                <w:tab w:val="left" w:pos="3002"/>
              </w:tabs>
              <w:spacing w:line="0" w:lineRule="atLeast"/>
              <w:ind w:left="30"/>
              <w:jc w:val="both"/>
            </w:pPr>
            <w:r w:rsidRPr="00B46037">
              <w:t>-</w:t>
            </w:r>
          </w:p>
        </w:tc>
      </w:tr>
    </w:tbl>
    <w:p w14:paraId="29465D11" w14:textId="77777777" w:rsidR="00622D31" w:rsidRDefault="00622D31" w:rsidP="00622D31">
      <w:pPr>
        <w:spacing w:line="360" w:lineRule="auto"/>
        <w:jc w:val="both"/>
      </w:pPr>
    </w:p>
    <w:p w14:paraId="0B6D2E1F" w14:textId="77777777" w:rsidR="00622D31" w:rsidRDefault="00622D31" w:rsidP="00622D31">
      <w:pPr>
        <w:pStyle w:val="ListParagraph"/>
        <w:numPr>
          <w:ilvl w:val="0"/>
          <w:numId w:val="100"/>
        </w:numPr>
        <w:spacing w:line="360" w:lineRule="auto"/>
        <w:ind w:left="1418"/>
        <w:jc w:val="both"/>
      </w:pPr>
      <w:r>
        <w:t xml:space="preserve">Skenario </w:t>
      </w:r>
      <w:r>
        <w:rPr>
          <w:i/>
          <w:iCs/>
        </w:rPr>
        <w:t xml:space="preserve">Use Case </w:t>
      </w:r>
      <w:r w:rsidRPr="00B46037">
        <w:t xml:space="preserve"> Pe</w:t>
      </w:r>
      <w:r>
        <w:t>ndaftaran</w:t>
      </w:r>
    </w:p>
    <w:p w14:paraId="66F37453" w14:textId="1D08A86E" w:rsidR="00622D31" w:rsidRPr="00814346" w:rsidRDefault="00622D31" w:rsidP="0026518C">
      <w:pPr>
        <w:pStyle w:val="ListParagraph"/>
        <w:spacing w:line="360" w:lineRule="auto"/>
        <w:ind w:left="1134" w:firstLine="283"/>
        <w:jc w:val="both"/>
      </w:pPr>
      <w:r w:rsidRPr="00900B14">
        <w:t xml:space="preserve">Berikut Skenario </w:t>
      </w:r>
      <w:r w:rsidRPr="00814346">
        <w:rPr>
          <w:i/>
          <w:iCs/>
        </w:rPr>
        <w:t>use case</w:t>
      </w:r>
      <w:r w:rsidRPr="00900B14">
        <w:t xml:space="preserve"> yang menggambarkan </w:t>
      </w:r>
      <w:r>
        <w:t>Pendaftaran</w:t>
      </w:r>
      <w:r w:rsidRPr="00900B14">
        <w:t xml:space="preserve"> pada aplikasi :</w:t>
      </w:r>
    </w:p>
    <w:p w14:paraId="24C28452" w14:textId="754BF592" w:rsidR="00622D31" w:rsidRPr="00E729B3" w:rsidRDefault="00760BBF" w:rsidP="00512577">
      <w:pPr>
        <w:pStyle w:val="Caption"/>
        <w:spacing w:after="0" w:line="360" w:lineRule="auto"/>
        <w:ind w:left="1276"/>
        <w:jc w:val="center"/>
        <w:rPr>
          <w:i w:val="0"/>
          <w:iCs w:val="0"/>
          <w:color w:val="auto"/>
          <w:sz w:val="24"/>
          <w:szCs w:val="24"/>
        </w:rPr>
      </w:pPr>
      <w:bookmarkStart w:id="157" w:name="_Toc79605275"/>
      <w:r w:rsidRPr="00512577">
        <w:rPr>
          <w:i w:val="0"/>
          <w:iCs w:val="0"/>
          <w:color w:val="auto"/>
          <w:sz w:val="24"/>
          <w:szCs w:val="24"/>
        </w:rPr>
        <w:lastRenderedPageBreak/>
        <w:t xml:space="preserve">Tabel 4. </w:t>
      </w:r>
      <w:r w:rsidRPr="00512577">
        <w:rPr>
          <w:i w:val="0"/>
          <w:iCs w:val="0"/>
          <w:color w:val="auto"/>
          <w:sz w:val="24"/>
          <w:szCs w:val="24"/>
        </w:rPr>
        <w:fldChar w:fldCharType="begin"/>
      </w:r>
      <w:r w:rsidRPr="00512577">
        <w:rPr>
          <w:i w:val="0"/>
          <w:iCs w:val="0"/>
          <w:color w:val="auto"/>
          <w:sz w:val="24"/>
          <w:szCs w:val="24"/>
        </w:rPr>
        <w:instrText xml:space="preserve"> SEQ Tabel_4. \* ARABIC </w:instrText>
      </w:r>
      <w:r w:rsidRPr="00512577">
        <w:rPr>
          <w:i w:val="0"/>
          <w:iCs w:val="0"/>
          <w:color w:val="auto"/>
          <w:sz w:val="24"/>
          <w:szCs w:val="24"/>
        </w:rPr>
        <w:fldChar w:fldCharType="separate"/>
      </w:r>
      <w:r w:rsidR="00FB1FF7">
        <w:rPr>
          <w:i w:val="0"/>
          <w:iCs w:val="0"/>
          <w:noProof/>
          <w:color w:val="auto"/>
          <w:sz w:val="24"/>
          <w:szCs w:val="24"/>
        </w:rPr>
        <w:t>14</w:t>
      </w:r>
      <w:r w:rsidRPr="00512577">
        <w:rPr>
          <w:i w:val="0"/>
          <w:iCs w:val="0"/>
          <w:color w:val="auto"/>
          <w:sz w:val="24"/>
          <w:szCs w:val="24"/>
        </w:rPr>
        <w:fldChar w:fldCharType="end"/>
      </w:r>
      <w:r w:rsidRPr="00512577">
        <w:rPr>
          <w:i w:val="0"/>
          <w:iCs w:val="0"/>
          <w:color w:val="auto"/>
          <w:sz w:val="24"/>
          <w:szCs w:val="24"/>
        </w:rPr>
        <w:t xml:space="preserve"> Skenario </w:t>
      </w:r>
      <w:r w:rsidRPr="00D63646">
        <w:rPr>
          <w:color w:val="auto"/>
          <w:sz w:val="24"/>
          <w:szCs w:val="24"/>
        </w:rPr>
        <w:t>Use Case</w:t>
      </w:r>
      <w:r w:rsidRPr="00512577">
        <w:rPr>
          <w:i w:val="0"/>
          <w:iCs w:val="0"/>
          <w:color w:val="auto"/>
          <w:sz w:val="24"/>
          <w:szCs w:val="24"/>
        </w:rPr>
        <w:t xml:space="preserve"> Pendaftaran</w:t>
      </w:r>
      <w:bookmarkEnd w:id="157"/>
    </w:p>
    <w:tbl>
      <w:tblPr>
        <w:tblStyle w:val="TableGrid"/>
        <w:tblW w:w="6520" w:type="dxa"/>
        <w:tblInd w:w="1413" w:type="dxa"/>
        <w:tblLook w:val="04A0" w:firstRow="1" w:lastRow="0" w:firstColumn="1" w:lastColumn="0" w:noHBand="0" w:noVBand="1"/>
      </w:tblPr>
      <w:tblGrid>
        <w:gridCol w:w="1617"/>
        <w:gridCol w:w="2442"/>
        <w:gridCol w:w="2461"/>
      </w:tblGrid>
      <w:tr w:rsidR="00622D31" w:rsidRPr="00B46037" w14:paraId="5B172DFC" w14:textId="77777777" w:rsidTr="003A73F5">
        <w:tc>
          <w:tcPr>
            <w:tcW w:w="1564" w:type="dxa"/>
          </w:tcPr>
          <w:p w14:paraId="555B1468" w14:textId="77777777" w:rsidR="00622D31" w:rsidRPr="00B46037" w:rsidRDefault="00622D31" w:rsidP="003A73F5">
            <w:pPr>
              <w:pStyle w:val="ListParagraph"/>
              <w:tabs>
                <w:tab w:val="left" w:pos="3002"/>
              </w:tabs>
              <w:spacing w:line="360" w:lineRule="auto"/>
              <w:ind w:left="0"/>
              <w:rPr>
                <w:b/>
                <w:bCs/>
              </w:rPr>
            </w:pPr>
            <w:r w:rsidRPr="00B46037">
              <w:rPr>
                <w:b/>
                <w:bCs/>
              </w:rPr>
              <w:t>Nama</w:t>
            </w:r>
          </w:p>
        </w:tc>
        <w:tc>
          <w:tcPr>
            <w:tcW w:w="4956" w:type="dxa"/>
            <w:gridSpan w:val="2"/>
          </w:tcPr>
          <w:p w14:paraId="222AB2B9" w14:textId="77777777" w:rsidR="00622D31" w:rsidRPr="00B46037" w:rsidRDefault="00622D31" w:rsidP="003A73F5">
            <w:pPr>
              <w:pStyle w:val="ListParagraph"/>
              <w:tabs>
                <w:tab w:val="left" w:pos="3002"/>
              </w:tabs>
              <w:spacing w:line="360" w:lineRule="auto"/>
              <w:ind w:left="0"/>
            </w:pPr>
            <w:r w:rsidRPr="00B46037">
              <w:t xml:space="preserve">Pendaftaran </w:t>
            </w:r>
          </w:p>
        </w:tc>
      </w:tr>
      <w:tr w:rsidR="00622D31" w:rsidRPr="00B46037" w14:paraId="0F4BD415" w14:textId="77777777" w:rsidTr="003A73F5">
        <w:tc>
          <w:tcPr>
            <w:tcW w:w="1564" w:type="dxa"/>
          </w:tcPr>
          <w:p w14:paraId="234C0107" w14:textId="77777777" w:rsidR="00622D31" w:rsidRPr="00B46037" w:rsidRDefault="00622D31" w:rsidP="003A73F5">
            <w:pPr>
              <w:pStyle w:val="ListParagraph"/>
              <w:tabs>
                <w:tab w:val="left" w:pos="3002"/>
              </w:tabs>
              <w:spacing w:line="0" w:lineRule="atLeast"/>
              <w:ind w:left="0"/>
              <w:rPr>
                <w:b/>
                <w:bCs/>
              </w:rPr>
            </w:pPr>
            <w:r w:rsidRPr="00B46037">
              <w:rPr>
                <w:b/>
                <w:bCs/>
              </w:rPr>
              <w:t xml:space="preserve">Aktor </w:t>
            </w:r>
          </w:p>
        </w:tc>
        <w:tc>
          <w:tcPr>
            <w:tcW w:w="4956" w:type="dxa"/>
            <w:gridSpan w:val="2"/>
          </w:tcPr>
          <w:p w14:paraId="35D03346" w14:textId="77777777" w:rsidR="00622D31" w:rsidRPr="00B46037" w:rsidRDefault="00622D31" w:rsidP="003A73F5">
            <w:pPr>
              <w:pStyle w:val="ListParagraph"/>
              <w:tabs>
                <w:tab w:val="left" w:pos="3002"/>
              </w:tabs>
              <w:spacing w:line="0" w:lineRule="atLeast"/>
              <w:ind w:left="0"/>
            </w:pPr>
            <w:r w:rsidRPr="00B46037">
              <w:t>Mahasiswa</w:t>
            </w:r>
          </w:p>
        </w:tc>
      </w:tr>
      <w:tr w:rsidR="00622D31" w:rsidRPr="00B46037" w14:paraId="16A2DF73" w14:textId="77777777" w:rsidTr="003A73F5">
        <w:tc>
          <w:tcPr>
            <w:tcW w:w="1564" w:type="dxa"/>
          </w:tcPr>
          <w:p w14:paraId="6B13E053" w14:textId="77777777" w:rsidR="00622D31" w:rsidRPr="00B46037" w:rsidRDefault="00622D31" w:rsidP="003A73F5">
            <w:pPr>
              <w:pStyle w:val="ListParagraph"/>
              <w:tabs>
                <w:tab w:val="left" w:pos="3002"/>
              </w:tabs>
              <w:spacing w:line="0" w:lineRule="atLeast"/>
              <w:ind w:left="0"/>
              <w:rPr>
                <w:b/>
                <w:bCs/>
              </w:rPr>
            </w:pPr>
            <w:r w:rsidRPr="00B46037">
              <w:rPr>
                <w:b/>
                <w:bCs/>
              </w:rPr>
              <w:t>Deskripsi</w:t>
            </w:r>
          </w:p>
        </w:tc>
        <w:tc>
          <w:tcPr>
            <w:tcW w:w="4956" w:type="dxa"/>
            <w:gridSpan w:val="2"/>
          </w:tcPr>
          <w:p w14:paraId="7491C0EB" w14:textId="77777777" w:rsidR="00622D31" w:rsidRPr="00B46037" w:rsidRDefault="00622D31" w:rsidP="003A73F5">
            <w:pPr>
              <w:pStyle w:val="ListParagraph"/>
              <w:tabs>
                <w:tab w:val="left" w:pos="3002"/>
              </w:tabs>
              <w:spacing w:line="0" w:lineRule="atLeast"/>
              <w:ind w:left="0"/>
            </w:pPr>
            <w:r w:rsidRPr="00B46037">
              <w:t>Digunakan untuk melakukan pendaftaran sidang sesuai tahapan sidang di Fakultas Teknologi Informasi UNIBBA</w:t>
            </w:r>
          </w:p>
        </w:tc>
      </w:tr>
      <w:tr w:rsidR="00622D31" w:rsidRPr="00B46037" w14:paraId="53397212" w14:textId="77777777" w:rsidTr="003A73F5">
        <w:tc>
          <w:tcPr>
            <w:tcW w:w="1564" w:type="dxa"/>
          </w:tcPr>
          <w:p w14:paraId="0162FDCC" w14:textId="77777777" w:rsidR="00622D31" w:rsidRPr="00B46037" w:rsidRDefault="00622D31" w:rsidP="003A73F5">
            <w:pPr>
              <w:pStyle w:val="ListParagraph"/>
              <w:tabs>
                <w:tab w:val="left" w:pos="3002"/>
              </w:tabs>
              <w:spacing w:line="0" w:lineRule="atLeast"/>
              <w:ind w:left="0"/>
              <w:rPr>
                <w:b/>
                <w:bCs/>
              </w:rPr>
            </w:pPr>
            <w:r w:rsidRPr="00B46037">
              <w:rPr>
                <w:b/>
                <w:bCs/>
              </w:rPr>
              <w:t>Precondition</w:t>
            </w:r>
          </w:p>
        </w:tc>
        <w:tc>
          <w:tcPr>
            <w:tcW w:w="4956" w:type="dxa"/>
            <w:gridSpan w:val="2"/>
          </w:tcPr>
          <w:p w14:paraId="4DAF255E" w14:textId="77777777" w:rsidR="00622D31" w:rsidRPr="00B46037" w:rsidRDefault="00622D31" w:rsidP="003A73F5">
            <w:pPr>
              <w:pStyle w:val="ListParagraph"/>
              <w:tabs>
                <w:tab w:val="left" w:pos="3002"/>
              </w:tabs>
              <w:spacing w:line="0" w:lineRule="atLeast"/>
              <w:ind w:left="0"/>
            </w:pPr>
            <w:r w:rsidRPr="00B46037">
              <w:rPr>
                <w:i/>
                <w:iCs/>
              </w:rPr>
              <w:t>Upload</w:t>
            </w:r>
            <w:r w:rsidRPr="00B46037">
              <w:t xml:space="preserve"> persyaratan sidang</w:t>
            </w:r>
          </w:p>
        </w:tc>
      </w:tr>
      <w:tr w:rsidR="00622D31" w:rsidRPr="00B46037" w14:paraId="6EA5800B" w14:textId="77777777" w:rsidTr="003A73F5">
        <w:tc>
          <w:tcPr>
            <w:tcW w:w="1564" w:type="dxa"/>
            <w:tcBorders>
              <w:bottom w:val="single" w:sz="4" w:space="0" w:color="auto"/>
            </w:tcBorders>
          </w:tcPr>
          <w:p w14:paraId="5DDA098F" w14:textId="77777777" w:rsidR="00622D31" w:rsidRPr="00B46037" w:rsidRDefault="00622D31" w:rsidP="003A73F5">
            <w:pPr>
              <w:pStyle w:val="ListParagraph"/>
              <w:tabs>
                <w:tab w:val="left" w:pos="3002"/>
              </w:tabs>
              <w:spacing w:line="0" w:lineRule="atLeast"/>
              <w:ind w:left="0"/>
              <w:rPr>
                <w:b/>
                <w:bCs/>
              </w:rPr>
            </w:pPr>
            <w:r w:rsidRPr="00B46037">
              <w:rPr>
                <w:b/>
                <w:bCs/>
              </w:rPr>
              <w:t>Postcondition</w:t>
            </w:r>
          </w:p>
        </w:tc>
        <w:tc>
          <w:tcPr>
            <w:tcW w:w="4956" w:type="dxa"/>
            <w:gridSpan w:val="2"/>
            <w:tcBorders>
              <w:bottom w:val="single" w:sz="4" w:space="0" w:color="auto"/>
            </w:tcBorders>
          </w:tcPr>
          <w:p w14:paraId="10AD97CE" w14:textId="77777777" w:rsidR="00622D31" w:rsidRPr="00B46037" w:rsidRDefault="00622D31" w:rsidP="003A73F5">
            <w:pPr>
              <w:pStyle w:val="ListParagraph"/>
              <w:tabs>
                <w:tab w:val="left" w:pos="3002"/>
              </w:tabs>
              <w:spacing w:line="0" w:lineRule="atLeast"/>
              <w:ind w:left="0"/>
            </w:pPr>
            <w:r w:rsidRPr="00B46037">
              <w:t xml:space="preserve">Berhasil </w:t>
            </w:r>
            <w:r w:rsidRPr="00B46037">
              <w:rPr>
                <w:i/>
                <w:iCs/>
              </w:rPr>
              <w:t>upload</w:t>
            </w:r>
          </w:p>
        </w:tc>
      </w:tr>
      <w:tr w:rsidR="00622D31" w:rsidRPr="00B46037" w14:paraId="4F700F42" w14:textId="77777777" w:rsidTr="003A73F5">
        <w:tc>
          <w:tcPr>
            <w:tcW w:w="1564" w:type="dxa"/>
            <w:tcBorders>
              <w:bottom w:val="single" w:sz="4" w:space="0" w:color="FFFFFF" w:themeColor="background1"/>
            </w:tcBorders>
          </w:tcPr>
          <w:p w14:paraId="5E2E0767" w14:textId="77777777" w:rsidR="00622D31" w:rsidRPr="00B46037" w:rsidRDefault="00622D31" w:rsidP="003A73F5">
            <w:pPr>
              <w:pStyle w:val="ListParagraph"/>
              <w:tabs>
                <w:tab w:val="left" w:pos="3002"/>
              </w:tabs>
              <w:spacing w:line="0" w:lineRule="atLeast"/>
              <w:ind w:left="0"/>
            </w:pPr>
          </w:p>
        </w:tc>
        <w:tc>
          <w:tcPr>
            <w:tcW w:w="2472" w:type="dxa"/>
          </w:tcPr>
          <w:p w14:paraId="26DED95B" w14:textId="77777777" w:rsidR="00622D31" w:rsidRPr="00B46037" w:rsidRDefault="00622D31" w:rsidP="003A73F5">
            <w:pPr>
              <w:pStyle w:val="ListParagraph"/>
              <w:tabs>
                <w:tab w:val="left" w:pos="3002"/>
              </w:tabs>
              <w:spacing w:line="0" w:lineRule="atLeast"/>
              <w:ind w:left="0"/>
              <w:jc w:val="center"/>
              <w:rPr>
                <w:b/>
                <w:bCs/>
              </w:rPr>
            </w:pPr>
            <w:r w:rsidRPr="00B46037">
              <w:rPr>
                <w:b/>
                <w:bCs/>
              </w:rPr>
              <w:t>Aktor</w:t>
            </w:r>
          </w:p>
        </w:tc>
        <w:tc>
          <w:tcPr>
            <w:tcW w:w="2484" w:type="dxa"/>
          </w:tcPr>
          <w:p w14:paraId="4E4530DB" w14:textId="77777777" w:rsidR="00622D31" w:rsidRPr="00B46037" w:rsidRDefault="00622D31" w:rsidP="003A73F5">
            <w:pPr>
              <w:pStyle w:val="ListParagraph"/>
              <w:tabs>
                <w:tab w:val="left" w:pos="3002"/>
              </w:tabs>
              <w:spacing w:line="0" w:lineRule="atLeast"/>
              <w:ind w:left="0"/>
              <w:jc w:val="center"/>
              <w:rPr>
                <w:b/>
                <w:bCs/>
              </w:rPr>
            </w:pPr>
            <w:r w:rsidRPr="00B46037">
              <w:rPr>
                <w:b/>
                <w:bCs/>
              </w:rPr>
              <w:t>Sistem</w:t>
            </w:r>
          </w:p>
        </w:tc>
      </w:tr>
      <w:tr w:rsidR="00622D31" w:rsidRPr="00B46037" w14:paraId="13D86D32" w14:textId="77777777" w:rsidTr="003A73F5">
        <w:tc>
          <w:tcPr>
            <w:tcW w:w="1564" w:type="dxa"/>
            <w:tcBorders>
              <w:top w:val="single" w:sz="4" w:space="0" w:color="FFFFFF" w:themeColor="background1"/>
              <w:bottom w:val="single" w:sz="4" w:space="0" w:color="FFFFFF" w:themeColor="background1"/>
            </w:tcBorders>
          </w:tcPr>
          <w:p w14:paraId="19063EAE" w14:textId="77777777" w:rsidR="00622D31" w:rsidRPr="00B46037" w:rsidRDefault="00622D31" w:rsidP="003A73F5">
            <w:pPr>
              <w:pStyle w:val="ListParagraph"/>
              <w:tabs>
                <w:tab w:val="left" w:pos="3002"/>
              </w:tabs>
              <w:spacing w:line="0" w:lineRule="atLeast"/>
              <w:ind w:left="0"/>
            </w:pPr>
          </w:p>
        </w:tc>
        <w:tc>
          <w:tcPr>
            <w:tcW w:w="2472" w:type="dxa"/>
          </w:tcPr>
          <w:p w14:paraId="1F9F5BAD" w14:textId="77777777" w:rsidR="00622D31" w:rsidRPr="00B46037" w:rsidRDefault="00622D31" w:rsidP="00622D31">
            <w:pPr>
              <w:pStyle w:val="ListParagraph"/>
              <w:numPr>
                <w:ilvl w:val="0"/>
                <w:numId w:val="73"/>
              </w:numPr>
              <w:tabs>
                <w:tab w:val="left" w:pos="3002"/>
              </w:tabs>
              <w:ind w:left="305"/>
              <w:jc w:val="both"/>
            </w:pPr>
            <w:r w:rsidRPr="00D63646">
              <w:rPr>
                <w:i/>
                <w:iCs/>
              </w:rPr>
              <w:t>Use Case</w:t>
            </w:r>
            <w:r w:rsidRPr="00B46037">
              <w:t xml:space="preserve"> dimulai pada saat mahasiswa memilih menu pendaftaran</w:t>
            </w:r>
          </w:p>
        </w:tc>
        <w:tc>
          <w:tcPr>
            <w:tcW w:w="2484" w:type="dxa"/>
          </w:tcPr>
          <w:p w14:paraId="3F8CB3BF" w14:textId="77777777" w:rsidR="00622D31" w:rsidRPr="00B46037" w:rsidRDefault="00622D31" w:rsidP="003A73F5">
            <w:pPr>
              <w:pStyle w:val="ListParagraph"/>
              <w:tabs>
                <w:tab w:val="left" w:pos="3002"/>
              </w:tabs>
              <w:spacing w:line="0" w:lineRule="atLeast"/>
              <w:ind w:left="0"/>
            </w:pPr>
          </w:p>
        </w:tc>
      </w:tr>
      <w:tr w:rsidR="00622D31" w:rsidRPr="00B46037" w14:paraId="70598431" w14:textId="77777777" w:rsidTr="003A73F5">
        <w:tc>
          <w:tcPr>
            <w:tcW w:w="1564" w:type="dxa"/>
            <w:tcBorders>
              <w:top w:val="single" w:sz="4" w:space="0" w:color="FFFFFF" w:themeColor="background1"/>
              <w:bottom w:val="single" w:sz="4" w:space="0" w:color="FFFFFF" w:themeColor="background1"/>
            </w:tcBorders>
          </w:tcPr>
          <w:p w14:paraId="70E1E397" w14:textId="77777777" w:rsidR="00622D31" w:rsidRPr="00B46037" w:rsidRDefault="00622D31" w:rsidP="003A73F5">
            <w:pPr>
              <w:pStyle w:val="ListParagraph"/>
              <w:tabs>
                <w:tab w:val="left" w:pos="3002"/>
              </w:tabs>
              <w:spacing w:line="0" w:lineRule="atLeast"/>
              <w:ind w:left="0"/>
              <w:jc w:val="center"/>
              <w:rPr>
                <w:b/>
                <w:bCs/>
                <w:i/>
                <w:iCs/>
              </w:rPr>
            </w:pPr>
            <w:r w:rsidRPr="00B46037">
              <w:rPr>
                <w:b/>
                <w:bCs/>
                <w:i/>
                <w:iCs/>
              </w:rPr>
              <w:t>Main flow of event</w:t>
            </w:r>
          </w:p>
        </w:tc>
        <w:tc>
          <w:tcPr>
            <w:tcW w:w="2472" w:type="dxa"/>
          </w:tcPr>
          <w:p w14:paraId="24E4FC30" w14:textId="77777777" w:rsidR="00622D31" w:rsidRPr="00B46037" w:rsidRDefault="00622D31" w:rsidP="003A73F5">
            <w:pPr>
              <w:pStyle w:val="ListParagraph"/>
              <w:tabs>
                <w:tab w:val="left" w:pos="3002"/>
              </w:tabs>
              <w:spacing w:line="0" w:lineRule="atLeast"/>
            </w:pPr>
          </w:p>
        </w:tc>
        <w:tc>
          <w:tcPr>
            <w:tcW w:w="2484" w:type="dxa"/>
          </w:tcPr>
          <w:p w14:paraId="7FAB794D" w14:textId="77777777" w:rsidR="00622D31" w:rsidRPr="00B46037" w:rsidRDefault="00622D31" w:rsidP="00622D31">
            <w:pPr>
              <w:pStyle w:val="ListParagraph"/>
              <w:numPr>
                <w:ilvl w:val="0"/>
                <w:numId w:val="73"/>
              </w:numPr>
              <w:tabs>
                <w:tab w:val="left" w:pos="3002"/>
              </w:tabs>
              <w:spacing w:line="0" w:lineRule="atLeast"/>
              <w:ind w:left="390"/>
            </w:pPr>
            <w:r w:rsidRPr="00B46037">
              <w:t xml:space="preserve">Sistem Menampilkan </w:t>
            </w:r>
            <w:r w:rsidRPr="00B46037">
              <w:rPr>
                <w:i/>
                <w:iCs/>
              </w:rPr>
              <w:t xml:space="preserve">form </w:t>
            </w:r>
            <w:r w:rsidRPr="00B46037">
              <w:t>pendaftaran sidang</w:t>
            </w:r>
          </w:p>
        </w:tc>
      </w:tr>
      <w:tr w:rsidR="00622D31" w:rsidRPr="00B46037" w14:paraId="1821AB2C" w14:textId="77777777" w:rsidTr="003A73F5">
        <w:tc>
          <w:tcPr>
            <w:tcW w:w="1564" w:type="dxa"/>
            <w:tcBorders>
              <w:top w:val="single" w:sz="4" w:space="0" w:color="FFFFFF" w:themeColor="background1"/>
              <w:bottom w:val="single" w:sz="4" w:space="0" w:color="auto"/>
            </w:tcBorders>
          </w:tcPr>
          <w:p w14:paraId="35314A81" w14:textId="77777777" w:rsidR="00622D31" w:rsidRPr="00B46037" w:rsidRDefault="00622D31" w:rsidP="003A73F5">
            <w:pPr>
              <w:pStyle w:val="ListParagraph"/>
              <w:tabs>
                <w:tab w:val="left" w:pos="3002"/>
              </w:tabs>
              <w:spacing w:line="0" w:lineRule="atLeast"/>
              <w:ind w:left="0"/>
            </w:pPr>
          </w:p>
        </w:tc>
        <w:tc>
          <w:tcPr>
            <w:tcW w:w="2472" w:type="dxa"/>
          </w:tcPr>
          <w:p w14:paraId="3F0416B2" w14:textId="77777777" w:rsidR="00622D31" w:rsidRPr="00B46037" w:rsidRDefault="00622D31" w:rsidP="00622D31">
            <w:pPr>
              <w:pStyle w:val="ListParagraph"/>
              <w:numPr>
                <w:ilvl w:val="0"/>
                <w:numId w:val="73"/>
              </w:numPr>
              <w:tabs>
                <w:tab w:val="left" w:pos="3002"/>
              </w:tabs>
              <w:spacing w:line="0" w:lineRule="atLeast"/>
              <w:ind w:left="390"/>
            </w:pPr>
            <w:r w:rsidRPr="00B46037">
              <w:t xml:space="preserve">Mahasiswa mengisi </w:t>
            </w:r>
            <w:r w:rsidRPr="00B46037">
              <w:rPr>
                <w:i/>
                <w:iCs/>
              </w:rPr>
              <w:t xml:space="preserve">form </w:t>
            </w:r>
            <w:r w:rsidRPr="00B46037">
              <w:t>pendaftaran sidang</w:t>
            </w:r>
          </w:p>
        </w:tc>
        <w:tc>
          <w:tcPr>
            <w:tcW w:w="2484" w:type="dxa"/>
          </w:tcPr>
          <w:p w14:paraId="1AE790B8" w14:textId="77777777" w:rsidR="00622D31" w:rsidRPr="00B46037" w:rsidRDefault="00622D31" w:rsidP="003A73F5">
            <w:pPr>
              <w:pStyle w:val="ListParagraph"/>
              <w:tabs>
                <w:tab w:val="left" w:pos="3002"/>
              </w:tabs>
              <w:spacing w:line="0" w:lineRule="atLeast"/>
            </w:pPr>
          </w:p>
          <w:p w14:paraId="40A7A575" w14:textId="77777777" w:rsidR="00622D31" w:rsidRPr="00B46037" w:rsidRDefault="00622D31" w:rsidP="003A73F5">
            <w:pPr>
              <w:pStyle w:val="ListParagraph"/>
              <w:tabs>
                <w:tab w:val="left" w:pos="3002"/>
              </w:tabs>
              <w:spacing w:line="0" w:lineRule="atLeast"/>
            </w:pPr>
          </w:p>
          <w:p w14:paraId="7A833F55" w14:textId="77777777" w:rsidR="00622D31" w:rsidRPr="00B46037" w:rsidRDefault="00622D31" w:rsidP="003A73F5">
            <w:pPr>
              <w:tabs>
                <w:tab w:val="left" w:pos="3002"/>
              </w:tabs>
              <w:spacing w:line="0" w:lineRule="atLeast"/>
            </w:pPr>
          </w:p>
        </w:tc>
      </w:tr>
      <w:tr w:rsidR="00622D31" w:rsidRPr="00B46037" w14:paraId="57998BE9" w14:textId="77777777" w:rsidTr="003A73F5">
        <w:tc>
          <w:tcPr>
            <w:tcW w:w="1564" w:type="dxa"/>
            <w:tcBorders>
              <w:top w:val="single" w:sz="4" w:space="0" w:color="auto"/>
              <w:bottom w:val="single" w:sz="4" w:space="0" w:color="auto"/>
            </w:tcBorders>
          </w:tcPr>
          <w:p w14:paraId="5EB0843C" w14:textId="77777777" w:rsidR="00622D31" w:rsidRPr="00B46037" w:rsidRDefault="00622D31" w:rsidP="003A73F5">
            <w:pPr>
              <w:pStyle w:val="ListParagraph"/>
              <w:tabs>
                <w:tab w:val="left" w:pos="3002"/>
              </w:tabs>
              <w:spacing w:line="0" w:lineRule="atLeast"/>
              <w:ind w:left="0"/>
              <w:jc w:val="center"/>
              <w:rPr>
                <w:b/>
                <w:bCs/>
                <w:i/>
                <w:iCs/>
              </w:rPr>
            </w:pPr>
            <w:r w:rsidRPr="00B46037">
              <w:rPr>
                <w:b/>
                <w:bCs/>
                <w:i/>
                <w:iCs/>
              </w:rPr>
              <w:t>Exceptional Flow of Event</w:t>
            </w:r>
          </w:p>
        </w:tc>
        <w:tc>
          <w:tcPr>
            <w:tcW w:w="4956" w:type="dxa"/>
            <w:gridSpan w:val="2"/>
            <w:tcBorders>
              <w:top w:val="single" w:sz="4" w:space="0" w:color="auto"/>
              <w:bottom w:val="single" w:sz="4" w:space="0" w:color="auto"/>
            </w:tcBorders>
          </w:tcPr>
          <w:p w14:paraId="34CDD60D" w14:textId="77777777" w:rsidR="00622D31" w:rsidRPr="00B46037" w:rsidRDefault="00622D31" w:rsidP="003A73F5">
            <w:pPr>
              <w:tabs>
                <w:tab w:val="left" w:pos="3002"/>
              </w:tabs>
              <w:spacing w:line="0" w:lineRule="atLeast"/>
              <w:jc w:val="both"/>
            </w:pPr>
            <w:r w:rsidRPr="00B46037">
              <w:t xml:space="preserve">Pada saat pertama kali mahasiswa harus </w:t>
            </w:r>
            <w:r w:rsidRPr="00B46037">
              <w:rPr>
                <w:i/>
                <w:iCs/>
              </w:rPr>
              <w:t xml:space="preserve">upload </w:t>
            </w:r>
            <w:r w:rsidRPr="00B46037">
              <w:t xml:space="preserve">persyaratan sidang proposal skripsi untuk melakukan sidang proposal dan jika dinyatakan lulus, maka selanjutnya akan melakukan sidang up-1 dan sidang up-2 dengan mengupload persyaratan </w:t>
            </w:r>
            <w:r>
              <w:t>yang ditetapkan.</w:t>
            </w:r>
          </w:p>
        </w:tc>
      </w:tr>
    </w:tbl>
    <w:p w14:paraId="389945A8" w14:textId="77777777" w:rsidR="00622D31" w:rsidRDefault="00622D31" w:rsidP="00622D31">
      <w:pPr>
        <w:pStyle w:val="ListParagraph"/>
        <w:spacing w:line="360" w:lineRule="auto"/>
        <w:ind w:left="1276"/>
        <w:jc w:val="both"/>
      </w:pPr>
    </w:p>
    <w:p w14:paraId="6B1219F7" w14:textId="77777777" w:rsidR="00622D31" w:rsidRDefault="00622D31" w:rsidP="00622D31">
      <w:pPr>
        <w:pStyle w:val="ListParagraph"/>
        <w:numPr>
          <w:ilvl w:val="0"/>
          <w:numId w:val="100"/>
        </w:numPr>
        <w:spacing w:line="360" w:lineRule="auto"/>
        <w:ind w:left="1418"/>
        <w:jc w:val="both"/>
      </w:pPr>
      <w:r>
        <w:t xml:space="preserve">Skenario </w:t>
      </w:r>
      <w:r>
        <w:rPr>
          <w:i/>
          <w:iCs/>
        </w:rPr>
        <w:t xml:space="preserve">Use Case </w:t>
      </w:r>
      <w:r w:rsidRPr="00B46037">
        <w:t xml:space="preserve"> P</w:t>
      </w:r>
      <w:r>
        <w:t>rofil</w:t>
      </w:r>
    </w:p>
    <w:p w14:paraId="307B1410" w14:textId="77777777" w:rsidR="00622D31" w:rsidRPr="00900B14" w:rsidRDefault="00622D31" w:rsidP="00622D31">
      <w:pPr>
        <w:pStyle w:val="ListParagraph"/>
        <w:spacing w:line="360" w:lineRule="auto"/>
        <w:ind w:left="1134" w:firstLine="283"/>
        <w:jc w:val="both"/>
      </w:pPr>
      <w:r w:rsidRPr="00900B14">
        <w:t xml:space="preserve">Berikut Skenario </w:t>
      </w:r>
      <w:r w:rsidRPr="00814346">
        <w:rPr>
          <w:i/>
          <w:iCs/>
        </w:rPr>
        <w:t>use case</w:t>
      </w:r>
      <w:r w:rsidRPr="00900B14">
        <w:t xml:space="preserve"> yang menggambarkan </w:t>
      </w:r>
      <w:r>
        <w:t>halaman Profil</w:t>
      </w:r>
      <w:r w:rsidRPr="00900B14">
        <w:t xml:space="preserve"> pada aplikasi :</w:t>
      </w:r>
    </w:p>
    <w:p w14:paraId="7CBD830C" w14:textId="77777777" w:rsidR="00622D31" w:rsidRPr="00512577" w:rsidRDefault="00622D31" w:rsidP="00512577">
      <w:pPr>
        <w:pStyle w:val="Caption"/>
        <w:spacing w:after="0" w:line="360" w:lineRule="auto"/>
        <w:ind w:left="1276"/>
        <w:jc w:val="center"/>
        <w:rPr>
          <w:i w:val="0"/>
          <w:iCs w:val="0"/>
          <w:color w:val="auto"/>
          <w:sz w:val="24"/>
          <w:szCs w:val="24"/>
        </w:rPr>
      </w:pPr>
    </w:p>
    <w:p w14:paraId="0D597061" w14:textId="1D4BC4FF" w:rsidR="00622D31" w:rsidRPr="00E729B3" w:rsidRDefault="00760BBF" w:rsidP="00512577">
      <w:pPr>
        <w:pStyle w:val="Caption"/>
        <w:spacing w:after="0" w:line="360" w:lineRule="auto"/>
        <w:ind w:left="1276"/>
        <w:jc w:val="center"/>
        <w:rPr>
          <w:i w:val="0"/>
          <w:iCs w:val="0"/>
          <w:color w:val="auto"/>
          <w:sz w:val="24"/>
          <w:szCs w:val="24"/>
        </w:rPr>
      </w:pPr>
      <w:bookmarkStart w:id="158" w:name="_Toc79605276"/>
      <w:r w:rsidRPr="00512577">
        <w:rPr>
          <w:i w:val="0"/>
          <w:iCs w:val="0"/>
          <w:color w:val="auto"/>
          <w:sz w:val="24"/>
          <w:szCs w:val="24"/>
        </w:rPr>
        <w:t xml:space="preserve">Tabel 4. </w:t>
      </w:r>
      <w:r w:rsidRPr="00512577">
        <w:rPr>
          <w:i w:val="0"/>
          <w:iCs w:val="0"/>
          <w:color w:val="auto"/>
          <w:sz w:val="24"/>
          <w:szCs w:val="24"/>
        </w:rPr>
        <w:fldChar w:fldCharType="begin"/>
      </w:r>
      <w:r w:rsidRPr="00512577">
        <w:rPr>
          <w:i w:val="0"/>
          <w:iCs w:val="0"/>
          <w:color w:val="auto"/>
          <w:sz w:val="24"/>
          <w:szCs w:val="24"/>
        </w:rPr>
        <w:instrText xml:space="preserve"> SEQ Tabel_4. \* ARABIC </w:instrText>
      </w:r>
      <w:r w:rsidRPr="00512577">
        <w:rPr>
          <w:i w:val="0"/>
          <w:iCs w:val="0"/>
          <w:color w:val="auto"/>
          <w:sz w:val="24"/>
          <w:szCs w:val="24"/>
        </w:rPr>
        <w:fldChar w:fldCharType="separate"/>
      </w:r>
      <w:r w:rsidR="00FB1FF7">
        <w:rPr>
          <w:i w:val="0"/>
          <w:iCs w:val="0"/>
          <w:noProof/>
          <w:color w:val="auto"/>
          <w:sz w:val="24"/>
          <w:szCs w:val="24"/>
        </w:rPr>
        <w:t>15</w:t>
      </w:r>
      <w:r w:rsidRPr="00512577">
        <w:rPr>
          <w:i w:val="0"/>
          <w:iCs w:val="0"/>
          <w:color w:val="auto"/>
          <w:sz w:val="24"/>
          <w:szCs w:val="24"/>
        </w:rPr>
        <w:fldChar w:fldCharType="end"/>
      </w:r>
      <w:r w:rsidRPr="00512577">
        <w:rPr>
          <w:i w:val="0"/>
          <w:iCs w:val="0"/>
          <w:color w:val="auto"/>
          <w:sz w:val="24"/>
          <w:szCs w:val="24"/>
        </w:rPr>
        <w:t xml:space="preserve"> Skenario </w:t>
      </w:r>
      <w:r w:rsidRPr="00D63646">
        <w:rPr>
          <w:color w:val="auto"/>
          <w:sz w:val="24"/>
          <w:szCs w:val="24"/>
        </w:rPr>
        <w:t>Use Case</w:t>
      </w:r>
      <w:r w:rsidRPr="00512577">
        <w:rPr>
          <w:i w:val="0"/>
          <w:iCs w:val="0"/>
          <w:color w:val="auto"/>
          <w:sz w:val="24"/>
          <w:szCs w:val="24"/>
        </w:rPr>
        <w:t xml:space="preserve"> Profil</w:t>
      </w:r>
      <w:bookmarkEnd w:id="158"/>
    </w:p>
    <w:tbl>
      <w:tblPr>
        <w:tblStyle w:val="TableGrid"/>
        <w:tblW w:w="6662" w:type="dxa"/>
        <w:tblInd w:w="1271" w:type="dxa"/>
        <w:tblLook w:val="04A0" w:firstRow="1" w:lastRow="0" w:firstColumn="1" w:lastColumn="0" w:noHBand="0" w:noVBand="1"/>
      </w:tblPr>
      <w:tblGrid>
        <w:gridCol w:w="1706"/>
        <w:gridCol w:w="2472"/>
        <w:gridCol w:w="2484"/>
      </w:tblGrid>
      <w:tr w:rsidR="00622D31" w:rsidRPr="00B46037" w14:paraId="4EEB13DE" w14:textId="77777777" w:rsidTr="003A73F5">
        <w:tc>
          <w:tcPr>
            <w:tcW w:w="1706" w:type="dxa"/>
          </w:tcPr>
          <w:p w14:paraId="3B38E705" w14:textId="77777777" w:rsidR="00622D31" w:rsidRPr="00B46037" w:rsidRDefault="00622D31" w:rsidP="003A73F5">
            <w:pPr>
              <w:pStyle w:val="ListParagraph"/>
              <w:tabs>
                <w:tab w:val="left" w:pos="3002"/>
              </w:tabs>
              <w:spacing w:line="360" w:lineRule="auto"/>
              <w:ind w:left="0"/>
              <w:rPr>
                <w:b/>
                <w:bCs/>
              </w:rPr>
            </w:pPr>
            <w:r w:rsidRPr="00B46037">
              <w:rPr>
                <w:b/>
                <w:bCs/>
              </w:rPr>
              <w:t>Nama</w:t>
            </w:r>
          </w:p>
        </w:tc>
        <w:tc>
          <w:tcPr>
            <w:tcW w:w="4956" w:type="dxa"/>
            <w:gridSpan w:val="2"/>
          </w:tcPr>
          <w:p w14:paraId="110383FC" w14:textId="77777777" w:rsidR="00622D31" w:rsidRPr="00B46037" w:rsidRDefault="00622D31" w:rsidP="003A73F5">
            <w:pPr>
              <w:pStyle w:val="ListParagraph"/>
              <w:tabs>
                <w:tab w:val="left" w:pos="3002"/>
              </w:tabs>
              <w:spacing w:line="360" w:lineRule="auto"/>
              <w:ind w:left="0"/>
            </w:pPr>
            <w:r w:rsidRPr="00B46037">
              <w:t>Profil</w:t>
            </w:r>
          </w:p>
        </w:tc>
      </w:tr>
      <w:tr w:rsidR="00622D31" w:rsidRPr="00B46037" w14:paraId="5BEBA188" w14:textId="77777777" w:rsidTr="003A73F5">
        <w:tc>
          <w:tcPr>
            <w:tcW w:w="1706" w:type="dxa"/>
          </w:tcPr>
          <w:p w14:paraId="2B6603C4" w14:textId="77777777" w:rsidR="00622D31" w:rsidRPr="00B46037" w:rsidRDefault="00622D31" w:rsidP="003A73F5">
            <w:pPr>
              <w:pStyle w:val="ListParagraph"/>
              <w:tabs>
                <w:tab w:val="left" w:pos="3002"/>
              </w:tabs>
              <w:spacing w:line="0" w:lineRule="atLeast"/>
              <w:ind w:left="0"/>
              <w:rPr>
                <w:b/>
                <w:bCs/>
              </w:rPr>
            </w:pPr>
            <w:r w:rsidRPr="00B46037">
              <w:rPr>
                <w:b/>
                <w:bCs/>
              </w:rPr>
              <w:t xml:space="preserve">Aktor </w:t>
            </w:r>
          </w:p>
        </w:tc>
        <w:tc>
          <w:tcPr>
            <w:tcW w:w="4956" w:type="dxa"/>
            <w:gridSpan w:val="2"/>
          </w:tcPr>
          <w:p w14:paraId="03AB410F" w14:textId="77777777" w:rsidR="00622D31" w:rsidRPr="00B46037" w:rsidRDefault="00622D31" w:rsidP="003A73F5">
            <w:pPr>
              <w:pStyle w:val="ListParagraph"/>
              <w:tabs>
                <w:tab w:val="left" w:pos="3002"/>
              </w:tabs>
              <w:spacing w:line="0" w:lineRule="atLeast"/>
              <w:ind w:left="0"/>
            </w:pPr>
            <w:r w:rsidRPr="00B46037">
              <w:t>Mahasiswa</w:t>
            </w:r>
          </w:p>
        </w:tc>
      </w:tr>
      <w:tr w:rsidR="00622D31" w:rsidRPr="00B46037" w14:paraId="6D9CD2E0" w14:textId="77777777" w:rsidTr="003A73F5">
        <w:tc>
          <w:tcPr>
            <w:tcW w:w="1706" w:type="dxa"/>
          </w:tcPr>
          <w:p w14:paraId="79A0CA60" w14:textId="77777777" w:rsidR="00622D31" w:rsidRPr="00B46037" w:rsidRDefault="00622D31" w:rsidP="003A73F5">
            <w:pPr>
              <w:pStyle w:val="ListParagraph"/>
              <w:tabs>
                <w:tab w:val="left" w:pos="3002"/>
              </w:tabs>
              <w:spacing w:line="0" w:lineRule="atLeast"/>
              <w:ind w:left="0"/>
              <w:rPr>
                <w:b/>
                <w:bCs/>
              </w:rPr>
            </w:pPr>
            <w:r w:rsidRPr="00B46037">
              <w:rPr>
                <w:b/>
                <w:bCs/>
              </w:rPr>
              <w:t>Deskripsi</w:t>
            </w:r>
          </w:p>
        </w:tc>
        <w:tc>
          <w:tcPr>
            <w:tcW w:w="4956" w:type="dxa"/>
            <w:gridSpan w:val="2"/>
          </w:tcPr>
          <w:p w14:paraId="2880BB43" w14:textId="77777777" w:rsidR="00622D31" w:rsidRPr="00B46037" w:rsidRDefault="00622D31" w:rsidP="003A73F5">
            <w:pPr>
              <w:pStyle w:val="ListParagraph"/>
              <w:tabs>
                <w:tab w:val="left" w:pos="3002"/>
              </w:tabs>
              <w:spacing w:line="0" w:lineRule="atLeast"/>
              <w:ind w:left="0"/>
            </w:pPr>
            <w:r w:rsidRPr="00B46037">
              <w:t>Digunakan untuk melihat dan mengubah profil pribadi.</w:t>
            </w:r>
          </w:p>
        </w:tc>
      </w:tr>
      <w:tr w:rsidR="00622D31" w:rsidRPr="00B46037" w14:paraId="28F7CA6E" w14:textId="77777777" w:rsidTr="003A73F5">
        <w:tc>
          <w:tcPr>
            <w:tcW w:w="1706" w:type="dxa"/>
          </w:tcPr>
          <w:p w14:paraId="3452DDE7" w14:textId="77777777" w:rsidR="00622D31" w:rsidRPr="00B46037" w:rsidRDefault="00622D31" w:rsidP="003A73F5">
            <w:pPr>
              <w:pStyle w:val="ListParagraph"/>
              <w:tabs>
                <w:tab w:val="left" w:pos="3002"/>
              </w:tabs>
              <w:spacing w:line="0" w:lineRule="atLeast"/>
              <w:ind w:left="0"/>
              <w:rPr>
                <w:b/>
                <w:bCs/>
              </w:rPr>
            </w:pPr>
            <w:r w:rsidRPr="00B46037">
              <w:rPr>
                <w:b/>
                <w:bCs/>
              </w:rPr>
              <w:t>Precondition</w:t>
            </w:r>
          </w:p>
        </w:tc>
        <w:tc>
          <w:tcPr>
            <w:tcW w:w="4956" w:type="dxa"/>
            <w:gridSpan w:val="2"/>
          </w:tcPr>
          <w:p w14:paraId="6A17AA93" w14:textId="77777777" w:rsidR="00622D31" w:rsidRPr="00B46037" w:rsidRDefault="00622D31" w:rsidP="003A73F5">
            <w:pPr>
              <w:pStyle w:val="ListParagraph"/>
              <w:tabs>
                <w:tab w:val="left" w:pos="3002"/>
              </w:tabs>
              <w:spacing w:line="0" w:lineRule="atLeast"/>
              <w:ind w:left="0"/>
            </w:pPr>
            <w:r w:rsidRPr="00B46037">
              <w:t>-</w:t>
            </w:r>
          </w:p>
        </w:tc>
      </w:tr>
      <w:tr w:rsidR="00622D31" w:rsidRPr="00B46037" w14:paraId="4B8DB5DC" w14:textId="77777777" w:rsidTr="003A73F5">
        <w:tc>
          <w:tcPr>
            <w:tcW w:w="1706" w:type="dxa"/>
            <w:tcBorders>
              <w:bottom w:val="single" w:sz="4" w:space="0" w:color="auto"/>
            </w:tcBorders>
          </w:tcPr>
          <w:p w14:paraId="451DAF8F" w14:textId="77777777" w:rsidR="00622D31" w:rsidRPr="00B46037" w:rsidRDefault="00622D31" w:rsidP="003A73F5">
            <w:pPr>
              <w:pStyle w:val="ListParagraph"/>
              <w:tabs>
                <w:tab w:val="left" w:pos="3002"/>
              </w:tabs>
              <w:spacing w:line="0" w:lineRule="atLeast"/>
              <w:ind w:left="0"/>
              <w:rPr>
                <w:b/>
                <w:bCs/>
              </w:rPr>
            </w:pPr>
            <w:r w:rsidRPr="00B46037">
              <w:rPr>
                <w:b/>
                <w:bCs/>
              </w:rPr>
              <w:t>Postcondition</w:t>
            </w:r>
          </w:p>
        </w:tc>
        <w:tc>
          <w:tcPr>
            <w:tcW w:w="4956" w:type="dxa"/>
            <w:gridSpan w:val="2"/>
            <w:tcBorders>
              <w:bottom w:val="single" w:sz="4" w:space="0" w:color="auto"/>
            </w:tcBorders>
          </w:tcPr>
          <w:p w14:paraId="1EE4D35F" w14:textId="77777777" w:rsidR="00622D31" w:rsidRPr="00B46037" w:rsidRDefault="00622D31" w:rsidP="003A73F5">
            <w:pPr>
              <w:pStyle w:val="ListParagraph"/>
              <w:tabs>
                <w:tab w:val="left" w:pos="3002"/>
              </w:tabs>
              <w:spacing w:line="0" w:lineRule="atLeast"/>
              <w:ind w:left="0"/>
            </w:pPr>
            <w:r w:rsidRPr="00B46037">
              <w:t>-</w:t>
            </w:r>
          </w:p>
        </w:tc>
      </w:tr>
      <w:tr w:rsidR="00622D31" w:rsidRPr="00B46037" w14:paraId="07A6FA47" w14:textId="77777777" w:rsidTr="003A73F5">
        <w:tc>
          <w:tcPr>
            <w:tcW w:w="1706" w:type="dxa"/>
            <w:tcBorders>
              <w:bottom w:val="single" w:sz="4" w:space="0" w:color="FFFFFF" w:themeColor="background1"/>
            </w:tcBorders>
          </w:tcPr>
          <w:p w14:paraId="1686844D" w14:textId="77777777" w:rsidR="00622D31" w:rsidRPr="00B46037" w:rsidRDefault="00622D31" w:rsidP="003A73F5">
            <w:pPr>
              <w:pStyle w:val="ListParagraph"/>
              <w:tabs>
                <w:tab w:val="left" w:pos="3002"/>
              </w:tabs>
              <w:spacing w:line="0" w:lineRule="atLeast"/>
              <w:ind w:left="0"/>
            </w:pPr>
          </w:p>
        </w:tc>
        <w:tc>
          <w:tcPr>
            <w:tcW w:w="2472" w:type="dxa"/>
          </w:tcPr>
          <w:p w14:paraId="418E4D79" w14:textId="77777777" w:rsidR="00622D31" w:rsidRPr="00B46037" w:rsidRDefault="00622D31" w:rsidP="003A73F5">
            <w:pPr>
              <w:pStyle w:val="ListParagraph"/>
              <w:tabs>
                <w:tab w:val="left" w:pos="3002"/>
              </w:tabs>
              <w:spacing w:line="0" w:lineRule="atLeast"/>
              <w:ind w:left="0"/>
              <w:jc w:val="center"/>
              <w:rPr>
                <w:b/>
                <w:bCs/>
              </w:rPr>
            </w:pPr>
            <w:r w:rsidRPr="00B46037">
              <w:rPr>
                <w:b/>
                <w:bCs/>
              </w:rPr>
              <w:t>Aktor</w:t>
            </w:r>
          </w:p>
        </w:tc>
        <w:tc>
          <w:tcPr>
            <w:tcW w:w="2484" w:type="dxa"/>
          </w:tcPr>
          <w:p w14:paraId="0B3EEA16" w14:textId="77777777" w:rsidR="00622D31" w:rsidRPr="00B46037" w:rsidRDefault="00622D31" w:rsidP="003A73F5">
            <w:pPr>
              <w:pStyle w:val="ListParagraph"/>
              <w:tabs>
                <w:tab w:val="left" w:pos="3002"/>
              </w:tabs>
              <w:spacing w:line="0" w:lineRule="atLeast"/>
              <w:ind w:left="0"/>
              <w:jc w:val="center"/>
              <w:rPr>
                <w:b/>
                <w:bCs/>
              </w:rPr>
            </w:pPr>
            <w:r w:rsidRPr="00B46037">
              <w:rPr>
                <w:b/>
                <w:bCs/>
              </w:rPr>
              <w:t>Sistem</w:t>
            </w:r>
          </w:p>
        </w:tc>
      </w:tr>
      <w:tr w:rsidR="00622D31" w:rsidRPr="00B46037" w14:paraId="3FF3063E" w14:textId="77777777" w:rsidTr="003A73F5">
        <w:tc>
          <w:tcPr>
            <w:tcW w:w="1706" w:type="dxa"/>
            <w:tcBorders>
              <w:top w:val="single" w:sz="4" w:space="0" w:color="FFFFFF" w:themeColor="background1"/>
              <w:bottom w:val="single" w:sz="4" w:space="0" w:color="FFFFFF" w:themeColor="background1"/>
            </w:tcBorders>
          </w:tcPr>
          <w:p w14:paraId="2BDC36AF" w14:textId="77777777" w:rsidR="00622D31" w:rsidRPr="00B46037" w:rsidRDefault="00622D31" w:rsidP="003A73F5">
            <w:pPr>
              <w:pStyle w:val="ListParagraph"/>
              <w:tabs>
                <w:tab w:val="left" w:pos="3002"/>
              </w:tabs>
              <w:spacing w:line="0" w:lineRule="atLeast"/>
              <w:ind w:left="0"/>
            </w:pPr>
          </w:p>
        </w:tc>
        <w:tc>
          <w:tcPr>
            <w:tcW w:w="2472" w:type="dxa"/>
          </w:tcPr>
          <w:p w14:paraId="3A2A9697" w14:textId="77777777" w:rsidR="00622D31" w:rsidRPr="00B46037" w:rsidRDefault="00622D31" w:rsidP="00D63646">
            <w:pPr>
              <w:pStyle w:val="ListParagraph"/>
              <w:numPr>
                <w:ilvl w:val="0"/>
                <w:numId w:val="74"/>
              </w:numPr>
              <w:tabs>
                <w:tab w:val="left" w:pos="3002"/>
              </w:tabs>
              <w:ind w:left="305"/>
            </w:pPr>
            <w:r w:rsidRPr="00D63646">
              <w:rPr>
                <w:i/>
                <w:iCs/>
              </w:rPr>
              <w:t>Use Case</w:t>
            </w:r>
            <w:r w:rsidRPr="00B46037">
              <w:t xml:space="preserve"> dimulai pada saat mahasiswa memilih menu profil</w:t>
            </w:r>
          </w:p>
        </w:tc>
        <w:tc>
          <w:tcPr>
            <w:tcW w:w="2484" w:type="dxa"/>
          </w:tcPr>
          <w:p w14:paraId="0EDFEF7B" w14:textId="77777777" w:rsidR="00622D31" w:rsidRPr="00B46037" w:rsidRDefault="00622D31" w:rsidP="003A73F5">
            <w:pPr>
              <w:pStyle w:val="ListParagraph"/>
              <w:tabs>
                <w:tab w:val="left" w:pos="3002"/>
              </w:tabs>
              <w:spacing w:line="0" w:lineRule="atLeast"/>
              <w:ind w:left="0"/>
            </w:pPr>
          </w:p>
        </w:tc>
      </w:tr>
      <w:tr w:rsidR="00622D31" w:rsidRPr="00B46037" w14:paraId="0F31C44E" w14:textId="77777777" w:rsidTr="003A73F5">
        <w:tc>
          <w:tcPr>
            <w:tcW w:w="1706" w:type="dxa"/>
            <w:tcBorders>
              <w:top w:val="single" w:sz="4" w:space="0" w:color="FFFFFF" w:themeColor="background1"/>
              <w:bottom w:val="single" w:sz="4" w:space="0" w:color="FFFFFF" w:themeColor="background1"/>
            </w:tcBorders>
          </w:tcPr>
          <w:p w14:paraId="69435A14" w14:textId="77777777" w:rsidR="00622D31" w:rsidRPr="00B46037" w:rsidRDefault="00622D31" w:rsidP="003A73F5">
            <w:pPr>
              <w:pStyle w:val="ListParagraph"/>
              <w:tabs>
                <w:tab w:val="left" w:pos="3002"/>
              </w:tabs>
              <w:spacing w:line="0" w:lineRule="atLeast"/>
              <w:ind w:left="0"/>
              <w:jc w:val="center"/>
              <w:rPr>
                <w:b/>
                <w:bCs/>
                <w:i/>
                <w:iCs/>
              </w:rPr>
            </w:pPr>
            <w:r w:rsidRPr="00B46037">
              <w:rPr>
                <w:b/>
                <w:bCs/>
                <w:i/>
                <w:iCs/>
              </w:rPr>
              <w:lastRenderedPageBreak/>
              <w:t>Main flow of event</w:t>
            </w:r>
          </w:p>
        </w:tc>
        <w:tc>
          <w:tcPr>
            <w:tcW w:w="2472" w:type="dxa"/>
          </w:tcPr>
          <w:p w14:paraId="57E39E23" w14:textId="77777777" w:rsidR="00622D31" w:rsidRPr="00B46037" w:rsidRDefault="00622D31" w:rsidP="003A73F5">
            <w:pPr>
              <w:pStyle w:val="ListParagraph"/>
              <w:tabs>
                <w:tab w:val="left" w:pos="3002"/>
              </w:tabs>
              <w:spacing w:line="0" w:lineRule="atLeast"/>
            </w:pPr>
          </w:p>
        </w:tc>
        <w:tc>
          <w:tcPr>
            <w:tcW w:w="2484" w:type="dxa"/>
          </w:tcPr>
          <w:p w14:paraId="52367BA2" w14:textId="77777777" w:rsidR="00622D31" w:rsidRPr="00B46037" w:rsidRDefault="00622D31" w:rsidP="00622D31">
            <w:pPr>
              <w:pStyle w:val="ListParagraph"/>
              <w:numPr>
                <w:ilvl w:val="0"/>
                <w:numId w:val="74"/>
              </w:numPr>
              <w:tabs>
                <w:tab w:val="left" w:pos="3002"/>
              </w:tabs>
              <w:spacing w:line="0" w:lineRule="atLeast"/>
              <w:ind w:left="390"/>
            </w:pPr>
            <w:r w:rsidRPr="00B46037">
              <w:t>Sistem Menampilkan halaman</w:t>
            </w:r>
            <w:r w:rsidRPr="00B46037">
              <w:rPr>
                <w:i/>
                <w:iCs/>
              </w:rPr>
              <w:t xml:space="preserve"> </w:t>
            </w:r>
            <w:r w:rsidRPr="00B46037">
              <w:t>profil</w:t>
            </w:r>
          </w:p>
        </w:tc>
      </w:tr>
      <w:tr w:rsidR="00622D31" w:rsidRPr="00B46037" w14:paraId="2BCA6F61" w14:textId="77777777" w:rsidTr="003A73F5">
        <w:tc>
          <w:tcPr>
            <w:tcW w:w="1706" w:type="dxa"/>
            <w:tcBorders>
              <w:top w:val="single" w:sz="4" w:space="0" w:color="FFFFFF" w:themeColor="background1"/>
              <w:bottom w:val="single" w:sz="4" w:space="0" w:color="auto"/>
            </w:tcBorders>
          </w:tcPr>
          <w:p w14:paraId="03449EA2" w14:textId="77777777" w:rsidR="00622D31" w:rsidRPr="00B46037" w:rsidRDefault="00622D31" w:rsidP="003A73F5">
            <w:pPr>
              <w:pStyle w:val="ListParagraph"/>
              <w:tabs>
                <w:tab w:val="left" w:pos="3002"/>
              </w:tabs>
              <w:spacing w:line="0" w:lineRule="atLeast"/>
              <w:ind w:left="0"/>
            </w:pPr>
          </w:p>
        </w:tc>
        <w:tc>
          <w:tcPr>
            <w:tcW w:w="2472" w:type="dxa"/>
          </w:tcPr>
          <w:p w14:paraId="7A866C76" w14:textId="77777777" w:rsidR="00622D31" w:rsidRPr="00B46037" w:rsidRDefault="00622D31" w:rsidP="00622D31">
            <w:pPr>
              <w:pStyle w:val="ListParagraph"/>
              <w:numPr>
                <w:ilvl w:val="0"/>
                <w:numId w:val="74"/>
              </w:numPr>
              <w:tabs>
                <w:tab w:val="left" w:pos="3002"/>
              </w:tabs>
              <w:spacing w:line="0" w:lineRule="atLeast"/>
              <w:ind w:left="390"/>
            </w:pPr>
            <w:r w:rsidRPr="00B46037">
              <w:t xml:space="preserve">Mahasiswa melihat profil pribadi. Jika ada kekeliruan, mahasiswa dapat mengubahnya </w:t>
            </w:r>
          </w:p>
        </w:tc>
        <w:tc>
          <w:tcPr>
            <w:tcW w:w="2484" w:type="dxa"/>
          </w:tcPr>
          <w:p w14:paraId="11FBF33E" w14:textId="77777777" w:rsidR="00622D31" w:rsidRPr="00B46037" w:rsidRDefault="00622D31" w:rsidP="003A73F5">
            <w:pPr>
              <w:pStyle w:val="ListParagraph"/>
              <w:tabs>
                <w:tab w:val="left" w:pos="3002"/>
              </w:tabs>
              <w:spacing w:line="0" w:lineRule="atLeast"/>
            </w:pPr>
          </w:p>
          <w:p w14:paraId="09AF4C32" w14:textId="77777777" w:rsidR="00622D31" w:rsidRPr="00B46037" w:rsidRDefault="00622D31" w:rsidP="003A73F5">
            <w:pPr>
              <w:pStyle w:val="ListParagraph"/>
              <w:tabs>
                <w:tab w:val="left" w:pos="3002"/>
              </w:tabs>
              <w:spacing w:line="0" w:lineRule="atLeast"/>
            </w:pPr>
          </w:p>
          <w:p w14:paraId="250AD642" w14:textId="77777777" w:rsidR="00622D31" w:rsidRPr="00B46037" w:rsidRDefault="00622D31" w:rsidP="003A73F5">
            <w:pPr>
              <w:tabs>
                <w:tab w:val="left" w:pos="3002"/>
              </w:tabs>
              <w:spacing w:line="0" w:lineRule="atLeast"/>
            </w:pPr>
          </w:p>
        </w:tc>
      </w:tr>
      <w:tr w:rsidR="00622D31" w:rsidRPr="00B46037" w14:paraId="06C8D414" w14:textId="77777777" w:rsidTr="003A73F5">
        <w:tc>
          <w:tcPr>
            <w:tcW w:w="1706" w:type="dxa"/>
            <w:tcBorders>
              <w:top w:val="single" w:sz="4" w:space="0" w:color="FFFFFF" w:themeColor="background1"/>
              <w:bottom w:val="single" w:sz="4" w:space="0" w:color="auto"/>
            </w:tcBorders>
          </w:tcPr>
          <w:p w14:paraId="101FA812" w14:textId="77777777" w:rsidR="00622D31" w:rsidRPr="00B46037" w:rsidRDefault="00622D31" w:rsidP="003A73F5">
            <w:pPr>
              <w:pStyle w:val="ListParagraph"/>
              <w:tabs>
                <w:tab w:val="left" w:pos="3002"/>
              </w:tabs>
              <w:spacing w:line="0" w:lineRule="atLeast"/>
              <w:ind w:left="0"/>
            </w:pPr>
          </w:p>
        </w:tc>
        <w:tc>
          <w:tcPr>
            <w:tcW w:w="2472" w:type="dxa"/>
          </w:tcPr>
          <w:p w14:paraId="297F6720" w14:textId="77777777" w:rsidR="00622D31" w:rsidRPr="00B46037" w:rsidRDefault="00622D31" w:rsidP="00622D31">
            <w:pPr>
              <w:pStyle w:val="ListParagraph"/>
              <w:numPr>
                <w:ilvl w:val="0"/>
                <w:numId w:val="74"/>
              </w:numPr>
              <w:tabs>
                <w:tab w:val="left" w:pos="3002"/>
              </w:tabs>
              <w:spacing w:line="0" w:lineRule="atLeast"/>
              <w:ind w:left="390"/>
            </w:pPr>
            <w:r w:rsidRPr="00B46037">
              <w:t xml:space="preserve">Klik </w:t>
            </w:r>
            <w:r w:rsidRPr="00B46037">
              <w:rPr>
                <w:i/>
                <w:iCs/>
              </w:rPr>
              <w:t>update</w:t>
            </w:r>
          </w:p>
        </w:tc>
        <w:tc>
          <w:tcPr>
            <w:tcW w:w="2484" w:type="dxa"/>
          </w:tcPr>
          <w:p w14:paraId="17A3ED07" w14:textId="77777777" w:rsidR="00622D31" w:rsidRPr="00B46037" w:rsidRDefault="00622D31" w:rsidP="003A73F5">
            <w:pPr>
              <w:pStyle w:val="ListParagraph"/>
              <w:tabs>
                <w:tab w:val="left" w:pos="3002"/>
              </w:tabs>
              <w:spacing w:line="0" w:lineRule="atLeast"/>
            </w:pPr>
          </w:p>
        </w:tc>
      </w:tr>
      <w:tr w:rsidR="00622D31" w:rsidRPr="00B46037" w14:paraId="5F46F86D" w14:textId="77777777" w:rsidTr="003A73F5">
        <w:tc>
          <w:tcPr>
            <w:tcW w:w="1706" w:type="dxa"/>
            <w:tcBorders>
              <w:top w:val="single" w:sz="4" w:space="0" w:color="FFFFFF" w:themeColor="background1"/>
              <w:bottom w:val="single" w:sz="4" w:space="0" w:color="auto"/>
            </w:tcBorders>
          </w:tcPr>
          <w:p w14:paraId="617CAF06" w14:textId="77777777" w:rsidR="00622D31" w:rsidRPr="00B46037" w:rsidRDefault="00622D31" w:rsidP="003A73F5">
            <w:pPr>
              <w:pStyle w:val="ListParagraph"/>
              <w:tabs>
                <w:tab w:val="left" w:pos="3002"/>
              </w:tabs>
              <w:spacing w:line="0" w:lineRule="atLeast"/>
              <w:ind w:left="0"/>
            </w:pPr>
          </w:p>
        </w:tc>
        <w:tc>
          <w:tcPr>
            <w:tcW w:w="2472" w:type="dxa"/>
          </w:tcPr>
          <w:p w14:paraId="07535605" w14:textId="77777777" w:rsidR="00622D31" w:rsidRPr="00B46037" w:rsidRDefault="00622D31" w:rsidP="003A73F5">
            <w:pPr>
              <w:pStyle w:val="ListParagraph"/>
              <w:tabs>
                <w:tab w:val="left" w:pos="3002"/>
              </w:tabs>
              <w:spacing w:line="0" w:lineRule="atLeast"/>
              <w:ind w:left="390"/>
            </w:pPr>
          </w:p>
        </w:tc>
        <w:tc>
          <w:tcPr>
            <w:tcW w:w="2484" w:type="dxa"/>
          </w:tcPr>
          <w:p w14:paraId="2317B351" w14:textId="77777777" w:rsidR="00622D31" w:rsidRPr="00B46037" w:rsidRDefault="00622D31" w:rsidP="00622D31">
            <w:pPr>
              <w:pStyle w:val="ListParagraph"/>
              <w:numPr>
                <w:ilvl w:val="0"/>
                <w:numId w:val="74"/>
              </w:numPr>
              <w:tabs>
                <w:tab w:val="left" w:pos="3002"/>
              </w:tabs>
              <w:spacing w:line="0" w:lineRule="atLeast"/>
              <w:ind w:left="390"/>
            </w:pPr>
            <w:r w:rsidRPr="00B46037">
              <w:t>Sistem menyimpan data mahasiswa yang telah diubah</w:t>
            </w:r>
          </w:p>
        </w:tc>
      </w:tr>
      <w:tr w:rsidR="00622D31" w:rsidRPr="00B46037" w14:paraId="58D7F0E4" w14:textId="77777777" w:rsidTr="003A73F5">
        <w:tc>
          <w:tcPr>
            <w:tcW w:w="1706" w:type="dxa"/>
            <w:tcBorders>
              <w:top w:val="single" w:sz="4" w:space="0" w:color="auto"/>
              <w:bottom w:val="single" w:sz="4" w:space="0" w:color="auto"/>
            </w:tcBorders>
          </w:tcPr>
          <w:p w14:paraId="40B54ACF" w14:textId="77777777" w:rsidR="00622D31" w:rsidRPr="00B46037" w:rsidRDefault="00622D31" w:rsidP="003A73F5">
            <w:pPr>
              <w:pStyle w:val="ListParagraph"/>
              <w:tabs>
                <w:tab w:val="left" w:pos="3002"/>
              </w:tabs>
              <w:spacing w:line="0" w:lineRule="atLeast"/>
              <w:ind w:left="0"/>
              <w:jc w:val="center"/>
              <w:rPr>
                <w:b/>
                <w:bCs/>
                <w:i/>
                <w:iCs/>
              </w:rPr>
            </w:pPr>
            <w:r w:rsidRPr="00B46037">
              <w:rPr>
                <w:b/>
                <w:bCs/>
                <w:i/>
                <w:iCs/>
              </w:rPr>
              <w:t>Exceptional Flow of Event</w:t>
            </w:r>
          </w:p>
        </w:tc>
        <w:tc>
          <w:tcPr>
            <w:tcW w:w="4956" w:type="dxa"/>
            <w:gridSpan w:val="2"/>
            <w:tcBorders>
              <w:top w:val="single" w:sz="4" w:space="0" w:color="auto"/>
              <w:bottom w:val="single" w:sz="4" w:space="0" w:color="auto"/>
            </w:tcBorders>
          </w:tcPr>
          <w:p w14:paraId="0603BF8B" w14:textId="77777777" w:rsidR="00622D31" w:rsidRPr="00B46037" w:rsidRDefault="00622D31" w:rsidP="003A73F5">
            <w:pPr>
              <w:pStyle w:val="ListParagraph"/>
              <w:tabs>
                <w:tab w:val="left" w:pos="3002"/>
              </w:tabs>
              <w:spacing w:line="0" w:lineRule="atLeast"/>
              <w:ind w:left="30"/>
              <w:jc w:val="both"/>
            </w:pPr>
            <w:r w:rsidRPr="00B46037">
              <w:t>-</w:t>
            </w:r>
          </w:p>
        </w:tc>
      </w:tr>
    </w:tbl>
    <w:p w14:paraId="6F4139E9" w14:textId="77777777" w:rsidR="00622D31" w:rsidRPr="00B46037" w:rsidRDefault="00622D31" w:rsidP="00622D31">
      <w:pPr>
        <w:pStyle w:val="ListParagraph"/>
        <w:spacing w:line="360" w:lineRule="auto"/>
        <w:ind w:left="1276"/>
        <w:jc w:val="both"/>
      </w:pPr>
    </w:p>
    <w:p w14:paraId="34578CBE" w14:textId="77777777" w:rsidR="00622D31" w:rsidRDefault="00622D31" w:rsidP="00622D31">
      <w:pPr>
        <w:pStyle w:val="ListParagraph"/>
        <w:numPr>
          <w:ilvl w:val="0"/>
          <w:numId w:val="100"/>
        </w:numPr>
        <w:spacing w:line="360" w:lineRule="auto"/>
        <w:ind w:left="1418"/>
        <w:jc w:val="both"/>
      </w:pPr>
      <w:r>
        <w:t xml:space="preserve">Skenario </w:t>
      </w:r>
      <w:r>
        <w:rPr>
          <w:i/>
          <w:iCs/>
        </w:rPr>
        <w:t xml:space="preserve">Use Case </w:t>
      </w:r>
      <w:r w:rsidRPr="00B46037">
        <w:t xml:space="preserve"> Pe</w:t>
      </w:r>
      <w:r>
        <w:t>san</w:t>
      </w:r>
    </w:p>
    <w:p w14:paraId="1DBF1A7C" w14:textId="77777777" w:rsidR="00622D31" w:rsidRPr="00900B14" w:rsidRDefault="00622D31" w:rsidP="00622D31">
      <w:pPr>
        <w:pStyle w:val="ListParagraph"/>
        <w:spacing w:line="360" w:lineRule="auto"/>
        <w:ind w:left="1134" w:firstLine="283"/>
        <w:jc w:val="both"/>
      </w:pPr>
      <w:r w:rsidRPr="00900B14">
        <w:t xml:space="preserve">Berikut Skenario </w:t>
      </w:r>
      <w:r w:rsidRPr="00814346">
        <w:rPr>
          <w:i/>
          <w:iCs/>
        </w:rPr>
        <w:t>use case</w:t>
      </w:r>
      <w:r w:rsidRPr="00900B14">
        <w:t xml:space="preserve"> yang menggambarkan </w:t>
      </w:r>
      <w:r>
        <w:t>halaman Pesan</w:t>
      </w:r>
      <w:r w:rsidRPr="00900B14">
        <w:t xml:space="preserve"> pada aplikasi :</w:t>
      </w:r>
    </w:p>
    <w:p w14:paraId="4767C922" w14:textId="77777777" w:rsidR="00622D31" w:rsidRDefault="00622D31" w:rsidP="00622D31">
      <w:pPr>
        <w:pStyle w:val="ListParagraph"/>
        <w:spacing w:line="360" w:lineRule="auto"/>
        <w:ind w:left="1276"/>
        <w:jc w:val="center"/>
      </w:pPr>
    </w:p>
    <w:p w14:paraId="739BFF21" w14:textId="23C25EC9" w:rsidR="00622D31" w:rsidRPr="00E729B3" w:rsidRDefault="00760BBF" w:rsidP="00512577">
      <w:pPr>
        <w:pStyle w:val="Caption"/>
        <w:spacing w:after="0" w:line="360" w:lineRule="auto"/>
        <w:ind w:left="1276"/>
        <w:jc w:val="center"/>
        <w:rPr>
          <w:i w:val="0"/>
          <w:iCs w:val="0"/>
          <w:color w:val="auto"/>
          <w:sz w:val="24"/>
          <w:szCs w:val="24"/>
        </w:rPr>
      </w:pPr>
      <w:bookmarkStart w:id="159" w:name="_Toc79605277"/>
      <w:r w:rsidRPr="00512577">
        <w:rPr>
          <w:i w:val="0"/>
          <w:iCs w:val="0"/>
          <w:color w:val="auto"/>
          <w:sz w:val="24"/>
          <w:szCs w:val="24"/>
        </w:rPr>
        <w:t xml:space="preserve">Tabel 4. </w:t>
      </w:r>
      <w:r w:rsidRPr="00512577">
        <w:rPr>
          <w:i w:val="0"/>
          <w:iCs w:val="0"/>
          <w:color w:val="auto"/>
          <w:sz w:val="24"/>
          <w:szCs w:val="24"/>
        </w:rPr>
        <w:fldChar w:fldCharType="begin"/>
      </w:r>
      <w:r w:rsidRPr="00512577">
        <w:rPr>
          <w:i w:val="0"/>
          <w:iCs w:val="0"/>
          <w:color w:val="auto"/>
          <w:sz w:val="24"/>
          <w:szCs w:val="24"/>
        </w:rPr>
        <w:instrText xml:space="preserve"> SEQ Tabel_4. \* ARABIC </w:instrText>
      </w:r>
      <w:r w:rsidRPr="00512577">
        <w:rPr>
          <w:i w:val="0"/>
          <w:iCs w:val="0"/>
          <w:color w:val="auto"/>
          <w:sz w:val="24"/>
          <w:szCs w:val="24"/>
        </w:rPr>
        <w:fldChar w:fldCharType="separate"/>
      </w:r>
      <w:r w:rsidR="00FB1FF7">
        <w:rPr>
          <w:i w:val="0"/>
          <w:iCs w:val="0"/>
          <w:noProof/>
          <w:color w:val="auto"/>
          <w:sz w:val="24"/>
          <w:szCs w:val="24"/>
        </w:rPr>
        <w:t>16</w:t>
      </w:r>
      <w:r w:rsidRPr="00512577">
        <w:rPr>
          <w:i w:val="0"/>
          <w:iCs w:val="0"/>
          <w:color w:val="auto"/>
          <w:sz w:val="24"/>
          <w:szCs w:val="24"/>
        </w:rPr>
        <w:fldChar w:fldCharType="end"/>
      </w:r>
      <w:r w:rsidRPr="00512577">
        <w:rPr>
          <w:i w:val="0"/>
          <w:iCs w:val="0"/>
          <w:color w:val="auto"/>
          <w:sz w:val="24"/>
          <w:szCs w:val="24"/>
        </w:rPr>
        <w:t xml:space="preserve"> Skenario </w:t>
      </w:r>
      <w:r w:rsidRPr="00D63646">
        <w:rPr>
          <w:color w:val="auto"/>
          <w:sz w:val="24"/>
          <w:szCs w:val="24"/>
        </w:rPr>
        <w:t>Use Case</w:t>
      </w:r>
      <w:r w:rsidRPr="00512577">
        <w:rPr>
          <w:i w:val="0"/>
          <w:iCs w:val="0"/>
          <w:color w:val="auto"/>
          <w:sz w:val="24"/>
          <w:szCs w:val="24"/>
        </w:rPr>
        <w:t xml:space="preserve"> Pesan</w:t>
      </w:r>
      <w:bookmarkEnd w:id="159"/>
    </w:p>
    <w:tbl>
      <w:tblPr>
        <w:tblStyle w:val="TableGrid"/>
        <w:tblW w:w="6662" w:type="dxa"/>
        <w:tblInd w:w="1271" w:type="dxa"/>
        <w:tblLook w:val="04A0" w:firstRow="1" w:lastRow="0" w:firstColumn="1" w:lastColumn="0" w:noHBand="0" w:noVBand="1"/>
      </w:tblPr>
      <w:tblGrid>
        <w:gridCol w:w="1706"/>
        <w:gridCol w:w="2472"/>
        <w:gridCol w:w="2484"/>
      </w:tblGrid>
      <w:tr w:rsidR="00622D31" w:rsidRPr="00B46037" w14:paraId="58538D0D" w14:textId="77777777" w:rsidTr="003A73F5">
        <w:tc>
          <w:tcPr>
            <w:tcW w:w="1706" w:type="dxa"/>
          </w:tcPr>
          <w:p w14:paraId="429796C4" w14:textId="77777777" w:rsidR="00622D31" w:rsidRPr="00B46037" w:rsidRDefault="00622D31" w:rsidP="003A73F5">
            <w:pPr>
              <w:pStyle w:val="ListParagraph"/>
              <w:tabs>
                <w:tab w:val="left" w:pos="3002"/>
              </w:tabs>
              <w:spacing w:line="360" w:lineRule="auto"/>
              <w:ind w:left="0"/>
              <w:rPr>
                <w:b/>
                <w:bCs/>
              </w:rPr>
            </w:pPr>
            <w:r w:rsidRPr="00B46037">
              <w:rPr>
                <w:b/>
                <w:bCs/>
              </w:rPr>
              <w:t>Nama</w:t>
            </w:r>
          </w:p>
        </w:tc>
        <w:tc>
          <w:tcPr>
            <w:tcW w:w="4956" w:type="dxa"/>
            <w:gridSpan w:val="2"/>
          </w:tcPr>
          <w:p w14:paraId="4C7FA7C2" w14:textId="77777777" w:rsidR="00622D31" w:rsidRPr="00B46037" w:rsidRDefault="00622D31" w:rsidP="003A73F5">
            <w:pPr>
              <w:pStyle w:val="ListParagraph"/>
              <w:tabs>
                <w:tab w:val="left" w:pos="3002"/>
              </w:tabs>
              <w:spacing w:line="360" w:lineRule="auto"/>
              <w:ind w:left="0"/>
            </w:pPr>
            <w:r w:rsidRPr="00B46037">
              <w:t>Pesan</w:t>
            </w:r>
          </w:p>
        </w:tc>
      </w:tr>
      <w:tr w:rsidR="00622D31" w:rsidRPr="00B46037" w14:paraId="1DF28C68" w14:textId="77777777" w:rsidTr="003A73F5">
        <w:tc>
          <w:tcPr>
            <w:tcW w:w="1706" w:type="dxa"/>
          </w:tcPr>
          <w:p w14:paraId="185701D1" w14:textId="77777777" w:rsidR="00622D31" w:rsidRPr="00B46037" w:rsidRDefault="00622D31" w:rsidP="003A73F5">
            <w:pPr>
              <w:pStyle w:val="ListParagraph"/>
              <w:tabs>
                <w:tab w:val="left" w:pos="3002"/>
              </w:tabs>
              <w:spacing w:line="0" w:lineRule="atLeast"/>
              <w:ind w:left="0"/>
              <w:rPr>
                <w:b/>
                <w:bCs/>
              </w:rPr>
            </w:pPr>
            <w:r w:rsidRPr="00B46037">
              <w:rPr>
                <w:b/>
                <w:bCs/>
              </w:rPr>
              <w:t xml:space="preserve">Aktor </w:t>
            </w:r>
          </w:p>
        </w:tc>
        <w:tc>
          <w:tcPr>
            <w:tcW w:w="4956" w:type="dxa"/>
            <w:gridSpan w:val="2"/>
          </w:tcPr>
          <w:p w14:paraId="5CED7D73" w14:textId="77777777" w:rsidR="00622D31" w:rsidRPr="00B46037" w:rsidRDefault="00622D31" w:rsidP="003A73F5">
            <w:pPr>
              <w:pStyle w:val="ListParagraph"/>
              <w:tabs>
                <w:tab w:val="left" w:pos="3002"/>
              </w:tabs>
              <w:spacing w:line="0" w:lineRule="atLeast"/>
              <w:ind w:left="0"/>
            </w:pPr>
            <w:r w:rsidRPr="00B46037">
              <w:t>Mahasiswa</w:t>
            </w:r>
          </w:p>
        </w:tc>
      </w:tr>
      <w:tr w:rsidR="00622D31" w:rsidRPr="00B46037" w14:paraId="01E8CA13" w14:textId="77777777" w:rsidTr="003A73F5">
        <w:tc>
          <w:tcPr>
            <w:tcW w:w="1706" w:type="dxa"/>
          </w:tcPr>
          <w:p w14:paraId="7D012D45" w14:textId="77777777" w:rsidR="00622D31" w:rsidRPr="00B46037" w:rsidRDefault="00622D31" w:rsidP="003A73F5">
            <w:pPr>
              <w:pStyle w:val="ListParagraph"/>
              <w:tabs>
                <w:tab w:val="left" w:pos="3002"/>
              </w:tabs>
              <w:spacing w:line="0" w:lineRule="atLeast"/>
              <w:ind w:left="0"/>
              <w:rPr>
                <w:b/>
                <w:bCs/>
              </w:rPr>
            </w:pPr>
            <w:r w:rsidRPr="00B46037">
              <w:rPr>
                <w:b/>
                <w:bCs/>
              </w:rPr>
              <w:t>Deskripsi</w:t>
            </w:r>
          </w:p>
        </w:tc>
        <w:tc>
          <w:tcPr>
            <w:tcW w:w="4956" w:type="dxa"/>
            <w:gridSpan w:val="2"/>
          </w:tcPr>
          <w:p w14:paraId="3132B8D0" w14:textId="77777777" w:rsidR="00622D31" w:rsidRPr="00B46037" w:rsidRDefault="00622D31" w:rsidP="003A73F5">
            <w:pPr>
              <w:pStyle w:val="ListParagraph"/>
              <w:tabs>
                <w:tab w:val="left" w:pos="3002"/>
              </w:tabs>
              <w:spacing w:line="0" w:lineRule="atLeast"/>
              <w:ind w:left="0"/>
            </w:pPr>
            <w:r w:rsidRPr="00B46037">
              <w:t>Digunakan untuk berkomunikasi antara mahasiswa dan mahasiswa maupun mahasiswa dan admin (tata usaha FTI UNIBBA)</w:t>
            </w:r>
          </w:p>
        </w:tc>
      </w:tr>
      <w:tr w:rsidR="00622D31" w:rsidRPr="00B46037" w14:paraId="49AE494D" w14:textId="77777777" w:rsidTr="003A73F5">
        <w:tc>
          <w:tcPr>
            <w:tcW w:w="1706" w:type="dxa"/>
          </w:tcPr>
          <w:p w14:paraId="5A9CEB74" w14:textId="77777777" w:rsidR="00622D31" w:rsidRPr="00B46037" w:rsidRDefault="00622D31" w:rsidP="003A73F5">
            <w:pPr>
              <w:pStyle w:val="ListParagraph"/>
              <w:tabs>
                <w:tab w:val="left" w:pos="3002"/>
              </w:tabs>
              <w:spacing w:line="0" w:lineRule="atLeast"/>
              <w:ind w:left="0"/>
              <w:rPr>
                <w:b/>
                <w:bCs/>
              </w:rPr>
            </w:pPr>
            <w:r w:rsidRPr="00B46037">
              <w:rPr>
                <w:b/>
                <w:bCs/>
              </w:rPr>
              <w:t>Precondition</w:t>
            </w:r>
          </w:p>
        </w:tc>
        <w:tc>
          <w:tcPr>
            <w:tcW w:w="4956" w:type="dxa"/>
            <w:gridSpan w:val="2"/>
          </w:tcPr>
          <w:p w14:paraId="5101B5F5" w14:textId="77777777" w:rsidR="00622D31" w:rsidRPr="00B46037" w:rsidRDefault="00622D31" w:rsidP="003A73F5">
            <w:pPr>
              <w:pStyle w:val="ListParagraph"/>
              <w:tabs>
                <w:tab w:val="left" w:pos="3002"/>
              </w:tabs>
              <w:spacing w:line="0" w:lineRule="atLeast"/>
              <w:ind w:left="0"/>
            </w:pPr>
            <w:r w:rsidRPr="00B46037">
              <w:t>-</w:t>
            </w:r>
          </w:p>
        </w:tc>
      </w:tr>
      <w:tr w:rsidR="00622D31" w:rsidRPr="00B46037" w14:paraId="1391DDB5" w14:textId="77777777" w:rsidTr="003A73F5">
        <w:tc>
          <w:tcPr>
            <w:tcW w:w="1706" w:type="dxa"/>
            <w:tcBorders>
              <w:bottom w:val="single" w:sz="4" w:space="0" w:color="auto"/>
            </w:tcBorders>
          </w:tcPr>
          <w:p w14:paraId="3E3EEBE2" w14:textId="77777777" w:rsidR="00622D31" w:rsidRPr="00B46037" w:rsidRDefault="00622D31" w:rsidP="003A73F5">
            <w:pPr>
              <w:pStyle w:val="ListParagraph"/>
              <w:tabs>
                <w:tab w:val="left" w:pos="3002"/>
              </w:tabs>
              <w:spacing w:line="0" w:lineRule="atLeast"/>
              <w:ind w:left="0"/>
              <w:rPr>
                <w:b/>
                <w:bCs/>
              </w:rPr>
            </w:pPr>
            <w:r w:rsidRPr="00B46037">
              <w:rPr>
                <w:b/>
                <w:bCs/>
              </w:rPr>
              <w:t>Postcondition</w:t>
            </w:r>
          </w:p>
        </w:tc>
        <w:tc>
          <w:tcPr>
            <w:tcW w:w="4956" w:type="dxa"/>
            <w:gridSpan w:val="2"/>
            <w:tcBorders>
              <w:bottom w:val="single" w:sz="4" w:space="0" w:color="auto"/>
            </w:tcBorders>
          </w:tcPr>
          <w:p w14:paraId="0EEC1FEF" w14:textId="77777777" w:rsidR="00622D31" w:rsidRPr="00B46037" w:rsidRDefault="00622D31" w:rsidP="003A73F5">
            <w:pPr>
              <w:pStyle w:val="ListParagraph"/>
              <w:tabs>
                <w:tab w:val="left" w:pos="3002"/>
              </w:tabs>
              <w:spacing w:line="0" w:lineRule="atLeast"/>
              <w:ind w:left="0"/>
            </w:pPr>
            <w:r w:rsidRPr="00B46037">
              <w:t>-</w:t>
            </w:r>
          </w:p>
        </w:tc>
      </w:tr>
      <w:tr w:rsidR="00622D31" w:rsidRPr="00B46037" w14:paraId="47838AE4" w14:textId="77777777" w:rsidTr="003A73F5">
        <w:tc>
          <w:tcPr>
            <w:tcW w:w="1706" w:type="dxa"/>
            <w:tcBorders>
              <w:bottom w:val="single" w:sz="4" w:space="0" w:color="FFFFFF" w:themeColor="background1"/>
            </w:tcBorders>
          </w:tcPr>
          <w:p w14:paraId="5DF31FF9" w14:textId="77777777" w:rsidR="00622D31" w:rsidRPr="00B46037" w:rsidRDefault="00622D31" w:rsidP="003A73F5">
            <w:pPr>
              <w:pStyle w:val="ListParagraph"/>
              <w:tabs>
                <w:tab w:val="left" w:pos="3002"/>
              </w:tabs>
              <w:spacing w:line="0" w:lineRule="atLeast"/>
              <w:ind w:left="0"/>
            </w:pPr>
          </w:p>
        </w:tc>
        <w:tc>
          <w:tcPr>
            <w:tcW w:w="2472" w:type="dxa"/>
          </w:tcPr>
          <w:p w14:paraId="531E8EA3" w14:textId="77777777" w:rsidR="00622D31" w:rsidRPr="00B46037" w:rsidRDefault="00622D31" w:rsidP="003A73F5">
            <w:pPr>
              <w:pStyle w:val="ListParagraph"/>
              <w:tabs>
                <w:tab w:val="left" w:pos="3002"/>
              </w:tabs>
              <w:spacing w:line="0" w:lineRule="atLeast"/>
              <w:ind w:left="0"/>
              <w:jc w:val="center"/>
              <w:rPr>
                <w:b/>
                <w:bCs/>
              </w:rPr>
            </w:pPr>
            <w:r w:rsidRPr="00B46037">
              <w:rPr>
                <w:b/>
                <w:bCs/>
              </w:rPr>
              <w:t>Aktor</w:t>
            </w:r>
          </w:p>
        </w:tc>
        <w:tc>
          <w:tcPr>
            <w:tcW w:w="2484" w:type="dxa"/>
          </w:tcPr>
          <w:p w14:paraId="5652F4BB" w14:textId="77777777" w:rsidR="00622D31" w:rsidRPr="00B46037" w:rsidRDefault="00622D31" w:rsidP="003A73F5">
            <w:pPr>
              <w:pStyle w:val="ListParagraph"/>
              <w:tabs>
                <w:tab w:val="left" w:pos="3002"/>
              </w:tabs>
              <w:spacing w:line="0" w:lineRule="atLeast"/>
              <w:ind w:left="0"/>
              <w:jc w:val="center"/>
              <w:rPr>
                <w:b/>
                <w:bCs/>
              </w:rPr>
            </w:pPr>
            <w:r w:rsidRPr="00B46037">
              <w:rPr>
                <w:b/>
                <w:bCs/>
              </w:rPr>
              <w:t>Sistem</w:t>
            </w:r>
          </w:p>
        </w:tc>
      </w:tr>
      <w:tr w:rsidR="00622D31" w:rsidRPr="00B46037" w14:paraId="4E277966" w14:textId="77777777" w:rsidTr="003A73F5">
        <w:tc>
          <w:tcPr>
            <w:tcW w:w="1706" w:type="dxa"/>
            <w:tcBorders>
              <w:top w:val="single" w:sz="4" w:space="0" w:color="FFFFFF" w:themeColor="background1"/>
              <w:bottom w:val="single" w:sz="4" w:space="0" w:color="FFFFFF" w:themeColor="background1"/>
            </w:tcBorders>
          </w:tcPr>
          <w:p w14:paraId="1C742851" w14:textId="77777777" w:rsidR="00622D31" w:rsidRPr="00B46037" w:rsidRDefault="00622D31" w:rsidP="003A73F5">
            <w:pPr>
              <w:pStyle w:val="ListParagraph"/>
              <w:tabs>
                <w:tab w:val="left" w:pos="3002"/>
              </w:tabs>
              <w:spacing w:line="0" w:lineRule="atLeast"/>
              <w:ind w:left="0"/>
            </w:pPr>
          </w:p>
        </w:tc>
        <w:tc>
          <w:tcPr>
            <w:tcW w:w="2472" w:type="dxa"/>
          </w:tcPr>
          <w:p w14:paraId="2F3B7CF3" w14:textId="77777777" w:rsidR="00622D31" w:rsidRPr="00B46037" w:rsidRDefault="00622D31" w:rsidP="00622D31">
            <w:pPr>
              <w:pStyle w:val="ListParagraph"/>
              <w:numPr>
                <w:ilvl w:val="0"/>
                <w:numId w:val="75"/>
              </w:numPr>
              <w:tabs>
                <w:tab w:val="left" w:pos="3002"/>
              </w:tabs>
              <w:ind w:left="266"/>
              <w:jc w:val="both"/>
            </w:pPr>
            <w:r w:rsidRPr="00D63646">
              <w:rPr>
                <w:i/>
                <w:iCs/>
              </w:rPr>
              <w:t>Use Case</w:t>
            </w:r>
            <w:r w:rsidRPr="00B46037">
              <w:t xml:space="preserve"> dimulai pada saat mahasiswa memilih menu pesan</w:t>
            </w:r>
          </w:p>
        </w:tc>
        <w:tc>
          <w:tcPr>
            <w:tcW w:w="2484" w:type="dxa"/>
          </w:tcPr>
          <w:p w14:paraId="183541BC" w14:textId="77777777" w:rsidR="00622D31" w:rsidRPr="00B46037" w:rsidRDefault="00622D31" w:rsidP="003A73F5">
            <w:pPr>
              <w:pStyle w:val="ListParagraph"/>
              <w:tabs>
                <w:tab w:val="left" w:pos="3002"/>
              </w:tabs>
              <w:spacing w:line="0" w:lineRule="atLeast"/>
              <w:ind w:left="0"/>
            </w:pPr>
          </w:p>
        </w:tc>
      </w:tr>
      <w:tr w:rsidR="00622D31" w:rsidRPr="00B46037" w14:paraId="333EFAD1" w14:textId="77777777" w:rsidTr="003A73F5">
        <w:tc>
          <w:tcPr>
            <w:tcW w:w="1706" w:type="dxa"/>
            <w:tcBorders>
              <w:top w:val="single" w:sz="4" w:space="0" w:color="FFFFFF" w:themeColor="background1"/>
              <w:bottom w:val="single" w:sz="4" w:space="0" w:color="FFFFFF" w:themeColor="background1"/>
            </w:tcBorders>
          </w:tcPr>
          <w:p w14:paraId="5B692F6B" w14:textId="77777777" w:rsidR="00622D31" w:rsidRPr="00B46037" w:rsidRDefault="00622D31" w:rsidP="003A73F5">
            <w:pPr>
              <w:pStyle w:val="ListParagraph"/>
              <w:tabs>
                <w:tab w:val="left" w:pos="3002"/>
              </w:tabs>
              <w:spacing w:line="0" w:lineRule="atLeast"/>
              <w:ind w:left="0"/>
              <w:jc w:val="center"/>
              <w:rPr>
                <w:b/>
                <w:bCs/>
                <w:i/>
                <w:iCs/>
              </w:rPr>
            </w:pPr>
            <w:r w:rsidRPr="00B46037">
              <w:rPr>
                <w:b/>
                <w:bCs/>
                <w:i/>
                <w:iCs/>
              </w:rPr>
              <w:t>Main flow of event</w:t>
            </w:r>
          </w:p>
        </w:tc>
        <w:tc>
          <w:tcPr>
            <w:tcW w:w="2472" w:type="dxa"/>
          </w:tcPr>
          <w:p w14:paraId="6D4D1541" w14:textId="77777777" w:rsidR="00622D31" w:rsidRPr="00B46037" w:rsidRDefault="00622D31" w:rsidP="003A73F5">
            <w:pPr>
              <w:pStyle w:val="ListParagraph"/>
              <w:tabs>
                <w:tab w:val="left" w:pos="3002"/>
              </w:tabs>
              <w:spacing w:line="0" w:lineRule="atLeast"/>
            </w:pPr>
          </w:p>
        </w:tc>
        <w:tc>
          <w:tcPr>
            <w:tcW w:w="2484" w:type="dxa"/>
          </w:tcPr>
          <w:p w14:paraId="41354258" w14:textId="77777777" w:rsidR="00622D31" w:rsidRPr="00B46037" w:rsidRDefault="00622D31" w:rsidP="00622D31">
            <w:pPr>
              <w:pStyle w:val="ListParagraph"/>
              <w:numPr>
                <w:ilvl w:val="0"/>
                <w:numId w:val="75"/>
              </w:numPr>
              <w:tabs>
                <w:tab w:val="left" w:pos="3002"/>
              </w:tabs>
              <w:spacing w:line="0" w:lineRule="atLeast"/>
              <w:ind w:left="390"/>
            </w:pPr>
            <w:r w:rsidRPr="00B46037">
              <w:t>Sistem Menampilkan halaman</w:t>
            </w:r>
            <w:r w:rsidRPr="00B46037">
              <w:rPr>
                <w:i/>
                <w:iCs/>
              </w:rPr>
              <w:t xml:space="preserve"> </w:t>
            </w:r>
            <w:r w:rsidRPr="00B46037">
              <w:t>pesan</w:t>
            </w:r>
          </w:p>
        </w:tc>
      </w:tr>
      <w:tr w:rsidR="00622D31" w:rsidRPr="00B46037" w14:paraId="1CE38514" w14:textId="77777777" w:rsidTr="003A73F5">
        <w:tc>
          <w:tcPr>
            <w:tcW w:w="1706" w:type="dxa"/>
            <w:tcBorders>
              <w:top w:val="single" w:sz="4" w:space="0" w:color="FFFFFF" w:themeColor="background1"/>
              <w:bottom w:val="single" w:sz="4" w:space="0" w:color="auto"/>
            </w:tcBorders>
          </w:tcPr>
          <w:p w14:paraId="1228FD65" w14:textId="77777777" w:rsidR="00622D31" w:rsidRPr="00B46037" w:rsidRDefault="00622D31" w:rsidP="003A73F5">
            <w:pPr>
              <w:pStyle w:val="ListParagraph"/>
              <w:tabs>
                <w:tab w:val="left" w:pos="3002"/>
              </w:tabs>
              <w:spacing w:line="0" w:lineRule="atLeast"/>
              <w:ind w:left="0"/>
            </w:pPr>
          </w:p>
        </w:tc>
        <w:tc>
          <w:tcPr>
            <w:tcW w:w="2472" w:type="dxa"/>
          </w:tcPr>
          <w:p w14:paraId="498DBA85" w14:textId="77777777" w:rsidR="00622D31" w:rsidRPr="00B46037" w:rsidRDefault="00622D31" w:rsidP="00622D31">
            <w:pPr>
              <w:pStyle w:val="ListParagraph"/>
              <w:numPr>
                <w:ilvl w:val="0"/>
                <w:numId w:val="75"/>
              </w:numPr>
              <w:tabs>
                <w:tab w:val="left" w:pos="3002"/>
              </w:tabs>
              <w:spacing w:line="0" w:lineRule="atLeast"/>
              <w:ind w:left="390"/>
            </w:pPr>
            <w:r w:rsidRPr="00B46037">
              <w:t>Mahasiswa dapat memulai dan membalas pesan</w:t>
            </w:r>
          </w:p>
        </w:tc>
        <w:tc>
          <w:tcPr>
            <w:tcW w:w="2484" w:type="dxa"/>
          </w:tcPr>
          <w:p w14:paraId="5D396E4F" w14:textId="77777777" w:rsidR="00622D31" w:rsidRPr="00B46037" w:rsidRDefault="00622D31" w:rsidP="003A73F5">
            <w:pPr>
              <w:pStyle w:val="ListParagraph"/>
              <w:tabs>
                <w:tab w:val="left" w:pos="3002"/>
              </w:tabs>
              <w:spacing w:line="0" w:lineRule="atLeast"/>
            </w:pPr>
          </w:p>
          <w:p w14:paraId="7F49BF69" w14:textId="77777777" w:rsidR="00622D31" w:rsidRPr="00B46037" w:rsidRDefault="00622D31" w:rsidP="003A73F5">
            <w:pPr>
              <w:pStyle w:val="ListParagraph"/>
              <w:tabs>
                <w:tab w:val="left" w:pos="3002"/>
              </w:tabs>
              <w:spacing w:line="0" w:lineRule="atLeast"/>
            </w:pPr>
          </w:p>
          <w:p w14:paraId="4B4122DE" w14:textId="77777777" w:rsidR="00622D31" w:rsidRPr="00B46037" w:rsidRDefault="00622D31" w:rsidP="003A73F5">
            <w:pPr>
              <w:tabs>
                <w:tab w:val="left" w:pos="3002"/>
              </w:tabs>
              <w:spacing w:line="0" w:lineRule="atLeast"/>
            </w:pPr>
          </w:p>
        </w:tc>
      </w:tr>
      <w:tr w:rsidR="00622D31" w:rsidRPr="00B46037" w14:paraId="1B314DBE" w14:textId="77777777" w:rsidTr="003A73F5">
        <w:tc>
          <w:tcPr>
            <w:tcW w:w="1706" w:type="dxa"/>
            <w:tcBorders>
              <w:top w:val="single" w:sz="4" w:space="0" w:color="FFFFFF" w:themeColor="background1"/>
              <w:bottom w:val="single" w:sz="4" w:space="0" w:color="auto"/>
            </w:tcBorders>
          </w:tcPr>
          <w:p w14:paraId="5F750F5B" w14:textId="77777777" w:rsidR="00622D31" w:rsidRPr="00B46037" w:rsidRDefault="00622D31" w:rsidP="003A73F5">
            <w:pPr>
              <w:pStyle w:val="ListParagraph"/>
              <w:tabs>
                <w:tab w:val="left" w:pos="3002"/>
              </w:tabs>
              <w:spacing w:line="0" w:lineRule="atLeast"/>
              <w:ind w:left="0"/>
            </w:pPr>
          </w:p>
        </w:tc>
        <w:tc>
          <w:tcPr>
            <w:tcW w:w="2472" w:type="dxa"/>
          </w:tcPr>
          <w:p w14:paraId="28DAEDA7" w14:textId="77777777" w:rsidR="00622D31" w:rsidRPr="00B46037" w:rsidRDefault="00622D31" w:rsidP="003A73F5">
            <w:pPr>
              <w:pStyle w:val="ListParagraph"/>
              <w:tabs>
                <w:tab w:val="left" w:pos="3002"/>
              </w:tabs>
              <w:spacing w:line="0" w:lineRule="atLeast"/>
              <w:ind w:left="390"/>
            </w:pPr>
          </w:p>
        </w:tc>
        <w:tc>
          <w:tcPr>
            <w:tcW w:w="2484" w:type="dxa"/>
          </w:tcPr>
          <w:p w14:paraId="71DBE01B" w14:textId="77777777" w:rsidR="00622D31" w:rsidRPr="00B46037" w:rsidRDefault="00622D31" w:rsidP="00622D31">
            <w:pPr>
              <w:pStyle w:val="ListParagraph"/>
              <w:numPr>
                <w:ilvl w:val="0"/>
                <w:numId w:val="75"/>
              </w:numPr>
              <w:tabs>
                <w:tab w:val="left" w:pos="3002"/>
              </w:tabs>
              <w:spacing w:line="0" w:lineRule="atLeast"/>
              <w:ind w:left="390"/>
            </w:pPr>
            <w:r w:rsidRPr="00B46037">
              <w:t>Proses pengiriman pesan pada orang yang dituju.</w:t>
            </w:r>
          </w:p>
        </w:tc>
      </w:tr>
      <w:tr w:rsidR="00622D31" w:rsidRPr="00B46037" w14:paraId="5ED787A1" w14:textId="77777777" w:rsidTr="003A73F5">
        <w:tc>
          <w:tcPr>
            <w:tcW w:w="1706" w:type="dxa"/>
            <w:tcBorders>
              <w:top w:val="single" w:sz="4" w:space="0" w:color="auto"/>
              <w:bottom w:val="single" w:sz="4" w:space="0" w:color="auto"/>
            </w:tcBorders>
          </w:tcPr>
          <w:p w14:paraId="4D803515" w14:textId="77777777" w:rsidR="00622D31" w:rsidRPr="00B46037" w:rsidRDefault="00622D31" w:rsidP="003A73F5">
            <w:pPr>
              <w:pStyle w:val="ListParagraph"/>
              <w:tabs>
                <w:tab w:val="left" w:pos="3002"/>
              </w:tabs>
              <w:spacing w:line="0" w:lineRule="atLeast"/>
              <w:ind w:left="0"/>
              <w:jc w:val="center"/>
              <w:rPr>
                <w:b/>
                <w:bCs/>
                <w:i/>
                <w:iCs/>
              </w:rPr>
            </w:pPr>
            <w:r w:rsidRPr="00B46037">
              <w:rPr>
                <w:b/>
                <w:bCs/>
                <w:i/>
                <w:iCs/>
              </w:rPr>
              <w:t>Exceptional Flow of Event</w:t>
            </w:r>
          </w:p>
        </w:tc>
        <w:tc>
          <w:tcPr>
            <w:tcW w:w="4956" w:type="dxa"/>
            <w:gridSpan w:val="2"/>
            <w:tcBorders>
              <w:top w:val="single" w:sz="4" w:space="0" w:color="auto"/>
              <w:bottom w:val="single" w:sz="4" w:space="0" w:color="auto"/>
            </w:tcBorders>
          </w:tcPr>
          <w:p w14:paraId="4A815646" w14:textId="77777777" w:rsidR="00622D31" w:rsidRPr="00B46037" w:rsidRDefault="00622D31" w:rsidP="003A73F5">
            <w:pPr>
              <w:pStyle w:val="ListParagraph"/>
              <w:tabs>
                <w:tab w:val="left" w:pos="3002"/>
              </w:tabs>
              <w:spacing w:line="0" w:lineRule="atLeast"/>
              <w:ind w:left="30"/>
              <w:jc w:val="both"/>
            </w:pPr>
            <w:r w:rsidRPr="00B46037">
              <w:t>Pada saat mulai mengirim pesan dan membalas pesan, mahasiswa dapat memilih berdasarkan kebutuhan apakah akan memulai pesan atau membalas pesan.</w:t>
            </w:r>
          </w:p>
        </w:tc>
      </w:tr>
    </w:tbl>
    <w:p w14:paraId="47B868F3" w14:textId="77777777" w:rsidR="00622D31" w:rsidRDefault="00622D31" w:rsidP="0026518C">
      <w:pPr>
        <w:pStyle w:val="ListParagraph"/>
        <w:numPr>
          <w:ilvl w:val="0"/>
          <w:numId w:val="100"/>
        </w:numPr>
        <w:spacing w:line="360" w:lineRule="auto"/>
        <w:ind w:left="1418"/>
        <w:jc w:val="both"/>
      </w:pPr>
      <w:r>
        <w:lastRenderedPageBreak/>
        <w:t xml:space="preserve">Skenario </w:t>
      </w:r>
      <w:r w:rsidRPr="0026518C">
        <w:rPr>
          <w:i/>
          <w:iCs/>
        </w:rPr>
        <w:t xml:space="preserve">Use Case </w:t>
      </w:r>
      <w:r w:rsidRPr="00B46037">
        <w:t xml:space="preserve"> </w:t>
      </w:r>
      <w:r>
        <w:t>Info Jadwal Sidang</w:t>
      </w:r>
    </w:p>
    <w:p w14:paraId="089F090C" w14:textId="77777777" w:rsidR="00622D31" w:rsidRDefault="00622D31" w:rsidP="00622D31">
      <w:pPr>
        <w:pStyle w:val="ListParagraph"/>
        <w:spacing w:line="360" w:lineRule="auto"/>
        <w:ind w:left="1134" w:firstLine="283"/>
        <w:jc w:val="both"/>
      </w:pPr>
      <w:r w:rsidRPr="00900B14">
        <w:t xml:space="preserve">Berikut Skenario </w:t>
      </w:r>
      <w:r w:rsidRPr="00D63646">
        <w:rPr>
          <w:i/>
          <w:iCs/>
        </w:rPr>
        <w:t>use case</w:t>
      </w:r>
      <w:r w:rsidRPr="00900B14">
        <w:t xml:space="preserve"> yang menggambarkan </w:t>
      </w:r>
      <w:r>
        <w:t>halaman Tentang</w:t>
      </w:r>
      <w:r w:rsidRPr="00900B14">
        <w:t xml:space="preserve"> pada aplikasi :</w:t>
      </w:r>
    </w:p>
    <w:p w14:paraId="582AD1DF" w14:textId="77777777" w:rsidR="00622D31" w:rsidRDefault="00622D31" w:rsidP="00622D31">
      <w:pPr>
        <w:spacing w:line="360" w:lineRule="auto"/>
        <w:jc w:val="both"/>
      </w:pPr>
    </w:p>
    <w:p w14:paraId="7DC240E8" w14:textId="0B66F55E" w:rsidR="00622D31" w:rsidRPr="001C114E" w:rsidRDefault="00760BBF" w:rsidP="00512577">
      <w:pPr>
        <w:pStyle w:val="Caption"/>
        <w:spacing w:after="0" w:line="360" w:lineRule="auto"/>
        <w:ind w:left="1276"/>
        <w:jc w:val="center"/>
        <w:rPr>
          <w:i w:val="0"/>
          <w:iCs w:val="0"/>
          <w:color w:val="auto"/>
          <w:sz w:val="24"/>
          <w:szCs w:val="24"/>
        </w:rPr>
      </w:pPr>
      <w:bookmarkStart w:id="160" w:name="_Toc79605278"/>
      <w:r w:rsidRPr="00512577">
        <w:rPr>
          <w:i w:val="0"/>
          <w:iCs w:val="0"/>
          <w:color w:val="auto"/>
          <w:sz w:val="24"/>
          <w:szCs w:val="24"/>
        </w:rPr>
        <w:t xml:space="preserve">Tabel 4. </w:t>
      </w:r>
      <w:r w:rsidRPr="00512577">
        <w:rPr>
          <w:i w:val="0"/>
          <w:iCs w:val="0"/>
          <w:color w:val="auto"/>
          <w:sz w:val="24"/>
          <w:szCs w:val="24"/>
        </w:rPr>
        <w:fldChar w:fldCharType="begin"/>
      </w:r>
      <w:r w:rsidRPr="00512577">
        <w:rPr>
          <w:i w:val="0"/>
          <w:iCs w:val="0"/>
          <w:color w:val="auto"/>
          <w:sz w:val="24"/>
          <w:szCs w:val="24"/>
        </w:rPr>
        <w:instrText xml:space="preserve"> SEQ Tabel_4. \* ARABIC </w:instrText>
      </w:r>
      <w:r w:rsidRPr="00512577">
        <w:rPr>
          <w:i w:val="0"/>
          <w:iCs w:val="0"/>
          <w:color w:val="auto"/>
          <w:sz w:val="24"/>
          <w:szCs w:val="24"/>
        </w:rPr>
        <w:fldChar w:fldCharType="separate"/>
      </w:r>
      <w:r w:rsidR="00FB1FF7">
        <w:rPr>
          <w:i w:val="0"/>
          <w:iCs w:val="0"/>
          <w:noProof/>
          <w:color w:val="auto"/>
          <w:sz w:val="24"/>
          <w:szCs w:val="24"/>
        </w:rPr>
        <w:t>17</w:t>
      </w:r>
      <w:r w:rsidRPr="00512577">
        <w:rPr>
          <w:i w:val="0"/>
          <w:iCs w:val="0"/>
          <w:color w:val="auto"/>
          <w:sz w:val="24"/>
          <w:szCs w:val="24"/>
        </w:rPr>
        <w:fldChar w:fldCharType="end"/>
      </w:r>
      <w:r w:rsidRPr="00512577">
        <w:rPr>
          <w:i w:val="0"/>
          <w:iCs w:val="0"/>
          <w:color w:val="auto"/>
          <w:sz w:val="24"/>
          <w:szCs w:val="24"/>
        </w:rPr>
        <w:t xml:space="preserve"> Skenario </w:t>
      </w:r>
      <w:r w:rsidRPr="00D63646">
        <w:rPr>
          <w:color w:val="auto"/>
          <w:sz w:val="24"/>
          <w:szCs w:val="24"/>
        </w:rPr>
        <w:t>Use Case</w:t>
      </w:r>
      <w:r w:rsidRPr="00512577">
        <w:rPr>
          <w:i w:val="0"/>
          <w:iCs w:val="0"/>
          <w:color w:val="auto"/>
          <w:sz w:val="24"/>
          <w:szCs w:val="24"/>
        </w:rPr>
        <w:t xml:space="preserve"> Info Jadwal Sidang</w:t>
      </w:r>
      <w:bookmarkEnd w:id="160"/>
    </w:p>
    <w:tbl>
      <w:tblPr>
        <w:tblStyle w:val="TableGrid"/>
        <w:tblW w:w="6662" w:type="dxa"/>
        <w:tblInd w:w="1271" w:type="dxa"/>
        <w:tblLook w:val="04A0" w:firstRow="1" w:lastRow="0" w:firstColumn="1" w:lastColumn="0" w:noHBand="0" w:noVBand="1"/>
      </w:tblPr>
      <w:tblGrid>
        <w:gridCol w:w="1706"/>
        <w:gridCol w:w="2472"/>
        <w:gridCol w:w="2484"/>
      </w:tblGrid>
      <w:tr w:rsidR="00622D31" w:rsidRPr="00B46037" w14:paraId="67865D7C" w14:textId="77777777" w:rsidTr="003A73F5">
        <w:tc>
          <w:tcPr>
            <w:tcW w:w="1706" w:type="dxa"/>
          </w:tcPr>
          <w:p w14:paraId="20410FE0" w14:textId="77777777" w:rsidR="00622D31" w:rsidRPr="00B46037" w:rsidRDefault="00622D31" w:rsidP="003A73F5">
            <w:pPr>
              <w:pStyle w:val="ListParagraph"/>
              <w:tabs>
                <w:tab w:val="left" w:pos="3002"/>
              </w:tabs>
              <w:spacing w:line="360" w:lineRule="auto"/>
              <w:ind w:left="0"/>
              <w:rPr>
                <w:b/>
                <w:bCs/>
              </w:rPr>
            </w:pPr>
            <w:r w:rsidRPr="00B46037">
              <w:rPr>
                <w:b/>
                <w:bCs/>
              </w:rPr>
              <w:t>Nama</w:t>
            </w:r>
          </w:p>
        </w:tc>
        <w:tc>
          <w:tcPr>
            <w:tcW w:w="4956" w:type="dxa"/>
            <w:gridSpan w:val="2"/>
          </w:tcPr>
          <w:p w14:paraId="7B0AC722" w14:textId="77777777" w:rsidR="00622D31" w:rsidRPr="00B46037" w:rsidRDefault="00622D31" w:rsidP="003A73F5">
            <w:pPr>
              <w:pStyle w:val="ListParagraph"/>
              <w:tabs>
                <w:tab w:val="left" w:pos="3002"/>
              </w:tabs>
              <w:spacing w:line="360" w:lineRule="auto"/>
              <w:ind w:left="0"/>
            </w:pPr>
            <w:r>
              <w:t>Info Jadwal sidang</w:t>
            </w:r>
          </w:p>
        </w:tc>
      </w:tr>
      <w:tr w:rsidR="00622D31" w:rsidRPr="00B46037" w14:paraId="610590BB" w14:textId="77777777" w:rsidTr="003A73F5">
        <w:tc>
          <w:tcPr>
            <w:tcW w:w="1706" w:type="dxa"/>
          </w:tcPr>
          <w:p w14:paraId="28BD3AE3" w14:textId="77777777" w:rsidR="00622D31" w:rsidRPr="00B46037" w:rsidRDefault="00622D31" w:rsidP="003A73F5">
            <w:pPr>
              <w:pStyle w:val="ListParagraph"/>
              <w:tabs>
                <w:tab w:val="left" w:pos="3002"/>
              </w:tabs>
              <w:spacing w:line="0" w:lineRule="atLeast"/>
              <w:ind w:left="0"/>
              <w:rPr>
                <w:b/>
                <w:bCs/>
              </w:rPr>
            </w:pPr>
            <w:r w:rsidRPr="00B46037">
              <w:rPr>
                <w:b/>
                <w:bCs/>
              </w:rPr>
              <w:t xml:space="preserve">Aktor </w:t>
            </w:r>
          </w:p>
        </w:tc>
        <w:tc>
          <w:tcPr>
            <w:tcW w:w="4956" w:type="dxa"/>
            <w:gridSpan w:val="2"/>
          </w:tcPr>
          <w:p w14:paraId="7E88CBF6" w14:textId="77777777" w:rsidR="00622D31" w:rsidRPr="00B46037" w:rsidRDefault="00622D31" w:rsidP="003A73F5">
            <w:pPr>
              <w:pStyle w:val="ListParagraph"/>
              <w:tabs>
                <w:tab w:val="left" w:pos="3002"/>
              </w:tabs>
              <w:spacing w:line="0" w:lineRule="atLeast"/>
              <w:ind w:left="0"/>
            </w:pPr>
            <w:r>
              <w:t>Mahasiswa</w:t>
            </w:r>
          </w:p>
        </w:tc>
      </w:tr>
      <w:tr w:rsidR="00622D31" w:rsidRPr="00B46037" w14:paraId="671E444E" w14:textId="77777777" w:rsidTr="003A73F5">
        <w:tc>
          <w:tcPr>
            <w:tcW w:w="1706" w:type="dxa"/>
          </w:tcPr>
          <w:p w14:paraId="2D8E3339" w14:textId="77777777" w:rsidR="00622D31" w:rsidRPr="00B46037" w:rsidRDefault="00622D31" w:rsidP="003A73F5">
            <w:pPr>
              <w:pStyle w:val="ListParagraph"/>
              <w:tabs>
                <w:tab w:val="left" w:pos="3002"/>
              </w:tabs>
              <w:spacing w:line="0" w:lineRule="atLeast"/>
              <w:ind w:left="0"/>
              <w:rPr>
                <w:b/>
                <w:bCs/>
              </w:rPr>
            </w:pPr>
            <w:r w:rsidRPr="00B46037">
              <w:rPr>
                <w:b/>
                <w:bCs/>
              </w:rPr>
              <w:t>Deskripsi</w:t>
            </w:r>
          </w:p>
        </w:tc>
        <w:tc>
          <w:tcPr>
            <w:tcW w:w="4956" w:type="dxa"/>
            <w:gridSpan w:val="2"/>
          </w:tcPr>
          <w:p w14:paraId="434FCAA7" w14:textId="77777777" w:rsidR="00622D31" w:rsidRPr="00B46037" w:rsidRDefault="00622D31" w:rsidP="003A73F5">
            <w:pPr>
              <w:pStyle w:val="ListParagraph"/>
              <w:tabs>
                <w:tab w:val="left" w:pos="3002"/>
              </w:tabs>
              <w:spacing w:line="0" w:lineRule="atLeast"/>
              <w:ind w:left="0"/>
            </w:pPr>
            <w:r w:rsidRPr="00B46037">
              <w:t xml:space="preserve">Digunakan untuk </w:t>
            </w:r>
            <w:r>
              <w:t>melihat Jadwal Sidang Mahasiswa</w:t>
            </w:r>
          </w:p>
        </w:tc>
      </w:tr>
      <w:tr w:rsidR="00622D31" w:rsidRPr="00B46037" w14:paraId="36079D02" w14:textId="77777777" w:rsidTr="003A73F5">
        <w:tc>
          <w:tcPr>
            <w:tcW w:w="1706" w:type="dxa"/>
          </w:tcPr>
          <w:p w14:paraId="0F2F43CC" w14:textId="77777777" w:rsidR="00622D31" w:rsidRPr="00B46037" w:rsidRDefault="00622D31" w:rsidP="003A73F5">
            <w:pPr>
              <w:pStyle w:val="ListParagraph"/>
              <w:tabs>
                <w:tab w:val="left" w:pos="3002"/>
              </w:tabs>
              <w:spacing w:line="0" w:lineRule="atLeast"/>
              <w:ind w:left="0"/>
              <w:rPr>
                <w:b/>
                <w:bCs/>
              </w:rPr>
            </w:pPr>
            <w:r w:rsidRPr="00B46037">
              <w:rPr>
                <w:b/>
                <w:bCs/>
              </w:rPr>
              <w:t>Precondition</w:t>
            </w:r>
          </w:p>
        </w:tc>
        <w:tc>
          <w:tcPr>
            <w:tcW w:w="4956" w:type="dxa"/>
            <w:gridSpan w:val="2"/>
          </w:tcPr>
          <w:p w14:paraId="2348AC52" w14:textId="77777777" w:rsidR="00622D31" w:rsidRPr="00B46037" w:rsidRDefault="00622D31" w:rsidP="003A73F5">
            <w:pPr>
              <w:pStyle w:val="ListParagraph"/>
              <w:tabs>
                <w:tab w:val="left" w:pos="3002"/>
              </w:tabs>
              <w:spacing w:line="0" w:lineRule="atLeast"/>
              <w:ind w:left="0"/>
            </w:pPr>
            <w:r w:rsidRPr="00B46037">
              <w:t>-</w:t>
            </w:r>
          </w:p>
        </w:tc>
      </w:tr>
      <w:tr w:rsidR="00622D31" w:rsidRPr="00B46037" w14:paraId="034D2AA7" w14:textId="77777777" w:rsidTr="003A73F5">
        <w:tc>
          <w:tcPr>
            <w:tcW w:w="1706" w:type="dxa"/>
            <w:tcBorders>
              <w:bottom w:val="single" w:sz="4" w:space="0" w:color="auto"/>
            </w:tcBorders>
          </w:tcPr>
          <w:p w14:paraId="5D1F19AF" w14:textId="77777777" w:rsidR="00622D31" w:rsidRPr="00B46037" w:rsidRDefault="00622D31" w:rsidP="003A73F5">
            <w:pPr>
              <w:pStyle w:val="ListParagraph"/>
              <w:tabs>
                <w:tab w:val="left" w:pos="3002"/>
              </w:tabs>
              <w:spacing w:line="0" w:lineRule="atLeast"/>
              <w:ind w:left="0"/>
              <w:rPr>
                <w:b/>
                <w:bCs/>
              </w:rPr>
            </w:pPr>
            <w:r w:rsidRPr="00B46037">
              <w:rPr>
                <w:b/>
                <w:bCs/>
              </w:rPr>
              <w:t>Postcondition</w:t>
            </w:r>
          </w:p>
        </w:tc>
        <w:tc>
          <w:tcPr>
            <w:tcW w:w="4956" w:type="dxa"/>
            <w:gridSpan w:val="2"/>
            <w:tcBorders>
              <w:bottom w:val="single" w:sz="4" w:space="0" w:color="auto"/>
            </w:tcBorders>
          </w:tcPr>
          <w:p w14:paraId="0D29451D" w14:textId="77777777" w:rsidR="00622D31" w:rsidRPr="00B46037" w:rsidRDefault="00622D31" w:rsidP="003A73F5">
            <w:pPr>
              <w:pStyle w:val="ListParagraph"/>
              <w:tabs>
                <w:tab w:val="left" w:pos="3002"/>
              </w:tabs>
              <w:spacing w:line="0" w:lineRule="atLeast"/>
              <w:ind w:left="0"/>
            </w:pPr>
            <w:r w:rsidRPr="00B46037">
              <w:t>-</w:t>
            </w:r>
          </w:p>
        </w:tc>
      </w:tr>
      <w:tr w:rsidR="00622D31" w:rsidRPr="00B46037" w14:paraId="7CA0C8AC" w14:textId="77777777" w:rsidTr="003A73F5">
        <w:tc>
          <w:tcPr>
            <w:tcW w:w="1706" w:type="dxa"/>
            <w:tcBorders>
              <w:bottom w:val="single" w:sz="4" w:space="0" w:color="FFFFFF" w:themeColor="background1"/>
            </w:tcBorders>
          </w:tcPr>
          <w:p w14:paraId="4269F639" w14:textId="77777777" w:rsidR="00622D31" w:rsidRPr="00B46037" w:rsidRDefault="00622D31" w:rsidP="003A73F5">
            <w:pPr>
              <w:pStyle w:val="ListParagraph"/>
              <w:tabs>
                <w:tab w:val="left" w:pos="3002"/>
              </w:tabs>
              <w:spacing w:line="0" w:lineRule="atLeast"/>
              <w:ind w:left="0"/>
            </w:pPr>
          </w:p>
        </w:tc>
        <w:tc>
          <w:tcPr>
            <w:tcW w:w="2472" w:type="dxa"/>
          </w:tcPr>
          <w:p w14:paraId="7617D354" w14:textId="77777777" w:rsidR="00622D31" w:rsidRPr="00B46037" w:rsidRDefault="00622D31" w:rsidP="003A73F5">
            <w:pPr>
              <w:pStyle w:val="ListParagraph"/>
              <w:tabs>
                <w:tab w:val="left" w:pos="3002"/>
              </w:tabs>
              <w:spacing w:line="0" w:lineRule="atLeast"/>
              <w:ind w:left="0"/>
              <w:jc w:val="center"/>
              <w:rPr>
                <w:b/>
                <w:bCs/>
              </w:rPr>
            </w:pPr>
            <w:r w:rsidRPr="00B46037">
              <w:rPr>
                <w:b/>
                <w:bCs/>
              </w:rPr>
              <w:t>Aktor</w:t>
            </w:r>
          </w:p>
        </w:tc>
        <w:tc>
          <w:tcPr>
            <w:tcW w:w="2484" w:type="dxa"/>
          </w:tcPr>
          <w:p w14:paraId="0B134092" w14:textId="77777777" w:rsidR="00622D31" w:rsidRPr="00B46037" w:rsidRDefault="00622D31" w:rsidP="003A73F5">
            <w:pPr>
              <w:pStyle w:val="ListParagraph"/>
              <w:tabs>
                <w:tab w:val="left" w:pos="3002"/>
              </w:tabs>
              <w:spacing w:line="0" w:lineRule="atLeast"/>
              <w:ind w:left="0"/>
              <w:jc w:val="center"/>
              <w:rPr>
                <w:b/>
                <w:bCs/>
              </w:rPr>
            </w:pPr>
            <w:r w:rsidRPr="00B46037">
              <w:rPr>
                <w:b/>
                <w:bCs/>
              </w:rPr>
              <w:t>Sistem</w:t>
            </w:r>
          </w:p>
        </w:tc>
      </w:tr>
      <w:tr w:rsidR="00622D31" w:rsidRPr="00B46037" w14:paraId="305DFE2A" w14:textId="77777777" w:rsidTr="003A73F5">
        <w:tc>
          <w:tcPr>
            <w:tcW w:w="1706" w:type="dxa"/>
            <w:tcBorders>
              <w:top w:val="single" w:sz="4" w:space="0" w:color="FFFFFF" w:themeColor="background1"/>
              <w:bottom w:val="single" w:sz="4" w:space="0" w:color="FFFFFF" w:themeColor="background1"/>
            </w:tcBorders>
          </w:tcPr>
          <w:p w14:paraId="3F3F720F" w14:textId="77777777" w:rsidR="00622D31" w:rsidRPr="00B46037" w:rsidRDefault="00622D31" w:rsidP="003A73F5">
            <w:pPr>
              <w:pStyle w:val="ListParagraph"/>
              <w:tabs>
                <w:tab w:val="left" w:pos="3002"/>
              </w:tabs>
              <w:spacing w:line="0" w:lineRule="atLeast"/>
              <w:ind w:left="0"/>
            </w:pPr>
          </w:p>
        </w:tc>
        <w:tc>
          <w:tcPr>
            <w:tcW w:w="2472" w:type="dxa"/>
          </w:tcPr>
          <w:p w14:paraId="000781CB" w14:textId="77777777" w:rsidR="00622D31" w:rsidRPr="00B46037" w:rsidRDefault="00622D31" w:rsidP="00622D31">
            <w:pPr>
              <w:pStyle w:val="ListParagraph"/>
              <w:numPr>
                <w:ilvl w:val="0"/>
                <w:numId w:val="86"/>
              </w:numPr>
              <w:tabs>
                <w:tab w:val="left" w:pos="3002"/>
              </w:tabs>
              <w:spacing w:line="0" w:lineRule="atLeast"/>
              <w:ind w:left="305"/>
            </w:pPr>
            <w:r w:rsidRPr="00D63646">
              <w:rPr>
                <w:i/>
                <w:iCs/>
              </w:rPr>
              <w:t>Use Case</w:t>
            </w:r>
            <w:r w:rsidRPr="00B46037">
              <w:t xml:space="preserve"> dimulai pada saat </w:t>
            </w:r>
            <w:r>
              <w:t>mahasiswa</w:t>
            </w:r>
            <w:r w:rsidRPr="00B46037">
              <w:t xml:space="preserve"> memilih menu </w:t>
            </w:r>
            <w:r>
              <w:t>info jadwal sidang</w:t>
            </w:r>
          </w:p>
        </w:tc>
        <w:tc>
          <w:tcPr>
            <w:tcW w:w="2484" w:type="dxa"/>
          </w:tcPr>
          <w:p w14:paraId="3B0B0224" w14:textId="77777777" w:rsidR="00622D31" w:rsidRPr="00B46037" w:rsidRDefault="00622D31" w:rsidP="003A73F5">
            <w:pPr>
              <w:pStyle w:val="ListParagraph"/>
              <w:tabs>
                <w:tab w:val="left" w:pos="3002"/>
              </w:tabs>
              <w:spacing w:line="0" w:lineRule="atLeast"/>
              <w:ind w:left="0"/>
            </w:pPr>
          </w:p>
        </w:tc>
      </w:tr>
      <w:tr w:rsidR="00622D31" w:rsidRPr="00B46037" w14:paraId="2F4EFC4A" w14:textId="77777777" w:rsidTr="003A73F5">
        <w:tc>
          <w:tcPr>
            <w:tcW w:w="1706" w:type="dxa"/>
            <w:tcBorders>
              <w:top w:val="single" w:sz="4" w:space="0" w:color="FFFFFF" w:themeColor="background1"/>
              <w:bottom w:val="single" w:sz="4" w:space="0" w:color="FFFFFF" w:themeColor="background1"/>
            </w:tcBorders>
          </w:tcPr>
          <w:p w14:paraId="20EC65A1" w14:textId="77777777" w:rsidR="00622D31" w:rsidRPr="00B46037" w:rsidRDefault="00622D31" w:rsidP="003A73F5">
            <w:pPr>
              <w:pStyle w:val="ListParagraph"/>
              <w:tabs>
                <w:tab w:val="left" w:pos="3002"/>
              </w:tabs>
              <w:spacing w:line="0" w:lineRule="atLeast"/>
              <w:ind w:left="0"/>
              <w:jc w:val="center"/>
              <w:rPr>
                <w:b/>
                <w:bCs/>
                <w:i/>
                <w:iCs/>
              </w:rPr>
            </w:pPr>
            <w:r w:rsidRPr="00B46037">
              <w:rPr>
                <w:b/>
                <w:bCs/>
                <w:i/>
                <w:iCs/>
              </w:rPr>
              <w:t>Main flow of event</w:t>
            </w:r>
          </w:p>
        </w:tc>
        <w:tc>
          <w:tcPr>
            <w:tcW w:w="2472" w:type="dxa"/>
          </w:tcPr>
          <w:p w14:paraId="28039932" w14:textId="77777777" w:rsidR="00622D31" w:rsidRPr="00B46037" w:rsidRDefault="00622D31" w:rsidP="003A73F5">
            <w:pPr>
              <w:pStyle w:val="ListParagraph"/>
              <w:tabs>
                <w:tab w:val="left" w:pos="3002"/>
              </w:tabs>
              <w:spacing w:line="0" w:lineRule="atLeast"/>
            </w:pPr>
          </w:p>
        </w:tc>
        <w:tc>
          <w:tcPr>
            <w:tcW w:w="2484" w:type="dxa"/>
          </w:tcPr>
          <w:p w14:paraId="2D18E67C" w14:textId="77777777" w:rsidR="00622D31" w:rsidRPr="00B46037" w:rsidRDefault="00622D31" w:rsidP="00622D31">
            <w:pPr>
              <w:pStyle w:val="ListParagraph"/>
              <w:numPr>
                <w:ilvl w:val="0"/>
                <w:numId w:val="86"/>
              </w:numPr>
              <w:tabs>
                <w:tab w:val="left" w:pos="3002"/>
              </w:tabs>
              <w:spacing w:line="0" w:lineRule="atLeast"/>
              <w:ind w:left="390"/>
            </w:pPr>
            <w:r w:rsidRPr="00B46037">
              <w:t xml:space="preserve">Sistem Menampilkan </w:t>
            </w:r>
            <w:r w:rsidRPr="00AF1392">
              <w:rPr>
                <w:i/>
                <w:iCs/>
              </w:rPr>
              <w:t>dropdown</w:t>
            </w:r>
            <w:r>
              <w:rPr>
                <w:i/>
                <w:iCs/>
              </w:rPr>
              <w:t xml:space="preserve"> </w:t>
            </w:r>
            <w:r>
              <w:t>info</w:t>
            </w:r>
            <w:r>
              <w:rPr>
                <w:i/>
                <w:iCs/>
              </w:rPr>
              <w:t xml:space="preserve"> </w:t>
            </w:r>
            <w:r>
              <w:t>jadwal sidang</w:t>
            </w:r>
          </w:p>
        </w:tc>
      </w:tr>
      <w:tr w:rsidR="00622D31" w:rsidRPr="00B46037" w14:paraId="654E090C" w14:textId="77777777" w:rsidTr="003A73F5">
        <w:tc>
          <w:tcPr>
            <w:tcW w:w="1706" w:type="dxa"/>
            <w:tcBorders>
              <w:top w:val="single" w:sz="4" w:space="0" w:color="FFFFFF" w:themeColor="background1"/>
              <w:bottom w:val="single" w:sz="4" w:space="0" w:color="auto"/>
            </w:tcBorders>
          </w:tcPr>
          <w:p w14:paraId="0431632D" w14:textId="77777777" w:rsidR="00622D31" w:rsidRPr="00B46037" w:rsidRDefault="00622D31" w:rsidP="003A73F5">
            <w:pPr>
              <w:pStyle w:val="ListParagraph"/>
              <w:tabs>
                <w:tab w:val="left" w:pos="3002"/>
              </w:tabs>
              <w:spacing w:line="0" w:lineRule="atLeast"/>
              <w:ind w:left="0"/>
            </w:pPr>
          </w:p>
        </w:tc>
        <w:tc>
          <w:tcPr>
            <w:tcW w:w="2472" w:type="dxa"/>
          </w:tcPr>
          <w:p w14:paraId="75B662FA" w14:textId="77777777" w:rsidR="00622D31" w:rsidRPr="00B46037" w:rsidRDefault="00622D31" w:rsidP="00622D31">
            <w:pPr>
              <w:pStyle w:val="ListParagraph"/>
              <w:numPr>
                <w:ilvl w:val="0"/>
                <w:numId w:val="86"/>
              </w:numPr>
              <w:tabs>
                <w:tab w:val="left" w:pos="3002"/>
              </w:tabs>
              <w:spacing w:line="0" w:lineRule="atLeast"/>
              <w:ind w:left="305"/>
            </w:pPr>
            <w:r>
              <w:t>Mahasiswa</w:t>
            </w:r>
            <w:r w:rsidRPr="00B46037">
              <w:t xml:space="preserve"> </w:t>
            </w:r>
            <w:r>
              <w:t>memilih jenis info jadwal sidang</w:t>
            </w:r>
          </w:p>
        </w:tc>
        <w:tc>
          <w:tcPr>
            <w:tcW w:w="2484" w:type="dxa"/>
          </w:tcPr>
          <w:p w14:paraId="71000269" w14:textId="77777777" w:rsidR="00622D31" w:rsidRPr="00B46037" w:rsidRDefault="00622D31" w:rsidP="003A73F5">
            <w:pPr>
              <w:pStyle w:val="ListParagraph"/>
              <w:tabs>
                <w:tab w:val="left" w:pos="3002"/>
              </w:tabs>
              <w:spacing w:line="0" w:lineRule="atLeast"/>
            </w:pPr>
          </w:p>
          <w:p w14:paraId="28695E12" w14:textId="77777777" w:rsidR="00622D31" w:rsidRPr="00B46037" w:rsidRDefault="00622D31" w:rsidP="003A73F5">
            <w:pPr>
              <w:pStyle w:val="ListParagraph"/>
              <w:tabs>
                <w:tab w:val="left" w:pos="3002"/>
              </w:tabs>
              <w:spacing w:line="0" w:lineRule="atLeast"/>
            </w:pPr>
          </w:p>
          <w:p w14:paraId="6D4AAFFA" w14:textId="77777777" w:rsidR="00622D31" w:rsidRPr="00B46037" w:rsidRDefault="00622D31" w:rsidP="003A73F5">
            <w:pPr>
              <w:tabs>
                <w:tab w:val="left" w:pos="3002"/>
              </w:tabs>
              <w:spacing w:line="0" w:lineRule="atLeast"/>
            </w:pPr>
          </w:p>
        </w:tc>
      </w:tr>
      <w:tr w:rsidR="00622D31" w:rsidRPr="00B46037" w14:paraId="3F465806" w14:textId="77777777" w:rsidTr="003A73F5">
        <w:tc>
          <w:tcPr>
            <w:tcW w:w="1706" w:type="dxa"/>
            <w:tcBorders>
              <w:top w:val="single" w:sz="4" w:space="0" w:color="FFFFFF" w:themeColor="background1"/>
              <w:bottom w:val="single" w:sz="4" w:space="0" w:color="auto"/>
            </w:tcBorders>
          </w:tcPr>
          <w:p w14:paraId="7DBDFBAE" w14:textId="77777777" w:rsidR="00622D31" w:rsidRPr="00B46037" w:rsidRDefault="00622D31" w:rsidP="003A73F5">
            <w:pPr>
              <w:pStyle w:val="ListParagraph"/>
              <w:tabs>
                <w:tab w:val="left" w:pos="3002"/>
              </w:tabs>
              <w:spacing w:line="0" w:lineRule="atLeast"/>
              <w:ind w:left="0"/>
            </w:pPr>
          </w:p>
        </w:tc>
        <w:tc>
          <w:tcPr>
            <w:tcW w:w="2472" w:type="dxa"/>
          </w:tcPr>
          <w:p w14:paraId="7C6D38BF" w14:textId="77777777" w:rsidR="00622D31" w:rsidRPr="00B46037" w:rsidRDefault="00622D31" w:rsidP="003A73F5">
            <w:pPr>
              <w:pStyle w:val="ListParagraph"/>
              <w:tabs>
                <w:tab w:val="left" w:pos="3002"/>
              </w:tabs>
              <w:spacing w:line="0" w:lineRule="atLeast"/>
              <w:ind w:left="390"/>
            </w:pPr>
          </w:p>
        </w:tc>
        <w:tc>
          <w:tcPr>
            <w:tcW w:w="2484" w:type="dxa"/>
          </w:tcPr>
          <w:p w14:paraId="0526DF04" w14:textId="77777777" w:rsidR="00622D31" w:rsidRPr="00B46037" w:rsidRDefault="00622D31" w:rsidP="00622D31">
            <w:pPr>
              <w:pStyle w:val="ListParagraph"/>
              <w:numPr>
                <w:ilvl w:val="0"/>
                <w:numId w:val="86"/>
              </w:numPr>
              <w:tabs>
                <w:tab w:val="left" w:pos="3002"/>
              </w:tabs>
              <w:spacing w:line="0" w:lineRule="atLeast"/>
              <w:ind w:left="390"/>
            </w:pPr>
            <w:r>
              <w:t>Sistem menampilkan halaman info jadwal sidang yang diklik</w:t>
            </w:r>
          </w:p>
        </w:tc>
      </w:tr>
      <w:tr w:rsidR="00622D31" w:rsidRPr="00B46037" w14:paraId="6E5A9125" w14:textId="77777777" w:rsidTr="003A73F5">
        <w:tc>
          <w:tcPr>
            <w:tcW w:w="1706" w:type="dxa"/>
            <w:tcBorders>
              <w:top w:val="single" w:sz="4" w:space="0" w:color="auto"/>
              <w:bottom w:val="single" w:sz="4" w:space="0" w:color="auto"/>
            </w:tcBorders>
          </w:tcPr>
          <w:p w14:paraId="08ABA12B" w14:textId="77777777" w:rsidR="00622D31" w:rsidRPr="00B46037" w:rsidRDefault="00622D31" w:rsidP="003A73F5">
            <w:pPr>
              <w:pStyle w:val="ListParagraph"/>
              <w:tabs>
                <w:tab w:val="left" w:pos="3002"/>
              </w:tabs>
              <w:spacing w:line="0" w:lineRule="atLeast"/>
              <w:ind w:left="0"/>
              <w:jc w:val="center"/>
              <w:rPr>
                <w:b/>
                <w:bCs/>
                <w:i/>
                <w:iCs/>
              </w:rPr>
            </w:pPr>
            <w:r w:rsidRPr="00B46037">
              <w:rPr>
                <w:b/>
                <w:bCs/>
                <w:i/>
                <w:iCs/>
              </w:rPr>
              <w:t>Exceptional Flow of Event</w:t>
            </w:r>
          </w:p>
        </w:tc>
        <w:tc>
          <w:tcPr>
            <w:tcW w:w="4956" w:type="dxa"/>
            <w:gridSpan w:val="2"/>
            <w:tcBorders>
              <w:top w:val="single" w:sz="4" w:space="0" w:color="auto"/>
              <w:bottom w:val="single" w:sz="4" w:space="0" w:color="auto"/>
            </w:tcBorders>
          </w:tcPr>
          <w:p w14:paraId="3B52B0EF" w14:textId="77777777" w:rsidR="00622D31" w:rsidRPr="00B46037" w:rsidRDefault="00622D31" w:rsidP="003A73F5">
            <w:pPr>
              <w:pStyle w:val="ListParagraph"/>
              <w:tabs>
                <w:tab w:val="left" w:pos="3002"/>
              </w:tabs>
              <w:spacing w:line="0" w:lineRule="atLeast"/>
              <w:ind w:left="30"/>
              <w:jc w:val="both"/>
            </w:pPr>
            <w:r>
              <w:t>-</w:t>
            </w:r>
          </w:p>
        </w:tc>
      </w:tr>
    </w:tbl>
    <w:p w14:paraId="237F2DDB" w14:textId="77777777" w:rsidR="00622D31" w:rsidRDefault="00622D31" w:rsidP="00622D31">
      <w:pPr>
        <w:spacing w:line="360" w:lineRule="auto"/>
      </w:pPr>
    </w:p>
    <w:p w14:paraId="610EF64F" w14:textId="77777777" w:rsidR="00622D31" w:rsidRDefault="00622D31" w:rsidP="00622D31">
      <w:pPr>
        <w:pStyle w:val="ListParagraph"/>
        <w:numPr>
          <w:ilvl w:val="0"/>
          <w:numId w:val="100"/>
        </w:numPr>
        <w:spacing w:line="360" w:lineRule="auto"/>
        <w:ind w:left="1418"/>
        <w:jc w:val="both"/>
      </w:pPr>
      <w:r>
        <w:t xml:space="preserve">Skenario </w:t>
      </w:r>
      <w:r>
        <w:rPr>
          <w:i/>
          <w:iCs/>
        </w:rPr>
        <w:t xml:space="preserve">Use Case </w:t>
      </w:r>
      <w:r w:rsidRPr="00B46037">
        <w:t xml:space="preserve"> </w:t>
      </w:r>
      <w:r>
        <w:t>Tentang</w:t>
      </w:r>
    </w:p>
    <w:p w14:paraId="160C270B" w14:textId="77777777" w:rsidR="00622D31" w:rsidRPr="00900B14" w:rsidRDefault="00622D31" w:rsidP="00622D31">
      <w:pPr>
        <w:pStyle w:val="ListParagraph"/>
        <w:spacing w:line="360" w:lineRule="auto"/>
        <w:ind w:left="1134" w:firstLine="283"/>
        <w:jc w:val="both"/>
      </w:pPr>
      <w:r w:rsidRPr="00900B14">
        <w:t xml:space="preserve">Berikut Skenario </w:t>
      </w:r>
      <w:r w:rsidRPr="00D63646">
        <w:rPr>
          <w:i/>
          <w:iCs/>
        </w:rPr>
        <w:t>use case</w:t>
      </w:r>
      <w:r w:rsidRPr="00900B14">
        <w:t xml:space="preserve"> yang menggambarkan </w:t>
      </w:r>
      <w:r>
        <w:t>halaman Tentang</w:t>
      </w:r>
      <w:r w:rsidRPr="00900B14">
        <w:t xml:space="preserve"> pada aplikasi :</w:t>
      </w:r>
    </w:p>
    <w:p w14:paraId="6B428B83" w14:textId="77777777" w:rsidR="00622D31" w:rsidRPr="00B46037" w:rsidRDefault="00622D31" w:rsidP="00622D31">
      <w:pPr>
        <w:pStyle w:val="ListParagraph"/>
        <w:spacing w:line="360" w:lineRule="auto"/>
        <w:ind w:left="1276"/>
        <w:jc w:val="both"/>
      </w:pPr>
    </w:p>
    <w:p w14:paraId="72EF1B78" w14:textId="5FBE8800" w:rsidR="00622D31" w:rsidRPr="00512577" w:rsidRDefault="00760BBF" w:rsidP="00512577">
      <w:pPr>
        <w:pStyle w:val="Caption"/>
        <w:spacing w:after="0" w:line="360" w:lineRule="auto"/>
        <w:ind w:left="1276"/>
        <w:jc w:val="center"/>
        <w:rPr>
          <w:i w:val="0"/>
          <w:iCs w:val="0"/>
          <w:color w:val="auto"/>
          <w:sz w:val="24"/>
          <w:szCs w:val="24"/>
        </w:rPr>
      </w:pPr>
      <w:bookmarkStart w:id="161" w:name="_Toc79605279"/>
      <w:r w:rsidRPr="00512577">
        <w:rPr>
          <w:i w:val="0"/>
          <w:iCs w:val="0"/>
          <w:color w:val="auto"/>
          <w:sz w:val="24"/>
          <w:szCs w:val="24"/>
        </w:rPr>
        <w:t xml:space="preserve">Tabel 4. </w:t>
      </w:r>
      <w:r w:rsidRPr="00512577">
        <w:rPr>
          <w:i w:val="0"/>
          <w:iCs w:val="0"/>
          <w:color w:val="auto"/>
          <w:sz w:val="24"/>
          <w:szCs w:val="24"/>
        </w:rPr>
        <w:fldChar w:fldCharType="begin"/>
      </w:r>
      <w:r w:rsidRPr="00512577">
        <w:rPr>
          <w:i w:val="0"/>
          <w:iCs w:val="0"/>
          <w:color w:val="auto"/>
          <w:sz w:val="24"/>
          <w:szCs w:val="24"/>
        </w:rPr>
        <w:instrText xml:space="preserve"> SEQ Tabel_4. \* ARABIC </w:instrText>
      </w:r>
      <w:r w:rsidRPr="00512577">
        <w:rPr>
          <w:i w:val="0"/>
          <w:iCs w:val="0"/>
          <w:color w:val="auto"/>
          <w:sz w:val="24"/>
          <w:szCs w:val="24"/>
        </w:rPr>
        <w:fldChar w:fldCharType="separate"/>
      </w:r>
      <w:r w:rsidR="00FB1FF7">
        <w:rPr>
          <w:i w:val="0"/>
          <w:iCs w:val="0"/>
          <w:noProof/>
          <w:color w:val="auto"/>
          <w:sz w:val="24"/>
          <w:szCs w:val="24"/>
        </w:rPr>
        <w:t>18</w:t>
      </w:r>
      <w:r w:rsidRPr="00512577">
        <w:rPr>
          <w:i w:val="0"/>
          <w:iCs w:val="0"/>
          <w:color w:val="auto"/>
          <w:sz w:val="24"/>
          <w:szCs w:val="24"/>
        </w:rPr>
        <w:fldChar w:fldCharType="end"/>
      </w:r>
      <w:r w:rsidRPr="00512577">
        <w:rPr>
          <w:i w:val="0"/>
          <w:iCs w:val="0"/>
          <w:color w:val="auto"/>
          <w:sz w:val="24"/>
          <w:szCs w:val="24"/>
        </w:rPr>
        <w:t xml:space="preserve"> Skenario </w:t>
      </w:r>
      <w:r w:rsidRPr="00D63646">
        <w:rPr>
          <w:color w:val="auto"/>
          <w:sz w:val="24"/>
          <w:szCs w:val="24"/>
        </w:rPr>
        <w:t>Use Case</w:t>
      </w:r>
      <w:r w:rsidRPr="00512577">
        <w:rPr>
          <w:i w:val="0"/>
          <w:iCs w:val="0"/>
          <w:color w:val="auto"/>
          <w:sz w:val="24"/>
          <w:szCs w:val="24"/>
        </w:rPr>
        <w:t xml:space="preserve"> Tentang</w:t>
      </w:r>
      <w:bookmarkEnd w:id="161"/>
    </w:p>
    <w:tbl>
      <w:tblPr>
        <w:tblStyle w:val="TableGrid"/>
        <w:tblW w:w="6804" w:type="dxa"/>
        <w:tblInd w:w="1129" w:type="dxa"/>
        <w:tblLook w:val="04A0" w:firstRow="1" w:lastRow="0" w:firstColumn="1" w:lastColumn="0" w:noHBand="0" w:noVBand="1"/>
      </w:tblPr>
      <w:tblGrid>
        <w:gridCol w:w="1848"/>
        <w:gridCol w:w="2472"/>
        <w:gridCol w:w="2484"/>
      </w:tblGrid>
      <w:tr w:rsidR="00622D31" w:rsidRPr="00B46037" w14:paraId="07A1190B" w14:textId="77777777" w:rsidTr="001C114E">
        <w:tc>
          <w:tcPr>
            <w:tcW w:w="1848" w:type="dxa"/>
          </w:tcPr>
          <w:p w14:paraId="59FDC699" w14:textId="77777777" w:rsidR="00622D31" w:rsidRPr="00B46037" w:rsidRDefault="00622D31" w:rsidP="003A73F5">
            <w:pPr>
              <w:pStyle w:val="ListParagraph"/>
              <w:tabs>
                <w:tab w:val="left" w:pos="3002"/>
              </w:tabs>
              <w:spacing w:line="360" w:lineRule="auto"/>
              <w:ind w:left="0"/>
              <w:rPr>
                <w:b/>
                <w:bCs/>
              </w:rPr>
            </w:pPr>
            <w:r w:rsidRPr="00B46037">
              <w:rPr>
                <w:b/>
                <w:bCs/>
              </w:rPr>
              <w:t>Nama</w:t>
            </w:r>
          </w:p>
        </w:tc>
        <w:tc>
          <w:tcPr>
            <w:tcW w:w="4956" w:type="dxa"/>
            <w:gridSpan w:val="2"/>
          </w:tcPr>
          <w:p w14:paraId="77B8CD18" w14:textId="77777777" w:rsidR="00622D31" w:rsidRPr="00B46037" w:rsidRDefault="00622D31" w:rsidP="003A73F5">
            <w:pPr>
              <w:pStyle w:val="ListParagraph"/>
              <w:tabs>
                <w:tab w:val="left" w:pos="3002"/>
              </w:tabs>
              <w:spacing w:line="360" w:lineRule="auto"/>
              <w:ind w:left="0"/>
            </w:pPr>
            <w:r w:rsidRPr="00B46037">
              <w:t xml:space="preserve">Tentang </w:t>
            </w:r>
          </w:p>
        </w:tc>
      </w:tr>
      <w:tr w:rsidR="00622D31" w:rsidRPr="00B46037" w14:paraId="3DB58C41" w14:textId="77777777" w:rsidTr="001C114E">
        <w:tc>
          <w:tcPr>
            <w:tcW w:w="1848" w:type="dxa"/>
          </w:tcPr>
          <w:p w14:paraId="4A4A7045" w14:textId="77777777" w:rsidR="00622D31" w:rsidRPr="00B46037" w:rsidRDefault="00622D31" w:rsidP="003A73F5">
            <w:pPr>
              <w:pStyle w:val="ListParagraph"/>
              <w:tabs>
                <w:tab w:val="left" w:pos="3002"/>
              </w:tabs>
              <w:spacing w:line="0" w:lineRule="atLeast"/>
              <w:ind w:left="0"/>
              <w:rPr>
                <w:b/>
                <w:bCs/>
              </w:rPr>
            </w:pPr>
            <w:r w:rsidRPr="00B46037">
              <w:rPr>
                <w:b/>
                <w:bCs/>
              </w:rPr>
              <w:t xml:space="preserve">Aktor </w:t>
            </w:r>
          </w:p>
        </w:tc>
        <w:tc>
          <w:tcPr>
            <w:tcW w:w="4956" w:type="dxa"/>
            <w:gridSpan w:val="2"/>
          </w:tcPr>
          <w:p w14:paraId="24C1E687" w14:textId="77777777" w:rsidR="00622D31" w:rsidRPr="00B46037" w:rsidRDefault="00622D31" w:rsidP="003A73F5">
            <w:pPr>
              <w:pStyle w:val="ListParagraph"/>
              <w:tabs>
                <w:tab w:val="left" w:pos="3002"/>
              </w:tabs>
              <w:spacing w:line="0" w:lineRule="atLeast"/>
              <w:ind w:left="0"/>
            </w:pPr>
            <w:r w:rsidRPr="00B46037">
              <w:t>Mahasiswa</w:t>
            </w:r>
          </w:p>
        </w:tc>
      </w:tr>
      <w:tr w:rsidR="00622D31" w:rsidRPr="00B46037" w14:paraId="66395CDA" w14:textId="77777777" w:rsidTr="001C114E">
        <w:tc>
          <w:tcPr>
            <w:tcW w:w="1848" w:type="dxa"/>
          </w:tcPr>
          <w:p w14:paraId="78D270D4" w14:textId="77777777" w:rsidR="00622D31" w:rsidRPr="00B46037" w:rsidRDefault="00622D31" w:rsidP="003A73F5">
            <w:pPr>
              <w:pStyle w:val="ListParagraph"/>
              <w:tabs>
                <w:tab w:val="left" w:pos="3002"/>
              </w:tabs>
              <w:spacing w:line="0" w:lineRule="atLeast"/>
              <w:ind w:left="0"/>
              <w:rPr>
                <w:b/>
                <w:bCs/>
              </w:rPr>
            </w:pPr>
            <w:r w:rsidRPr="00B46037">
              <w:rPr>
                <w:b/>
                <w:bCs/>
              </w:rPr>
              <w:t>Deskripsi</w:t>
            </w:r>
          </w:p>
        </w:tc>
        <w:tc>
          <w:tcPr>
            <w:tcW w:w="4956" w:type="dxa"/>
            <w:gridSpan w:val="2"/>
          </w:tcPr>
          <w:p w14:paraId="3C3F5F57" w14:textId="77777777" w:rsidR="00622D31" w:rsidRPr="00B46037" w:rsidRDefault="00622D31" w:rsidP="003A73F5">
            <w:pPr>
              <w:pStyle w:val="ListParagraph"/>
              <w:tabs>
                <w:tab w:val="left" w:pos="3002"/>
              </w:tabs>
              <w:spacing w:line="0" w:lineRule="atLeast"/>
              <w:ind w:left="0"/>
            </w:pPr>
            <w:r w:rsidRPr="00B46037">
              <w:t>Digunakan untuk melihat halaman awal pada website aplikasi.</w:t>
            </w:r>
          </w:p>
        </w:tc>
      </w:tr>
      <w:tr w:rsidR="00622D31" w:rsidRPr="00B46037" w14:paraId="4F2331DF" w14:textId="77777777" w:rsidTr="001C114E">
        <w:tc>
          <w:tcPr>
            <w:tcW w:w="1848" w:type="dxa"/>
          </w:tcPr>
          <w:p w14:paraId="41AC05A4" w14:textId="77777777" w:rsidR="00622D31" w:rsidRPr="00B46037" w:rsidRDefault="00622D31" w:rsidP="003A73F5">
            <w:pPr>
              <w:pStyle w:val="ListParagraph"/>
              <w:tabs>
                <w:tab w:val="left" w:pos="3002"/>
              </w:tabs>
              <w:spacing w:line="0" w:lineRule="atLeast"/>
              <w:ind w:left="0"/>
              <w:rPr>
                <w:b/>
                <w:bCs/>
              </w:rPr>
            </w:pPr>
            <w:r w:rsidRPr="00B46037">
              <w:rPr>
                <w:b/>
                <w:bCs/>
              </w:rPr>
              <w:lastRenderedPageBreak/>
              <w:t>Precondition</w:t>
            </w:r>
          </w:p>
        </w:tc>
        <w:tc>
          <w:tcPr>
            <w:tcW w:w="4956" w:type="dxa"/>
            <w:gridSpan w:val="2"/>
          </w:tcPr>
          <w:p w14:paraId="7F613460" w14:textId="77777777" w:rsidR="00622D31" w:rsidRPr="00B46037" w:rsidRDefault="00622D31" w:rsidP="003A73F5">
            <w:pPr>
              <w:pStyle w:val="ListParagraph"/>
              <w:tabs>
                <w:tab w:val="left" w:pos="3002"/>
              </w:tabs>
              <w:spacing w:line="0" w:lineRule="atLeast"/>
              <w:ind w:left="0"/>
            </w:pPr>
            <w:r w:rsidRPr="00B46037">
              <w:t>-</w:t>
            </w:r>
          </w:p>
        </w:tc>
      </w:tr>
      <w:tr w:rsidR="00622D31" w:rsidRPr="00B46037" w14:paraId="5184959B" w14:textId="77777777" w:rsidTr="001C114E">
        <w:tc>
          <w:tcPr>
            <w:tcW w:w="1848" w:type="dxa"/>
            <w:tcBorders>
              <w:bottom w:val="single" w:sz="4" w:space="0" w:color="auto"/>
            </w:tcBorders>
          </w:tcPr>
          <w:p w14:paraId="143D208A" w14:textId="77777777" w:rsidR="00622D31" w:rsidRPr="00B46037" w:rsidRDefault="00622D31" w:rsidP="003A73F5">
            <w:pPr>
              <w:pStyle w:val="ListParagraph"/>
              <w:tabs>
                <w:tab w:val="left" w:pos="3002"/>
              </w:tabs>
              <w:spacing w:line="0" w:lineRule="atLeast"/>
              <w:ind w:left="0"/>
              <w:rPr>
                <w:b/>
                <w:bCs/>
              </w:rPr>
            </w:pPr>
            <w:r w:rsidRPr="00B46037">
              <w:rPr>
                <w:b/>
                <w:bCs/>
              </w:rPr>
              <w:t>Postcondition</w:t>
            </w:r>
          </w:p>
        </w:tc>
        <w:tc>
          <w:tcPr>
            <w:tcW w:w="4956" w:type="dxa"/>
            <w:gridSpan w:val="2"/>
            <w:tcBorders>
              <w:bottom w:val="single" w:sz="4" w:space="0" w:color="auto"/>
            </w:tcBorders>
          </w:tcPr>
          <w:p w14:paraId="08161086" w14:textId="77777777" w:rsidR="00622D31" w:rsidRPr="00B46037" w:rsidRDefault="00622D31" w:rsidP="003A73F5">
            <w:pPr>
              <w:pStyle w:val="ListParagraph"/>
              <w:tabs>
                <w:tab w:val="left" w:pos="3002"/>
              </w:tabs>
              <w:spacing w:line="0" w:lineRule="atLeast"/>
              <w:ind w:left="0"/>
            </w:pPr>
            <w:r w:rsidRPr="00B46037">
              <w:t>-</w:t>
            </w:r>
          </w:p>
        </w:tc>
      </w:tr>
      <w:tr w:rsidR="00622D31" w:rsidRPr="00B46037" w14:paraId="7E7004CE" w14:textId="77777777" w:rsidTr="001C114E">
        <w:tc>
          <w:tcPr>
            <w:tcW w:w="1848" w:type="dxa"/>
            <w:tcBorders>
              <w:bottom w:val="single" w:sz="4" w:space="0" w:color="FFFFFF" w:themeColor="background1"/>
            </w:tcBorders>
          </w:tcPr>
          <w:p w14:paraId="666C4C99" w14:textId="77777777" w:rsidR="00622D31" w:rsidRPr="00B46037" w:rsidRDefault="00622D31" w:rsidP="003A73F5">
            <w:pPr>
              <w:pStyle w:val="ListParagraph"/>
              <w:tabs>
                <w:tab w:val="left" w:pos="3002"/>
              </w:tabs>
              <w:spacing w:line="0" w:lineRule="atLeast"/>
              <w:ind w:left="0"/>
            </w:pPr>
          </w:p>
        </w:tc>
        <w:tc>
          <w:tcPr>
            <w:tcW w:w="2472" w:type="dxa"/>
          </w:tcPr>
          <w:p w14:paraId="63C37BFF" w14:textId="77777777" w:rsidR="00622D31" w:rsidRPr="00B46037" w:rsidRDefault="00622D31" w:rsidP="003A73F5">
            <w:pPr>
              <w:pStyle w:val="ListParagraph"/>
              <w:tabs>
                <w:tab w:val="left" w:pos="3002"/>
              </w:tabs>
              <w:spacing w:line="0" w:lineRule="atLeast"/>
              <w:ind w:left="0"/>
              <w:jc w:val="center"/>
              <w:rPr>
                <w:b/>
                <w:bCs/>
              </w:rPr>
            </w:pPr>
            <w:r w:rsidRPr="00B46037">
              <w:rPr>
                <w:b/>
                <w:bCs/>
              </w:rPr>
              <w:t>Aktor</w:t>
            </w:r>
          </w:p>
        </w:tc>
        <w:tc>
          <w:tcPr>
            <w:tcW w:w="2484" w:type="dxa"/>
          </w:tcPr>
          <w:p w14:paraId="5D78CD7C" w14:textId="77777777" w:rsidR="00622D31" w:rsidRPr="00B46037" w:rsidRDefault="00622D31" w:rsidP="003A73F5">
            <w:pPr>
              <w:pStyle w:val="ListParagraph"/>
              <w:tabs>
                <w:tab w:val="left" w:pos="3002"/>
              </w:tabs>
              <w:spacing w:line="0" w:lineRule="atLeast"/>
              <w:ind w:left="0"/>
              <w:jc w:val="center"/>
              <w:rPr>
                <w:b/>
                <w:bCs/>
              </w:rPr>
            </w:pPr>
            <w:r w:rsidRPr="00B46037">
              <w:rPr>
                <w:b/>
                <w:bCs/>
              </w:rPr>
              <w:t>Sistem</w:t>
            </w:r>
          </w:p>
        </w:tc>
      </w:tr>
      <w:tr w:rsidR="00622D31" w:rsidRPr="00B46037" w14:paraId="1461B09B" w14:textId="77777777" w:rsidTr="001C114E">
        <w:tc>
          <w:tcPr>
            <w:tcW w:w="1848" w:type="dxa"/>
            <w:tcBorders>
              <w:top w:val="single" w:sz="4" w:space="0" w:color="FFFFFF" w:themeColor="background1"/>
              <w:bottom w:val="single" w:sz="4" w:space="0" w:color="FFFFFF" w:themeColor="background1"/>
            </w:tcBorders>
          </w:tcPr>
          <w:p w14:paraId="2A754F38" w14:textId="77777777" w:rsidR="00622D31" w:rsidRPr="00B46037" w:rsidRDefault="00622D31" w:rsidP="003A73F5">
            <w:pPr>
              <w:pStyle w:val="ListParagraph"/>
              <w:tabs>
                <w:tab w:val="left" w:pos="3002"/>
              </w:tabs>
              <w:spacing w:line="0" w:lineRule="atLeast"/>
              <w:ind w:left="0"/>
            </w:pPr>
          </w:p>
        </w:tc>
        <w:tc>
          <w:tcPr>
            <w:tcW w:w="2472" w:type="dxa"/>
          </w:tcPr>
          <w:p w14:paraId="716CDEE6" w14:textId="77777777" w:rsidR="00622D31" w:rsidRPr="00B46037" w:rsidRDefault="00622D31" w:rsidP="00622D31">
            <w:pPr>
              <w:pStyle w:val="ListParagraph"/>
              <w:numPr>
                <w:ilvl w:val="0"/>
                <w:numId w:val="76"/>
              </w:numPr>
              <w:tabs>
                <w:tab w:val="left" w:pos="3002"/>
              </w:tabs>
              <w:ind w:left="305"/>
              <w:jc w:val="both"/>
            </w:pPr>
            <w:r w:rsidRPr="00D63646">
              <w:rPr>
                <w:i/>
                <w:iCs/>
              </w:rPr>
              <w:t>Use Case</w:t>
            </w:r>
            <w:r w:rsidRPr="00B46037">
              <w:t xml:space="preserve"> dimulai pada saat mahasiswa memilih menu tentang</w:t>
            </w:r>
          </w:p>
        </w:tc>
        <w:tc>
          <w:tcPr>
            <w:tcW w:w="2484" w:type="dxa"/>
          </w:tcPr>
          <w:p w14:paraId="78B0094C" w14:textId="77777777" w:rsidR="00622D31" w:rsidRPr="00B46037" w:rsidRDefault="00622D31" w:rsidP="003A73F5">
            <w:pPr>
              <w:pStyle w:val="ListParagraph"/>
              <w:tabs>
                <w:tab w:val="left" w:pos="3002"/>
              </w:tabs>
              <w:spacing w:line="0" w:lineRule="atLeast"/>
              <w:ind w:left="0"/>
            </w:pPr>
          </w:p>
        </w:tc>
      </w:tr>
      <w:tr w:rsidR="00622D31" w:rsidRPr="00B46037" w14:paraId="459EB617" w14:textId="77777777" w:rsidTr="001C114E">
        <w:tc>
          <w:tcPr>
            <w:tcW w:w="1848" w:type="dxa"/>
            <w:tcBorders>
              <w:top w:val="single" w:sz="4" w:space="0" w:color="FFFFFF" w:themeColor="background1"/>
              <w:bottom w:val="single" w:sz="4" w:space="0" w:color="FFFFFF" w:themeColor="background1"/>
            </w:tcBorders>
          </w:tcPr>
          <w:p w14:paraId="02C0F7DD" w14:textId="77777777" w:rsidR="00622D31" w:rsidRPr="00B46037" w:rsidRDefault="00622D31" w:rsidP="003A73F5">
            <w:pPr>
              <w:pStyle w:val="ListParagraph"/>
              <w:tabs>
                <w:tab w:val="left" w:pos="3002"/>
              </w:tabs>
              <w:spacing w:line="0" w:lineRule="atLeast"/>
              <w:ind w:left="0"/>
              <w:jc w:val="center"/>
              <w:rPr>
                <w:b/>
                <w:bCs/>
                <w:i/>
                <w:iCs/>
              </w:rPr>
            </w:pPr>
            <w:r w:rsidRPr="00B46037">
              <w:rPr>
                <w:b/>
                <w:bCs/>
                <w:i/>
                <w:iCs/>
              </w:rPr>
              <w:t>Main flow of event</w:t>
            </w:r>
          </w:p>
        </w:tc>
        <w:tc>
          <w:tcPr>
            <w:tcW w:w="2472" w:type="dxa"/>
          </w:tcPr>
          <w:p w14:paraId="3FF18CB0" w14:textId="77777777" w:rsidR="00622D31" w:rsidRPr="00B46037" w:rsidRDefault="00622D31" w:rsidP="003A73F5">
            <w:pPr>
              <w:pStyle w:val="ListParagraph"/>
              <w:tabs>
                <w:tab w:val="left" w:pos="3002"/>
              </w:tabs>
              <w:spacing w:line="0" w:lineRule="atLeast"/>
            </w:pPr>
          </w:p>
        </w:tc>
        <w:tc>
          <w:tcPr>
            <w:tcW w:w="2484" w:type="dxa"/>
          </w:tcPr>
          <w:p w14:paraId="30AF06A5" w14:textId="77777777" w:rsidR="00622D31" w:rsidRPr="00B46037" w:rsidRDefault="00622D31" w:rsidP="00622D31">
            <w:pPr>
              <w:pStyle w:val="ListParagraph"/>
              <w:numPr>
                <w:ilvl w:val="0"/>
                <w:numId w:val="76"/>
              </w:numPr>
              <w:tabs>
                <w:tab w:val="left" w:pos="3002"/>
              </w:tabs>
              <w:spacing w:line="0" w:lineRule="atLeast"/>
              <w:ind w:left="390"/>
            </w:pPr>
            <w:r w:rsidRPr="00B46037">
              <w:t>Sistem Menampilkan halaman</w:t>
            </w:r>
            <w:r w:rsidRPr="00B46037">
              <w:rPr>
                <w:i/>
                <w:iCs/>
              </w:rPr>
              <w:t xml:space="preserve"> </w:t>
            </w:r>
            <w:r w:rsidRPr="00B46037">
              <w:t>tentang</w:t>
            </w:r>
          </w:p>
        </w:tc>
      </w:tr>
      <w:tr w:rsidR="00622D31" w:rsidRPr="00B46037" w14:paraId="739C16C6" w14:textId="77777777" w:rsidTr="001C114E">
        <w:tc>
          <w:tcPr>
            <w:tcW w:w="1848" w:type="dxa"/>
            <w:tcBorders>
              <w:top w:val="single" w:sz="4" w:space="0" w:color="FFFFFF" w:themeColor="background1"/>
              <w:bottom w:val="single" w:sz="4" w:space="0" w:color="auto"/>
            </w:tcBorders>
          </w:tcPr>
          <w:p w14:paraId="74BC7B80" w14:textId="77777777" w:rsidR="00622D31" w:rsidRPr="00B46037" w:rsidRDefault="00622D31" w:rsidP="003A73F5">
            <w:pPr>
              <w:pStyle w:val="ListParagraph"/>
              <w:tabs>
                <w:tab w:val="left" w:pos="3002"/>
              </w:tabs>
              <w:spacing w:line="0" w:lineRule="atLeast"/>
              <w:ind w:left="0"/>
            </w:pPr>
          </w:p>
        </w:tc>
        <w:tc>
          <w:tcPr>
            <w:tcW w:w="2472" w:type="dxa"/>
          </w:tcPr>
          <w:p w14:paraId="7DDAD3F5" w14:textId="77777777" w:rsidR="00622D31" w:rsidRPr="00B46037" w:rsidRDefault="00622D31" w:rsidP="00622D31">
            <w:pPr>
              <w:pStyle w:val="ListParagraph"/>
              <w:numPr>
                <w:ilvl w:val="0"/>
                <w:numId w:val="76"/>
              </w:numPr>
              <w:tabs>
                <w:tab w:val="left" w:pos="3002"/>
              </w:tabs>
              <w:spacing w:line="0" w:lineRule="atLeast"/>
              <w:ind w:left="390"/>
            </w:pPr>
            <w:r w:rsidRPr="00B46037">
              <w:t xml:space="preserve">Mahasiswa melihat halaman tentang aplikasi. </w:t>
            </w:r>
          </w:p>
        </w:tc>
        <w:tc>
          <w:tcPr>
            <w:tcW w:w="2484" w:type="dxa"/>
          </w:tcPr>
          <w:p w14:paraId="4F0264F3" w14:textId="77777777" w:rsidR="00622D31" w:rsidRPr="00B46037" w:rsidRDefault="00622D31" w:rsidP="003A73F5">
            <w:pPr>
              <w:pStyle w:val="ListParagraph"/>
              <w:tabs>
                <w:tab w:val="left" w:pos="3002"/>
              </w:tabs>
              <w:spacing w:line="0" w:lineRule="atLeast"/>
            </w:pPr>
          </w:p>
          <w:p w14:paraId="29E79D5D" w14:textId="77777777" w:rsidR="00622D31" w:rsidRPr="00B46037" w:rsidRDefault="00622D31" w:rsidP="003A73F5">
            <w:pPr>
              <w:pStyle w:val="ListParagraph"/>
              <w:tabs>
                <w:tab w:val="left" w:pos="3002"/>
              </w:tabs>
              <w:spacing w:line="0" w:lineRule="atLeast"/>
            </w:pPr>
          </w:p>
          <w:p w14:paraId="358CBF85" w14:textId="77777777" w:rsidR="00622D31" w:rsidRPr="00B46037" w:rsidRDefault="00622D31" w:rsidP="003A73F5">
            <w:pPr>
              <w:tabs>
                <w:tab w:val="left" w:pos="3002"/>
              </w:tabs>
              <w:spacing w:line="0" w:lineRule="atLeast"/>
            </w:pPr>
          </w:p>
        </w:tc>
      </w:tr>
      <w:tr w:rsidR="00622D31" w:rsidRPr="00B46037" w14:paraId="0AD9DBF9" w14:textId="77777777" w:rsidTr="001C114E">
        <w:tc>
          <w:tcPr>
            <w:tcW w:w="1848" w:type="dxa"/>
            <w:tcBorders>
              <w:top w:val="single" w:sz="4" w:space="0" w:color="auto"/>
              <w:bottom w:val="single" w:sz="4" w:space="0" w:color="auto"/>
            </w:tcBorders>
          </w:tcPr>
          <w:p w14:paraId="46229261" w14:textId="77777777" w:rsidR="00622D31" w:rsidRPr="00B46037" w:rsidRDefault="00622D31" w:rsidP="003A73F5">
            <w:pPr>
              <w:pStyle w:val="ListParagraph"/>
              <w:tabs>
                <w:tab w:val="left" w:pos="3002"/>
              </w:tabs>
              <w:spacing w:line="0" w:lineRule="atLeast"/>
              <w:ind w:left="0"/>
              <w:jc w:val="center"/>
              <w:rPr>
                <w:b/>
                <w:bCs/>
                <w:i/>
                <w:iCs/>
              </w:rPr>
            </w:pPr>
            <w:r w:rsidRPr="00B46037">
              <w:rPr>
                <w:b/>
                <w:bCs/>
                <w:i/>
                <w:iCs/>
              </w:rPr>
              <w:t>Exceptional Flow of Event</w:t>
            </w:r>
          </w:p>
        </w:tc>
        <w:tc>
          <w:tcPr>
            <w:tcW w:w="4956" w:type="dxa"/>
            <w:gridSpan w:val="2"/>
            <w:tcBorders>
              <w:top w:val="single" w:sz="4" w:space="0" w:color="auto"/>
              <w:bottom w:val="single" w:sz="4" w:space="0" w:color="auto"/>
            </w:tcBorders>
          </w:tcPr>
          <w:p w14:paraId="3756752C" w14:textId="77777777" w:rsidR="00622D31" w:rsidRPr="00B46037" w:rsidRDefault="00622D31" w:rsidP="003A73F5">
            <w:pPr>
              <w:pStyle w:val="ListParagraph"/>
              <w:tabs>
                <w:tab w:val="left" w:pos="3002"/>
              </w:tabs>
              <w:spacing w:line="0" w:lineRule="atLeast"/>
              <w:ind w:left="30"/>
              <w:jc w:val="both"/>
            </w:pPr>
            <w:r w:rsidRPr="00B46037">
              <w:t>-</w:t>
            </w:r>
          </w:p>
        </w:tc>
      </w:tr>
    </w:tbl>
    <w:p w14:paraId="62D8A1C4" w14:textId="77777777" w:rsidR="00622D31" w:rsidRPr="006F5026" w:rsidRDefault="00622D31" w:rsidP="00622D31">
      <w:pPr>
        <w:pStyle w:val="ListParagraph"/>
        <w:spacing w:line="480" w:lineRule="auto"/>
        <w:ind w:left="709"/>
        <w:jc w:val="both"/>
      </w:pPr>
    </w:p>
    <w:p w14:paraId="2BC2D2E4" w14:textId="77777777" w:rsidR="00622D31" w:rsidRPr="00B76248" w:rsidRDefault="00622D31" w:rsidP="00622D31">
      <w:pPr>
        <w:pStyle w:val="ListParagraph"/>
        <w:numPr>
          <w:ilvl w:val="0"/>
          <w:numId w:val="58"/>
        </w:numPr>
        <w:spacing w:line="480" w:lineRule="auto"/>
        <w:ind w:left="1134"/>
        <w:jc w:val="both"/>
      </w:pPr>
      <w:r w:rsidRPr="00B46037">
        <w:rPr>
          <w:i/>
          <w:iCs/>
        </w:rPr>
        <w:t>Activity Diagram</w:t>
      </w:r>
    </w:p>
    <w:p w14:paraId="5335DA6A" w14:textId="7435EC7F" w:rsidR="00622D31" w:rsidRPr="00B46037" w:rsidRDefault="00622D31" w:rsidP="006635EB">
      <w:pPr>
        <w:spacing w:line="360" w:lineRule="auto"/>
        <w:ind w:left="851" w:firstLine="283"/>
        <w:jc w:val="both"/>
      </w:pPr>
      <w:r w:rsidRPr="00B46037">
        <w:rPr>
          <w:i/>
          <w:iCs/>
        </w:rPr>
        <w:t>Activity diagram</w:t>
      </w:r>
      <w:r w:rsidRPr="00B46037">
        <w:t xml:space="preserve"> adalah salah satu cara memodelkan event-event yang terjadi dalam suatu use case, berikut adalah </w:t>
      </w:r>
      <w:r w:rsidRPr="0026518C">
        <w:rPr>
          <w:i/>
          <w:iCs/>
        </w:rPr>
        <w:t>activity diagram</w:t>
      </w:r>
      <w:r w:rsidRPr="00B46037">
        <w:t xml:space="preserve"> pada Aplikasi Seleksi Kelayakan Pengajuan Proposal Skripsi dan Sidang Skripsi di Fakultas Teknologi Universitas Bale Bandung :</w:t>
      </w:r>
    </w:p>
    <w:p w14:paraId="54090007" w14:textId="77777777" w:rsidR="00622D31" w:rsidRDefault="00622D31" w:rsidP="00622D31">
      <w:pPr>
        <w:pStyle w:val="ListParagraph"/>
        <w:numPr>
          <w:ilvl w:val="0"/>
          <w:numId w:val="59"/>
        </w:numPr>
        <w:spacing w:line="360" w:lineRule="auto"/>
        <w:ind w:left="1418"/>
        <w:jc w:val="both"/>
      </w:pPr>
      <w:r w:rsidRPr="00B46037">
        <w:rPr>
          <w:i/>
          <w:iCs/>
        </w:rPr>
        <w:t xml:space="preserve">Activity Diagram </w:t>
      </w:r>
      <w:r>
        <w:t>Admin</w:t>
      </w:r>
    </w:p>
    <w:p w14:paraId="7852FF7B" w14:textId="27A7713C" w:rsidR="00622D31" w:rsidRDefault="00622D31" w:rsidP="00622D31">
      <w:pPr>
        <w:pStyle w:val="ListParagraph"/>
        <w:numPr>
          <w:ilvl w:val="0"/>
          <w:numId w:val="82"/>
        </w:numPr>
        <w:spacing w:line="360" w:lineRule="auto"/>
        <w:ind w:left="1843"/>
        <w:jc w:val="both"/>
      </w:pPr>
      <w:r w:rsidRPr="00B46037">
        <w:rPr>
          <w:noProof/>
        </w:rPr>
        <w:drawing>
          <wp:anchor distT="0" distB="0" distL="114300" distR="114300" simplePos="0" relativeHeight="251671552" behindDoc="0" locked="0" layoutInCell="1" allowOverlap="1" wp14:anchorId="76BF7CDC" wp14:editId="1F61563C">
            <wp:simplePos x="0" y="0"/>
            <wp:positionH relativeFrom="margin">
              <wp:posOffset>1430020</wp:posOffset>
            </wp:positionH>
            <wp:positionV relativeFrom="paragraph">
              <wp:posOffset>259080</wp:posOffset>
            </wp:positionV>
            <wp:extent cx="3128645" cy="3391535"/>
            <wp:effectExtent l="0" t="0" r="0"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3128645" cy="3391535"/>
                    </a:xfrm>
                    <a:prstGeom prst="rect">
                      <a:avLst/>
                    </a:prstGeom>
                  </pic:spPr>
                </pic:pic>
              </a:graphicData>
            </a:graphic>
            <wp14:sizeRelH relativeFrom="margin">
              <wp14:pctWidth>0</wp14:pctWidth>
            </wp14:sizeRelH>
            <wp14:sizeRelV relativeFrom="margin">
              <wp14:pctHeight>0</wp14:pctHeight>
            </wp14:sizeRelV>
          </wp:anchor>
        </w:drawing>
      </w:r>
      <w:r w:rsidRPr="00B46037">
        <w:rPr>
          <w:i/>
          <w:iCs/>
        </w:rPr>
        <w:t>Activity Diagram</w:t>
      </w:r>
      <w:r w:rsidR="00D63646">
        <w:rPr>
          <w:i/>
          <w:iCs/>
        </w:rPr>
        <w:t xml:space="preserve"> Login</w:t>
      </w:r>
      <w:r w:rsidRPr="00B46037">
        <w:rPr>
          <w:i/>
          <w:iCs/>
        </w:rPr>
        <w:t xml:space="preserve"> </w:t>
      </w:r>
      <w:r>
        <w:t>Admin</w:t>
      </w:r>
    </w:p>
    <w:p w14:paraId="1E445B45" w14:textId="29EB0A4B" w:rsidR="00622D31" w:rsidRPr="00512577" w:rsidRDefault="005D1F22" w:rsidP="00512577">
      <w:pPr>
        <w:pStyle w:val="Caption"/>
        <w:spacing w:after="0" w:line="360" w:lineRule="auto"/>
        <w:ind w:left="1560"/>
        <w:jc w:val="center"/>
        <w:rPr>
          <w:i w:val="0"/>
          <w:iCs w:val="0"/>
          <w:color w:val="auto"/>
          <w:sz w:val="24"/>
          <w:szCs w:val="24"/>
        </w:rPr>
      </w:pPr>
      <w:bookmarkStart w:id="162" w:name="_Toc79605142"/>
      <w:r w:rsidRPr="00512577">
        <w:rPr>
          <w:i w:val="0"/>
          <w:iCs w:val="0"/>
          <w:color w:val="auto"/>
          <w:sz w:val="24"/>
          <w:szCs w:val="24"/>
        </w:rPr>
        <w:t xml:space="preserve">Gambar 4. </w:t>
      </w:r>
      <w:r w:rsidRPr="00512577">
        <w:rPr>
          <w:i w:val="0"/>
          <w:iCs w:val="0"/>
          <w:color w:val="auto"/>
          <w:sz w:val="24"/>
          <w:szCs w:val="24"/>
        </w:rPr>
        <w:fldChar w:fldCharType="begin"/>
      </w:r>
      <w:r w:rsidRPr="00512577">
        <w:rPr>
          <w:i w:val="0"/>
          <w:iCs w:val="0"/>
          <w:color w:val="auto"/>
          <w:sz w:val="24"/>
          <w:szCs w:val="24"/>
        </w:rPr>
        <w:instrText xml:space="preserve"> SEQ Gambar_4. \* ARABIC </w:instrText>
      </w:r>
      <w:r w:rsidRPr="00512577">
        <w:rPr>
          <w:i w:val="0"/>
          <w:iCs w:val="0"/>
          <w:color w:val="auto"/>
          <w:sz w:val="24"/>
          <w:szCs w:val="24"/>
        </w:rPr>
        <w:fldChar w:fldCharType="separate"/>
      </w:r>
      <w:r w:rsidR="00FB1FF7">
        <w:rPr>
          <w:i w:val="0"/>
          <w:iCs w:val="0"/>
          <w:noProof/>
          <w:color w:val="auto"/>
          <w:sz w:val="24"/>
          <w:szCs w:val="24"/>
        </w:rPr>
        <w:t>7</w:t>
      </w:r>
      <w:r w:rsidRPr="00512577">
        <w:rPr>
          <w:i w:val="0"/>
          <w:iCs w:val="0"/>
          <w:color w:val="auto"/>
          <w:sz w:val="24"/>
          <w:szCs w:val="24"/>
        </w:rPr>
        <w:fldChar w:fldCharType="end"/>
      </w:r>
      <w:r w:rsidRPr="00512577">
        <w:rPr>
          <w:i w:val="0"/>
          <w:iCs w:val="0"/>
          <w:color w:val="auto"/>
          <w:sz w:val="24"/>
          <w:szCs w:val="24"/>
        </w:rPr>
        <w:t xml:space="preserve"> </w:t>
      </w:r>
      <w:r w:rsidRPr="00D63646">
        <w:rPr>
          <w:color w:val="auto"/>
          <w:sz w:val="24"/>
          <w:szCs w:val="24"/>
        </w:rPr>
        <w:t>Activity Diagram Login</w:t>
      </w:r>
      <w:r w:rsidRPr="00512577">
        <w:rPr>
          <w:i w:val="0"/>
          <w:iCs w:val="0"/>
          <w:color w:val="auto"/>
          <w:sz w:val="24"/>
          <w:szCs w:val="24"/>
        </w:rPr>
        <w:t xml:space="preserve"> Admin</w:t>
      </w:r>
      <w:bookmarkEnd w:id="162"/>
    </w:p>
    <w:p w14:paraId="3F6E1F50" w14:textId="77777777" w:rsidR="00622D31" w:rsidRPr="00B46037" w:rsidRDefault="00622D31" w:rsidP="00622D31">
      <w:pPr>
        <w:pStyle w:val="ListParagraph"/>
        <w:numPr>
          <w:ilvl w:val="0"/>
          <w:numId w:val="82"/>
        </w:numPr>
        <w:spacing w:line="360" w:lineRule="auto"/>
        <w:ind w:left="1843"/>
        <w:jc w:val="both"/>
      </w:pPr>
      <w:r w:rsidRPr="00B46037">
        <w:rPr>
          <w:noProof/>
        </w:rPr>
        <w:lastRenderedPageBreak/>
        <w:drawing>
          <wp:anchor distT="0" distB="0" distL="114300" distR="114300" simplePos="0" relativeHeight="251672576" behindDoc="0" locked="0" layoutInCell="1" allowOverlap="1" wp14:anchorId="6AF7E2B3" wp14:editId="42C0DC85">
            <wp:simplePos x="0" y="0"/>
            <wp:positionH relativeFrom="column">
              <wp:posOffset>1462405</wp:posOffset>
            </wp:positionH>
            <wp:positionV relativeFrom="paragraph">
              <wp:posOffset>248920</wp:posOffset>
            </wp:positionV>
            <wp:extent cx="3172460" cy="3572510"/>
            <wp:effectExtent l="0" t="0" r="8890" b="889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3172460" cy="3572510"/>
                    </a:xfrm>
                    <a:prstGeom prst="rect">
                      <a:avLst/>
                    </a:prstGeom>
                  </pic:spPr>
                </pic:pic>
              </a:graphicData>
            </a:graphic>
            <wp14:sizeRelH relativeFrom="margin">
              <wp14:pctWidth>0</wp14:pctWidth>
            </wp14:sizeRelH>
            <wp14:sizeRelV relativeFrom="margin">
              <wp14:pctHeight>0</wp14:pctHeight>
            </wp14:sizeRelV>
          </wp:anchor>
        </w:drawing>
      </w:r>
      <w:r w:rsidRPr="00B46037">
        <w:rPr>
          <w:i/>
          <w:iCs/>
        </w:rPr>
        <w:t xml:space="preserve">Activity Diagram Home </w:t>
      </w:r>
      <w:r w:rsidRPr="00B46037">
        <w:t>Admin</w:t>
      </w:r>
    </w:p>
    <w:p w14:paraId="5D051397" w14:textId="168A474E" w:rsidR="00622D31" w:rsidRPr="00512577" w:rsidRDefault="005D1F22" w:rsidP="00512577">
      <w:pPr>
        <w:pStyle w:val="Caption"/>
        <w:spacing w:after="0" w:line="360" w:lineRule="auto"/>
        <w:ind w:left="1843"/>
        <w:jc w:val="center"/>
        <w:rPr>
          <w:i w:val="0"/>
          <w:iCs w:val="0"/>
          <w:color w:val="auto"/>
          <w:sz w:val="24"/>
          <w:szCs w:val="24"/>
        </w:rPr>
      </w:pPr>
      <w:bookmarkStart w:id="163" w:name="_Toc79605143"/>
      <w:r w:rsidRPr="00512577">
        <w:rPr>
          <w:i w:val="0"/>
          <w:iCs w:val="0"/>
          <w:color w:val="auto"/>
          <w:sz w:val="24"/>
          <w:szCs w:val="24"/>
        </w:rPr>
        <w:t xml:space="preserve">Gambar 4. </w:t>
      </w:r>
      <w:r w:rsidRPr="00512577">
        <w:rPr>
          <w:i w:val="0"/>
          <w:iCs w:val="0"/>
          <w:color w:val="auto"/>
          <w:sz w:val="24"/>
          <w:szCs w:val="24"/>
        </w:rPr>
        <w:fldChar w:fldCharType="begin"/>
      </w:r>
      <w:r w:rsidRPr="00512577">
        <w:rPr>
          <w:i w:val="0"/>
          <w:iCs w:val="0"/>
          <w:color w:val="auto"/>
          <w:sz w:val="24"/>
          <w:szCs w:val="24"/>
        </w:rPr>
        <w:instrText xml:space="preserve"> SEQ Gambar_4. \* ARABIC </w:instrText>
      </w:r>
      <w:r w:rsidRPr="00512577">
        <w:rPr>
          <w:i w:val="0"/>
          <w:iCs w:val="0"/>
          <w:color w:val="auto"/>
          <w:sz w:val="24"/>
          <w:szCs w:val="24"/>
        </w:rPr>
        <w:fldChar w:fldCharType="separate"/>
      </w:r>
      <w:r w:rsidR="00FB1FF7">
        <w:rPr>
          <w:i w:val="0"/>
          <w:iCs w:val="0"/>
          <w:noProof/>
          <w:color w:val="auto"/>
          <w:sz w:val="24"/>
          <w:szCs w:val="24"/>
        </w:rPr>
        <w:t>8</w:t>
      </w:r>
      <w:r w:rsidRPr="00512577">
        <w:rPr>
          <w:i w:val="0"/>
          <w:iCs w:val="0"/>
          <w:color w:val="auto"/>
          <w:sz w:val="24"/>
          <w:szCs w:val="24"/>
        </w:rPr>
        <w:fldChar w:fldCharType="end"/>
      </w:r>
      <w:r w:rsidRPr="00512577">
        <w:rPr>
          <w:i w:val="0"/>
          <w:iCs w:val="0"/>
          <w:color w:val="auto"/>
          <w:sz w:val="24"/>
          <w:szCs w:val="24"/>
        </w:rPr>
        <w:t xml:space="preserve"> </w:t>
      </w:r>
      <w:r w:rsidRPr="00D63646">
        <w:rPr>
          <w:color w:val="auto"/>
          <w:sz w:val="24"/>
          <w:szCs w:val="24"/>
        </w:rPr>
        <w:t>Activity Diagram Home</w:t>
      </w:r>
      <w:r w:rsidRPr="00512577">
        <w:rPr>
          <w:i w:val="0"/>
          <w:iCs w:val="0"/>
          <w:color w:val="auto"/>
          <w:sz w:val="24"/>
          <w:szCs w:val="24"/>
        </w:rPr>
        <w:t xml:space="preserve"> Admin</w:t>
      </w:r>
      <w:bookmarkEnd w:id="163"/>
    </w:p>
    <w:p w14:paraId="184B954D" w14:textId="77777777" w:rsidR="001C114E" w:rsidRPr="001C114E" w:rsidRDefault="001C114E" w:rsidP="001C114E">
      <w:pPr>
        <w:rPr>
          <w:lang w:val="en-AU"/>
        </w:rPr>
      </w:pPr>
    </w:p>
    <w:p w14:paraId="26CD7314" w14:textId="4B1EF40E" w:rsidR="00622D31" w:rsidRPr="005D1F22" w:rsidRDefault="00622D31" w:rsidP="00622D31">
      <w:pPr>
        <w:pStyle w:val="ListParagraph"/>
        <w:numPr>
          <w:ilvl w:val="0"/>
          <w:numId w:val="82"/>
        </w:numPr>
        <w:spacing w:line="360" w:lineRule="auto"/>
        <w:ind w:left="1843"/>
        <w:jc w:val="both"/>
        <w:rPr>
          <w:i/>
          <w:iCs/>
        </w:rPr>
      </w:pPr>
      <w:r>
        <w:rPr>
          <w:noProof/>
        </w:rPr>
        <w:drawing>
          <wp:anchor distT="0" distB="0" distL="114300" distR="114300" simplePos="0" relativeHeight="251774976" behindDoc="0" locked="0" layoutInCell="1" allowOverlap="1" wp14:anchorId="7BD8BEF1" wp14:editId="45222195">
            <wp:simplePos x="0" y="0"/>
            <wp:positionH relativeFrom="column">
              <wp:posOffset>1494155</wp:posOffset>
            </wp:positionH>
            <wp:positionV relativeFrom="paragraph">
              <wp:posOffset>239557</wp:posOffset>
            </wp:positionV>
            <wp:extent cx="3168650" cy="375285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168650" cy="3752850"/>
                    </a:xfrm>
                    <a:prstGeom prst="rect">
                      <a:avLst/>
                    </a:prstGeom>
                  </pic:spPr>
                </pic:pic>
              </a:graphicData>
            </a:graphic>
            <wp14:sizeRelH relativeFrom="margin">
              <wp14:pctWidth>0</wp14:pctWidth>
            </wp14:sizeRelH>
            <wp14:sizeRelV relativeFrom="margin">
              <wp14:pctHeight>0</wp14:pctHeight>
            </wp14:sizeRelV>
          </wp:anchor>
        </w:drawing>
      </w:r>
      <w:r w:rsidRPr="00B46037">
        <w:rPr>
          <w:i/>
          <w:iCs/>
        </w:rPr>
        <w:t xml:space="preserve">Activity Diagram </w:t>
      </w:r>
      <w:r w:rsidRPr="00165B74">
        <w:t>Data Mahasiswa</w:t>
      </w:r>
    </w:p>
    <w:p w14:paraId="32C49D55" w14:textId="5D409F44" w:rsidR="00622D31" w:rsidRPr="00512577" w:rsidRDefault="005D1F22" w:rsidP="00512577">
      <w:pPr>
        <w:pStyle w:val="Caption"/>
        <w:spacing w:after="0" w:line="360" w:lineRule="auto"/>
        <w:ind w:left="1843"/>
        <w:jc w:val="center"/>
        <w:rPr>
          <w:i w:val="0"/>
          <w:iCs w:val="0"/>
          <w:color w:val="auto"/>
          <w:sz w:val="24"/>
          <w:szCs w:val="24"/>
        </w:rPr>
      </w:pPr>
      <w:bookmarkStart w:id="164" w:name="_Toc79605144"/>
      <w:r w:rsidRPr="00512577">
        <w:rPr>
          <w:i w:val="0"/>
          <w:iCs w:val="0"/>
          <w:color w:val="auto"/>
          <w:sz w:val="24"/>
          <w:szCs w:val="24"/>
        </w:rPr>
        <w:t xml:space="preserve">Gambar 4. </w:t>
      </w:r>
      <w:r w:rsidRPr="00512577">
        <w:rPr>
          <w:i w:val="0"/>
          <w:iCs w:val="0"/>
          <w:color w:val="auto"/>
          <w:sz w:val="24"/>
          <w:szCs w:val="24"/>
        </w:rPr>
        <w:fldChar w:fldCharType="begin"/>
      </w:r>
      <w:r w:rsidRPr="00512577">
        <w:rPr>
          <w:i w:val="0"/>
          <w:iCs w:val="0"/>
          <w:color w:val="auto"/>
          <w:sz w:val="24"/>
          <w:szCs w:val="24"/>
        </w:rPr>
        <w:instrText xml:space="preserve"> SEQ Gambar_4. \* ARABIC </w:instrText>
      </w:r>
      <w:r w:rsidRPr="00512577">
        <w:rPr>
          <w:i w:val="0"/>
          <w:iCs w:val="0"/>
          <w:color w:val="auto"/>
          <w:sz w:val="24"/>
          <w:szCs w:val="24"/>
        </w:rPr>
        <w:fldChar w:fldCharType="separate"/>
      </w:r>
      <w:r w:rsidR="00FB1FF7">
        <w:rPr>
          <w:i w:val="0"/>
          <w:iCs w:val="0"/>
          <w:noProof/>
          <w:color w:val="auto"/>
          <w:sz w:val="24"/>
          <w:szCs w:val="24"/>
        </w:rPr>
        <w:t>9</w:t>
      </w:r>
      <w:r w:rsidRPr="00512577">
        <w:rPr>
          <w:i w:val="0"/>
          <w:iCs w:val="0"/>
          <w:color w:val="auto"/>
          <w:sz w:val="24"/>
          <w:szCs w:val="24"/>
        </w:rPr>
        <w:fldChar w:fldCharType="end"/>
      </w:r>
      <w:r w:rsidRPr="00512577">
        <w:rPr>
          <w:i w:val="0"/>
          <w:iCs w:val="0"/>
          <w:color w:val="auto"/>
          <w:sz w:val="24"/>
          <w:szCs w:val="24"/>
        </w:rPr>
        <w:t xml:space="preserve"> </w:t>
      </w:r>
      <w:r w:rsidRPr="00D63646">
        <w:rPr>
          <w:color w:val="auto"/>
          <w:sz w:val="24"/>
          <w:szCs w:val="24"/>
        </w:rPr>
        <w:t>Activity Diagram</w:t>
      </w:r>
      <w:r w:rsidRPr="00512577">
        <w:rPr>
          <w:i w:val="0"/>
          <w:iCs w:val="0"/>
          <w:color w:val="auto"/>
          <w:sz w:val="24"/>
          <w:szCs w:val="24"/>
        </w:rPr>
        <w:t xml:space="preserve"> Data Mahasiswa</w:t>
      </w:r>
      <w:bookmarkEnd w:id="164"/>
    </w:p>
    <w:p w14:paraId="3BD4A244" w14:textId="77777777" w:rsidR="00622D31" w:rsidRPr="00EF37F1" w:rsidRDefault="00622D31" w:rsidP="00622D31">
      <w:pPr>
        <w:pStyle w:val="ListParagraph"/>
        <w:numPr>
          <w:ilvl w:val="0"/>
          <w:numId w:val="82"/>
        </w:numPr>
        <w:spacing w:line="360" w:lineRule="auto"/>
        <w:ind w:left="1843"/>
        <w:jc w:val="both"/>
        <w:rPr>
          <w:i/>
          <w:iCs/>
        </w:rPr>
      </w:pPr>
      <w:r w:rsidRPr="00EF37F1">
        <w:rPr>
          <w:i/>
          <w:iCs/>
          <w:noProof/>
        </w:rPr>
        <w:lastRenderedPageBreak/>
        <w:drawing>
          <wp:anchor distT="0" distB="0" distL="114300" distR="114300" simplePos="0" relativeHeight="251673600" behindDoc="0" locked="0" layoutInCell="1" allowOverlap="1" wp14:anchorId="496F18AF" wp14:editId="4612DD52">
            <wp:simplePos x="0" y="0"/>
            <wp:positionH relativeFrom="margin">
              <wp:posOffset>1360170</wp:posOffset>
            </wp:positionH>
            <wp:positionV relativeFrom="paragraph">
              <wp:posOffset>309880</wp:posOffset>
            </wp:positionV>
            <wp:extent cx="3562350" cy="3267075"/>
            <wp:effectExtent l="0" t="0" r="0" b="952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3562350" cy="3267075"/>
                    </a:xfrm>
                    <a:prstGeom prst="rect">
                      <a:avLst/>
                    </a:prstGeom>
                  </pic:spPr>
                </pic:pic>
              </a:graphicData>
            </a:graphic>
            <wp14:sizeRelH relativeFrom="page">
              <wp14:pctWidth>0</wp14:pctWidth>
            </wp14:sizeRelH>
            <wp14:sizeRelV relativeFrom="page">
              <wp14:pctHeight>0</wp14:pctHeight>
            </wp14:sizeRelV>
          </wp:anchor>
        </w:drawing>
      </w:r>
      <w:r w:rsidRPr="00B46037">
        <w:rPr>
          <w:i/>
          <w:iCs/>
        </w:rPr>
        <w:t xml:space="preserve">Activity Diagram </w:t>
      </w:r>
      <w:r w:rsidRPr="00EF37F1">
        <w:t>Berkas Masuk</w:t>
      </w:r>
    </w:p>
    <w:p w14:paraId="3152DCA0" w14:textId="70905243" w:rsidR="00622D31" w:rsidRPr="003B3269" w:rsidRDefault="00E64BED" w:rsidP="00512577">
      <w:pPr>
        <w:pStyle w:val="Caption"/>
        <w:spacing w:after="0" w:line="360" w:lineRule="auto"/>
        <w:ind w:left="1843"/>
        <w:jc w:val="center"/>
        <w:rPr>
          <w:i w:val="0"/>
          <w:iCs w:val="0"/>
          <w:color w:val="auto"/>
          <w:sz w:val="24"/>
          <w:szCs w:val="24"/>
        </w:rPr>
      </w:pPr>
      <w:bookmarkStart w:id="165" w:name="_Toc79605145"/>
      <w:r w:rsidRPr="00512577">
        <w:rPr>
          <w:i w:val="0"/>
          <w:iCs w:val="0"/>
          <w:color w:val="auto"/>
          <w:sz w:val="24"/>
          <w:szCs w:val="24"/>
        </w:rPr>
        <w:t xml:space="preserve">Gambar 4. </w:t>
      </w:r>
      <w:r w:rsidRPr="00512577">
        <w:rPr>
          <w:i w:val="0"/>
          <w:iCs w:val="0"/>
          <w:color w:val="auto"/>
          <w:sz w:val="24"/>
          <w:szCs w:val="24"/>
        </w:rPr>
        <w:fldChar w:fldCharType="begin"/>
      </w:r>
      <w:r w:rsidRPr="00512577">
        <w:rPr>
          <w:i w:val="0"/>
          <w:iCs w:val="0"/>
          <w:color w:val="auto"/>
          <w:sz w:val="24"/>
          <w:szCs w:val="24"/>
        </w:rPr>
        <w:instrText xml:space="preserve"> SEQ Gambar_4. \* ARABIC </w:instrText>
      </w:r>
      <w:r w:rsidRPr="00512577">
        <w:rPr>
          <w:i w:val="0"/>
          <w:iCs w:val="0"/>
          <w:color w:val="auto"/>
          <w:sz w:val="24"/>
          <w:szCs w:val="24"/>
        </w:rPr>
        <w:fldChar w:fldCharType="separate"/>
      </w:r>
      <w:r w:rsidR="00FB1FF7">
        <w:rPr>
          <w:i w:val="0"/>
          <w:iCs w:val="0"/>
          <w:noProof/>
          <w:color w:val="auto"/>
          <w:sz w:val="24"/>
          <w:szCs w:val="24"/>
        </w:rPr>
        <w:t>10</w:t>
      </w:r>
      <w:r w:rsidRPr="00512577">
        <w:rPr>
          <w:i w:val="0"/>
          <w:iCs w:val="0"/>
          <w:color w:val="auto"/>
          <w:sz w:val="24"/>
          <w:szCs w:val="24"/>
        </w:rPr>
        <w:fldChar w:fldCharType="end"/>
      </w:r>
      <w:r w:rsidRPr="00512577">
        <w:rPr>
          <w:i w:val="0"/>
          <w:iCs w:val="0"/>
          <w:color w:val="auto"/>
          <w:sz w:val="24"/>
          <w:szCs w:val="24"/>
        </w:rPr>
        <w:t xml:space="preserve"> </w:t>
      </w:r>
      <w:r w:rsidRPr="00D63646">
        <w:rPr>
          <w:color w:val="auto"/>
          <w:sz w:val="24"/>
          <w:szCs w:val="24"/>
        </w:rPr>
        <w:t>Activity Diagram</w:t>
      </w:r>
      <w:r w:rsidRPr="00512577">
        <w:rPr>
          <w:i w:val="0"/>
          <w:iCs w:val="0"/>
          <w:color w:val="auto"/>
          <w:sz w:val="24"/>
          <w:szCs w:val="24"/>
        </w:rPr>
        <w:t xml:space="preserve"> Berkas Masuk</w:t>
      </w:r>
      <w:bookmarkEnd w:id="165"/>
    </w:p>
    <w:p w14:paraId="3C2EA8E1" w14:textId="77777777" w:rsidR="003B3269" w:rsidRPr="003B3269" w:rsidRDefault="003B3269" w:rsidP="003B3269">
      <w:pPr>
        <w:spacing w:line="360" w:lineRule="auto"/>
        <w:rPr>
          <w:lang w:val="en-AU"/>
        </w:rPr>
      </w:pPr>
    </w:p>
    <w:p w14:paraId="798A5676" w14:textId="3D137759" w:rsidR="00622D31" w:rsidRDefault="00622D31" w:rsidP="00E64BED">
      <w:pPr>
        <w:pStyle w:val="ListParagraph"/>
        <w:numPr>
          <w:ilvl w:val="0"/>
          <w:numId w:val="82"/>
        </w:numPr>
        <w:spacing w:line="360" w:lineRule="auto"/>
        <w:ind w:left="1843"/>
        <w:jc w:val="both"/>
      </w:pPr>
      <w:r w:rsidRPr="00EF37F1">
        <w:rPr>
          <w:i/>
          <w:iCs/>
          <w:noProof/>
        </w:rPr>
        <w:drawing>
          <wp:anchor distT="0" distB="0" distL="114300" distR="114300" simplePos="0" relativeHeight="251674624" behindDoc="0" locked="0" layoutInCell="1" allowOverlap="1" wp14:anchorId="5CC17445" wp14:editId="049660F9">
            <wp:simplePos x="0" y="0"/>
            <wp:positionH relativeFrom="margin">
              <wp:posOffset>1322070</wp:posOffset>
            </wp:positionH>
            <wp:positionV relativeFrom="paragraph">
              <wp:posOffset>294005</wp:posOffset>
            </wp:positionV>
            <wp:extent cx="3609975" cy="3733800"/>
            <wp:effectExtent l="0" t="0" r="9525" b="0"/>
            <wp:wrapTopAndBottom/>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3609975" cy="3733800"/>
                    </a:xfrm>
                    <a:prstGeom prst="rect">
                      <a:avLst/>
                    </a:prstGeom>
                  </pic:spPr>
                </pic:pic>
              </a:graphicData>
            </a:graphic>
            <wp14:sizeRelH relativeFrom="page">
              <wp14:pctWidth>0</wp14:pctWidth>
            </wp14:sizeRelH>
            <wp14:sizeRelV relativeFrom="page">
              <wp14:pctHeight>0</wp14:pctHeight>
            </wp14:sizeRelV>
          </wp:anchor>
        </w:drawing>
      </w:r>
      <w:r w:rsidRPr="00B46037">
        <w:rPr>
          <w:i/>
          <w:iCs/>
        </w:rPr>
        <w:t xml:space="preserve">Activity Diagram </w:t>
      </w:r>
      <w:r w:rsidRPr="00165B74">
        <w:t>Pesan</w:t>
      </w:r>
    </w:p>
    <w:p w14:paraId="2ED67164" w14:textId="4668626C" w:rsidR="00E64BED" w:rsidRPr="00E64BED" w:rsidRDefault="00E64BED" w:rsidP="00512577">
      <w:pPr>
        <w:pStyle w:val="Caption"/>
        <w:spacing w:after="0" w:line="360" w:lineRule="auto"/>
        <w:ind w:left="1843"/>
        <w:jc w:val="center"/>
        <w:rPr>
          <w:i w:val="0"/>
          <w:iCs w:val="0"/>
          <w:color w:val="auto"/>
          <w:sz w:val="24"/>
          <w:szCs w:val="24"/>
        </w:rPr>
      </w:pPr>
      <w:bookmarkStart w:id="166" w:name="_Toc79605146"/>
      <w:r w:rsidRPr="00512577">
        <w:rPr>
          <w:i w:val="0"/>
          <w:iCs w:val="0"/>
          <w:color w:val="auto"/>
          <w:sz w:val="24"/>
          <w:szCs w:val="24"/>
        </w:rPr>
        <w:t xml:space="preserve">Gambar 4. </w:t>
      </w:r>
      <w:r w:rsidRPr="00512577">
        <w:rPr>
          <w:i w:val="0"/>
          <w:iCs w:val="0"/>
          <w:color w:val="auto"/>
          <w:sz w:val="24"/>
          <w:szCs w:val="24"/>
        </w:rPr>
        <w:fldChar w:fldCharType="begin"/>
      </w:r>
      <w:r w:rsidRPr="00512577">
        <w:rPr>
          <w:i w:val="0"/>
          <w:iCs w:val="0"/>
          <w:color w:val="auto"/>
          <w:sz w:val="24"/>
          <w:szCs w:val="24"/>
        </w:rPr>
        <w:instrText xml:space="preserve"> SEQ Gambar_4. \* ARABIC </w:instrText>
      </w:r>
      <w:r w:rsidRPr="00512577">
        <w:rPr>
          <w:i w:val="0"/>
          <w:iCs w:val="0"/>
          <w:color w:val="auto"/>
          <w:sz w:val="24"/>
          <w:szCs w:val="24"/>
        </w:rPr>
        <w:fldChar w:fldCharType="separate"/>
      </w:r>
      <w:r w:rsidR="00FB1FF7">
        <w:rPr>
          <w:i w:val="0"/>
          <w:iCs w:val="0"/>
          <w:noProof/>
          <w:color w:val="auto"/>
          <w:sz w:val="24"/>
          <w:szCs w:val="24"/>
        </w:rPr>
        <w:t>11</w:t>
      </w:r>
      <w:r w:rsidRPr="00512577">
        <w:rPr>
          <w:i w:val="0"/>
          <w:iCs w:val="0"/>
          <w:color w:val="auto"/>
          <w:sz w:val="24"/>
          <w:szCs w:val="24"/>
        </w:rPr>
        <w:fldChar w:fldCharType="end"/>
      </w:r>
      <w:r w:rsidRPr="00512577">
        <w:rPr>
          <w:i w:val="0"/>
          <w:iCs w:val="0"/>
          <w:color w:val="auto"/>
          <w:sz w:val="24"/>
          <w:szCs w:val="24"/>
        </w:rPr>
        <w:t xml:space="preserve"> </w:t>
      </w:r>
      <w:r w:rsidRPr="00D63646">
        <w:rPr>
          <w:color w:val="auto"/>
          <w:sz w:val="24"/>
          <w:szCs w:val="24"/>
        </w:rPr>
        <w:t>Activity Diagram</w:t>
      </w:r>
      <w:r w:rsidRPr="00512577">
        <w:rPr>
          <w:i w:val="0"/>
          <w:iCs w:val="0"/>
          <w:color w:val="auto"/>
          <w:sz w:val="24"/>
          <w:szCs w:val="24"/>
        </w:rPr>
        <w:t xml:space="preserve"> Pesan</w:t>
      </w:r>
      <w:bookmarkEnd w:id="166"/>
    </w:p>
    <w:p w14:paraId="4B23D52B" w14:textId="77777777" w:rsidR="00622D31" w:rsidRPr="00206439" w:rsidRDefault="00622D31" w:rsidP="00622D31">
      <w:pPr>
        <w:pStyle w:val="ListParagraph"/>
        <w:numPr>
          <w:ilvl w:val="0"/>
          <w:numId w:val="82"/>
        </w:numPr>
        <w:spacing w:line="360" w:lineRule="auto"/>
        <w:ind w:left="1843"/>
        <w:jc w:val="both"/>
        <w:rPr>
          <w:i/>
          <w:iCs/>
        </w:rPr>
      </w:pPr>
      <w:r>
        <w:rPr>
          <w:noProof/>
        </w:rPr>
        <w:lastRenderedPageBreak/>
        <w:drawing>
          <wp:anchor distT="0" distB="0" distL="114300" distR="114300" simplePos="0" relativeHeight="251776000" behindDoc="0" locked="0" layoutInCell="1" allowOverlap="1" wp14:anchorId="1812E522" wp14:editId="1795E6F8">
            <wp:simplePos x="0" y="0"/>
            <wp:positionH relativeFrom="column">
              <wp:posOffset>1175830</wp:posOffset>
            </wp:positionH>
            <wp:positionV relativeFrom="paragraph">
              <wp:posOffset>224790</wp:posOffset>
            </wp:positionV>
            <wp:extent cx="3848100" cy="354330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extLst>
                        <a:ext uri="{28A0092B-C50C-407E-A947-70E740481C1C}">
                          <a14:useLocalDpi xmlns:a14="http://schemas.microsoft.com/office/drawing/2010/main" val="0"/>
                        </a:ext>
                      </a:extLst>
                    </a:blip>
                    <a:stretch>
                      <a:fillRect/>
                    </a:stretch>
                  </pic:blipFill>
                  <pic:spPr>
                    <a:xfrm>
                      <a:off x="0" y="0"/>
                      <a:ext cx="3848100" cy="3543300"/>
                    </a:xfrm>
                    <a:prstGeom prst="rect">
                      <a:avLst/>
                    </a:prstGeom>
                  </pic:spPr>
                </pic:pic>
              </a:graphicData>
            </a:graphic>
            <wp14:sizeRelH relativeFrom="margin">
              <wp14:pctWidth>0</wp14:pctWidth>
            </wp14:sizeRelH>
            <wp14:sizeRelV relativeFrom="margin">
              <wp14:pctHeight>0</wp14:pctHeight>
            </wp14:sizeRelV>
          </wp:anchor>
        </w:drawing>
      </w:r>
      <w:r w:rsidRPr="00B46037">
        <w:rPr>
          <w:i/>
          <w:iCs/>
        </w:rPr>
        <w:t xml:space="preserve">Activity Diagram </w:t>
      </w:r>
      <w:r w:rsidRPr="00165B74">
        <w:t>Jadwal Sidang Proposal</w:t>
      </w:r>
    </w:p>
    <w:p w14:paraId="38B5A677" w14:textId="67FA4F54" w:rsidR="00622D31" w:rsidRPr="00512577" w:rsidRDefault="00E64BED" w:rsidP="00512577">
      <w:pPr>
        <w:pStyle w:val="Caption"/>
        <w:spacing w:after="0" w:line="360" w:lineRule="auto"/>
        <w:ind w:left="1843"/>
        <w:jc w:val="center"/>
        <w:rPr>
          <w:i w:val="0"/>
          <w:iCs w:val="0"/>
          <w:color w:val="auto"/>
          <w:sz w:val="24"/>
          <w:szCs w:val="24"/>
        </w:rPr>
      </w:pPr>
      <w:bookmarkStart w:id="167" w:name="_Toc79605147"/>
      <w:r w:rsidRPr="00512577">
        <w:rPr>
          <w:i w:val="0"/>
          <w:iCs w:val="0"/>
          <w:color w:val="auto"/>
          <w:sz w:val="24"/>
          <w:szCs w:val="24"/>
        </w:rPr>
        <w:t xml:space="preserve">Gambar 4. </w:t>
      </w:r>
      <w:r w:rsidRPr="00512577">
        <w:rPr>
          <w:i w:val="0"/>
          <w:iCs w:val="0"/>
          <w:color w:val="auto"/>
          <w:sz w:val="24"/>
          <w:szCs w:val="24"/>
        </w:rPr>
        <w:fldChar w:fldCharType="begin"/>
      </w:r>
      <w:r w:rsidRPr="00512577">
        <w:rPr>
          <w:i w:val="0"/>
          <w:iCs w:val="0"/>
          <w:color w:val="auto"/>
          <w:sz w:val="24"/>
          <w:szCs w:val="24"/>
        </w:rPr>
        <w:instrText xml:space="preserve"> SEQ Gambar_4. \* ARABIC </w:instrText>
      </w:r>
      <w:r w:rsidRPr="00512577">
        <w:rPr>
          <w:i w:val="0"/>
          <w:iCs w:val="0"/>
          <w:color w:val="auto"/>
          <w:sz w:val="24"/>
          <w:szCs w:val="24"/>
        </w:rPr>
        <w:fldChar w:fldCharType="separate"/>
      </w:r>
      <w:r w:rsidR="00FB1FF7">
        <w:rPr>
          <w:i w:val="0"/>
          <w:iCs w:val="0"/>
          <w:noProof/>
          <w:color w:val="auto"/>
          <w:sz w:val="24"/>
          <w:szCs w:val="24"/>
        </w:rPr>
        <w:t>12</w:t>
      </w:r>
      <w:r w:rsidRPr="00512577">
        <w:rPr>
          <w:i w:val="0"/>
          <w:iCs w:val="0"/>
          <w:color w:val="auto"/>
          <w:sz w:val="24"/>
          <w:szCs w:val="24"/>
        </w:rPr>
        <w:fldChar w:fldCharType="end"/>
      </w:r>
      <w:r w:rsidRPr="00512577">
        <w:rPr>
          <w:i w:val="0"/>
          <w:iCs w:val="0"/>
          <w:color w:val="auto"/>
          <w:sz w:val="24"/>
          <w:szCs w:val="24"/>
        </w:rPr>
        <w:t xml:space="preserve"> </w:t>
      </w:r>
      <w:r w:rsidRPr="00D63646">
        <w:rPr>
          <w:color w:val="auto"/>
          <w:sz w:val="24"/>
          <w:szCs w:val="24"/>
        </w:rPr>
        <w:t>Activity Diagram</w:t>
      </w:r>
      <w:r w:rsidRPr="00512577">
        <w:rPr>
          <w:i w:val="0"/>
          <w:iCs w:val="0"/>
          <w:color w:val="auto"/>
          <w:sz w:val="24"/>
          <w:szCs w:val="24"/>
        </w:rPr>
        <w:t xml:space="preserve"> Jadwal Sidang Proposal</w:t>
      </w:r>
      <w:bookmarkEnd w:id="167"/>
    </w:p>
    <w:p w14:paraId="2BC006E3" w14:textId="77777777" w:rsidR="00622D31" w:rsidRPr="00B46037" w:rsidRDefault="00622D31" w:rsidP="00622D31">
      <w:pPr>
        <w:pStyle w:val="ListParagraph"/>
        <w:spacing w:line="360" w:lineRule="auto"/>
        <w:ind w:left="1701"/>
        <w:jc w:val="center"/>
      </w:pPr>
    </w:p>
    <w:p w14:paraId="00D4FC46" w14:textId="77777777" w:rsidR="00622D31" w:rsidRPr="00206439" w:rsidRDefault="00622D31" w:rsidP="00622D31">
      <w:pPr>
        <w:pStyle w:val="ListParagraph"/>
        <w:numPr>
          <w:ilvl w:val="0"/>
          <w:numId w:val="82"/>
        </w:numPr>
        <w:spacing w:line="360" w:lineRule="auto"/>
        <w:ind w:left="1843"/>
        <w:jc w:val="both"/>
        <w:rPr>
          <w:i/>
          <w:iCs/>
        </w:rPr>
      </w:pPr>
      <w:r>
        <w:rPr>
          <w:noProof/>
        </w:rPr>
        <w:drawing>
          <wp:anchor distT="0" distB="0" distL="114300" distR="114300" simplePos="0" relativeHeight="251777024" behindDoc="0" locked="0" layoutInCell="1" allowOverlap="1" wp14:anchorId="4DA894C7" wp14:editId="7A718886">
            <wp:simplePos x="0" y="0"/>
            <wp:positionH relativeFrom="page">
              <wp:posOffset>2668715</wp:posOffset>
            </wp:positionH>
            <wp:positionV relativeFrom="paragraph">
              <wp:posOffset>203200</wp:posOffset>
            </wp:positionV>
            <wp:extent cx="3705225" cy="3752215"/>
            <wp:effectExtent l="0" t="0" r="9525" b="635"/>
            <wp:wrapTopAndBottom/>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Lst>
                    </a:blip>
                    <a:stretch>
                      <a:fillRect/>
                    </a:stretch>
                  </pic:blipFill>
                  <pic:spPr>
                    <a:xfrm>
                      <a:off x="0" y="0"/>
                      <a:ext cx="3705225" cy="3752215"/>
                    </a:xfrm>
                    <a:prstGeom prst="rect">
                      <a:avLst/>
                    </a:prstGeom>
                  </pic:spPr>
                </pic:pic>
              </a:graphicData>
            </a:graphic>
            <wp14:sizeRelH relativeFrom="margin">
              <wp14:pctWidth>0</wp14:pctWidth>
            </wp14:sizeRelH>
            <wp14:sizeRelV relativeFrom="margin">
              <wp14:pctHeight>0</wp14:pctHeight>
            </wp14:sizeRelV>
          </wp:anchor>
        </w:drawing>
      </w:r>
      <w:r w:rsidRPr="00B46037">
        <w:rPr>
          <w:i/>
          <w:iCs/>
        </w:rPr>
        <w:t xml:space="preserve">Activity Diagram </w:t>
      </w:r>
      <w:r w:rsidRPr="00165B74">
        <w:t>Jadwal Sidang UP-1</w:t>
      </w:r>
    </w:p>
    <w:p w14:paraId="05DEB9B0" w14:textId="5223AF1A" w:rsidR="00622D31" w:rsidRPr="00512577" w:rsidRDefault="00E64BED" w:rsidP="00512577">
      <w:pPr>
        <w:pStyle w:val="Caption"/>
        <w:spacing w:after="0" w:line="360" w:lineRule="auto"/>
        <w:ind w:left="1843"/>
        <w:jc w:val="center"/>
        <w:rPr>
          <w:i w:val="0"/>
          <w:iCs w:val="0"/>
          <w:color w:val="auto"/>
          <w:sz w:val="24"/>
          <w:szCs w:val="24"/>
        </w:rPr>
      </w:pPr>
      <w:bookmarkStart w:id="168" w:name="_Toc79605148"/>
      <w:r w:rsidRPr="00512577">
        <w:rPr>
          <w:i w:val="0"/>
          <w:iCs w:val="0"/>
          <w:color w:val="auto"/>
          <w:sz w:val="24"/>
          <w:szCs w:val="24"/>
        </w:rPr>
        <w:t xml:space="preserve">Gambar 4. </w:t>
      </w:r>
      <w:r w:rsidRPr="00512577">
        <w:rPr>
          <w:i w:val="0"/>
          <w:iCs w:val="0"/>
          <w:color w:val="auto"/>
          <w:sz w:val="24"/>
          <w:szCs w:val="24"/>
        </w:rPr>
        <w:fldChar w:fldCharType="begin"/>
      </w:r>
      <w:r w:rsidRPr="00512577">
        <w:rPr>
          <w:i w:val="0"/>
          <w:iCs w:val="0"/>
          <w:color w:val="auto"/>
          <w:sz w:val="24"/>
          <w:szCs w:val="24"/>
        </w:rPr>
        <w:instrText xml:space="preserve"> SEQ Gambar_4. \* ARABIC </w:instrText>
      </w:r>
      <w:r w:rsidRPr="00512577">
        <w:rPr>
          <w:i w:val="0"/>
          <w:iCs w:val="0"/>
          <w:color w:val="auto"/>
          <w:sz w:val="24"/>
          <w:szCs w:val="24"/>
        </w:rPr>
        <w:fldChar w:fldCharType="separate"/>
      </w:r>
      <w:r w:rsidR="00FB1FF7">
        <w:rPr>
          <w:i w:val="0"/>
          <w:iCs w:val="0"/>
          <w:noProof/>
          <w:color w:val="auto"/>
          <w:sz w:val="24"/>
          <w:szCs w:val="24"/>
        </w:rPr>
        <w:t>13</w:t>
      </w:r>
      <w:r w:rsidRPr="00512577">
        <w:rPr>
          <w:i w:val="0"/>
          <w:iCs w:val="0"/>
          <w:color w:val="auto"/>
          <w:sz w:val="24"/>
          <w:szCs w:val="24"/>
        </w:rPr>
        <w:fldChar w:fldCharType="end"/>
      </w:r>
      <w:r w:rsidRPr="00512577">
        <w:rPr>
          <w:i w:val="0"/>
          <w:iCs w:val="0"/>
          <w:color w:val="auto"/>
          <w:sz w:val="24"/>
          <w:szCs w:val="24"/>
        </w:rPr>
        <w:t xml:space="preserve"> </w:t>
      </w:r>
      <w:r w:rsidRPr="00D63646">
        <w:rPr>
          <w:color w:val="auto"/>
          <w:sz w:val="24"/>
          <w:szCs w:val="24"/>
        </w:rPr>
        <w:t>Activity Diagram</w:t>
      </w:r>
      <w:r w:rsidRPr="00512577">
        <w:rPr>
          <w:i w:val="0"/>
          <w:iCs w:val="0"/>
          <w:color w:val="auto"/>
          <w:sz w:val="24"/>
          <w:szCs w:val="24"/>
        </w:rPr>
        <w:t xml:space="preserve"> Jadwal Sidang UP-1</w:t>
      </w:r>
      <w:bookmarkEnd w:id="168"/>
    </w:p>
    <w:p w14:paraId="4C864784" w14:textId="77777777" w:rsidR="00622D31" w:rsidRPr="00206439" w:rsidRDefault="00622D31" w:rsidP="007A5AE4">
      <w:pPr>
        <w:pStyle w:val="ListParagraph"/>
        <w:numPr>
          <w:ilvl w:val="0"/>
          <w:numId w:val="82"/>
        </w:numPr>
        <w:spacing w:line="360" w:lineRule="auto"/>
        <w:ind w:left="1843"/>
        <w:jc w:val="both"/>
      </w:pPr>
      <w:r>
        <w:rPr>
          <w:noProof/>
        </w:rPr>
        <w:lastRenderedPageBreak/>
        <w:drawing>
          <wp:anchor distT="0" distB="0" distL="114300" distR="114300" simplePos="0" relativeHeight="251778048" behindDoc="0" locked="0" layoutInCell="1" allowOverlap="1" wp14:anchorId="28E303B9" wp14:editId="29F44D16">
            <wp:simplePos x="0" y="0"/>
            <wp:positionH relativeFrom="page">
              <wp:posOffset>2606485</wp:posOffset>
            </wp:positionH>
            <wp:positionV relativeFrom="paragraph">
              <wp:posOffset>234315</wp:posOffset>
            </wp:positionV>
            <wp:extent cx="3848100" cy="3733800"/>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Lst>
                    </a:blip>
                    <a:stretch>
                      <a:fillRect/>
                    </a:stretch>
                  </pic:blipFill>
                  <pic:spPr>
                    <a:xfrm>
                      <a:off x="0" y="0"/>
                      <a:ext cx="3848100" cy="3733800"/>
                    </a:xfrm>
                    <a:prstGeom prst="rect">
                      <a:avLst/>
                    </a:prstGeom>
                  </pic:spPr>
                </pic:pic>
              </a:graphicData>
            </a:graphic>
            <wp14:sizeRelH relativeFrom="margin">
              <wp14:pctWidth>0</wp14:pctWidth>
            </wp14:sizeRelH>
            <wp14:sizeRelV relativeFrom="margin">
              <wp14:pctHeight>0</wp14:pctHeight>
            </wp14:sizeRelV>
          </wp:anchor>
        </w:drawing>
      </w:r>
      <w:r w:rsidRPr="00165B74">
        <w:rPr>
          <w:i/>
          <w:iCs/>
        </w:rPr>
        <w:t xml:space="preserve">Activity Diagram </w:t>
      </w:r>
      <w:r w:rsidRPr="00165B74">
        <w:t>Jadwal Sidang UP-2</w:t>
      </w:r>
    </w:p>
    <w:p w14:paraId="5672693A" w14:textId="68C0F98D" w:rsidR="00622D31" w:rsidRPr="004A4DCB" w:rsidRDefault="00E64BED" w:rsidP="004A4DCB">
      <w:pPr>
        <w:pStyle w:val="Caption"/>
        <w:spacing w:after="0" w:line="360" w:lineRule="auto"/>
        <w:ind w:left="1843"/>
        <w:jc w:val="center"/>
        <w:rPr>
          <w:i w:val="0"/>
          <w:iCs w:val="0"/>
          <w:color w:val="auto"/>
          <w:sz w:val="24"/>
          <w:szCs w:val="24"/>
        </w:rPr>
      </w:pPr>
      <w:bookmarkStart w:id="169" w:name="_Toc79605149"/>
      <w:r w:rsidRPr="004A4DCB">
        <w:rPr>
          <w:i w:val="0"/>
          <w:iCs w:val="0"/>
          <w:color w:val="auto"/>
          <w:sz w:val="24"/>
          <w:szCs w:val="24"/>
        </w:rPr>
        <w:t xml:space="preserve">Gambar 4. </w:t>
      </w:r>
      <w:r w:rsidRPr="004A4DCB">
        <w:rPr>
          <w:i w:val="0"/>
          <w:iCs w:val="0"/>
          <w:color w:val="auto"/>
          <w:sz w:val="24"/>
          <w:szCs w:val="24"/>
        </w:rPr>
        <w:fldChar w:fldCharType="begin"/>
      </w:r>
      <w:r w:rsidRPr="004A4DCB">
        <w:rPr>
          <w:i w:val="0"/>
          <w:iCs w:val="0"/>
          <w:color w:val="auto"/>
          <w:sz w:val="24"/>
          <w:szCs w:val="24"/>
        </w:rPr>
        <w:instrText xml:space="preserve"> SEQ Gambar_4. \* ARABIC </w:instrText>
      </w:r>
      <w:r w:rsidRPr="004A4DCB">
        <w:rPr>
          <w:i w:val="0"/>
          <w:iCs w:val="0"/>
          <w:color w:val="auto"/>
          <w:sz w:val="24"/>
          <w:szCs w:val="24"/>
        </w:rPr>
        <w:fldChar w:fldCharType="separate"/>
      </w:r>
      <w:r w:rsidR="00FB1FF7">
        <w:rPr>
          <w:i w:val="0"/>
          <w:iCs w:val="0"/>
          <w:noProof/>
          <w:color w:val="auto"/>
          <w:sz w:val="24"/>
          <w:szCs w:val="24"/>
        </w:rPr>
        <w:t>14</w:t>
      </w:r>
      <w:r w:rsidRPr="004A4DCB">
        <w:rPr>
          <w:i w:val="0"/>
          <w:iCs w:val="0"/>
          <w:color w:val="auto"/>
          <w:sz w:val="24"/>
          <w:szCs w:val="24"/>
        </w:rPr>
        <w:fldChar w:fldCharType="end"/>
      </w:r>
      <w:r w:rsidRPr="004A4DCB">
        <w:rPr>
          <w:i w:val="0"/>
          <w:iCs w:val="0"/>
          <w:color w:val="auto"/>
          <w:sz w:val="24"/>
          <w:szCs w:val="24"/>
        </w:rPr>
        <w:t xml:space="preserve"> </w:t>
      </w:r>
      <w:r w:rsidRPr="00D63646">
        <w:rPr>
          <w:color w:val="auto"/>
          <w:sz w:val="24"/>
          <w:szCs w:val="24"/>
        </w:rPr>
        <w:t>Activity Diagram</w:t>
      </w:r>
      <w:r w:rsidRPr="004A4DCB">
        <w:rPr>
          <w:i w:val="0"/>
          <w:iCs w:val="0"/>
          <w:color w:val="auto"/>
          <w:sz w:val="24"/>
          <w:szCs w:val="24"/>
        </w:rPr>
        <w:t xml:space="preserve"> Jadwal Sidang UP-2</w:t>
      </w:r>
      <w:bookmarkEnd w:id="169"/>
    </w:p>
    <w:p w14:paraId="7E3BC197" w14:textId="77777777" w:rsidR="00622D31" w:rsidRPr="00B46037" w:rsidRDefault="00622D31" w:rsidP="00622D31">
      <w:pPr>
        <w:pStyle w:val="ListParagraph"/>
        <w:spacing w:line="360" w:lineRule="auto"/>
        <w:ind w:left="1701"/>
        <w:jc w:val="center"/>
      </w:pPr>
    </w:p>
    <w:p w14:paraId="557EB0CB" w14:textId="77777777" w:rsidR="00622D31" w:rsidRDefault="00622D31" w:rsidP="00622D31">
      <w:pPr>
        <w:pStyle w:val="ListParagraph"/>
        <w:numPr>
          <w:ilvl w:val="0"/>
          <w:numId w:val="82"/>
        </w:numPr>
        <w:spacing w:line="360" w:lineRule="auto"/>
        <w:ind w:left="1843"/>
        <w:jc w:val="both"/>
      </w:pPr>
      <w:r w:rsidRPr="001A04B7">
        <w:rPr>
          <w:i/>
          <w:iCs/>
          <w:noProof/>
        </w:rPr>
        <w:drawing>
          <wp:anchor distT="0" distB="0" distL="114300" distR="114300" simplePos="0" relativeHeight="251675648" behindDoc="0" locked="0" layoutInCell="1" allowOverlap="1" wp14:anchorId="6F547D0E" wp14:editId="164124C9">
            <wp:simplePos x="0" y="0"/>
            <wp:positionH relativeFrom="margin">
              <wp:posOffset>1219010</wp:posOffset>
            </wp:positionH>
            <wp:positionV relativeFrom="paragraph">
              <wp:posOffset>195580</wp:posOffset>
            </wp:positionV>
            <wp:extent cx="3724275" cy="3497580"/>
            <wp:effectExtent l="0" t="0" r="9525" b="7620"/>
            <wp:wrapTopAndBottom/>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28A0092B-C50C-407E-A947-70E740481C1C}">
                          <a14:useLocalDpi xmlns:a14="http://schemas.microsoft.com/office/drawing/2010/main" val="0"/>
                        </a:ext>
                      </a:extLst>
                    </a:blip>
                    <a:stretch>
                      <a:fillRect/>
                    </a:stretch>
                  </pic:blipFill>
                  <pic:spPr>
                    <a:xfrm>
                      <a:off x="0" y="0"/>
                      <a:ext cx="3724275" cy="3497580"/>
                    </a:xfrm>
                    <a:prstGeom prst="rect">
                      <a:avLst/>
                    </a:prstGeom>
                  </pic:spPr>
                </pic:pic>
              </a:graphicData>
            </a:graphic>
            <wp14:sizeRelH relativeFrom="page">
              <wp14:pctWidth>0</wp14:pctWidth>
            </wp14:sizeRelH>
            <wp14:sizeRelV relativeFrom="page">
              <wp14:pctHeight>0</wp14:pctHeight>
            </wp14:sizeRelV>
          </wp:anchor>
        </w:drawing>
      </w:r>
      <w:r w:rsidRPr="001A04B7">
        <w:rPr>
          <w:i/>
          <w:iCs/>
        </w:rPr>
        <w:t>Activity</w:t>
      </w:r>
      <w:r w:rsidRPr="00B46037">
        <w:rPr>
          <w:i/>
          <w:iCs/>
        </w:rPr>
        <w:t xml:space="preserve"> Diagram </w:t>
      </w:r>
      <w:r w:rsidRPr="00B46037">
        <w:t>Informasi</w:t>
      </w:r>
    </w:p>
    <w:p w14:paraId="78514E29" w14:textId="2E8C873D" w:rsidR="00622D31" w:rsidRPr="004A4DCB" w:rsidRDefault="00E64BED" w:rsidP="004A4DCB">
      <w:pPr>
        <w:pStyle w:val="Caption"/>
        <w:spacing w:after="0" w:line="360" w:lineRule="auto"/>
        <w:ind w:left="1843"/>
        <w:jc w:val="center"/>
        <w:rPr>
          <w:i w:val="0"/>
          <w:iCs w:val="0"/>
          <w:color w:val="auto"/>
          <w:sz w:val="24"/>
          <w:szCs w:val="24"/>
        </w:rPr>
      </w:pPr>
      <w:bookmarkStart w:id="170" w:name="_Toc79605150"/>
      <w:r w:rsidRPr="004A4DCB">
        <w:rPr>
          <w:i w:val="0"/>
          <w:iCs w:val="0"/>
          <w:color w:val="auto"/>
          <w:sz w:val="24"/>
          <w:szCs w:val="24"/>
        </w:rPr>
        <w:t xml:space="preserve">Gambar 4. </w:t>
      </w:r>
      <w:r w:rsidRPr="004A4DCB">
        <w:rPr>
          <w:i w:val="0"/>
          <w:iCs w:val="0"/>
          <w:color w:val="auto"/>
          <w:sz w:val="24"/>
          <w:szCs w:val="24"/>
        </w:rPr>
        <w:fldChar w:fldCharType="begin"/>
      </w:r>
      <w:r w:rsidRPr="004A4DCB">
        <w:rPr>
          <w:i w:val="0"/>
          <w:iCs w:val="0"/>
          <w:color w:val="auto"/>
          <w:sz w:val="24"/>
          <w:szCs w:val="24"/>
        </w:rPr>
        <w:instrText xml:space="preserve"> SEQ Gambar_4. \* ARABIC </w:instrText>
      </w:r>
      <w:r w:rsidRPr="004A4DCB">
        <w:rPr>
          <w:i w:val="0"/>
          <w:iCs w:val="0"/>
          <w:color w:val="auto"/>
          <w:sz w:val="24"/>
          <w:szCs w:val="24"/>
        </w:rPr>
        <w:fldChar w:fldCharType="separate"/>
      </w:r>
      <w:r w:rsidR="00FB1FF7">
        <w:rPr>
          <w:i w:val="0"/>
          <w:iCs w:val="0"/>
          <w:noProof/>
          <w:color w:val="auto"/>
          <w:sz w:val="24"/>
          <w:szCs w:val="24"/>
        </w:rPr>
        <w:t>15</w:t>
      </w:r>
      <w:r w:rsidRPr="004A4DCB">
        <w:rPr>
          <w:i w:val="0"/>
          <w:iCs w:val="0"/>
          <w:color w:val="auto"/>
          <w:sz w:val="24"/>
          <w:szCs w:val="24"/>
        </w:rPr>
        <w:fldChar w:fldCharType="end"/>
      </w:r>
      <w:r w:rsidRPr="004A4DCB">
        <w:rPr>
          <w:i w:val="0"/>
          <w:iCs w:val="0"/>
          <w:color w:val="auto"/>
          <w:sz w:val="24"/>
          <w:szCs w:val="24"/>
        </w:rPr>
        <w:t xml:space="preserve"> </w:t>
      </w:r>
      <w:r w:rsidRPr="00D63646">
        <w:rPr>
          <w:color w:val="auto"/>
          <w:sz w:val="24"/>
          <w:szCs w:val="24"/>
        </w:rPr>
        <w:t>Activity Diagram</w:t>
      </w:r>
      <w:r w:rsidRPr="004A4DCB">
        <w:rPr>
          <w:i w:val="0"/>
          <w:iCs w:val="0"/>
          <w:color w:val="auto"/>
          <w:sz w:val="24"/>
          <w:szCs w:val="24"/>
        </w:rPr>
        <w:t xml:space="preserve"> Informasi</w:t>
      </w:r>
      <w:bookmarkEnd w:id="170"/>
    </w:p>
    <w:p w14:paraId="623062BE" w14:textId="77777777" w:rsidR="00622D31" w:rsidRPr="0040753C" w:rsidRDefault="00622D31" w:rsidP="00622D31">
      <w:pPr>
        <w:pStyle w:val="ListParagraph"/>
        <w:numPr>
          <w:ilvl w:val="0"/>
          <w:numId w:val="59"/>
        </w:numPr>
        <w:spacing w:line="360" w:lineRule="auto"/>
        <w:ind w:left="1418"/>
        <w:jc w:val="both"/>
      </w:pPr>
      <w:r w:rsidRPr="0040753C">
        <w:rPr>
          <w:i/>
          <w:iCs/>
        </w:rPr>
        <w:lastRenderedPageBreak/>
        <w:t xml:space="preserve">Activity Diagram </w:t>
      </w:r>
      <w:r w:rsidRPr="0040753C">
        <w:t>Mahasiswa</w:t>
      </w:r>
    </w:p>
    <w:p w14:paraId="754909EF" w14:textId="77777777" w:rsidR="00622D31" w:rsidRDefault="00622D31" w:rsidP="00622D31">
      <w:pPr>
        <w:pStyle w:val="ListParagraph"/>
        <w:numPr>
          <w:ilvl w:val="0"/>
          <w:numId w:val="82"/>
        </w:numPr>
        <w:spacing w:line="360" w:lineRule="auto"/>
        <w:ind w:left="1843"/>
        <w:jc w:val="both"/>
      </w:pPr>
      <w:r>
        <w:rPr>
          <w:noProof/>
        </w:rPr>
        <w:drawing>
          <wp:anchor distT="0" distB="0" distL="114300" distR="114300" simplePos="0" relativeHeight="251708416" behindDoc="0" locked="0" layoutInCell="1" allowOverlap="1" wp14:anchorId="37232280" wp14:editId="59EF4FFB">
            <wp:simplePos x="0" y="0"/>
            <wp:positionH relativeFrom="column">
              <wp:posOffset>1231331</wp:posOffset>
            </wp:positionH>
            <wp:positionV relativeFrom="paragraph">
              <wp:posOffset>277874</wp:posOffset>
            </wp:positionV>
            <wp:extent cx="3644900" cy="3513455"/>
            <wp:effectExtent l="0" t="0" r="0" b="0"/>
            <wp:wrapTopAndBottom/>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644900" cy="3513455"/>
                    </a:xfrm>
                    <a:prstGeom prst="rect">
                      <a:avLst/>
                    </a:prstGeom>
                  </pic:spPr>
                </pic:pic>
              </a:graphicData>
            </a:graphic>
            <wp14:sizeRelH relativeFrom="margin">
              <wp14:pctWidth>0</wp14:pctWidth>
            </wp14:sizeRelH>
            <wp14:sizeRelV relativeFrom="margin">
              <wp14:pctHeight>0</wp14:pctHeight>
            </wp14:sizeRelV>
          </wp:anchor>
        </w:drawing>
      </w:r>
      <w:r w:rsidRPr="00B46037">
        <w:rPr>
          <w:i/>
          <w:iCs/>
        </w:rPr>
        <w:t>Activity Diagram Login</w:t>
      </w:r>
      <w:r>
        <w:rPr>
          <w:i/>
          <w:iCs/>
        </w:rPr>
        <w:t xml:space="preserve"> </w:t>
      </w:r>
      <w:r>
        <w:t xml:space="preserve">dan </w:t>
      </w:r>
      <w:r w:rsidRPr="00B46037">
        <w:t>Registrasi</w:t>
      </w:r>
      <w:r w:rsidRPr="00B46037">
        <w:rPr>
          <w:i/>
          <w:iCs/>
        </w:rPr>
        <w:t xml:space="preserve"> </w:t>
      </w:r>
      <w:r w:rsidRPr="00B46037">
        <w:t>Mahasiswa</w:t>
      </w:r>
    </w:p>
    <w:p w14:paraId="0E0EF9C8" w14:textId="2CADF4CE" w:rsidR="00622D31" w:rsidRPr="004A4DCB" w:rsidRDefault="00E64BED" w:rsidP="004A4DCB">
      <w:pPr>
        <w:pStyle w:val="Caption"/>
        <w:spacing w:after="0" w:line="360" w:lineRule="auto"/>
        <w:ind w:left="1843"/>
        <w:jc w:val="center"/>
        <w:rPr>
          <w:i w:val="0"/>
          <w:iCs w:val="0"/>
          <w:color w:val="auto"/>
          <w:sz w:val="24"/>
          <w:szCs w:val="24"/>
        </w:rPr>
      </w:pPr>
      <w:bookmarkStart w:id="171" w:name="_Toc79605151"/>
      <w:r w:rsidRPr="004A4DCB">
        <w:rPr>
          <w:i w:val="0"/>
          <w:iCs w:val="0"/>
          <w:color w:val="auto"/>
          <w:sz w:val="24"/>
          <w:szCs w:val="24"/>
        </w:rPr>
        <w:t xml:space="preserve">Gambar 4. </w:t>
      </w:r>
      <w:r w:rsidRPr="004A4DCB">
        <w:rPr>
          <w:i w:val="0"/>
          <w:iCs w:val="0"/>
          <w:color w:val="auto"/>
          <w:sz w:val="24"/>
          <w:szCs w:val="24"/>
        </w:rPr>
        <w:fldChar w:fldCharType="begin"/>
      </w:r>
      <w:r w:rsidRPr="004A4DCB">
        <w:rPr>
          <w:i w:val="0"/>
          <w:iCs w:val="0"/>
          <w:color w:val="auto"/>
          <w:sz w:val="24"/>
          <w:szCs w:val="24"/>
        </w:rPr>
        <w:instrText xml:space="preserve"> SEQ Gambar_4. \* ARABIC </w:instrText>
      </w:r>
      <w:r w:rsidRPr="004A4DCB">
        <w:rPr>
          <w:i w:val="0"/>
          <w:iCs w:val="0"/>
          <w:color w:val="auto"/>
          <w:sz w:val="24"/>
          <w:szCs w:val="24"/>
        </w:rPr>
        <w:fldChar w:fldCharType="separate"/>
      </w:r>
      <w:r w:rsidR="00FB1FF7">
        <w:rPr>
          <w:i w:val="0"/>
          <w:iCs w:val="0"/>
          <w:noProof/>
          <w:color w:val="auto"/>
          <w:sz w:val="24"/>
          <w:szCs w:val="24"/>
        </w:rPr>
        <w:t>16</w:t>
      </w:r>
      <w:r w:rsidRPr="004A4DCB">
        <w:rPr>
          <w:i w:val="0"/>
          <w:iCs w:val="0"/>
          <w:color w:val="auto"/>
          <w:sz w:val="24"/>
          <w:szCs w:val="24"/>
        </w:rPr>
        <w:fldChar w:fldCharType="end"/>
      </w:r>
      <w:r w:rsidRPr="004A4DCB">
        <w:rPr>
          <w:i w:val="0"/>
          <w:iCs w:val="0"/>
          <w:color w:val="auto"/>
          <w:sz w:val="24"/>
          <w:szCs w:val="24"/>
        </w:rPr>
        <w:t xml:space="preserve"> </w:t>
      </w:r>
      <w:r w:rsidRPr="00D63646">
        <w:rPr>
          <w:color w:val="auto"/>
          <w:sz w:val="24"/>
          <w:szCs w:val="24"/>
        </w:rPr>
        <w:t>Activity Diagram Login</w:t>
      </w:r>
      <w:r w:rsidRPr="004A4DCB">
        <w:rPr>
          <w:i w:val="0"/>
          <w:iCs w:val="0"/>
          <w:color w:val="auto"/>
          <w:sz w:val="24"/>
          <w:szCs w:val="24"/>
        </w:rPr>
        <w:t xml:space="preserve"> dan Registrasi Mahasiswa</w:t>
      </w:r>
      <w:bookmarkEnd w:id="171"/>
    </w:p>
    <w:p w14:paraId="6F912D1E" w14:textId="77777777" w:rsidR="00622D31" w:rsidRPr="00B46037" w:rsidRDefault="00622D31" w:rsidP="00622D31">
      <w:pPr>
        <w:pStyle w:val="ListParagraph"/>
        <w:spacing w:line="360" w:lineRule="auto"/>
        <w:ind w:left="1701"/>
        <w:jc w:val="center"/>
      </w:pPr>
    </w:p>
    <w:p w14:paraId="2F7CD255" w14:textId="77777777" w:rsidR="00622D31" w:rsidRPr="006635EB" w:rsidRDefault="00622D31" w:rsidP="00622D31">
      <w:pPr>
        <w:pStyle w:val="ListParagraph"/>
        <w:numPr>
          <w:ilvl w:val="0"/>
          <w:numId w:val="82"/>
        </w:numPr>
        <w:spacing w:line="360" w:lineRule="auto"/>
        <w:ind w:left="1843"/>
        <w:jc w:val="both"/>
        <w:rPr>
          <w:i/>
          <w:iCs/>
        </w:rPr>
      </w:pPr>
      <w:r w:rsidRPr="0040753C">
        <w:rPr>
          <w:i/>
          <w:iCs/>
          <w:noProof/>
        </w:rPr>
        <w:drawing>
          <wp:anchor distT="0" distB="0" distL="114300" distR="114300" simplePos="0" relativeHeight="251710464" behindDoc="0" locked="0" layoutInCell="1" allowOverlap="1" wp14:anchorId="4CDC34F6" wp14:editId="1F08AC80">
            <wp:simplePos x="0" y="0"/>
            <wp:positionH relativeFrom="page">
              <wp:posOffset>2715895</wp:posOffset>
            </wp:positionH>
            <wp:positionV relativeFrom="paragraph">
              <wp:posOffset>245745</wp:posOffset>
            </wp:positionV>
            <wp:extent cx="3645535" cy="3248025"/>
            <wp:effectExtent l="0" t="0" r="0" b="9525"/>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3645535" cy="3248025"/>
                    </a:xfrm>
                    <a:prstGeom prst="rect">
                      <a:avLst/>
                    </a:prstGeom>
                  </pic:spPr>
                </pic:pic>
              </a:graphicData>
            </a:graphic>
            <wp14:sizeRelH relativeFrom="margin">
              <wp14:pctWidth>0</wp14:pctWidth>
            </wp14:sizeRelH>
            <wp14:sizeRelV relativeFrom="margin">
              <wp14:pctHeight>0</wp14:pctHeight>
            </wp14:sizeRelV>
          </wp:anchor>
        </w:drawing>
      </w:r>
      <w:r w:rsidRPr="00B46037">
        <w:rPr>
          <w:i/>
          <w:iCs/>
        </w:rPr>
        <w:t xml:space="preserve">Activity </w:t>
      </w:r>
      <w:r w:rsidRPr="006635EB">
        <w:rPr>
          <w:i/>
          <w:iCs/>
        </w:rPr>
        <w:t xml:space="preserve">Diagram Home </w:t>
      </w:r>
      <w:r w:rsidRPr="006635EB">
        <w:t>Mahasiswa</w:t>
      </w:r>
    </w:p>
    <w:p w14:paraId="629DD939" w14:textId="618725E3" w:rsidR="00622D31" w:rsidRPr="004A4DCB" w:rsidRDefault="00E64BED" w:rsidP="004A4DCB">
      <w:pPr>
        <w:pStyle w:val="Caption"/>
        <w:spacing w:after="0" w:line="360" w:lineRule="auto"/>
        <w:ind w:left="1843"/>
        <w:jc w:val="center"/>
        <w:rPr>
          <w:i w:val="0"/>
          <w:iCs w:val="0"/>
          <w:color w:val="auto"/>
          <w:sz w:val="24"/>
          <w:szCs w:val="24"/>
        </w:rPr>
      </w:pPr>
      <w:bookmarkStart w:id="172" w:name="_Toc79605152"/>
      <w:r w:rsidRPr="004A4DCB">
        <w:rPr>
          <w:i w:val="0"/>
          <w:iCs w:val="0"/>
          <w:color w:val="auto"/>
          <w:sz w:val="24"/>
          <w:szCs w:val="24"/>
        </w:rPr>
        <w:t xml:space="preserve">Gambar 4. </w:t>
      </w:r>
      <w:r w:rsidRPr="004A4DCB">
        <w:rPr>
          <w:i w:val="0"/>
          <w:iCs w:val="0"/>
          <w:color w:val="auto"/>
          <w:sz w:val="24"/>
          <w:szCs w:val="24"/>
        </w:rPr>
        <w:fldChar w:fldCharType="begin"/>
      </w:r>
      <w:r w:rsidRPr="004A4DCB">
        <w:rPr>
          <w:i w:val="0"/>
          <w:iCs w:val="0"/>
          <w:color w:val="auto"/>
          <w:sz w:val="24"/>
          <w:szCs w:val="24"/>
        </w:rPr>
        <w:instrText xml:space="preserve"> SEQ Gambar_4. \* ARABIC </w:instrText>
      </w:r>
      <w:r w:rsidRPr="004A4DCB">
        <w:rPr>
          <w:i w:val="0"/>
          <w:iCs w:val="0"/>
          <w:color w:val="auto"/>
          <w:sz w:val="24"/>
          <w:szCs w:val="24"/>
        </w:rPr>
        <w:fldChar w:fldCharType="separate"/>
      </w:r>
      <w:r w:rsidR="00FB1FF7">
        <w:rPr>
          <w:i w:val="0"/>
          <w:iCs w:val="0"/>
          <w:noProof/>
          <w:color w:val="auto"/>
          <w:sz w:val="24"/>
          <w:szCs w:val="24"/>
        </w:rPr>
        <w:t>17</w:t>
      </w:r>
      <w:r w:rsidRPr="004A4DCB">
        <w:rPr>
          <w:i w:val="0"/>
          <w:iCs w:val="0"/>
          <w:color w:val="auto"/>
          <w:sz w:val="24"/>
          <w:szCs w:val="24"/>
        </w:rPr>
        <w:fldChar w:fldCharType="end"/>
      </w:r>
      <w:r w:rsidRPr="004A4DCB">
        <w:rPr>
          <w:i w:val="0"/>
          <w:iCs w:val="0"/>
          <w:color w:val="auto"/>
          <w:sz w:val="24"/>
          <w:szCs w:val="24"/>
        </w:rPr>
        <w:t xml:space="preserve"> </w:t>
      </w:r>
      <w:r w:rsidRPr="00D63646">
        <w:rPr>
          <w:color w:val="auto"/>
          <w:sz w:val="24"/>
          <w:szCs w:val="24"/>
        </w:rPr>
        <w:t>Activity Diagram Home</w:t>
      </w:r>
      <w:r w:rsidRPr="004A4DCB">
        <w:rPr>
          <w:i w:val="0"/>
          <w:iCs w:val="0"/>
          <w:color w:val="auto"/>
          <w:sz w:val="24"/>
          <w:szCs w:val="24"/>
        </w:rPr>
        <w:t xml:space="preserve"> Mahasiswa</w:t>
      </w:r>
      <w:bookmarkEnd w:id="172"/>
    </w:p>
    <w:p w14:paraId="5CA35172" w14:textId="77777777" w:rsidR="00622D31" w:rsidRDefault="00622D31" w:rsidP="00622D31">
      <w:pPr>
        <w:pStyle w:val="ListParagraph"/>
        <w:numPr>
          <w:ilvl w:val="0"/>
          <w:numId w:val="82"/>
        </w:numPr>
        <w:spacing w:line="360" w:lineRule="auto"/>
        <w:ind w:left="1843"/>
        <w:jc w:val="both"/>
      </w:pPr>
      <w:r w:rsidRPr="001A04B7">
        <w:rPr>
          <w:i/>
          <w:iCs/>
          <w:noProof/>
        </w:rPr>
        <w:lastRenderedPageBreak/>
        <w:drawing>
          <wp:anchor distT="0" distB="0" distL="114300" distR="114300" simplePos="0" relativeHeight="251709440" behindDoc="0" locked="0" layoutInCell="1" allowOverlap="1" wp14:anchorId="165A5DA0" wp14:editId="77A3C5DC">
            <wp:simplePos x="0" y="0"/>
            <wp:positionH relativeFrom="column">
              <wp:posOffset>1492695</wp:posOffset>
            </wp:positionH>
            <wp:positionV relativeFrom="paragraph">
              <wp:posOffset>226060</wp:posOffset>
            </wp:positionV>
            <wp:extent cx="3218180" cy="2987675"/>
            <wp:effectExtent l="0" t="0" r="1270" b="317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28A0092B-C50C-407E-A947-70E740481C1C}">
                          <a14:useLocalDpi xmlns:a14="http://schemas.microsoft.com/office/drawing/2010/main" val="0"/>
                        </a:ext>
                      </a:extLst>
                    </a:blip>
                    <a:stretch>
                      <a:fillRect/>
                    </a:stretch>
                  </pic:blipFill>
                  <pic:spPr>
                    <a:xfrm>
                      <a:off x="0" y="0"/>
                      <a:ext cx="3218180" cy="2987675"/>
                    </a:xfrm>
                    <a:prstGeom prst="rect">
                      <a:avLst/>
                    </a:prstGeom>
                  </pic:spPr>
                </pic:pic>
              </a:graphicData>
            </a:graphic>
            <wp14:sizeRelH relativeFrom="margin">
              <wp14:pctWidth>0</wp14:pctWidth>
            </wp14:sizeRelH>
            <wp14:sizeRelV relativeFrom="margin">
              <wp14:pctHeight>0</wp14:pctHeight>
            </wp14:sizeRelV>
          </wp:anchor>
        </w:drawing>
      </w:r>
      <w:r w:rsidRPr="001A04B7">
        <w:rPr>
          <w:i/>
          <w:iCs/>
        </w:rPr>
        <w:t>Activity</w:t>
      </w:r>
      <w:r w:rsidRPr="00B46037">
        <w:rPr>
          <w:i/>
          <w:iCs/>
        </w:rPr>
        <w:t xml:space="preserve"> Diagram</w:t>
      </w:r>
      <w:r>
        <w:rPr>
          <w:i/>
          <w:iCs/>
        </w:rPr>
        <w:t xml:space="preserve"> </w:t>
      </w:r>
      <w:r>
        <w:t>Persyaratan</w:t>
      </w:r>
    </w:p>
    <w:p w14:paraId="1EC6D761" w14:textId="7BD95D0A" w:rsidR="00741B63" w:rsidRDefault="00E64BED" w:rsidP="004A4DCB">
      <w:pPr>
        <w:pStyle w:val="Caption"/>
        <w:spacing w:after="0" w:line="360" w:lineRule="auto"/>
        <w:ind w:left="1843"/>
        <w:jc w:val="center"/>
        <w:rPr>
          <w:i w:val="0"/>
          <w:iCs w:val="0"/>
          <w:color w:val="auto"/>
          <w:sz w:val="24"/>
          <w:szCs w:val="24"/>
        </w:rPr>
      </w:pPr>
      <w:bookmarkStart w:id="173" w:name="_Toc79605153"/>
      <w:r w:rsidRPr="004A4DCB">
        <w:rPr>
          <w:i w:val="0"/>
          <w:iCs w:val="0"/>
          <w:color w:val="auto"/>
          <w:sz w:val="24"/>
          <w:szCs w:val="24"/>
        </w:rPr>
        <w:t xml:space="preserve">Gambar 4. </w:t>
      </w:r>
      <w:r w:rsidRPr="004A4DCB">
        <w:rPr>
          <w:i w:val="0"/>
          <w:iCs w:val="0"/>
          <w:color w:val="auto"/>
          <w:sz w:val="24"/>
          <w:szCs w:val="24"/>
        </w:rPr>
        <w:fldChar w:fldCharType="begin"/>
      </w:r>
      <w:r w:rsidRPr="004A4DCB">
        <w:rPr>
          <w:i w:val="0"/>
          <w:iCs w:val="0"/>
          <w:color w:val="auto"/>
          <w:sz w:val="24"/>
          <w:szCs w:val="24"/>
        </w:rPr>
        <w:instrText xml:space="preserve"> SEQ Gambar_4. \* ARABIC </w:instrText>
      </w:r>
      <w:r w:rsidRPr="004A4DCB">
        <w:rPr>
          <w:i w:val="0"/>
          <w:iCs w:val="0"/>
          <w:color w:val="auto"/>
          <w:sz w:val="24"/>
          <w:szCs w:val="24"/>
        </w:rPr>
        <w:fldChar w:fldCharType="separate"/>
      </w:r>
      <w:r w:rsidR="00FB1FF7">
        <w:rPr>
          <w:i w:val="0"/>
          <w:iCs w:val="0"/>
          <w:noProof/>
          <w:color w:val="auto"/>
          <w:sz w:val="24"/>
          <w:szCs w:val="24"/>
        </w:rPr>
        <w:t>18</w:t>
      </w:r>
      <w:r w:rsidRPr="004A4DCB">
        <w:rPr>
          <w:i w:val="0"/>
          <w:iCs w:val="0"/>
          <w:color w:val="auto"/>
          <w:sz w:val="24"/>
          <w:szCs w:val="24"/>
        </w:rPr>
        <w:fldChar w:fldCharType="end"/>
      </w:r>
      <w:r w:rsidRPr="004A4DCB">
        <w:rPr>
          <w:i w:val="0"/>
          <w:iCs w:val="0"/>
          <w:color w:val="auto"/>
          <w:sz w:val="24"/>
          <w:szCs w:val="24"/>
        </w:rPr>
        <w:t xml:space="preserve"> </w:t>
      </w:r>
      <w:r w:rsidRPr="00D63646">
        <w:rPr>
          <w:color w:val="auto"/>
          <w:sz w:val="24"/>
          <w:szCs w:val="24"/>
        </w:rPr>
        <w:t>Activity Diagram</w:t>
      </w:r>
      <w:r w:rsidRPr="004A4DCB">
        <w:rPr>
          <w:i w:val="0"/>
          <w:iCs w:val="0"/>
          <w:color w:val="auto"/>
          <w:sz w:val="24"/>
          <w:szCs w:val="24"/>
        </w:rPr>
        <w:t xml:space="preserve"> Persyaratan</w:t>
      </w:r>
      <w:bookmarkEnd w:id="173"/>
    </w:p>
    <w:p w14:paraId="025776AA" w14:textId="77777777" w:rsidR="003B3269" w:rsidRPr="003B3269" w:rsidRDefault="003B3269" w:rsidP="003B3269">
      <w:pPr>
        <w:spacing w:line="360" w:lineRule="auto"/>
        <w:rPr>
          <w:lang w:val="en-AU"/>
        </w:rPr>
      </w:pPr>
    </w:p>
    <w:p w14:paraId="44CEAC05" w14:textId="77777777" w:rsidR="00622D31" w:rsidRDefault="00622D31" w:rsidP="00622D31">
      <w:pPr>
        <w:pStyle w:val="ListParagraph"/>
        <w:numPr>
          <w:ilvl w:val="0"/>
          <w:numId w:val="82"/>
        </w:numPr>
        <w:spacing w:line="360" w:lineRule="auto"/>
        <w:ind w:left="1843"/>
        <w:jc w:val="both"/>
      </w:pPr>
      <w:r w:rsidRPr="00B46037">
        <w:rPr>
          <w:i/>
          <w:iCs/>
        </w:rPr>
        <w:t>Activity Diagram</w:t>
      </w:r>
      <w:r>
        <w:rPr>
          <w:i/>
          <w:iCs/>
        </w:rPr>
        <w:t xml:space="preserve"> </w:t>
      </w:r>
      <w:r>
        <w:t>Pendaftaran</w:t>
      </w:r>
    </w:p>
    <w:p w14:paraId="47AA0835" w14:textId="77777777" w:rsidR="00622D31" w:rsidRPr="00A77298" w:rsidRDefault="00622D31" w:rsidP="00622D31">
      <w:pPr>
        <w:pStyle w:val="ListParagraph"/>
        <w:numPr>
          <w:ilvl w:val="0"/>
          <w:numId w:val="83"/>
        </w:numPr>
        <w:spacing w:line="360" w:lineRule="auto"/>
        <w:ind w:left="2268"/>
        <w:jc w:val="both"/>
      </w:pPr>
      <w:r>
        <w:rPr>
          <w:noProof/>
        </w:rPr>
        <w:drawing>
          <wp:anchor distT="0" distB="0" distL="114300" distR="114300" simplePos="0" relativeHeight="251715584" behindDoc="0" locked="0" layoutInCell="1" allowOverlap="1" wp14:anchorId="1075DB79" wp14:editId="14716CE7">
            <wp:simplePos x="0" y="0"/>
            <wp:positionH relativeFrom="margin">
              <wp:posOffset>1483360</wp:posOffset>
            </wp:positionH>
            <wp:positionV relativeFrom="paragraph">
              <wp:posOffset>268767</wp:posOffset>
            </wp:positionV>
            <wp:extent cx="3402330" cy="3784600"/>
            <wp:effectExtent l="0" t="0" r="7620" b="635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extLst>
                        <a:ext uri="{28A0092B-C50C-407E-A947-70E740481C1C}">
                          <a14:useLocalDpi xmlns:a14="http://schemas.microsoft.com/office/drawing/2010/main" val="0"/>
                        </a:ext>
                      </a:extLst>
                    </a:blip>
                    <a:stretch>
                      <a:fillRect/>
                    </a:stretch>
                  </pic:blipFill>
                  <pic:spPr>
                    <a:xfrm>
                      <a:off x="0" y="0"/>
                      <a:ext cx="3402330" cy="3784600"/>
                    </a:xfrm>
                    <a:prstGeom prst="rect">
                      <a:avLst/>
                    </a:prstGeom>
                  </pic:spPr>
                </pic:pic>
              </a:graphicData>
            </a:graphic>
            <wp14:sizeRelH relativeFrom="margin">
              <wp14:pctWidth>0</wp14:pctWidth>
            </wp14:sizeRelH>
            <wp14:sizeRelV relativeFrom="margin">
              <wp14:pctHeight>0</wp14:pctHeight>
            </wp14:sizeRelV>
          </wp:anchor>
        </w:drawing>
      </w:r>
      <w:r w:rsidRPr="00B46037">
        <w:rPr>
          <w:i/>
          <w:iCs/>
        </w:rPr>
        <w:t>Activity Diagram</w:t>
      </w:r>
      <w:r>
        <w:rPr>
          <w:i/>
          <w:iCs/>
        </w:rPr>
        <w:t xml:space="preserve"> </w:t>
      </w:r>
      <w:r>
        <w:t>Pendaftaran Sidang Proposal Skripsi</w:t>
      </w:r>
    </w:p>
    <w:p w14:paraId="6109A6E1" w14:textId="263161C7" w:rsidR="00622D31" w:rsidRPr="00E64BED" w:rsidRDefault="00E64BED" w:rsidP="004A4DCB">
      <w:pPr>
        <w:pStyle w:val="Caption"/>
        <w:spacing w:after="0" w:line="360" w:lineRule="auto"/>
        <w:ind w:left="2410"/>
        <w:jc w:val="center"/>
        <w:rPr>
          <w:i w:val="0"/>
          <w:iCs w:val="0"/>
          <w:color w:val="auto"/>
          <w:sz w:val="24"/>
          <w:szCs w:val="24"/>
        </w:rPr>
      </w:pPr>
      <w:bookmarkStart w:id="174" w:name="_Toc79605154"/>
      <w:r w:rsidRPr="004A4DCB">
        <w:rPr>
          <w:i w:val="0"/>
          <w:iCs w:val="0"/>
          <w:color w:val="auto"/>
          <w:sz w:val="24"/>
          <w:szCs w:val="24"/>
        </w:rPr>
        <w:t xml:space="preserve">Gambar 4. </w:t>
      </w:r>
      <w:r w:rsidRPr="004A4DCB">
        <w:rPr>
          <w:i w:val="0"/>
          <w:iCs w:val="0"/>
          <w:color w:val="auto"/>
          <w:sz w:val="24"/>
          <w:szCs w:val="24"/>
        </w:rPr>
        <w:fldChar w:fldCharType="begin"/>
      </w:r>
      <w:r w:rsidRPr="004A4DCB">
        <w:rPr>
          <w:i w:val="0"/>
          <w:iCs w:val="0"/>
          <w:color w:val="auto"/>
          <w:sz w:val="24"/>
          <w:szCs w:val="24"/>
        </w:rPr>
        <w:instrText xml:space="preserve"> SEQ Gambar_4. \* ARABIC </w:instrText>
      </w:r>
      <w:r w:rsidRPr="004A4DCB">
        <w:rPr>
          <w:i w:val="0"/>
          <w:iCs w:val="0"/>
          <w:color w:val="auto"/>
          <w:sz w:val="24"/>
          <w:szCs w:val="24"/>
        </w:rPr>
        <w:fldChar w:fldCharType="separate"/>
      </w:r>
      <w:r w:rsidR="00FB1FF7">
        <w:rPr>
          <w:i w:val="0"/>
          <w:iCs w:val="0"/>
          <w:noProof/>
          <w:color w:val="auto"/>
          <w:sz w:val="24"/>
          <w:szCs w:val="24"/>
        </w:rPr>
        <w:t>19</w:t>
      </w:r>
      <w:r w:rsidRPr="004A4DCB">
        <w:rPr>
          <w:i w:val="0"/>
          <w:iCs w:val="0"/>
          <w:color w:val="auto"/>
          <w:sz w:val="24"/>
          <w:szCs w:val="24"/>
        </w:rPr>
        <w:fldChar w:fldCharType="end"/>
      </w:r>
      <w:r w:rsidRPr="004A4DCB">
        <w:rPr>
          <w:i w:val="0"/>
          <w:iCs w:val="0"/>
          <w:color w:val="auto"/>
          <w:sz w:val="24"/>
          <w:szCs w:val="24"/>
        </w:rPr>
        <w:t xml:space="preserve"> </w:t>
      </w:r>
      <w:r w:rsidRPr="00D63646">
        <w:rPr>
          <w:color w:val="auto"/>
          <w:sz w:val="24"/>
          <w:szCs w:val="24"/>
        </w:rPr>
        <w:t>Activity Diagram</w:t>
      </w:r>
      <w:r w:rsidRPr="004A4DCB">
        <w:rPr>
          <w:i w:val="0"/>
          <w:iCs w:val="0"/>
          <w:color w:val="auto"/>
          <w:sz w:val="24"/>
          <w:szCs w:val="24"/>
        </w:rPr>
        <w:t xml:space="preserve"> Pendaftaran Sidang Proposal Skripsi</w:t>
      </w:r>
      <w:bookmarkEnd w:id="174"/>
    </w:p>
    <w:p w14:paraId="4A53E678" w14:textId="77777777" w:rsidR="00622D31" w:rsidRPr="00A77298" w:rsidRDefault="00622D31" w:rsidP="00622D31">
      <w:pPr>
        <w:pStyle w:val="ListParagraph"/>
        <w:numPr>
          <w:ilvl w:val="0"/>
          <w:numId w:val="83"/>
        </w:numPr>
        <w:spacing w:line="360" w:lineRule="auto"/>
        <w:ind w:left="2268"/>
        <w:jc w:val="both"/>
        <w:rPr>
          <w:i/>
          <w:iCs/>
        </w:rPr>
      </w:pPr>
      <w:r w:rsidRPr="001A04B7">
        <w:rPr>
          <w:i/>
          <w:iCs/>
          <w:noProof/>
        </w:rPr>
        <w:lastRenderedPageBreak/>
        <w:drawing>
          <wp:anchor distT="0" distB="0" distL="114300" distR="114300" simplePos="0" relativeHeight="251716608" behindDoc="0" locked="0" layoutInCell="1" allowOverlap="1" wp14:anchorId="5E6B9961" wp14:editId="617CF957">
            <wp:simplePos x="0" y="0"/>
            <wp:positionH relativeFrom="margin">
              <wp:posOffset>1514920</wp:posOffset>
            </wp:positionH>
            <wp:positionV relativeFrom="paragraph">
              <wp:posOffset>229870</wp:posOffset>
            </wp:positionV>
            <wp:extent cx="3424555" cy="3657600"/>
            <wp:effectExtent l="0" t="0" r="4445" b="0"/>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Lst>
                    </a:blip>
                    <a:stretch>
                      <a:fillRect/>
                    </a:stretch>
                  </pic:blipFill>
                  <pic:spPr>
                    <a:xfrm>
                      <a:off x="0" y="0"/>
                      <a:ext cx="3424555" cy="3657600"/>
                    </a:xfrm>
                    <a:prstGeom prst="rect">
                      <a:avLst/>
                    </a:prstGeom>
                  </pic:spPr>
                </pic:pic>
              </a:graphicData>
            </a:graphic>
            <wp14:sizeRelH relativeFrom="margin">
              <wp14:pctWidth>0</wp14:pctWidth>
            </wp14:sizeRelH>
            <wp14:sizeRelV relativeFrom="margin">
              <wp14:pctHeight>0</wp14:pctHeight>
            </wp14:sizeRelV>
          </wp:anchor>
        </w:drawing>
      </w:r>
      <w:r w:rsidRPr="001A04B7">
        <w:rPr>
          <w:i/>
          <w:iCs/>
        </w:rPr>
        <w:t>Activity</w:t>
      </w:r>
      <w:r w:rsidRPr="00B46037">
        <w:rPr>
          <w:i/>
          <w:iCs/>
        </w:rPr>
        <w:t xml:space="preserve"> Diagram</w:t>
      </w:r>
      <w:r>
        <w:rPr>
          <w:i/>
          <w:iCs/>
        </w:rPr>
        <w:t xml:space="preserve"> </w:t>
      </w:r>
      <w:r w:rsidRPr="00A77298">
        <w:t>Pendaftaran Sidang Skripsi UP-1</w:t>
      </w:r>
    </w:p>
    <w:p w14:paraId="72796A04" w14:textId="1D64F025" w:rsidR="00622D31" w:rsidRPr="003B3269" w:rsidRDefault="00E64BED" w:rsidP="004A4DCB">
      <w:pPr>
        <w:pStyle w:val="Caption"/>
        <w:spacing w:after="0" w:line="360" w:lineRule="auto"/>
        <w:ind w:left="2410"/>
        <w:jc w:val="center"/>
        <w:rPr>
          <w:i w:val="0"/>
          <w:iCs w:val="0"/>
          <w:color w:val="auto"/>
          <w:sz w:val="24"/>
          <w:szCs w:val="24"/>
        </w:rPr>
      </w:pPr>
      <w:bookmarkStart w:id="175" w:name="_Toc79605155"/>
      <w:r w:rsidRPr="004A4DCB">
        <w:rPr>
          <w:i w:val="0"/>
          <w:iCs w:val="0"/>
          <w:color w:val="auto"/>
          <w:sz w:val="24"/>
          <w:szCs w:val="24"/>
        </w:rPr>
        <w:t xml:space="preserve">Gambar 4. </w:t>
      </w:r>
      <w:r w:rsidRPr="004A4DCB">
        <w:rPr>
          <w:i w:val="0"/>
          <w:iCs w:val="0"/>
          <w:color w:val="auto"/>
          <w:sz w:val="24"/>
          <w:szCs w:val="24"/>
        </w:rPr>
        <w:fldChar w:fldCharType="begin"/>
      </w:r>
      <w:r w:rsidRPr="004A4DCB">
        <w:rPr>
          <w:i w:val="0"/>
          <w:iCs w:val="0"/>
          <w:color w:val="auto"/>
          <w:sz w:val="24"/>
          <w:szCs w:val="24"/>
        </w:rPr>
        <w:instrText xml:space="preserve"> SEQ Gambar_4. \* ARABIC </w:instrText>
      </w:r>
      <w:r w:rsidRPr="004A4DCB">
        <w:rPr>
          <w:i w:val="0"/>
          <w:iCs w:val="0"/>
          <w:color w:val="auto"/>
          <w:sz w:val="24"/>
          <w:szCs w:val="24"/>
        </w:rPr>
        <w:fldChar w:fldCharType="separate"/>
      </w:r>
      <w:r w:rsidR="00FB1FF7">
        <w:rPr>
          <w:i w:val="0"/>
          <w:iCs w:val="0"/>
          <w:noProof/>
          <w:color w:val="auto"/>
          <w:sz w:val="24"/>
          <w:szCs w:val="24"/>
        </w:rPr>
        <w:t>20</w:t>
      </w:r>
      <w:r w:rsidRPr="004A4DCB">
        <w:rPr>
          <w:i w:val="0"/>
          <w:iCs w:val="0"/>
          <w:color w:val="auto"/>
          <w:sz w:val="24"/>
          <w:szCs w:val="24"/>
        </w:rPr>
        <w:fldChar w:fldCharType="end"/>
      </w:r>
      <w:r w:rsidRPr="004A4DCB">
        <w:rPr>
          <w:i w:val="0"/>
          <w:iCs w:val="0"/>
          <w:color w:val="auto"/>
          <w:sz w:val="24"/>
          <w:szCs w:val="24"/>
        </w:rPr>
        <w:t xml:space="preserve"> </w:t>
      </w:r>
      <w:r w:rsidRPr="00D63646">
        <w:rPr>
          <w:color w:val="auto"/>
          <w:sz w:val="24"/>
          <w:szCs w:val="24"/>
        </w:rPr>
        <w:t>Activity Diagram</w:t>
      </w:r>
      <w:r w:rsidRPr="004A4DCB">
        <w:rPr>
          <w:i w:val="0"/>
          <w:iCs w:val="0"/>
          <w:color w:val="auto"/>
          <w:sz w:val="24"/>
          <w:szCs w:val="24"/>
        </w:rPr>
        <w:t xml:space="preserve"> Pendaftaran UPS-1</w:t>
      </w:r>
      <w:bookmarkEnd w:id="175"/>
    </w:p>
    <w:p w14:paraId="36E50C25" w14:textId="77777777" w:rsidR="00622D31" w:rsidRDefault="00622D31" w:rsidP="00622D31">
      <w:pPr>
        <w:pStyle w:val="ListParagraph"/>
        <w:spacing w:line="360" w:lineRule="auto"/>
        <w:ind w:left="1134"/>
        <w:jc w:val="both"/>
      </w:pPr>
    </w:p>
    <w:p w14:paraId="0C0FC87A" w14:textId="1ACE041B" w:rsidR="00622D31" w:rsidRDefault="00622D31" w:rsidP="00622D31">
      <w:pPr>
        <w:pStyle w:val="ListParagraph"/>
        <w:numPr>
          <w:ilvl w:val="0"/>
          <w:numId w:val="83"/>
        </w:numPr>
        <w:spacing w:line="360" w:lineRule="auto"/>
        <w:ind w:left="2268"/>
        <w:jc w:val="both"/>
      </w:pPr>
      <w:r>
        <w:rPr>
          <w:noProof/>
        </w:rPr>
        <w:drawing>
          <wp:anchor distT="0" distB="0" distL="114300" distR="114300" simplePos="0" relativeHeight="251717632" behindDoc="0" locked="0" layoutInCell="1" allowOverlap="1" wp14:anchorId="430750AE" wp14:editId="4F3019C8">
            <wp:simplePos x="0" y="0"/>
            <wp:positionH relativeFrom="margin">
              <wp:posOffset>1516380</wp:posOffset>
            </wp:positionH>
            <wp:positionV relativeFrom="paragraph">
              <wp:posOffset>206375</wp:posOffset>
            </wp:positionV>
            <wp:extent cx="3443605" cy="3681095"/>
            <wp:effectExtent l="0" t="0" r="4445" b="0"/>
            <wp:wrapTopAndBottom/>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28A0092B-C50C-407E-A947-70E740481C1C}">
                          <a14:useLocalDpi xmlns:a14="http://schemas.microsoft.com/office/drawing/2010/main" val="0"/>
                        </a:ext>
                      </a:extLst>
                    </a:blip>
                    <a:stretch>
                      <a:fillRect/>
                    </a:stretch>
                  </pic:blipFill>
                  <pic:spPr>
                    <a:xfrm>
                      <a:off x="0" y="0"/>
                      <a:ext cx="3443605" cy="3681095"/>
                    </a:xfrm>
                    <a:prstGeom prst="rect">
                      <a:avLst/>
                    </a:prstGeom>
                  </pic:spPr>
                </pic:pic>
              </a:graphicData>
            </a:graphic>
            <wp14:sizeRelH relativeFrom="margin">
              <wp14:pctWidth>0</wp14:pctWidth>
            </wp14:sizeRelH>
            <wp14:sizeRelV relativeFrom="margin">
              <wp14:pctHeight>0</wp14:pctHeight>
            </wp14:sizeRelV>
          </wp:anchor>
        </w:drawing>
      </w:r>
      <w:r w:rsidRPr="00B46037">
        <w:rPr>
          <w:i/>
          <w:iCs/>
        </w:rPr>
        <w:t>Activity Diagram</w:t>
      </w:r>
      <w:r>
        <w:rPr>
          <w:i/>
          <w:iCs/>
        </w:rPr>
        <w:t xml:space="preserve"> </w:t>
      </w:r>
      <w:r>
        <w:t>Pendaftaran Sidang Skripsi UP-2</w:t>
      </w:r>
    </w:p>
    <w:p w14:paraId="67052BE8" w14:textId="76CA4628" w:rsidR="00622D31" w:rsidRPr="004A4DCB" w:rsidRDefault="00E64BED" w:rsidP="004A4DCB">
      <w:pPr>
        <w:pStyle w:val="Caption"/>
        <w:spacing w:after="0" w:line="360" w:lineRule="auto"/>
        <w:ind w:left="2410"/>
        <w:jc w:val="center"/>
        <w:rPr>
          <w:i w:val="0"/>
          <w:iCs w:val="0"/>
          <w:color w:val="auto"/>
          <w:sz w:val="24"/>
          <w:szCs w:val="24"/>
        </w:rPr>
      </w:pPr>
      <w:bookmarkStart w:id="176" w:name="_Toc79605156"/>
      <w:r w:rsidRPr="004A4DCB">
        <w:rPr>
          <w:i w:val="0"/>
          <w:iCs w:val="0"/>
          <w:color w:val="auto"/>
          <w:sz w:val="24"/>
          <w:szCs w:val="24"/>
        </w:rPr>
        <w:t xml:space="preserve">Gambar 4. </w:t>
      </w:r>
      <w:r w:rsidRPr="004A4DCB">
        <w:rPr>
          <w:i w:val="0"/>
          <w:iCs w:val="0"/>
          <w:color w:val="auto"/>
          <w:sz w:val="24"/>
          <w:szCs w:val="24"/>
        </w:rPr>
        <w:fldChar w:fldCharType="begin"/>
      </w:r>
      <w:r w:rsidRPr="004A4DCB">
        <w:rPr>
          <w:i w:val="0"/>
          <w:iCs w:val="0"/>
          <w:color w:val="auto"/>
          <w:sz w:val="24"/>
          <w:szCs w:val="24"/>
        </w:rPr>
        <w:instrText xml:space="preserve"> SEQ Gambar_4. \* ARABIC </w:instrText>
      </w:r>
      <w:r w:rsidRPr="004A4DCB">
        <w:rPr>
          <w:i w:val="0"/>
          <w:iCs w:val="0"/>
          <w:color w:val="auto"/>
          <w:sz w:val="24"/>
          <w:szCs w:val="24"/>
        </w:rPr>
        <w:fldChar w:fldCharType="separate"/>
      </w:r>
      <w:r w:rsidR="00FB1FF7">
        <w:rPr>
          <w:i w:val="0"/>
          <w:iCs w:val="0"/>
          <w:noProof/>
          <w:color w:val="auto"/>
          <w:sz w:val="24"/>
          <w:szCs w:val="24"/>
        </w:rPr>
        <w:t>21</w:t>
      </w:r>
      <w:r w:rsidRPr="004A4DCB">
        <w:rPr>
          <w:i w:val="0"/>
          <w:iCs w:val="0"/>
          <w:color w:val="auto"/>
          <w:sz w:val="24"/>
          <w:szCs w:val="24"/>
        </w:rPr>
        <w:fldChar w:fldCharType="end"/>
      </w:r>
      <w:r w:rsidRPr="004A4DCB">
        <w:rPr>
          <w:i w:val="0"/>
          <w:iCs w:val="0"/>
          <w:color w:val="auto"/>
          <w:sz w:val="24"/>
          <w:szCs w:val="24"/>
        </w:rPr>
        <w:t xml:space="preserve"> </w:t>
      </w:r>
      <w:r w:rsidRPr="00D63646">
        <w:rPr>
          <w:color w:val="auto"/>
          <w:sz w:val="24"/>
          <w:szCs w:val="24"/>
        </w:rPr>
        <w:t>Activity Diagram</w:t>
      </w:r>
      <w:r w:rsidRPr="004A4DCB">
        <w:rPr>
          <w:i w:val="0"/>
          <w:iCs w:val="0"/>
          <w:color w:val="auto"/>
          <w:sz w:val="24"/>
          <w:szCs w:val="24"/>
        </w:rPr>
        <w:t xml:space="preserve"> Pendaftaran UPS-2</w:t>
      </w:r>
      <w:bookmarkEnd w:id="176"/>
    </w:p>
    <w:p w14:paraId="4C725579" w14:textId="77777777" w:rsidR="00622D31" w:rsidRDefault="00622D31" w:rsidP="00622D31">
      <w:pPr>
        <w:pStyle w:val="ListParagraph"/>
        <w:numPr>
          <w:ilvl w:val="0"/>
          <w:numId w:val="82"/>
        </w:numPr>
        <w:spacing w:line="360" w:lineRule="auto"/>
        <w:ind w:left="1843"/>
        <w:jc w:val="both"/>
      </w:pPr>
      <w:r w:rsidRPr="001A04B7">
        <w:rPr>
          <w:i/>
          <w:iCs/>
          <w:noProof/>
        </w:rPr>
        <w:lastRenderedPageBreak/>
        <w:drawing>
          <wp:anchor distT="0" distB="0" distL="114300" distR="114300" simplePos="0" relativeHeight="251711488" behindDoc="0" locked="0" layoutInCell="1" allowOverlap="1" wp14:anchorId="77ACFC31" wp14:editId="6D32FA45">
            <wp:simplePos x="0" y="0"/>
            <wp:positionH relativeFrom="page">
              <wp:posOffset>2802255</wp:posOffset>
            </wp:positionH>
            <wp:positionV relativeFrom="paragraph">
              <wp:posOffset>261620</wp:posOffset>
            </wp:positionV>
            <wp:extent cx="3395980" cy="3455670"/>
            <wp:effectExtent l="0" t="0" r="0" b="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395980" cy="3455670"/>
                    </a:xfrm>
                    <a:prstGeom prst="rect">
                      <a:avLst/>
                    </a:prstGeom>
                  </pic:spPr>
                </pic:pic>
              </a:graphicData>
            </a:graphic>
            <wp14:sizeRelH relativeFrom="margin">
              <wp14:pctWidth>0</wp14:pctWidth>
            </wp14:sizeRelH>
            <wp14:sizeRelV relativeFrom="margin">
              <wp14:pctHeight>0</wp14:pctHeight>
            </wp14:sizeRelV>
          </wp:anchor>
        </w:drawing>
      </w:r>
      <w:r w:rsidRPr="001A04B7">
        <w:rPr>
          <w:i/>
          <w:iCs/>
        </w:rPr>
        <w:t>Activity</w:t>
      </w:r>
      <w:r w:rsidRPr="00B46037">
        <w:rPr>
          <w:i/>
          <w:iCs/>
        </w:rPr>
        <w:t xml:space="preserve"> Diagram</w:t>
      </w:r>
      <w:r>
        <w:rPr>
          <w:i/>
          <w:iCs/>
        </w:rPr>
        <w:t xml:space="preserve"> </w:t>
      </w:r>
      <w:r>
        <w:t>Pesan Masuk</w:t>
      </w:r>
    </w:p>
    <w:p w14:paraId="672BDBAD" w14:textId="624EB641" w:rsidR="00622D31" w:rsidRDefault="00E64BED" w:rsidP="004A4DCB">
      <w:pPr>
        <w:pStyle w:val="Caption"/>
        <w:spacing w:after="0" w:line="360" w:lineRule="auto"/>
        <w:ind w:left="1843"/>
        <w:jc w:val="center"/>
        <w:rPr>
          <w:i w:val="0"/>
          <w:iCs w:val="0"/>
          <w:color w:val="auto"/>
          <w:sz w:val="24"/>
          <w:szCs w:val="24"/>
        </w:rPr>
      </w:pPr>
      <w:bookmarkStart w:id="177" w:name="_Toc79605157"/>
      <w:r w:rsidRPr="004A4DCB">
        <w:rPr>
          <w:i w:val="0"/>
          <w:iCs w:val="0"/>
          <w:color w:val="auto"/>
          <w:sz w:val="24"/>
          <w:szCs w:val="24"/>
        </w:rPr>
        <w:t xml:space="preserve">Gambar 4. </w:t>
      </w:r>
      <w:r w:rsidRPr="004A4DCB">
        <w:rPr>
          <w:i w:val="0"/>
          <w:iCs w:val="0"/>
          <w:color w:val="auto"/>
          <w:sz w:val="24"/>
          <w:szCs w:val="24"/>
        </w:rPr>
        <w:fldChar w:fldCharType="begin"/>
      </w:r>
      <w:r w:rsidRPr="004A4DCB">
        <w:rPr>
          <w:i w:val="0"/>
          <w:iCs w:val="0"/>
          <w:color w:val="auto"/>
          <w:sz w:val="24"/>
          <w:szCs w:val="24"/>
        </w:rPr>
        <w:instrText xml:space="preserve"> SEQ Gambar_4. \* ARABIC </w:instrText>
      </w:r>
      <w:r w:rsidRPr="004A4DCB">
        <w:rPr>
          <w:i w:val="0"/>
          <w:iCs w:val="0"/>
          <w:color w:val="auto"/>
          <w:sz w:val="24"/>
          <w:szCs w:val="24"/>
        </w:rPr>
        <w:fldChar w:fldCharType="separate"/>
      </w:r>
      <w:r w:rsidR="00FB1FF7">
        <w:rPr>
          <w:i w:val="0"/>
          <w:iCs w:val="0"/>
          <w:noProof/>
          <w:color w:val="auto"/>
          <w:sz w:val="24"/>
          <w:szCs w:val="24"/>
        </w:rPr>
        <w:t>22</w:t>
      </w:r>
      <w:r w:rsidRPr="004A4DCB">
        <w:rPr>
          <w:i w:val="0"/>
          <w:iCs w:val="0"/>
          <w:color w:val="auto"/>
          <w:sz w:val="24"/>
          <w:szCs w:val="24"/>
        </w:rPr>
        <w:fldChar w:fldCharType="end"/>
      </w:r>
      <w:r w:rsidRPr="004A4DCB">
        <w:rPr>
          <w:i w:val="0"/>
          <w:iCs w:val="0"/>
          <w:color w:val="auto"/>
          <w:sz w:val="24"/>
          <w:szCs w:val="24"/>
        </w:rPr>
        <w:t xml:space="preserve"> </w:t>
      </w:r>
      <w:r w:rsidRPr="00D63646">
        <w:rPr>
          <w:color w:val="auto"/>
          <w:sz w:val="24"/>
          <w:szCs w:val="24"/>
        </w:rPr>
        <w:t>Activity Diagram</w:t>
      </w:r>
      <w:r w:rsidRPr="004A4DCB">
        <w:rPr>
          <w:i w:val="0"/>
          <w:iCs w:val="0"/>
          <w:color w:val="auto"/>
          <w:sz w:val="24"/>
          <w:szCs w:val="24"/>
        </w:rPr>
        <w:t xml:space="preserve"> Pesan Masuk</w:t>
      </w:r>
      <w:bookmarkEnd w:id="177"/>
    </w:p>
    <w:p w14:paraId="19CF8399" w14:textId="77777777" w:rsidR="003B3269" w:rsidRPr="003B3269" w:rsidRDefault="003B3269" w:rsidP="003B3269">
      <w:pPr>
        <w:rPr>
          <w:lang w:val="en-AU"/>
        </w:rPr>
      </w:pPr>
    </w:p>
    <w:p w14:paraId="1897771C" w14:textId="77777777" w:rsidR="00622D31" w:rsidRDefault="00622D31" w:rsidP="00622D31">
      <w:pPr>
        <w:pStyle w:val="ListParagraph"/>
        <w:numPr>
          <w:ilvl w:val="0"/>
          <w:numId w:val="82"/>
        </w:numPr>
        <w:spacing w:line="360" w:lineRule="auto"/>
        <w:ind w:left="1843"/>
        <w:jc w:val="both"/>
      </w:pPr>
      <w:r w:rsidRPr="001A04B7">
        <w:rPr>
          <w:i/>
          <w:iCs/>
          <w:noProof/>
        </w:rPr>
        <w:drawing>
          <wp:anchor distT="0" distB="0" distL="114300" distR="114300" simplePos="0" relativeHeight="251712512" behindDoc="0" locked="0" layoutInCell="1" allowOverlap="1" wp14:anchorId="25A6FFF9" wp14:editId="722CE365">
            <wp:simplePos x="0" y="0"/>
            <wp:positionH relativeFrom="column">
              <wp:posOffset>1374140</wp:posOffset>
            </wp:positionH>
            <wp:positionV relativeFrom="paragraph">
              <wp:posOffset>257810</wp:posOffset>
            </wp:positionV>
            <wp:extent cx="3455670" cy="3847465"/>
            <wp:effectExtent l="0" t="0" r="0" b="635"/>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3455670" cy="3847465"/>
                    </a:xfrm>
                    <a:prstGeom prst="rect">
                      <a:avLst/>
                    </a:prstGeom>
                  </pic:spPr>
                </pic:pic>
              </a:graphicData>
            </a:graphic>
            <wp14:sizeRelH relativeFrom="margin">
              <wp14:pctWidth>0</wp14:pctWidth>
            </wp14:sizeRelH>
            <wp14:sizeRelV relativeFrom="margin">
              <wp14:pctHeight>0</wp14:pctHeight>
            </wp14:sizeRelV>
          </wp:anchor>
        </w:drawing>
      </w:r>
      <w:r w:rsidRPr="001A04B7">
        <w:rPr>
          <w:i/>
          <w:iCs/>
        </w:rPr>
        <w:t>Activity</w:t>
      </w:r>
      <w:r w:rsidRPr="00B46037">
        <w:rPr>
          <w:i/>
          <w:iCs/>
        </w:rPr>
        <w:t xml:space="preserve"> Diagram </w:t>
      </w:r>
      <w:r>
        <w:t xml:space="preserve">Info </w:t>
      </w:r>
      <w:r w:rsidRPr="00B46037">
        <w:t>Jadwal Sidang</w:t>
      </w:r>
    </w:p>
    <w:p w14:paraId="05C118EF" w14:textId="6F0D4702" w:rsidR="00622D31" w:rsidRPr="003B3269" w:rsidRDefault="00E64BED" w:rsidP="004A4DCB">
      <w:pPr>
        <w:pStyle w:val="Caption"/>
        <w:spacing w:after="0" w:line="360" w:lineRule="auto"/>
        <w:ind w:left="1843"/>
        <w:jc w:val="center"/>
        <w:rPr>
          <w:i w:val="0"/>
          <w:iCs w:val="0"/>
          <w:color w:val="auto"/>
          <w:sz w:val="24"/>
          <w:szCs w:val="24"/>
        </w:rPr>
      </w:pPr>
      <w:bookmarkStart w:id="178" w:name="_Toc79605158"/>
      <w:r w:rsidRPr="004A4DCB">
        <w:rPr>
          <w:i w:val="0"/>
          <w:iCs w:val="0"/>
          <w:color w:val="auto"/>
          <w:sz w:val="24"/>
          <w:szCs w:val="24"/>
        </w:rPr>
        <w:t xml:space="preserve">Gambar 4. </w:t>
      </w:r>
      <w:r w:rsidRPr="004A4DCB">
        <w:rPr>
          <w:i w:val="0"/>
          <w:iCs w:val="0"/>
          <w:color w:val="auto"/>
          <w:sz w:val="24"/>
          <w:szCs w:val="24"/>
        </w:rPr>
        <w:fldChar w:fldCharType="begin"/>
      </w:r>
      <w:r w:rsidRPr="004A4DCB">
        <w:rPr>
          <w:i w:val="0"/>
          <w:iCs w:val="0"/>
          <w:color w:val="auto"/>
          <w:sz w:val="24"/>
          <w:szCs w:val="24"/>
        </w:rPr>
        <w:instrText xml:space="preserve"> SEQ Gambar_4. \* ARABIC </w:instrText>
      </w:r>
      <w:r w:rsidRPr="004A4DCB">
        <w:rPr>
          <w:i w:val="0"/>
          <w:iCs w:val="0"/>
          <w:color w:val="auto"/>
          <w:sz w:val="24"/>
          <w:szCs w:val="24"/>
        </w:rPr>
        <w:fldChar w:fldCharType="separate"/>
      </w:r>
      <w:r w:rsidR="00FB1FF7">
        <w:rPr>
          <w:i w:val="0"/>
          <w:iCs w:val="0"/>
          <w:noProof/>
          <w:color w:val="auto"/>
          <w:sz w:val="24"/>
          <w:szCs w:val="24"/>
        </w:rPr>
        <w:t>23</w:t>
      </w:r>
      <w:r w:rsidRPr="004A4DCB">
        <w:rPr>
          <w:i w:val="0"/>
          <w:iCs w:val="0"/>
          <w:color w:val="auto"/>
          <w:sz w:val="24"/>
          <w:szCs w:val="24"/>
        </w:rPr>
        <w:fldChar w:fldCharType="end"/>
      </w:r>
      <w:r w:rsidRPr="004A4DCB">
        <w:rPr>
          <w:i w:val="0"/>
          <w:iCs w:val="0"/>
          <w:color w:val="auto"/>
          <w:sz w:val="24"/>
          <w:szCs w:val="24"/>
        </w:rPr>
        <w:t xml:space="preserve"> </w:t>
      </w:r>
      <w:r w:rsidRPr="00D63646">
        <w:rPr>
          <w:color w:val="auto"/>
          <w:sz w:val="24"/>
          <w:szCs w:val="24"/>
        </w:rPr>
        <w:t>Activity Diagram</w:t>
      </w:r>
      <w:r w:rsidRPr="004A4DCB">
        <w:rPr>
          <w:i w:val="0"/>
          <w:iCs w:val="0"/>
          <w:color w:val="auto"/>
          <w:sz w:val="24"/>
          <w:szCs w:val="24"/>
        </w:rPr>
        <w:t xml:space="preserve"> Info Jadwal Sidang</w:t>
      </w:r>
      <w:bookmarkEnd w:id="178"/>
    </w:p>
    <w:p w14:paraId="5BE63F4C" w14:textId="77777777" w:rsidR="00622D31" w:rsidRPr="005764A9" w:rsidRDefault="00622D31" w:rsidP="00622D31">
      <w:pPr>
        <w:pStyle w:val="ListParagraph"/>
        <w:numPr>
          <w:ilvl w:val="0"/>
          <w:numId w:val="82"/>
        </w:numPr>
        <w:spacing w:line="360" w:lineRule="auto"/>
        <w:ind w:left="1843"/>
        <w:jc w:val="both"/>
      </w:pPr>
      <w:r w:rsidRPr="001A04B7">
        <w:rPr>
          <w:i/>
          <w:iCs/>
          <w:noProof/>
        </w:rPr>
        <w:lastRenderedPageBreak/>
        <w:drawing>
          <wp:anchor distT="0" distB="0" distL="114300" distR="114300" simplePos="0" relativeHeight="251714560" behindDoc="0" locked="0" layoutInCell="1" allowOverlap="1" wp14:anchorId="08B55C62" wp14:editId="30A5C377">
            <wp:simplePos x="0" y="0"/>
            <wp:positionH relativeFrom="margin">
              <wp:posOffset>1234440</wp:posOffset>
            </wp:positionH>
            <wp:positionV relativeFrom="paragraph">
              <wp:posOffset>284480</wp:posOffset>
            </wp:positionV>
            <wp:extent cx="4004310" cy="3820795"/>
            <wp:effectExtent l="0" t="0" r="0" b="8255"/>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4004310" cy="3820795"/>
                    </a:xfrm>
                    <a:prstGeom prst="rect">
                      <a:avLst/>
                    </a:prstGeom>
                  </pic:spPr>
                </pic:pic>
              </a:graphicData>
            </a:graphic>
            <wp14:sizeRelH relativeFrom="margin">
              <wp14:pctWidth>0</wp14:pctWidth>
            </wp14:sizeRelH>
            <wp14:sizeRelV relativeFrom="margin">
              <wp14:pctHeight>0</wp14:pctHeight>
            </wp14:sizeRelV>
          </wp:anchor>
        </w:drawing>
      </w:r>
      <w:r w:rsidRPr="001A04B7">
        <w:rPr>
          <w:i/>
          <w:iCs/>
        </w:rPr>
        <w:t>Activity</w:t>
      </w:r>
      <w:r w:rsidRPr="00B46037">
        <w:rPr>
          <w:i/>
          <w:iCs/>
        </w:rPr>
        <w:t xml:space="preserve"> Diagram</w:t>
      </w:r>
      <w:r>
        <w:rPr>
          <w:i/>
          <w:iCs/>
        </w:rPr>
        <w:t xml:space="preserve"> </w:t>
      </w:r>
      <w:r w:rsidRPr="005B0E81">
        <w:t>Profil</w:t>
      </w:r>
    </w:p>
    <w:p w14:paraId="2B172279" w14:textId="21218309" w:rsidR="00622D31" w:rsidRPr="003B3269" w:rsidRDefault="00E64BED" w:rsidP="004A4DCB">
      <w:pPr>
        <w:pStyle w:val="Caption"/>
        <w:spacing w:after="0" w:line="360" w:lineRule="auto"/>
        <w:ind w:left="1843"/>
        <w:jc w:val="center"/>
        <w:rPr>
          <w:i w:val="0"/>
          <w:iCs w:val="0"/>
          <w:color w:val="auto"/>
          <w:sz w:val="24"/>
          <w:szCs w:val="24"/>
        </w:rPr>
      </w:pPr>
      <w:bookmarkStart w:id="179" w:name="_Toc79605159"/>
      <w:r w:rsidRPr="004A4DCB">
        <w:rPr>
          <w:i w:val="0"/>
          <w:iCs w:val="0"/>
          <w:color w:val="auto"/>
          <w:sz w:val="24"/>
          <w:szCs w:val="24"/>
        </w:rPr>
        <w:t xml:space="preserve">Gambar 4. </w:t>
      </w:r>
      <w:r w:rsidRPr="004A4DCB">
        <w:rPr>
          <w:i w:val="0"/>
          <w:iCs w:val="0"/>
          <w:color w:val="auto"/>
          <w:sz w:val="24"/>
          <w:szCs w:val="24"/>
        </w:rPr>
        <w:fldChar w:fldCharType="begin"/>
      </w:r>
      <w:r w:rsidRPr="004A4DCB">
        <w:rPr>
          <w:i w:val="0"/>
          <w:iCs w:val="0"/>
          <w:color w:val="auto"/>
          <w:sz w:val="24"/>
          <w:szCs w:val="24"/>
        </w:rPr>
        <w:instrText xml:space="preserve"> SEQ Gambar_4. \* ARABIC </w:instrText>
      </w:r>
      <w:r w:rsidRPr="004A4DCB">
        <w:rPr>
          <w:i w:val="0"/>
          <w:iCs w:val="0"/>
          <w:color w:val="auto"/>
          <w:sz w:val="24"/>
          <w:szCs w:val="24"/>
        </w:rPr>
        <w:fldChar w:fldCharType="separate"/>
      </w:r>
      <w:r w:rsidR="00FB1FF7">
        <w:rPr>
          <w:i w:val="0"/>
          <w:iCs w:val="0"/>
          <w:noProof/>
          <w:color w:val="auto"/>
          <w:sz w:val="24"/>
          <w:szCs w:val="24"/>
        </w:rPr>
        <w:t>24</w:t>
      </w:r>
      <w:r w:rsidRPr="004A4DCB">
        <w:rPr>
          <w:i w:val="0"/>
          <w:iCs w:val="0"/>
          <w:color w:val="auto"/>
          <w:sz w:val="24"/>
          <w:szCs w:val="24"/>
        </w:rPr>
        <w:fldChar w:fldCharType="end"/>
      </w:r>
      <w:r w:rsidRPr="004A4DCB">
        <w:rPr>
          <w:i w:val="0"/>
          <w:iCs w:val="0"/>
          <w:color w:val="auto"/>
          <w:sz w:val="24"/>
          <w:szCs w:val="24"/>
        </w:rPr>
        <w:t xml:space="preserve"> </w:t>
      </w:r>
      <w:r w:rsidRPr="00D63646">
        <w:rPr>
          <w:color w:val="auto"/>
          <w:sz w:val="24"/>
          <w:szCs w:val="24"/>
        </w:rPr>
        <w:t>Activity Diagram</w:t>
      </w:r>
      <w:r w:rsidRPr="004A4DCB">
        <w:rPr>
          <w:i w:val="0"/>
          <w:iCs w:val="0"/>
          <w:color w:val="auto"/>
          <w:sz w:val="24"/>
          <w:szCs w:val="24"/>
        </w:rPr>
        <w:t xml:space="preserve"> Profil</w:t>
      </w:r>
      <w:bookmarkEnd w:id="179"/>
    </w:p>
    <w:p w14:paraId="319249F5" w14:textId="77777777" w:rsidR="00622D31" w:rsidRPr="00CD204E" w:rsidRDefault="00622D31" w:rsidP="00622D31">
      <w:pPr>
        <w:spacing w:line="360" w:lineRule="auto"/>
        <w:jc w:val="both"/>
      </w:pPr>
    </w:p>
    <w:p w14:paraId="542C1937" w14:textId="1F23D637" w:rsidR="00622D31" w:rsidRDefault="00622D31" w:rsidP="00622D31">
      <w:pPr>
        <w:pStyle w:val="ListParagraph"/>
        <w:numPr>
          <w:ilvl w:val="0"/>
          <w:numId w:val="82"/>
        </w:numPr>
        <w:spacing w:line="360" w:lineRule="auto"/>
        <w:ind w:left="1843"/>
        <w:jc w:val="both"/>
      </w:pPr>
      <w:r w:rsidRPr="001A04B7">
        <w:rPr>
          <w:i/>
          <w:iCs/>
          <w:noProof/>
        </w:rPr>
        <w:drawing>
          <wp:anchor distT="0" distB="0" distL="114300" distR="114300" simplePos="0" relativeHeight="251713536" behindDoc="0" locked="0" layoutInCell="1" allowOverlap="1" wp14:anchorId="624877FB" wp14:editId="19456602">
            <wp:simplePos x="0" y="0"/>
            <wp:positionH relativeFrom="page">
              <wp:posOffset>2944305</wp:posOffset>
            </wp:positionH>
            <wp:positionV relativeFrom="paragraph">
              <wp:posOffset>217805</wp:posOffset>
            </wp:positionV>
            <wp:extent cx="3234055" cy="3455670"/>
            <wp:effectExtent l="0" t="0" r="4445" b="0"/>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3234055" cy="3455670"/>
                    </a:xfrm>
                    <a:prstGeom prst="rect">
                      <a:avLst/>
                    </a:prstGeom>
                  </pic:spPr>
                </pic:pic>
              </a:graphicData>
            </a:graphic>
            <wp14:sizeRelH relativeFrom="margin">
              <wp14:pctWidth>0</wp14:pctWidth>
            </wp14:sizeRelH>
            <wp14:sizeRelV relativeFrom="margin">
              <wp14:pctHeight>0</wp14:pctHeight>
            </wp14:sizeRelV>
          </wp:anchor>
        </w:drawing>
      </w:r>
      <w:r w:rsidRPr="001A04B7">
        <w:rPr>
          <w:i/>
          <w:iCs/>
        </w:rPr>
        <w:t>Activity</w:t>
      </w:r>
      <w:r w:rsidRPr="00B46037">
        <w:rPr>
          <w:i/>
          <w:iCs/>
        </w:rPr>
        <w:t xml:space="preserve"> Diagram</w:t>
      </w:r>
      <w:r>
        <w:rPr>
          <w:i/>
          <w:iCs/>
        </w:rPr>
        <w:t xml:space="preserve"> </w:t>
      </w:r>
      <w:r>
        <w:t>Tentang</w:t>
      </w:r>
    </w:p>
    <w:p w14:paraId="3AD02B52" w14:textId="19C89E02" w:rsidR="00622D31" w:rsidRPr="004A4DCB" w:rsidRDefault="00E64BED" w:rsidP="004A4DCB">
      <w:pPr>
        <w:pStyle w:val="Caption"/>
        <w:spacing w:after="0" w:line="360" w:lineRule="auto"/>
        <w:ind w:left="1843"/>
        <w:jc w:val="center"/>
        <w:rPr>
          <w:i w:val="0"/>
          <w:iCs w:val="0"/>
          <w:color w:val="auto"/>
          <w:sz w:val="24"/>
          <w:szCs w:val="24"/>
        </w:rPr>
      </w:pPr>
      <w:bookmarkStart w:id="180" w:name="_Toc79605160"/>
      <w:r w:rsidRPr="004A4DCB">
        <w:rPr>
          <w:i w:val="0"/>
          <w:iCs w:val="0"/>
          <w:color w:val="auto"/>
          <w:sz w:val="24"/>
          <w:szCs w:val="24"/>
        </w:rPr>
        <w:t xml:space="preserve">Gambar 4. </w:t>
      </w:r>
      <w:r w:rsidRPr="004A4DCB">
        <w:rPr>
          <w:i w:val="0"/>
          <w:iCs w:val="0"/>
          <w:color w:val="auto"/>
          <w:sz w:val="24"/>
          <w:szCs w:val="24"/>
        </w:rPr>
        <w:fldChar w:fldCharType="begin"/>
      </w:r>
      <w:r w:rsidRPr="004A4DCB">
        <w:rPr>
          <w:i w:val="0"/>
          <w:iCs w:val="0"/>
          <w:color w:val="auto"/>
          <w:sz w:val="24"/>
          <w:szCs w:val="24"/>
        </w:rPr>
        <w:instrText xml:space="preserve"> SEQ Gambar_4. \* ARABIC </w:instrText>
      </w:r>
      <w:r w:rsidRPr="004A4DCB">
        <w:rPr>
          <w:i w:val="0"/>
          <w:iCs w:val="0"/>
          <w:color w:val="auto"/>
          <w:sz w:val="24"/>
          <w:szCs w:val="24"/>
        </w:rPr>
        <w:fldChar w:fldCharType="separate"/>
      </w:r>
      <w:r w:rsidR="00FB1FF7">
        <w:rPr>
          <w:i w:val="0"/>
          <w:iCs w:val="0"/>
          <w:noProof/>
          <w:color w:val="auto"/>
          <w:sz w:val="24"/>
          <w:szCs w:val="24"/>
        </w:rPr>
        <w:t>25</w:t>
      </w:r>
      <w:r w:rsidRPr="004A4DCB">
        <w:rPr>
          <w:i w:val="0"/>
          <w:iCs w:val="0"/>
          <w:color w:val="auto"/>
          <w:sz w:val="24"/>
          <w:szCs w:val="24"/>
        </w:rPr>
        <w:fldChar w:fldCharType="end"/>
      </w:r>
      <w:r w:rsidRPr="004A4DCB">
        <w:rPr>
          <w:i w:val="0"/>
          <w:iCs w:val="0"/>
          <w:color w:val="auto"/>
          <w:sz w:val="24"/>
          <w:szCs w:val="24"/>
        </w:rPr>
        <w:t xml:space="preserve"> </w:t>
      </w:r>
      <w:r w:rsidRPr="00D63646">
        <w:rPr>
          <w:color w:val="auto"/>
          <w:sz w:val="24"/>
          <w:szCs w:val="24"/>
        </w:rPr>
        <w:t>Activity Diagram</w:t>
      </w:r>
      <w:r w:rsidRPr="004A4DCB">
        <w:rPr>
          <w:i w:val="0"/>
          <w:iCs w:val="0"/>
          <w:color w:val="auto"/>
          <w:sz w:val="24"/>
          <w:szCs w:val="24"/>
        </w:rPr>
        <w:t xml:space="preserve"> Tentang</w:t>
      </w:r>
      <w:bookmarkEnd w:id="180"/>
    </w:p>
    <w:p w14:paraId="5F1AC88C" w14:textId="77777777" w:rsidR="00622D31" w:rsidRPr="00B46037" w:rsidRDefault="00622D31" w:rsidP="00622D31">
      <w:pPr>
        <w:pStyle w:val="ListParagraph"/>
        <w:numPr>
          <w:ilvl w:val="0"/>
          <w:numId w:val="58"/>
        </w:numPr>
        <w:spacing w:line="360" w:lineRule="auto"/>
        <w:ind w:left="1134"/>
        <w:jc w:val="both"/>
        <w:rPr>
          <w:i/>
          <w:iCs/>
        </w:rPr>
      </w:pPr>
      <w:r w:rsidRPr="00B46037">
        <w:rPr>
          <w:i/>
          <w:iCs/>
        </w:rPr>
        <w:lastRenderedPageBreak/>
        <w:t>Class Diagram</w:t>
      </w:r>
    </w:p>
    <w:p w14:paraId="218C81F2" w14:textId="77777777" w:rsidR="00622D31" w:rsidRPr="006B1DF4" w:rsidRDefault="00622D31" w:rsidP="00622D31">
      <w:pPr>
        <w:pStyle w:val="ListParagraph"/>
        <w:spacing w:line="360" w:lineRule="auto"/>
        <w:ind w:left="851" w:firstLine="425"/>
        <w:jc w:val="both"/>
      </w:pPr>
      <w:r>
        <w:rPr>
          <w:noProof/>
        </w:rPr>
        <w:drawing>
          <wp:anchor distT="0" distB="0" distL="114300" distR="114300" simplePos="0" relativeHeight="251718656" behindDoc="0" locked="0" layoutInCell="1" allowOverlap="1" wp14:anchorId="7179578F" wp14:editId="572103D5">
            <wp:simplePos x="0" y="0"/>
            <wp:positionH relativeFrom="margin">
              <wp:align>right</wp:align>
            </wp:positionH>
            <wp:positionV relativeFrom="paragraph">
              <wp:posOffset>817682</wp:posOffset>
            </wp:positionV>
            <wp:extent cx="4504690" cy="3561715"/>
            <wp:effectExtent l="0" t="0" r="0" b="635"/>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4504690" cy="3561715"/>
                    </a:xfrm>
                    <a:prstGeom prst="rect">
                      <a:avLst/>
                    </a:prstGeom>
                  </pic:spPr>
                </pic:pic>
              </a:graphicData>
            </a:graphic>
            <wp14:sizeRelH relativeFrom="margin">
              <wp14:pctWidth>0</wp14:pctWidth>
            </wp14:sizeRelH>
            <wp14:sizeRelV relativeFrom="margin">
              <wp14:pctHeight>0</wp14:pctHeight>
            </wp14:sizeRelV>
          </wp:anchor>
        </w:drawing>
      </w:r>
      <w:r w:rsidRPr="00B46037">
        <w:t xml:space="preserve">Dibawah ini merupakan </w:t>
      </w:r>
      <w:r w:rsidRPr="004D398E">
        <w:rPr>
          <w:i/>
          <w:iCs/>
        </w:rPr>
        <w:t>class diagram</w:t>
      </w:r>
      <w:r w:rsidRPr="00B46037">
        <w:t xml:space="preserve"> pada Pengembangan Aplikasi Pendaftaran Skripsi Berbasis Web Fakultas Teknologi Informasi UNIBBA:</w:t>
      </w:r>
    </w:p>
    <w:p w14:paraId="2661E7A6" w14:textId="0DEC22A0" w:rsidR="00622D31" w:rsidRPr="004A4DCB" w:rsidRDefault="00E64BED" w:rsidP="004A4DCB">
      <w:pPr>
        <w:pStyle w:val="Caption"/>
        <w:spacing w:after="0" w:line="360" w:lineRule="auto"/>
        <w:ind w:left="851"/>
        <w:jc w:val="center"/>
        <w:rPr>
          <w:i w:val="0"/>
          <w:iCs w:val="0"/>
          <w:color w:val="auto"/>
          <w:sz w:val="24"/>
          <w:szCs w:val="24"/>
        </w:rPr>
      </w:pPr>
      <w:bookmarkStart w:id="181" w:name="_Toc79605161"/>
      <w:r w:rsidRPr="004A4DCB">
        <w:rPr>
          <w:i w:val="0"/>
          <w:iCs w:val="0"/>
          <w:color w:val="auto"/>
          <w:sz w:val="24"/>
          <w:szCs w:val="24"/>
        </w:rPr>
        <w:t xml:space="preserve">Gambar 4. </w:t>
      </w:r>
      <w:r w:rsidRPr="004A4DCB">
        <w:rPr>
          <w:i w:val="0"/>
          <w:iCs w:val="0"/>
          <w:color w:val="auto"/>
          <w:sz w:val="24"/>
          <w:szCs w:val="24"/>
        </w:rPr>
        <w:fldChar w:fldCharType="begin"/>
      </w:r>
      <w:r w:rsidRPr="004A4DCB">
        <w:rPr>
          <w:i w:val="0"/>
          <w:iCs w:val="0"/>
          <w:color w:val="auto"/>
          <w:sz w:val="24"/>
          <w:szCs w:val="24"/>
        </w:rPr>
        <w:instrText xml:space="preserve"> SEQ Gambar_4. \* ARABIC </w:instrText>
      </w:r>
      <w:r w:rsidRPr="004A4DCB">
        <w:rPr>
          <w:i w:val="0"/>
          <w:iCs w:val="0"/>
          <w:color w:val="auto"/>
          <w:sz w:val="24"/>
          <w:szCs w:val="24"/>
        </w:rPr>
        <w:fldChar w:fldCharType="separate"/>
      </w:r>
      <w:r w:rsidR="00FB1FF7">
        <w:rPr>
          <w:i w:val="0"/>
          <w:iCs w:val="0"/>
          <w:noProof/>
          <w:color w:val="auto"/>
          <w:sz w:val="24"/>
          <w:szCs w:val="24"/>
        </w:rPr>
        <w:t>26</w:t>
      </w:r>
      <w:r w:rsidRPr="004A4DCB">
        <w:rPr>
          <w:i w:val="0"/>
          <w:iCs w:val="0"/>
          <w:color w:val="auto"/>
          <w:sz w:val="24"/>
          <w:szCs w:val="24"/>
        </w:rPr>
        <w:fldChar w:fldCharType="end"/>
      </w:r>
      <w:r w:rsidRPr="004A4DCB">
        <w:rPr>
          <w:i w:val="0"/>
          <w:iCs w:val="0"/>
          <w:color w:val="auto"/>
          <w:sz w:val="24"/>
          <w:szCs w:val="24"/>
        </w:rPr>
        <w:t xml:space="preserve"> </w:t>
      </w:r>
      <w:r w:rsidRPr="00D63646">
        <w:rPr>
          <w:color w:val="auto"/>
          <w:sz w:val="24"/>
          <w:szCs w:val="24"/>
        </w:rPr>
        <w:t>Class Diagram</w:t>
      </w:r>
      <w:r w:rsidRPr="004A4DCB">
        <w:rPr>
          <w:i w:val="0"/>
          <w:iCs w:val="0"/>
          <w:color w:val="auto"/>
          <w:sz w:val="24"/>
          <w:szCs w:val="24"/>
        </w:rPr>
        <w:t xml:space="preserve"> Aplikasi Pengajuan Skripsi</w:t>
      </w:r>
      <w:bookmarkEnd w:id="181"/>
    </w:p>
    <w:p w14:paraId="150090C4" w14:textId="77777777" w:rsidR="00622D31" w:rsidRPr="00B46037" w:rsidRDefault="00622D31" w:rsidP="00622D31">
      <w:pPr>
        <w:pStyle w:val="ListParagraph"/>
        <w:spacing w:line="480" w:lineRule="auto"/>
        <w:ind w:left="426" w:firstLine="425"/>
        <w:jc w:val="both"/>
      </w:pPr>
    </w:p>
    <w:p w14:paraId="51BE714A" w14:textId="77777777" w:rsidR="00622D31" w:rsidRPr="00B46037" w:rsidRDefault="00622D31" w:rsidP="00622D31">
      <w:pPr>
        <w:pStyle w:val="Heading3"/>
        <w:numPr>
          <w:ilvl w:val="0"/>
          <w:numId w:val="47"/>
        </w:numPr>
        <w:spacing w:before="0" w:line="480" w:lineRule="auto"/>
        <w:ind w:left="1134" w:hanging="708"/>
        <w:rPr>
          <w:rFonts w:cs="Times New Roman"/>
          <w:b w:val="0"/>
          <w:bCs/>
          <w:color w:val="auto"/>
        </w:rPr>
      </w:pPr>
      <w:bookmarkStart w:id="182" w:name="_Toc80226321"/>
      <w:r w:rsidRPr="00B46037">
        <w:rPr>
          <w:rFonts w:cs="Times New Roman"/>
          <w:bCs/>
          <w:color w:val="auto"/>
        </w:rPr>
        <w:t>STRUKTUR TABEL</w:t>
      </w:r>
      <w:bookmarkEnd w:id="182"/>
    </w:p>
    <w:p w14:paraId="120D05AB" w14:textId="77777777" w:rsidR="00622D31" w:rsidRPr="00B46037" w:rsidRDefault="00622D31" w:rsidP="00622D31">
      <w:pPr>
        <w:spacing w:line="360" w:lineRule="auto"/>
        <w:ind w:left="426" w:firstLine="708"/>
        <w:jc w:val="both"/>
      </w:pPr>
      <w:r w:rsidRPr="00B46037">
        <w:t>Tabel-tabel yang terdapat dalam basis data yang digunakan dalam Aplikasi Seleksi Kelayakan pengajuan sidang proposal skripsi dan sidang skripsi di Fakultas Teknologi Informasi UNIBBA sebagai berikut:</w:t>
      </w:r>
    </w:p>
    <w:p w14:paraId="189F262C" w14:textId="77777777" w:rsidR="00622D31" w:rsidRPr="00B46037" w:rsidRDefault="00622D31" w:rsidP="00622D31">
      <w:pPr>
        <w:pStyle w:val="ListParagraph"/>
        <w:numPr>
          <w:ilvl w:val="0"/>
          <w:numId w:val="48"/>
        </w:numPr>
        <w:spacing w:line="360" w:lineRule="auto"/>
        <w:ind w:left="993"/>
        <w:jc w:val="both"/>
      </w:pPr>
      <w:r w:rsidRPr="00B46037">
        <w:t>Tabel Admin</w:t>
      </w:r>
    </w:p>
    <w:p w14:paraId="2C88308A" w14:textId="77777777" w:rsidR="00622D31" w:rsidRDefault="00622D31" w:rsidP="00622D31">
      <w:pPr>
        <w:pStyle w:val="ListParagraph"/>
        <w:spacing w:line="360" w:lineRule="auto"/>
        <w:ind w:left="993"/>
        <w:rPr>
          <w:color w:val="000000" w:themeColor="text1"/>
        </w:rPr>
      </w:pPr>
      <w:r w:rsidRPr="001C0AAB">
        <w:rPr>
          <w:color w:val="000000" w:themeColor="text1"/>
        </w:rPr>
        <w:t xml:space="preserve">Nama Tabel : </w:t>
      </w:r>
      <w:r>
        <w:rPr>
          <w:color w:val="000000" w:themeColor="text1"/>
        </w:rPr>
        <w:t>Admin</w:t>
      </w:r>
    </w:p>
    <w:p w14:paraId="7FBAEDB4" w14:textId="77777777" w:rsidR="00622D31" w:rsidRDefault="00622D31" w:rsidP="00622D31">
      <w:pPr>
        <w:pStyle w:val="ListParagraph"/>
        <w:spacing w:line="360" w:lineRule="auto"/>
        <w:ind w:left="993"/>
        <w:rPr>
          <w:color w:val="000000" w:themeColor="text1"/>
        </w:rPr>
      </w:pPr>
      <w:r w:rsidRPr="001C0AAB">
        <w:rPr>
          <w:color w:val="000000" w:themeColor="text1"/>
        </w:rPr>
        <w:t xml:space="preserve">Keterangan : </w:t>
      </w:r>
      <w:r>
        <w:rPr>
          <w:color w:val="000000" w:themeColor="text1"/>
        </w:rPr>
        <w:t xml:space="preserve">Menampung data </w:t>
      </w:r>
      <w:r w:rsidRPr="00D63646">
        <w:rPr>
          <w:i/>
          <w:iCs/>
          <w:color w:val="000000" w:themeColor="text1"/>
        </w:rPr>
        <w:t>Login</w:t>
      </w:r>
      <w:r>
        <w:rPr>
          <w:color w:val="000000" w:themeColor="text1"/>
        </w:rPr>
        <w:t xml:space="preserve"> Admin</w:t>
      </w:r>
    </w:p>
    <w:p w14:paraId="413E0ED9" w14:textId="77777777" w:rsidR="00622D31" w:rsidRDefault="00622D31" w:rsidP="00622D31">
      <w:pPr>
        <w:pStyle w:val="ListParagraph"/>
        <w:spacing w:line="360" w:lineRule="auto"/>
        <w:jc w:val="both"/>
      </w:pPr>
    </w:p>
    <w:p w14:paraId="04CC6970" w14:textId="3BEBE2A5" w:rsidR="00622D31" w:rsidRPr="0032063A" w:rsidRDefault="00E64BED" w:rsidP="004A4DCB">
      <w:pPr>
        <w:pStyle w:val="Caption"/>
        <w:spacing w:after="0" w:line="360" w:lineRule="auto"/>
        <w:ind w:left="851"/>
        <w:jc w:val="center"/>
        <w:rPr>
          <w:i w:val="0"/>
          <w:iCs w:val="0"/>
          <w:color w:val="auto"/>
          <w:sz w:val="24"/>
          <w:szCs w:val="24"/>
        </w:rPr>
      </w:pPr>
      <w:bookmarkStart w:id="183" w:name="_Toc79605280"/>
      <w:r w:rsidRPr="004A4DCB">
        <w:rPr>
          <w:i w:val="0"/>
          <w:iCs w:val="0"/>
          <w:color w:val="auto"/>
          <w:sz w:val="24"/>
          <w:szCs w:val="24"/>
        </w:rPr>
        <w:t xml:space="preserve">Tabel 4. </w:t>
      </w:r>
      <w:r w:rsidRPr="004A4DCB">
        <w:rPr>
          <w:i w:val="0"/>
          <w:iCs w:val="0"/>
          <w:color w:val="auto"/>
          <w:sz w:val="24"/>
          <w:szCs w:val="24"/>
        </w:rPr>
        <w:fldChar w:fldCharType="begin"/>
      </w:r>
      <w:r w:rsidRPr="004A4DCB">
        <w:rPr>
          <w:i w:val="0"/>
          <w:iCs w:val="0"/>
          <w:color w:val="auto"/>
          <w:sz w:val="24"/>
          <w:szCs w:val="24"/>
        </w:rPr>
        <w:instrText xml:space="preserve"> SEQ Tabel_4. \* ARABIC </w:instrText>
      </w:r>
      <w:r w:rsidRPr="004A4DCB">
        <w:rPr>
          <w:i w:val="0"/>
          <w:iCs w:val="0"/>
          <w:color w:val="auto"/>
          <w:sz w:val="24"/>
          <w:szCs w:val="24"/>
        </w:rPr>
        <w:fldChar w:fldCharType="separate"/>
      </w:r>
      <w:r w:rsidR="00FB1FF7">
        <w:rPr>
          <w:i w:val="0"/>
          <w:iCs w:val="0"/>
          <w:noProof/>
          <w:color w:val="auto"/>
          <w:sz w:val="24"/>
          <w:szCs w:val="24"/>
        </w:rPr>
        <w:t>19</w:t>
      </w:r>
      <w:r w:rsidRPr="004A4DCB">
        <w:rPr>
          <w:i w:val="0"/>
          <w:iCs w:val="0"/>
          <w:color w:val="auto"/>
          <w:sz w:val="24"/>
          <w:szCs w:val="24"/>
        </w:rPr>
        <w:fldChar w:fldCharType="end"/>
      </w:r>
      <w:r w:rsidRPr="004A4DCB">
        <w:rPr>
          <w:i w:val="0"/>
          <w:iCs w:val="0"/>
          <w:color w:val="auto"/>
          <w:sz w:val="24"/>
          <w:szCs w:val="24"/>
        </w:rPr>
        <w:t xml:space="preserve"> Tabel</w:t>
      </w:r>
      <w:r w:rsidR="00D63646">
        <w:rPr>
          <w:i w:val="0"/>
          <w:iCs w:val="0"/>
          <w:color w:val="auto"/>
          <w:sz w:val="24"/>
          <w:szCs w:val="24"/>
        </w:rPr>
        <w:t xml:space="preserve"> </w:t>
      </w:r>
      <w:r w:rsidRPr="004A4DCB">
        <w:rPr>
          <w:i w:val="0"/>
          <w:iCs w:val="0"/>
          <w:color w:val="auto"/>
          <w:sz w:val="24"/>
          <w:szCs w:val="24"/>
        </w:rPr>
        <w:t>Admin</w:t>
      </w:r>
      <w:bookmarkEnd w:id="183"/>
    </w:p>
    <w:tbl>
      <w:tblPr>
        <w:tblStyle w:val="TableGrid"/>
        <w:tblW w:w="0" w:type="auto"/>
        <w:tblInd w:w="988" w:type="dxa"/>
        <w:tblLook w:val="04A0" w:firstRow="1" w:lastRow="0" w:firstColumn="1" w:lastColumn="0" w:noHBand="0" w:noVBand="1"/>
      </w:tblPr>
      <w:tblGrid>
        <w:gridCol w:w="510"/>
        <w:gridCol w:w="1796"/>
        <w:gridCol w:w="1386"/>
        <w:gridCol w:w="3247"/>
      </w:tblGrid>
      <w:tr w:rsidR="00622D31" w:rsidRPr="00B46037" w14:paraId="014F145A" w14:textId="77777777" w:rsidTr="003A73F5">
        <w:tc>
          <w:tcPr>
            <w:tcW w:w="369" w:type="dxa"/>
          </w:tcPr>
          <w:p w14:paraId="30F58F8E" w14:textId="77777777" w:rsidR="00622D31" w:rsidRPr="00B46037" w:rsidRDefault="00622D31" w:rsidP="003A73F5">
            <w:pPr>
              <w:spacing w:line="0" w:lineRule="atLeast"/>
              <w:jc w:val="center"/>
            </w:pPr>
            <w:bookmarkStart w:id="184" w:name="_Hlk74769942"/>
            <w:r w:rsidRPr="00B46037">
              <w:t>No</w:t>
            </w:r>
          </w:p>
        </w:tc>
        <w:tc>
          <w:tcPr>
            <w:tcW w:w="1825" w:type="dxa"/>
          </w:tcPr>
          <w:p w14:paraId="57911852" w14:textId="77777777" w:rsidR="00622D31" w:rsidRPr="00B46037" w:rsidRDefault="00622D31" w:rsidP="003A73F5">
            <w:pPr>
              <w:spacing w:line="0" w:lineRule="atLeast"/>
              <w:jc w:val="center"/>
            </w:pPr>
            <w:r w:rsidRPr="00B46037">
              <w:t>Nama Field</w:t>
            </w:r>
          </w:p>
        </w:tc>
        <w:tc>
          <w:tcPr>
            <w:tcW w:w="1405" w:type="dxa"/>
          </w:tcPr>
          <w:p w14:paraId="745EE48B" w14:textId="77777777" w:rsidR="00622D31" w:rsidRPr="00B46037" w:rsidRDefault="00622D31" w:rsidP="003A73F5">
            <w:pPr>
              <w:spacing w:line="0" w:lineRule="atLeast"/>
              <w:jc w:val="center"/>
            </w:pPr>
            <w:r w:rsidRPr="00B46037">
              <w:t>Tipe Data</w:t>
            </w:r>
          </w:p>
        </w:tc>
        <w:tc>
          <w:tcPr>
            <w:tcW w:w="3340" w:type="dxa"/>
          </w:tcPr>
          <w:p w14:paraId="777291C4" w14:textId="77777777" w:rsidR="00622D31" w:rsidRPr="00B46037" w:rsidRDefault="00622D31" w:rsidP="003A73F5">
            <w:pPr>
              <w:spacing w:line="0" w:lineRule="atLeast"/>
              <w:jc w:val="center"/>
            </w:pPr>
            <w:r w:rsidRPr="00B46037">
              <w:t>Keterangan</w:t>
            </w:r>
          </w:p>
        </w:tc>
      </w:tr>
      <w:tr w:rsidR="00622D31" w:rsidRPr="00B46037" w14:paraId="6064A602" w14:textId="77777777" w:rsidTr="003A73F5">
        <w:tc>
          <w:tcPr>
            <w:tcW w:w="369" w:type="dxa"/>
          </w:tcPr>
          <w:p w14:paraId="51CC75D2" w14:textId="77777777" w:rsidR="00622D31" w:rsidRPr="00B46037" w:rsidRDefault="00622D31" w:rsidP="003A73F5">
            <w:pPr>
              <w:spacing w:line="0" w:lineRule="atLeast"/>
              <w:jc w:val="center"/>
            </w:pPr>
            <w:r w:rsidRPr="00B46037">
              <w:t>1</w:t>
            </w:r>
          </w:p>
        </w:tc>
        <w:tc>
          <w:tcPr>
            <w:tcW w:w="1825" w:type="dxa"/>
          </w:tcPr>
          <w:p w14:paraId="2BD0CAD0" w14:textId="77777777" w:rsidR="00622D31" w:rsidRPr="00B46037" w:rsidRDefault="00622D31" w:rsidP="003A73F5">
            <w:pPr>
              <w:spacing w:line="0" w:lineRule="atLeast"/>
            </w:pPr>
            <w:r w:rsidRPr="00B46037">
              <w:t>Id</w:t>
            </w:r>
          </w:p>
        </w:tc>
        <w:tc>
          <w:tcPr>
            <w:tcW w:w="1405" w:type="dxa"/>
          </w:tcPr>
          <w:p w14:paraId="0401647C" w14:textId="77777777" w:rsidR="00622D31" w:rsidRPr="00B46037" w:rsidRDefault="00622D31" w:rsidP="003A73F5">
            <w:pPr>
              <w:spacing w:line="0" w:lineRule="atLeast"/>
            </w:pPr>
            <w:r w:rsidRPr="00B46037">
              <w:t>Int</w:t>
            </w:r>
          </w:p>
        </w:tc>
        <w:tc>
          <w:tcPr>
            <w:tcW w:w="3340" w:type="dxa"/>
          </w:tcPr>
          <w:p w14:paraId="44789122" w14:textId="77777777" w:rsidR="00622D31" w:rsidRPr="00B46037" w:rsidRDefault="00622D31" w:rsidP="003A73F5">
            <w:pPr>
              <w:spacing w:line="0" w:lineRule="atLeast"/>
              <w:rPr>
                <w:i/>
                <w:iCs/>
              </w:rPr>
            </w:pPr>
            <w:r w:rsidRPr="00B46037">
              <w:rPr>
                <w:i/>
                <w:iCs/>
              </w:rPr>
              <w:t>Primary key</w:t>
            </w:r>
          </w:p>
        </w:tc>
      </w:tr>
      <w:tr w:rsidR="00622D31" w:rsidRPr="00B46037" w14:paraId="601319DB" w14:textId="77777777" w:rsidTr="003A73F5">
        <w:tc>
          <w:tcPr>
            <w:tcW w:w="369" w:type="dxa"/>
          </w:tcPr>
          <w:p w14:paraId="104180B5" w14:textId="77777777" w:rsidR="00622D31" w:rsidRPr="00B46037" w:rsidRDefault="00622D31" w:rsidP="003A73F5">
            <w:pPr>
              <w:spacing w:line="0" w:lineRule="atLeast"/>
              <w:jc w:val="center"/>
            </w:pPr>
            <w:r w:rsidRPr="00B46037">
              <w:t>2</w:t>
            </w:r>
          </w:p>
        </w:tc>
        <w:tc>
          <w:tcPr>
            <w:tcW w:w="1825" w:type="dxa"/>
          </w:tcPr>
          <w:p w14:paraId="3BF35B66" w14:textId="77777777" w:rsidR="00622D31" w:rsidRPr="00B46037" w:rsidRDefault="00622D31" w:rsidP="003A73F5">
            <w:pPr>
              <w:spacing w:line="0" w:lineRule="atLeast"/>
            </w:pPr>
            <w:r w:rsidRPr="00B46037">
              <w:rPr>
                <w:i/>
                <w:iCs/>
              </w:rPr>
              <w:t>Username</w:t>
            </w:r>
          </w:p>
        </w:tc>
        <w:tc>
          <w:tcPr>
            <w:tcW w:w="1405" w:type="dxa"/>
          </w:tcPr>
          <w:p w14:paraId="02062203" w14:textId="77777777" w:rsidR="00622D31" w:rsidRPr="00B46037" w:rsidRDefault="00622D31" w:rsidP="003A73F5">
            <w:pPr>
              <w:spacing w:line="0" w:lineRule="atLeast"/>
            </w:pPr>
            <w:r w:rsidRPr="00B46037">
              <w:t>Varchar</w:t>
            </w:r>
          </w:p>
        </w:tc>
        <w:tc>
          <w:tcPr>
            <w:tcW w:w="3340" w:type="dxa"/>
          </w:tcPr>
          <w:p w14:paraId="40538B48" w14:textId="77777777" w:rsidR="00622D31" w:rsidRPr="00B46037" w:rsidRDefault="00622D31" w:rsidP="003A73F5">
            <w:pPr>
              <w:spacing w:line="0" w:lineRule="atLeast"/>
            </w:pPr>
            <w:r w:rsidRPr="00B46037">
              <w:rPr>
                <w:i/>
                <w:iCs/>
              </w:rPr>
              <w:t>Username</w:t>
            </w:r>
            <w:r w:rsidRPr="00B46037">
              <w:t xml:space="preserve"> admin</w:t>
            </w:r>
          </w:p>
        </w:tc>
      </w:tr>
      <w:tr w:rsidR="00622D31" w:rsidRPr="00B46037" w14:paraId="5741E2A5" w14:textId="77777777" w:rsidTr="003A73F5">
        <w:tc>
          <w:tcPr>
            <w:tcW w:w="369" w:type="dxa"/>
          </w:tcPr>
          <w:p w14:paraId="57D3C917" w14:textId="77777777" w:rsidR="00622D31" w:rsidRPr="00B46037" w:rsidRDefault="00622D31" w:rsidP="003A73F5">
            <w:pPr>
              <w:spacing w:line="0" w:lineRule="atLeast"/>
              <w:jc w:val="center"/>
            </w:pPr>
            <w:r w:rsidRPr="00B46037">
              <w:t>3</w:t>
            </w:r>
          </w:p>
        </w:tc>
        <w:tc>
          <w:tcPr>
            <w:tcW w:w="1825" w:type="dxa"/>
          </w:tcPr>
          <w:p w14:paraId="72D64BB9" w14:textId="77777777" w:rsidR="00622D31" w:rsidRPr="00B46037" w:rsidRDefault="00622D31" w:rsidP="003A73F5">
            <w:pPr>
              <w:spacing w:line="0" w:lineRule="atLeast"/>
            </w:pPr>
            <w:r w:rsidRPr="00B46037">
              <w:rPr>
                <w:i/>
                <w:iCs/>
              </w:rPr>
              <w:t>Password</w:t>
            </w:r>
          </w:p>
        </w:tc>
        <w:tc>
          <w:tcPr>
            <w:tcW w:w="1405" w:type="dxa"/>
          </w:tcPr>
          <w:p w14:paraId="2223E647" w14:textId="77777777" w:rsidR="00622D31" w:rsidRPr="00B46037" w:rsidRDefault="00622D31" w:rsidP="003A73F5">
            <w:pPr>
              <w:spacing w:line="0" w:lineRule="atLeast"/>
            </w:pPr>
            <w:r w:rsidRPr="00B46037">
              <w:t>Varchar</w:t>
            </w:r>
          </w:p>
        </w:tc>
        <w:tc>
          <w:tcPr>
            <w:tcW w:w="3340" w:type="dxa"/>
          </w:tcPr>
          <w:p w14:paraId="56460530" w14:textId="77777777" w:rsidR="00622D31" w:rsidRPr="00B46037" w:rsidRDefault="00622D31" w:rsidP="003A73F5">
            <w:pPr>
              <w:spacing w:line="0" w:lineRule="atLeast"/>
            </w:pPr>
            <w:r w:rsidRPr="00B46037">
              <w:rPr>
                <w:i/>
                <w:iCs/>
              </w:rPr>
              <w:t>Password</w:t>
            </w:r>
            <w:r w:rsidRPr="00B46037">
              <w:t xml:space="preserve"> admin</w:t>
            </w:r>
          </w:p>
        </w:tc>
      </w:tr>
    </w:tbl>
    <w:bookmarkEnd w:id="184"/>
    <w:p w14:paraId="51851453" w14:textId="77777777" w:rsidR="00622D31" w:rsidRPr="00B46037" w:rsidRDefault="00622D31" w:rsidP="006635EB">
      <w:pPr>
        <w:pStyle w:val="ListParagraph"/>
        <w:numPr>
          <w:ilvl w:val="0"/>
          <w:numId w:val="48"/>
        </w:numPr>
        <w:spacing w:line="360" w:lineRule="auto"/>
        <w:ind w:left="993"/>
        <w:jc w:val="both"/>
      </w:pPr>
      <w:r w:rsidRPr="00B46037">
        <w:lastRenderedPageBreak/>
        <w:t>Tabel Mahasiswa</w:t>
      </w:r>
    </w:p>
    <w:p w14:paraId="7969A238" w14:textId="77777777" w:rsidR="00622D31" w:rsidRDefault="00622D31" w:rsidP="00622D31">
      <w:pPr>
        <w:pStyle w:val="ListParagraph"/>
        <w:spacing w:line="360" w:lineRule="auto"/>
        <w:ind w:left="993"/>
        <w:rPr>
          <w:color w:val="000000" w:themeColor="text1"/>
        </w:rPr>
      </w:pPr>
      <w:r w:rsidRPr="001C0AAB">
        <w:rPr>
          <w:color w:val="000000" w:themeColor="text1"/>
        </w:rPr>
        <w:t xml:space="preserve">Nama Tabel : </w:t>
      </w:r>
      <w:r>
        <w:rPr>
          <w:color w:val="000000" w:themeColor="text1"/>
        </w:rPr>
        <w:t>Mahasiswa</w:t>
      </w:r>
    </w:p>
    <w:p w14:paraId="64813806" w14:textId="77777777" w:rsidR="00622D31" w:rsidRDefault="00622D31" w:rsidP="00622D31">
      <w:pPr>
        <w:pStyle w:val="ListParagraph"/>
        <w:spacing w:line="360" w:lineRule="auto"/>
        <w:ind w:left="993"/>
        <w:rPr>
          <w:color w:val="000000" w:themeColor="text1"/>
        </w:rPr>
      </w:pPr>
      <w:r w:rsidRPr="001C0AAB">
        <w:rPr>
          <w:color w:val="000000" w:themeColor="text1"/>
        </w:rPr>
        <w:t xml:space="preserve">Keterangan : </w:t>
      </w:r>
      <w:r>
        <w:rPr>
          <w:color w:val="000000" w:themeColor="text1"/>
        </w:rPr>
        <w:t xml:space="preserve">Menampung data </w:t>
      </w:r>
      <w:r w:rsidRPr="00D63646">
        <w:rPr>
          <w:i/>
          <w:iCs/>
          <w:color w:val="000000" w:themeColor="text1"/>
        </w:rPr>
        <w:t xml:space="preserve">Login </w:t>
      </w:r>
      <w:r>
        <w:rPr>
          <w:color w:val="000000" w:themeColor="text1"/>
        </w:rPr>
        <w:t>Mahasiswa</w:t>
      </w:r>
    </w:p>
    <w:p w14:paraId="4C4F3DC8" w14:textId="5D761FEF" w:rsidR="00622D31" w:rsidRDefault="00F41511" w:rsidP="00622D31">
      <w:pPr>
        <w:pStyle w:val="ListParagraph"/>
        <w:spacing w:line="360" w:lineRule="auto"/>
        <w:rPr>
          <w:color w:val="000000" w:themeColor="text1"/>
        </w:rPr>
      </w:pPr>
      <w:r>
        <w:rPr>
          <w:color w:val="000000" w:themeColor="text1"/>
        </w:rPr>
        <w:t xml:space="preserve"> </w:t>
      </w:r>
    </w:p>
    <w:p w14:paraId="17020850" w14:textId="40F1F9AF" w:rsidR="00622D31" w:rsidRPr="0032063A" w:rsidRDefault="00CE5D9F" w:rsidP="004A4DCB">
      <w:pPr>
        <w:pStyle w:val="Caption"/>
        <w:spacing w:after="0" w:line="360" w:lineRule="auto"/>
        <w:ind w:left="851"/>
        <w:jc w:val="center"/>
        <w:rPr>
          <w:i w:val="0"/>
          <w:iCs w:val="0"/>
          <w:color w:val="auto"/>
          <w:sz w:val="24"/>
          <w:szCs w:val="24"/>
        </w:rPr>
      </w:pPr>
      <w:bookmarkStart w:id="185" w:name="_Toc79605281"/>
      <w:r w:rsidRPr="004A4DCB">
        <w:rPr>
          <w:i w:val="0"/>
          <w:iCs w:val="0"/>
          <w:color w:val="auto"/>
          <w:sz w:val="24"/>
          <w:szCs w:val="24"/>
        </w:rPr>
        <w:t xml:space="preserve">Tabel 4. </w:t>
      </w:r>
      <w:r w:rsidRPr="004A4DCB">
        <w:rPr>
          <w:i w:val="0"/>
          <w:iCs w:val="0"/>
          <w:color w:val="auto"/>
          <w:sz w:val="24"/>
          <w:szCs w:val="24"/>
        </w:rPr>
        <w:fldChar w:fldCharType="begin"/>
      </w:r>
      <w:r w:rsidRPr="004A4DCB">
        <w:rPr>
          <w:i w:val="0"/>
          <w:iCs w:val="0"/>
          <w:color w:val="auto"/>
          <w:sz w:val="24"/>
          <w:szCs w:val="24"/>
        </w:rPr>
        <w:instrText xml:space="preserve"> SEQ Tabel_4. \* ARABIC </w:instrText>
      </w:r>
      <w:r w:rsidRPr="004A4DCB">
        <w:rPr>
          <w:i w:val="0"/>
          <w:iCs w:val="0"/>
          <w:color w:val="auto"/>
          <w:sz w:val="24"/>
          <w:szCs w:val="24"/>
        </w:rPr>
        <w:fldChar w:fldCharType="separate"/>
      </w:r>
      <w:r w:rsidR="00FB1FF7">
        <w:rPr>
          <w:i w:val="0"/>
          <w:iCs w:val="0"/>
          <w:noProof/>
          <w:color w:val="auto"/>
          <w:sz w:val="24"/>
          <w:szCs w:val="24"/>
        </w:rPr>
        <w:t>20</w:t>
      </w:r>
      <w:r w:rsidRPr="004A4DCB">
        <w:rPr>
          <w:i w:val="0"/>
          <w:iCs w:val="0"/>
          <w:color w:val="auto"/>
          <w:sz w:val="24"/>
          <w:szCs w:val="24"/>
        </w:rPr>
        <w:fldChar w:fldCharType="end"/>
      </w:r>
      <w:r w:rsidRPr="004A4DCB">
        <w:rPr>
          <w:i w:val="0"/>
          <w:iCs w:val="0"/>
          <w:color w:val="auto"/>
          <w:sz w:val="24"/>
          <w:szCs w:val="24"/>
        </w:rPr>
        <w:t xml:space="preserve"> Tabel Mahasiswa</w:t>
      </w:r>
      <w:bookmarkEnd w:id="185"/>
    </w:p>
    <w:tbl>
      <w:tblPr>
        <w:tblStyle w:val="TableGrid"/>
        <w:tblW w:w="7087" w:type="dxa"/>
        <w:tblInd w:w="988" w:type="dxa"/>
        <w:tblLook w:val="04A0" w:firstRow="1" w:lastRow="0" w:firstColumn="1" w:lastColumn="0" w:noHBand="0" w:noVBand="1"/>
      </w:tblPr>
      <w:tblGrid>
        <w:gridCol w:w="511"/>
        <w:gridCol w:w="1535"/>
        <w:gridCol w:w="2206"/>
        <w:gridCol w:w="2835"/>
      </w:tblGrid>
      <w:tr w:rsidR="00622D31" w:rsidRPr="00B46037" w14:paraId="2A83BE95" w14:textId="77777777" w:rsidTr="003A73F5">
        <w:tc>
          <w:tcPr>
            <w:tcW w:w="511" w:type="dxa"/>
          </w:tcPr>
          <w:p w14:paraId="440592B2" w14:textId="77777777" w:rsidR="00622D31" w:rsidRPr="00B46037" w:rsidRDefault="00622D31" w:rsidP="003A73F5">
            <w:pPr>
              <w:spacing w:line="0" w:lineRule="atLeast"/>
              <w:jc w:val="center"/>
            </w:pPr>
            <w:r w:rsidRPr="00B46037">
              <w:t>No</w:t>
            </w:r>
          </w:p>
        </w:tc>
        <w:tc>
          <w:tcPr>
            <w:tcW w:w="1535" w:type="dxa"/>
          </w:tcPr>
          <w:p w14:paraId="24D981E5" w14:textId="77777777" w:rsidR="00622D31" w:rsidRPr="00B46037" w:rsidRDefault="00622D31" w:rsidP="003A73F5">
            <w:pPr>
              <w:spacing w:line="0" w:lineRule="atLeast"/>
              <w:jc w:val="center"/>
            </w:pPr>
            <w:r w:rsidRPr="00B46037">
              <w:t>Nama Field</w:t>
            </w:r>
          </w:p>
        </w:tc>
        <w:tc>
          <w:tcPr>
            <w:tcW w:w="2206" w:type="dxa"/>
          </w:tcPr>
          <w:p w14:paraId="4758EFC1" w14:textId="77777777" w:rsidR="00622D31" w:rsidRPr="00B46037" w:rsidRDefault="00622D31" w:rsidP="003A73F5">
            <w:pPr>
              <w:spacing w:line="0" w:lineRule="atLeast"/>
              <w:jc w:val="center"/>
            </w:pPr>
            <w:r w:rsidRPr="00B46037">
              <w:t>Tipe Data</w:t>
            </w:r>
          </w:p>
        </w:tc>
        <w:tc>
          <w:tcPr>
            <w:tcW w:w="2835" w:type="dxa"/>
          </w:tcPr>
          <w:p w14:paraId="39F2967B" w14:textId="77777777" w:rsidR="00622D31" w:rsidRPr="00B46037" w:rsidRDefault="00622D31" w:rsidP="003A73F5">
            <w:pPr>
              <w:spacing w:line="0" w:lineRule="atLeast"/>
              <w:jc w:val="center"/>
            </w:pPr>
            <w:r w:rsidRPr="00B46037">
              <w:t>Keterangan</w:t>
            </w:r>
          </w:p>
        </w:tc>
      </w:tr>
      <w:tr w:rsidR="00622D31" w:rsidRPr="00B46037" w14:paraId="79E172F9" w14:textId="77777777" w:rsidTr="003A73F5">
        <w:tc>
          <w:tcPr>
            <w:tcW w:w="511" w:type="dxa"/>
          </w:tcPr>
          <w:p w14:paraId="1B332210" w14:textId="77777777" w:rsidR="00622D31" w:rsidRPr="00B46037" w:rsidRDefault="00622D31" w:rsidP="003A73F5">
            <w:pPr>
              <w:spacing w:line="0" w:lineRule="atLeast"/>
              <w:jc w:val="center"/>
            </w:pPr>
            <w:r w:rsidRPr="00B46037">
              <w:t>1</w:t>
            </w:r>
          </w:p>
        </w:tc>
        <w:tc>
          <w:tcPr>
            <w:tcW w:w="1535" w:type="dxa"/>
          </w:tcPr>
          <w:p w14:paraId="13AE81AD" w14:textId="77777777" w:rsidR="00622D31" w:rsidRPr="00B46037" w:rsidRDefault="00622D31" w:rsidP="003A73F5">
            <w:pPr>
              <w:spacing w:line="0" w:lineRule="atLeast"/>
            </w:pPr>
            <w:r w:rsidRPr="00B46037">
              <w:t>Id</w:t>
            </w:r>
          </w:p>
        </w:tc>
        <w:tc>
          <w:tcPr>
            <w:tcW w:w="2206" w:type="dxa"/>
          </w:tcPr>
          <w:p w14:paraId="28B196BA" w14:textId="77777777" w:rsidR="00622D31" w:rsidRPr="00B46037" w:rsidRDefault="00622D31" w:rsidP="003A73F5">
            <w:pPr>
              <w:spacing w:line="0" w:lineRule="atLeast"/>
            </w:pPr>
            <w:r w:rsidRPr="00B46037">
              <w:t>Int</w:t>
            </w:r>
          </w:p>
        </w:tc>
        <w:tc>
          <w:tcPr>
            <w:tcW w:w="2835" w:type="dxa"/>
          </w:tcPr>
          <w:p w14:paraId="3FF01EFC" w14:textId="77777777" w:rsidR="00622D31" w:rsidRPr="00B46037" w:rsidRDefault="00622D31" w:rsidP="003A73F5">
            <w:pPr>
              <w:spacing w:line="0" w:lineRule="atLeast"/>
            </w:pPr>
            <w:r w:rsidRPr="00B46037">
              <w:rPr>
                <w:i/>
                <w:iCs/>
              </w:rPr>
              <w:t>Primary key</w:t>
            </w:r>
          </w:p>
        </w:tc>
      </w:tr>
      <w:tr w:rsidR="00622D31" w:rsidRPr="00B46037" w14:paraId="53BA5F5A" w14:textId="77777777" w:rsidTr="003A73F5">
        <w:tc>
          <w:tcPr>
            <w:tcW w:w="511" w:type="dxa"/>
          </w:tcPr>
          <w:p w14:paraId="5904BAF5" w14:textId="77777777" w:rsidR="00622D31" w:rsidRPr="00B46037" w:rsidRDefault="00622D31" w:rsidP="003A73F5">
            <w:pPr>
              <w:spacing w:line="0" w:lineRule="atLeast"/>
              <w:jc w:val="center"/>
            </w:pPr>
            <w:r w:rsidRPr="00B46037">
              <w:t>2</w:t>
            </w:r>
          </w:p>
        </w:tc>
        <w:tc>
          <w:tcPr>
            <w:tcW w:w="1535" w:type="dxa"/>
          </w:tcPr>
          <w:p w14:paraId="258536A0" w14:textId="77777777" w:rsidR="00622D31" w:rsidRPr="00B46037" w:rsidRDefault="00622D31" w:rsidP="003A73F5">
            <w:pPr>
              <w:spacing w:line="0" w:lineRule="atLeast"/>
            </w:pPr>
            <w:r w:rsidRPr="00B46037">
              <w:t>Nama</w:t>
            </w:r>
          </w:p>
        </w:tc>
        <w:tc>
          <w:tcPr>
            <w:tcW w:w="2206" w:type="dxa"/>
          </w:tcPr>
          <w:p w14:paraId="028D6801" w14:textId="77777777" w:rsidR="00622D31" w:rsidRPr="00B46037" w:rsidRDefault="00622D31" w:rsidP="003A73F5">
            <w:pPr>
              <w:spacing w:line="0" w:lineRule="atLeast"/>
            </w:pPr>
            <w:r w:rsidRPr="00B46037">
              <w:t>Varchar</w:t>
            </w:r>
          </w:p>
        </w:tc>
        <w:tc>
          <w:tcPr>
            <w:tcW w:w="2835" w:type="dxa"/>
          </w:tcPr>
          <w:p w14:paraId="05DB939B" w14:textId="77777777" w:rsidR="00622D31" w:rsidRPr="00B46037" w:rsidRDefault="00622D31" w:rsidP="003A73F5">
            <w:pPr>
              <w:spacing w:line="0" w:lineRule="atLeast"/>
            </w:pPr>
            <w:r w:rsidRPr="00B46037">
              <w:t>Nama Mahasiswa</w:t>
            </w:r>
          </w:p>
        </w:tc>
      </w:tr>
      <w:tr w:rsidR="00622D31" w:rsidRPr="00B46037" w14:paraId="61E2762D" w14:textId="77777777" w:rsidTr="003A73F5">
        <w:tc>
          <w:tcPr>
            <w:tcW w:w="511" w:type="dxa"/>
          </w:tcPr>
          <w:p w14:paraId="2FE8D974" w14:textId="77777777" w:rsidR="00622D31" w:rsidRPr="00B46037" w:rsidRDefault="00622D31" w:rsidP="003A73F5">
            <w:pPr>
              <w:spacing w:line="0" w:lineRule="atLeast"/>
              <w:jc w:val="center"/>
            </w:pPr>
            <w:r w:rsidRPr="00B46037">
              <w:t>3</w:t>
            </w:r>
          </w:p>
        </w:tc>
        <w:tc>
          <w:tcPr>
            <w:tcW w:w="1535" w:type="dxa"/>
          </w:tcPr>
          <w:p w14:paraId="12EAF290" w14:textId="77777777" w:rsidR="00622D31" w:rsidRPr="00B46037" w:rsidRDefault="00622D31" w:rsidP="003A73F5">
            <w:pPr>
              <w:spacing w:line="0" w:lineRule="atLeast"/>
            </w:pPr>
            <w:r w:rsidRPr="00B46037">
              <w:t>Nim</w:t>
            </w:r>
          </w:p>
        </w:tc>
        <w:tc>
          <w:tcPr>
            <w:tcW w:w="2206" w:type="dxa"/>
          </w:tcPr>
          <w:p w14:paraId="5A68335C" w14:textId="77777777" w:rsidR="00622D31" w:rsidRPr="00B46037" w:rsidRDefault="00622D31" w:rsidP="003A73F5">
            <w:pPr>
              <w:spacing w:line="0" w:lineRule="atLeast"/>
            </w:pPr>
            <w:r w:rsidRPr="00B46037">
              <w:t>Varchar</w:t>
            </w:r>
          </w:p>
        </w:tc>
        <w:tc>
          <w:tcPr>
            <w:tcW w:w="2835" w:type="dxa"/>
          </w:tcPr>
          <w:p w14:paraId="6A874156" w14:textId="77777777" w:rsidR="00622D31" w:rsidRPr="00B46037" w:rsidRDefault="00622D31" w:rsidP="003A73F5">
            <w:pPr>
              <w:spacing w:line="0" w:lineRule="atLeast"/>
            </w:pPr>
            <w:r w:rsidRPr="00B46037">
              <w:t>NIM Mahasiswa</w:t>
            </w:r>
          </w:p>
        </w:tc>
      </w:tr>
      <w:tr w:rsidR="00622D31" w:rsidRPr="00B46037" w14:paraId="5325A83B" w14:textId="77777777" w:rsidTr="003A73F5">
        <w:tc>
          <w:tcPr>
            <w:tcW w:w="511" w:type="dxa"/>
          </w:tcPr>
          <w:p w14:paraId="47DC98CE" w14:textId="77777777" w:rsidR="00622D31" w:rsidRPr="00B46037" w:rsidRDefault="00622D31" w:rsidP="003A73F5">
            <w:pPr>
              <w:spacing w:line="0" w:lineRule="atLeast"/>
              <w:jc w:val="center"/>
            </w:pPr>
            <w:r w:rsidRPr="00B46037">
              <w:t>4</w:t>
            </w:r>
          </w:p>
        </w:tc>
        <w:tc>
          <w:tcPr>
            <w:tcW w:w="1535" w:type="dxa"/>
          </w:tcPr>
          <w:p w14:paraId="74DEE55C" w14:textId="77777777" w:rsidR="00622D31" w:rsidRPr="00B46037" w:rsidRDefault="00622D31" w:rsidP="003A73F5">
            <w:pPr>
              <w:spacing w:line="0" w:lineRule="atLeast"/>
              <w:rPr>
                <w:i/>
                <w:iCs/>
              </w:rPr>
            </w:pPr>
            <w:r w:rsidRPr="00B46037">
              <w:rPr>
                <w:i/>
                <w:iCs/>
              </w:rPr>
              <w:t>Password</w:t>
            </w:r>
          </w:p>
        </w:tc>
        <w:tc>
          <w:tcPr>
            <w:tcW w:w="2206" w:type="dxa"/>
          </w:tcPr>
          <w:p w14:paraId="2611E20D" w14:textId="77777777" w:rsidR="00622D31" w:rsidRPr="00B46037" w:rsidRDefault="00622D31" w:rsidP="003A73F5">
            <w:pPr>
              <w:spacing w:line="0" w:lineRule="atLeast"/>
            </w:pPr>
            <w:r w:rsidRPr="00B46037">
              <w:t>Varchar</w:t>
            </w:r>
          </w:p>
        </w:tc>
        <w:tc>
          <w:tcPr>
            <w:tcW w:w="2835" w:type="dxa"/>
          </w:tcPr>
          <w:p w14:paraId="1719C84B" w14:textId="77777777" w:rsidR="00622D31" w:rsidRPr="00B46037" w:rsidRDefault="00622D31" w:rsidP="003A73F5">
            <w:pPr>
              <w:spacing w:line="0" w:lineRule="atLeast"/>
              <w:rPr>
                <w:i/>
                <w:iCs/>
              </w:rPr>
            </w:pPr>
            <w:r w:rsidRPr="00B46037">
              <w:rPr>
                <w:i/>
                <w:iCs/>
              </w:rPr>
              <w:t>Password</w:t>
            </w:r>
            <w:r w:rsidRPr="00B46037">
              <w:t xml:space="preserve"> Mahasiswa</w:t>
            </w:r>
          </w:p>
        </w:tc>
      </w:tr>
      <w:tr w:rsidR="00622D31" w:rsidRPr="00B46037" w14:paraId="44C04DE8" w14:textId="77777777" w:rsidTr="003A73F5">
        <w:tc>
          <w:tcPr>
            <w:tcW w:w="511" w:type="dxa"/>
          </w:tcPr>
          <w:p w14:paraId="66B3C81B" w14:textId="77777777" w:rsidR="00622D31" w:rsidRPr="00B46037" w:rsidRDefault="00622D31" w:rsidP="003A73F5">
            <w:pPr>
              <w:spacing w:line="0" w:lineRule="atLeast"/>
              <w:jc w:val="center"/>
            </w:pPr>
            <w:r w:rsidRPr="00B46037">
              <w:t>5</w:t>
            </w:r>
          </w:p>
        </w:tc>
        <w:tc>
          <w:tcPr>
            <w:tcW w:w="1535" w:type="dxa"/>
          </w:tcPr>
          <w:p w14:paraId="1A10AA7F" w14:textId="77777777" w:rsidR="00622D31" w:rsidRPr="00B46037" w:rsidRDefault="00622D31" w:rsidP="003A73F5">
            <w:pPr>
              <w:spacing w:line="0" w:lineRule="atLeast"/>
              <w:rPr>
                <w:i/>
                <w:iCs/>
              </w:rPr>
            </w:pPr>
            <w:r w:rsidRPr="00B46037">
              <w:rPr>
                <w:i/>
                <w:iCs/>
              </w:rPr>
              <w:t>Email</w:t>
            </w:r>
          </w:p>
        </w:tc>
        <w:tc>
          <w:tcPr>
            <w:tcW w:w="2206" w:type="dxa"/>
          </w:tcPr>
          <w:p w14:paraId="0C699931" w14:textId="77777777" w:rsidR="00622D31" w:rsidRPr="00B46037" w:rsidRDefault="00622D31" w:rsidP="003A73F5">
            <w:pPr>
              <w:spacing w:line="0" w:lineRule="atLeast"/>
            </w:pPr>
            <w:r w:rsidRPr="00B46037">
              <w:t>Varchar</w:t>
            </w:r>
          </w:p>
        </w:tc>
        <w:tc>
          <w:tcPr>
            <w:tcW w:w="2835" w:type="dxa"/>
          </w:tcPr>
          <w:p w14:paraId="4A26921D" w14:textId="77777777" w:rsidR="00622D31" w:rsidRPr="00B46037" w:rsidRDefault="00622D31" w:rsidP="003A73F5">
            <w:pPr>
              <w:spacing w:line="0" w:lineRule="atLeast"/>
              <w:rPr>
                <w:i/>
                <w:iCs/>
              </w:rPr>
            </w:pPr>
            <w:r w:rsidRPr="00B46037">
              <w:rPr>
                <w:i/>
                <w:iCs/>
              </w:rPr>
              <w:t xml:space="preserve">Email </w:t>
            </w:r>
            <w:r w:rsidRPr="00B46037">
              <w:t>mahasiswa</w:t>
            </w:r>
          </w:p>
        </w:tc>
      </w:tr>
      <w:tr w:rsidR="00622D31" w:rsidRPr="00B46037" w14:paraId="466941BA" w14:textId="77777777" w:rsidTr="003A73F5">
        <w:tc>
          <w:tcPr>
            <w:tcW w:w="511" w:type="dxa"/>
          </w:tcPr>
          <w:p w14:paraId="2079A249" w14:textId="77777777" w:rsidR="00622D31" w:rsidRPr="00B46037" w:rsidRDefault="00622D31" w:rsidP="003A73F5">
            <w:pPr>
              <w:spacing w:line="0" w:lineRule="atLeast"/>
              <w:jc w:val="center"/>
            </w:pPr>
            <w:r w:rsidRPr="00B46037">
              <w:t>6</w:t>
            </w:r>
          </w:p>
        </w:tc>
        <w:tc>
          <w:tcPr>
            <w:tcW w:w="1535" w:type="dxa"/>
          </w:tcPr>
          <w:p w14:paraId="75539EA9" w14:textId="77777777" w:rsidR="00622D31" w:rsidRPr="00B46037" w:rsidRDefault="00622D31" w:rsidP="003A73F5">
            <w:pPr>
              <w:spacing w:line="0" w:lineRule="atLeast"/>
            </w:pPr>
            <w:r w:rsidRPr="00B46037">
              <w:t>Prodi</w:t>
            </w:r>
          </w:p>
        </w:tc>
        <w:tc>
          <w:tcPr>
            <w:tcW w:w="2206" w:type="dxa"/>
          </w:tcPr>
          <w:p w14:paraId="23FAB8ED" w14:textId="77777777" w:rsidR="00622D31" w:rsidRPr="00B46037" w:rsidRDefault="00622D31" w:rsidP="003A73F5">
            <w:pPr>
              <w:spacing w:line="0" w:lineRule="atLeast"/>
            </w:pPr>
            <w:r w:rsidRPr="00B46037">
              <w:t>Enum (‘Teknik Informatika’, ‘Sistem Informasi’)</w:t>
            </w:r>
          </w:p>
        </w:tc>
        <w:tc>
          <w:tcPr>
            <w:tcW w:w="2835" w:type="dxa"/>
          </w:tcPr>
          <w:p w14:paraId="64951591" w14:textId="77777777" w:rsidR="00622D31" w:rsidRPr="00B46037" w:rsidRDefault="00622D31" w:rsidP="003A73F5">
            <w:pPr>
              <w:spacing w:line="0" w:lineRule="atLeast"/>
            </w:pPr>
            <w:r w:rsidRPr="00B46037">
              <w:t>Prodi mahasiswa</w:t>
            </w:r>
          </w:p>
        </w:tc>
      </w:tr>
      <w:tr w:rsidR="00622D31" w:rsidRPr="00B46037" w14:paraId="4CE420F6" w14:textId="77777777" w:rsidTr="003A73F5">
        <w:tc>
          <w:tcPr>
            <w:tcW w:w="511" w:type="dxa"/>
          </w:tcPr>
          <w:p w14:paraId="4F0B658B" w14:textId="77777777" w:rsidR="00622D31" w:rsidRPr="00B46037" w:rsidRDefault="00622D31" w:rsidP="003A73F5">
            <w:pPr>
              <w:spacing w:line="0" w:lineRule="atLeast"/>
              <w:jc w:val="center"/>
            </w:pPr>
            <w:r w:rsidRPr="00B46037">
              <w:t>7</w:t>
            </w:r>
          </w:p>
        </w:tc>
        <w:tc>
          <w:tcPr>
            <w:tcW w:w="1535" w:type="dxa"/>
          </w:tcPr>
          <w:p w14:paraId="034371B2" w14:textId="77777777" w:rsidR="00622D31" w:rsidRPr="00B46037" w:rsidRDefault="00622D31" w:rsidP="003A73F5">
            <w:pPr>
              <w:spacing w:line="0" w:lineRule="atLeast"/>
            </w:pPr>
            <w:r w:rsidRPr="00B46037">
              <w:t>Foto</w:t>
            </w:r>
          </w:p>
        </w:tc>
        <w:tc>
          <w:tcPr>
            <w:tcW w:w="2206" w:type="dxa"/>
          </w:tcPr>
          <w:p w14:paraId="4D6D783B" w14:textId="77777777" w:rsidR="00622D31" w:rsidRPr="00B46037" w:rsidRDefault="00622D31" w:rsidP="003A73F5">
            <w:pPr>
              <w:spacing w:line="0" w:lineRule="atLeast"/>
            </w:pPr>
            <w:r w:rsidRPr="00B46037">
              <w:t>Varchar</w:t>
            </w:r>
          </w:p>
        </w:tc>
        <w:tc>
          <w:tcPr>
            <w:tcW w:w="2835" w:type="dxa"/>
          </w:tcPr>
          <w:p w14:paraId="7BAA3C9C" w14:textId="77777777" w:rsidR="00622D31" w:rsidRPr="00B46037" w:rsidRDefault="00622D31" w:rsidP="003A73F5">
            <w:pPr>
              <w:spacing w:line="0" w:lineRule="atLeast"/>
            </w:pPr>
            <w:r w:rsidRPr="00B46037">
              <w:t>Foto mahasiswa</w:t>
            </w:r>
          </w:p>
        </w:tc>
      </w:tr>
      <w:tr w:rsidR="00622D31" w:rsidRPr="00B46037" w14:paraId="064A7242" w14:textId="77777777" w:rsidTr="003A73F5">
        <w:tc>
          <w:tcPr>
            <w:tcW w:w="511" w:type="dxa"/>
          </w:tcPr>
          <w:p w14:paraId="66D1539C" w14:textId="77777777" w:rsidR="00622D31" w:rsidRPr="00B46037" w:rsidRDefault="00622D31" w:rsidP="003A73F5">
            <w:pPr>
              <w:spacing w:line="0" w:lineRule="atLeast"/>
              <w:jc w:val="center"/>
            </w:pPr>
            <w:r w:rsidRPr="00B46037">
              <w:t>8</w:t>
            </w:r>
          </w:p>
        </w:tc>
        <w:tc>
          <w:tcPr>
            <w:tcW w:w="1535" w:type="dxa"/>
          </w:tcPr>
          <w:p w14:paraId="07816423" w14:textId="77777777" w:rsidR="00622D31" w:rsidRPr="00B46037" w:rsidRDefault="00622D31" w:rsidP="003A73F5">
            <w:pPr>
              <w:spacing w:line="0" w:lineRule="atLeast"/>
            </w:pPr>
            <w:r w:rsidRPr="00B46037">
              <w:t>Status</w:t>
            </w:r>
          </w:p>
        </w:tc>
        <w:tc>
          <w:tcPr>
            <w:tcW w:w="2206" w:type="dxa"/>
          </w:tcPr>
          <w:p w14:paraId="09EB4BBD" w14:textId="77777777" w:rsidR="00622D31" w:rsidRPr="00B46037" w:rsidRDefault="00622D31" w:rsidP="003A73F5">
            <w:pPr>
              <w:spacing w:line="0" w:lineRule="atLeast"/>
            </w:pPr>
            <w:r w:rsidRPr="00B46037">
              <w:t>Tinyint</w:t>
            </w:r>
          </w:p>
        </w:tc>
        <w:tc>
          <w:tcPr>
            <w:tcW w:w="2835" w:type="dxa"/>
          </w:tcPr>
          <w:p w14:paraId="22C54DE8" w14:textId="77777777" w:rsidR="00622D31" w:rsidRPr="00B46037" w:rsidRDefault="00622D31" w:rsidP="003A73F5">
            <w:pPr>
              <w:spacing w:line="0" w:lineRule="atLeast"/>
            </w:pPr>
            <w:r w:rsidRPr="00B46037">
              <w:t>Status mahasiswa</w:t>
            </w:r>
          </w:p>
        </w:tc>
      </w:tr>
    </w:tbl>
    <w:p w14:paraId="710E118F" w14:textId="77777777" w:rsidR="00622D31" w:rsidRPr="00B46037" w:rsidRDefault="00622D31" w:rsidP="00622D31">
      <w:pPr>
        <w:pStyle w:val="ListParagraph"/>
        <w:spacing w:line="360" w:lineRule="auto"/>
        <w:jc w:val="both"/>
      </w:pPr>
    </w:p>
    <w:p w14:paraId="43C49502" w14:textId="77777777" w:rsidR="00622D31" w:rsidRDefault="00622D31" w:rsidP="00622D31">
      <w:pPr>
        <w:pStyle w:val="ListParagraph"/>
        <w:numPr>
          <w:ilvl w:val="0"/>
          <w:numId w:val="48"/>
        </w:numPr>
        <w:spacing w:line="360" w:lineRule="auto"/>
        <w:ind w:left="993"/>
        <w:jc w:val="both"/>
      </w:pPr>
      <w:r w:rsidRPr="00B46037">
        <w:t>Tabel File</w:t>
      </w:r>
    </w:p>
    <w:p w14:paraId="67954384" w14:textId="77777777" w:rsidR="00622D31" w:rsidRDefault="00622D31" w:rsidP="00622D31">
      <w:pPr>
        <w:pStyle w:val="ListParagraph"/>
        <w:spacing w:line="360" w:lineRule="auto"/>
        <w:ind w:left="993"/>
        <w:rPr>
          <w:color w:val="000000" w:themeColor="text1"/>
        </w:rPr>
      </w:pPr>
      <w:r w:rsidRPr="001C0AAB">
        <w:rPr>
          <w:color w:val="000000" w:themeColor="text1"/>
        </w:rPr>
        <w:t xml:space="preserve">Nama Tabel : </w:t>
      </w:r>
      <w:r>
        <w:rPr>
          <w:color w:val="000000" w:themeColor="text1"/>
        </w:rPr>
        <w:t>File</w:t>
      </w:r>
    </w:p>
    <w:p w14:paraId="644C1E54" w14:textId="77777777" w:rsidR="00622D31" w:rsidRPr="00143283" w:rsidRDefault="00622D31" w:rsidP="00622D31">
      <w:pPr>
        <w:pStyle w:val="ListParagraph"/>
        <w:spacing w:line="360" w:lineRule="auto"/>
        <w:ind w:left="993"/>
        <w:rPr>
          <w:color w:val="000000" w:themeColor="text1"/>
        </w:rPr>
      </w:pPr>
      <w:r w:rsidRPr="001C0AAB">
        <w:rPr>
          <w:color w:val="000000" w:themeColor="text1"/>
        </w:rPr>
        <w:t xml:space="preserve">Keterangan : </w:t>
      </w:r>
      <w:r>
        <w:rPr>
          <w:color w:val="000000" w:themeColor="text1"/>
        </w:rPr>
        <w:t xml:space="preserve">Menampung data File yang di </w:t>
      </w:r>
      <w:r>
        <w:rPr>
          <w:i/>
          <w:iCs/>
          <w:color w:val="000000" w:themeColor="text1"/>
        </w:rPr>
        <w:t xml:space="preserve">upload </w:t>
      </w:r>
      <w:r>
        <w:rPr>
          <w:color w:val="000000" w:themeColor="text1"/>
        </w:rPr>
        <w:t>Mahasiswa</w:t>
      </w:r>
    </w:p>
    <w:p w14:paraId="573474A0" w14:textId="77777777" w:rsidR="00622D31" w:rsidRDefault="00622D31" w:rsidP="00622D31">
      <w:pPr>
        <w:pStyle w:val="ListParagraph"/>
        <w:spacing w:line="360" w:lineRule="auto"/>
        <w:jc w:val="center"/>
      </w:pPr>
    </w:p>
    <w:p w14:paraId="126AFE7C" w14:textId="6A4D6363" w:rsidR="00622D31" w:rsidRPr="00F41511" w:rsidRDefault="00CE5D9F" w:rsidP="004A4DCB">
      <w:pPr>
        <w:pStyle w:val="Caption"/>
        <w:spacing w:after="0" w:line="360" w:lineRule="auto"/>
        <w:ind w:left="851"/>
        <w:jc w:val="center"/>
        <w:rPr>
          <w:i w:val="0"/>
          <w:iCs w:val="0"/>
          <w:color w:val="auto"/>
          <w:sz w:val="24"/>
          <w:szCs w:val="24"/>
        </w:rPr>
      </w:pPr>
      <w:bookmarkStart w:id="186" w:name="_Toc79605282"/>
      <w:r w:rsidRPr="004A4DCB">
        <w:rPr>
          <w:i w:val="0"/>
          <w:iCs w:val="0"/>
          <w:color w:val="auto"/>
          <w:sz w:val="24"/>
          <w:szCs w:val="24"/>
        </w:rPr>
        <w:t xml:space="preserve">Tabel 4. </w:t>
      </w:r>
      <w:r w:rsidRPr="004A4DCB">
        <w:rPr>
          <w:i w:val="0"/>
          <w:iCs w:val="0"/>
          <w:color w:val="auto"/>
          <w:sz w:val="24"/>
          <w:szCs w:val="24"/>
        </w:rPr>
        <w:fldChar w:fldCharType="begin"/>
      </w:r>
      <w:r w:rsidRPr="004A4DCB">
        <w:rPr>
          <w:i w:val="0"/>
          <w:iCs w:val="0"/>
          <w:color w:val="auto"/>
          <w:sz w:val="24"/>
          <w:szCs w:val="24"/>
        </w:rPr>
        <w:instrText xml:space="preserve"> SEQ Tabel_4. \* ARABIC </w:instrText>
      </w:r>
      <w:r w:rsidRPr="004A4DCB">
        <w:rPr>
          <w:i w:val="0"/>
          <w:iCs w:val="0"/>
          <w:color w:val="auto"/>
          <w:sz w:val="24"/>
          <w:szCs w:val="24"/>
        </w:rPr>
        <w:fldChar w:fldCharType="separate"/>
      </w:r>
      <w:r w:rsidR="00FB1FF7">
        <w:rPr>
          <w:i w:val="0"/>
          <w:iCs w:val="0"/>
          <w:noProof/>
          <w:color w:val="auto"/>
          <w:sz w:val="24"/>
          <w:szCs w:val="24"/>
        </w:rPr>
        <w:t>21</w:t>
      </w:r>
      <w:r w:rsidRPr="004A4DCB">
        <w:rPr>
          <w:i w:val="0"/>
          <w:iCs w:val="0"/>
          <w:color w:val="auto"/>
          <w:sz w:val="24"/>
          <w:szCs w:val="24"/>
        </w:rPr>
        <w:fldChar w:fldCharType="end"/>
      </w:r>
      <w:r w:rsidRPr="004A4DCB">
        <w:rPr>
          <w:i w:val="0"/>
          <w:iCs w:val="0"/>
          <w:color w:val="auto"/>
          <w:sz w:val="24"/>
          <w:szCs w:val="24"/>
        </w:rPr>
        <w:t xml:space="preserve"> Tabel </w:t>
      </w:r>
      <w:r w:rsidRPr="00D63646">
        <w:rPr>
          <w:i w:val="0"/>
          <w:iCs w:val="0"/>
          <w:color w:val="auto"/>
          <w:sz w:val="24"/>
          <w:szCs w:val="24"/>
        </w:rPr>
        <w:t>File</w:t>
      </w:r>
      <w:bookmarkEnd w:id="186"/>
    </w:p>
    <w:tbl>
      <w:tblPr>
        <w:tblStyle w:val="TableGrid"/>
        <w:tblW w:w="0" w:type="auto"/>
        <w:tblInd w:w="988" w:type="dxa"/>
        <w:tblLook w:val="04A0" w:firstRow="1" w:lastRow="0" w:firstColumn="1" w:lastColumn="0" w:noHBand="0" w:noVBand="1"/>
      </w:tblPr>
      <w:tblGrid>
        <w:gridCol w:w="510"/>
        <w:gridCol w:w="2096"/>
        <w:gridCol w:w="1330"/>
        <w:gridCol w:w="3003"/>
      </w:tblGrid>
      <w:tr w:rsidR="00622D31" w:rsidRPr="00B46037" w14:paraId="541FA588" w14:textId="77777777" w:rsidTr="003A73F5">
        <w:tc>
          <w:tcPr>
            <w:tcW w:w="368" w:type="dxa"/>
          </w:tcPr>
          <w:p w14:paraId="2DB1A527" w14:textId="77777777" w:rsidR="00622D31" w:rsidRPr="00B46037" w:rsidRDefault="00622D31" w:rsidP="003A73F5">
            <w:pPr>
              <w:spacing w:line="0" w:lineRule="atLeast"/>
              <w:jc w:val="center"/>
            </w:pPr>
            <w:r w:rsidRPr="00B46037">
              <w:t>No</w:t>
            </w:r>
          </w:p>
        </w:tc>
        <w:tc>
          <w:tcPr>
            <w:tcW w:w="2096" w:type="dxa"/>
          </w:tcPr>
          <w:p w14:paraId="1319954C" w14:textId="77777777" w:rsidR="00622D31" w:rsidRPr="00B46037" w:rsidRDefault="00622D31" w:rsidP="003A73F5">
            <w:pPr>
              <w:spacing w:line="0" w:lineRule="atLeast"/>
              <w:jc w:val="center"/>
            </w:pPr>
            <w:r w:rsidRPr="00B46037">
              <w:t>Nama Field</w:t>
            </w:r>
          </w:p>
        </w:tc>
        <w:tc>
          <w:tcPr>
            <w:tcW w:w="1357" w:type="dxa"/>
          </w:tcPr>
          <w:p w14:paraId="57814D10" w14:textId="77777777" w:rsidR="00622D31" w:rsidRPr="00B46037" w:rsidRDefault="00622D31" w:rsidP="003A73F5">
            <w:pPr>
              <w:spacing w:line="0" w:lineRule="atLeast"/>
              <w:jc w:val="center"/>
            </w:pPr>
            <w:r w:rsidRPr="00B46037">
              <w:t>Tipe Data</w:t>
            </w:r>
          </w:p>
        </w:tc>
        <w:tc>
          <w:tcPr>
            <w:tcW w:w="3118" w:type="dxa"/>
          </w:tcPr>
          <w:p w14:paraId="16765175" w14:textId="77777777" w:rsidR="00622D31" w:rsidRPr="00B46037" w:rsidRDefault="00622D31" w:rsidP="003A73F5">
            <w:pPr>
              <w:spacing w:line="0" w:lineRule="atLeast"/>
              <w:jc w:val="center"/>
            </w:pPr>
            <w:r w:rsidRPr="00B46037">
              <w:t>Keterangan</w:t>
            </w:r>
          </w:p>
        </w:tc>
      </w:tr>
      <w:tr w:rsidR="00622D31" w:rsidRPr="00B46037" w14:paraId="1203736D" w14:textId="77777777" w:rsidTr="003A73F5">
        <w:tc>
          <w:tcPr>
            <w:tcW w:w="368" w:type="dxa"/>
          </w:tcPr>
          <w:p w14:paraId="5D1E3CCE" w14:textId="77777777" w:rsidR="00622D31" w:rsidRPr="00B46037" w:rsidRDefault="00622D31" w:rsidP="003A73F5">
            <w:pPr>
              <w:spacing w:line="0" w:lineRule="atLeast"/>
              <w:jc w:val="center"/>
            </w:pPr>
            <w:r w:rsidRPr="00B46037">
              <w:t>1</w:t>
            </w:r>
          </w:p>
        </w:tc>
        <w:tc>
          <w:tcPr>
            <w:tcW w:w="2096" w:type="dxa"/>
          </w:tcPr>
          <w:p w14:paraId="6C0F81FA" w14:textId="77777777" w:rsidR="00622D31" w:rsidRPr="00B46037" w:rsidRDefault="00622D31" w:rsidP="003A73F5">
            <w:pPr>
              <w:spacing w:line="0" w:lineRule="atLeast"/>
            </w:pPr>
            <w:r w:rsidRPr="00B46037">
              <w:t>Id</w:t>
            </w:r>
          </w:p>
        </w:tc>
        <w:tc>
          <w:tcPr>
            <w:tcW w:w="1357" w:type="dxa"/>
          </w:tcPr>
          <w:p w14:paraId="29FA372D" w14:textId="77777777" w:rsidR="00622D31" w:rsidRPr="00B46037" w:rsidRDefault="00622D31" w:rsidP="003A73F5">
            <w:pPr>
              <w:spacing w:line="0" w:lineRule="atLeast"/>
            </w:pPr>
            <w:r w:rsidRPr="00B46037">
              <w:t>Int</w:t>
            </w:r>
          </w:p>
        </w:tc>
        <w:tc>
          <w:tcPr>
            <w:tcW w:w="3118" w:type="dxa"/>
          </w:tcPr>
          <w:p w14:paraId="7F238DCA" w14:textId="77777777" w:rsidR="00622D31" w:rsidRPr="00B46037" w:rsidRDefault="00622D31" w:rsidP="003A73F5">
            <w:pPr>
              <w:spacing w:line="0" w:lineRule="atLeast"/>
            </w:pPr>
            <w:r w:rsidRPr="00B46037">
              <w:rPr>
                <w:i/>
                <w:iCs/>
              </w:rPr>
              <w:t>Primary key</w:t>
            </w:r>
          </w:p>
        </w:tc>
      </w:tr>
      <w:tr w:rsidR="00622D31" w:rsidRPr="00B46037" w14:paraId="253F0B8D" w14:textId="77777777" w:rsidTr="003A73F5">
        <w:tc>
          <w:tcPr>
            <w:tcW w:w="368" w:type="dxa"/>
          </w:tcPr>
          <w:p w14:paraId="296FC596" w14:textId="77777777" w:rsidR="00622D31" w:rsidRPr="00B46037" w:rsidRDefault="00622D31" w:rsidP="003A73F5">
            <w:pPr>
              <w:spacing w:line="0" w:lineRule="atLeast"/>
              <w:jc w:val="center"/>
            </w:pPr>
            <w:r w:rsidRPr="00B46037">
              <w:t>2</w:t>
            </w:r>
          </w:p>
        </w:tc>
        <w:tc>
          <w:tcPr>
            <w:tcW w:w="2096" w:type="dxa"/>
          </w:tcPr>
          <w:p w14:paraId="3FFBCCAE" w14:textId="77777777" w:rsidR="00622D31" w:rsidRPr="00B46037" w:rsidRDefault="00622D31" w:rsidP="003A73F5">
            <w:pPr>
              <w:spacing w:line="0" w:lineRule="atLeast"/>
            </w:pPr>
            <w:r w:rsidRPr="00B46037">
              <w:t xml:space="preserve">Nim </w:t>
            </w:r>
          </w:p>
        </w:tc>
        <w:tc>
          <w:tcPr>
            <w:tcW w:w="1357" w:type="dxa"/>
          </w:tcPr>
          <w:p w14:paraId="39E80A1A" w14:textId="77777777" w:rsidR="00622D31" w:rsidRPr="00B46037" w:rsidRDefault="00622D31" w:rsidP="003A73F5">
            <w:pPr>
              <w:spacing w:line="0" w:lineRule="atLeast"/>
            </w:pPr>
            <w:r w:rsidRPr="00B46037">
              <w:t>Varchar</w:t>
            </w:r>
          </w:p>
        </w:tc>
        <w:tc>
          <w:tcPr>
            <w:tcW w:w="3118" w:type="dxa"/>
          </w:tcPr>
          <w:p w14:paraId="15D84796" w14:textId="77777777" w:rsidR="00622D31" w:rsidRPr="00B46037" w:rsidRDefault="00622D31" w:rsidP="003A73F5">
            <w:pPr>
              <w:spacing w:line="0" w:lineRule="atLeast"/>
            </w:pPr>
            <w:r w:rsidRPr="00B46037">
              <w:t>Nim Mahasiswa</w:t>
            </w:r>
          </w:p>
        </w:tc>
      </w:tr>
      <w:tr w:rsidR="00622D31" w:rsidRPr="00B46037" w14:paraId="5968AD28" w14:textId="77777777" w:rsidTr="003A73F5">
        <w:tc>
          <w:tcPr>
            <w:tcW w:w="368" w:type="dxa"/>
          </w:tcPr>
          <w:p w14:paraId="7EAAF3B0" w14:textId="77777777" w:rsidR="00622D31" w:rsidRPr="00B46037" w:rsidRDefault="00622D31" w:rsidP="003A73F5">
            <w:pPr>
              <w:spacing w:line="0" w:lineRule="atLeast"/>
              <w:jc w:val="center"/>
            </w:pPr>
            <w:r w:rsidRPr="00B46037">
              <w:t>3</w:t>
            </w:r>
          </w:p>
        </w:tc>
        <w:tc>
          <w:tcPr>
            <w:tcW w:w="2096" w:type="dxa"/>
          </w:tcPr>
          <w:p w14:paraId="7F53B479" w14:textId="77777777" w:rsidR="00622D31" w:rsidRPr="00B46037" w:rsidRDefault="00622D31" w:rsidP="003A73F5">
            <w:pPr>
              <w:spacing w:line="0" w:lineRule="atLeast"/>
            </w:pPr>
            <w:r w:rsidRPr="00B46037">
              <w:t>Krs</w:t>
            </w:r>
          </w:p>
        </w:tc>
        <w:tc>
          <w:tcPr>
            <w:tcW w:w="1357" w:type="dxa"/>
          </w:tcPr>
          <w:p w14:paraId="493F8ACE" w14:textId="77777777" w:rsidR="00622D31" w:rsidRPr="00B46037" w:rsidRDefault="00622D31" w:rsidP="003A73F5">
            <w:pPr>
              <w:spacing w:line="0" w:lineRule="atLeast"/>
            </w:pPr>
            <w:r w:rsidRPr="00B46037">
              <w:t>Varchar</w:t>
            </w:r>
          </w:p>
        </w:tc>
        <w:tc>
          <w:tcPr>
            <w:tcW w:w="3118" w:type="dxa"/>
          </w:tcPr>
          <w:p w14:paraId="25BCDCA0" w14:textId="77777777" w:rsidR="00622D31" w:rsidRPr="00B46037" w:rsidRDefault="00622D31" w:rsidP="003A73F5">
            <w:pPr>
              <w:spacing w:line="0" w:lineRule="atLeast"/>
            </w:pPr>
            <w:r w:rsidRPr="00B46037">
              <w:t>Krs semester 8 Mahasiswa</w:t>
            </w:r>
          </w:p>
        </w:tc>
      </w:tr>
      <w:tr w:rsidR="00622D31" w:rsidRPr="00B46037" w14:paraId="44ED7728" w14:textId="77777777" w:rsidTr="003A73F5">
        <w:tc>
          <w:tcPr>
            <w:tcW w:w="368" w:type="dxa"/>
          </w:tcPr>
          <w:p w14:paraId="1FC7B8DE" w14:textId="77777777" w:rsidR="00622D31" w:rsidRPr="00B46037" w:rsidRDefault="00622D31" w:rsidP="003A73F5">
            <w:pPr>
              <w:spacing w:line="0" w:lineRule="atLeast"/>
              <w:jc w:val="center"/>
            </w:pPr>
            <w:r w:rsidRPr="00B46037">
              <w:t>4</w:t>
            </w:r>
          </w:p>
        </w:tc>
        <w:tc>
          <w:tcPr>
            <w:tcW w:w="2096" w:type="dxa"/>
          </w:tcPr>
          <w:p w14:paraId="4C0BCE40" w14:textId="77777777" w:rsidR="00622D31" w:rsidRPr="00B46037" w:rsidRDefault="00622D31" w:rsidP="003A73F5">
            <w:pPr>
              <w:spacing w:line="0" w:lineRule="atLeast"/>
            </w:pPr>
            <w:r w:rsidRPr="00B46037">
              <w:t>Bukti_pembayaran</w:t>
            </w:r>
          </w:p>
        </w:tc>
        <w:tc>
          <w:tcPr>
            <w:tcW w:w="1357" w:type="dxa"/>
          </w:tcPr>
          <w:p w14:paraId="7BF45087" w14:textId="77777777" w:rsidR="00622D31" w:rsidRPr="00B46037" w:rsidRDefault="00622D31" w:rsidP="003A73F5">
            <w:pPr>
              <w:spacing w:line="0" w:lineRule="atLeast"/>
            </w:pPr>
            <w:r w:rsidRPr="00B46037">
              <w:t>Varchar</w:t>
            </w:r>
          </w:p>
        </w:tc>
        <w:tc>
          <w:tcPr>
            <w:tcW w:w="3118" w:type="dxa"/>
          </w:tcPr>
          <w:p w14:paraId="66C23EBB" w14:textId="77777777" w:rsidR="00622D31" w:rsidRPr="00B46037" w:rsidRDefault="00622D31" w:rsidP="003A73F5">
            <w:pPr>
              <w:spacing w:line="0" w:lineRule="atLeast"/>
            </w:pPr>
            <w:r w:rsidRPr="00B46037">
              <w:t>Bukti pembayaran Mahasiswa</w:t>
            </w:r>
          </w:p>
        </w:tc>
      </w:tr>
      <w:tr w:rsidR="00622D31" w:rsidRPr="00B46037" w14:paraId="1321379B" w14:textId="77777777" w:rsidTr="003A73F5">
        <w:tc>
          <w:tcPr>
            <w:tcW w:w="368" w:type="dxa"/>
          </w:tcPr>
          <w:p w14:paraId="65011099" w14:textId="77777777" w:rsidR="00622D31" w:rsidRPr="00B46037" w:rsidRDefault="00622D31" w:rsidP="003A73F5">
            <w:pPr>
              <w:spacing w:line="0" w:lineRule="atLeast"/>
              <w:jc w:val="center"/>
            </w:pPr>
            <w:r w:rsidRPr="00B46037">
              <w:t>5</w:t>
            </w:r>
          </w:p>
        </w:tc>
        <w:tc>
          <w:tcPr>
            <w:tcW w:w="2096" w:type="dxa"/>
          </w:tcPr>
          <w:p w14:paraId="74E699F7" w14:textId="77777777" w:rsidR="00622D31" w:rsidRPr="00B46037" w:rsidRDefault="00622D31" w:rsidP="003A73F5">
            <w:pPr>
              <w:spacing w:line="0" w:lineRule="atLeast"/>
            </w:pPr>
            <w:r w:rsidRPr="00B46037">
              <w:t>Pkkmb</w:t>
            </w:r>
          </w:p>
        </w:tc>
        <w:tc>
          <w:tcPr>
            <w:tcW w:w="1357" w:type="dxa"/>
          </w:tcPr>
          <w:p w14:paraId="4DAD9782" w14:textId="77777777" w:rsidR="00622D31" w:rsidRPr="00B46037" w:rsidRDefault="00622D31" w:rsidP="003A73F5">
            <w:pPr>
              <w:spacing w:line="0" w:lineRule="atLeast"/>
            </w:pPr>
            <w:r w:rsidRPr="00B46037">
              <w:t>Varchar</w:t>
            </w:r>
          </w:p>
        </w:tc>
        <w:tc>
          <w:tcPr>
            <w:tcW w:w="3118" w:type="dxa"/>
          </w:tcPr>
          <w:p w14:paraId="179A3CF5" w14:textId="77777777" w:rsidR="00622D31" w:rsidRPr="00B46037" w:rsidRDefault="00622D31" w:rsidP="003A73F5">
            <w:pPr>
              <w:spacing w:line="0" w:lineRule="atLeast"/>
              <w:rPr>
                <w:i/>
                <w:iCs/>
              </w:rPr>
            </w:pPr>
            <w:r w:rsidRPr="00B46037">
              <w:t>Sertifikat Pkkmb Mahasiswa</w:t>
            </w:r>
          </w:p>
        </w:tc>
      </w:tr>
      <w:tr w:rsidR="00622D31" w:rsidRPr="00B46037" w14:paraId="77B5A478" w14:textId="77777777" w:rsidTr="003A73F5">
        <w:tc>
          <w:tcPr>
            <w:tcW w:w="368" w:type="dxa"/>
          </w:tcPr>
          <w:p w14:paraId="7C5EFC6A" w14:textId="77777777" w:rsidR="00622D31" w:rsidRPr="00B46037" w:rsidRDefault="00622D31" w:rsidP="003A73F5">
            <w:pPr>
              <w:spacing w:line="0" w:lineRule="atLeast"/>
              <w:jc w:val="center"/>
            </w:pPr>
            <w:r w:rsidRPr="00B46037">
              <w:t>6</w:t>
            </w:r>
          </w:p>
        </w:tc>
        <w:tc>
          <w:tcPr>
            <w:tcW w:w="2096" w:type="dxa"/>
          </w:tcPr>
          <w:p w14:paraId="630656CE" w14:textId="77777777" w:rsidR="00622D31" w:rsidRPr="00B46037" w:rsidRDefault="00622D31" w:rsidP="003A73F5">
            <w:pPr>
              <w:spacing w:line="0" w:lineRule="atLeast"/>
            </w:pPr>
            <w:r w:rsidRPr="00B46037">
              <w:t>Ldkm</w:t>
            </w:r>
          </w:p>
        </w:tc>
        <w:tc>
          <w:tcPr>
            <w:tcW w:w="1357" w:type="dxa"/>
          </w:tcPr>
          <w:p w14:paraId="053D170C" w14:textId="77777777" w:rsidR="00622D31" w:rsidRPr="00B46037" w:rsidRDefault="00622D31" w:rsidP="003A73F5">
            <w:pPr>
              <w:spacing w:line="0" w:lineRule="atLeast"/>
            </w:pPr>
            <w:r w:rsidRPr="00B46037">
              <w:t>Varchar</w:t>
            </w:r>
          </w:p>
        </w:tc>
        <w:tc>
          <w:tcPr>
            <w:tcW w:w="3118" w:type="dxa"/>
          </w:tcPr>
          <w:p w14:paraId="13A9E4A7" w14:textId="77777777" w:rsidR="00622D31" w:rsidRPr="00B46037" w:rsidRDefault="00622D31" w:rsidP="003A73F5">
            <w:pPr>
              <w:spacing w:line="0" w:lineRule="atLeast"/>
              <w:rPr>
                <w:i/>
                <w:iCs/>
              </w:rPr>
            </w:pPr>
            <w:r w:rsidRPr="00B46037">
              <w:t>Sertifikat Ldkm Mahasiswa</w:t>
            </w:r>
          </w:p>
        </w:tc>
      </w:tr>
      <w:tr w:rsidR="00622D31" w:rsidRPr="00B46037" w14:paraId="4E03B261" w14:textId="77777777" w:rsidTr="003A73F5">
        <w:tc>
          <w:tcPr>
            <w:tcW w:w="368" w:type="dxa"/>
          </w:tcPr>
          <w:p w14:paraId="0E738C94" w14:textId="77777777" w:rsidR="00622D31" w:rsidRPr="00B46037" w:rsidRDefault="00622D31" w:rsidP="003A73F5">
            <w:pPr>
              <w:spacing w:line="0" w:lineRule="atLeast"/>
              <w:jc w:val="center"/>
            </w:pPr>
            <w:r w:rsidRPr="00B46037">
              <w:t>7</w:t>
            </w:r>
          </w:p>
        </w:tc>
        <w:tc>
          <w:tcPr>
            <w:tcW w:w="2096" w:type="dxa"/>
          </w:tcPr>
          <w:p w14:paraId="01E4BC59" w14:textId="77777777" w:rsidR="00622D31" w:rsidRPr="00B46037" w:rsidRDefault="00622D31" w:rsidP="003A73F5">
            <w:pPr>
              <w:spacing w:line="0" w:lineRule="atLeast"/>
            </w:pPr>
            <w:r w:rsidRPr="00B46037">
              <w:t>Penyerahan_kp</w:t>
            </w:r>
          </w:p>
        </w:tc>
        <w:tc>
          <w:tcPr>
            <w:tcW w:w="1357" w:type="dxa"/>
          </w:tcPr>
          <w:p w14:paraId="3F1A46BF" w14:textId="77777777" w:rsidR="00622D31" w:rsidRPr="00B46037" w:rsidRDefault="00622D31" w:rsidP="003A73F5">
            <w:pPr>
              <w:spacing w:line="0" w:lineRule="atLeast"/>
            </w:pPr>
            <w:r w:rsidRPr="00B46037">
              <w:t>Varchar</w:t>
            </w:r>
          </w:p>
        </w:tc>
        <w:tc>
          <w:tcPr>
            <w:tcW w:w="3118" w:type="dxa"/>
          </w:tcPr>
          <w:p w14:paraId="6E18F1DE" w14:textId="77777777" w:rsidR="00622D31" w:rsidRPr="00B46037" w:rsidRDefault="00622D31" w:rsidP="003A73F5">
            <w:pPr>
              <w:spacing w:line="0" w:lineRule="atLeast"/>
              <w:rPr>
                <w:i/>
                <w:iCs/>
              </w:rPr>
            </w:pPr>
            <w:r w:rsidRPr="00B46037">
              <w:t>Bukti Penyerahan kp</w:t>
            </w:r>
          </w:p>
        </w:tc>
      </w:tr>
      <w:tr w:rsidR="00622D31" w:rsidRPr="00B46037" w14:paraId="7C953A44" w14:textId="77777777" w:rsidTr="003A73F5">
        <w:tc>
          <w:tcPr>
            <w:tcW w:w="368" w:type="dxa"/>
          </w:tcPr>
          <w:p w14:paraId="7EDF2041" w14:textId="77777777" w:rsidR="00622D31" w:rsidRPr="00B46037" w:rsidRDefault="00622D31" w:rsidP="003A73F5">
            <w:pPr>
              <w:spacing w:line="0" w:lineRule="atLeast"/>
              <w:jc w:val="center"/>
            </w:pPr>
            <w:r w:rsidRPr="00B46037">
              <w:t>8</w:t>
            </w:r>
          </w:p>
        </w:tc>
        <w:tc>
          <w:tcPr>
            <w:tcW w:w="2096" w:type="dxa"/>
          </w:tcPr>
          <w:p w14:paraId="50E568D4" w14:textId="77777777" w:rsidR="00622D31" w:rsidRPr="00B46037" w:rsidRDefault="00622D31" w:rsidP="003A73F5">
            <w:pPr>
              <w:spacing w:line="0" w:lineRule="atLeast"/>
            </w:pPr>
            <w:r w:rsidRPr="00B46037">
              <w:t>Ijazah</w:t>
            </w:r>
          </w:p>
        </w:tc>
        <w:tc>
          <w:tcPr>
            <w:tcW w:w="1357" w:type="dxa"/>
          </w:tcPr>
          <w:p w14:paraId="0BF379BD" w14:textId="77777777" w:rsidR="00622D31" w:rsidRPr="00B46037" w:rsidRDefault="00622D31" w:rsidP="003A73F5">
            <w:pPr>
              <w:spacing w:line="0" w:lineRule="atLeast"/>
            </w:pPr>
            <w:r w:rsidRPr="00B46037">
              <w:t>Varchar</w:t>
            </w:r>
          </w:p>
        </w:tc>
        <w:tc>
          <w:tcPr>
            <w:tcW w:w="3118" w:type="dxa"/>
          </w:tcPr>
          <w:p w14:paraId="169210A5" w14:textId="77777777" w:rsidR="00622D31" w:rsidRPr="00B46037" w:rsidRDefault="00622D31" w:rsidP="003A73F5">
            <w:pPr>
              <w:spacing w:line="0" w:lineRule="atLeast"/>
              <w:rPr>
                <w:i/>
                <w:iCs/>
              </w:rPr>
            </w:pPr>
            <w:r w:rsidRPr="00B46037">
              <w:t>Ijazah</w:t>
            </w:r>
          </w:p>
        </w:tc>
      </w:tr>
      <w:tr w:rsidR="00622D31" w:rsidRPr="00B46037" w14:paraId="55936B11" w14:textId="77777777" w:rsidTr="003A73F5">
        <w:tc>
          <w:tcPr>
            <w:tcW w:w="368" w:type="dxa"/>
          </w:tcPr>
          <w:p w14:paraId="03E948FB" w14:textId="77777777" w:rsidR="00622D31" w:rsidRPr="00B46037" w:rsidRDefault="00622D31" w:rsidP="003A73F5">
            <w:pPr>
              <w:spacing w:line="0" w:lineRule="atLeast"/>
              <w:jc w:val="center"/>
            </w:pPr>
            <w:r w:rsidRPr="00B46037">
              <w:t>9</w:t>
            </w:r>
          </w:p>
        </w:tc>
        <w:tc>
          <w:tcPr>
            <w:tcW w:w="2096" w:type="dxa"/>
          </w:tcPr>
          <w:p w14:paraId="27A1657B" w14:textId="77777777" w:rsidR="00622D31" w:rsidRPr="00B46037" w:rsidRDefault="00622D31" w:rsidP="003A73F5">
            <w:pPr>
              <w:spacing w:line="0" w:lineRule="atLeast"/>
            </w:pPr>
            <w:r w:rsidRPr="00B46037">
              <w:t>Bayar_sup2</w:t>
            </w:r>
          </w:p>
        </w:tc>
        <w:tc>
          <w:tcPr>
            <w:tcW w:w="1357" w:type="dxa"/>
          </w:tcPr>
          <w:p w14:paraId="75BEDE2C" w14:textId="77777777" w:rsidR="00622D31" w:rsidRPr="00B46037" w:rsidRDefault="00622D31" w:rsidP="003A73F5">
            <w:pPr>
              <w:spacing w:line="0" w:lineRule="atLeast"/>
            </w:pPr>
            <w:r w:rsidRPr="00B46037">
              <w:t>Varchar</w:t>
            </w:r>
          </w:p>
        </w:tc>
        <w:tc>
          <w:tcPr>
            <w:tcW w:w="3118" w:type="dxa"/>
          </w:tcPr>
          <w:p w14:paraId="365E2A8E" w14:textId="77777777" w:rsidR="00622D31" w:rsidRPr="00B46037" w:rsidRDefault="00622D31" w:rsidP="003A73F5">
            <w:pPr>
              <w:spacing w:line="0" w:lineRule="atLeast"/>
              <w:rPr>
                <w:i/>
                <w:iCs/>
              </w:rPr>
            </w:pPr>
            <w:r w:rsidRPr="00B46037">
              <w:t>Bukti pembayaran sup2</w:t>
            </w:r>
          </w:p>
        </w:tc>
      </w:tr>
      <w:tr w:rsidR="00622D31" w:rsidRPr="00B46037" w14:paraId="6DA7B55F" w14:textId="77777777" w:rsidTr="003A73F5">
        <w:tc>
          <w:tcPr>
            <w:tcW w:w="368" w:type="dxa"/>
          </w:tcPr>
          <w:p w14:paraId="137F5115" w14:textId="77777777" w:rsidR="00622D31" w:rsidRPr="00B46037" w:rsidRDefault="00622D31" w:rsidP="003A73F5">
            <w:pPr>
              <w:spacing w:line="0" w:lineRule="atLeast"/>
              <w:jc w:val="center"/>
            </w:pPr>
            <w:r w:rsidRPr="00B46037">
              <w:t>10</w:t>
            </w:r>
          </w:p>
        </w:tc>
        <w:tc>
          <w:tcPr>
            <w:tcW w:w="2096" w:type="dxa"/>
          </w:tcPr>
          <w:p w14:paraId="1656474E" w14:textId="77777777" w:rsidR="00622D31" w:rsidRPr="00B46037" w:rsidRDefault="00622D31" w:rsidP="003A73F5">
            <w:pPr>
              <w:spacing w:line="0" w:lineRule="atLeast"/>
            </w:pPr>
            <w:r w:rsidRPr="00B46037">
              <w:t>Bnsp</w:t>
            </w:r>
          </w:p>
        </w:tc>
        <w:tc>
          <w:tcPr>
            <w:tcW w:w="1357" w:type="dxa"/>
          </w:tcPr>
          <w:p w14:paraId="06FA496A" w14:textId="77777777" w:rsidR="00622D31" w:rsidRPr="00B46037" w:rsidRDefault="00622D31" w:rsidP="003A73F5">
            <w:pPr>
              <w:spacing w:line="0" w:lineRule="atLeast"/>
            </w:pPr>
            <w:r w:rsidRPr="00B46037">
              <w:t>Varchar</w:t>
            </w:r>
          </w:p>
        </w:tc>
        <w:tc>
          <w:tcPr>
            <w:tcW w:w="3118" w:type="dxa"/>
          </w:tcPr>
          <w:p w14:paraId="4ADF2553" w14:textId="77777777" w:rsidR="00622D31" w:rsidRPr="00B46037" w:rsidRDefault="00622D31" w:rsidP="003A73F5">
            <w:pPr>
              <w:spacing w:line="0" w:lineRule="atLeast"/>
              <w:rPr>
                <w:i/>
                <w:iCs/>
              </w:rPr>
            </w:pPr>
            <w:r w:rsidRPr="00B46037">
              <w:t>Sertifikat Bnsp</w:t>
            </w:r>
          </w:p>
        </w:tc>
      </w:tr>
      <w:tr w:rsidR="00622D31" w:rsidRPr="00B46037" w14:paraId="72F7101D" w14:textId="77777777" w:rsidTr="003A73F5">
        <w:tc>
          <w:tcPr>
            <w:tcW w:w="368" w:type="dxa"/>
          </w:tcPr>
          <w:p w14:paraId="55E5DDA5" w14:textId="77777777" w:rsidR="00622D31" w:rsidRPr="00B46037" w:rsidRDefault="00622D31" w:rsidP="003A73F5">
            <w:pPr>
              <w:spacing w:line="0" w:lineRule="atLeast"/>
              <w:jc w:val="center"/>
            </w:pPr>
            <w:r w:rsidRPr="00B46037">
              <w:t>11</w:t>
            </w:r>
          </w:p>
        </w:tc>
        <w:tc>
          <w:tcPr>
            <w:tcW w:w="2096" w:type="dxa"/>
          </w:tcPr>
          <w:p w14:paraId="6E74DE94" w14:textId="77777777" w:rsidR="00622D31" w:rsidRPr="00B46037" w:rsidRDefault="00622D31" w:rsidP="003A73F5">
            <w:pPr>
              <w:spacing w:line="0" w:lineRule="atLeast"/>
            </w:pPr>
            <w:r w:rsidRPr="00B46037">
              <w:t>Toefl</w:t>
            </w:r>
          </w:p>
        </w:tc>
        <w:tc>
          <w:tcPr>
            <w:tcW w:w="1357" w:type="dxa"/>
          </w:tcPr>
          <w:p w14:paraId="148BB33A" w14:textId="77777777" w:rsidR="00622D31" w:rsidRPr="00B46037" w:rsidRDefault="00622D31" w:rsidP="003A73F5">
            <w:pPr>
              <w:spacing w:line="0" w:lineRule="atLeast"/>
            </w:pPr>
            <w:r w:rsidRPr="00B46037">
              <w:t>Varchar</w:t>
            </w:r>
          </w:p>
        </w:tc>
        <w:tc>
          <w:tcPr>
            <w:tcW w:w="3118" w:type="dxa"/>
          </w:tcPr>
          <w:p w14:paraId="4E677B6E" w14:textId="77777777" w:rsidR="00622D31" w:rsidRPr="00B46037" w:rsidRDefault="00622D31" w:rsidP="003A73F5">
            <w:pPr>
              <w:spacing w:line="0" w:lineRule="atLeast"/>
              <w:rPr>
                <w:i/>
                <w:iCs/>
              </w:rPr>
            </w:pPr>
            <w:r w:rsidRPr="00B46037">
              <w:t>Sertifikat Toefl</w:t>
            </w:r>
          </w:p>
        </w:tc>
      </w:tr>
      <w:tr w:rsidR="00622D31" w:rsidRPr="00B46037" w14:paraId="3B85B9DE" w14:textId="77777777" w:rsidTr="003A73F5">
        <w:tc>
          <w:tcPr>
            <w:tcW w:w="368" w:type="dxa"/>
          </w:tcPr>
          <w:p w14:paraId="0B320A9F" w14:textId="77777777" w:rsidR="00622D31" w:rsidRPr="00B46037" w:rsidRDefault="00622D31" w:rsidP="003A73F5">
            <w:pPr>
              <w:spacing w:line="0" w:lineRule="atLeast"/>
              <w:jc w:val="center"/>
            </w:pPr>
            <w:r w:rsidRPr="00B46037">
              <w:t>12</w:t>
            </w:r>
          </w:p>
        </w:tc>
        <w:tc>
          <w:tcPr>
            <w:tcW w:w="2096" w:type="dxa"/>
          </w:tcPr>
          <w:p w14:paraId="19CE2066" w14:textId="77777777" w:rsidR="00622D31" w:rsidRPr="00B46037" w:rsidRDefault="00622D31" w:rsidP="003A73F5">
            <w:pPr>
              <w:spacing w:line="0" w:lineRule="atLeast"/>
            </w:pPr>
            <w:r w:rsidRPr="00B46037">
              <w:t>Khs</w:t>
            </w:r>
          </w:p>
        </w:tc>
        <w:tc>
          <w:tcPr>
            <w:tcW w:w="1357" w:type="dxa"/>
          </w:tcPr>
          <w:p w14:paraId="13BDAA18" w14:textId="77777777" w:rsidR="00622D31" w:rsidRPr="00B46037" w:rsidRDefault="00622D31" w:rsidP="003A73F5">
            <w:pPr>
              <w:spacing w:line="0" w:lineRule="atLeast"/>
            </w:pPr>
            <w:r w:rsidRPr="00B46037">
              <w:t>Varchar</w:t>
            </w:r>
          </w:p>
        </w:tc>
        <w:tc>
          <w:tcPr>
            <w:tcW w:w="3118" w:type="dxa"/>
          </w:tcPr>
          <w:p w14:paraId="6E3327AB" w14:textId="77777777" w:rsidR="00622D31" w:rsidRPr="00B46037" w:rsidRDefault="00622D31" w:rsidP="003A73F5">
            <w:pPr>
              <w:spacing w:line="0" w:lineRule="atLeast"/>
              <w:rPr>
                <w:i/>
                <w:iCs/>
              </w:rPr>
            </w:pPr>
            <w:r w:rsidRPr="00B46037">
              <w:t>Khs semester 1-7</w:t>
            </w:r>
          </w:p>
        </w:tc>
      </w:tr>
      <w:tr w:rsidR="00622D31" w:rsidRPr="00B46037" w14:paraId="2722EE62" w14:textId="77777777" w:rsidTr="003A73F5">
        <w:tc>
          <w:tcPr>
            <w:tcW w:w="368" w:type="dxa"/>
          </w:tcPr>
          <w:p w14:paraId="14383F1C" w14:textId="77777777" w:rsidR="00622D31" w:rsidRPr="00B46037" w:rsidRDefault="00622D31" w:rsidP="003A73F5">
            <w:pPr>
              <w:spacing w:line="0" w:lineRule="atLeast"/>
              <w:jc w:val="center"/>
            </w:pPr>
            <w:r w:rsidRPr="00B46037">
              <w:t>13</w:t>
            </w:r>
          </w:p>
        </w:tc>
        <w:tc>
          <w:tcPr>
            <w:tcW w:w="2096" w:type="dxa"/>
          </w:tcPr>
          <w:p w14:paraId="4CD9D742" w14:textId="77777777" w:rsidR="00622D31" w:rsidRPr="00B46037" w:rsidRDefault="00622D31" w:rsidP="003A73F5">
            <w:pPr>
              <w:spacing w:line="0" w:lineRule="atLeast"/>
            </w:pPr>
            <w:r w:rsidRPr="00B46037">
              <w:t>Rekomendasi_sup1</w:t>
            </w:r>
          </w:p>
        </w:tc>
        <w:tc>
          <w:tcPr>
            <w:tcW w:w="1357" w:type="dxa"/>
          </w:tcPr>
          <w:p w14:paraId="5C23E0C2" w14:textId="77777777" w:rsidR="00622D31" w:rsidRPr="00B46037" w:rsidRDefault="00622D31" w:rsidP="003A73F5">
            <w:pPr>
              <w:spacing w:line="0" w:lineRule="atLeast"/>
            </w:pPr>
            <w:r w:rsidRPr="00B46037">
              <w:t>Varchar</w:t>
            </w:r>
          </w:p>
        </w:tc>
        <w:tc>
          <w:tcPr>
            <w:tcW w:w="3118" w:type="dxa"/>
          </w:tcPr>
          <w:p w14:paraId="67724DE3" w14:textId="77777777" w:rsidR="00622D31" w:rsidRPr="00B46037" w:rsidRDefault="00622D31" w:rsidP="003A73F5">
            <w:pPr>
              <w:spacing w:line="0" w:lineRule="atLeast"/>
              <w:rPr>
                <w:i/>
                <w:iCs/>
              </w:rPr>
            </w:pPr>
            <w:r w:rsidRPr="00B46037">
              <w:t>Surat Rekomendasi sup1</w:t>
            </w:r>
          </w:p>
        </w:tc>
      </w:tr>
      <w:tr w:rsidR="00622D31" w:rsidRPr="00B46037" w14:paraId="723987B2" w14:textId="77777777" w:rsidTr="003A73F5">
        <w:tc>
          <w:tcPr>
            <w:tcW w:w="368" w:type="dxa"/>
          </w:tcPr>
          <w:p w14:paraId="021FF52E" w14:textId="77777777" w:rsidR="00622D31" w:rsidRPr="00B46037" w:rsidRDefault="00622D31" w:rsidP="003A73F5">
            <w:pPr>
              <w:spacing w:line="0" w:lineRule="atLeast"/>
              <w:jc w:val="center"/>
            </w:pPr>
            <w:r w:rsidRPr="00B46037">
              <w:t>14</w:t>
            </w:r>
          </w:p>
        </w:tc>
        <w:tc>
          <w:tcPr>
            <w:tcW w:w="2096" w:type="dxa"/>
          </w:tcPr>
          <w:p w14:paraId="1F0D9571" w14:textId="77777777" w:rsidR="00622D31" w:rsidRPr="00B46037" w:rsidRDefault="00622D31" w:rsidP="003A73F5">
            <w:pPr>
              <w:spacing w:line="0" w:lineRule="atLeast"/>
            </w:pPr>
            <w:r w:rsidRPr="00B46037">
              <w:t>Bayar_sup1</w:t>
            </w:r>
          </w:p>
        </w:tc>
        <w:tc>
          <w:tcPr>
            <w:tcW w:w="1357" w:type="dxa"/>
          </w:tcPr>
          <w:p w14:paraId="672ADE93" w14:textId="77777777" w:rsidR="00622D31" w:rsidRPr="00B46037" w:rsidRDefault="00622D31" w:rsidP="003A73F5">
            <w:pPr>
              <w:spacing w:line="0" w:lineRule="atLeast"/>
            </w:pPr>
            <w:r w:rsidRPr="00B46037">
              <w:t>Varchar</w:t>
            </w:r>
          </w:p>
        </w:tc>
        <w:tc>
          <w:tcPr>
            <w:tcW w:w="3118" w:type="dxa"/>
          </w:tcPr>
          <w:p w14:paraId="72A9AC07" w14:textId="77777777" w:rsidR="00622D31" w:rsidRPr="00B46037" w:rsidRDefault="00622D31" w:rsidP="003A73F5">
            <w:pPr>
              <w:spacing w:line="0" w:lineRule="atLeast"/>
              <w:rPr>
                <w:i/>
                <w:iCs/>
              </w:rPr>
            </w:pPr>
            <w:r w:rsidRPr="00B46037">
              <w:t>Bukti pembayaran sup1</w:t>
            </w:r>
          </w:p>
        </w:tc>
      </w:tr>
      <w:tr w:rsidR="00622D31" w:rsidRPr="00B46037" w14:paraId="623350C9" w14:textId="77777777" w:rsidTr="003A73F5">
        <w:tc>
          <w:tcPr>
            <w:tcW w:w="368" w:type="dxa"/>
          </w:tcPr>
          <w:p w14:paraId="24179AF2" w14:textId="77777777" w:rsidR="00622D31" w:rsidRPr="00B46037" w:rsidRDefault="00622D31" w:rsidP="003A73F5">
            <w:pPr>
              <w:spacing w:line="0" w:lineRule="atLeast"/>
              <w:jc w:val="center"/>
            </w:pPr>
            <w:r w:rsidRPr="00B46037">
              <w:t>15</w:t>
            </w:r>
          </w:p>
        </w:tc>
        <w:tc>
          <w:tcPr>
            <w:tcW w:w="2096" w:type="dxa"/>
          </w:tcPr>
          <w:p w14:paraId="38A00351" w14:textId="77777777" w:rsidR="00622D31" w:rsidRPr="00B46037" w:rsidRDefault="00622D31" w:rsidP="003A73F5">
            <w:pPr>
              <w:spacing w:line="0" w:lineRule="atLeast"/>
            </w:pPr>
            <w:r w:rsidRPr="00B46037">
              <w:t>Draft_bab</w:t>
            </w:r>
          </w:p>
        </w:tc>
        <w:tc>
          <w:tcPr>
            <w:tcW w:w="1357" w:type="dxa"/>
          </w:tcPr>
          <w:p w14:paraId="6DAC0640" w14:textId="77777777" w:rsidR="00622D31" w:rsidRPr="00B46037" w:rsidRDefault="00622D31" w:rsidP="003A73F5">
            <w:pPr>
              <w:spacing w:line="0" w:lineRule="atLeast"/>
            </w:pPr>
            <w:r w:rsidRPr="00B46037">
              <w:t>Varchar</w:t>
            </w:r>
          </w:p>
        </w:tc>
        <w:tc>
          <w:tcPr>
            <w:tcW w:w="3118" w:type="dxa"/>
          </w:tcPr>
          <w:p w14:paraId="7B78BE8E" w14:textId="77777777" w:rsidR="00622D31" w:rsidRPr="00B46037" w:rsidRDefault="00622D31" w:rsidP="003A73F5">
            <w:pPr>
              <w:spacing w:line="0" w:lineRule="atLeast"/>
              <w:rPr>
                <w:i/>
                <w:iCs/>
              </w:rPr>
            </w:pPr>
            <w:r w:rsidRPr="00B46037">
              <w:t xml:space="preserve">Draft laporan </w:t>
            </w:r>
          </w:p>
        </w:tc>
      </w:tr>
      <w:tr w:rsidR="00622D31" w:rsidRPr="00B46037" w14:paraId="73E29CA3" w14:textId="77777777" w:rsidTr="003A73F5">
        <w:tc>
          <w:tcPr>
            <w:tcW w:w="368" w:type="dxa"/>
          </w:tcPr>
          <w:p w14:paraId="65AF0AF4" w14:textId="77777777" w:rsidR="00622D31" w:rsidRPr="00B46037" w:rsidRDefault="00622D31" w:rsidP="003A73F5">
            <w:pPr>
              <w:spacing w:line="0" w:lineRule="atLeast"/>
              <w:jc w:val="center"/>
            </w:pPr>
            <w:r w:rsidRPr="00B46037">
              <w:t>16</w:t>
            </w:r>
          </w:p>
        </w:tc>
        <w:tc>
          <w:tcPr>
            <w:tcW w:w="2096" w:type="dxa"/>
          </w:tcPr>
          <w:p w14:paraId="07442DFA" w14:textId="77777777" w:rsidR="00622D31" w:rsidRPr="00B46037" w:rsidRDefault="00622D31" w:rsidP="003A73F5">
            <w:pPr>
              <w:spacing w:line="0" w:lineRule="atLeast"/>
            </w:pPr>
            <w:r w:rsidRPr="00B46037">
              <w:t>Status</w:t>
            </w:r>
          </w:p>
        </w:tc>
        <w:tc>
          <w:tcPr>
            <w:tcW w:w="1357" w:type="dxa"/>
          </w:tcPr>
          <w:p w14:paraId="5DA4828C" w14:textId="77777777" w:rsidR="00622D31" w:rsidRPr="00B46037" w:rsidRDefault="00622D31" w:rsidP="003A73F5">
            <w:pPr>
              <w:spacing w:line="0" w:lineRule="atLeast"/>
            </w:pPr>
            <w:r w:rsidRPr="00B46037">
              <w:t>Int</w:t>
            </w:r>
          </w:p>
        </w:tc>
        <w:tc>
          <w:tcPr>
            <w:tcW w:w="3118" w:type="dxa"/>
          </w:tcPr>
          <w:p w14:paraId="0B310D94" w14:textId="77777777" w:rsidR="00622D31" w:rsidRPr="00B46037" w:rsidRDefault="00622D31" w:rsidP="003A73F5">
            <w:pPr>
              <w:spacing w:line="0" w:lineRule="atLeast"/>
              <w:rPr>
                <w:i/>
                <w:iCs/>
              </w:rPr>
            </w:pPr>
            <w:r w:rsidRPr="00B46037">
              <w:t>Status Mahasiswa</w:t>
            </w:r>
          </w:p>
        </w:tc>
      </w:tr>
    </w:tbl>
    <w:p w14:paraId="14B42CC0" w14:textId="77777777" w:rsidR="006635EB" w:rsidRDefault="006635EB" w:rsidP="006635EB">
      <w:pPr>
        <w:pStyle w:val="ListParagraph"/>
        <w:spacing w:line="360" w:lineRule="auto"/>
        <w:ind w:left="993"/>
        <w:jc w:val="both"/>
      </w:pPr>
    </w:p>
    <w:p w14:paraId="57A00A0E" w14:textId="68F4DC4C" w:rsidR="00622D31" w:rsidRPr="00716D6A" w:rsidRDefault="00622D31" w:rsidP="00622D31">
      <w:pPr>
        <w:pStyle w:val="ListParagraph"/>
        <w:numPr>
          <w:ilvl w:val="0"/>
          <w:numId w:val="48"/>
        </w:numPr>
        <w:spacing w:line="360" w:lineRule="auto"/>
        <w:ind w:left="993"/>
        <w:jc w:val="both"/>
      </w:pPr>
      <w:r w:rsidRPr="00716D6A">
        <w:lastRenderedPageBreak/>
        <w:t>Tabel Jadwal_Proposal</w:t>
      </w:r>
    </w:p>
    <w:p w14:paraId="31AEAA35" w14:textId="77777777" w:rsidR="00622D31" w:rsidRDefault="00622D31" w:rsidP="00622D31">
      <w:pPr>
        <w:pStyle w:val="ListParagraph"/>
        <w:spacing w:line="360" w:lineRule="auto"/>
        <w:ind w:left="993"/>
        <w:rPr>
          <w:color w:val="000000" w:themeColor="text1"/>
        </w:rPr>
      </w:pPr>
      <w:r w:rsidRPr="001C0AAB">
        <w:rPr>
          <w:color w:val="000000" w:themeColor="text1"/>
        </w:rPr>
        <w:t xml:space="preserve">Nama Tabel : </w:t>
      </w:r>
      <w:r w:rsidRPr="002D3667">
        <w:t>Jadwal_Proposal</w:t>
      </w:r>
    </w:p>
    <w:p w14:paraId="14C4750B" w14:textId="77777777" w:rsidR="00622D31" w:rsidRDefault="00622D31" w:rsidP="00622D31">
      <w:pPr>
        <w:pStyle w:val="ListParagraph"/>
        <w:spacing w:line="360" w:lineRule="auto"/>
        <w:ind w:left="993"/>
        <w:rPr>
          <w:color w:val="000000" w:themeColor="text1"/>
        </w:rPr>
      </w:pPr>
      <w:r w:rsidRPr="001C0AAB">
        <w:rPr>
          <w:color w:val="000000" w:themeColor="text1"/>
        </w:rPr>
        <w:t xml:space="preserve">Keterangan : </w:t>
      </w:r>
      <w:r>
        <w:rPr>
          <w:color w:val="000000" w:themeColor="text1"/>
        </w:rPr>
        <w:t>Menampung data jadwal sidang proposal</w:t>
      </w:r>
    </w:p>
    <w:p w14:paraId="4FCAECE7" w14:textId="77777777" w:rsidR="00622D31" w:rsidRPr="00B46037" w:rsidRDefault="00622D31" w:rsidP="00622D31">
      <w:pPr>
        <w:pStyle w:val="ListParagraph"/>
        <w:spacing w:line="360" w:lineRule="auto"/>
        <w:ind w:left="426" w:firstLine="294"/>
        <w:jc w:val="both"/>
      </w:pPr>
    </w:p>
    <w:p w14:paraId="36EF45D1" w14:textId="0304C598" w:rsidR="00622D31" w:rsidRPr="00F41511" w:rsidRDefault="00CE5D9F" w:rsidP="004A4DCB">
      <w:pPr>
        <w:pStyle w:val="Caption"/>
        <w:spacing w:after="0" w:line="360" w:lineRule="auto"/>
        <w:ind w:left="851"/>
        <w:jc w:val="center"/>
        <w:rPr>
          <w:i w:val="0"/>
          <w:iCs w:val="0"/>
          <w:color w:val="auto"/>
          <w:sz w:val="24"/>
          <w:szCs w:val="24"/>
        </w:rPr>
      </w:pPr>
      <w:bookmarkStart w:id="187" w:name="_Toc79605283"/>
      <w:r w:rsidRPr="004A4DCB">
        <w:rPr>
          <w:i w:val="0"/>
          <w:iCs w:val="0"/>
          <w:color w:val="auto"/>
          <w:sz w:val="24"/>
          <w:szCs w:val="24"/>
        </w:rPr>
        <w:t xml:space="preserve">Tabel 4. </w:t>
      </w:r>
      <w:r w:rsidRPr="004A4DCB">
        <w:rPr>
          <w:i w:val="0"/>
          <w:iCs w:val="0"/>
          <w:color w:val="auto"/>
          <w:sz w:val="24"/>
          <w:szCs w:val="24"/>
        </w:rPr>
        <w:fldChar w:fldCharType="begin"/>
      </w:r>
      <w:r w:rsidRPr="004A4DCB">
        <w:rPr>
          <w:i w:val="0"/>
          <w:iCs w:val="0"/>
          <w:color w:val="auto"/>
          <w:sz w:val="24"/>
          <w:szCs w:val="24"/>
        </w:rPr>
        <w:instrText xml:space="preserve"> SEQ Tabel_4. \* ARABIC </w:instrText>
      </w:r>
      <w:r w:rsidRPr="004A4DCB">
        <w:rPr>
          <w:i w:val="0"/>
          <w:iCs w:val="0"/>
          <w:color w:val="auto"/>
          <w:sz w:val="24"/>
          <w:szCs w:val="24"/>
        </w:rPr>
        <w:fldChar w:fldCharType="separate"/>
      </w:r>
      <w:r w:rsidR="00FB1FF7">
        <w:rPr>
          <w:i w:val="0"/>
          <w:iCs w:val="0"/>
          <w:noProof/>
          <w:color w:val="auto"/>
          <w:sz w:val="24"/>
          <w:szCs w:val="24"/>
        </w:rPr>
        <w:t>22</w:t>
      </w:r>
      <w:r w:rsidRPr="004A4DCB">
        <w:rPr>
          <w:i w:val="0"/>
          <w:iCs w:val="0"/>
          <w:color w:val="auto"/>
          <w:sz w:val="24"/>
          <w:szCs w:val="24"/>
        </w:rPr>
        <w:fldChar w:fldCharType="end"/>
      </w:r>
      <w:r w:rsidRPr="004A4DCB">
        <w:rPr>
          <w:i w:val="0"/>
          <w:iCs w:val="0"/>
          <w:color w:val="auto"/>
          <w:sz w:val="24"/>
          <w:szCs w:val="24"/>
        </w:rPr>
        <w:t xml:space="preserve"> Tabel Jadwal_Proposal</w:t>
      </w:r>
      <w:bookmarkEnd w:id="187"/>
    </w:p>
    <w:tbl>
      <w:tblPr>
        <w:tblStyle w:val="TableGrid"/>
        <w:tblW w:w="0" w:type="auto"/>
        <w:tblInd w:w="988" w:type="dxa"/>
        <w:tblLook w:val="04A0" w:firstRow="1" w:lastRow="0" w:firstColumn="1" w:lastColumn="0" w:noHBand="0" w:noVBand="1"/>
      </w:tblPr>
      <w:tblGrid>
        <w:gridCol w:w="510"/>
        <w:gridCol w:w="1551"/>
        <w:gridCol w:w="1253"/>
        <w:gridCol w:w="3625"/>
      </w:tblGrid>
      <w:tr w:rsidR="00622D31" w:rsidRPr="00B46037" w14:paraId="7AF2540E" w14:textId="77777777" w:rsidTr="003A73F5">
        <w:tc>
          <w:tcPr>
            <w:tcW w:w="275" w:type="dxa"/>
          </w:tcPr>
          <w:p w14:paraId="14562BFC" w14:textId="77777777" w:rsidR="00622D31" w:rsidRPr="00B46037" w:rsidRDefault="00622D31" w:rsidP="003A73F5">
            <w:pPr>
              <w:spacing w:line="0" w:lineRule="atLeast"/>
              <w:jc w:val="center"/>
            </w:pPr>
            <w:r w:rsidRPr="00B46037">
              <w:t>No</w:t>
            </w:r>
          </w:p>
        </w:tc>
        <w:tc>
          <w:tcPr>
            <w:tcW w:w="1567" w:type="dxa"/>
          </w:tcPr>
          <w:p w14:paraId="48E219D8" w14:textId="77777777" w:rsidR="00622D31" w:rsidRPr="00B46037" w:rsidRDefault="00622D31" w:rsidP="003A73F5">
            <w:pPr>
              <w:spacing w:line="0" w:lineRule="atLeast"/>
              <w:jc w:val="center"/>
            </w:pPr>
            <w:r w:rsidRPr="00B46037">
              <w:t>Nama Field</w:t>
            </w:r>
          </w:p>
        </w:tc>
        <w:tc>
          <w:tcPr>
            <w:tcW w:w="1276" w:type="dxa"/>
          </w:tcPr>
          <w:p w14:paraId="25064F42" w14:textId="77777777" w:rsidR="00622D31" w:rsidRPr="00B46037" w:rsidRDefault="00622D31" w:rsidP="003A73F5">
            <w:pPr>
              <w:spacing w:line="0" w:lineRule="atLeast"/>
              <w:jc w:val="center"/>
            </w:pPr>
            <w:r w:rsidRPr="00B46037">
              <w:t>Tipe Data</w:t>
            </w:r>
          </w:p>
        </w:tc>
        <w:tc>
          <w:tcPr>
            <w:tcW w:w="3814" w:type="dxa"/>
          </w:tcPr>
          <w:p w14:paraId="7E1B5E01" w14:textId="77777777" w:rsidR="00622D31" w:rsidRPr="00B46037" w:rsidRDefault="00622D31" w:rsidP="003A73F5">
            <w:pPr>
              <w:spacing w:line="0" w:lineRule="atLeast"/>
              <w:jc w:val="center"/>
            </w:pPr>
            <w:r w:rsidRPr="00B46037">
              <w:t>Keterangan</w:t>
            </w:r>
          </w:p>
        </w:tc>
      </w:tr>
      <w:tr w:rsidR="00622D31" w:rsidRPr="00B46037" w14:paraId="4D549D75" w14:textId="77777777" w:rsidTr="003A73F5">
        <w:tc>
          <w:tcPr>
            <w:tcW w:w="275" w:type="dxa"/>
          </w:tcPr>
          <w:p w14:paraId="3D8F9B7E" w14:textId="77777777" w:rsidR="00622D31" w:rsidRPr="00B46037" w:rsidRDefault="00622D31" w:rsidP="003A73F5">
            <w:pPr>
              <w:spacing w:line="0" w:lineRule="atLeast"/>
              <w:jc w:val="center"/>
            </w:pPr>
            <w:r w:rsidRPr="00B46037">
              <w:t>1</w:t>
            </w:r>
          </w:p>
        </w:tc>
        <w:tc>
          <w:tcPr>
            <w:tcW w:w="1567" w:type="dxa"/>
          </w:tcPr>
          <w:p w14:paraId="494CF4BC" w14:textId="77777777" w:rsidR="00622D31" w:rsidRPr="00B46037" w:rsidRDefault="00622D31" w:rsidP="003A73F5">
            <w:pPr>
              <w:spacing w:line="0" w:lineRule="atLeast"/>
            </w:pPr>
            <w:r w:rsidRPr="00B46037">
              <w:t>Id</w:t>
            </w:r>
          </w:p>
        </w:tc>
        <w:tc>
          <w:tcPr>
            <w:tcW w:w="1276" w:type="dxa"/>
          </w:tcPr>
          <w:p w14:paraId="2855A079" w14:textId="77777777" w:rsidR="00622D31" w:rsidRPr="00B46037" w:rsidRDefault="00622D31" w:rsidP="003A73F5">
            <w:pPr>
              <w:spacing w:line="0" w:lineRule="atLeast"/>
            </w:pPr>
            <w:r w:rsidRPr="00B46037">
              <w:t>Int</w:t>
            </w:r>
          </w:p>
        </w:tc>
        <w:tc>
          <w:tcPr>
            <w:tcW w:w="3814" w:type="dxa"/>
          </w:tcPr>
          <w:p w14:paraId="77FA0311" w14:textId="77777777" w:rsidR="00622D31" w:rsidRPr="00B46037" w:rsidRDefault="00622D31" w:rsidP="003A73F5">
            <w:pPr>
              <w:spacing w:line="0" w:lineRule="atLeast"/>
              <w:rPr>
                <w:i/>
                <w:iCs/>
              </w:rPr>
            </w:pPr>
            <w:r w:rsidRPr="00B46037">
              <w:rPr>
                <w:i/>
                <w:iCs/>
              </w:rPr>
              <w:t>Primary key</w:t>
            </w:r>
          </w:p>
        </w:tc>
      </w:tr>
      <w:tr w:rsidR="00622D31" w:rsidRPr="00B46037" w14:paraId="7211CC32" w14:textId="77777777" w:rsidTr="003A73F5">
        <w:tc>
          <w:tcPr>
            <w:tcW w:w="275" w:type="dxa"/>
          </w:tcPr>
          <w:p w14:paraId="42297C21" w14:textId="77777777" w:rsidR="00622D31" w:rsidRPr="00B46037" w:rsidRDefault="00622D31" w:rsidP="003A73F5">
            <w:pPr>
              <w:spacing w:line="0" w:lineRule="atLeast"/>
              <w:jc w:val="center"/>
            </w:pPr>
            <w:r w:rsidRPr="00B46037">
              <w:t>2</w:t>
            </w:r>
          </w:p>
        </w:tc>
        <w:tc>
          <w:tcPr>
            <w:tcW w:w="1567" w:type="dxa"/>
          </w:tcPr>
          <w:p w14:paraId="4C8BC3AC" w14:textId="77777777" w:rsidR="00622D31" w:rsidRPr="00B46037" w:rsidRDefault="00622D31" w:rsidP="003A73F5">
            <w:pPr>
              <w:spacing w:line="0" w:lineRule="atLeast"/>
            </w:pPr>
            <w:r w:rsidRPr="00B46037">
              <w:t>Nama</w:t>
            </w:r>
          </w:p>
        </w:tc>
        <w:tc>
          <w:tcPr>
            <w:tcW w:w="1276" w:type="dxa"/>
          </w:tcPr>
          <w:p w14:paraId="28DE747A" w14:textId="77777777" w:rsidR="00622D31" w:rsidRPr="00B46037" w:rsidRDefault="00622D31" w:rsidP="003A73F5">
            <w:pPr>
              <w:spacing w:line="0" w:lineRule="atLeast"/>
            </w:pPr>
            <w:r w:rsidRPr="00B46037">
              <w:t>Varchar</w:t>
            </w:r>
          </w:p>
        </w:tc>
        <w:tc>
          <w:tcPr>
            <w:tcW w:w="3814" w:type="dxa"/>
          </w:tcPr>
          <w:p w14:paraId="792741BC" w14:textId="77777777" w:rsidR="00622D31" w:rsidRPr="00B46037" w:rsidRDefault="00622D31" w:rsidP="003A73F5">
            <w:pPr>
              <w:spacing w:line="0" w:lineRule="atLeast"/>
            </w:pPr>
            <w:r>
              <w:t>Nama Mahasiswa</w:t>
            </w:r>
          </w:p>
        </w:tc>
      </w:tr>
      <w:tr w:rsidR="00622D31" w:rsidRPr="00B46037" w14:paraId="351C10C9" w14:textId="77777777" w:rsidTr="003A73F5">
        <w:tc>
          <w:tcPr>
            <w:tcW w:w="275" w:type="dxa"/>
          </w:tcPr>
          <w:p w14:paraId="2FD38098" w14:textId="77777777" w:rsidR="00622D31" w:rsidRPr="00B46037" w:rsidRDefault="00622D31" w:rsidP="003A73F5">
            <w:pPr>
              <w:spacing w:line="0" w:lineRule="atLeast"/>
              <w:jc w:val="center"/>
            </w:pPr>
            <w:r w:rsidRPr="00B46037">
              <w:t>3</w:t>
            </w:r>
          </w:p>
        </w:tc>
        <w:tc>
          <w:tcPr>
            <w:tcW w:w="1567" w:type="dxa"/>
          </w:tcPr>
          <w:p w14:paraId="5FF90662" w14:textId="77777777" w:rsidR="00622D31" w:rsidRPr="00B46037" w:rsidRDefault="00622D31" w:rsidP="003A73F5">
            <w:pPr>
              <w:spacing w:line="0" w:lineRule="atLeast"/>
            </w:pPr>
            <w:r w:rsidRPr="00B46037">
              <w:t>Nim</w:t>
            </w:r>
          </w:p>
        </w:tc>
        <w:tc>
          <w:tcPr>
            <w:tcW w:w="1276" w:type="dxa"/>
          </w:tcPr>
          <w:p w14:paraId="6F76BC29" w14:textId="77777777" w:rsidR="00622D31" w:rsidRPr="00B46037" w:rsidRDefault="00622D31" w:rsidP="003A73F5">
            <w:pPr>
              <w:spacing w:line="0" w:lineRule="atLeast"/>
            </w:pPr>
            <w:r w:rsidRPr="00B46037">
              <w:t>Varchar</w:t>
            </w:r>
          </w:p>
        </w:tc>
        <w:tc>
          <w:tcPr>
            <w:tcW w:w="3814" w:type="dxa"/>
          </w:tcPr>
          <w:p w14:paraId="391D5393" w14:textId="77777777" w:rsidR="00622D31" w:rsidRPr="00B46037" w:rsidRDefault="00622D31" w:rsidP="003A73F5">
            <w:pPr>
              <w:spacing w:line="0" w:lineRule="atLeast"/>
            </w:pPr>
            <w:r>
              <w:t>NIM Mahasiswa</w:t>
            </w:r>
          </w:p>
        </w:tc>
      </w:tr>
      <w:tr w:rsidR="00622D31" w:rsidRPr="00B46037" w14:paraId="340AE9D0" w14:textId="77777777" w:rsidTr="003A73F5">
        <w:tc>
          <w:tcPr>
            <w:tcW w:w="275" w:type="dxa"/>
          </w:tcPr>
          <w:p w14:paraId="10BCB575" w14:textId="77777777" w:rsidR="00622D31" w:rsidRPr="00B46037" w:rsidRDefault="00622D31" w:rsidP="003A73F5">
            <w:pPr>
              <w:spacing w:line="0" w:lineRule="atLeast"/>
              <w:jc w:val="center"/>
            </w:pPr>
            <w:r w:rsidRPr="00B46037">
              <w:t>4</w:t>
            </w:r>
          </w:p>
        </w:tc>
        <w:tc>
          <w:tcPr>
            <w:tcW w:w="1567" w:type="dxa"/>
          </w:tcPr>
          <w:p w14:paraId="3289F317" w14:textId="77777777" w:rsidR="00622D31" w:rsidRPr="00B46037" w:rsidRDefault="00622D31" w:rsidP="003A73F5">
            <w:pPr>
              <w:spacing w:line="0" w:lineRule="atLeast"/>
            </w:pPr>
            <w:r w:rsidRPr="00B46037">
              <w:t>Tanggal</w:t>
            </w:r>
          </w:p>
        </w:tc>
        <w:tc>
          <w:tcPr>
            <w:tcW w:w="1276" w:type="dxa"/>
          </w:tcPr>
          <w:p w14:paraId="713F8BEC" w14:textId="77777777" w:rsidR="00622D31" w:rsidRPr="00B46037" w:rsidRDefault="00622D31" w:rsidP="003A73F5">
            <w:pPr>
              <w:spacing w:line="0" w:lineRule="atLeast"/>
            </w:pPr>
            <w:r w:rsidRPr="00B46037">
              <w:t xml:space="preserve">Date  </w:t>
            </w:r>
          </w:p>
        </w:tc>
        <w:tc>
          <w:tcPr>
            <w:tcW w:w="3814" w:type="dxa"/>
          </w:tcPr>
          <w:p w14:paraId="2DE7E362" w14:textId="77777777" w:rsidR="00622D31" w:rsidRPr="002D3667" w:rsidRDefault="00622D31" w:rsidP="003A73F5">
            <w:pPr>
              <w:spacing w:line="0" w:lineRule="atLeast"/>
            </w:pPr>
            <w:r>
              <w:t xml:space="preserve">Tanggal jadwal sidang proposal </w:t>
            </w:r>
          </w:p>
        </w:tc>
      </w:tr>
      <w:tr w:rsidR="00622D31" w:rsidRPr="00B46037" w14:paraId="35096BE0" w14:textId="77777777" w:rsidTr="003A73F5">
        <w:tc>
          <w:tcPr>
            <w:tcW w:w="275" w:type="dxa"/>
          </w:tcPr>
          <w:p w14:paraId="21B8A7C8" w14:textId="77777777" w:rsidR="00622D31" w:rsidRPr="00B46037" w:rsidRDefault="00622D31" w:rsidP="003A73F5">
            <w:pPr>
              <w:spacing w:line="0" w:lineRule="atLeast"/>
              <w:jc w:val="center"/>
            </w:pPr>
            <w:r w:rsidRPr="00B46037">
              <w:t>5</w:t>
            </w:r>
          </w:p>
        </w:tc>
        <w:tc>
          <w:tcPr>
            <w:tcW w:w="1567" w:type="dxa"/>
          </w:tcPr>
          <w:p w14:paraId="4409679E" w14:textId="77777777" w:rsidR="00622D31" w:rsidRPr="00B46037" w:rsidRDefault="00622D31" w:rsidP="003A73F5">
            <w:pPr>
              <w:spacing w:line="0" w:lineRule="atLeast"/>
            </w:pPr>
            <w:r w:rsidRPr="00B46037">
              <w:t>Jam_mulai</w:t>
            </w:r>
          </w:p>
        </w:tc>
        <w:tc>
          <w:tcPr>
            <w:tcW w:w="1276" w:type="dxa"/>
          </w:tcPr>
          <w:p w14:paraId="37D8E893" w14:textId="77777777" w:rsidR="00622D31" w:rsidRPr="00B46037" w:rsidRDefault="00622D31" w:rsidP="003A73F5">
            <w:pPr>
              <w:spacing w:line="0" w:lineRule="atLeast"/>
            </w:pPr>
            <w:r w:rsidRPr="00B46037">
              <w:t>Time</w:t>
            </w:r>
          </w:p>
        </w:tc>
        <w:tc>
          <w:tcPr>
            <w:tcW w:w="3814" w:type="dxa"/>
          </w:tcPr>
          <w:p w14:paraId="175F1085" w14:textId="77777777" w:rsidR="00622D31" w:rsidRPr="002D3667" w:rsidRDefault="00622D31" w:rsidP="003A73F5">
            <w:pPr>
              <w:spacing w:line="0" w:lineRule="atLeast"/>
            </w:pPr>
            <w:r>
              <w:t>Jam mulai jadwal sidang proposal</w:t>
            </w:r>
          </w:p>
        </w:tc>
      </w:tr>
      <w:tr w:rsidR="00622D31" w:rsidRPr="00B46037" w14:paraId="7216BC54" w14:textId="77777777" w:rsidTr="003A73F5">
        <w:tc>
          <w:tcPr>
            <w:tcW w:w="275" w:type="dxa"/>
          </w:tcPr>
          <w:p w14:paraId="457C34A2" w14:textId="77777777" w:rsidR="00622D31" w:rsidRPr="00B46037" w:rsidRDefault="00622D31" w:rsidP="003A73F5">
            <w:pPr>
              <w:spacing w:line="0" w:lineRule="atLeast"/>
              <w:jc w:val="center"/>
            </w:pPr>
            <w:r w:rsidRPr="00B46037">
              <w:t>6</w:t>
            </w:r>
          </w:p>
        </w:tc>
        <w:tc>
          <w:tcPr>
            <w:tcW w:w="1567" w:type="dxa"/>
          </w:tcPr>
          <w:p w14:paraId="48FC16E6" w14:textId="77777777" w:rsidR="00622D31" w:rsidRPr="00B46037" w:rsidRDefault="00622D31" w:rsidP="003A73F5">
            <w:pPr>
              <w:spacing w:line="0" w:lineRule="atLeast"/>
            </w:pPr>
            <w:r w:rsidRPr="00B46037">
              <w:t>Jam_selesai</w:t>
            </w:r>
          </w:p>
        </w:tc>
        <w:tc>
          <w:tcPr>
            <w:tcW w:w="1276" w:type="dxa"/>
          </w:tcPr>
          <w:p w14:paraId="0A074C8D" w14:textId="77777777" w:rsidR="00622D31" w:rsidRPr="00B46037" w:rsidRDefault="00622D31" w:rsidP="003A73F5">
            <w:pPr>
              <w:spacing w:line="0" w:lineRule="atLeast"/>
            </w:pPr>
            <w:r w:rsidRPr="00B46037">
              <w:t>Time</w:t>
            </w:r>
          </w:p>
        </w:tc>
        <w:tc>
          <w:tcPr>
            <w:tcW w:w="3814" w:type="dxa"/>
          </w:tcPr>
          <w:p w14:paraId="55106C47" w14:textId="77777777" w:rsidR="00622D31" w:rsidRPr="002D3667" w:rsidRDefault="00622D31" w:rsidP="003A73F5">
            <w:pPr>
              <w:spacing w:line="0" w:lineRule="atLeast"/>
            </w:pPr>
            <w:r>
              <w:t>Jam selesai jadwal sidang proposal</w:t>
            </w:r>
          </w:p>
        </w:tc>
      </w:tr>
      <w:tr w:rsidR="00622D31" w:rsidRPr="00B46037" w14:paraId="1E153AE9" w14:textId="77777777" w:rsidTr="003A73F5">
        <w:tc>
          <w:tcPr>
            <w:tcW w:w="275" w:type="dxa"/>
          </w:tcPr>
          <w:p w14:paraId="6D43C8DE" w14:textId="77777777" w:rsidR="00622D31" w:rsidRPr="00B46037" w:rsidRDefault="00622D31" w:rsidP="003A73F5">
            <w:pPr>
              <w:spacing w:line="0" w:lineRule="atLeast"/>
              <w:jc w:val="center"/>
            </w:pPr>
            <w:r w:rsidRPr="00B46037">
              <w:t>7</w:t>
            </w:r>
          </w:p>
        </w:tc>
        <w:tc>
          <w:tcPr>
            <w:tcW w:w="1567" w:type="dxa"/>
          </w:tcPr>
          <w:p w14:paraId="5C7DCB48" w14:textId="77777777" w:rsidR="00622D31" w:rsidRPr="00B46037" w:rsidRDefault="00622D31" w:rsidP="003A73F5">
            <w:pPr>
              <w:spacing w:line="0" w:lineRule="atLeast"/>
            </w:pPr>
            <w:r w:rsidRPr="00B46037">
              <w:t>Pmb1</w:t>
            </w:r>
          </w:p>
        </w:tc>
        <w:tc>
          <w:tcPr>
            <w:tcW w:w="1276" w:type="dxa"/>
          </w:tcPr>
          <w:p w14:paraId="60EC72E1" w14:textId="77777777" w:rsidR="00622D31" w:rsidRPr="00B46037" w:rsidRDefault="00622D31" w:rsidP="003A73F5">
            <w:pPr>
              <w:spacing w:line="0" w:lineRule="atLeast"/>
            </w:pPr>
            <w:r w:rsidRPr="00B46037">
              <w:t>Varchar</w:t>
            </w:r>
          </w:p>
        </w:tc>
        <w:tc>
          <w:tcPr>
            <w:tcW w:w="3814" w:type="dxa"/>
          </w:tcPr>
          <w:p w14:paraId="6A0006E4" w14:textId="77777777" w:rsidR="00622D31" w:rsidRPr="002D3667" w:rsidRDefault="00622D31" w:rsidP="003A73F5">
            <w:pPr>
              <w:spacing w:line="0" w:lineRule="atLeast"/>
            </w:pPr>
            <w:r>
              <w:t>Nama Pembimbing 1</w:t>
            </w:r>
          </w:p>
        </w:tc>
      </w:tr>
      <w:tr w:rsidR="00622D31" w:rsidRPr="00B46037" w14:paraId="3F5C3106" w14:textId="77777777" w:rsidTr="003A73F5">
        <w:tc>
          <w:tcPr>
            <w:tcW w:w="275" w:type="dxa"/>
          </w:tcPr>
          <w:p w14:paraId="2F81CD92" w14:textId="77777777" w:rsidR="00622D31" w:rsidRPr="00B46037" w:rsidRDefault="00622D31" w:rsidP="003A73F5">
            <w:pPr>
              <w:spacing w:line="0" w:lineRule="atLeast"/>
              <w:jc w:val="center"/>
            </w:pPr>
            <w:r w:rsidRPr="00B46037">
              <w:t>8</w:t>
            </w:r>
          </w:p>
        </w:tc>
        <w:tc>
          <w:tcPr>
            <w:tcW w:w="1567" w:type="dxa"/>
          </w:tcPr>
          <w:p w14:paraId="21B8141C" w14:textId="77777777" w:rsidR="00622D31" w:rsidRPr="00B46037" w:rsidRDefault="00622D31" w:rsidP="003A73F5">
            <w:pPr>
              <w:spacing w:line="0" w:lineRule="atLeast"/>
            </w:pPr>
            <w:r w:rsidRPr="00B46037">
              <w:t>Pmb2</w:t>
            </w:r>
          </w:p>
        </w:tc>
        <w:tc>
          <w:tcPr>
            <w:tcW w:w="1276" w:type="dxa"/>
          </w:tcPr>
          <w:p w14:paraId="2DE8473F" w14:textId="77777777" w:rsidR="00622D31" w:rsidRPr="00B46037" w:rsidRDefault="00622D31" w:rsidP="003A73F5">
            <w:pPr>
              <w:spacing w:line="0" w:lineRule="atLeast"/>
            </w:pPr>
            <w:r w:rsidRPr="00B46037">
              <w:t>Varchar</w:t>
            </w:r>
          </w:p>
        </w:tc>
        <w:tc>
          <w:tcPr>
            <w:tcW w:w="3814" w:type="dxa"/>
          </w:tcPr>
          <w:p w14:paraId="430203E5" w14:textId="77777777" w:rsidR="00622D31" w:rsidRPr="002D3667" w:rsidRDefault="00622D31" w:rsidP="003A73F5">
            <w:pPr>
              <w:spacing w:line="0" w:lineRule="atLeast"/>
            </w:pPr>
            <w:r>
              <w:t>Nama Pembimbing 2</w:t>
            </w:r>
          </w:p>
        </w:tc>
      </w:tr>
      <w:tr w:rsidR="00622D31" w:rsidRPr="00B46037" w14:paraId="7D05A2A5" w14:textId="77777777" w:rsidTr="003A73F5">
        <w:tc>
          <w:tcPr>
            <w:tcW w:w="275" w:type="dxa"/>
          </w:tcPr>
          <w:p w14:paraId="4ED17BEF" w14:textId="77777777" w:rsidR="00622D31" w:rsidRPr="00B46037" w:rsidRDefault="00622D31" w:rsidP="003A73F5">
            <w:pPr>
              <w:spacing w:line="0" w:lineRule="atLeast"/>
              <w:jc w:val="center"/>
            </w:pPr>
            <w:r w:rsidRPr="00B46037">
              <w:t>9</w:t>
            </w:r>
          </w:p>
        </w:tc>
        <w:tc>
          <w:tcPr>
            <w:tcW w:w="1567" w:type="dxa"/>
          </w:tcPr>
          <w:p w14:paraId="558C67F9" w14:textId="77777777" w:rsidR="00622D31" w:rsidRPr="00B46037" w:rsidRDefault="00622D31" w:rsidP="003A73F5">
            <w:pPr>
              <w:spacing w:line="0" w:lineRule="atLeast"/>
            </w:pPr>
            <w:r w:rsidRPr="00B46037">
              <w:t>Ks</w:t>
            </w:r>
          </w:p>
        </w:tc>
        <w:tc>
          <w:tcPr>
            <w:tcW w:w="1276" w:type="dxa"/>
          </w:tcPr>
          <w:p w14:paraId="067DA7BB" w14:textId="77777777" w:rsidR="00622D31" w:rsidRPr="00B46037" w:rsidRDefault="00622D31" w:rsidP="003A73F5">
            <w:pPr>
              <w:spacing w:line="0" w:lineRule="atLeast"/>
            </w:pPr>
            <w:r w:rsidRPr="00B46037">
              <w:t>Varchar</w:t>
            </w:r>
          </w:p>
        </w:tc>
        <w:tc>
          <w:tcPr>
            <w:tcW w:w="3814" w:type="dxa"/>
          </w:tcPr>
          <w:p w14:paraId="1D987678" w14:textId="77777777" w:rsidR="00622D31" w:rsidRPr="002D3667" w:rsidRDefault="00622D31" w:rsidP="003A73F5">
            <w:pPr>
              <w:spacing w:line="0" w:lineRule="atLeast"/>
            </w:pPr>
            <w:r>
              <w:t xml:space="preserve">Nama Ketua Sidang </w:t>
            </w:r>
          </w:p>
        </w:tc>
      </w:tr>
      <w:tr w:rsidR="00622D31" w:rsidRPr="00B46037" w14:paraId="1CF8AC35" w14:textId="77777777" w:rsidTr="003A73F5">
        <w:tc>
          <w:tcPr>
            <w:tcW w:w="275" w:type="dxa"/>
          </w:tcPr>
          <w:p w14:paraId="5C3D97F7" w14:textId="77777777" w:rsidR="00622D31" w:rsidRPr="00B46037" w:rsidRDefault="00622D31" w:rsidP="003A73F5">
            <w:pPr>
              <w:spacing w:line="0" w:lineRule="atLeast"/>
              <w:jc w:val="center"/>
            </w:pPr>
            <w:r w:rsidRPr="00B46037">
              <w:t>10</w:t>
            </w:r>
          </w:p>
        </w:tc>
        <w:tc>
          <w:tcPr>
            <w:tcW w:w="1567" w:type="dxa"/>
          </w:tcPr>
          <w:p w14:paraId="41FBBAAB" w14:textId="77777777" w:rsidR="00622D31" w:rsidRPr="00B46037" w:rsidRDefault="00622D31" w:rsidP="003A73F5">
            <w:pPr>
              <w:spacing w:line="0" w:lineRule="atLeast"/>
            </w:pPr>
            <w:r w:rsidRPr="00B46037">
              <w:t>Pnj1</w:t>
            </w:r>
          </w:p>
        </w:tc>
        <w:tc>
          <w:tcPr>
            <w:tcW w:w="1276" w:type="dxa"/>
          </w:tcPr>
          <w:p w14:paraId="71350716" w14:textId="77777777" w:rsidR="00622D31" w:rsidRPr="00B46037" w:rsidRDefault="00622D31" w:rsidP="003A73F5">
            <w:pPr>
              <w:spacing w:line="0" w:lineRule="atLeast"/>
            </w:pPr>
            <w:r w:rsidRPr="00B46037">
              <w:t>Varchar</w:t>
            </w:r>
          </w:p>
        </w:tc>
        <w:tc>
          <w:tcPr>
            <w:tcW w:w="3814" w:type="dxa"/>
          </w:tcPr>
          <w:p w14:paraId="1A5DD673" w14:textId="77777777" w:rsidR="00622D31" w:rsidRPr="002D3667" w:rsidRDefault="00622D31" w:rsidP="003A73F5">
            <w:pPr>
              <w:spacing w:line="0" w:lineRule="atLeast"/>
            </w:pPr>
            <w:r>
              <w:t>Nama Penguji 1</w:t>
            </w:r>
          </w:p>
        </w:tc>
      </w:tr>
      <w:tr w:rsidR="00622D31" w:rsidRPr="00B46037" w14:paraId="1C666D7E" w14:textId="77777777" w:rsidTr="003A73F5">
        <w:tc>
          <w:tcPr>
            <w:tcW w:w="275" w:type="dxa"/>
          </w:tcPr>
          <w:p w14:paraId="0AF32A19" w14:textId="77777777" w:rsidR="00622D31" w:rsidRPr="00B46037" w:rsidRDefault="00622D31" w:rsidP="003A73F5">
            <w:pPr>
              <w:spacing w:line="0" w:lineRule="atLeast"/>
              <w:jc w:val="center"/>
            </w:pPr>
            <w:r w:rsidRPr="00B46037">
              <w:t>11</w:t>
            </w:r>
          </w:p>
        </w:tc>
        <w:tc>
          <w:tcPr>
            <w:tcW w:w="1567" w:type="dxa"/>
          </w:tcPr>
          <w:p w14:paraId="2DA2C771" w14:textId="77777777" w:rsidR="00622D31" w:rsidRPr="00B46037" w:rsidRDefault="00622D31" w:rsidP="003A73F5">
            <w:pPr>
              <w:spacing w:line="0" w:lineRule="atLeast"/>
            </w:pPr>
            <w:r w:rsidRPr="00B46037">
              <w:t>Pnj2</w:t>
            </w:r>
          </w:p>
        </w:tc>
        <w:tc>
          <w:tcPr>
            <w:tcW w:w="1276" w:type="dxa"/>
          </w:tcPr>
          <w:p w14:paraId="58CA0308" w14:textId="77777777" w:rsidR="00622D31" w:rsidRPr="00B46037" w:rsidRDefault="00622D31" w:rsidP="003A73F5">
            <w:pPr>
              <w:spacing w:line="0" w:lineRule="atLeast"/>
            </w:pPr>
            <w:r w:rsidRPr="00B46037">
              <w:t>Varchar</w:t>
            </w:r>
          </w:p>
        </w:tc>
        <w:tc>
          <w:tcPr>
            <w:tcW w:w="3814" w:type="dxa"/>
          </w:tcPr>
          <w:p w14:paraId="58E32099" w14:textId="77777777" w:rsidR="00622D31" w:rsidRPr="00B46037" w:rsidRDefault="00622D31" w:rsidP="003A73F5">
            <w:pPr>
              <w:spacing w:line="0" w:lineRule="atLeast"/>
              <w:rPr>
                <w:i/>
                <w:iCs/>
              </w:rPr>
            </w:pPr>
            <w:r>
              <w:t>Nama Penguji 2</w:t>
            </w:r>
          </w:p>
        </w:tc>
      </w:tr>
    </w:tbl>
    <w:p w14:paraId="2083416F" w14:textId="77777777" w:rsidR="00622D31" w:rsidRPr="00B46037" w:rsidRDefault="00622D31" w:rsidP="00622D31">
      <w:pPr>
        <w:pStyle w:val="ListParagraph"/>
        <w:spacing w:line="360" w:lineRule="auto"/>
        <w:jc w:val="both"/>
      </w:pPr>
    </w:p>
    <w:p w14:paraId="6671FDD0" w14:textId="77777777" w:rsidR="00622D31" w:rsidRPr="00B46037" w:rsidRDefault="00622D31" w:rsidP="00622D31">
      <w:pPr>
        <w:pStyle w:val="ListParagraph"/>
        <w:numPr>
          <w:ilvl w:val="0"/>
          <w:numId w:val="48"/>
        </w:numPr>
        <w:spacing w:line="360" w:lineRule="auto"/>
        <w:ind w:left="993"/>
        <w:jc w:val="both"/>
      </w:pPr>
      <w:r w:rsidRPr="00B46037">
        <w:t>Tabel Jadwal</w:t>
      </w:r>
      <w:r w:rsidRPr="00B46037">
        <w:softHyphen/>
        <w:t>_Up1</w:t>
      </w:r>
    </w:p>
    <w:p w14:paraId="3E230122" w14:textId="77777777" w:rsidR="00622D31" w:rsidRDefault="00622D31" w:rsidP="00622D31">
      <w:pPr>
        <w:pStyle w:val="ListParagraph"/>
        <w:spacing w:line="360" w:lineRule="auto"/>
        <w:ind w:left="993"/>
        <w:rPr>
          <w:color w:val="000000" w:themeColor="text1"/>
        </w:rPr>
      </w:pPr>
      <w:r w:rsidRPr="001C0AAB">
        <w:rPr>
          <w:color w:val="000000" w:themeColor="text1"/>
        </w:rPr>
        <w:t xml:space="preserve">Nama Tabel : </w:t>
      </w:r>
      <w:r w:rsidRPr="002D3667">
        <w:t>Jadwal_</w:t>
      </w:r>
      <w:r>
        <w:t>Up1</w:t>
      </w:r>
    </w:p>
    <w:p w14:paraId="5FEF56C2" w14:textId="77777777" w:rsidR="00622D31" w:rsidRDefault="00622D31" w:rsidP="00622D31">
      <w:pPr>
        <w:pStyle w:val="ListParagraph"/>
        <w:spacing w:line="360" w:lineRule="auto"/>
        <w:ind w:left="993"/>
        <w:rPr>
          <w:color w:val="000000" w:themeColor="text1"/>
        </w:rPr>
      </w:pPr>
      <w:r w:rsidRPr="001C0AAB">
        <w:rPr>
          <w:color w:val="000000" w:themeColor="text1"/>
        </w:rPr>
        <w:t xml:space="preserve">Keterangan : </w:t>
      </w:r>
      <w:r>
        <w:rPr>
          <w:color w:val="000000" w:themeColor="text1"/>
        </w:rPr>
        <w:t>Menampung data jadwal sidang UP-1</w:t>
      </w:r>
    </w:p>
    <w:p w14:paraId="7BE02F68" w14:textId="77777777" w:rsidR="00622D31" w:rsidRDefault="00622D31" w:rsidP="00622D31">
      <w:pPr>
        <w:pStyle w:val="ListParagraph"/>
        <w:spacing w:line="360" w:lineRule="auto"/>
        <w:jc w:val="center"/>
      </w:pPr>
    </w:p>
    <w:p w14:paraId="6287AE4D" w14:textId="45584FC3" w:rsidR="00622D31" w:rsidRPr="00681322" w:rsidRDefault="00CE5D9F" w:rsidP="004A4DCB">
      <w:pPr>
        <w:pStyle w:val="Caption"/>
        <w:spacing w:after="0" w:line="360" w:lineRule="auto"/>
        <w:ind w:left="851"/>
        <w:jc w:val="center"/>
        <w:rPr>
          <w:i w:val="0"/>
          <w:iCs w:val="0"/>
          <w:color w:val="auto"/>
          <w:sz w:val="24"/>
          <w:szCs w:val="24"/>
        </w:rPr>
      </w:pPr>
      <w:bookmarkStart w:id="188" w:name="_Toc79605284"/>
      <w:r w:rsidRPr="004A4DCB">
        <w:rPr>
          <w:i w:val="0"/>
          <w:iCs w:val="0"/>
          <w:color w:val="auto"/>
          <w:sz w:val="24"/>
          <w:szCs w:val="24"/>
        </w:rPr>
        <w:t xml:space="preserve">Tabel 4. </w:t>
      </w:r>
      <w:r w:rsidRPr="004A4DCB">
        <w:rPr>
          <w:i w:val="0"/>
          <w:iCs w:val="0"/>
          <w:color w:val="auto"/>
          <w:sz w:val="24"/>
          <w:szCs w:val="24"/>
        </w:rPr>
        <w:fldChar w:fldCharType="begin"/>
      </w:r>
      <w:r w:rsidRPr="004A4DCB">
        <w:rPr>
          <w:i w:val="0"/>
          <w:iCs w:val="0"/>
          <w:color w:val="auto"/>
          <w:sz w:val="24"/>
          <w:szCs w:val="24"/>
        </w:rPr>
        <w:instrText xml:space="preserve"> SEQ Tabel_4. \* ARABIC </w:instrText>
      </w:r>
      <w:r w:rsidRPr="004A4DCB">
        <w:rPr>
          <w:i w:val="0"/>
          <w:iCs w:val="0"/>
          <w:color w:val="auto"/>
          <w:sz w:val="24"/>
          <w:szCs w:val="24"/>
        </w:rPr>
        <w:fldChar w:fldCharType="separate"/>
      </w:r>
      <w:r w:rsidR="00FB1FF7">
        <w:rPr>
          <w:i w:val="0"/>
          <w:iCs w:val="0"/>
          <w:noProof/>
          <w:color w:val="auto"/>
          <w:sz w:val="24"/>
          <w:szCs w:val="24"/>
        </w:rPr>
        <w:t>23</w:t>
      </w:r>
      <w:r w:rsidRPr="004A4DCB">
        <w:rPr>
          <w:i w:val="0"/>
          <w:iCs w:val="0"/>
          <w:color w:val="auto"/>
          <w:sz w:val="24"/>
          <w:szCs w:val="24"/>
        </w:rPr>
        <w:fldChar w:fldCharType="end"/>
      </w:r>
      <w:r w:rsidRPr="004A4DCB">
        <w:rPr>
          <w:i w:val="0"/>
          <w:iCs w:val="0"/>
          <w:color w:val="auto"/>
          <w:sz w:val="24"/>
          <w:szCs w:val="24"/>
        </w:rPr>
        <w:t xml:space="preserve"> Tabel Jadwal_Up1</w:t>
      </w:r>
      <w:bookmarkEnd w:id="188"/>
    </w:p>
    <w:tbl>
      <w:tblPr>
        <w:tblStyle w:val="TableGrid"/>
        <w:tblW w:w="7087" w:type="dxa"/>
        <w:tblInd w:w="988" w:type="dxa"/>
        <w:tblLook w:val="04A0" w:firstRow="1" w:lastRow="0" w:firstColumn="1" w:lastColumn="0" w:noHBand="0" w:noVBand="1"/>
      </w:tblPr>
      <w:tblGrid>
        <w:gridCol w:w="510"/>
        <w:gridCol w:w="1805"/>
        <w:gridCol w:w="1383"/>
        <w:gridCol w:w="3389"/>
      </w:tblGrid>
      <w:tr w:rsidR="00622D31" w:rsidRPr="00B46037" w14:paraId="2DF59345" w14:textId="77777777" w:rsidTr="003A73F5">
        <w:tc>
          <w:tcPr>
            <w:tcW w:w="510" w:type="dxa"/>
          </w:tcPr>
          <w:p w14:paraId="0A36B431" w14:textId="77777777" w:rsidR="00622D31" w:rsidRPr="00B46037" w:rsidRDefault="00622D31" w:rsidP="003A73F5">
            <w:pPr>
              <w:spacing w:line="0" w:lineRule="atLeast"/>
              <w:jc w:val="center"/>
            </w:pPr>
            <w:r w:rsidRPr="00B46037">
              <w:t>No</w:t>
            </w:r>
          </w:p>
        </w:tc>
        <w:tc>
          <w:tcPr>
            <w:tcW w:w="1805" w:type="dxa"/>
          </w:tcPr>
          <w:p w14:paraId="6FAB64B6" w14:textId="77777777" w:rsidR="00622D31" w:rsidRPr="00B46037" w:rsidRDefault="00622D31" w:rsidP="003A73F5">
            <w:pPr>
              <w:spacing w:line="0" w:lineRule="atLeast"/>
              <w:jc w:val="center"/>
            </w:pPr>
            <w:r w:rsidRPr="00B46037">
              <w:t>Nama Field</w:t>
            </w:r>
          </w:p>
        </w:tc>
        <w:tc>
          <w:tcPr>
            <w:tcW w:w="1383" w:type="dxa"/>
          </w:tcPr>
          <w:p w14:paraId="1D437AB4" w14:textId="77777777" w:rsidR="00622D31" w:rsidRPr="00B46037" w:rsidRDefault="00622D31" w:rsidP="003A73F5">
            <w:pPr>
              <w:spacing w:line="0" w:lineRule="atLeast"/>
              <w:jc w:val="center"/>
            </w:pPr>
            <w:r w:rsidRPr="00B46037">
              <w:t>Tipe Data</w:t>
            </w:r>
          </w:p>
        </w:tc>
        <w:tc>
          <w:tcPr>
            <w:tcW w:w="3389" w:type="dxa"/>
          </w:tcPr>
          <w:p w14:paraId="40C7041D" w14:textId="77777777" w:rsidR="00622D31" w:rsidRPr="00B46037" w:rsidRDefault="00622D31" w:rsidP="003A73F5">
            <w:pPr>
              <w:spacing w:line="0" w:lineRule="atLeast"/>
              <w:jc w:val="center"/>
            </w:pPr>
            <w:r w:rsidRPr="00B46037">
              <w:t>Keterangan</w:t>
            </w:r>
          </w:p>
        </w:tc>
      </w:tr>
      <w:tr w:rsidR="00622D31" w:rsidRPr="00B46037" w14:paraId="275BB6AF" w14:textId="77777777" w:rsidTr="003A73F5">
        <w:tc>
          <w:tcPr>
            <w:tcW w:w="510" w:type="dxa"/>
          </w:tcPr>
          <w:p w14:paraId="411F8386" w14:textId="77777777" w:rsidR="00622D31" w:rsidRPr="00B46037" w:rsidRDefault="00622D31" w:rsidP="003A73F5">
            <w:pPr>
              <w:spacing w:line="0" w:lineRule="atLeast"/>
              <w:jc w:val="center"/>
            </w:pPr>
            <w:r w:rsidRPr="00B46037">
              <w:t>1</w:t>
            </w:r>
          </w:p>
        </w:tc>
        <w:tc>
          <w:tcPr>
            <w:tcW w:w="1805" w:type="dxa"/>
          </w:tcPr>
          <w:p w14:paraId="71059421" w14:textId="77777777" w:rsidR="00622D31" w:rsidRPr="00B46037" w:rsidRDefault="00622D31" w:rsidP="003A73F5">
            <w:pPr>
              <w:spacing w:line="0" w:lineRule="atLeast"/>
            </w:pPr>
            <w:r w:rsidRPr="00B46037">
              <w:t>id</w:t>
            </w:r>
          </w:p>
        </w:tc>
        <w:tc>
          <w:tcPr>
            <w:tcW w:w="1383" w:type="dxa"/>
          </w:tcPr>
          <w:p w14:paraId="7E1097C4" w14:textId="77777777" w:rsidR="00622D31" w:rsidRPr="00B46037" w:rsidRDefault="00622D31" w:rsidP="003A73F5">
            <w:pPr>
              <w:spacing w:line="0" w:lineRule="atLeast"/>
            </w:pPr>
            <w:r w:rsidRPr="00B46037">
              <w:t>Int</w:t>
            </w:r>
          </w:p>
        </w:tc>
        <w:tc>
          <w:tcPr>
            <w:tcW w:w="3389" w:type="dxa"/>
          </w:tcPr>
          <w:p w14:paraId="5D9B3C0D" w14:textId="77777777" w:rsidR="00622D31" w:rsidRPr="00B46037" w:rsidRDefault="00622D31" w:rsidP="003A73F5">
            <w:pPr>
              <w:spacing w:line="0" w:lineRule="atLeast"/>
              <w:rPr>
                <w:i/>
                <w:iCs/>
              </w:rPr>
            </w:pPr>
            <w:r w:rsidRPr="00B46037">
              <w:rPr>
                <w:i/>
                <w:iCs/>
              </w:rPr>
              <w:t>Primary key</w:t>
            </w:r>
          </w:p>
        </w:tc>
      </w:tr>
      <w:tr w:rsidR="00622D31" w:rsidRPr="00B46037" w14:paraId="03A702B6" w14:textId="77777777" w:rsidTr="003A73F5">
        <w:tc>
          <w:tcPr>
            <w:tcW w:w="510" w:type="dxa"/>
          </w:tcPr>
          <w:p w14:paraId="047C2A00" w14:textId="77777777" w:rsidR="00622D31" w:rsidRPr="00B46037" w:rsidRDefault="00622D31" w:rsidP="003A73F5">
            <w:pPr>
              <w:spacing w:line="0" w:lineRule="atLeast"/>
              <w:jc w:val="center"/>
            </w:pPr>
            <w:r w:rsidRPr="00B46037">
              <w:t>2</w:t>
            </w:r>
          </w:p>
        </w:tc>
        <w:tc>
          <w:tcPr>
            <w:tcW w:w="1805" w:type="dxa"/>
          </w:tcPr>
          <w:p w14:paraId="2A63EDFC" w14:textId="77777777" w:rsidR="00622D31" w:rsidRPr="00B46037" w:rsidRDefault="00622D31" w:rsidP="003A73F5">
            <w:pPr>
              <w:spacing w:line="0" w:lineRule="atLeast"/>
            </w:pPr>
            <w:r w:rsidRPr="00B46037">
              <w:t>Nama</w:t>
            </w:r>
          </w:p>
        </w:tc>
        <w:tc>
          <w:tcPr>
            <w:tcW w:w="1383" w:type="dxa"/>
          </w:tcPr>
          <w:p w14:paraId="56ADA7EC" w14:textId="77777777" w:rsidR="00622D31" w:rsidRPr="00B46037" w:rsidRDefault="00622D31" w:rsidP="003A73F5">
            <w:pPr>
              <w:spacing w:line="0" w:lineRule="atLeast"/>
            </w:pPr>
            <w:r w:rsidRPr="00B46037">
              <w:t>Varchar</w:t>
            </w:r>
          </w:p>
        </w:tc>
        <w:tc>
          <w:tcPr>
            <w:tcW w:w="3389" w:type="dxa"/>
          </w:tcPr>
          <w:p w14:paraId="5F0FFE98" w14:textId="77777777" w:rsidR="00622D31" w:rsidRPr="00B46037" w:rsidRDefault="00622D31" w:rsidP="003A73F5">
            <w:pPr>
              <w:spacing w:line="0" w:lineRule="atLeast"/>
            </w:pPr>
            <w:r>
              <w:t>Nama Mahasiswa</w:t>
            </w:r>
          </w:p>
        </w:tc>
      </w:tr>
      <w:tr w:rsidR="00622D31" w:rsidRPr="00B46037" w14:paraId="0727525F" w14:textId="77777777" w:rsidTr="003A73F5">
        <w:tc>
          <w:tcPr>
            <w:tcW w:w="510" w:type="dxa"/>
          </w:tcPr>
          <w:p w14:paraId="391FAC67" w14:textId="77777777" w:rsidR="00622D31" w:rsidRPr="00B46037" w:rsidRDefault="00622D31" w:rsidP="003A73F5">
            <w:pPr>
              <w:spacing w:line="0" w:lineRule="atLeast"/>
              <w:jc w:val="center"/>
            </w:pPr>
            <w:r w:rsidRPr="00B46037">
              <w:t>3</w:t>
            </w:r>
          </w:p>
        </w:tc>
        <w:tc>
          <w:tcPr>
            <w:tcW w:w="1805" w:type="dxa"/>
          </w:tcPr>
          <w:p w14:paraId="0F25AC4F" w14:textId="77777777" w:rsidR="00622D31" w:rsidRPr="00B46037" w:rsidRDefault="00622D31" w:rsidP="003A73F5">
            <w:pPr>
              <w:spacing w:line="0" w:lineRule="atLeast"/>
            </w:pPr>
            <w:r w:rsidRPr="00B46037">
              <w:t>Nim</w:t>
            </w:r>
          </w:p>
        </w:tc>
        <w:tc>
          <w:tcPr>
            <w:tcW w:w="1383" w:type="dxa"/>
          </w:tcPr>
          <w:p w14:paraId="335011B7" w14:textId="77777777" w:rsidR="00622D31" w:rsidRPr="00B46037" w:rsidRDefault="00622D31" w:rsidP="003A73F5">
            <w:pPr>
              <w:spacing w:line="0" w:lineRule="atLeast"/>
            </w:pPr>
            <w:r w:rsidRPr="00B46037">
              <w:t>Varchar</w:t>
            </w:r>
          </w:p>
        </w:tc>
        <w:tc>
          <w:tcPr>
            <w:tcW w:w="3389" w:type="dxa"/>
          </w:tcPr>
          <w:p w14:paraId="21C46A1B" w14:textId="77777777" w:rsidR="00622D31" w:rsidRPr="00B46037" w:rsidRDefault="00622D31" w:rsidP="003A73F5">
            <w:pPr>
              <w:spacing w:line="0" w:lineRule="atLeast"/>
            </w:pPr>
            <w:r>
              <w:t>NIM Mahasiswa</w:t>
            </w:r>
          </w:p>
        </w:tc>
      </w:tr>
      <w:tr w:rsidR="00622D31" w:rsidRPr="00B46037" w14:paraId="34569842" w14:textId="77777777" w:rsidTr="003A73F5">
        <w:tc>
          <w:tcPr>
            <w:tcW w:w="510" w:type="dxa"/>
          </w:tcPr>
          <w:p w14:paraId="0A8FC1B5" w14:textId="77777777" w:rsidR="00622D31" w:rsidRPr="00B46037" w:rsidRDefault="00622D31" w:rsidP="003A73F5">
            <w:pPr>
              <w:spacing w:line="0" w:lineRule="atLeast"/>
              <w:jc w:val="center"/>
            </w:pPr>
            <w:r w:rsidRPr="00B46037">
              <w:t>4</w:t>
            </w:r>
          </w:p>
        </w:tc>
        <w:tc>
          <w:tcPr>
            <w:tcW w:w="1805" w:type="dxa"/>
          </w:tcPr>
          <w:p w14:paraId="48070343" w14:textId="77777777" w:rsidR="00622D31" w:rsidRPr="00B46037" w:rsidRDefault="00622D31" w:rsidP="003A73F5">
            <w:pPr>
              <w:spacing w:line="0" w:lineRule="atLeast"/>
            </w:pPr>
            <w:r w:rsidRPr="00B46037">
              <w:t>Tanggal</w:t>
            </w:r>
          </w:p>
        </w:tc>
        <w:tc>
          <w:tcPr>
            <w:tcW w:w="1383" w:type="dxa"/>
          </w:tcPr>
          <w:p w14:paraId="5014F842" w14:textId="77777777" w:rsidR="00622D31" w:rsidRPr="00B46037" w:rsidRDefault="00622D31" w:rsidP="003A73F5">
            <w:pPr>
              <w:spacing w:line="0" w:lineRule="atLeast"/>
            </w:pPr>
            <w:r w:rsidRPr="00B46037">
              <w:t xml:space="preserve">Date  </w:t>
            </w:r>
          </w:p>
        </w:tc>
        <w:tc>
          <w:tcPr>
            <w:tcW w:w="3389" w:type="dxa"/>
          </w:tcPr>
          <w:p w14:paraId="4F84CA6D" w14:textId="77777777" w:rsidR="00622D31" w:rsidRPr="00B46037" w:rsidRDefault="00622D31" w:rsidP="003A73F5">
            <w:pPr>
              <w:spacing w:line="0" w:lineRule="atLeast"/>
              <w:rPr>
                <w:i/>
                <w:iCs/>
              </w:rPr>
            </w:pPr>
            <w:r>
              <w:t>Tanggal jadwal sidang UP-1</w:t>
            </w:r>
          </w:p>
        </w:tc>
      </w:tr>
      <w:tr w:rsidR="00622D31" w:rsidRPr="00B46037" w14:paraId="6AC8A22D" w14:textId="77777777" w:rsidTr="003A73F5">
        <w:tc>
          <w:tcPr>
            <w:tcW w:w="510" w:type="dxa"/>
          </w:tcPr>
          <w:p w14:paraId="791BDB96" w14:textId="77777777" w:rsidR="00622D31" w:rsidRPr="00B46037" w:rsidRDefault="00622D31" w:rsidP="003A73F5">
            <w:pPr>
              <w:spacing w:line="0" w:lineRule="atLeast"/>
              <w:jc w:val="center"/>
            </w:pPr>
            <w:r w:rsidRPr="00B46037">
              <w:t>5</w:t>
            </w:r>
          </w:p>
        </w:tc>
        <w:tc>
          <w:tcPr>
            <w:tcW w:w="1805" w:type="dxa"/>
          </w:tcPr>
          <w:p w14:paraId="3CC411DD" w14:textId="77777777" w:rsidR="00622D31" w:rsidRPr="00B46037" w:rsidRDefault="00622D31" w:rsidP="003A73F5">
            <w:pPr>
              <w:spacing w:line="0" w:lineRule="atLeast"/>
            </w:pPr>
            <w:r w:rsidRPr="00B46037">
              <w:t>Jam_mulai</w:t>
            </w:r>
          </w:p>
        </w:tc>
        <w:tc>
          <w:tcPr>
            <w:tcW w:w="1383" w:type="dxa"/>
          </w:tcPr>
          <w:p w14:paraId="48EE153D" w14:textId="77777777" w:rsidR="00622D31" w:rsidRPr="00B46037" w:rsidRDefault="00622D31" w:rsidP="003A73F5">
            <w:pPr>
              <w:spacing w:line="0" w:lineRule="atLeast"/>
            </w:pPr>
            <w:r w:rsidRPr="00B46037">
              <w:t>Time</w:t>
            </w:r>
          </w:p>
        </w:tc>
        <w:tc>
          <w:tcPr>
            <w:tcW w:w="3389" w:type="dxa"/>
          </w:tcPr>
          <w:p w14:paraId="70B1A9B6" w14:textId="77777777" w:rsidR="00622D31" w:rsidRPr="00B46037" w:rsidRDefault="00622D31" w:rsidP="003A73F5">
            <w:pPr>
              <w:spacing w:line="0" w:lineRule="atLeast"/>
              <w:rPr>
                <w:i/>
                <w:iCs/>
              </w:rPr>
            </w:pPr>
            <w:r>
              <w:t>Jam mulai jadwal sidang UP-1</w:t>
            </w:r>
          </w:p>
        </w:tc>
      </w:tr>
      <w:tr w:rsidR="00622D31" w:rsidRPr="00B46037" w14:paraId="63E00CE7" w14:textId="77777777" w:rsidTr="003A73F5">
        <w:tc>
          <w:tcPr>
            <w:tcW w:w="510" w:type="dxa"/>
          </w:tcPr>
          <w:p w14:paraId="2E028A51" w14:textId="77777777" w:rsidR="00622D31" w:rsidRPr="00B46037" w:rsidRDefault="00622D31" w:rsidP="003A73F5">
            <w:pPr>
              <w:spacing w:line="0" w:lineRule="atLeast"/>
              <w:jc w:val="center"/>
            </w:pPr>
            <w:r w:rsidRPr="00B46037">
              <w:t>6</w:t>
            </w:r>
          </w:p>
        </w:tc>
        <w:tc>
          <w:tcPr>
            <w:tcW w:w="1805" w:type="dxa"/>
          </w:tcPr>
          <w:p w14:paraId="3281038B" w14:textId="77777777" w:rsidR="00622D31" w:rsidRPr="00B46037" w:rsidRDefault="00622D31" w:rsidP="003A73F5">
            <w:pPr>
              <w:spacing w:line="0" w:lineRule="atLeast"/>
            </w:pPr>
            <w:r w:rsidRPr="00B46037">
              <w:t>Jam_selesai</w:t>
            </w:r>
          </w:p>
        </w:tc>
        <w:tc>
          <w:tcPr>
            <w:tcW w:w="1383" w:type="dxa"/>
          </w:tcPr>
          <w:p w14:paraId="1A71B53A" w14:textId="77777777" w:rsidR="00622D31" w:rsidRPr="00B46037" w:rsidRDefault="00622D31" w:rsidP="003A73F5">
            <w:pPr>
              <w:spacing w:line="0" w:lineRule="atLeast"/>
            </w:pPr>
            <w:r w:rsidRPr="00B46037">
              <w:t>Time</w:t>
            </w:r>
          </w:p>
        </w:tc>
        <w:tc>
          <w:tcPr>
            <w:tcW w:w="3389" w:type="dxa"/>
          </w:tcPr>
          <w:p w14:paraId="174241B9" w14:textId="77777777" w:rsidR="00622D31" w:rsidRPr="00B46037" w:rsidRDefault="00622D31" w:rsidP="003A73F5">
            <w:pPr>
              <w:spacing w:line="0" w:lineRule="atLeast"/>
              <w:rPr>
                <w:i/>
                <w:iCs/>
              </w:rPr>
            </w:pPr>
            <w:r>
              <w:t>Jam selesai jadwal sidang UP-1</w:t>
            </w:r>
          </w:p>
        </w:tc>
      </w:tr>
      <w:tr w:rsidR="00622D31" w:rsidRPr="00B46037" w14:paraId="0800ACFF" w14:textId="77777777" w:rsidTr="003A73F5">
        <w:tc>
          <w:tcPr>
            <w:tcW w:w="510" w:type="dxa"/>
          </w:tcPr>
          <w:p w14:paraId="255BEAB0" w14:textId="77777777" w:rsidR="00622D31" w:rsidRPr="00B46037" w:rsidRDefault="00622D31" w:rsidP="003A73F5">
            <w:pPr>
              <w:spacing w:line="0" w:lineRule="atLeast"/>
              <w:jc w:val="center"/>
            </w:pPr>
            <w:r w:rsidRPr="00B46037">
              <w:t>7</w:t>
            </w:r>
          </w:p>
        </w:tc>
        <w:tc>
          <w:tcPr>
            <w:tcW w:w="1805" w:type="dxa"/>
          </w:tcPr>
          <w:p w14:paraId="52472393" w14:textId="77777777" w:rsidR="00622D31" w:rsidRPr="00B46037" w:rsidRDefault="00622D31" w:rsidP="003A73F5">
            <w:pPr>
              <w:spacing w:line="0" w:lineRule="atLeast"/>
            </w:pPr>
            <w:r w:rsidRPr="00B46037">
              <w:t>Pmb1</w:t>
            </w:r>
          </w:p>
        </w:tc>
        <w:tc>
          <w:tcPr>
            <w:tcW w:w="1383" w:type="dxa"/>
          </w:tcPr>
          <w:p w14:paraId="0E2C9CBE" w14:textId="77777777" w:rsidR="00622D31" w:rsidRPr="00B46037" w:rsidRDefault="00622D31" w:rsidP="003A73F5">
            <w:pPr>
              <w:spacing w:line="0" w:lineRule="atLeast"/>
            </w:pPr>
            <w:r w:rsidRPr="00B46037">
              <w:t>Varchar</w:t>
            </w:r>
          </w:p>
        </w:tc>
        <w:tc>
          <w:tcPr>
            <w:tcW w:w="3389" w:type="dxa"/>
          </w:tcPr>
          <w:p w14:paraId="6085CC6F" w14:textId="77777777" w:rsidR="00622D31" w:rsidRPr="00B46037" w:rsidRDefault="00622D31" w:rsidP="003A73F5">
            <w:pPr>
              <w:spacing w:line="0" w:lineRule="atLeast"/>
              <w:rPr>
                <w:i/>
                <w:iCs/>
              </w:rPr>
            </w:pPr>
            <w:r>
              <w:t>Nama Pembimbing 1</w:t>
            </w:r>
          </w:p>
        </w:tc>
      </w:tr>
      <w:tr w:rsidR="00622D31" w:rsidRPr="00B46037" w14:paraId="6B4053F3" w14:textId="77777777" w:rsidTr="003A73F5">
        <w:tc>
          <w:tcPr>
            <w:tcW w:w="510" w:type="dxa"/>
          </w:tcPr>
          <w:p w14:paraId="1CF970FB" w14:textId="77777777" w:rsidR="00622D31" w:rsidRPr="00B46037" w:rsidRDefault="00622D31" w:rsidP="003A73F5">
            <w:pPr>
              <w:spacing w:line="0" w:lineRule="atLeast"/>
              <w:jc w:val="center"/>
            </w:pPr>
            <w:r w:rsidRPr="00B46037">
              <w:t>8</w:t>
            </w:r>
          </w:p>
        </w:tc>
        <w:tc>
          <w:tcPr>
            <w:tcW w:w="1805" w:type="dxa"/>
          </w:tcPr>
          <w:p w14:paraId="28700575" w14:textId="77777777" w:rsidR="00622D31" w:rsidRPr="00B46037" w:rsidRDefault="00622D31" w:rsidP="003A73F5">
            <w:pPr>
              <w:spacing w:line="0" w:lineRule="atLeast"/>
            </w:pPr>
            <w:r w:rsidRPr="00B46037">
              <w:t>Pmb2</w:t>
            </w:r>
          </w:p>
        </w:tc>
        <w:tc>
          <w:tcPr>
            <w:tcW w:w="1383" w:type="dxa"/>
          </w:tcPr>
          <w:p w14:paraId="6C8E1CCA" w14:textId="77777777" w:rsidR="00622D31" w:rsidRPr="00B46037" w:rsidRDefault="00622D31" w:rsidP="003A73F5">
            <w:pPr>
              <w:spacing w:line="0" w:lineRule="atLeast"/>
            </w:pPr>
            <w:r w:rsidRPr="00B46037">
              <w:t>Varchar</w:t>
            </w:r>
          </w:p>
        </w:tc>
        <w:tc>
          <w:tcPr>
            <w:tcW w:w="3389" w:type="dxa"/>
          </w:tcPr>
          <w:p w14:paraId="22F34F92" w14:textId="77777777" w:rsidR="00622D31" w:rsidRPr="00B46037" w:rsidRDefault="00622D31" w:rsidP="003A73F5">
            <w:pPr>
              <w:spacing w:line="0" w:lineRule="atLeast"/>
              <w:rPr>
                <w:i/>
                <w:iCs/>
              </w:rPr>
            </w:pPr>
            <w:r>
              <w:t>Nama Pembimbing 2</w:t>
            </w:r>
          </w:p>
        </w:tc>
      </w:tr>
      <w:tr w:rsidR="00622D31" w:rsidRPr="00B46037" w14:paraId="6E703C7E" w14:textId="77777777" w:rsidTr="003A73F5">
        <w:tc>
          <w:tcPr>
            <w:tcW w:w="510" w:type="dxa"/>
          </w:tcPr>
          <w:p w14:paraId="1DE18F29" w14:textId="77777777" w:rsidR="00622D31" w:rsidRPr="00B46037" w:rsidRDefault="00622D31" w:rsidP="003A73F5">
            <w:pPr>
              <w:spacing w:line="0" w:lineRule="atLeast"/>
              <w:jc w:val="center"/>
            </w:pPr>
            <w:r w:rsidRPr="00B46037">
              <w:t>9</w:t>
            </w:r>
          </w:p>
        </w:tc>
        <w:tc>
          <w:tcPr>
            <w:tcW w:w="1805" w:type="dxa"/>
          </w:tcPr>
          <w:p w14:paraId="713DD15D" w14:textId="77777777" w:rsidR="00622D31" w:rsidRPr="00B46037" w:rsidRDefault="00622D31" w:rsidP="003A73F5">
            <w:pPr>
              <w:spacing w:line="0" w:lineRule="atLeast"/>
            </w:pPr>
            <w:r w:rsidRPr="00B46037">
              <w:t>Ks</w:t>
            </w:r>
          </w:p>
        </w:tc>
        <w:tc>
          <w:tcPr>
            <w:tcW w:w="1383" w:type="dxa"/>
          </w:tcPr>
          <w:p w14:paraId="6B95C2D6" w14:textId="77777777" w:rsidR="00622D31" w:rsidRPr="00B46037" w:rsidRDefault="00622D31" w:rsidP="003A73F5">
            <w:pPr>
              <w:spacing w:line="0" w:lineRule="atLeast"/>
            </w:pPr>
            <w:r w:rsidRPr="00B46037">
              <w:t>Varchar</w:t>
            </w:r>
          </w:p>
        </w:tc>
        <w:tc>
          <w:tcPr>
            <w:tcW w:w="3389" w:type="dxa"/>
          </w:tcPr>
          <w:p w14:paraId="6B6074DD" w14:textId="77777777" w:rsidR="00622D31" w:rsidRPr="00B46037" w:rsidRDefault="00622D31" w:rsidP="003A73F5">
            <w:pPr>
              <w:spacing w:line="0" w:lineRule="atLeast"/>
              <w:rPr>
                <w:i/>
                <w:iCs/>
              </w:rPr>
            </w:pPr>
            <w:r>
              <w:t xml:space="preserve">Nama Ketua Sidang </w:t>
            </w:r>
          </w:p>
        </w:tc>
      </w:tr>
      <w:tr w:rsidR="00622D31" w:rsidRPr="00B46037" w14:paraId="640BA4C9" w14:textId="77777777" w:rsidTr="003A73F5">
        <w:tc>
          <w:tcPr>
            <w:tcW w:w="510" w:type="dxa"/>
          </w:tcPr>
          <w:p w14:paraId="62CD9180" w14:textId="77777777" w:rsidR="00622D31" w:rsidRPr="00B46037" w:rsidRDefault="00622D31" w:rsidP="003A73F5">
            <w:pPr>
              <w:spacing w:line="0" w:lineRule="atLeast"/>
              <w:jc w:val="center"/>
            </w:pPr>
            <w:r w:rsidRPr="00B46037">
              <w:t>10</w:t>
            </w:r>
          </w:p>
        </w:tc>
        <w:tc>
          <w:tcPr>
            <w:tcW w:w="1805" w:type="dxa"/>
          </w:tcPr>
          <w:p w14:paraId="0353D2B7" w14:textId="77777777" w:rsidR="00622D31" w:rsidRPr="00B46037" w:rsidRDefault="00622D31" w:rsidP="003A73F5">
            <w:pPr>
              <w:spacing w:line="0" w:lineRule="atLeast"/>
            </w:pPr>
            <w:r w:rsidRPr="00B46037">
              <w:t>Pnj1</w:t>
            </w:r>
          </w:p>
        </w:tc>
        <w:tc>
          <w:tcPr>
            <w:tcW w:w="1383" w:type="dxa"/>
          </w:tcPr>
          <w:p w14:paraId="41C76995" w14:textId="77777777" w:rsidR="00622D31" w:rsidRPr="00B46037" w:rsidRDefault="00622D31" w:rsidP="003A73F5">
            <w:pPr>
              <w:spacing w:line="0" w:lineRule="atLeast"/>
            </w:pPr>
            <w:r w:rsidRPr="00B46037">
              <w:t>Varchar</w:t>
            </w:r>
          </w:p>
        </w:tc>
        <w:tc>
          <w:tcPr>
            <w:tcW w:w="3389" w:type="dxa"/>
          </w:tcPr>
          <w:p w14:paraId="1A2A4E54" w14:textId="77777777" w:rsidR="00622D31" w:rsidRPr="00B46037" w:rsidRDefault="00622D31" w:rsidP="003A73F5">
            <w:pPr>
              <w:spacing w:line="0" w:lineRule="atLeast"/>
              <w:rPr>
                <w:i/>
                <w:iCs/>
              </w:rPr>
            </w:pPr>
            <w:r>
              <w:t>Nama Penguji 1</w:t>
            </w:r>
          </w:p>
        </w:tc>
      </w:tr>
      <w:tr w:rsidR="00622D31" w:rsidRPr="00B46037" w14:paraId="5BD2553D" w14:textId="77777777" w:rsidTr="003A73F5">
        <w:tc>
          <w:tcPr>
            <w:tcW w:w="510" w:type="dxa"/>
          </w:tcPr>
          <w:p w14:paraId="2DBD9CAB" w14:textId="77777777" w:rsidR="00622D31" w:rsidRPr="00B46037" w:rsidRDefault="00622D31" w:rsidP="003A73F5">
            <w:pPr>
              <w:spacing w:line="0" w:lineRule="atLeast"/>
              <w:jc w:val="center"/>
            </w:pPr>
            <w:r w:rsidRPr="00B46037">
              <w:t>11</w:t>
            </w:r>
          </w:p>
        </w:tc>
        <w:tc>
          <w:tcPr>
            <w:tcW w:w="1805" w:type="dxa"/>
          </w:tcPr>
          <w:p w14:paraId="5E302A4E" w14:textId="77777777" w:rsidR="00622D31" w:rsidRPr="00B46037" w:rsidRDefault="00622D31" w:rsidP="003A73F5">
            <w:pPr>
              <w:spacing w:line="0" w:lineRule="atLeast"/>
            </w:pPr>
            <w:r w:rsidRPr="00B46037">
              <w:t>Pnj2</w:t>
            </w:r>
          </w:p>
        </w:tc>
        <w:tc>
          <w:tcPr>
            <w:tcW w:w="1383" w:type="dxa"/>
          </w:tcPr>
          <w:p w14:paraId="78D3D889" w14:textId="77777777" w:rsidR="00622D31" w:rsidRPr="00B46037" w:rsidRDefault="00622D31" w:rsidP="003A73F5">
            <w:pPr>
              <w:spacing w:line="0" w:lineRule="atLeast"/>
            </w:pPr>
            <w:r w:rsidRPr="00B46037">
              <w:t>Varchar</w:t>
            </w:r>
          </w:p>
        </w:tc>
        <w:tc>
          <w:tcPr>
            <w:tcW w:w="3389" w:type="dxa"/>
          </w:tcPr>
          <w:p w14:paraId="7226F6AE" w14:textId="77777777" w:rsidR="00622D31" w:rsidRPr="00B46037" w:rsidRDefault="00622D31" w:rsidP="003A73F5">
            <w:pPr>
              <w:spacing w:line="0" w:lineRule="atLeast"/>
              <w:rPr>
                <w:i/>
                <w:iCs/>
              </w:rPr>
            </w:pPr>
            <w:r>
              <w:t>Nama Penguji 2</w:t>
            </w:r>
          </w:p>
        </w:tc>
      </w:tr>
    </w:tbl>
    <w:p w14:paraId="2F1CF1E2" w14:textId="77777777" w:rsidR="00622D31" w:rsidRPr="00B46037" w:rsidRDefault="00622D31" w:rsidP="00622D31">
      <w:pPr>
        <w:pStyle w:val="ListParagraph"/>
        <w:spacing w:line="360" w:lineRule="auto"/>
        <w:ind w:left="426" w:firstLine="294"/>
        <w:jc w:val="both"/>
      </w:pPr>
    </w:p>
    <w:p w14:paraId="04783416" w14:textId="77777777" w:rsidR="00622D31" w:rsidRPr="00B46037" w:rsidRDefault="00622D31" w:rsidP="00622D31">
      <w:pPr>
        <w:pStyle w:val="ListParagraph"/>
        <w:numPr>
          <w:ilvl w:val="0"/>
          <w:numId w:val="48"/>
        </w:numPr>
        <w:spacing w:line="360" w:lineRule="auto"/>
        <w:ind w:left="993"/>
        <w:jc w:val="both"/>
      </w:pPr>
      <w:r w:rsidRPr="00B46037">
        <w:t>Tabel Jadwal</w:t>
      </w:r>
      <w:r w:rsidRPr="00B46037">
        <w:softHyphen/>
        <w:t>_Up2</w:t>
      </w:r>
    </w:p>
    <w:p w14:paraId="1272E053" w14:textId="77777777" w:rsidR="00622D31" w:rsidRDefault="00622D31" w:rsidP="00622D31">
      <w:pPr>
        <w:pStyle w:val="ListParagraph"/>
        <w:spacing w:line="360" w:lineRule="auto"/>
        <w:ind w:left="993"/>
        <w:rPr>
          <w:color w:val="000000" w:themeColor="text1"/>
        </w:rPr>
      </w:pPr>
      <w:r w:rsidRPr="001C0AAB">
        <w:rPr>
          <w:color w:val="000000" w:themeColor="text1"/>
        </w:rPr>
        <w:t xml:space="preserve">Nama Tabel : </w:t>
      </w:r>
      <w:r w:rsidRPr="002D3667">
        <w:t>Jadwal_</w:t>
      </w:r>
      <w:r>
        <w:t>Up2</w:t>
      </w:r>
    </w:p>
    <w:p w14:paraId="5C1489B2" w14:textId="77777777" w:rsidR="00622D31" w:rsidRDefault="00622D31" w:rsidP="00622D31">
      <w:pPr>
        <w:pStyle w:val="ListParagraph"/>
        <w:spacing w:line="360" w:lineRule="auto"/>
        <w:ind w:left="993"/>
        <w:rPr>
          <w:color w:val="000000" w:themeColor="text1"/>
        </w:rPr>
      </w:pPr>
      <w:r w:rsidRPr="001C0AAB">
        <w:rPr>
          <w:color w:val="000000" w:themeColor="text1"/>
        </w:rPr>
        <w:t xml:space="preserve">Keterangan : </w:t>
      </w:r>
      <w:r>
        <w:rPr>
          <w:color w:val="000000" w:themeColor="text1"/>
        </w:rPr>
        <w:t>Menampung data jadwal sidang UP-2</w:t>
      </w:r>
    </w:p>
    <w:p w14:paraId="1AF35EB0" w14:textId="77777777" w:rsidR="00622D31" w:rsidRDefault="00622D31" w:rsidP="00622D31">
      <w:pPr>
        <w:pStyle w:val="ListParagraph"/>
        <w:spacing w:line="360" w:lineRule="auto"/>
        <w:ind w:left="426" w:firstLine="294"/>
        <w:jc w:val="both"/>
      </w:pPr>
    </w:p>
    <w:p w14:paraId="0584446E" w14:textId="35871D2E" w:rsidR="00622D31" w:rsidRPr="00681322" w:rsidRDefault="00CE5D9F" w:rsidP="004A4DCB">
      <w:pPr>
        <w:pStyle w:val="Caption"/>
        <w:spacing w:after="0" w:line="360" w:lineRule="auto"/>
        <w:ind w:left="851"/>
        <w:jc w:val="center"/>
        <w:rPr>
          <w:i w:val="0"/>
          <w:iCs w:val="0"/>
          <w:color w:val="auto"/>
          <w:sz w:val="24"/>
          <w:szCs w:val="24"/>
        </w:rPr>
      </w:pPr>
      <w:bookmarkStart w:id="189" w:name="_Toc79605285"/>
      <w:r w:rsidRPr="004A4DCB">
        <w:rPr>
          <w:i w:val="0"/>
          <w:iCs w:val="0"/>
          <w:color w:val="auto"/>
          <w:sz w:val="24"/>
          <w:szCs w:val="24"/>
        </w:rPr>
        <w:lastRenderedPageBreak/>
        <w:t xml:space="preserve">Tabel 4. </w:t>
      </w:r>
      <w:r w:rsidRPr="004A4DCB">
        <w:rPr>
          <w:i w:val="0"/>
          <w:iCs w:val="0"/>
          <w:color w:val="auto"/>
          <w:sz w:val="24"/>
          <w:szCs w:val="24"/>
        </w:rPr>
        <w:fldChar w:fldCharType="begin"/>
      </w:r>
      <w:r w:rsidRPr="004A4DCB">
        <w:rPr>
          <w:i w:val="0"/>
          <w:iCs w:val="0"/>
          <w:color w:val="auto"/>
          <w:sz w:val="24"/>
          <w:szCs w:val="24"/>
        </w:rPr>
        <w:instrText xml:space="preserve"> SEQ Tabel_4. \* ARABIC </w:instrText>
      </w:r>
      <w:r w:rsidRPr="004A4DCB">
        <w:rPr>
          <w:i w:val="0"/>
          <w:iCs w:val="0"/>
          <w:color w:val="auto"/>
          <w:sz w:val="24"/>
          <w:szCs w:val="24"/>
        </w:rPr>
        <w:fldChar w:fldCharType="separate"/>
      </w:r>
      <w:r w:rsidR="00FB1FF7">
        <w:rPr>
          <w:i w:val="0"/>
          <w:iCs w:val="0"/>
          <w:noProof/>
          <w:color w:val="auto"/>
          <w:sz w:val="24"/>
          <w:szCs w:val="24"/>
        </w:rPr>
        <w:t>24</w:t>
      </w:r>
      <w:r w:rsidRPr="004A4DCB">
        <w:rPr>
          <w:i w:val="0"/>
          <w:iCs w:val="0"/>
          <w:color w:val="auto"/>
          <w:sz w:val="24"/>
          <w:szCs w:val="24"/>
        </w:rPr>
        <w:fldChar w:fldCharType="end"/>
      </w:r>
      <w:r w:rsidRPr="004A4DCB">
        <w:rPr>
          <w:i w:val="0"/>
          <w:iCs w:val="0"/>
          <w:color w:val="auto"/>
          <w:sz w:val="24"/>
          <w:szCs w:val="24"/>
        </w:rPr>
        <w:t xml:space="preserve"> Tabel Jadwal_Up2</w:t>
      </w:r>
      <w:bookmarkEnd w:id="189"/>
    </w:p>
    <w:tbl>
      <w:tblPr>
        <w:tblStyle w:val="TableGrid"/>
        <w:tblW w:w="0" w:type="auto"/>
        <w:tblInd w:w="988" w:type="dxa"/>
        <w:tblLook w:val="04A0" w:firstRow="1" w:lastRow="0" w:firstColumn="1" w:lastColumn="0" w:noHBand="0" w:noVBand="1"/>
      </w:tblPr>
      <w:tblGrid>
        <w:gridCol w:w="510"/>
        <w:gridCol w:w="1805"/>
        <w:gridCol w:w="1383"/>
        <w:gridCol w:w="3241"/>
      </w:tblGrid>
      <w:tr w:rsidR="00622D31" w:rsidRPr="00B46037" w14:paraId="15B35F89" w14:textId="77777777" w:rsidTr="003A73F5">
        <w:tc>
          <w:tcPr>
            <w:tcW w:w="275" w:type="dxa"/>
          </w:tcPr>
          <w:p w14:paraId="3E41F62B" w14:textId="77777777" w:rsidR="00622D31" w:rsidRPr="00B46037" w:rsidRDefault="00622D31" w:rsidP="003A73F5">
            <w:pPr>
              <w:spacing w:line="0" w:lineRule="atLeast"/>
              <w:jc w:val="center"/>
            </w:pPr>
            <w:r w:rsidRPr="00B46037">
              <w:t>No</w:t>
            </w:r>
          </w:p>
        </w:tc>
        <w:tc>
          <w:tcPr>
            <w:tcW w:w="1843" w:type="dxa"/>
          </w:tcPr>
          <w:p w14:paraId="038DB108" w14:textId="77777777" w:rsidR="00622D31" w:rsidRPr="00B46037" w:rsidRDefault="00622D31" w:rsidP="003A73F5">
            <w:pPr>
              <w:spacing w:line="0" w:lineRule="atLeast"/>
              <w:jc w:val="center"/>
            </w:pPr>
            <w:r w:rsidRPr="00B46037">
              <w:t>Nama Field</w:t>
            </w:r>
          </w:p>
        </w:tc>
        <w:tc>
          <w:tcPr>
            <w:tcW w:w="1417" w:type="dxa"/>
          </w:tcPr>
          <w:p w14:paraId="6DCD387A" w14:textId="77777777" w:rsidR="00622D31" w:rsidRPr="00B46037" w:rsidRDefault="00622D31" w:rsidP="003A73F5">
            <w:pPr>
              <w:spacing w:line="0" w:lineRule="atLeast"/>
              <w:jc w:val="center"/>
            </w:pPr>
            <w:r w:rsidRPr="00B46037">
              <w:t>Tipe Data</w:t>
            </w:r>
          </w:p>
        </w:tc>
        <w:tc>
          <w:tcPr>
            <w:tcW w:w="3397" w:type="dxa"/>
          </w:tcPr>
          <w:p w14:paraId="74FC7F7A" w14:textId="77777777" w:rsidR="00622D31" w:rsidRPr="00B46037" w:rsidRDefault="00622D31" w:rsidP="003A73F5">
            <w:pPr>
              <w:spacing w:line="0" w:lineRule="atLeast"/>
              <w:jc w:val="center"/>
            </w:pPr>
            <w:r w:rsidRPr="00B46037">
              <w:t>Keterangan</w:t>
            </w:r>
          </w:p>
        </w:tc>
      </w:tr>
      <w:tr w:rsidR="00622D31" w:rsidRPr="00B46037" w14:paraId="1937EE67" w14:textId="77777777" w:rsidTr="003A73F5">
        <w:tc>
          <w:tcPr>
            <w:tcW w:w="275" w:type="dxa"/>
          </w:tcPr>
          <w:p w14:paraId="1D64DA1F" w14:textId="77777777" w:rsidR="00622D31" w:rsidRPr="00B46037" w:rsidRDefault="00622D31" w:rsidP="003A73F5">
            <w:pPr>
              <w:spacing w:line="0" w:lineRule="atLeast"/>
              <w:jc w:val="center"/>
            </w:pPr>
            <w:r w:rsidRPr="00B46037">
              <w:t>1</w:t>
            </w:r>
          </w:p>
        </w:tc>
        <w:tc>
          <w:tcPr>
            <w:tcW w:w="1843" w:type="dxa"/>
          </w:tcPr>
          <w:p w14:paraId="41109873" w14:textId="77777777" w:rsidR="00622D31" w:rsidRPr="00B46037" w:rsidRDefault="00622D31" w:rsidP="003A73F5">
            <w:pPr>
              <w:spacing w:line="0" w:lineRule="atLeast"/>
            </w:pPr>
            <w:r w:rsidRPr="00B46037">
              <w:t>id</w:t>
            </w:r>
          </w:p>
        </w:tc>
        <w:tc>
          <w:tcPr>
            <w:tcW w:w="1417" w:type="dxa"/>
          </w:tcPr>
          <w:p w14:paraId="34B54EAB" w14:textId="77777777" w:rsidR="00622D31" w:rsidRPr="00B46037" w:rsidRDefault="00622D31" w:rsidP="003A73F5">
            <w:pPr>
              <w:spacing w:line="0" w:lineRule="atLeast"/>
            </w:pPr>
            <w:r w:rsidRPr="00B46037">
              <w:t>Int</w:t>
            </w:r>
          </w:p>
        </w:tc>
        <w:tc>
          <w:tcPr>
            <w:tcW w:w="3397" w:type="dxa"/>
          </w:tcPr>
          <w:p w14:paraId="2A97B643" w14:textId="77777777" w:rsidR="00622D31" w:rsidRPr="00B46037" w:rsidRDefault="00622D31" w:rsidP="003A73F5">
            <w:pPr>
              <w:spacing w:line="0" w:lineRule="atLeast"/>
              <w:rPr>
                <w:i/>
                <w:iCs/>
              </w:rPr>
            </w:pPr>
            <w:r w:rsidRPr="00B46037">
              <w:rPr>
                <w:i/>
                <w:iCs/>
              </w:rPr>
              <w:t>Primary key</w:t>
            </w:r>
          </w:p>
        </w:tc>
      </w:tr>
      <w:tr w:rsidR="00622D31" w:rsidRPr="00B46037" w14:paraId="579EC24A" w14:textId="77777777" w:rsidTr="003A73F5">
        <w:tc>
          <w:tcPr>
            <w:tcW w:w="275" w:type="dxa"/>
          </w:tcPr>
          <w:p w14:paraId="11C19287" w14:textId="77777777" w:rsidR="00622D31" w:rsidRPr="00B46037" w:rsidRDefault="00622D31" w:rsidP="003A73F5">
            <w:pPr>
              <w:spacing w:line="0" w:lineRule="atLeast"/>
              <w:jc w:val="center"/>
            </w:pPr>
            <w:r w:rsidRPr="00B46037">
              <w:t>2</w:t>
            </w:r>
          </w:p>
        </w:tc>
        <w:tc>
          <w:tcPr>
            <w:tcW w:w="1843" w:type="dxa"/>
          </w:tcPr>
          <w:p w14:paraId="4A1F05DB" w14:textId="77777777" w:rsidR="00622D31" w:rsidRPr="00B46037" w:rsidRDefault="00622D31" w:rsidP="003A73F5">
            <w:pPr>
              <w:spacing w:line="0" w:lineRule="atLeast"/>
            </w:pPr>
            <w:r w:rsidRPr="00B46037">
              <w:t>Nama</w:t>
            </w:r>
          </w:p>
        </w:tc>
        <w:tc>
          <w:tcPr>
            <w:tcW w:w="1417" w:type="dxa"/>
          </w:tcPr>
          <w:p w14:paraId="233080F8" w14:textId="77777777" w:rsidR="00622D31" w:rsidRPr="00B46037" w:rsidRDefault="00622D31" w:rsidP="003A73F5">
            <w:pPr>
              <w:spacing w:line="0" w:lineRule="atLeast"/>
            </w:pPr>
            <w:r w:rsidRPr="00B46037">
              <w:t>Varchar</w:t>
            </w:r>
          </w:p>
        </w:tc>
        <w:tc>
          <w:tcPr>
            <w:tcW w:w="3397" w:type="dxa"/>
          </w:tcPr>
          <w:p w14:paraId="16D07ED7" w14:textId="77777777" w:rsidR="00622D31" w:rsidRPr="00B46037" w:rsidRDefault="00622D31" w:rsidP="003A73F5">
            <w:pPr>
              <w:spacing w:line="0" w:lineRule="atLeast"/>
            </w:pPr>
            <w:r>
              <w:t>Nama Mahasiswa</w:t>
            </w:r>
          </w:p>
        </w:tc>
      </w:tr>
      <w:tr w:rsidR="00622D31" w:rsidRPr="00B46037" w14:paraId="20C1DC4C" w14:textId="77777777" w:rsidTr="003A73F5">
        <w:tc>
          <w:tcPr>
            <w:tcW w:w="275" w:type="dxa"/>
          </w:tcPr>
          <w:p w14:paraId="009075F7" w14:textId="77777777" w:rsidR="00622D31" w:rsidRPr="00B46037" w:rsidRDefault="00622D31" w:rsidP="003A73F5">
            <w:pPr>
              <w:spacing w:line="0" w:lineRule="atLeast"/>
              <w:jc w:val="center"/>
            </w:pPr>
            <w:r w:rsidRPr="00B46037">
              <w:t>3</w:t>
            </w:r>
          </w:p>
        </w:tc>
        <w:tc>
          <w:tcPr>
            <w:tcW w:w="1843" w:type="dxa"/>
          </w:tcPr>
          <w:p w14:paraId="410A397B" w14:textId="77777777" w:rsidR="00622D31" w:rsidRPr="00B46037" w:rsidRDefault="00622D31" w:rsidP="003A73F5">
            <w:pPr>
              <w:spacing w:line="0" w:lineRule="atLeast"/>
            </w:pPr>
            <w:r w:rsidRPr="00B46037">
              <w:t>Nim</w:t>
            </w:r>
          </w:p>
        </w:tc>
        <w:tc>
          <w:tcPr>
            <w:tcW w:w="1417" w:type="dxa"/>
          </w:tcPr>
          <w:p w14:paraId="404BF8BB" w14:textId="77777777" w:rsidR="00622D31" w:rsidRPr="00B46037" w:rsidRDefault="00622D31" w:rsidP="003A73F5">
            <w:pPr>
              <w:spacing w:line="0" w:lineRule="atLeast"/>
            </w:pPr>
            <w:r w:rsidRPr="00B46037">
              <w:t>Varchar</w:t>
            </w:r>
          </w:p>
        </w:tc>
        <w:tc>
          <w:tcPr>
            <w:tcW w:w="3397" w:type="dxa"/>
          </w:tcPr>
          <w:p w14:paraId="3D91E318" w14:textId="77777777" w:rsidR="00622D31" w:rsidRPr="00B46037" w:rsidRDefault="00622D31" w:rsidP="003A73F5">
            <w:pPr>
              <w:spacing w:line="0" w:lineRule="atLeast"/>
            </w:pPr>
            <w:r>
              <w:t>NIM Mahasiswa</w:t>
            </w:r>
          </w:p>
        </w:tc>
      </w:tr>
      <w:tr w:rsidR="00622D31" w:rsidRPr="00B46037" w14:paraId="17E3EFF4" w14:textId="77777777" w:rsidTr="003A73F5">
        <w:tc>
          <w:tcPr>
            <w:tcW w:w="275" w:type="dxa"/>
          </w:tcPr>
          <w:p w14:paraId="482D1B83" w14:textId="77777777" w:rsidR="00622D31" w:rsidRPr="00B46037" w:rsidRDefault="00622D31" w:rsidP="003A73F5">
            <w:pPr>
              <w:spacing w:line="0" w:lineRule="atLeast"/>
              <w:jc w:val="center"/>
            </w:pPr>
            <w:r w:rsidRPr="00B46037">
              <w:t>4</w:t>
            </w:r>
          </w:p>
        </w:tc>
        <w:tc>
          <w:tcPr>
            <w:tcW w:w="1843" w:type="dxa"/>
          </w:tcPr>
          <w:p w14:paraId="05854A82" w14:textId="77777777" w:rsidR="00622D31" w:rsidRPr="00B46037" w:rsidRDefault="00622D31" w:rsidP="003A73F5">
            <w:pPr>
              <w:spacing w:line="0" w:lineRule="atLeast"/>
            </w:pPr>
            <w:r w:rsidRPr="00B46037">
              <w:t>Tanggal</w:t>
            </w:r>
          </w:p>
        </w:tc>
        <w:tc>
          <w:tcPr>
            <w:tcW w:w="1417" w:type="dxa"/>
          </w:tcPr>
          <w:p w14:paraId="65880F80" w14:textId="77777777" w:rsidR="00622D31" w:rsidRPr="00B46037" w:rsidRDefault="00622D31" w:rsidP="003A73F5">
            <w:pPr>
              <w:spacing w:line="0" w:lineRule="atLeast"/>
            </w:pPr>
            <w:r w:rsidRPr="00B46037">
              <w:t xml:space="preserve">Date  </w:t>
            </w:r>
          </w:p>
        </w:tc>
        <w:tc>
          <w:tcPr>
            <w:tcW w:w="3397" w:type="dxa"/>
          </w:tcPr>
          <w:p w14:paraId="2FC79D22" w14:textId="77777777" w:rsidR="00622D31" w:rsidRPr="00B46037" w:rsidRDefault="00622D31" w:rsidP="003A73F5">
            <w:pPr>
              <w:spacing w:line="0" w:lineRule="atLeast"/>
              <w:rPr>
                <w:i/>
                <w:iCs/>
              </w:rPr>
            </w:pPr>
            <w:r>
              <w:t>Tanggal jadwal sidang UP-2</w:t>
            </w:r>
          </w:p>
        </w:tc>
      </w:tr>
      <w:tr w:rsidR="00622D31" w:rsidRPr="00B46037" w14:paraId="28464967" w14:textId="77777777" w:rsidTr="003A73F5">
        <w:tc>
          <w:tcPr>
            <w:tcW w:w="275" w:type="dxa"/>
          </w:tcPr>
          <w:p w14:paraId="1E792BE0" w14:textId="77777777" w:rsidR="00622D31" w:rsidRPr="00B46037" w:rsidRDefault="00622D31" w:rsidP="003A73F5">
            <w:pPr>
              <w:spacing w:line="0" w:lineRule="atLeast"/>
              <w:jc w:val="center"/>
            </w:pPr>
            <w:r w:rsidRPr="00B46037">
              <w:t>5</w:t>
            </w:r>
          </w:p>
        </w:tc>
        <w:tc>
          <w:tcPr>
            <w:tcW w:w="1843" w:type="dxa"/>
          </w:tcPr>
          <w:p w14:paraId="2994E7C0" w14:textId="77777777" w:rsidR="00622D31" w:rsidRPr="00B46037" w:rsidRDefault="00622D31" w:rsidP="003A73F5">
            <w:pPr>
              <w:spacing w:line="0" w:lineRule="atLeast"/>
            </w:pPr>
            <w:r w:rsidRPr="00B46037">
              <w:t>Jam_mulai</w:t>
            </w:r>
          </w:p>
        </w:tc>
        <w:tc>
          <w:tcPr>
            <w:tcW w:w="1417" w:type="dxa"/>
          </w:tcPr>
          <w:p w14:paraId="508B6D24" w14:textId="77777777" w:rsidR="00622D31" w:rsidRPr="00B46037" w:rsidRDefault="00622D31" w:rsidP="003A73F5">
            <w:pPr>
              <w:spacing w:line="0" w:lineRule="atLeast"/>
            </w:pPr>
            <w:r w:rsidRPr="00B46037">
              <w:t>Time</w:t>
            </w:r>
          </w:p>
        </w:tc>
        <w:tc>
          <w:tcPr>
            <w:tcW w:w="3397" w:type="dxa"/>
          </w:tcPr>
          <w:p w14:paraId="0FE6E75B" w14:textId="77777777" w:rsidR="00622D31" w:rsidRPr="00B46037" w:rsidRDefault="00622D31" w:rsidP="003A73F5">
            <w:pPr>
              <w:spacing w:line="0" w:lineRule="atLeast"/>
              <w:rPr>
                <w:i/>
                <w:iCs/>
              </w:rPr>
            </w:pPr>
            <w:r>
              <w:t>Jam mulai jadwal sidang UP-2</w:t>
            </w:r>
          </w:p>
        </w:tc>
      </w:tr>
      <w:tr w:rsidR="00622D31" w:rsidRPr="00B46037" w14:paraId="4496AE03" w14:textId="77777777" w:rsidTr="003A73F5">
        <w:tc>
          <w:tcPr>
            <w:tcW w:w="275" w:type="dxa"/>
          </w:tcPr>
          <w:p w14:paraId="2B7AC8DD" w14:textId="77777777" w:rsidR="00622D31" w:rsidRPr="00B46037" w:rsidRDefault="00622D31" w:rsidP="003A73F5">
            <w:pPr>
              <w:spacing w:line="0" w:lineRule="atLeast"/>
              <w:jc w:val="center"/>
            </w:pPr>
            <w:r w:rsidRPr="00B46037">
              <w:t>6</w:t>
            </w:r>
          </w:p>
        </w:tc>
        <w:tc>
          <w:tcPr>
            <w:tcW w:w="1843" w:type="dxa"/>
          </w:tcPr>
          <w:p w14:paraId="207894F6" w14:textId="77777777" w:rsidR="00622D31" w:rsidRPr="00B46037" w:rsidRDefault="00622D31" w:rsidP="003A73F5">
            <w:pPr>
              <w:spacing w:line="0" w:lineRule="atLeast"/>
            </w:pPr>
            <w:r w:rsidRPr="00B46037">
              <w:t>Jam_selesai</w:t>
            </w:r>
          </w:p>
        </w:tc>
        <w:tc>
          <w:tcPr>
            <w:tcW w:w="1417" w:type="dxa"/>
          </w:tcPr>
          <w:p w14:paraId="4CF77091" w14:textId="77777777" w:rsidR="00622D31" w:rsidRPr="00B46037" w:rsidRDefault="00622D31" w:rsidP="003A73F5">
            <w:pPr>
              <w:spacing w:line="0" w:lineRule="atLeast"/>
            </w:pPr>
            <w:r w:rsidRPr="00B46037">
              <w:t>Time</w:t>
            </w:r>
          </w:p>
        </w:tc>
        <w:tc>
          <w:tcPr>
            <w:tcW w:w="3397" w:type="dxa"/>
          </w:tcPr>
          <w:p w14:paraId="4BA6444A" w14:textId="77777777" w:rsidR="00622D31" w:rsidRPr="00B46037" w:rsidRDefault="00622D31" w:rsidP="003A73F5">
            <w:pPr>
              <w:spacing w:line="0" w:lineRule="atLeast"/>
              <w:rPr>
                <w:i/>
                <w:iCs/>
              </w:rPr>
            </w:pPr>
            <w:r>
              <w:t>Jam selesai jadwal sidang UP-2</w:t>
            </w:r>
          </w:p>
        </w:tc>
      </w:tr>
      <w:tr w:rsidR="00622D31" w:rsidRPr="00B46037" w14:paraId="7E10B8AB" w14:textId="77777777" w:rsidTr="003A73F5">
        <w:tc>
          <w:tcPr>
            <w:tcW w:w="275" w:type="dxa"/>
          </w:tcPr>
          <w:p w14:paraId="639E8ED7" w14:textId="77777777" w:rsidR="00622D31" w:rsidRPr="00B46037" w:rsidRDefault="00622D31" w:rsidP="003A73F5">
            <w:pPr>
              <w:spacing w:line="0" w:lineRule="atLeast"/>
              <w:jc w:val="center"/>
            </w:pPr>
            <w:r w:rsidRPr="00B46037">
              <w:t>7</w:t>
            </w:r>
          </w:p>
        </w:tc>
        <w:tc>
          <w:tcPr>
            <w:tcW w:w="1843" w:type="dxa"/>
          </w:tcPr>
          <w:p w14:paraId="54DAC192" w14:textId="77777777" w:rsidR="00622D31" w:rsidRPr="00B46037" w:rsidRDefault="00622D31" w:rsidP="003A73F5">
            <w:pPr>
              <w:spacing w:line="0" w:lineRule="atLeast"/>
            </w:pPr>
            <w:r w:rsidRPr="00B46037">
              <w:t>Pmb1</w:t>
            </w:r>
          </w:p>
        </w:tc>
        <w:tc>
          <w:tcPr>
            <w:tcW w:w="1417" w:type="dxa"/>
          </w:tcPr>
          <w:p w14:paraId="6740D45B" w14:textId="77777777" w:rsidR="00622D31" w:rsidRPr="00B46037" w:rsidRDefault="00622D31" w:rsidP="003A73F5">
            <w:pPr>
              <w:spacing w:line="0" w:lineRule="atLeast"/>
            </w:pPr>
            <w:r w:rsidRPr="00B46037">
              <w:t>Varchar</w:t>
            </w:r>
          </w:p>
        </w:tc>
        <w:tc>
          <w:tcPr>
            <w:tcW w:w="3397" w:type="dxa"/>
          </w:tcPr>
          <w:p w14:paraId="3D1F8A7D" w14:textId="77777777" w:rsidR="00622D31" w:rsidRPr="00B46037" w:rsidRDefault="00622D31" w:rsidP="003A73F5">
            <w:pPr>
              <w:spacing w:line="0" w:lineRule="atLeast"/>
              <w:rPr>
                <w:i/>
                <w:iCs/>
              </w:rPr>
            </w:pPr>
            <w:r>
              <w:t>Nama Pembimbing 1</w:t>
            </w:r>
          </w:p>
        </w:tc>
      </w:tr>
      <w:tr w:rsidR="00622D31" w:rsidRPr="00B46037" w14:paraId="09CBE2AF" w14:textId="77777777" w:rsidTr="003A73F5">
        <w:tc>
          <w:tcPr>
            <w:tcW w:w="275" w:type="dxa"/>
          </w:tcPr>
          <w:p w14:paraId="62898176" w14:textId="77777777" w:rsidR="00622D31" w:rsidRPr="00B46037" w:rsidRDefault="00622D31" w:rsidP="003A73F5">
            <w:pPr>
              <w:spacing w:line="0" w:lineRule="atLeast"/>
              <w:jc w:val="center"/>
            </w:pPr>
            <w:r w:rsidRPr="00B46037">
              <w:t>8</w:t>
            </w:r>
          </w:p>
        </w:tc>
        <w:tc>
          <w:tcPr>
            <w:tcW w:w="1843" w:type="dxa"/>
          </w:tcPr>
          <w:p w14:paraId="50388A1F" w14:textId="77777777" w:rsidR="00622D31" w:rsidRPr="00B46037" w:rsidRDefault="00622D31" w:rsidP="003A73F5">
            <w:pPr>
              <w:spacing w:line="0" w:lineRule="atLeast"/>
            </w:pPr>
            <w:r w:rsidRPr="00B46037">
              <w:t>Pmb2</w:t>
            </w:r>
          </w:p>
        </w:tc>
        <w:tc>
          <w:tcPr>
            <w:tcW w:w="1417" w:type="dxa"/>
          </w:tcPr>
          <w:p w14:paraId="2417A393" w14:textId="77777777" w:rsidR="00622D31" w:rsidRPr="00B46037" w:rsidRDefault="00622D31" w:rsidP="003A73F5">
            <w:pPr>
              <w:spacing w:line="0" w:lineRule="atLeast"/>
            </w:pPr>
            <w:r w:rsidRPr="00B46037">
              <w:t>Varchar</w:t>
            </w:r>
          </w:p>
        </w:tc>
        <w:tc>
          <w:tcPr>
            <w:tcW w:w="3397" w:type="dxa"/>
          </w:tcPr>
          <w:p w14:paraId="39EB0FDA" w14:textId="77777777" w:rsidR="00622D31" w:rsidRPr="00B46037" w:rsidRDefault="00622D31" w:rsidP="003A73F5">
            <w:pPr>
              <w:spacing w:line="0" w:lineRule="atLeast"/>
              <w:rPr>
                <w:i/>
                <w:iCs/>
              </w:rPr>
            </w:pPr>
            <w:r>
              <w:t>Nama Pembimbing 2</w:t>
            </w:r>
          </w:p>
        </w:tc>
      </w:tr>
      <w:tr w:rsidR="00622D31" w:rsidRPr="00B46037" w14:paraId="7E9CB4FF" w14:textId="77777777" w:rsidTr="003A73F5">
        <w:tc>
          <w:tcPr>
            <w:tcW w:w="275" w:type="dxa"/>
          </w:tcPr>
          <w:p w14:paraId="6DC407CC" w14:textId="77777777" w:rsidR="00622D31" w:rsidRPr="00B46037" w:rsidRDefault="00622D31" w:rsidP="003A73F5">
            <w:pPr>
              <w:spacing w:line="0" w:lineRule="atLeast"/>
              <w:jc w:val="center"/>
            </w:pPr>
            <w:r w:rsidRPr="00B46037">
              <w:t>9</w:t>
            </w:r>
          </w:p>
        </w:tc>
        <w:tc>
          <w:tcPr>
            <w:tcW w:w="1843" w:type="dxa"/>
          </w:tcPr>
          <w:p w14:paraId="146C0E1B" w14:textId="77777777" w:rsidR="00622D31" w:rsidRPr="00B46037" w:rsidRDefault="00622D31" w:rsidP="003A73F5">
            <w:pPr>
              <w:spacing w:line="0" w:lineRule="atLeast"/>
            </w:pPr>
            <w:r w:rsidRPr="00B46037">
              <w:t>Ks</w:t>
            </w:r>
          </w:p>
        </w:tc>
        <w:tc>
          <w:tcPr>
            <w:tcW w:w="1417" w:type="dxa"/>
          </w:tcPr>
          <w:p w14:paraId="1065D1FE" w14:textId="77777777" w:rsidR="00622D31" w:rsidRPr="00B46037" w:rsidRDefault="00622D31" w:rsidP="003A73F5">
            <w:pPr>
              <w:spacing w:line="0" w:lineRule="atLeast"/>
            </w:pPr>
            <w:r w:rsidRPr="00B46037">
              <w:t>Varchar</w:t>
            </w:r>
          </w:p>
        </w:tc>
        <w:tc>
          <w:tcPr>
            <w:tcW w:w="3397" w:type="dxa"/>
          </w:tcPr>
          <w:p w14:paraId="2D35A8E2" w14:textId="77777777" w:rsidR="00622D31" w:rsidRPr="00B46037" w:rsidRDefault="00622D31" w:rsidP="003A73F5">
            <w:pPr>
              <w:spacing w:line="0" w:lineRule="atLeast"/>
              <w:rPr>
                <w:i/>
                <w:iCs/>
              </w:rPr>
            </w:pPr>
            <w:r>
              <w:t xml:space="preserve">Nama Ketua Sidang </w:t>
            </w:r>
          </w:p>
        </w:tc>
      </w:tr>
      <w:tr w:rsidR="00622D31" w:rsidRPr="00B46037" w14:paraId="0DF03A86" w14:textId="77777777" w:rsidTr="003A73F5">
        <w:tc>
          <w:tcPr>
            <w:tcW w:w="275" w:type="dxa"/>
          </w:tcPr>
          <w:p w14:paraId="5CD8A51A" w14:textId="77777777" w:rsidR="00622D31" w:rsidRPr="00B46037" w:rsidRDefault="00622D31" w:rsidP="003A73F5">
            <w:pPr>
              <w:spacing w:line="0" w:lineRule="atLeast"/>
              <w:jc w:val="center"/>
            </w:pPr>
            <w:r w:rsidRPr="00B46037">
              <w:t>10</w:t>
            </w:r>
          </w:p>
        </w:tc>
        <w:tc>
          <w:tcPr>
            <w:tcW w:w="1843" w:type="dxa"/>
          </w:tcPr>
          <w:p w14:paraId="7E42CA0E" w14:textId="77777777" w:rsidR="00622D31" w:rsidRPr="00B46037" w:rsidRDefault="00622D31" w:rsidP="003A73F5">
            <w:pPr>
              <w:spacing w:line="0" w:lineRule="atLeast"/>
            </w:pPr>
            <w:r w:rsidRPr="00B46037">
              <w:t>Pnj1</w:t>
            </w:r>
          </w:p>
        </w:tc>
        <w:tc>
          <w:tcPr>
            <w:tcW w:w="1417" w:type="dxa"/>
          </w:tcPr>
          <w:p w14:paraId="634E85B4" w14:textId="77777777" w:rsidR="00622D31" w:rsidRPr="00B46037" w:rsidRDefault="00622D31" w:rsidP="003A73F5">
            <w:pPr>
              <w:spacing w:line="0" w:lineRule="atLeast"/>
            </w:pPr>
            <w:r w:rsidRPr="00B46037">
              <w:t>Varchar</w:t>
            </w:r>
          </w:p>
        </w:tc>
        <w:tc>
          <w:tcPr>
            <w:tcW w:w="3397" w:type="dxa"/>
          </w:tcPr>
          <w:p w14:paraId="566C25BA" w14:textId="77777777" w:rsidR="00622D31" w:rsidRPr="00B46037" w:rsidRDefault="00622D31" w:rsidP="003A73F5">
            <w:pPr>
              <w:spacing w:line="0" w:lineRule="atLeast"/>
              <w:rPr>
                <w:i/>
                <w:iCs/>
              </w:rPr>
            </w:pPr>
            <w:r>
              <w:t>Nama Penguji 1</w:t>
            </w:r>
          </w:p>
        </w:tc>
      </w:tr>
      <w:tr w:rsidR="00622D31" w:rsidRPr="00B46037" w14:paraId="6E188518" w14:textId="77777777" w:rsidTr="003A73F5">
        <w:tc>
          <w:tcPr>
            <w:tcW w:w="275" w:type="dxa"/>
          </w:tcPr>
          <w:p w14:paraId="5401D403" w14:textId="77777777" w:rsidR="00622D31" w:rsidRPr="00B46037" w:rsidRDefault="00622D31" w:rsidP="003A73F5">
            <w:pPr>
              <w:spacing w:line="0" w:lineRule="atLeast"/>
              <w:jc w:val="center"/>
            </w:pPr>
            <w:r w:rsidRPr="00B46037">
              <w:t>11</w:t>
            </w:r>
          </w:p>
        </w:tc>
        <w:tc>
          <w:tcPr>
            <w:tcW w:w="1843" w:type="dxa"/>
          </w:tcPr>
          <w:p w14:paraId="652F4CCE" w14:textId="77777777" w:rsidR="00622D31" w:rsidRPr="00B46037" w:rsidRDefault="00622D31" w:rsidP="003A73F5">
            <w:pPr>
              <w:spacing w:line="0" w:lineRule="atLeast"/>
            </w:pPr>
            <w:r w:rsidRPr="00B46037">
              <w:t>Pnj2</w:t>
            </w:r>
          </w:p>
        </w:tc>
        <w:tc>
          <w:tcPr>
            <w:tcW w:w="1417" w:type="dxa"/>
          </w:tcPr>
          <w:p w14:paraId="62A2733E" w14:textId="77777777" w:rsidR="00622D31" w:rsidRPr="00B46037" w:rsidRDefault="00622D31" w:rsidP="003A73F5">
            <w:pPr>
              <w:spacing w:line="0" w:lineRule="atLeast"/>
            </w:pPr>
            <w:r w:rsidRPr="00B46037">
              <w:t>Varchar</w:t>
            </w:r>
          </w:p>
        </w:tc>
        <w:tc>
          <w:tcPr>
            <w:tcW w:w="3397" w:type="dxa"/>
          </w:tcPr>
          <w:p w14:paraId="0D2C0DC2" w14:textId="77777777" w:rsidR="00622D31" w:rsidRPr="00B46037" w:rsidRDefault="00622D31" w:rsidP="003A73F5">
            <w:pPr>
              <w:spacing w:line="0" w:lineRule="atLeast"/>
              <w:rPr>
                <w:i/>
                <w:iCs/>
              </w:rPr>
            </w:pPr>
            <w:r>
              <w:t>Nama Penguji 2</w:t>
            </w:r>
          </w:p>
        </w:tc>
      </w:tr>
    </w:tbl>
    <w:p w14:paraId="3DB6DDB5" w14:textId="77777777" w:rsidR="00622D31" w:rsidRPr="00B46037" w:rsidRDefault="00622D31" w:rsidP="00622D31">
      <w:pPr>
        <w:spacing w:line="360" w:lineRule="auto"/>
        <w:ind w:left="360"/>
        <w:jc w:val="both"/>
      </w:pPr>
    </w:p>
    <w:p w14:paraId="2B64497D" w14:textId="77777777" w:rsidR="00622D31" w:rsidRDefault="00622D31" w:rsidP="00622D31">
      <w:pPr>
        <w:pStyle w:val="ListParagraph"/>
        <w:numPr>
          <w:ilvl w:val="0"/>
          <w:numId w:val="48"/>
        </w:numPr>
        <w:spacing w:line="360" w:lineRule="auto"/>
        <w:ind w:left="993"/>
        <w:jc w:val="both"/>
      </w:pPr>
      <w:r w:rsidRPr="00B46037">
        <w:t>Tabel Pemberitahuan</w:t>
      </w:r>
    </w:p>
    <w:p w14:paraId="416406FE" w14:textId="77777777" w:rsidR="00622D31" w:rsidRDefault="00622D31" w:rsidP="00622D31">
      <w:pPr>
        <w:pStyle w:val="ListParagraph"/>
        <w:spacing w:line="360" w:lineRule="auto"/>
        <w:ind w:left="993"/>
        <w:rPr>
          <w:color w:val="000000" w:themeColor="text1"/>
        </w:rPr>
      </w:pPr>
      <w:r w:rsidRPr="001C0AAB">
        <w:rPr>
          <w:color w:val="000000" w:themeColor="text1"/>
        </w:rPr>
        <w:t xml:space="preserve">Nama Tabel : </w:t>
      </w:r>
      <w:r>
        <w:t>Pemberitahuan</w:t>
      </w:r>
    </w:p>
    <w:p w14:paraId="356D1C29" w14:textId="77777777" w:rsidR="00622D31" w:rsidRDefault="00622D31" w:rsidP="00622D31">
      <w:pPr>
        <w:pStyle w:val="ListParagraph"/>
        <w:spacing w:line="360" w:lineRule="auto"/>
        <w:ind w:left="993"/>
        <w:rPr>
          <w:color w:val="000000" w:themeColor="text1"/>
        </w:rPr>
      </w:pPr>
      <w:r w:rsidRPr="001C0AAB">
        <w:rPr>
          <w:color w:val="000000" w:themeColor="text1"/>
        </w:rPr>
        <w:t xml:space="preserve">Keterangan : </w:t>
      </w:r>
      <w:r>
        <w:rPr>
          <w:color w:val="000000" w:themeColor="text1"/>
        </w:rPr>
        <w:t>Menampung data Pemberitahuan/informasi yang akan di sampaikan kepada mahasiswa</w:t>
      </w:r>
    </w:p>
    <w:p w14:paraId="35DE1B39" w14:textId="77777777" w:rsidR="00622D31" w:rsidRPr="005764A9" w:rsidRDefault="00622D31" w:rsidP="00622D31">
      <w:pPr>
        <w:pStyle w:val="ListParagraph"/>
        <w:spacing w:line="360" w:lineRule="auto"/>
        <w:rPr>
          <w:color w:val="000000" w:themeColor="text1"/>
        </w:rPr>
      </w:pPr>
    </w:p>
    <w:p w14:paraId="24C73ABE" w14:textId="1DE76F56" w:rsidR="00622D31" w:rsidRPr="00681322" w:rsidRDefault="00CE5D9F" w:rsidP="004A4DCB">
      <w:pPr>
        <w:pStyle w:val="Caption"/>
        <w:spacing w:after="0" w:line="360" w:lineRule="auto"/>
        <w:ind w:left="851"/>
        <w:jc w:val="center"/>
        <w:rPr>
          <w:i w:val="0"/>
          <w:iCs w:val="0"/>
          <w:color w:val="auto"/>
          <w:sz w:val="24"/>
          <w:szCs w:val="24"/>
        </w:rPr>
      </w:pPr>
      <w:bookmarkStart w:id="190" w:name="_Toc79605286"/>
      <w:r w:rsidRPr="004A4DCB">
        <w:rPr>
          <w:i w:val="0"/>
          <w:iCs w:val="0"/>
          <w:color w:val="auto"/>
          <w:sz w:val="24"/>
          <w:szCs w:val="24"/>
        </w:rPr>
        <w:t xml:space="preserve">Tabel 4. </w:t>
      </w:r>
      <w:r w:rsidRPr="004A4DCB">
        <w:rPr>
          <w:i w:val="0"/>
          <w:iCs w:val="0"/>
          <w:color w:val="auto"/>
          <w:sz w:val="24"/>
          <w:szCs w:val="24"/>
        </w:rPr>
        <w:fldChar w:fldCharType="begin"/>
      </w:r>
      <w:r w:rsidRPr="004A4DCB">
        <w:rPr>
          <w:i w:val="0"/>
          <w:iCs w:val="0"/>
          <w:color w:val="auto"/>
          <w:sz w:val="24"/>
          <w:szCs w:val="24"/>
        </w:rPr>
        <w:instrText xml:space="preserve"> SEQ Tabel_4. \* ARABIC </w:instrText>
      </w:r>
      <w:r w:rsidRPr="004A4DCB">
        <w:rPr>
          <w:i w:val="0"/>
          <w:iCs w:val="0"/>
          <w:color w:val="auto"/>
          <w:sz w:val="24"/>
          <w:szCs w:val="24"/>
        </w:rPr>
        <w:fldChar w:fldCharType="separate"/>
      </w:r>
      <w:r w:rsidR="00FB1FF7">
        <w:rPr>
          <w:i w:val="0"/>
          <w:iCs w:val="0"/>
          <w:noProof/>
          <w:color w:val="auto"/>
          <w:sz w:val="24"/>
          <w:szCs w:val="24"/>
        </w:rPr>
        <w:t>25</w:t>
      </w:r>
      <w:r w:rsidRPr="004A4DCB">
        <w:rPr>
          <w:i w:val="0"/>
          <w:iCs w:val="0"/>
          <w:color w:val="auto"/>
          <w:sz w:val="24"/>
          <w:szCs w:val="24"/>
        </w:rPr>
        <w:fldChar w:fldCharType="end"/>
      </w:r>
      <w:r w:rsidRPr="004A4DCB">
        <w:rPr>
          <w:i w:val="0"/>
          <w:iCs w:val="0"/>
          <w:color w:val="auto"/>
          <w:sz w:val="24"/>
          <w:szCs w:val="24"/>
        </w:rPr>
        <w:t xml:space="preserve"> Tabel Pemberitahuan</w:t>
      </w:r>
      <w:bookmarkEnd w:id="190"/>
    </w:p>
    <w:tbl>
      <w:tblPr>
        <w:tblStyle w:val="TableGrid"/>
        <w:tblW w:w="0" w:type="auto"/>
        <w:tblInd w:w="988" w:type="dxa"/>
        <w:tblLook w:val="04A0" w:firstRow="1" w:lastRow="0" w:firstColumn="1" w:lastColumn="0" w:noHBand="0" w:noVBand="1"/>
      </w:tblPr>
      <w:tblGrid>
        <w:gridCol w:w="510"/>
        <w:gridCol w:w="1779"/>
        <w:gridCol w:w="1389"/>
        <w:gridCol w:w="3261"/>
      </w:tblGrid>
      <w:tr w:rsidR="00622D31" w:rsidRPr="00B46037" w14:paraId="6F2294B4" w14:textId="77777777" w:rsidTr="003A73F5">
        <w:tc>
          <w:tcPr>
            <w:tcW w:w="275" w:type="dxa"/>
          </w:tcPr>
          <w:p w14:paraId="0A25471F" w14:textId="77777777" w:rsidR="00622D31" w:rsidRPr="00B46037" w:rsidRDefault="00622D31" w:rsidP="003A73F5">
            <w:pPr>
              <w:spacing w:line="0" w:lineRule="atLeast"/>
              <w:jc w:val="center"/>
            </w:pPr>
            <w:r w:rsidRPr="00B46037">
              <w:t>No</w:t>
            </w:r>
          </w:p>
        </w:tc>
        <w:tc>
          <w:tcPr>
            <w:tcW w:w="1843" w:type="dxa"/>
          </w:tcPr>
          <w:p w14:paraId="5326174C" w14:textId="77777777" w:rsidR="00622D31" w:rsidRPr="00B46037" w:rsidRDefault="00622D31" w:rsidP="003A73F5">
            <w:pPr>
              <w:spacing w:line="0" w:lineRule="atLeast"/>
              <w:jc w:val="center"/>
            </w:pPr>
            <w:r w:rsidRPr="00B46037">
              <w:t>Nama Field</w:t>
            </w:r>
          </w:p>
        </w:tc>
        <w:tc>
          <w:tcPr>
            <w:tcW w:w="1417" w:type="dxa"/>
          </w:tcPr>
          <w:p w14:paraId="7758B0CC" w14:textId="77777777" w:rsidR="00622D31" w:rsidRPr="00B46037" w:rsidRDefault="00622D31" w:rsidP="003A73F5">
            <w:pPr>
              <w:spacing w:line="0" w:lineRule="atLeast"/>
              <w:jc w:val="center"/>
            </w:pPr>
            <w:r w:rsidRPr="00B46037">
              <w:t>Tipe Data</w:t>
            </w:r>
          </w:p>
        </w:tc>
        <w:tc>
          <w:tcPr>
            <w:tcW w:w="3397" w:type="dxa"/>
          </w:tcPr>
          <w:p w14:paraId="20837B6C" w14:textId="77777777" w:rsidR="00622D31" w:rsidRPr="00B46037" w:rsidRDefault="00622D31" w:rsidP="003A73F5">
            <w:pPr>
              <w:spacing w:line="0" w:lineRule="atLeast"/>
              <w:jc w:val="center"/>
            </w:pPr>
            <w:r w:rsidRPr="00B46037">
              <w:t>Keterangan</w:t>
            </w:r>
          </w:p>
        </w:tc>
      </w:tr>
      <w:tr w:rsidR="00622D31" w:rsidRPr="00B46037" w14:paraId="39A59729" w14:textId="77777777" w:rsidTr="003A73F5">
        <w:tc>
          <w:tcPr>
            <w:tcW w:w="275" w:type="dxa"/>
          </w:tcPr>
          <w:p w14:paraId="1CAFBF9E" w14:textId="77777777" w:rsidR="00622D31" w:rsidRPr="00B46037" w:rsidRDefault="00622D31" w:rsidP="003A73F5">
            <w:pPr>
              <w:spacing w:line="0" w:lineRule="atLeast"/>
              <w:jc w:val="center"/>
            </w:pPr>
            <w:r w:rsidRPr="00B46037">
              <w:t>1</w:t>
            </w:r>
          </w:p>
        </w:tc>
        <w:tc>
          <w:tcPr>
            <w:tcW w:w="1843" w:type="dxa"/>
          </w:tcPr>
          <w:p w14:paraId="1D56DE8D" w14:textId="77777777" w:rsidR="00622D31" w:rsidRPr="00B46037" w:rsidRDefault="00622D31" w:rsidP="003A73F5">
            <w:pPr>
              <w:spacing w:line="0" w:lineRule="atLeast"/>
            </w:pPr>
            <w:r w:rsidRPr="00B46037">
              <w:t>id</w:t>
            </w:r>
          </w:p>
        </w:tc>
        <w:tc>
          <w:tcPr>
            <w:tcW w:w="1417" w:type="dxa"/>
          </w:tcPr>
          <w:p w14:paraId="28A48C02" w14:textId="77777777" w:rsidR="00622D31" w:rsidRPr="00B46037" w:rsidRDefault="00622D31" w:rsidP="003A73F5">
            <w:pPr>
              <w:spacing w:line="0" w:lineRule="atLeast"/>
            </w:pPr>
            <w:r w:rsidRPr="00B46037">
              <w:t>Int</w:t>
            </w:r>
          </w:p>
        </w:tc>
        <w:tc>
          <w:tcPr>
            <w:tcW w:w="3397" w:type="dxa"/>
          </w:tcPr>
          <w:p w14:paraId="4B9BF8D3" w14:textId="77777777" w:rsidR="00622D31" w:rsidRPr="00B46037" w:rsidRDefault="00622D31" w:rsidP="003A73F5">
            <w:pPr>
              <w:spacing w:line="0" w:lineRule="atLeast"/>
              <w:rPr>
                <w:i/>
                <w:iCs/>
              </w:rPr>
            </w:pPr>
            <w:r w:rsidRPr="00B46037">
              <w:rPr>
                <w:i/>
                <w:iCs/>
              </w:rPr>
              <w:t>Primary key</w:t>
            </w:r>
          </w:p>
        </w:tc>
      </w:tr>
      <w:tr w:rsidR="00622D31" w:rsidRPr="00B46037" w14:paraId="30F36446" w14:textId="77777777" w:rsidTr="003A73F5">
        <w:tc>
          <w:tcPr>
            <w:tcW w:w="275" w:type="dxa"/>
          </w:tcPr>
          <w:p w14:paraId="20A4D7F0" w14:textId="77777777" w:rsidR="00622D31" w:rsidRPr="00B46037" w:rsidRDefault="00622D31" w:rsidP="003A73F5">
            <w:pPr>
              <w:spacing w:line="0" w:lineRule="atLeast"/>
              <w:jc w:val="center"/>
            </w:pPr>
            <w:r w:rsidRPr="00B46037">
              <w:t>2</w:t>
            </w:r>
          </w:p>
        </w:tc>
        <w:tc>
          <w:tcPr>
            <w:tcW w:w="1843" w:type="dxa"/>
          </w:tcPr>
          <w:p w14:paraId="6EFCD612" w14:textId="77777777" w:rsidR="00622D31" w:rsidRPr="00B46037" w:rsidRDefault="00622D31" w:rsidP="003A73F5">
            <w:pPr>
              <w:spacing w:line="0" w:lineRule="atLeast"/>
            </w:pPr>
            <w:r w:rsidRPr="00B46037">
              <w:t>Isi</w:t>
            </w:r>
          </w:p>
        </w:tc>
        <w:tc>
          <w:tcPr>
            <w:tcW w:w="1417" w:type="dxa"/>
          </w:tcPr>
          <w:p w14:paraId="74AD601B" w14:textId="77777777" w:rsidR="00622D31" w:rsidRPr="00B46037" w:rsidRDefault="00622D31" w:rsidP="003A73F5">
            <w:pPr>
              <w:spacing w:line="0" w:lineRule="atLeast"/>
            </w:pPr>
            <w:r w:rsidRPr="00B46037">
              <w:t>Varchar</w:t>
            </w:r>
          </w:p>
        </w:tc>
        <w:tc>
          <w:tcPr>
            <w:tcW w:w="3397" w:type="dxa"/>
          </w:tcPr>
          <w:p w14:paraId="3A4CD77B" w14:textId="77777777" w:rsidR="00622D31" w:rsidRPr="00B46037" w:rsidRDefault="00622D31" w:rsidP="003A73F5">
            <w:pPr>
              <w:spacing w:line="0" w:lineRule="atLeast"/>
            </w:pPr>
            <w:r w:rsidRPr="00B46037">
              <w:rPr>
                <w:i/>
                <w:iCs/>
              </w:rPr>
              <w:t>Username</w:t>
            </w:r>
            <w:r w:rsidRPr="00B46037">
              <w:t xml:space="preserve"> pengguna</w:t>
            </w:r>
          </w:p>
        </w:tc>
      </w:tr>
      <w:tr w:rsidR="00622D31" w:rsidRPr="00B46037" w14:paraId="6AD81D1F" w14:textId="77777777" w:rsidTr="003A73F5">
        <w:tc>
          <w:tcPr>
            <w:tcW w:w="275" w:type="dxa"/>
          </w:tcPr>
          <w:p w14:paraId="045A9C10" w14:textId="77777777" w:rsidR="00622D31" w:rsidRPr="00B46037" w:rsidRDefault="00622D31" w:rsidP="003A73F5">
            <w:pPr>
              <w:spacing w:line="0" w:lineRule="atLeast"/>
              <w:jc w:val="center"/>
            </w:pPr>
            <w:r w:rsidRPr="00B46037">
              <w:t>3</w:t>
            </w:r>
          </w:p>
        </w:tc>
        <w:tc>
          <w:tcPr>
            <w:tcW w:w="1843" w:type="dxa"/>
          </w:tcPr>
          <w:p w14:paraId="2321C1FE" w14:textId="77777777" w:rsidR="00622D31" w:rsidRPr="00B46037" w:rsidRDefault="00622D31" w:rsidP="003A73F5">
            <w:pPr>
              <w:spacing w:line="0" w:lineRule="atLeast"/>
            </w:pPr>
            <w:r w:rsidRPr="00B46037">
              <w:t>Waktu</w:t>
            </w:r>
          </w:p>
        </w:tc>
        <w:tc>
          <w:tcPr>
            <w:tcW w:w="1417" w:type="dxa"/>
          </w:tcPr>
          <w:p w14:paraId="611BFF3E" w14:textId="77777777" w:rsidR="00622D31" w:rsidRPr="00B46037" w:rsidRDefault="00622D31" w:rsidP="003A73F5">
            <w:pPr>
              <w:spacing w:line="0" w:lineRule="atLeast"/>
            </w:pPr>
            <w:r w:rsidRPr="00B46037">
              <w:t>Varchar</w:t>
            </w:r>
          </w:p>
        </w:tc>
        <w:tc>
          <w:tcPr>
            <w:tcW w:w="3397" w:type="dxa"/>
          </w:tcPr>
          <w:p w14:paraId="0A1BE2CA" w14:textId="77777777" w:rsidR="00622D31" w:rsidRPr="00B46037" w:rsidRDefault="00622D31" w:rsidP="003A73F5">
            <w:pPr>
              <w:spacing w:line="0" w:lineRule="atLeast"/>
            </w:pPr>
            <w:r w:rsidRPr="00B46037">
              <w:rPr>
                <w:i/>
                <w:iCs/>
              </w:rPr>
              <w:t>Password</w:t>
            </w:r>
            <w:r w:rsidRPr="00B46037">
              <w:t xml:space="preserve"> pengguna</w:t>
            </w:r>
          </w:p>
        </w:tc>
      </w:tr>
      <w:tr w:rsidR="00622D31" w:rsidRPr="00B46037" w14:paraId="531382F4" w14:textId="77777777" w:rsidTr="003A73F5">
        <w:tc>
          <w:tcPr>
            <w:tcW w:w="275" w:type="dxa"/>
          </w:tcPr>
          <w:p w14:paraId="7FE221DF" w14:textId="77777777" w:rsidR="00622D31" w:rsidRPr="00B46037" w:rsidRDefault="00622D31" w:rsidP="003A73F5">
            <w:pPr>
              <w:spacing w:line="0" w:lineRule="atLeast"/>
              <w:jc w:val="center"/>
            </w:pPr>
            <w:r w:rsidRPr="00B46037">
              <w:t>4</w:t>
            </w:r>
          </w:p>
        </w:tc>
        <w:tc>
          <w:tcPr>
            <w:tcW w:w="1843" w:type="dxa"/>
          </w:tcPr>
          <w:p w14:paraId="213A72B5" w14:textId="77777777" w:rsidR="00622D31" w:rsidRPr="00B46037" w:rsidRDefault="00622D31" w:rsidP="003A73F5">
            <w:pPr>
              <w:spacing w:line="0" w:lineRule="atLeast"/>
            </w:pPr>
            <w:r w:rsidRPr="00B46037">
              <w:t>status</w:t>
            </w:r>
          </w:p>
        </w:tc>
        <w:tc>
          <w:tcPr>
            <w:tcW w:w="1417" w:type="dxa"/>
          </w:tcPr>
          <w:p w14:paraId="5A4F459F" w14:textId="77777777" w:rsidR="00622D31" w:rsidRPr="00B46037" w:rsidRDefault="00622D31" w:rsidP="003A73F5">
            <w:pPr>
              <w:spacing w:line="0" w:lineRule="atLeast"/>
            </w:pPr>
            <w:r w:rsidRPr="00B46037">
              <w:t>Int</w:t>
            </w:r>
          </w:p>
        </w:tc>
        <w:tc>
          <w:tcPr>
            <w:tcW w:w="3397" w:type="dxa"/>
          </w:tcPr>
          <w:p w14:paraId="2E2EC39F" w14:textId="77777777" w:rsidR="00622D31" w:rsidRPr="00B46037" w:rsidRDefault="00622D31" w:rsidP="003A73F5">
            <w:pPr>
              <w:spacing w:line="0" w:lineRule="atLeast"/>
              <w:rPr>
                <w:i/>
                <w:iCs/>
              </w:rPr>
            </w:pPr>
          </w:p>
        </w:tc>
      </w:tr>
    </w:tbl>
    <w:p w14:paraId="2E939C77" w14:textId="77777777" w:rsidR="00622D31" w:rsidRDefault="00622D31" w:rsidP="00622D31">
      <w:pPr>
        <w:pStyle w:val="ListParagraph"/>
        <w:spacing w:line="360" w:lineRule="auto"/>
        <w:jc w:val="both"/>
      </w:pPr>
    </w:p>
    <w:p w14:paraId="6FE64231" w14:textId="77777777" w:rsidR="00622D31" w:rsidRPr="00B46037" w:rsidRDefault="00622D31" w:rsidP="00622D31">
      <w:pPr>
        <w:pStyle w:val="ListParagraph"/>
        <w:numPr>
          <w:ilvl w:val="0"/>
          <w:numId w:val="48"/>
        </w:numPr>
        <w:spacing w:line="360" w:lineRule="auto"/>
        <w:ind w:left="993"/>
        <w:jc w:val="both"/>
      </w:pPr>
      <w:r w:rsidRPr="00B46037">
        <w:t>Tabel Pesan</w:t>
      </w:r>
    </w:p>
    <w:p w14:paraId="6F863E25" w14:textId="77777777" w:rsidR="00622D31" w:rsidRDefault="00622D31" w:rsidP="00622D31">
      <w:pPr>
        <w:pStyle w:val="ListParagraph"/>
        <w:spacing w:line="360" w:lineRule="auto"/>
        <w:ind w:left="993"/>
        <w:rPr>
          <w:color w:val="000000" w:themeColor="text1"/>
        </w:rPr>
      </w:pPr>
      <w:r w:rsidRPr="001C0AAB">
        <w:rPr>
          <w:color w:val="000000" w:themeColor="text1"/>
        </w:rPr>
        <w:t xml:space="preserve">Nama Tabel : </w:t>
      </w:r>
      <w:r>
        <w:t>Pesan</w:t>
      </w:r>
    </w:p>
    <w:p w14:paraId="0C0B0476" w14:textId="77777777" w:rsidR="00622D31" w:rsidRDefault="00622D31" w:rsidP="00622D31">
      <w:pPr>
        <w:pStyle w:val="ListParagraph"/>
        <w:spacing w:line="360" w:lineRule="auto"/>
        <w:ind w:left="993"/>
        <w:rPr>
          <w:color w:val="000000" w:themeColor="text1"/>
        </w:rPr>
      </w:pPr>
      <w:r w:rsidRPr="001C0AAB">
        <w:rPr>
          <w:color w:val="000000" w:themeColor="text1"/>
        </w:rPr>
        <w:t xml:space="preserve">Keterangan : </w:t>
      </w:r>
      <w:r>
        <w:rPr>
          <w:color w:val="000000" w:themeColor="text1"/>
        </w:rPr>
        <w:t>Menampung data Pesan</w:t>
      </w:r>
    </w:p>
    <w:p w14:paraId="1DB6CF74" w14:textId="77777777" w:rsidR="00622D31" w:rsidRDefault="00622D31" w:rsidP="00622D31">
      <w:pPr>
        <w:pStyle w:val="ListParagraph"/>
        <w:spacing w:line="360" w:lineRule="auto"/>
        <w:jc w:val="center"/>
      </w:pPr>
    </w:p>
    <w:p w14:paraId="09414B8B" w14:textId="199B8699" w:rsidR="00622D31" w:rsidRPr="00681322" w:rsidRDefault="00CE5D9F" w:rsidP="004A4DCB">
      <w:pPr>
        <w:pStyle w:val="Caption"/>
        <w:spacing w:after="0" w:line="360" w:lineRule="auto"/>
        <w:ind w:left="851"/>
        <w:jc w:val="center"/>
        <w:rPr>
          <w:i w:val="0"/>
          <w:iCs w:val="0"/>
          <w:color w:val="auto"/>
          <w:sz w:val="24"/>
          <w:szCs w:val="24"/>
        </w:rPr>
      </w:pPr>
      <w:bookmarkStart w:id="191" w:name="_Toc79605287"/>
      <w:r w:rsidRPr="004A4DCB">
        <w:rPr>
          <w:i w:val="0"/>
          <w:iCs w:val="0"/>
          <w:color w:val="auto"/>
          <w:sz w:val="24"/>
          <w:szCs w:val="24"/>
        </w:rPr>
        <w:t xml:space="preserve">Tabel 4. </w:t>
      </w:r>
      <w:r w:rsidRPr="004A4DCB">
        <w:rPr>
          <w:i w:val="0"/>
          <w:iCs w:val="0"/>
          <w:color w:val="auto"/>
          <w:sz w:val="24"/>
          <w:szCs w:val="24"/>
        </w:rPr>
        <w:fldChar w:fldCharType="begin"/>
      </w:r>
      <w:r w:rsidRPr="004A4DCB">
        <w:rPr>
          <w:i w:val="0"/>
          <w:iCs w:val="0"/>
          <w:color w:val="auto"/>
          <w:sz w:val="24"/>
          <w:szCs w:val="24"/>
        </w:rPr>
        <w:instrText xml:space="preserve"> SEQ Tabel_4. \* ARABIC </w:instrText>
      </w:r>
      <w:r w:rsidRPr="004A4DCB">
        <w:rPr>
          <w:i w:val="0"/>
          <w:iCs w:val="0"/>
          <w:color w:val="auto"/>
          <w:sz w:val="24"/>
          <w:szCs w:val="24"/>
        </w:rPr>
        <w:fldChar w:fldCharType="separate"/>
      </w:r>
      <w:r w:rsidR="00FB1FF7">
        <w:rPr>
          <w:i w:val="0"/>
          <w:iCs w:val="0"/>
          <w:noProof/>
          <w:color w:val="auto"/>
          <w:sz w:val="24"/>
          <w:szCs w:val="24"/>
        </w:rPr>
        <w:t>26</w:t>
      </w:r>
      <w:r w:rsidRPr="004A4DCB">
        <w:rPr>
          <w:i w:val="0"/>
          <w:iCs w:val="0"/>
          <w:color w:val="auto"/>
          <w:sz w:val="24"/>
          <w:szCs w:val="24"/>
        </w:rPr>
        <w:fldChar w:fldCharType="end"/>
      </w:r>
      <w:r w:rsidRPr="004A4DCB">
        <w:rPr>
          <w:i w:val="0"/>
          <w:iCs w:val="0"/>
          <w:color w:val="auto"/>
          <w:sz w:val="24"/>
          <w:szCs w:val="24"/>
        </w:rPr>
        <w:t xml:space="preserve"> Tabel Pesan</w:t>
      </w:r>
      <w:bookmarkEnd w:id="191"/>
    </w:p>
    <w:tbl>
      <w:tblPr>
        <w:tblStyle w:val="TableGrid"/>
        <w:tblW w:w="0" w:type="auto"/>
        <w:tblInd w:w="988" w:type="dxa"/>
        <w:tblLook w:val="04A0" w:firstRow="1" w:lastRow="0" w:firstColumn="1" w:lastColumn="0" w:noHBand="0" w:noVBand="1"/>
      </w:tblPr>
      <w:tblGrid>
        <w:gridCol w:w="510"/>
        <w:gridCol w:w="1792"/>
        <w:gridCol w:w="1387"/>
        <w:gridCol w:w="3250"/>
      </w:tblGrid>
      <w:tr w:rsidR="00622D31" w:rsidRPr="00B46037" w14:paraId="611868A1" w14:textId="77777777" w:rsidTr="003A73F5">
        <w:tc>
          <w:tcPr>
            <w:tcW w:w="275" w:type="dxa"/>
          </w:tcPr>
          <w:p w14:paraId="28FBC207" w14:textId="77777777" w:rsidR="00622D31" w:rsidRPr="00B46037" w:rsidRDefault="00622D31" w:rsidP="003A73F5">
            <w:pPr>
              <w:spacing w:line="0" w:lineRule="atLeast"/>
              <w:jc w:val="center"/>
            </w:pPr>
            <w:r w:rsidRPr="00B46037">
              <w:t>No</w:t>
            </w:r>
          </w:p>
        </w:tc>
        <w:tc>
          <w:tcPr>
            <w:tcW w:w="1843" w:type="dxa"/>
          </w:tcPr>
          <w:p w14:paraId="5D4F58AA" w14:textId="77777777" w:rsidR="00622D31" w:rsidRPr="00B46037" w:rsidRDefault="00622D31" w:rsidP="003A73F5">
            <w:pPr>
              <w:spacing w:line="0" w:lineRule="atLeast"/>
              <w:jc w:val="center"/>
            </w:pPr>
            <w:r w:rsidRPr="00B46037">
              <w:t>Nama Field</w:t>
            </w:r>
          </w:p>
        </w:tc>
        <w:tc>
          <w:tcPr>
            <w:tcW w:w="1417" w:type="dxa"/>
          </w:tcPr>
          <w:p w14:paraId="48094E98" w14:textId="77777777" w:rsidR="00622D31" w:rsidRPr="00B46037" w:rsidRDefault="00622D31" w:rsidP="003A73F5">
            <w:pPr>
              <w:spacing w:line="0" w:lineRule="atLeast"/>
              <w:jc w:val="center"/>
            </w:pPr>
            <w:r w:rsidRPr="00B46037">
              <w:t>Tipe Data</w:t>
            </w:r>
          </w:p>
        </w:tc>
        <w:tc>
          <w:tcPr>
            <w:tcW w:w="3397" w:type="dxa"/>
          </w:tcPr>
          <w:p w14:paraId="2818F915" w14:textId="77777777" w:rsidR="00622D31" w:rsidRPr="00B46037" w:rsidRDefault="00622D31" w:rsidP="003A73F5">
            <w:pPr>
              <w:spacing w:line="0" w:lineRule="atLeast"/>
              <w:jc w:val="center"/>
            </w:pPr>
            <w:r w:rsidRPr="00B46037">
              <w:t>Keterangan</w:t>
            </w:r>
          </w:p>
        </w:tc>
      </w:tr>
      <w:tr w:rsidR="00622D31" w:rsidRPr="00B46037" w14:paraId="2AB2693F" w14:textId="77777777" w:rsidTr="003A73F5">
        <w:tc>
          <w:tcPr>
            <w:tcW w:w="275" w:type="dxa"/>
          </w:tcPr>
          <w:p w14:paraId="0072C5B4" w14:textId="77777777" w:rsidR="00622D31" w:rsidRPr="00B46037" w:rsidRDefault="00622D31" w:rsidP="003A73F5">
            <w:pPr>
              <w:spacing w:line="0" w:lineRule="atLeast"/>
              <w:jc w:val="center"/>
            </w:pPr>
            <w:r w:rsidRPr="00B46037">
              <w:t>1</w:t>
            </w:r>
          </w:p>
        </w:tc>
        <w:tc>
          <w:tcPr>
            <w:tcW w:w="1843" w:type="dxa"/>
          </w:tcPr>
          <w:p w14:paraId="4E173C5E" w14:textId="77777777" w:rsidR="00622D31" w:rsidRPr="00B46037" w:rsidRDefault="00622D31" w:rsidP="003A73F5">
            <w:pPr>
              <w:spacing w:line="0" w:lineRule="atLeast"/>
            </w:pPr>
            <w:r w:rsidRPr="00B46037">
              <w:t>Id_pesan</w:t>
            </w:r>
          </w:p>
        </w:tc>
        <w:tc>
          <w:tcPr>
            <w:tcW w:w="1417" w:type="dxa"/>
          </w:tcPr>
          <w:p w14:paraId="6C73C1E8" w14:textId="77777777" w:rsidR="00622D31" w:rsidRPr="00B46037" w:rsidRDefault="00622D31" w:rsidP="003A73F5">
            <w:pPr>
              <w:spacing w:line="0" w:lineRule="atLeast"/>
            </w:pPr>
            <w:r w:rsidRPr="00B46037">
              <w:t>Int</w:t>
            </w:r>
          </w:p>
        </w:tc>
        <w:tc>
          <w:tcPr>
            <w:tcW w:w="3397" w:type="dxa"/>
          </w:tcPr>
          <w:p w14:paraId="2FE2CBD5" w14:textId="77777777" w:rsidR="00622D31" w:rsidRPr="00B46037" w:rsidRDefault="00622D31" w:rsidP="003A73F5">
            <w:pPr>
              <w:spacing w:line="0" w:lineRule="atLeast"/>
              <w:rPr>
                <w:i/>
                <w:iCs/>
              </w:rPr>
            </w:pPr>
            <w:r w:rsidRPr="00B46037">
              <w:rPr>
                <w:i/>
                <w:iCs/>
              </w:rPr>
              <w:t>Primary key</w:t>
            </w:r>
          </w:p>
        </w:tc>
      </w:tr>
      <w:tr w:rsidR="00622D31" w:rsidRPr="00B46037" w14:paraId="43FB6688" w14:textId="77777777" w:rsidTr="003A73F5">
        <w:tc>
          <w:tcPr>
            <w:tcW w:w="275" w:type="dxa"/>
          </w:tcPr>
          <w:p w14:paraId="197C5893" w14:textId="77777777" w:rsidR="00622D31" w:rsidRPr="00B46037" w:rsidRDefault="00622D31" w:rsidP="003A73F5">
            <w:pPr>
              <w:spacing w:line="0" w:lineRule="atLeast"/>
              <w:jc w:val="center"/>
            </w:pPr>
            <w:r w:rsidRPr="00B46037">
              <w:t>2</w:t>
            </w:r>
          </w:p>
        </w:tc>
        <w:tc>
          <w:tcPr>
            <w:tcW w:w="1843" w:type="dxa"/>
          </w:tcPr>
          <w:p w14:paraId="525ECC34" w14:textId="77777777" w:rsidR="00622D31" w:rsidRPr="00B46037" w:rsidRDefault="00622D31" w:rsidP="003A73F5">
            <w:pPr>
              <w:spacing w:line="0" w:lineRule="atLeast"/>
            </w:pPr>
            <w:r w:rsidRPr="00B46037">
              <w:t>Pengirim</w:t>
            </w:r>
          </w:p>
        </w:tc>
        <w:tc>
          <w:tcPr>
            <w:tcW w:w="1417" w:type="dxa"/>
          </w:tcPr>
          <w:p w14:paraId="19CCC7B3" w14:textId="77777777" w:rsidR="00622D31" w:rsidRPr="00B46037" w:rsidRDefault="00622D31" w:rsidP="003A73F5">
            <w:pPr>
              <w:spacing w:line="0" w:lineRule="atLeast"/>
            </w:pPr>
            <w:r w:rsidRPr="00B46037">
              <w:t>Varchar</w:t>
            </w:r>
          </w:p>
        </w:tc>
        <w:tc>
          <w:tcPr>
            <w:tcW w:w="3397" w:type="dxa"/>
          </w:tcPr>
          <w:p w14:paraId="6015EB94" w14:textId="77777777" w:rsidR="00622D31" w:rsidRPr="00B46037" w:rsidRDefault="00622D31" w:rsidP="003A73F5">
            <w:pPr>
              <w:spacing w:line="0" w:lineRule="atLeast"/>
            </w:pPr>
            <w:r>
              <w:t>Nama Pengirim</w:t>
            </w:r>
          </w:p>
        </w:tc>
      </w:tr>
      <w:tr w:rsidR="00622D31" w:rsidRPr="00B46037" w14:paraId="3C6A6377" w14:textId="77777777" w:rsidTr="003A73F5">
        <w:tc>
          <w:tcPr>
            <w:tcW w:w="275" w:type="dxa"/>
          </w:tcPr>
          <w:p w14:paraId="1E993A1D" w14:textId="77777777" w:rsidR="00622D31" w:rsidRPr="00B46037" w:rsidRDefault="00622D31" w:rsidP="003A73F5">
            <w:pPr>
              <w:spacing w:line="0" w:lineRule="atLeast"/>
              <w:jc w:val="center"/>
            </w:pPr>
            <w:r w:rsidRPr="00B46037">
              <w:t>3</w:t>
            </w:r>
          </w:p>
        </w:tc>
        <w:tc>
          <w:tcPr>
            <w:tcW w:w="1843" w:type="dxa"/>
          </w:tcPr>
          <w:p w14:paraId="775721AE" w14:textId="77777777" w:rsidR="00622D31" w:rsidRPr="00B46037" w:rsidRDefault="00622D31" w:rsidP="003A73F5">
            <w:pPr>
              <w:spacing w:line="0" w:lineRule="atLeast"/>
            </w:pPr>
            <w:r w:rsidRPr="00B46037">
              <w:t>Penerima</w:t>
            </w:r>
          </w:p>
        </w:tc>
        <w:tc>
          <w:tcPr>
            <w:tcW w:w="1417" w:type="dxa"/>
          </w:tcPr>
          <w:p w14:paraId="64B4046C" w14:textId="77777777" w:rsidR="00622D31" w:rsidRPr="00B46037" w:rsidRDefault="00622D31" w:rsidP="003A73F5">
            <w:pPr>
              <w:spacing w:line="0" w:lineRule="atLeast"/>
            </w:pPr>
            <w:r w:rsidRPr="00B46037">
              <w:t>Varchar</w:t>
            </w:r>
          </w:p>
        </w:tc>
        <w:tc>
          <w:tcPr>
            <w:tcW w:w="3397" w:type="dxa"/>
          </w:tcPr>
          <w:p w14:paraId="691A98F2" w14:textId="77777777" w:rsidR="00622D31" w:rsidRPr="00B46037" w:rsidRDefault="00622D31" w:rsidP="003A73F5">
            <w:pPr>
              <w:spacing w:line="0" w:lineRule="atLeast"/>
            </w:pPr>
            <w:r>
              <w:t>Nama Penerima</w:t>
            </w:r>
          </w:p>
        </w:tc>
      </w:tr>
      <w:tr w:rsidR="00622D31" w:rsidRPr="00B46037" w14:paraId="6E0EE88E" w14:textId="77777777" w:rsidTr="003A73F5">
        <w:tc>
          <w:tcPr>
            <w:tcW w:w="275" w:type="dxa"/>
          </w:tcPr>
          <w:p w14:paraId="5876A71E" w14:textId="77777777" w:rsidR="00622D31" w:rsidRPr="00B46037" w:rsidRDefault="00622D31" w:rsidP="003A73F5">
            <w:pPr>
              <w:spacing w:line="0" w:lineRule="atLeast"/>
              <w:jc w:val="center"/>
            </w:pPr>
            <w:r w:rsidRPr="00B46037">
              <w:t>4</w:t>
            </w:r>
          </w:p>
        </w:tc>
        <w:tc>
          <w:tcPr>
            <w:tcW w:w="1843" w:type="dxa"/>
          </w:tcPr>
          <w:p w14:paraId="5AF61066" w14:textId="77777777" w:rsidR="00622D31" w:rsidRPr="00B46037" w:rsidRDefault="00622D31" w:rsidP="003A73F5">
            <w:pPr>
              <w:spacing w:line="0" w:lineRule="atLeast"/>
            </w:pPr>
            <w:r w:rsidRPr="00B46037">
              <w:t>Isi_pesan</w:t>
            </w:r>
          </w:p>
        </w:tc>
        <w:tc>
          <w:tcPr>
            <w:tcW w:w="1417" w:type="dxa"/>
          </w:tcPr>
          <w:p w14:paraId="2CE0057A" w14:textId="77777777" w:rsidR="00622D31" w:rsidRPr="00B46037" w:rsidRDefault="00622D31" w:rsidP="003A73F5">
            <w:pPr>
              <w:spacing w:line="0" w:lineRule="atLeast"/>
            </w:pPr>
            <w:r w:rsidRPr="00B46037">
              <w:t>Text</w:t>
            </w:r>
          </w:p>
        </w:tc>
        <w:tc>
          <w:tcPr>
            <w:tcW w:w="3397" w:type="dxa"/>
          </w:tcPr>
          <w:p w14:paraId="293EECCB" w14:textId="77777777" w:rsidR="00622D31" w:rsidRPr="00B85117" w:rsidRDefault="00622D31" w:rsidP="003A73F5">
            <w:pPr>
              <w:spacing w:line="0" w:lineRule="atLeast"/>
            </w:pPr>
            <w:r>
              <w:t>Isi pesan</w:t>
            </w:r>
          </w:p>
        </w:tc>
      </w:tr>
      <w:tr w:rsidR="00622D31" w:rsidRPr="00B46037" w14:paraId="7AF34A1E" w14:textId="77777777" w:rsidTr="003A73F5">
        <w:tc>
          <w:tcPr>
            <w:tcW w:w="275" w:type="dxa"/>
          </w:tcPr>
          <w:p w14:paraId="4CFC945C" w14:textId="77777777" w:rsidR="00622D31" w:rsidRPr="00B46037" w:rsidRDefault="00622D31" w:rsidP="003A73F5">
            <w:pPr>
              <w:spacing w:line="0" w:lineRule="atLeast"/>
              <w:jc w:val="center"/>
            </w:pPr>
            <w:r w:rsidRPr="00B46037">
              <w:t>5</w:t>
            </w:r>
          </w:p>
        </w:tc>
        <w:tc>
          <w:tcPr>
            <w:tcW w:w="1843" w:type="dxa"/>
          </w:tcPr>
          <w:p w14:paraId="10D4622B" w14:textId="77777777" w:rsidR="00622D31" w:rsidRPr="00B46037" w:rsidRDefault="00622D31" w:rsidP="003A73F5">
            <w:pPr>
              <w:spacing w:line="0" w:lineRule="atLeast"/>
            </w:pPr>
            <w:r w:rsidRPr="00B46037">
              <w:t>Tanggal</w:t>
            </w:r>
          </w:p>
        </w:tc>
        <w:tc>
          <w:tcPr>
            <w:tcW w:w="1417" w:type="dxa"/>
          </w:tcPr>
          <w:p w14:paraId="3EC6CFCE" w14:textId="77777777" w:rsidR="00622D31" w:rsidRPr="00B46037" w:rsidRDefault="00622D31" w:rsidP="003A73F5">
            <w:pPr>
              <w:spacing w:line="0" w:lineRule="atLeast"/>
            </w:pPr>
            <w:r w:rsidRPr="00B46037">
              <w:t>Varchar</w:t>
            </w:r>
          </w:p>
        </w:tc>
        <w:tc>
          <w:tcPr>
            <w:tcW w:w="3397" w:type="dxa"/>
          </w:tcPr>
          <w:p w14:paraId="6C1EF6E9" w14:textId="77777777" w:rsidR="00622D31" w:rsidRPr="00B85117" w:rsidRDefault="00622D31" w:rsidP="003A73F5">
            <w:pPr>
              <w:spacing w:line="0" w:lineRule="atLeast"/>
            </w:pPr>
            <w:r>
              <w:t>Tanggal pesan diterima</w:t>
            </w:r>
          </w:p>
        </w:tc>
      </w:tr>
      <w:tr w:rsidR="00622D31" w:rsidRPr="00B46037" w14:paraId="48AA8383" w14:textId="77777777" w:rsidTr="003A73F5">
        <w:tc>
          <w:tcPr>
            <w:tcW w:w="275" w:type="dxa"/>
          </w:tcPr>
          <w:p w14:paraId="626F5C4E" w14:textId="77777777" w:rsidR="00622D31" w:rsidRPr="00B46037" w:rsidRDefault="00622D31" w:rsidP="003A73F5">
            <w:pPr>
              <w:spacing w:line="0" w:lineRule="atLeast"/>
              <w:jc w:val="center"/>
            </w:pPr>
            <w:r w:rsidRPr="00B46037">
              <w:t>6</w:t>
            </w:r>
          </w:p>
        </w:tc>
        <w:tc>
          <w:tcPr>
            <w:tcW w:w="1843" w:type="dxa"/>
          </w:tcPr>
          <w:p w14:paraId="6534FC78" w14:textId="77777777" w:rsidR="00622D31" w:rsidRPr="00B46037" w:rsidRDefault="00622D31" w:rsidP="003A73F5">
            <w:pPr>
              <w:spacing w:line="0" w:lineRule="atLeast"/>
            </w:pPr>
            <w:r w:rsidRPr="00B46037">
              <w:t>Jam</w:t>
            </w:r>
          </w:p>
        </w:tc>
        <w:tc>
          <w:tcPr>
            <w:tcW w:w="1417" w:type="dxa"/>
          </w:tcPr>
          <w:p w14:paraId="3CC66328" w14:textId="77777777" w:rsidR="00622D31" w:rsidRPr="00B46037" w:rsidRDefault="00622D31" w:rsidP="003A73F5">
            <w:pPr>
              <w:spacing w:line="0" w:lineRule="atLeast"/>
            </w:pPr>
            <w:r w:rsidRPr="00B46037">
              <w:t>Varchar</w:t>
            </w:r>
          </w:p>
        </w:tc>
        <w:tc>
          <w:tcPr>
            <w:tcW w:w="3397" w:type="dxa"/>
          </w:tcPr>
          <w:p w14:paraId="21D6CE06" w14:textId="77777777" w:rsidR="00622D31" w:rsidRPr="00B46037" w:rsidRDefault="00622D31" w:rsidP="003A73F5">
            <w:pPr>
              <w:spacing w:line="0" w:lineRule="atLeast"/>
              <w:rPr>
                <w:i/>
                <w:iCs/>
              </w:rPr>
            </w:pPr>
            <w:r>
              <w:t>Jam pesan diterima</w:t>
            </w:r>
          </w:p>
        </w:tc>
      </w:tr>
      <w:tr w:rsidR="00622D31" w:rsidRPr="00B46037" w14:paraId="4B32D59D" w14:textId="77777777" w:rsidTr="003A73F5">
        <w:tc>
          <w:tcPr>
            <w:tcW w:w="275" w:type="dxa"/>
          </w:tcPr>
          <w:p w14:paraId="50840F6E" w14:textId="77777777" w:rsidR="00622D31" w:rsidRPr="00B46037" w:rsidRDefault="00622D31" w:rsidP="003A73F5">
            <w:pPr>
              <w:spacing w:line="0" w:lineRule="atLeast"/>
              <w:jc w:val="center"/>
            </w:pPr>
            <w:r w:rsidRPr="00B46037">
              <w:t>7</w:t>
            </w:r>
          </w:p>
        </w:tc>
        <w:tc>
          <w:tcPr>
            <w:tcW w:w="1843" w:type="dxa"/>
          </w:tcPr>
          <w:p w14:paraId="7550DCCE" w14:textId="77777777" w:rsidR="00622D31" w:rsidRPr="00B46037" w:rsidRDefault="00622D31" w:rsidP="003A73F5">
            <w:pPr>
              <w:spacing w:line="0" w:lineRule="atLeast"/>
            </w:pPr>
            <w:r w:rsidRPr="00B46037">
              <w:t>Status</w:t>
            </w:r>
          </w:p>
        </w:tc>
        <w:tc>
          <w:tcPr>
            <w:tcW w:w="1417" w:type="dxa"/>
          </w:tcPr>
          <w:p w14:paraId="3A33AF9D" w14:textId="77777777" w:rsidR="00622D31" w:rsidRPr="00B46037" w:rsidRDefault="00622D31" w:rsidP="003A73F5">
            <w:pPr>
              <w:spacing w:line="0" w:lineRule="atLeast"/>
            </w:pPr>
            <w:r w:rsidRPr="00B46037">
              <w:t>Tinyint</w:t>
            </w:r>
          </w:p>
        </w:tc>
        <w:tc>
          <w:tcPr>
            <w:tcW w:w="3397" w:type="dxa"/>
          </w:tcPr>
          <w:p w14:paraId="6BE4FFB6" w14:textId="77777777" w:rsidR="00622D31" w:rsidRPr="00B46037" w:rsidRDefault="00622D31" w:rsidP="003A73F5">
            <w:pPr>
              <w:spacing w:line="0" w:lineRule="atLeast"/>
              <w:rPr>
                <w:i/>
                <w:iCs/>
              </w:rPr>
            </w:pPr>
          </w:p>
        </w:tc>
      </w:tr>
    </w:tbl>
    <w:p w14:paraId="7839C278" w14:textId="2D5821D1" w:rsidR="00622D31" w:rsidRPr="00BF2C13" w:rsidRDefault="00622D31" w:rsidP="00622D31">
      <w:pPr>
        <w:pStyle w:val="Heading3"/>
        <w:numPr>
          <w:ilvl w:val="0"/>
          <w:numId w:val="47"/>
        </w:numPr>
        <w:spacing w:before="0" w:line="480" w:lineRule="auto"/>
        <w:ind w:left="1134" w:hanging="708"/>
        <w:rPr>
          <w:rFonts w:cs="Times New Roman"/>
          <w:b w:val="0"/>
          <w:bCs/>
          <w:color w:val="auto"/>
        </w:rPr>
      </w:pPr>
      <w:bookmarkStart w:id="192" w:name="_Toc80226322"/>
      <w:r w:rsidRPr="00BF2C13">
        <w:rPr>
          <w:rFonts w:cs="Times New Roman"/>
          <w:bCs/>
          <w:color w:val="auto"/>
        </w:rPr>
        <w:lastRenderedPageBreak/>
        <w:t>D</w:t>
      </w:r>
      <w:r w:rsidR="006635EB">
        <w:rPr>
          <w:rFonts w:cs="Times New Roman"/>
          <w:bCs/>
          <w:color w:val="auto"/>
        </w:rPr>
        <w:t>esain</w:t>
      </w:r>
      <w:bookmarkEnd w:id="192"/>
    </w:p>
    <w:p w14:paraId="5AE67F03" w14:textId="77777777" w:rsidR="00622D31" w:rsidRDefault="00622D31" w:rsidP="00622D31">
      <w:pPr>
        <w:pStyle w:val="ListParagraph"/>
        <w:numPr>
          <w:ilvl w:val="0"/>
          <w:numId w:val="60"/>
        </w:numPr>
        <w:spacing w:line="360" w:lineRule="auto"/>
        <w:ind w:left="1134"/>
      </w:pPr>
      <w:r>
        <w:rPr>
          <w:noProof/>
        </w:rPr>
        <w:drawing>
          <wp:anchor distT="0" distB="0" distL="114300" distR="114300" simplePos="0" relativeHeight="251676672" behindDoc="0" locked="0" layoutInCell="1" allowOverlap="1" wp14:anchorId="289CD806" wp14:editId="24182943">
            <wp:simplePos x="0" y="0"/>
            <wp:positionH relativeFrom="margin">
              <wp:align>right</wp:align>
            </wp:positionH>
            <wp:positionV relativeFrom="paragraph">
              <wp:posOffset>278765</wp:posOffset>
            </wp:positionV>
            <wp:extent cx="4533900" cy="3082925"/>
            <wp:effectExtent l="0" t="0" r="0" b="3175"/>
            <wp:wrapTopAndBottom/>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533900" cy="3082925"/>
                    </a:xfrm>
                    <a:prstGeom prst="rect">
                      <a:avLst/>
                    </a:prstGeom>
                    <a:noFill/>
                    <a:ln>
                      <a:noFill/>
                    </a:ln>
                  </pic:spPr>
                </pic:pic>
              </a:graphicData>
            </a:graphic>
            <wp14:sizeRelH relativeFrom="margin">
              <wp14:pctWidth>0</wp14:pctWidth>
            </wp14:sizeRelH>
            <wp14:sizeRelV relativeFrom="margin">
              <wp14:pctHeight>0</wp14:pctHeight>
            </wp14:sizeRelV>
          </wp:anchor>
        </w:drawing>
      </w:r>
      <w:r>
        <w:t>Tampilan Halaman Utama Web</w:t>
      </w:r>
    </w:p>
    <w:p w14:paraId="57A37506" w14:textId="2427358D" w:rsidR="00622D31" w:rsidRPr="004A4DCB" w:rsidRDefault="00CE5D9F" w:rsidP="004A4DCB">
      <w:pPr>
        <w:pStyle w:val="Caption"/>
        <w:spacing w:after="0" w:line="360" w:lineRule="auto"/>
        <w:ind w:left="1560"/>
        <w:jc w:val="center"/>
        <w:rPr>
          <w:i w:val="0"/>
          <w:iCs w:val="0"/>
          <w:color w:val="auto"/>
          <w:sz w:val="24"/>
          <w:szCs w:val="24"/>
        </w:rPr>
      </w:pPr>
      <w:bookmarkStart w:id="193" w:name="_Toc79605162"/>
      <w:r w:rsidRPr="004A4DCB">
        <w:rPr>
          <w:i w:val="0"/>
          <w:iCs w:val="0"/>
          <w:color w:val="auto"/>
          <w:sz w:val="24"/>
          <w:szCs w:val="24"/>
        </w:rPr>
        <w:t xml:space="preserve">Gambar 4. </w:t>
      </w:r>
      <w:r w:rsidRPr="004A4DCB">
        <w:rPr>
          <w:i w:val="0"/>
          <w:iCs w:val="0"/>
          <w:color w:val="auto"/>
          <w:sz w:val="24"/>
          <w:szCs w:val="24"/>
        </w:rPr>
        <w:fldChar w:fldCharType="begin"/>
      </w:r>
      <w:r w:rsidRPr="004A4DCB">
        <w:rPr>
          <w:i w:val="0"/>
          <w:iCs w:val="0"/>
          <w:color w:val="auto"/>
          <w:sz w:val="24"/>
          <w:szCs w:val="24"/>
        </w:rPr>
        <w:instrText xml:space="preserve"> SEQ Gambar_4. \* ARABIC </w:instrText>
      </w:r>
      <w:r w:rsidRPr="004A4DCB">
        <w:rPr>
          <w:i w:val="0"/>
          <w:iCs w:val="0"/>
          <w:color w:val="auto"/>
          <w:sz w:val="24"/>
          <w:szCs w:val="24"/>
        </w:rPr>
        <w:fldChar w:fldCharType="separate"/>
      </w:r>
      <w:r w:rsidR="00FB1FF7">
        <w:rPr>
          <w:i w:val="0"/>
          <w:iCs w:val="0"/>
          <w:noProof/>
          <w:color w:val="auto"/>
          <w:sz w:val="24"/>
          <w:szCs w:val="24"/>
        </w:rPr>
        <w:t>27</w:t>
      </w:r>
      <w:r w:rsidRPr="004A4DCB">
        <w:rPr>
          <w:i w:val="0"/>
          <w:iCs w:val="0"/>
          <w:color w:val="auto"/>
          <w:sz w:val="24"/>
          <w:szCs w:val="24"/>
        </w:rPr>
        <w:fldChar w:fldCharType="end"/>
      </w:r>
      <w:r w:rsidRPr="004A4DCB">
        <w:rPr>
          <w:i w:val="0"/>
          <w:iCs w:val="0"/>
          <w:color w:val="auto"/>
          <w:sz w:val="24"/>
          <w:szCs w:val="24"/>
        </w:rPr>
        <w:t xml:space="preserve"> Tampilan Halaman Utama Web</w:t>
      </w:r>
      <w:bookmarkEnd w:id="193"/>
    </w:p>
    <w:p w14:paraId="34CD4657" w14:textId="77777777" w:rsidR="00622D31" w:rsidRPr="001946DE" w:rsidRDefault="00622D31" w:rsidP="00622D31">
      <w:pPr>
        <w:pStyle w:val="ListParagraph"/>
        <w:spacing w:line="360" w:lineRule="auto"/>
        <w:jc w:val="center"/>
      </w:pPr>
    </w:p>
    <w:p w14:paraId="4210454E" w14:textId="77777777" w:rsidR="00622D31" w:rsidRDefault="00622D31" w:rsidP="00622D31">
      <w:pPr>
        <w:pStyle w:val="ListParagraph"/>
        <w:numPr>
          <w:ilvl w:val="0"/>
          <w:numId w:val="60"/>
        </w:numPr>
        <w:spacing w:line="360" w:lineRule="auto"/>
        <w:ind w:left="1134"/>
      </w:pPr>
      <w:r>
        <w:t>Tampilan Halaman Admin</w:t>
      </w:r>
    </w:p>
    <w:p w14:paraId="053FA90A" w14:textId="77777777" w:rsidR="00622D31" w:rsidRPr="00453832" w:rsidRDefault="00622D31" w:rsidP="00622D31">
      <w:pPr>
        <w:pStyle w:val="ListParagraph"/>
        <w:numPr>
          <w:ilvl w:val="0"/>
          <w:numId w:val="81"/>
        </w:numPr>
        <w:spacing w:line="360" w:lineRule="auto"/>
        <w:ind w:left="1560"/>
      </w:pPr>
      <w:r>
        <w:rPr>
          <w:noProof/>
        </w:rPr>
        <w:drawing>
          <wp:anchor distT="0" distB="0" distL="114300" distR="114300" simplePos="0" relativeHeight="251677696" behindDoc="0" locked="0" layoutInCell="1" allowOverlap="1" wp14:anchorId="4DF3A2F7" wp14:editId="16BFBD58">
            <wp:simplePos x="0" y="0"/>
            <wp:positionH relativeFrom="margin">
              <wp:align>right</wp:align>
            </wp:positionH>
            <wp:positionV relativeFrom="paragraph">
              <wp:posOffset>265430</wp:posOffset>
            </wp:positionV>
            <wp:extent cx="3981450" cy="3210560"/>
            <wp:effectExtent l="0" t="0" r="0" b="8890"/>
            <wp:wrapTopAndBottom/>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981450" cy="321056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t xml:space="preserve"> </w:t>
      </w:r>
      <w:r>
        <w:t xml:space="preserve">Tampilan Halaman </w:t>
      </w:r>
      <w:r w:rsidRPr="00841869">
        <w:rPr>
          <w:i/>
          <w:iCs/>
        </w:rPr>
        <w:t>Login</w:t>
      </w:r>
    </w:p>
    <w:p w14:paraId="7644A717" w14:textId="0FB67F58" w:rsidR="00622D31" w:rsidRPr="004A4DCB" w:rsidRDefault="00CE5D9F" w:rsidP="004A4DCB">
      <w:pPr>
        <w:pStyle w:val="Caption"/>
        <w:spacing w:after="0" w:line="360" w:lineRule="auto"/>
        <w:ind w:left="1560"/>
        <w:jc w:val="center"/>
        <w:rPr>
          <w:i w:val="0"/>
          <w:iCs w:val="0"/>
          <w:color w:val="auto"/>
          <w:sz w:val="24"/>
          <w:szCs w:val="24"/>
        </w:rPr>
      </w:pPr>
      <w:bookmarkStart w:id="194" w:name="_Toc79605163"/>
      <w:r w:rsidRPr="004A4DCB">
        <w:rPr>
          <w:i w:val="0"/>
          <w:iCs w:val="0"/>
          <w:color w:val="auto"/>
          <w:sz w:val="24"/>
          <w:szCs w:val="24"/>
        </w:rPr>
        <w:t xml:space="preserve">Gambar 4. </w:t>
      </w:r>
      <w:r w:rsidRPr="004A4DCB">
        <w:rPr>
          <w:i w:val="0"/>
          <w:iCs w:val="0"/>
          <w:color w:val="auto"/>
          <w:sz w:val="24"/>
          <w:szCs w:val="24"/>
        </w:rPr>
        <w:fldChar w:fldCharType="begin"/>
      </w:r>
      <w:r w:rsidRPr="004A4DCB">
        <w:rPr>
          <w:i w:val="0"/>
          <w:iCs w:val="0"/>
          <w:color w:val="auto"/>
          <w:sz w:val="24"/>
          <w:szCs w:val="24"/>
        </w:rPr>
        <w:instrText xml:space="preserve"> SEQ Gambar_4. \* ARABIC </w:instrText>
      </w:r>
      <w:r w:rsidRPr="004A4DCB">
        <w:rPr>
          <w:i w:val="0"/>
          <w:iCs w:val="0"/>
          <w:color w:val="auto"/>
          <w:sz w:val="24"/>
          <w:szCs w:val="24"/>
        </w:rPr>
        <w:fldChar w:fldCharType="separate"/>
      </w:r>
      <w:r w:rsidR="00FB1FF7">
        <w:rPr>
          <w:i w:val="0"/>
          <w:iCs w:val="0"/>
          <w:noProof/>
          <w:color w:val="auto"/>
          <w:sz w:val="24"/>
          <w:szCs w:val="24"/>
        </w:rPr>
        <w:t>28</w:t>
      </w:r>
      <w:r w:rsidRPr="004A4DCB">
        <w:rPr>
          <w:i w:val="0"/>
          <w:iCs w:val="0"/>
          <w:color w:val="auto"/>
          <w:sz w:val="24"/>
          <w:szCs w:val="24"/>
        </w:rPr>
        <w:fldChar w:fldCharType="end"/>
      </w:r>
      <w:r w:rsidRPr="004A4DCB">
        <w:rPr>
          <w:i w:val="0"/>
          <w:iCs w:val="0"/>
          <w:color w:val="auto"/>
          <w:sz w:val="24"/>
          <w:szCs w:val="24"/>
        </w:rPr>
        <w:t xml:space="preserve"> Tampilan Halaman </w:t>
      </w:r>
      <w:r w:rsidRPr="00D63646">
        <w:rPr>
          <w:color w:val="auto"/>
          <w:sz w:val="24"/>
          <w:szCs w:val="24"/>
        </w:rPr>
        <w:t>Login</w:t>
      </w:r>
      <w:bookmarkEnd w:id="194"/>
    </w:p>
    <w:p w14:paraId="5FEC306C" w14:textId="77777777" w:rsidR="00823F5F" w:rsidRDefault="00823F5F" w:rsidP="0026518C">
      <w:pPr>
        <w:pStyle w:val="ListParagraph"/>
        <w:spacing w:line="360" w:lineRule="auto"/>
        <w:ind w:left="1560"/>
      </w:pPr>
    </w:p>
    <w:p w14:paraId="42CB21FB" w14:textId="00413072" w:rsidR="00622D31" w:rsidRPr="00315A00" w:rsidRDefault="00622D31" w:rsidP="00622D31">
      <w:pPr>
        <w:pStyle w:val="ListParagraph"/>
        <w:numPr>
          <w:ilvl w:val="0"/>
          <w:numId w:val="81"/>
        </w:numPr>
        <w:spacing w:line="360" w:lineRule="auto"/>
        <w:ind w:left="1560"/>
      </w:pPr>
      <w:r>
        <w:rPr>
          <w:noProof/>
        </w:rPr>
        <w:lastRenderedPageBreak/>
        <w:drawing>
          <wp:anchor distT="0" distB="0" distL="114300" distR="114300" simplePos="0" relativeHeight="251719680" behindDoc="0" locked="0" layoutInCell="1" allowOverlap="1" wp14:anchorId="54CF83C0" wp14:editId="37FE5217">
            <wp:simplePos x="0" y="0"/>
            <wp:positionH relativeFrom="margin">
              <wp:align>right</wp:align>
            </wp:positionH>
            <wp:positionV relativeFrom="paragraph">
              <wp:posOffset>261620</wp:posOffset>
            </wp:positionV>
            <wp:extent cx="4040505" cy="3364230"/>
            <wp:effectExtent l="0" t="0" r="0" b="762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76">
                      <a:extLst>
                        <a:ext uri="{28A0092B-C50C-407E-A947-70E740481C1C}">
                          <a14:useLocalDpi xmlns:a14="http://schemas.microsoft.com/office/drawing/2010/main" val="0"/>
                        </a:ext>
                      </a:extLst>
                    </a:blip>
                    <a:stretch>
                      <a:fillRect/>
                    </a:stretch>
                  </pic:blipFill>
                  <pic:spPr>
                    <a:xfrm>
                      <a:off x="0" y="0"/>
                      <a:ext cx="4040505" cy="3364230"/>
                    </a:xfrm>
                    <a:prstGeom prst="rect">
                      <a:avLst/>
                    </a:prstGeom>
                  </pic:spPr>
                </pic:pic>
              </a:graphicData>
            </a:graphic>
            <wp14:sizeRelH relativeFrom="margin">
              <wp14:pctWidth>0</wp14:pctWidth>
            </wp14:sizeRelH>
          </wp:anchor>
        </w:drawing>
      </w:r>
      <w:r>
        <w:t xml:space="preserve">Tampilan Halaman </w:t>
      </w:r>
      <w:r w:rsidRPr="00841869">
        <w:rPr>
          <w:i/>
          <w:iCs/>
        </w:rPr>
        <w:t>Home</w:t>
      </w:r>
    </w:p>
    <w:p w14:paraId="05E36125" w14:textId="0FA32D8B" w:rsidR="00622D31" w:rsidRPr="004A4DCB" w:rsidRDefault="00CE5D9F" w:rsidP="004A4DCB">
      <w:pPr>
        <w:pStyle w:val="Caption"/>
        <w:spacing w:after="0" w:line="360" w:lineRule="auto"/>
        <w:ind w:left="1560"/>
        <w:jc w:val="center"/>
        <w:rPr>
          <w:i w:val="0"/>
          <w:iCs w:val="0"/>
          <w:color w:val="auto"/>
          <w:sz w:val="24"/>
          <w:szCs w:val="24"/>
        </w:rPr>
      </w:pPr>
      <w:bookmarkStart w:id="195" w:name="_Toc79605164"/>
      <w:r w:rsidRPr="004A4DCB">
        <w:rPr>
          <w:i w:val="0"/>
          <w:iCs w:val="0"/>
          <w:color w:val="auto"/>
          <w:sz w:val="24"/>
          <w:szCs w:val="24"/>
        </w:rPr>
        <w:t xml:space="preserve">Gambar 4. </w:t>
      </w:r>
      <w:r w:rsidRPr="004A4DCB">
        <w:rPr>
          <w:i w:val="0"/>
          <w:iCs w:val="0"/>
          <w:color w:val="auto"/>
          <w:sz w:val="24"/>
          <w:szCs w:val="24"/>
        </w:rPr>
        <w:fldChar w:fldCharType="begin"/>
      </w:r>
      <w:r w:rsidRPr="004A4DCB">
        <w:rPr>
          <w:i w:val="0"/>
          <w:iCs w:val="0"/>
          <w:color w:val="auto"/>
          <w:sz w:val="24"/>
          <w:szCs w:val="24"/>
        </w:rPr>
        <w:instrText xml:space="preserve"> SEQ Gambar_4. \* ARABIC </w:instrText>
      </w:r>
      <w:r w:rsidRPr="004A4DCB">
        <w:rPr>
          <w:i w:val="0"/>
          <w:iCs w:val="0"/>
          <w:color w:val="auto"/>
          <w:sz w:val="24"/>
          <w:szCs w:val="24"/>
        </w:rPr>
        <w:fldChar w:fldCharType="separate"/>
      </w:r>
      <w:r w:rsidR="00FB1FF7">
        <w:rPr>
          <w:i w:val="0"/>
          <w:iCs w:val="0"/>
          <w:noProof/>
          <w:color w:val="auto"/>
          <w:sz w:val="24"/>
          <w:szCs w:val="24"/>
        </w:rPr>
        <w:t>29</w:t>
      </w:r>
      <w:r w:rsidRPr="004A4DCB">
        <w:rPr>
          <w:i w:val="0"/>
          <w:iCs w:val="0"/>
          <w:color w:val="auto"/>
          <w:sz w:val="24"/>
          <w:szCs w:val="24"/>
        </w:rPr>
        <w:fldChar w:fldCharType="end"/>
      </w:r>
      <w:r w:rsidRPr="004A4DCB">
        <w:rPr>
          <w:i w:val="0"/>
          <w:iCs w:val="0"/>
          <w:color w:val="auto"/>
          <w:sz w:val="24"/>
          <w:szCs w:val="24"/>
        </w:rPr>
        <w:t xml:space="preserve"> Tampilan Halaman </w:t>
      </w:r>
      <w:r w:rsidRPr="00D63646">
        <w:rPr>
          <w:color w:val="auto"/>
          <w:sz w:val="24"/>
          <w:szCs w:val="24"/>
        </w:rPr>
        <w:t>Home</w:t>
      </w:r>
      <w:bookmarkEnd w:id="195"/>
    </w:p>
    <w:p w14:paraId="7F127C70" w14:textId="77777777" w:rsidR="00622D31" w:rsidRPr="00AA570C" w:rsidRDefault="00622D31" w:rsidP="00622D31">
      <w:pPr>
        <w:pStyle w:val="ListParagraph"/>
        <w:spacing w:line="360" w:lineRule="auto"/>
        <w:ind w:left="1134"/>
      </w:pPr>
    </w:p>
    <w:p w14:paraId="033CD724" w14:textId="77777777" w:rsidR="00622D31" w:rsidRDefault="00622D31" w:rsidP="00622D31">
      <w:pPr>
        <w:pStyle w:val="ListParagraph"/>
        <w:numPr>
          <w:ilvl w:val="0"/>
          <w:numId w:val="81"/>
        </w:numPr>
        <w:spacing w:line="360" w:lineRule="auto"/>
        <w:ind w:left="1560"/>
      </w:pPr>
      <w:r>
        <w:rPr>
          <w:noProof/>
        </w:rPr>
        <w:drawing>
          <wp:anchor distT="0" distB="0" distL="114300" distR="114300" simplePos="0" relativeHeight="251678720" behindDoc="0" locked="0" layoutInCell="1" allowOverlap="1" wp14:anchorId="32A00111" wp14:editId="3F55B24E">
            <wp:simplePos x="0" y="0"/>
            <wp:positionH relativeFrom="margin">
              <wp:align>right</wp:align>
            </wp:positionH>
            <wp:positionV relativeFrom="paragraph">
              <wp:posOffset>285115</wp:posOffset>
            </wp:positionV>
            <wp:extent cx="3998595" cy="3434080"/>
            <wp:effectExtent l="0" t="0" r="1905" b="0"/>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998595" cy="3434080"/>
                    </a:xfrm>
                    <a:prstGeom prst="rect">
                      <a:avLst/>
                    </a:prstGeom>
                    <a:noFill/>
                    <a:ln>
                      <a:noFill/>
                    </a:ln>
                  </pic:spPr>
                </pic:pic>
              </a:graphicData>
            </a:graphic>
            <wp14:sizeRelH relativeFrom="margin">
              <wp14:pctWidth>0</wp14:pctWidth>
            </wp14:sizeRelH>
            <wp14:sizeRelV relativeFrom="margin">
              <wp14:pctHeight>0</wp14:pctHeight>
            </wp14:sizeRelV>
          </wp:anchor>
        </w:drawing>
      </w:r>
      <w:r>
        <w:t>Tampilan Halaman Berkas Masuk</w:t>
      </w:r>
    </w:p>
    <w:p w14:paraId="0023507D" w14:textId="1497182E" w:rsidR="00622D31" w:rsidRPr="004A4DCB" w:rsidRDefault="00CE5D9F" w:rsidP="004A4DCB">
      <w:pPr>
        <w:pStyle w:val="Caption"/>
        <w:spacing w:after="0" w:line="360" w:lineRule="auto"/>
        <w:ind w:left="1560"/>
        <w:jc w:val="center"/>
        <w:rPr>
          <w:i w:val="0"/>
          <w:iCs w:val="0"/>
          <w:color w:val="auto"/>
          <w:sz w:val="24"/>
          <w:szCs w:val="24"/>
        </w:rPr>
      </w:pPr>
      <w:bookmarkStart w:id="196" w:name="_Toc79605165"/>
      <w:r w:rsidRPr="004A4DCB">
        <w:rPr>
          <w:i w:val="0"/>
          <w:iCs w:val="0"/>
          <w:color w:val="auto"/>
          <w:sz w:val="24"/>
          <w:szCs w:val="24"/>
        </w:rPr>
        <w:t xml:space="preserve">Gambar 4. </w:t>
      </w:r>
      <w:r w:rsidRPr="004A4DCB">
        <w:rPr>
          <w:i w:val="0"/>
          <w:iCs w:val="0"/>
          <w:color w:val="auto"/>
          <w:sz w:val="24"/>
          <w:szCs w:val="24"/>
        </w:rPr>
        <w:fldChar w:fldCharType="begin"/>
      </w:r>
      <w:r w:rsidRPr="004A4DCB">
        <w:rPr>
          <w:i w:val="0"/>
          <w:iCs w:val="0"/>
          <w:color w:val="auto"/>
          <w:sz w:val="24"/>
          <w:szCs w:val="24"/>
        </w:rPr>
        <w:instrText xml:space="preserve"> SEQ Gambar_4. \* ARABIC </w:instrText>
      </w:r>
      <w:r w:rsidRPr="004A4DCB">
        <w:rPr>
          <w:i w:val="0"/>
          <w:iCs w:val="0"/>
          <w:color w:val="auto"/>
          <w:sz w:val="24"/>
          <w:szCs w:val="24"/>
        </w:rPr>
        <w:fldChar w:fldCharType="separate"/>
      </w:r>
      <w:r w:rsidR="00FB1FF7">
        <w:rPr>
          <w:i w:val="0"/>
          <w:iCs w:val="0"/>
          <w:noProof/>
          <w:color w:val="auto"/>
          <w:sz w:val="24"/>
          <w:szCs w:val="24"/>
        </w:rPr>
        <w:t>30</w:t>
      </w:r>
      <w:r w:rsidRPr="004A4DCB">
        <w:rPr>
          <w:i w:val="0"/>
          <w:iCs w:val="0"/>
          <w:color w:val="auto"/>
          <w:sz w:val="24"/>
          <w:szCs w:val="24"/>
        </w:rPr>
        <w:fldChar w:fldCharType="end"/>
      </w:r>
      <w:r w:rsidRPr="004A4DCB">
        <w:rPr>
          <w:i w:val="0"/>
          <w:iCs w:val="0"/>
          <w:color w:val="auto"/>
          <w:sz w:val="24"/>
          <w:szCs w:val="24"/>
        </w:rPr>
        <w:t xml:space="preserve"> Tampilan Halaman Berkas Masuk</w:t>
      </w:r>
      <w:bookmarkEnd w:id="196"/>
    </w:p>
    <w:p w14:paraId="65D36B07" w14:textId="77777777" w:rsidR="00622D31" w:rsidRDefault="00622D31" w:rsidP="00622D31">
      <w:pPr>
        <w:pStyle w:val="ListParagraph"/>
        <w:numPr>
          <w:ilvl w:val="0"/>
          <w:numId w:val="81"/>
        </w:numPr>
        <w:spacing w:line="360" w:lineRule="auto"/>
        <w:ind w:left="1560"/>
      </w:pPr>
      <w:r>
        <w:rPr>
          <w:noProof/>
        </w:rPr>
        <w:lastRenderedPageBreak/>
        <w:drawing>
          <wp:anchor distT="0" distB="0" distL="114300" distR="114300" simplePos="0" relativeHeight="251679744" behindDoc="0" locked="0" layoutInCell="1" allowOverlap="1" wp14:anchorId="55A63EF7" wp14:editId="65CA6165">
            <wp:simplePos x="0" y="0"/>
            <wp:positionH relativeFrom="margin">
              <wp:posOffset>1016000</wp:posOffset>
            </wp:positionH>
            <wp:positionV relativeFrom="paragraph">
              <wp:posOffset>366395</wp:posOffset>
            </wp:positionV>
            <wp:extent cx="4042410" cy="3412490"/>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042410" cy="3412490"/>
                    </a:xfrm>
                    <a:prstGeom prst="rect">
                      <a:avLst/>
                    </a:prstGeom>
                    <a:noFill/>
                    <a:ln>
                      <a:noFill/>
                    </a:ln>
                  </pic:spPr>
                </pic:pic>
              </a:graphicData>
            </a:graphic>
            <wp14:sizeRelH relativeFrom="margin">
              <wp14:pctWidth>0</wp14:pctWidth>
            </wp14:sizeRelH>
            <wp14:sizeRelV relativeFrom="margin">
              <wp14:pctHeight>0</wp14:pctHeight>
            </wp14:sizeRelV>
          </wp:anchor>
        </w:drawing>
      </w:r>
      <w:r>
        <w:t>Tampilan Halaman Lihat Berkas</w:t>
      </w:r>
    </w:p>
    <w:p w14:paraId="7ABDDE68" w14:textId="346BCF06" w:rsidR="00622D31" w:rsidRPr="004A4DCB" w:rsidRDefault="00CE5D9F" w:rsidP="004A4DCB">
      <w:pPr>
        <w:pStyle w:val="Caption"/>
        <w:spacing w:after="0" w:line="360" w:lineRule="auto"/>
        <w:ind w:left="1560"/>
        <w:jc w:val="center"/>
        <w:rPr>
          <w:i w:val="0"/>
          <w:iCs w:val="0"/>
          <w:color w:val="auto"/>
          <w:sz w:val="24"/>
          <w:szCs w:val="24"/>
        </w:rPr>
      </w:pPr>
      <w:bookmarkStart w:id="197" w:name="_Toc79605166"/>
      <w:r w:rsidRPr="004A4DCB">
        <w:rPr>
          <w:i w:val="0"/>
          <w:iCs w:val="0"/>
          <w:color w:val="auto"/>
          <w:sz w:val="24"/>
          <w:szCs w:val="24"/>
        </w:rPr>
        <w:t xml:space="preserve">Gambar 4. </w:t>
      </w:r>
      <w:r w:rsidRPr="004A4DCB">
        <w:rPr>
          <w:i w:val="0"/>
          <w:iCs w:val="0"/>
          <w:color w:val="auto"/>
          <w:sz w:val="24"/>
          <w:szCs w:val="24"/>
        </w:rPr>
        <w:fldChar w:fldCharType="begin"/>
      </w:r>
      <w:r w:rsidRPr="004A4DCB">
        <w:rPr>
          <w:i w:val="0"/>
          <w:iCs w:val="0"/>
          <w:color w:val="auto"/>
          <w:sz w:val="24"/>
          <w:szCs w:val="24"/>
        </w:rPr>
        <w:instrText xml:space="preserve"> SEQ Gambar_4. \* ARABIC </w:instrText>
      </w:r>
      <w:r w:rsidRPr="004A4DCB">
        <w:rPr>
          <w:i w:val="0"/>
          <w:iCs w:val="0"/>
          <w:color w:val="auto"/>
          <w:sz w:val="24"/>
          <w:szCs w:val="24"/>
        </w:rPr>
        <w:fldChar w:fldCharType="separate"/>
      </w:r>
      <w:r w:rsidR="00FB1FF7">
        <w:rPr>
          <w:i w:val="0"/>
          <w:iCs w:val="0"/>
          <w:noProof/>
          <w:color w:val="auto"/>
          <w:sz w:val="24"/>
          <w:szCs w:val="24"/>
        </w:rPr>
        <w:t>31</w:t>
      </w:r>
      <w:r w:rsidRPr="004A4DCB">
        <w:rPr>
          <w:i w:val="0"/>
          <w:iCs w:val="0"/>
          <w:color w:val="auto"/>
          <w:sz w:val="24"/>
          <w:szCs w:val="24"/>
        </w:rPr>
        <w:fldChar w:fldCharType="end"/>
      </w:r>
      <w:r w:rsidRPr="004A4DCB">
        <w:rPr>
          <w:i w:val="0"/>
          <w:iCs w:val="0"/>
          <w:color w:val="auto"/>
          <w:sz w:val="24"/>
          <w:szCs w:val="24"/>
        </w:rPr>
        <w:t xml:space="preserve"> Tampilan Halaman Lihat Berkas</w:t>
      </w:r>
      <w:bookmarkEnd w:id="197"/>
    </w:p>
    <w:p w14:paraId="610A3577" w14:textId="77777777" w:rsidR="00622D31" w:rsidRPr="00841869" w:rsidRDefault="00622D31" w:rsidP="00622D31">
      <w:pPr>
        <w:pStyle w:val="ListParagraph"/>
        <w:spacing w:line="360" w:lineRule="auto"/>
        <w:ind w:left="1134"/>
      </w:pPr>
    </w:p>
    <w:p w14:paraId="5FB1EF78" w14:textId="77777777" w:rsidR="00622D31" w:rsidRPr="001802E5" w:rsidRDefault="00622D31" w:rsidP="00622D31">
      <w:pPr>
        <w:pStyle w:val="ListParagraph"/>
        <w:numPr>
          <w:ilvl w:val="0"/>
          <w:numId w:val="81"/>
        </w:numPr>
        <w:spacing w:line="360" w:lineRule="auto"/>
        <w:ind w:left="1560"/>
      </w:pPr>
      <w:r>
        <w:rPr>
          <w:noProof/>
        </w:rPr>
        <w:drawing>
          <wp:anchor distT="0" distB="0" distL="114300" distR="114300" simplePos="0" relativeHeight="251720704" behindDoc="0" locked="0" layoutInCell="1" allowOverlap="1" wp14:anchorId="20074D77" wp14:editId="533385AD">
            <wp:simplePos x="0" y="0"/>
            <wp:positionH relativeFrom="margin">
              <wp:posOffset>1016000</wp:posOffset>
            </wp:positionH>
            <wp:positionV relativeFrom="paragraph">
              <wp:posOffset>306070</wp:posOffset>
            </wp:positionV>
            <wp:extent cx="4035425" cy="3487420"/>
            <wp:effectExtent l="0" t="0" r="3175" b="0"/>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79">
                      <a:extLst>
                        <a:ext uri="{28A0092B-C50C-407E-A947-70E740481C1C}">
                          <a14:useLocalDpi xmlns:a14="http://schemas.microsoft.com/office/drawing/2010/main" val="0"/>
                        </a:ext>
                      </a:extLst>
                    </a:blip>
                    <a:stretch>
                      <a:fillRect/>
                    </a:stretch>
                  </pic:blipFill>
                  <pic:spPr>
                    <a:xfrm>
                      <a:off x="0" y="0"/>
                      <a:ext cx="4035425" cy="3487420"/>
                    </a:xfrm>
                    <a:prstGeom prst="rect">
                      <a:avLst/>
                    </a:prstGeom>
                  </pic:spPr>
                </pic:pic>
              </a:graphicData>
            </a:graphic>
            <wp14:sizeRelH relativeFrom="margin">
              <wp14:pctWidth>0</wp14:pctWidth>
            </wp14:sizeRelH>
            <wp14:sizeRelV relativeFrom="margin">
              <wp14:pctHeight>0</wp14:pctHeight>
            </wp14:sizeRelV>
          </wp:anchor>
        </w:drawing>
      </w:r>
      <w:r>
        <w:t>Tampilan Halaman Data Mahasiswa</w:t>
      </w:r>
    </w:p>
    <w:p w14:paraId="483CB53F" w14:textId="116B306A" w:rsidR="00622D31" w:rsidRPr="004A4DCB" w:rsidRDefault="00CE5D9F" w:rsidP="004A4DCB">
      <w:pPr>
        <w:pStyle w:val="Caption"/>
        <w:spacing w:after="0" w:line="360" w:lineRule="auto"/>
        <w:ind w:left="1560"/>
        <w:jc w:val="center"/>
        <w:rPr>
          <w:i w:val="0"/>
          <w:iCs w:val="0"/>
          <w:color w:val="auto"/>
          <w:sz w:val="24"/>
          <w:szCs w:val="24"/>
        </w:rPr>
      </w:pPr>
      <w:bookmarkStart w:id="198" w:name="_Toc79605167"/>
      <w:r w:rsidRPr="004A4DCB">
        <w:rPr>
          <w:i w:val="0"/>
          <w:iCs w:val="0"/>
          <w:color w:val="auto"/>
          <w:sz w:val="24"/>
          <w:szCs w:val="24"/>
        </w:rPr>
        <w:t xml:space="preserve">Gambar 4. </w:t>
      </w:r>
      <w:r w:rsidRPr="004A4DCB">
        <w:rPr>
          <w:i w:val="0"/>
          <w:iCs w:val="0"/>
          <w:color w:val="auto"/>
          <w:sz w:val="24"/>
          <w:szCs w:val="24"/>
        </w:rPr>
        <w:fldChar w:fldCharType="begin"/>
      </w:r>
      <w:r w:rsidRPr="004A4DCB">
        <w:rPr>
          <w:i w:val="0"/>
          <w:iCs w:val="0"/>
          <w:color w:val="auto"/>
          <w:sz w:val="24"/>
          <w:szCs w:val="24"/>
        </w:rPr>
        <w:instrText xml:space="preserve"> SEQ Gambar_4. \* ARABIC </w:instrText>
      </w:r>
      <w:r w:rsidRPr="004A4DCB">
        <w:rPr>
          <w:i w:val="0"/>
          <w:iCs w:val="0"/>
          <w:color w:val="auto"/>
          <w:sz w:val="24"/>
          <w:szCs w:val="24"/>
        </w:rPr>
        <w:fldChar w:fldCharType="separate"/>
      </w:r>
      <w:r w:rsidR="00FB1FF7">
        <w:rPr>
          <w:i w:val="0"/>
          <w:iCs w:val="0"/>
          <w:noProof/>
          <w:color w:val="auto"/>
          <w:sz w:val="24"/>
          <w:szCs w:val="24"/>
        </w:rPr>
        <w:t>32</w:t>
      </w:r>
      <w:r w:rsidRPr="004A4DCB">
        <w:rPr>
          <w:i w:val="0"/>
          <w:iCs w:val="0"/>
          <w:color w:val="auto"/>
          <w:sz w:val="24"/>
          <w:szCs w:val="24"/>
        </w:rPr>
        <w:fldChar w:fldCharType="end"/>
      </w:r>
      <w:r w:rsidRPr="004A4DCB">
        <w:rPr>
          <w:i w:val="0"/>
          <w:iCs w:val="0"/>
          <w:color w:val="auto"/>
          <w:sz w:val="24"/>
          <w:szCs w:val="24"/>
        </w:rPr>
        <w:t xml:space="preserve"> Tampilan Halaman Data Mahasiswa</w:t>
      </w:r>
      <w:bookmarkEnd w:id="198"/>
    </w:p>
    <w:p w14:paraId="5C0205E1" w14:textId="77777777" w:rsidR="00622D31" w:rsidRPr="00081424" w:rsidRDefault="00622D31" w:rsidP="00622D31">
      <w:pPr>
        <w:pStyle w:val="ListParagraph"/>
        <w:numPr>
          <w:ilvl w:val="0"/>
          <w:numId w:val="81"/>
        </w:numPr>
        <w:spacing w:line="360" w:lineRule="auto"/>
        <w:ind w:left="1560"/>
      </w:pPr>
      <w:r>
        <w:rPr>
          <w:noProof/>
        </w:rPr>
        <w:lastRenderedPageBreak/>
        <w:drawing>
          <wp:anchor distT="0" distB="0" distL="114300" distR="114300" simplePos="0" relativeHeight="251680768" behindDoc="0" locked="0" layoutInCell="1" allowOverlap="1" wp14:anchorId="7A9C2791" wp14:editId="53A6F131">
            <wp:simplePos x="0" y="0"/>
            <wp:positionH relativeFrom="margin">
              <wp:align>right</wp:align>
            </wp:positionH>
            <wp:positionV relativeFrom="paragraph">
              <wp:posOffset>284480</wp:posOffset>
            </wp:positionV>
            <wp:extent cx="4049395" cy="3433445"/>
            <wp:effectExtent l="0" t="0" r="8255"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049395" cy="3433445"/>
                    </a:xfrm>
                    <a:prstGeom prst="rect">
                      <a:avLst/>
                    </a:prstGeom>
                    <a:noFill/>
                    <a:ln>
                      <a:noFill/>
                    </a:ln>
                  </pic:spPr>
                </pic:pic>
              </a:graphicData>
            </a:graphic>
            <wp14:sizeRelH relativeFrom="margin">
              <wp14:pctWidth>0</wp14:pctWidth>
            </wp14:sizeRelH>
            <wp14:sizeRelV relativeFrom="margin">
              <wp14:pctHeight>0</wp14:pctHeight>
            </wp14:sizeRelV>
          </wp:anchor>
        </w:drawing>
      </w:r>
      <w:r>
        <w:t>Tampilan Halaman Tambah Mahasiswa</w:t>
      </w:r>
    </w:p>
    <w:p w14:paraId="54A87A54" w14:textId="2C456ACC" w:rsidR="00622D31" w:rsidRPr="00823F5F" w:rsidRDefault="00CE5D9F" w:rsidP="004A4DCB">
      <w:pPr>
        <w:pStyle w:val="Caption"/>
        <w:spacing w:after="0" w:line="360" w:lineRule="auto"/>
        <w:ind w:left="1560"/>
        <w:jc w:val="center"/>
        <w:rPr>
          <w:i w:val="0"/>
          <w:iCs w:val="0"/>
          <w:color w:val="auto"/>
          <w:sz w:val="24"/>
          <w:szCs w:val="24"/>
        </w:rPr>
      </w:pPr>
      <w:bookmarkStart w:id="199" w:name="_Toc79605168"/>
      <w:r w:rsidRPr="004A4DCB">
        <w:rPr>
          <w:i w:val="0"/>
          <w:iCs w:val="0"/>
          <w:color w:val="auto"/>
          <w:sz w:val="24"/>
          <w:szCs w:val="24"/>
        </w:rPr>
        <w:t xml:space="preserve">Gambar 4. </w:t>
      </w:r>
      <w:r w:rsidRPr="004A4DCB">
        <w:rPr>
          <w:i w:val="0"/>
          <w:iCs w:val="0"/>
          <w:color w:val="auto"/>
          <w:sz w:val="24"/>
          <w:szCs w:val="24"/>
        </w:rPr>
        <w:fldChar w:fldCharType="begin"/>
      </w:r>
      <w:r w:rsidRPr="004A4DCB">
        <w:rPr>
          <w:i w:val="0"/>
          <w:iCs w:val="0"/>
          <w:color w:val="auto"/>
          <w:sz w:val="24"/>
          <w:szCs w:val="24"/>
        </w:rPr>
        <w:instrText xml:space="preserve"> SEQ Gambar_4. \* ARABIC </w:instrText>
      </w:r>
      <w:r w:rsidRPr="004A4DCB">
        <w:rPr>
          <w:i w:val="0"/>
          <w:iCs w:val="0"/>
          <w:color w:val="auto"/>
          <w:sz w:val="24"/>
          <w:szCs w:val="24"/>
        </w:rPr>
        <w:fldChar w:fldCharType="separate"/>
      </w:r>
      <w:r w:rsidR="00FB1FF7">
        <w:rPr>
          <w:i w:val="0"/>
          <w:iCs w:val="0"/>
          <w:noProof/>
          <w:color w:val="auto"/>
          <w:sz w:val="24"/>
          <w:szCs w:val="24"/>
        </w:rPr>
        <w:t>33</w:t>
      </w:r>
      <w:r w:rsidRPr="004A4DCB">
        <w:rPr>
          <w:i w:val="0"/>
          <w:iCs w:val="0"/>
          <w:color w:val="auto"/>
          <w:sz w:val="24"/>
          <w:szCs w:val="24"/>
        </w:rPr>
        <w:fldChar w:fldCharType="end"/>
      </w:r>
      <w:r w:rsidRPr="004A4DCB">
        <w:rPr>
          <w:i w:val="0"/>
          <w:iCs w:val="0"/>
          <w:color w:val="auto"/>
          <w:sz w:val="24"/>
          <w:szCs w:val="24"/>
        </w:rPr>
        <w:t xml:space="preserve"> Tampilan Halaman Tambah Mahasiswa</w:t>
      </w:r>
      <w:bookmarkEnd w:id="199"/>
    </w:p>
    <w:p w14:paraId="5E69D071" w14:textId="77777777" w:rsidR="00622D31" w:rsidRPr="00AA570C" w:rsidRDefault="00622D31" w:rsidP="00622D31">
      <w:pPr>
        <w:pStyle w:val="ListParagraph"/>
        <w:spacing w:line="360" w:lineRule="auto"/>
        <w:jc w:val="center"/>
      </w:pPr>
    </w:p>
    <w:p w14:paraId="1C6E566B" w14:textId="77777777" w:rsidR="00622D31" w:rsidRDefault="00622D31" w:rsidP="00622D31">
      <w:pPr>
        <w:pStyle w:val="ListParagraph"/>
        <w:numPr>
          <w:ilvl w:val="0"/>
          <w:numId w:val="81"/>
        </w:numPr>
        <w:spacing w:line="360" w:lineRule="auto"/>
        <w:ind w:left="1560"/>
      </w:pPr>
      <w:r w:rsidRPr="004159E2">
        <w:rPr>
          <w:noProof/>
        </w:rPr>
        <w:drawing>
          <wp:anchor distT="0" distB="0" distL="114300" distR="114300" simplePos="0" relativeHeight="251681792" behindDoc="0" locked="0" layoutInCell="1" allowOverlap="1" wp14:anchorId="467FC708" wp14:editId="66E578FF">
            <wp:simplePos x="0" y="0"/>
            <wp:positionH relativeFrom="margin">
              <wp:align>right</wp:align>
            </wp:positionH>
            <wp:positionV relativeFrom="paragraph">
              <wp:posOffset>285115</wp:posOffset>
            </wp:positionV>
            <wp:extent cx="3987165" cy="3633470"/>
            <wp:effectExtent l="0" t="0" r="0" b="508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989049" cy="3635567"/>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159E2">
        <w:t>Tampilan</w:t>
      </w:r>
      <w:r>
        <w:t xml:space="preserve"> Halaman Edit di Data Mahasiswa</w:t>
      </w:r>
    </w:p>
    <w:p w14:paraId="2F210580" w14:textId="3F1F7CA3" w:rsidR="00622D31" w:rsidRPr="004A4DCB" w:rsidRDefault="00CE5D9F" w:rsidP="004A4DCB">
      <w:pPr>
        <w:pStyle w:val="Caption"/>
        <w:spacing w:after="0" w:line="360" w:lineRule="auto"/>
        <w:ind w:left="1560"/>
        <w:jc w:val="center"/>
        <w:rPr>
          <w:i w:val="0"/>
          <w:iCs w:val="0"/>
          <w:color w:val="auto"/>
          <w:sz w:val="24"/>
          <w:szCs w:val="24"/>
        </w:rPr>
      </w:pPr>
      <w:bookmarkStart w:id="200" w:name="_Toc79605169"/>
      <w:r w:rsidRPr="004A4DCB">
        <w:rPr>
          <w:i w:val="0"/>
          <w:iCs w:val="0"/>
          <w:color w:val="auto"/>
          <w:sz w:val="24"/>
          <w:szCs w:val="24"/>
        </w:rPr>
        <w:t xml:space="preserve">Gambar 4. </w:t>
      </w:r>
      <w:r w:rsidRPr="004A4DCB">
        <w:rPr>
          <w:i w:val="0"/>
          <w:iCs w:val="0"/>
          <w:color w:val="auto"/>
          <w:sz w:val="24"/>
          <w:szCs w:val="24"/>
        </w:rPr>
        <w:fldChar w:fldCharType="begin"/>
      </w:r>
      <w:r w:rsidRPr="004A4DCB">
        <w:rPr>
          <w:i w:val="0"/>
          <w:iCs w:val="0"/>
          <w:color w:val="auto"/>
          <w:sz w:val="24"/>
          <w:szCs w:val="24"/>
        </w:rPr>
        <w:instrText xml:space="preserve"> SEQ Gambar_4. \* ARABIC </w:instrText>
      </w:r>
      <w:r w:rsidRPr="004A4DCB">
        <w:rPr>
          <w:i w:val="0"/>
          <w:iCs w:val="0"/>
          <w:color w:val="auto"/>
          <w:sz w:val="24"/>
          <w:szCs w:val="24"/>
        </w:rPr>
        <w:fldChar w:fldCharType="separate"/>
      </w:r>
      <w:r w:rsidR="00FB1FF7">
        <w:rPr>
          <w:i w:val="0"/>
          <w:iCs w:val="0"/>
          <w:noProof/>
          <w:color w:val="auto"/>
          <w:sz w:val="24"/>
          <w:szCs w:val="24"/>
        </w:rPr>
        <w:t>34</w:t>
      </w:r>
      <w:r w:rsidRPr="004A4DCB">
        <w:rPr>
          <w:i w:val="0"/>
          <w:iCs w:val="0"/>
          <w:color w:val="auto"/>
          <w:sz w:val="24"/>
          <w:szCs w:val="24"/>
        </w:rPr>
        <w:fldChar w:fldCharType="end"/>
      </w:r>
      <w:r w:rsidRPr="004A4DCB">
        <w:rPr>
          <w:i w:val="0"/>
          <w:iCs w:val="0"/>
          <w:color w:val="auto"/>
          <w:sz w:val="24"/>
          <w:szCs w:val="24"/>
        </w:rPr>
        <w:t xml:space="preserve"> Tampilan Halaman Edit di Data Mahasiswa</w:t>
      </w:r>
      <w:bookmarkEnd w:id="200"/>
    </w:p>
    <w:p w14:paraId="20DCC15D" w14:textId="77777777" w:rsidR="00622D31" w:rsidRPr="00081424" w:rsidRDefault="00622D31" w:rsidP="00622D31">
      <w:pPr>
        <w:pStyle w:val="ListParagraph"/>
        <w:numPr>
          <w:ilvl w:val="0"/>
          <w:numId w:val="81"/>
        </w:numPr>
        <w:spacing w:line="360" w:lineRule="auto"/>
        <w:ind w:left="1560"/>
      </w:pPr>
      <w:r>
        <w:rPr>
          <w:noProof/>
        </w:rPr>
        <w:lastRenderedPageBreak/>
        <w:drawing>
          <wp:anchor distT="0" distB="0" distL="114300" distR="114300" simplePos="0" relativeHeight="251682816" behindDoc="0" locked="0" layoutInCell="1" allowOverlap="1" wp14:anchorId="2F0AA365" wp14:editId="462B2B83">
            <wp:simplePos x="0" y="0"/>
            <wp:positionH relativeFrom="margin">
              <wp:align>right</wp:align>
            </wp:positionH>
            <wp:positionV relativeFrom="paragraph">
              <wp:posOffset>325120</wp:posOffset>
            </wp:positionV>
            <wp:extent cx="4023360" cy="3540125"/>
            <wp:effectExtent l="0" t="0" r="0" b="317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023360" cy="3540125"/>
                    </a:xfrm>
                    <a:prstGeom prst="rect">
                      <a:avLst/>
                    </a:prstGeom>
                    <a:noFill/>
                    <a:ln>
                      <a:noFill/>
                    </a:ln>
                  </pic:spPr>
                </pic:pic>
              </a:graphicData>
            </a:graphic>
            <wp14:sizeRelH relativeFrom="margin">
              <wp14:pctWidth>0</wp14:pctWidth>
            </wp14:sizeRelH>
            <wp14:sizeRelV relativeFrom="margin">
              <wp14:pctHeight>0</wp14:pctHeight>
            </wp14:sizeRelV>
          </wp:anchor>
        </w:drawing>
      </w:r>
      <w:r>
        <w:t>Tampilan Halaman Pesan</w:t>
      </w:r>
    </w:p>
    <w:p w14:paraId="4FF2D9A9" w14:textId="2A7F7507" w:rsidR="00622D31" w:rsidRPr="004A4DCB" w:rsidRDefault="00CE5D9F" w:rsidP="004A4DCB">
      <w:pPr>
        <w:pStyle w:val="Caption"/>
        <w:spacing w:after="0" w:line="360" w:lineRule="auto"/>
        <w:ind w:left="1560"/>
        <w:jc w:val="center"/>
        <w:rPr>
          <w:i w:val="0"/>
          <w:iCs w:val="0"/>
          <w:color w:val="auto"/>
          <w:sz w:val="24"/>
          <w:szCs w:val="24"/>
        </w:rPr>
      </w:pPr>
      <w:bookmarkStart w:id="201" w:name="_Toc79605170"/>
      <w:r w:rsidRPr="004A4DCB">
        <w:rPr>
          <w:i w:val="0"/>
          <w:iCs w:val="0"/>
          <w:color w:val="auto"/>
          <w:sz w:val="24"/>
          <w:szCs w:val="24"/>
        </w:rPr>
        <w:t xml:space="preserve">Gambar 4. </w:t>
      </w:r>
      <w:r w:rsidRPr="004A4DCB">
        <w:rPr>
          <w:i w:val="0"/>
          <w:iCs w:val="0"/>
          <w:color w:val="auto"/>
          <w:sz w:val="24"/>
          <w:szCs w:val="24"/>
        </w:rPr>
        <w:fldChar w:fldCharType="begin"/>
      </w:r>
      <w:r w:rsidRPr="004A4DCB">
        <w:rPr>
          <w:i w:val="0"/>
          <w:iCs w:val="0"/>
          <w:color w:val="auto"/>
          <w:sz w:val="24"/>
          <w:szCs w:val="24"/>
        </w:rPr>
        <w:instrText xml:space="preserve"> SEQ Gambar_4. \* ARABIC </w:instrText>
      </w:r>
      <w:r w:rsidRPr="004A4DCB">
        <w:rPr>
          <w:i w:val="0"/>
          <w:iCs w:val="0"/>
          <w:color w:val="auto"/>
          <w:sz w:val="24"/>
          <w:szCs w:val="24"/>
        </w:rPr>
        <w:fldChar w:fldCharType="separate"/>
      </w:r>
      <w:r w:rsidR="00FB1FF7">
        <w:rPr>
          <w:i w:val="0"/>
          <w:iCs w:val="0"/>
          <w:noProof/>
          <w:color w:val="auto"/>
          <w:sz w:val="24"/>
          <w:szCs w:val="24"/>
        </w:rPr>
        <w:t>35</w:t>
      </w:r>
      <w:r w:rsidRPr="004A4DCB">
        <w:rPr>
          <w:i w:val="0"/>
          <w:iCs w:val="0"/>
          <w:color w:val="auto"/>
          <w:sz w:val="24"/>
          <w:szCs w:val="24"/>
        </w:rPr>
        <w:fldChar w:fldCharType="end"/>
      </w:r>
      <w:r w:rsidRPr="004A4DCB">
        <w:rPr>
          <w:i w:val="0"/>
          <w:iCs w:val="0"/>
          <w:color w:val="auto"/>
          <w:sz w:val="24"/>
          <w:szCs w:val="24"/>
        </w:rPr>
        <w:t xml:space="preserve"> Tampilan Halaman Pesan</w:t>
      </w:r>
      <w:bookmarkEnd w:id="201"/>
    </w:p>
    <w:p w14:paraId="3295102C" w14:textId="77777777" w:rsidR="00622D31" w:rsidRPr="001946DE" w:rsidRDefault="00622D31" w:rsidP="00622D31">
      <w:pPr>
        <w:pStyle w:val="ListParagraph"/>
        <w:spacing w:line="360" w:lineRule="auto"/>
        <w:ind w:firstLine="414"/>
        <w:jc w:val="center"/>
      </w:pPr>
    </w:p>
    <w:p w14:paraId="1B9A316B" w14:textId="77777777" w:rsidR="00622D31" w:rsidRPr="005F7B47" w:rsidRDefault="00622D31" w:rsidP="00622D31">
      <w:pPr>
        <w:pStyle w:val="ListParagraph"/>
        <w:numPr>
          <w:ilvl w:val="0"/>
          <w:numId w:val="81"/>
        </w:numPr>
        <w:spacing w:line="360" w:lineRule="auto"/>
        <w:ind w:left="1560"/>
      </w:pPr>
      <w:r>
        <w:rPr>
          <w:noProof/>
        </w:rPr>
        <w:drawing>
          <wp:anchor distT="0" distB="0" distL="114300" distR="114300" simplePos="0" relativeHeight="251683840" behindDoc="0" locked="0" layoutInCell="1" allowOverlap="1" wp14:anchorId="013127EC" wp14:editId="54C6961E">
            <wp:simplePos x="0" y="0"/>
            <wp:positionH relativeFrom="margin">
              <wp:posOffset>1029335</wp:posOffset>
            </wp:positionH>
            <wp:positionV relativeFrom="paragraph">
              <wp:posOffset>260985</wp:posOffset>
            </wp:positionV>
            <wp:extent cx="3997960" cy="3479165"/>
            <wp:effectExtent l="0" t="0" r="2540" b="6985"/>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997960" cy="3479165"/>
                    </a:xfrm>
                    <a:prstGeom prst="rect">
                      <a:avLst/>
                    </a:prstGeom>
                    <a:noFill/>
                    <a:ln>
                      <a:noFill/>
                    </a:ln>
                  </pic:spPr>
                </pic:pic>
              </a:graphicData>
            </a:graphic>
            <wp14:sizeRelH relativeFrom="margin">
              <wp14:pctWidth>0</wp14:pctWidth>
            </wp14:sizeRelH>
            <wp14:sizeRelV relativeFrom="margin">
              <wp14:pctHeight>0</wp14:pctHeight>
            </wp14:sizeRelV>
          </wp:anchor>
        </w:drawing>
      </w:r>
      <w:r>
        <w:t>Tampilan Halaman Kirim Pesan</w:t>
      </w:r>
    </w:p>
    <w:p w14:paraId="49BB6C7C" w14:textId="5C44705D" w:rsidR="00622D31" w:rsidRPr="004A4DCB" w:rsidRDefault="00CE5D9F" w:rsidP="004A4DCB">
      <w:pPr>
        <w:pStyle w:val="Caption"/>
        <w:spacing w:after="0" w:line="360" w:lineRule="auto"/>
        <w:ind w:left="1560"/>
        <w:jc w:val="center"/>
        <w:rPr>
          <w:i w:val="0"/>
          <w:iCs w:val="0"/>
          <w:color w:val="auto"/>
          <w:sz w:val="24"/>
          <w:szCs w:val="24"/>
        </w:rPr>
      </w:pPr>
      <w:bookmarkStart w:id="202" w:name="_Toc79605171"/>
      <w:r w:rsidRPr="004A4DCB">
        <w:rPr>
          <w:i w:val="0"/>
          <w:iCs w:val="0"/>
          <w:color w:val="auto"/>
          <w:sz w:val="24"/>
          <w:szCs w:val="24"/>
        </w:rPr>
        <w:t xml:space="preserve">Gambar 4. </w:t>
      </w:r>
      <w:r w:rsidRPr="004A4DCB">
        <w:rPr>
          <w:i w:val="0"/>
          <w:iCs w:val="0"/>
          <w:color w:val="auto"/>
          <w:sz w:val="24"/>
          <w:szCs w:val="24"/>
        </w:rPr>
        <w:fldChar w:fldCharType="begin"/>
      </w:r>
      <w:r w:rsidRPr="004A4DCB">
        <w:rPr>
          <w:i w:val="0"/>
          <w:iCs w:val="0"/>
          <w:color w:val="auto"/>
          <w:sz w:val="24"/>
          <w:szCs w:val="24"/>
        </w:rPr>
        <w:instrText xml:space="preserve"> SEQ Gambar_4. \* ARABIC </w:instrText>
      </w:r>
      <w:r w:rsidRPr="004A4DCB">
        <w:rPr>
          <w:i w:val="0"/>
          <w:iCs w:val="0"/>
          <w:color w:val="auto"/>
          <w:sz w:val="24"/>
          <w:szCs w:val="24"/>
        </w:rPr>
        <w:fldChar w:fldCharType="separate"/>
      </w:r>
      <w:r w:rsidR="00FB1FF7">
        <w:rPr>
          <w:i w:val="0"/>
          <w:iCs w:val="0"/>
          <w:noProof/>
          <w:color w:val="auto"/>
          <w:sz w:val="24"/>
          <w:szCs w:val="24"/>
        </w:rPr>
        <w:t>36</w:t>
      </w:r>
      <w:r w:rsidRPr="004A4DCB">
        <w:rPr>
          <w:i w:val="0"/>
          <w:iCs w:val="0"/>
          <w:color w:val="auto"/>
          <w:sz w:val="24"/>
          <w:szCs w:val="24"/>
        </w:rPr>
        <w:fldChar w:fldCharType="end"/>
      </w:r>
      <w:r w:rsidRPr="004A4DCB">
        <w:rPr>
          <w:i w:val="0"/>
          <w:iCs w:val="0"/>
          <w:color w:val="auto"/>
          <w:sz w:val="24"/>
          <w:szCs w:val="24"/>
        </w:rPr>
        <w:t xml:space="preserve"> Tampilan Halaman Kirim Pesan</w:t>
      </w:r>
      <w:bookmarkEnd w:id="202"/>
    </w:p>
    <w:p w14:paraId="363DC051" w14:textId="77777777" w:rsidR="00622D31" w:rsidRPr="00F63E13" w:rsidRDefault="00622D31" w:rsidP="00622D31">
      <w:pPr>
        <w:pStyle w:val="ListParagraph"/>
        <w:numPr>
          <w:ilvl w:val="0"/>
          <w:numId w:val="81"/>
        </w:numPr>
        <w:spacing w:line="360" w:lineRule="auto"/>
        <w:ind w:left="1560"/>
      </w:pPr>
      <w:r w:rsidRPr="004159E2">
        <w:rPr>
          <w:noProof/>
        </w:rPr>
        <w:lastRenderedPageBreak/>
        <w:drawing>
          <wp:anchor distT="0" distB="0" distL="114300" distR="114300" simplePos="0" relativeHeight="251684864" behindDoc="0" locked="0" layoutInCell="1" allowOverlap="1" wp14:anchorId="6D79F78F" wp14:editId="7B1B1FB5">
            <wp:simplePos x="0" y="0"/>
            <wp:positionH relativeFrom="margin">
              <wp:align>right</wp:align>
            </wp:positionH>
            <wp:positionV relativeFrom="paragraph">
              <wp:posOffset>270510</wp:posOffset>
            </wp:positionV>
            <wp:extent cx="4011930" cy="3593465"/>
            <wp:effectExtent l="0" t="0" r="7620" b="6985"/>
            <wp:wrapTopAndBottom/>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011930" cy="35934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159E2">
        <w:t>Tampilan</w:t>
      </w:r>
      <w:r>
        <w:t xml:space="preserve"> Halaman Baca Pesan</w:t>
      </w:r>
    </w:p>
    <w:p w14:paraId="7A07B325" w14:textId="2405E04F" w:rsidR="00622D31" w:rsidRPr="004A4DCB" w:rsidRDefault="00CE5D9F" w:rsidP="004A4DCB">
      <w:pPr>
        <w:pStyle w:val="Caption"/>
        <w:spacing w:after="0" w:line="360" w:lineRule="auto"/>
        <w:ind w:left="1560"/>
        <w:jc w:val="center"/>
        <w:rPr>
          <w:i w:val="0"/>
          <w:iCs w:val="0"/>
          <w:color w:val="auto"/>
          <w:sz w:val="24"/>
          <w:szCs w:val="24"/>
        </w:rPr>
      </w:pPr>
      <w:bookmarkStart w:id="203" w:name="_Toc79605172"/>
      <w:r w:rsidRPr="004A4DCB">
        <w:rPr>
          <w:i w:val="0"/>
          <w:iCs w:val="0"/>
          <w:color w:val="auto"/>
          <w:sz w:val="24"/>
          <w:szCs w:val="24"/>
        </w:rPr>
        <w:t xml:space="preserve">Gambar 4. </w:t>
      </w:r>
      <w:r w:rsidRPr="004A4DCB">
        <w:rPr>
          <w:i w:val="0"/>
          <w:iCs w:val="0"/>
          <w:color w:val="auto"/>
          <w:sz w:val="24"/>
          <w:szCs w:val="24"/>
        </w:rPr>
        <w:fldChar w:fldCharType="begin"/>
      </w:r>
      <w:r w:rsidRPr="004A4DCB">
        <w:rPr>
          <w:i w:val="0"/>
          <w:iCs w:val="0"/>
          <w:color w:val="auto"/>
          <w:sz w:val="24"/>
          <w:szCs w:val="24"/>
        </w:rPr>
        <w:instrText xml:space="preserve"> SEQ Gambar_4. \* ARABIC </w:instrText>
      </w:r>
      <w:r w:rsidRPr="004A4DCB">
        <w:rPr>
          <w:i w:val="0"/>
          <w:iCs w:val="0"/>
          <w:color w:val="auto"/>
          <w:sz w:val="24"/>
          <w:szCs w:val="24"/>
        </w:rPr>
        <w:fldChar w:fldCharType="separate"/>
      </w:r>
      <w:r w:rsidR="00FB1FF7">
        <w:rPr>
          <w:i w:val="0"/>
          <w:iCs w:val="0"/>
          <w:noProof/>
          <w:color w:val="auto"/>
          <w:sz w:val="24"/>
          <w:szCs w:val="24"/>
        </w:rPr>
        <w:t>37</w:t>
      </w:r>
      <w:r w:rsidRPr="004A4DCB">
        <w:rPr>
          <w:i w:val="0"/>
          <w:iCs w:val="0"/>
          <w:color w:val="auto"/>
          <w:sz w:val="24"/>
          <w:szCs w:val="24"/>
        </w:rPr>
        <w:fldChar w:fldCharType="end"/>
      </w:r>
      <w:r w:rsidRPr="004A4DCB">
        <w:rPr>
          <w:i w:val="0"/>
          <w:iCs w:val="0"/>
          <w:color w:val="auto"/>
          <w:sz w:val="24"/>
          <w:szCs w:val="24"/>
        </w:rPr>
        <w:t xml:space="preserve"> Tampilan Halaman Baca Pesan</w:t>
      </w:r>
      <w:bookmarkEnd w:id="203"/>
    </w:p>
    <w:p w14:paraId="14709CD6" w14:textId="77777777" w:rsidR="00622D31" w:rsidRPr="0069610B" w:rsidRDefault="00622D31" w:rsidP="00622D31">
      <w:pPr>
        <w:pStyle w:val="ListParagraph"/>
        <w:spacing w:line="360" w:lineRule="auto"/>
        <w:ind w:firstLine="414"/>
        <w:jc w:val="center"/>
      </w:pPr>
    </w:p>
    <w:p w14:paraId="3F3D841A" w14:textId="1EE37EAF" w:rsidR="00622D31" w:rsidRDefault="00622D31" w:rsidP="00622D31">
      <w:pPr>
        <w:pStyle w:val="ListParagraph"/>
        <w:numPr>
          <w:ilvl w:val="0"/>
          <w:numId w:val="81"/>
        </w:numPr>
        <w:spacing w:line="360" w:lineRule="auto"/>
        <w:ind w:left="1560"/>
      </w:pPr>
      <w:r>
        <w:rPr>
          <w:noProof/>
        </w:rPr>
        <w:drawing>
          <wp:anchor distT="0" distB="0" distL="114300" distR="114300" simplePos="0" relativeHeight="251685888" behindDoc="0" locked="0" layoutInCell="1" allowOverlap="1" wp14:anchorId="5A9C5F35" wp14:editId="3BFD6938">
            <wp:simplePos x="0" y="0"/>
            <wp:positionH relativeFrom="margin">
              <wp:align>right</wp:align>
            </wp:positionH>
            <wp:positionV relativeFrom="paragraph">
              <wp:posOffset>268605</wp:posOffset>
            </wp:positionV>
            <wp:extent cx="4006215" cy="3614420"/>
            <wp:effectExtent l="0" t="0" r="0" b="5080"/>
            <wp:wrapTopAndBottom/>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006215" cy="3614420"/>
                    </a:xfrm>
                    <a:prstGeom prst="rect">
                      <a:avLst/>
                    </a:prstGeom>
                    <a:noFill/>
                    <a:ln>
                      <a:noFill/>
                    </a:ln>
                  </pic:spPr>
                </pic:pic>
              </a:graphicData>
            </a:graphic>
            <wp14:sizeRelH relativeFrom="margin">
              <wp14:pctWidth>0</wp14:pctWidth>
            </wp14:sizeRelH>
            <wp14:sizeRelV relativeFrom="margin">
              <wp14:pctHeight>0</wp14:pctHeight>
            </wp14:sizeRelV>
          </wp:anchor>
        </w:drawing>
      </w:r>
      <w:r>
        <w:t>Tampilan Halaman Balas Pesan</w:t>
      </w:r>
    </w:p>
    <w:p w14:paraId="187FBE4B" w14:textId="61379919" w:rsidR="00CE5D9F" w:rsidRPr="004A4DCB" w:rsidRDefault="00CE5D9F" w:rsidP="004A4DCB">
      <w:pPr>
        <w:pStyle w:val="Caption"/>
        <w:spacing w:after="0" w:line="360" w:lineRule="auto"/>
        <w:ind w:left="1560"/>
        <w:jc w:val="center"/>
        <w:rPr>
          <w:i w:val="0"/>
          <w:iCs w:val="0"/>
          <w:color w:val="auto"/>
          <w:sz w:val="24"/>
          <w:szCs w:val="24"/>
        </w:rPr>
      </w:pPr>
      <w:bookmarkStart w:id="204" w:name="_Toc79605173"/>
      <w:r w:rsidRPr="004A4DCB">
        <w:rPr>
          <w:i w:val="0"/>
          <w:iCs w:val="0"/>
          <w:color w:val="auto"/>
          <w:sz w:val="24"/>
          <w:szCs w:val="24"/>
        </w:rPr>
        <w:t xml:space="preserve">Gambar 4. </w:t>
      </w:r>
      <w:r w:rsidRPr="004A4DCB">
        <w:rPr>
          <w:i w:val="0"/>
          <w:iCs w:val="0"/>
          <w:color w:val="auto"/>
          <w:sz w:val="24"/>
          <w:szCs w:val="24"/>
        </w:rPr>
        <w:fldChar w:fldCharType="begin"/>
      </w:r>
      <w:r w:rsidRPr="004A4DCB">
        <w:rPr>
          <w:i w:val="0"/>
          <w:iCs w:val="0"/>
          <w:color w:val="auto"/>
          <w:sz w:val="24"/>
          <w:szCs w:val="24"/>
        </w:rPr>
        <w:instrText xml:space="preserve"> SEQ Gambar_4. \* ARABIC </w:instrText>
      </w:r>
      <w:r w:rsidRPr="004A4DCB">
        <w:rPr>
          <w:i w:val="0"/>
          <w:iCs w:val="0"/>
          <w:color w:val="auto"/>
          <w:sz w:val="24"/>
          <w:szCs w:val="24"/>
        </w:rPr>
        <w:fldChar w:fldCharType="separate"/>
      </w:r>
      <w:r w:rsidR="00FB1FF7">
        <w:rPr>
          <w:i w:val="0"/>
          <w:iCs w:val="0"/>
          <w:noProof/>
          <w:color w:val="auto"/>
          <w:sz w:val="24"/>
          <w:szCs w:val="24"/>
        </w:rPr>
        <w:t>38</w:t>
      </w:r>
      <w:r w:rsidRPr="004A4DCB">
        <w:rPr>
          <w:i w:val="0"/>
          <w:iCs w:val="0"/>
          <w:color w:val="auto"/>
          <w:sz w:val="24"/>
          <w:szCs w:val="24"/>
        </w:rPr>
        <w:fldChar w:fldCharType="end"/>
      </w:r>
      <w:r w:rsidRPr="004A4DCB">
        <w:rPr>
          <w:i w:val="0"/>
          <w:iCs w:val="0"/>
          <w:color w:val="auto"/>
          <w:sz w:val="24"/>
          <w:szCs w:val="24"/>
        </w:rPr>
        <w:t xml:space="preserve"> Tampilan Halaman Balas Pesan</w:t>
      </w:r>
      <w:bookmarkEnd w:id="204"/>
    </w:p>
    <w:p w14:paraId="77C10649" w14:textId="77777777" w:rsidR="00622D31" w:rsidRPr="00F63E13" w:rsidRDefault="00622D31" w:rsidP="00622D31">
      <w:pPr>
        <w:pStyle w:val="ListParagraph"/>
        <w:numPr>
          <w:ilvl w:val="0"/>
          <w:numId w:val="81"/>
        </w:numPr>
        <w:spacing w:line="360" w:lineRule="auto"/>
        <w:ind w:left="1560"/>
      </w:pPr>
      <w:r>
        <w:rPr>
          <w:noProof/>
        </w:rPr>
        <w:lastRenderedPageBreak/>
        <w:drawing>
          <wp:anchor distT="0" distB="0" distL="114300" distR="114300" simplePos="0" relativeHeight="251686912" behindDoc="0" locked="0" layoutInCell="1" allowOverlap="1" wp14:anchorId="03BA5194" wp14:editId="6E8AA364">
            <wp:simplePos x="0" y="0"/>
            <wp:positionH relativeFrom="margin">
              <wp:align>right</wp:align>
            </wp:positionH>
            <wp:positionV relativeFrom="paragraph">
              <wp:posOffset>270510</wp:posOffset>
            </wp:positionV>
            <wp:extent cx="4020820" cy="3538220"/>
            <wp:effectExtent l="0" t="0" r="0" b="508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023363" cy="35410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t xml:space="preserve"> </w:t>
      </w:r>
      <w:r>
        <w:t>Tampilan Halaman Jadwal Sidang</w:t>
      </w:r>
    </w:p>
    <w:p w14:paraId="431B24CB" w14:textId="5A5D1F0C" w:rsidR="00622D31" w:rsidRPr="004A4DCB" w:rsidRDefault="00CE5D9F" w:rsidP="004A4DCB">
      <w:pPr>
        <w:pStyle w:val="Caption"/>
        <w:spacing w:after="0" w:line="360" w:lineRule="auto"/>
        <w:ind w:left="1560"/>
        <w:jc w:val="center"/>
        <w:rPr>
          <w:i w:val="0"/>
          <w:iCs w:val="0"/>
          <w:color w:val="auto"/>
          <w:sz w:val="24"/>
          <w:szCs w:val="24"/>
        </w:rPr>
      </w:pPr>
      <w:bookmarkStart w:id="205" w:name="_Toc79605174"/>
      <w:r w:rsidRPr="004A4DCB">
        <w:rPr>
          <w:i w:val="0"/>
          <w:iCs w:val="0"/>
          <w:color w:val="auto"/>
          <w:sz w:val="24"/>
          <w:szCs w:val="24"/>
        </w:rPr>
        <w:t xml:space="preserve">Gambar 4. </w:t>
      </w:r>
      <w:r w:rsidRPr="004A4DCB">
        <w:rPr>
          <w:i w:val="0"/>
          <w:iCs w:val="0"/>
          <w:color w:val="auto"/>
          <w:sz w:val="24"/>
          <w:szCs w:val="24"/>
        </w:rPr>
        <w:fldChar w:fldCharType="begin"/>
      </w:r>
      <w:r w:rsidRPr="004A4DCB">
        <w:rPr>
          <w:i w:val="0"/>
          <w:iCs w:val="0"/>
          <w:color w:val="auto"/>
          <w:sz w:val="24"/>
          <w:szCs w:val="24"/>
        </w:rPr>
        <w:instrText xml:space="preserve"> SEQ Gambar_4. \* ARABIC </w:instrText>
      </w:r>
      <w:r w:rsidRPr="004A4DCB">
        <w:rPr>
          <w:i w:val="0"/>
          <w:iCs w:val="0"/>
          <w:color w:val="auto"/>
          <w:sz w:val="24"/>
          <w:szCs w:val="24"/>
        </w:rPr>
        <w:fldChar w:fldCharType="separate"/>
      </w:r>
      <w:r w:rsidR="00FB1FF7">
        <w:rPr>
          <w:i w:val="0"/>
          <w:iCs w:val="0"/>
          <w:noProof/>
          <w:color w:val="auto"/>
          <w:sz w:val="24"/>
          <w:szCs w:val="24"/>
        </w:rPr>
        <w:t>39</w:t>
      </w:r>
      <w:r w:rsidRPr="004A4DCB">
        <w:rPr>
          <w:i w:val="0"/>
          <w:iCs w:val="0"/>
          <w:color w:val="auto"/>
          <w:sz w:val="24"/>
          <w:szCs w:val="24"/>
        </w:rPr>
        <w:fldChar w:fldCharType="end"/>
      </w:r>
      <w:r w:rsidRPr="004A4DCB">
        <w:rPr>
          <w:i w:val="0"/>
          <w:iCs w:val="0"/>
          <w:color w:val="auto"/>
          <w:sz w:val="24"/>
          <w:szCs w:val="24"/>
        </w:rPr>
        <w:t xml:space="preserve"> Tampilan Halaman Jadwal Sidang Proposal</w:t>
      </w:r>
      <w:bookmarkEnd w:id="205"/>
    </w:p>
    <w:p w14:paraId="035F4668" w14:textId="77777777" w:rsidR="00622D31" w:rsidRPr="00823F5F" w:rsidRDefault="00622D31" w:rsidP="00622D31">
      <w:pPr>
        <w:pStyle w:val="ListParagraph"/>
        <w:spacing w:line="360" w:lineRule="auto"/>
        <w:ind w:firstLine="414"/>
        <w:jc w:val="center"/>
        <w:rPr>
          <w:sz w:val="32"/>
          <w:szCs w:val="32"/>
        </w:rPr>
      </w:pPr>
      <w:r w:rsidRPr="00F63E13">
        <w:rPr>
          <w:noProof/>
        </w:rPr>
        <w:drawing>
          <wp:anchor distT="0" distB="0" distL="114300" distR="114300" simplePos="0" relativeHeight="251687936" behindDoc="0" locked="0" layoutInCell="1" allowOverlap="1" wp14:anchorId="0ED3EB79" wp14:editId="232C76CC">
            <wp:simplePos x="0" y="0"/>
            <wp:positionH relativeFrom="margin">
              <wp:align>right</wp:align>
            </wp:positionH>
            <wp:positionV relativeFrom="paragraph">
              <wp:posOffset>252095</wp:posOffset>
            </wp:positionV>
            <wp:extent cx="4048760" cy="3693160"/>
            <wp:effectExtent l="0" t="0" r="8890" b="254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048760" cy="36931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91CC245" w14:textId="1FE412AC" w:rsidR="00622D31" w:rsidRPr="004A4DCB" w:rsidRDefault="00CE5D9F" w:rsidP="004A4DCB">
      <w:pPr>
        <w:pStyle w:val="Caption"/>
        <w:spacing w:after="0" w:line="360" w:lineRule="auto"/>
        <w:ind w:left="1560"/>
        <w:jc w:val="center"/>
        <w:rPr>
          <w:i w:val="0"/>
          <w:iCs w:val="0"/>
          <w:color w:val="auto"/>
          <w:sz w:val="24"/>
          <w:szCs w:val="24"/>
        </w:rPr>
      </w:pPr>
      <w:bookmarkStart w:id="206" w:name="_Toc79605175"/>
      <w:r w:rsidRPr="004A4DCB">
        <w:rPr>
          <w:i w:val="0"/>
          <w:iCs w:val="0"/>
          <w:color w:val="auto"/>
          <w:sz w:val="24"/>
          <w:szCs w:val="24"/>
        </w:rPr>
        <w:t xml:space="preserve">Gambar 4. </w:t>
      </w:r>
      <w:r w:rsidRPr="004A4DCB">
        <w:rPr>
          <w:i w:val="0"/>
          <w:iCs w:val="0"/>
          <w:color w:val="auto"/>
          <w:sz w:val="24"/>
          <w:szCs w:val="24"/>
        </w:rPr>
        <w:fldChar w:fldCharType="begin"/>
      </w:r>
      <w:r w:rsidRPr="004A4DCB">
        <w:rPr>
          <w:i w:val="0"/>
          <w:iCs w:val="0"/>
          <w:color w:val="auto"/>
          <w:sz w:val="24"/>
          <w:szCs w:val="24"/>
        </w:rPr>
        <w:instrText xml:space="preserve"> SEQ Gambar_4. \* ARABIC </w:instrText>
      </w:r>
      <w:r w:rsidRPr="004A4DCB">
        <w:rPr>
          <w:i w:val="0"/>
          <w:iCs w:val="0"/>
          <w:color w:val="auto"/>
          <w:sz w:val="24"/>
          <w:szCs w:val="24"/>
        </w:rPr>
        <w:fldChar w:fldCharType="separate"/>
      </w:r>
      <w:r w:rsidR="00FB1FF7">
        <w:rPr>
          <w:i w:val="0"/>
          <w:iCs w:val="0"/>
          <w:noProof/>
          <w:color w:val="auto"/>
          <w:sz w:val="24"/>
          <w:szCs w:val="24"/>
        </w:rPr>
        <w:t>40</w:t>
      </w:r>
      <w:r w:rsidRPr="004A4DCB">
        <w:rPr>
          <w:i w:val="0"/>
          <w:iCs w:val="0"/>
          <w:color w:val="auto"/>
          <w:sz w:val="24"/>
          <w:szCs w:val="24"/>
        </w:rPr>
        <w:fldChar w:fldCharType="end"/>
      </w:r>
      <w:r w:rsidRPr="004A4DCB">
        <w:rPr>
          <w:i w:val="0"/>
          <w:iCs w:val="0"/>
          <w:color w:val="auto"/>
          <w:sz w:val="24"/>
          <w:szCs w:val="24"/>
        </w:rPr>
        <w:t xml:space="preserve"> Tampilan Halaman Jadwal Sidang Up-1</w:t>
      </w:r>
      <w:bookmarkEnd w:id="206"/>
    </w:p>
    <w:p w14:paraId="5F55BDA3" w14:textId="055B097F" w:rsidR="00622D31" w:rsidRPr="004A4DCB" w:rsidRDefault="00622D31" w:rsidP="004A4DCB">
      <w:pPr>
        <w:pStyle w:val="Caption"/>
        <w:spacing w:after="0" w:line="360" w:lineRule="auto"/>
        <w:ind w:left="1560"/>
        <w:jc w:val="center"/>
        <w:rPr>
          <w:i w:val="0"/>
          <w:iCs w:val="0"/>
          <w:color w:val="auto"/>
          <w:sz w:val="24"/>
          <w:szCs w:val="24"/>
        </w:rPr>
      </w:pPr>
      <w:bookmarkStart w:id="207" w:name="_Toc79605176"/>
      <w:r w:rsidRPr="004A4DCB">
        <w:rPr>
          <w:i w:val="0"/>
          <w:iCs w:val="0"/>
          <w:noProof/>
          <w:color w:val="auto"/>
          <w:sz w:val="24"/>
          <w:szCs w:val="24"/>
        </w:rPr>
        <w:lastRenderedPageBreak/>
        <w:drawing>
          <wp:anchor distT="0" distB="0" distL="114300" distR="114300" simplePos="0" relativeHeight="251688960" behindDoc="0" locked="0" layoutInCell="1" allowOverlap="1" wp14:anchorId="79217D5A" wp14:editId="14D2E081">
            <wp:simplePos x="0" y="0"/>
            <wp:positionH relativeFrom="margin">
              <wp:align>right</wp:align>
            </wp:positionH>
            <wp:positionV relativeFrom="paragraph">
              <wp:posOffset>0</wp:posOffset>
            </wp:positionV>
            <wp:extent cx="4015105" cy="3806190"/>
            <wp:effectExtent l="0" t="0" r="4445" b="381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015105" cy="38061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E5D9F" w:rsidRPr="004A4DCB">
        <w:rPr>
          <w:i w:val="0"/>
          <w:iCs w:val="0"/>
          <w:color w:val="auto"/>
          <w:sz w:val="24"/>
          <w:szCs w:val="24"/>
        </w:rPr>
        <w:t xml:space="preserve">Gambar 4. </w:t>
      </w:r>
      <w:r w:rsidR="00CE5D9F" w:rsidRPr="004A4DCB">
        <w:rPr>
          <w:i w:val="0"/>
          <w:iCs w:val="0"/>
          <w:color w:val="auto"/>
          <w:sz w:val="24"/>
          <w:szCs w:val="24"/>
        </w:rPr>
        <w:fldChar w:fldCharType="begin"/>
      </w:r>
      <w:r w:rsidR="00CE5D9F" w:rsidRPr="004A4DCB">
        <w:rPr>
          <w:i w:val="0"/>
          <w:iCs w:val="0"/>
          <w:color w:val="auto"/>
          <w:sz w:val="24"/>
          <w:szCs w:val="24"/>
        </w:rPr>
        <w:instrText xml:space="preserve"> SEQ Gambar_4. \* ARABIC </w:instrText>
      </w:r>
      <w:r w:rsidR="00CE5D9F" w:rsidRPr="004A4DCB">
        <w:rPr>
          <w:i w:val="0"/>
          <w:iCs w:val="0"/>
          <w:color w:val="auto"/>
          <w:sz w:val="24"/>
          <w:szCs w:val="24"/>
        </w:rPr>
        <w:fldChar w:fldCharType="separate"/>
      </w:r>
      <w:r w:rsidR="00FB1FF7">
        <w:rPr>
          <w:i w:val="0"/>
          <w:iCs w:val="0"/>
          <w:noProof/>
          <w:color w:val="auto"/>
          <w:sz w:val="24"/>
          <w:szCs w:val="24"/>
        </w:rPr>
        <w:t>41</w:t>
      </w:r>
      <w:r w:rsidR="00CE5D9F" w:rsidRPr="004A4DCB">
        <w:rPr>
          <w:i w:val="0"/>
          <w:iCs w:val="0"/>
          <w:color w:val="auto"/>
          <w:sz w:val="24"/>
          <w:szCs w:val="24"/>
        </w:rPr>
        <w:fldChar w:fldCharType="end"/>
      </w:r>
      <w:r w:rsidR="00CE5D9F" w:rsidRPr="004A4DCB">
        <w:rPr>
          <w:i w:val="0"/>
          <w:iCs w:val="0"/>
          <w:color w:val="auto"/>
          <w:sz w:val="24"/>
          <w:szCs w:val="24"/>
        </w:rPr>
        <w:t xml:space="preserve"> Tampilan Halaman Jadwal Sidang Up-2</w:t>
      </w:r>
      <w:bookmarkEnd w:id="207"/>
    </w:p>
    <w:p w14:paraId="7758F7B2" w14:textId="77777777" w:rsidR="00622D31" w:rsidRDefault="00622D31" w:rsidP="00622D31">
      <w:pPr>
        <w:pStyle w:val="ListParagraph"/>
        <w:spacing w:line="360" w:lineRule="auto"/>
        <w:ind w:left="1134"/>
      </w:pPr>
    </w:p>
    <w:p w14:paraId="2B234D91" w14:textId="77777777" w:rsidR="00622D31" w:rsidRPr="0041565A" w:rsidRDefault="00622D31" w:rsidP="00622D31">
      <w:pPr>
        <w:pStyle w:val="ListParagraph"/>
        <w:numPr>
          <w:ilvl w:val="0"/>
          <w:numId w:val="81"/>
        </w:numPr>
        <w:spacing w:line="360" w:lineRule="auto"/>
        <w:ind w:left="1560"/>
      </w:pPr>
      <w:r w:rsidRPr="004159E2">
        <w:rPr>
          <w:noProof/>
        </w:rPr>
        <w:drawing>
          <wp:anchor distT="0" distB="0" distL="114300" distR="114300" simplePos="0" relativeHeight="251689984" behindDoc="0" locked="0" layoutInCell="1" allowOverlap="1" wp14:anchorId="78FB839C" wp14:editId="63F4F433">
            <wp:simplePos x="0" y="0"/>
            <wp:positionH relativeFrom="column">
              <wp:posOffset>1029970</wp:posOffset>
            </wp:positionH>
            <wp:positionV relativeFrom="paragraph">
              <wp:posOffset>288290</wp:posOffset>
            </wp:positionV>
            <wp:extent cx="4088130" cy="3402330"/>
            <wp:effectExtent l="0" t="0" r="7620" b="762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088130" cy="34023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159E2">
        <w:t>Tampilan</w:t>
      </w:r>
      <w:r>
        <w:t xml:space="preserve"> Halaman Tambah Jadwal</w:t>
      </w:r>
    </w:p>
    <w:p w14:paraId="7A66D08D" w14:textId="78BD5B01" w:rsidR="00622D31" w:rsidRPr="004A4DCB" w:rsidRDefault="00CE5D9F" w:rsidP="004A4DCB">
      <w:pPr>
        <w:pStyle w:val="Caption"/>
        <w:spacing w:after="0" w:line="360" w:lineRule="auto"/>
        <w:ind w:left="1560"/>
        <w:jc w:val="center"/>
        <w:rPr>
          <w:i w:val="0"/>
          <w:iCs w:val="0"/>
          <w:color w:val="auto"/>
          <w:sz w:val="24"/>
          <w:szCs w:val="24"/>
        </w:rPr>
      </w:pPr>
      <w:bookmarkStart w:id="208" w:name="_Toc79605177"/>
      <w:r w:rsidRPr="004A4DCB">
        <w:rPr>
          <w:i w:val="0"/>
          <w:iCs w:val="0"/>
          <w:color w:val="auto"/>
          <w:sz w:val="24"/>
          <w:szCs w:val="24"/>
        </w:rPr>
        <w:t xml:space="preserve">Gambar 4. </w:t>
      </w:r>
      <w:r w:rsidRPr="004A4DCB">
        <w:rPr>
          <w:i w:val="0"/>
          <w:iCs w:val="0"/>
          <w:color w:val="auto"/>
          <w:sz w:val="24"/>
          <w:szCs w:val="24"/>
        </w:rPr>
        <w:fldChar w:fldCharType="begin"/>
      </w:r>
      <w:r w:rsidRPr="004A4DCB">
        <w:rPr>
          <w:i w:val="0"/>
          <w:iCs w:val="0"/>
          <w:color w:val="auto"/>
          <w:sz w:val="24"/>
          <w:szCs w:val="24"/>
        </w:rPr>
        <w:instrText xml:space="preserve"> SEQ Gambar_4. \* ARABIC </w:instrText>
      </w:r>
      <w:r w:rsidRPr="004A4DCB">
        <w:rPr>
          <w:i w:val="0"/>
          <w:iCs w:val="0"/>
          <w:color w:val="auto"/>
          <w:sz w:val="24"/>
          <w:szCs w:val="24"/>
        </w:rPr>
        <w:fldChar w:fldCharType="separate"/>
      </w:r>
      <w:r w:rsidR="00FB1FF7">
        <w:rPr>
          <w:i w:val="0"/>
          <w:iCs w:val="0"/>
          <w:noProof/>
          <w:color w:val="auto"/>
          <w:sz w:val="24"/>
          <w:szCs w:val="24"/>
        </w:rPr>
        <w:t>42</w:t>
      </w:r>
      <w:r w:rsidRPr="004A4DCB">
        <w:rPr>
          <w:i w:val="0"/>
          <w:iCs w:val="0"/>
          <w:color w:val="auto"/>
          <w:sz w:val="24"/>
          <w:szCs w:val="24"/>
        </w:rPr>
        <w:fldChar w:fldCharType="end"/>
      </w:r>
      <w:r w:rsidRPr="004A4DCB">
        <w:rPr>
          <w:i w:val="0"/>
          <w:iCs w:val="0"/>
          <w:color w:val="auto"/>
          <w:sz w:val="24"/>
          <w:szCs w:val="24"/>
        </w:rPr>
        <w:t xml:space="preserve"> Tampilan Halaman Atur Jadwal  Sidang Proposal</w:t>
      </w:r>
      <w:bookmarkEnd w:id="208"/>
    </w:p>
    <w:p w14:paraId="3B3F2280" w14:textId="1EF788ED" w:rsidR="00622D31" w:rsidRPr="004A4DCB" w:rsidRDefault="00622D31" w:rsidP="004A4DCB">
      <w:pPr>
        <w:pStyle w:val="Caption"/>
        <w:spacing w:after="0" w:line="360" w:lineRule="auto"/>
        <w:ind w:left="1560"/>
        <w:jc w:val="center"/>
        <w:rPr>
          <w:i w:val="0"/>
          <w:iCs w:val="0"/>
          <w:color w:val="auto"/>
          <w:sz w:val="24"/>
          <w:szCs w:val="24"/>
        </w:rPr>
      </w:pPr>
      <w:bookmarkStart w:id="209" w:name="_Toc79605178"/>
      <w:r w:rsidRPr="004A4DCB">
        <w:rPr>
          <w:i w:val="0"/>
          <w:iCs w:val="0"/>
          <w:noProof/>
          <w:color w:val="auto"/>
          <w:sz w:val="24"/>
          <w:szCs w:val="24"/>
        </w:rPr>
        <w:lastRenderedPageBreak/>
        <w:drawing>
          <wp:anchor distT="0" distB="0" distL="114300" distR="114300" simplePos="0" relativeHeight="251691008" behindDoc="0" locked="0" layoutInCell="1" allowOverlap="1" wp14:anchorId="47494489" wp14:editId="184BFDEB">
            <wp:simplePos x="0" y="0"/>
            <wp:positionH relativeFrom="margin">
              <wp:align>right</wp:align>
            </wp:positionH>
            <wp:positionV relativeFrom="paragraph">
              <wp:posOffset>0</wp:posOffset>
            </wp:positionV>
            <wp:extent cx="4115435" cy="360426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115435" cy="36042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E5D9F" w:rsidRPr="004A4DCB">
        <w:rPr>
          <w:i w:val="0"/>
          <w:iCs w:val="0"/>
          <w:color w:val="auto"/>
          <w:sz w:val="24"/>
          <w:szCs w:val="24"/>
        </w:rPr>
        <w:t xml:space="preserve">Gambar 4. </w:t>
      </w:r>
      <w:r w:rsidR="00CE5D9F" w:rsidRPr="004A4DCB">
        <w:rPr>
          <w:i w:val="0"/>
          <w:iCs w:val="0"/>
          <w:color w:val="auto"/>
          <w:sz w:val="24"/>
          <w:szCs w:val="24"/>
        </w:rPr>
        <w:fldChar w:fldCharType="begin"/>
      </w:r>
      <w:r w:rsidR="00CE5D9F" w:rsidRPr="004A4DCB">
        <w:rPr>
          <w:i w:val="0"/>
          <w:iCs w:val="0"/>
          <w:color w:val="auto"/>
          <w:sz w:val="24"/>
          <w:szCs w:val="24"/>
        </w:rPr>
        <w:instrText xml:space="preserve"> SEQ Gambar_4. \* ARABIC </w:instrText>
      </w:r>
      <w:r w:rsidR="00CE5D9F" w:rsidRPr="004A4DCB">
        <w:rPr>
          <w:i w:val="0"/>
          <w:iCs w:val="0"/>
          <w:color w:val="auto"/>
          <w:sz w:val="24"/>
          <w:szCs w:val="24"/>
        </w:rPr>
        <w:fldChar w:fldCharType="separate"/>
      </w:r>
      <w:r w:rsidR="00FB1FF7">
        <w:rPr>
          <w:i w:val="0"/>
          <w:iCs w:val="0"/>
          <w:noProof/>
          <w:color w:val="auto"/>
          <w:sz w:val="24"/>
          <w:szCs w:val="24"/>
        </w:rPr>
        <w:t>43</w:t>
      </w:r>
      <w:r w:rsidR="00CE5D9F" w:rsidRPr="004A4DCB">
        <w:rPr>
          <w:i w:val="0"/>
          <w:iCs w:val="0"/>
          <w:color w:val="auto"/>
          <w:sz w:val="24"/>
          <w:szCs w:val="24"/>
        </w:rPr>
        <w:fldChar w:fldCharType="end"/>
      </w:r>
      <w:r w:rsidR="00CE5D9F" w:rsidRPr="004A4DCB">
        <w:rPr>
          <w:i w:val="0"/>
          <w:iCs w:val="0"/>
          <w:color w:val="auto"/>
          <w:sz w:val="24"/>
          <w:szCs w:val="24"/>
        </w:rPr>
        <w:t xml:space="preserve"> Tampilan Halaman Atur Jadwal Sidang UPS-1</w:t>
      </w:r>
      <w:bookmarkEnd w:id="209"/>
    </w:p>
    <w:p w14:paraId="001B493E" w14:textId="523D64AC" w:rsidR="00622D31" w:rsidRPr="00061448" w:rsidRDefault="00061448" w:rsidP="00061448">
      <w:pPr>
        <w:spacing w:line="360" w:lineRule="auto"/>
        <w:rPr>
          <w:sz w:val="36"/>
          <w:szCs w:val="36"/>
        </w:rPr>
      </w:pPr>
      <w:r>
        <w:rPr>
          <w:noProof/>
        </w:rPr>
        <w:drawing>
          <wp:anchor distT="0" distB="0" distL="114300" distR="114300" simplePos="0" relativeHeight="251692032" behindDoc="0" locked="0" layoutInCell="1" allowOverlap="1" wp14:anchorId="342E8CD2" wp14:editId="4074EEC0">
            <wp:simplePos x="0" y="0"/>
            <wp:positionH relativeFrom="margin">
              <wp:align>right</wp:align>
            </wp:positionH>
            <wp:positionV relativeFrom="paragraph">
              <wp:posOffset>265430</wp:posOffset>
            </wp:positionV>
            <wp:extent cx="4148455" cy="3645535"/>
            <wp:effectExtent l="0" t="0" r="4445"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148455" cy="36455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6B36CCF" w14:textId="642A22DF" w:rsidR="00622D31" w:rsidRPr="004A4DCB" w:rsidRDefault="00D2142C" w:rsidP="004A4DCB">
      <w:pPr>
        <w:pStyle w:val="Caption"/>
        <w:spacing w:after="0" w:line="360" w:lineRule="auto"/>
        <w:ind w:left="1560"/>
        <w:jc w:val="center"/>
        <w:rPr>
          <w:i w:val="0"/>
          <w:iCs w:val="0"/>
          <w:color w:val="auto"/>
          <w:sz w:val="24"/>
          <w:szCs w:val="24"/>
        </w:rPr>
      </w:pPr>
      <w:bookmarkStart w:id="210" w:name="_Toc79605179"/>
      <w:r w:rsidRPr="004A4DCB">
        <w:rPr>
          <w:i w:val="0"/>
          <w:iCs w:val="0"/>
          <w:color w:val="auto"/>
          <w:sz w:val="24"/>
          <w:szCs w:val="24"/>
        </w:rPr>
        <w:t xml:space="preserve">Gambar 4. </w:t>
      </w:r>
      <w:r w:rsidRPr="004A4DCB">
        <w:rPr>
          <w:i w:val="0"/>
          <w:iCs w:val="0"/>
          <w:color w:val="auto"/>
          <w:sz w:val="24"/>
          <w:szCs w:val="24"/>
        </w:rPr>
        <w:fldChar w:fldCharType="begin"/>
      </w:r>
      <w:r w:rsidRPr="004A4DCB">
        <w:rPr>
          <w:i w:val="0"/>
          <w:iCs w:val="0"/>
          <w:color w:val="auto"/>
          <w:sz w:val="24"/>
          <w:szCs w:val="24"/>
        </w:rPr>
        <w:instrText xml:space="preserve"> SEQ Gambar_4. \* ARABIC </w:instrText>
      </w:r>
      <w:r w:rsidRPr="004A4DCB">
        <w:rPr>
          <w:i w:val="0"/>
          <w:iCs w:val="0"/>
          <w:color w:val="auto"/>
          <w:sz w:val="24"/>
          <w:szCs w:val="24"/>
        </w:rPr>
        <w:fldChar w:fldCharType="separate"/>
      </w:r>
      <w:r w:rsidR="00FB1FF7">
        <w:rPr>
          <w:i w:val="0"/>
          <w:iCs w:val="0"/>
          <w:noProof/>
          <w:color w:val="auto"/>
          <w:sz w:val="24"/>
          <w:szCs w:val="24"/>
        </w:rPr>
        <w:t>44</w:t>
      </w:r>
      <w:r w:rsidRPr="004A4DCB">
        <w:rPr>
          <w:i w:val="0"/>
          <w:iCs w:val="0"/>
          <w:color w:val="auto"/>
          <w:sz w:val="24"/>
          <w:szCs w:val="24"/>
        </w:rPr>
        <w:fldChar w:fldCharType="end"/>
      </w:r>
      <w:r w:rsidRPr="004A4DCB">
        <w:rPr>
          <w:i w:val="0"/>
          <w:iCs w:val="0"/>
          <w:color w:val="auto"/>
          <w:sz w:val="24"/>
          <w:szCs w:val="24"/>
        </w:rPr>
        <w:t xml:space="preserve"> Tampilan Halaman Jadwal Sidang UPS-2</w:t>
      </w:r>
      <w:bookmarkEnd w:id="210"/>
    </w:p>
    <w:p w14:paraId="0C6239C3" w14:textId="77777777" w:rsidR="00622D31" w:rsidRPr="00D802D9" w:rsidRDefault="00622D31" w:rsidP="00622D31">
      <w:pPr>
        <w:pStyle w:val="ListParagraph"/>
        <w:numPr>
          <w:ilvl w:val="0"/>
          <w:numId w:val="81"/>
        </w:numPr>
        <w:spacing w:line="360" w:lineRule="auto"/>
        <w:ind w:left="1560"/>
      </w:pPr>
      <w:r w:rsidRPr="004159E2">
        <w:rPr>
          <w:noProof/>
        </w:rPr>
        <w:lastRenderedPageBreak/>
        <w:drawing>
          <wp:anchor distT="0" distB="0" distL="114300" distR="114300" simplePos="0" relativeHeight="251693056" behindDoc="0" locked="0" layoutInCell="1" allowOverlap="1" wp14:anchorId="591CCFB3" wp14:editId="4158FB71">
            <wp:simplePos x="0" y="0"/>
            <wp:positionH relativeFrom="margin">
              <wp:align>right</wp:align>
            </wp:positionH>
            <wp:positionV relativeFrom="paragraph">
              <wp:posOffset>270510</wp:posOffset>
            </wp:positionV>
            <wp:extent cx="4088765" cy="3667760"/>
            <wp:effectExtent l="0" t="0" r="6985" b="889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088765" cy="36677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159E2">
        <w:t>Tampilan</w:t>
      </w:r>
      <w:r>
        <w:t xml:space="preserve"> Halaman Informasi</w:t>
      </w:r>
    </w:p>
    <w:p w14:paraId="2F4EAB48" w14:textId="49C1DC54" w:rsidR="00622D31" w:rsidRPr="004A4DCB" w:rsidRDefault="00D2142C" w:rsidP="004A4DCB">
      <w:pPr>
        <w:pStyle w:val="Caption"/>
        <w:spacing w:after="0" w:line="360" w:lineRule="auto"/>
        <w:ind w:left="1560"/>
        <w:jc w:val="center"/>
        <w:rPr>
          <w:i w:val="0"/>
          <w:iCs w:val="0"/>
          <w:color w:val="auto"/>
          <w:sz w:val="24"/>
          <w:szCs w:val="24"/>
        </w:rPr>
      </w:pPr>
      <w:bookmarkStart w:id="211" w:name="_Toc79605180"/>
      <w:r w:rsidRPr="004A4DCB">
        <w:rPr>
          <w:i w:val="0"/>
          <w:iCs w:val="0"/>
          <w:color w:val="auto"/>
          <w:sz w:val="24"/>
          <w:szCs w:val="24"/>
        </w:rPr>
        <w:t xml:space="preserve">Gambar 4. </w:t>
      </w:r>
      <w:r w:rsidRPr="004A4DCB">
        <w:rPr>
          <w:i w:val="0"/>
          <w:iCs w:val="0"/>
          <w:color w:val="auto"/>
          <w:sz w:val="24"/>
          <w:szCs w:val="24"/>
        </w:rPr>
        <w:fldChar w:fldCharType="begin"/>
      </w:r>
      <w:r w:rsidRPr="004A4DCB">
        <w:rPr>
          <w:i w:val="0"/>
          <w:iCs w:val="0"/>
          <w:color w:val="auto"/>
          <w:sz w:val="24"/>
          <w:szCs w:val="24"/>
        </w:rPr>
        <w:instrText xml:space="preserve"> SEQ Gambar_4. \* ARABIC </w:instrText>
      </w:r>
      <w:r w:rsidRPr="004A4DCB">
        <w:rPr>
          <w:i w:val="0"/>
          <w:iCs w:val="0"/>
          <w:color w:val="auto"/>
          <w:sz w:val="24"/>
          <w:szCs w:val="24"/>
        </w:rPr>
        <w:fldChar w:fldCharType="separate"/>
      </w:r>
      <w:r w:rsidR="00FB1FF7">
        <w:rPr>
          <w:i w:val="0"/>
          <w:iCs w:val="0"/>
          <w:noProof/>
          <w:color w:val="auto"/>
          <w:sz w:val="24"/>
          <w:szCs w:val="24"/>
        </w:rPr>
        <w:t>45</w:t>
      </w:r>
      <w:r w:rsidRPr="004A4DCB">
        <w:rPr>
          <w:i w:val="0"/>
          <w:iCs w:val="0"/>
          <w:color w:val="auto"/>
          <w:sz w:val="24"/>
          <w:szCs w:val="24"/>
        </w:rPr>
        <w:fldChar w:fldCharType="end"/>
      </w:r>
      <w:r w:rsidRPr="004A4DCB">
        <w:rPr>
          <w:i w:val="0"/>
          <w:iCs w:val="0"/>
          <w:color w:val="auto"/>
          <w:sz w:val="24"/>
          <w:szCs w:val="24"/>
        </w:rPr>
        <w:t xml:space="preserve"> Tampilan Halaman Informasi</w:t>
      </w:r>
      <w:bookmarkEnd w:id="211"/>
    </w:p>
    <w:p w14:paraId="780DC0E5" w14:textId="77777777" w:rsidR="00622D31" w:rsidRPr="003F4B5C" w:rsidRDefault="00622D31" w:rsidP="00622D31">
      <w:pPr>
        <w:pStyle w:val="ListParagraph"/>
        <w:spacing w:line="360" w:lineRule="auto"/>
        <w:ind w:firstLine="414"/>
        <w:jc w:val="center"/>
      </w:pPr>
    </w:p>
    <w:p w14:paraId="42AE05EE" w14:textId="77777777" w:rsidR="00622D31" w:rsidRPr="001028FD" w:rsidRDefault="00622D31" w:rsidP="00622D31">
      <w:pPr>
        <w:pStyle w:val="ListParagraph"/>
        <w:numPr>
          <w:ilvl w:val="0"/>
          <w:numId w:val="81"/>
        </w:numPr>
        <w:spacing w:line="360" w:lineRule="auto"/>
        <w:ind w:left="1560"/>
      </w:pPr>
      <w:r w:rsidRPr="004159E2">
        <w:rPr>
          <w:noProof/>
        </w:rPr>
        <w:drawing>
          <wp:anchor distT="0" distB="0" distL="114300" distR="114300" simplePos="0" relativeHeight="251694080" behindDoc="0" locked="0" layoutInCell="1" allowOverlap="1" wp14:anchorId="0DB2E9BB" wp14:editId="2381FB9F">
            <wp:simplePos x="0" y="0"/>
            <wp:positionH relativeFrom="margin">
              <wp:posOffset>1020445</wp:posOffset>
            </wp:positionH>
            <wp:positionV relativeFrom="paragraph">
              <wp:posOffset>302070</wp:posOffset>
            </wp:positionV>
            <wp:extent cx="4011295" cy="3412490"/>
            <wp:effectExtent l="0" t="0" r="8255"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011295" cy="34124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159E2">
        <w:t>Tampilan</w:t>
      </w:r>
      <w:r>
        <w:t xml:space="preserve"> Halaman Ganti </w:t>
      </w:r>
      <w:r w:rsidRPr="00841869">
        <w:rPr>
          <w:i/>
          <w:iCs/>
        </w:rPr>
        <w:t>Password</w:t>
      </w:r>
    </w:p>
    <w:p w14:paraId="2926554D" w14:textId="20BDA320" w:rsidR="00622D31" w:rsidRPr="004A4DCB" w:rsidRDefault="00D2142C" w:rsidP="004A4DCB">
      <w:pPr>
        <w:pStyle w:val="Caption"/>
        <w:spacing w:after="0" w:line="360" w:lineRule="auto"/>
        <w:ind w:left="1560"/>
        <w:jc w:val="center"/>
        <w:rPr>
          <w:i w:val="0"/>
          <w:iCs w:val="0"/>
          <w:color w:val="auto"/>
          <w:sz w:val="24"/>
          <w:szCs w:val="24"/>
        </w:rPr>
      </w:pPr>
      <w:bookmarkStart w:id="212" w:name="_Toc79605181"/>
      <w:r w:rsidRPr="004A4DCB">
        <w:rPr>
          <w:i w:val="0"/>
          <w:iCs w:val="0"/>
          <w:color w:val="auto"/>
          <w:sz w:val="24"/>
          <w:szCs w:val="24"/>
        </w:rPr>
        <w:t xml:space="preserve">Gambar 4. </w:t>
      </w:r>
      <w:r w:rsidRPr="004A4DCB">
        <w:rPr>
          <w:i w:val="0"/>
          <w:iCs w:val="0"/>
          <w:color w:val="auto"/>
          <w:sz w:val="24"/>
          <w:szCs w:val="24"/>
        </w:rPr>
        <w:fldChar w:fldCharType="begin"/>
      </w:r>
      <w:r w:rsidRPr="004A4DCB">
        <w:rPr>
          <w:i w:val="0"/>
          <w:iCs w:val="0"/>
          <w:color w:val="auto"/>
          <w:sz w:val="24"/>
          <w:szCs w:val="24"/>
        </w:rPr>
        <w:instrText xml:space="preserve"> SEQ Gambar_4. \* ARABIC </w:instrText>
      </w:r>
      <w:r w:rsidRPr="004A4DCB">
        <w:rPr>
          <w:i w:val="0"/>
          <w:iCs w:val="0"/>
          <w:color w:val="auto"/>
          <w:sz w:val="24"/>
          <w:szCs w:val="24"/>
        </w:rPr>
        <w:fldChar w:fldCharType="separate"/>
      </w:r>
      <w:r w:rsidR="00FB1FF7">
        <w:rPr>
          <w:i w:val="0"/>
          <w:iCs w:val="0"/>
          <w:noProof/>
          <w:color w:val="auto"/>
          <w:sz w:val="24"/>
          <w:szCs w:val="24"/>
        </w:rPr>
        <w:t>46</w:t>
      </w:r>
      <w:r w:rsidRPr="004A4DCB">
        <w:rPr>
          <w:i w:val="0"/>
          <w:iCs w:val="0"/>
          <w:color w:val="auto"/>
          <w:sz w:val="24"/>
          <w:szCs w:val="24"/>
        </w:rPr>
        <w:fldChar w:fldCharType="end"/>
      </w:r>
      <w:r w:rsidRPr="004A4DCB">
        <w:rPr>
          <w:i w:val="0"/>
          <w:iCs w:val="0"/>
          <w:color w:val="auto"/>
          <w:sz w:val="24"/>
          <w:szCs w:val="24"/>
        </w:rPr>
        <w:t xml:space="preserve"> Tampilan Halaman Ganti </w:t>
      </w:r>
      <w:r w:rsidRPr="00DC46B0">
        <w:rPr>
          <w:color w:val="auto"/>
          <w:sz w:val="24"/>
          <w:szCs w:val="24"/>
        </w:rPr>
        <w:t>Password</w:t>
      </w:r>
      <w:bookmarkEnd w:id="212"/>
    </w:p>
    <w:p w14:paraId="3EA33CA5" w14:textId="77777777" w:rsidR="00622D31" w:rsidRPr="000E157B" w:rsidRDefault="00622D31" w:rsidP="00622D31">
      <w:pPr>
        <w:pStyle w:val="ListParagraph"/>
        <w:numPr>
          <w:ilvl w:val="0"/>
          <w:numId w:val="60"/>
        </w:numPr>
        <w:spacing w:line="360" w:lineRule="auto"/>
        <w:ind w:left="1134"/>
      </w:pPr>
      <w:r>
        <w:lastRenderedPageBreak/>
        <w:t>Tampilan Halaman Mahasiswa</w:t>
      </w:r>
    </w:p>
    <w:p w14:paraId="175A5F55" w14:textId="77777777" w:rsidR="00622D31" w:rsidRPr="00D802D9" w:rsidRDefault="00622D31" w:rsidP="00622D31">
      <w:pPr>
        <w:pStyle w:val="ListParagraph"/>
        <w:numPr>
          <w:ilvl w:val="0"/>
          <w:numId w:val="101"/>
        </w:numPr>
        <w:spacing w:line="360" w:lineRule="auto"/>
        <w:ind w:left="1560"/>
      </w:pPr>
      <w:r>
        <w:rPr>
          <w:noProof/>
        </w:rPr>
        <w:drawing>
          <wp:anchor distT="0" distB="0" distL="114300" distR="114300" simplePos="0" relativeHeight="251695104" behindDoc="0" locked="0" layoutInCell="1" allowOverlap="1" wp14:anchorId="357C558E" wp14:editId="44DC0AEA">
            <wp:simplePos x="0" y="0"/>
            <wp:positionH relativeFrom="margin">
              <wp:posOffset>1039495</wp:posOffset>
            </wp:positionH>
            <wp:positionV relativeFrom="paragraph">
              <wp:posOffset>290640</wp:posOffset>
            </wp:positionV>
            <wp:extent cx="3997960" cy="3306445"/>
            <wp:effectExtent l="0" t="0" r="2540" b="8255"/>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3997960" cy="3306445"/>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Tampilan Halaman </w:t>
      </w:r>
      <w:r>
        <w:rPr>
          <w:i/>
          <w:iCs/>
        </w:rPr>
        <w:t>Login</w:t>
      </w:r>
    </w:p>
    <w:p w14:paraId="01080E1C" w14:textId="7AEDADD5" w:rsidR="00622D31" w:rsidRPr="004A4DCB" w:rsidRDefault="00D2142C" w:rsidP="004A4DCB">
      <w:pPr>
        <w:pStyle w:val="Caption"/>
        <w:spacing w:after="0" w:line="360" w:lineRule="auto"/>
        <w:ind w:left="1560"/>
        <w:jc w:val="center"/>
        <w:rPr>
          <w:i w:val="0"/>
          <w:iCs w:val="0"/>
          <w:color w:val="auto"/>
          <w:sz w:val="24"/>
          <w:szCs w:val="24"/>
        </w:rPr>
      </w:pPr>
      <w:bookmarkStart w:id="213" w:name="_Toc79605182"/>
      <w:r w:rsidRPr="004A4DCB">
        <w:rPr>
          <w:i w:val="0"/>
          <w:iCs w:val="0"/>
          <w:color w:val="auto"/>
          <w:sz w:val="24"/>
          <w:szCs w:val="24"/>
        </w:rPr>
        <w:t xml:space="preserve">Gambar 4. </w:t>
      </w:r>
      <w:r w:rsidRPr="004A4DCB">
        <w:rPr>
          <w:i w:val="0"/>
          <w:iCs w:val="0"/>
          <w:color w:val="auto"/>
          <w:sz w:val="24"/>
          <w:szCs w:val="24"/>
        </w:rPr>
        <w:fldChar w:fldCharType="begin"/>
      </w:r>
      <w:r w:rsidRPr="004A4DCB">
        <w:rPr>
          <w:i w:val="0"/>
          <w:iCs w:val="0"/>
          <w:color w:val="auto"/>
          <w:sz w:val="24"/>
          <w:szCs w:val="24"/>
        </w:rPr>
        <w:instrText xml:space="preserve"> SEQ Gambar_4. \* ARABIC </w:instrText>
      </w:r>
      <w:r w:rsidRPr="004A4DCB">
        <w:rPr>
          <w:i w:val="0"/>
          <w:iCs w:val="0"/>
          <w:color w:val="auto"/>
          <w:sz w:val="24"/>
          <w:szCs w:val="24"/>
        </w:rPr>
        <w:fldChar w:fldCharType="separate"/>
      </w:r>
      <w:r w:rsidR="00FB1FF7">
        <w:rPr>
          <w:i w:val="0"/>
          <w:iCs w:val="0"/>
          <w:noProof/>
          <w:color w:val="auto"/>
          <w:sz w:val="24"/>
          <w:szCs w:val="24"/>
        </w:rPr>
        <w:t>47</w:t>
      </w:r>
      <w:r w:rsidRPr="004A4DCB">
        <w:rPr>
          <w:i w:val="0"/>
          <w:iCs w:val="0"/>
          <w:color w:val="auto"/>
          <w:sz w:val="24"/>
          <w:szCs w:val="24"/>
        </w:rPr>
        <w:fldChar w:fldCharType="end"/>
      </w:r>
      <w:r w:rsidRPr="004A4DCB">
        <w:rPr>
          <w:i w:val="0"/>
          <w:iCs w:val="0"/>
          <w:color w:val="auto"/>
          <w:sz w:val="24"/>
          <w:szCs w:val="24"/>
        </w:rPr>
        <w:t xml:space="preserve"> Tampilan Halaman </w:t>
      </w:r>
      <w:r w:rsidRPr="00DC46B0">
        <w:rPr>
          <w:color w:val="auto"/>
          <w:sz w:val="24"/>
          <w:szCs w:val="24"/>
        </w:rPr>
        <w:t>Login</w:t>
      </w:r>
      <w:bookmarkEnd w:id="213"/>
    </w:p>
    <w:p w14:paraId="2D11ED90" w14:textId="77777777" w:rsidR="00622D31" w:rsidRPr="00964F7F" w:rsidRDefault="00622D31" w:rsidP="00622D31">
      <w:pPr>
        <w:pStyle w:val="ListParagraph"/>
        <w:spacing w:line="360" w:lineRule="auto"/>
        <w:ind w:firstLine="414"/>
        <w:jc w:val="center"/>
      </w:pPr>
    </w:p>
    <w:p w14:paraId="23D3794B" w14:textId="77777777" w:rsidR="00622D31" w:rsidRPr="00D802D9" w:rsidRDefault="00622D31" w:rsidP="00622D31">
      <w:pPr>
        <w:pStyle w:val="ListParagraph"/>
        <w:numPr>
          <w:ilvl w:val="0"/>
          <w:numId w:val="101"/>
        </w:numPr>
        <w:spacing w:line="360" w:lineRule="auto"/>
        <w:ind w:left="1560"/>
      </w:pPr>
      <w:r>
        <w:rPr>
          <w:noProof/>
        </w:rPr>
        <w:drawing>
          <wp:anchor distT="0" distB="0" distL="114300" distR="114300" simplePos="0" relativeHeight="251696128" behindDoc="0" locked="0" layoutInCell="1" allowOverlap="1" wp14:anchorId="3AEE6B19" wp14:editId="678F7DEA">
            <wp:simplePos x="0" y="0"/>
            <wp:positionH relativeFrom="margin">
              <wp:align>right</wp:align>
            </wp:positionH>
            <wp:positionV relativeFrom="paragraph">
              <wp:posOffset>267335</wp:posOffset>
            </wp:positionV>
            <wp:extent cx="3992880" cy="3380740"/>
            <wp:effectExtent l="0" t="0" r="7620" b="0"/>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992880" cy="3380740"/>
                    </a:xfrm>
                    <a:prstGeom prst="rect">
                      <a:avLst/>
                    </a:prstGeom>
                    <a:noFill/>
                    <a:ln>
                      <a:noFill/>
                    </a:ln>
                  </pic:spPr>
                </pic:pic>
              </a:graphicData>
            </a:graphic>
            <wp14:sizeRelH relativeFrom="margin">
              <wp14:pctWidth>0</wp14:pctWidth>
            </wp14:sizeRelH>
            <wp14:sizeRelV relativeFrom="margin">
              <wp14:pctHeight>0</wp14:pctHeight>
            </wp14:sizeRelV>
          </wp:anchor>
        </w:drawing>
      </w:r>
      <w:r>
        <w:t>Tampilan Halaman Registrasi</w:t>
      </w:r>
    </w:p>
    <w:p w14:paraId="02E0F845" w14:textId="7C64E11B" w:rsidR="00622D31" w:rsidRPr="004A4DCB" w:rsidRDefault="00D2142C" w:rsidP="004A4DCB">
      <w:pPr>
        <w:pStyle w:val="Caption"/>
        <w:spacing w:after="0" w:line="360" w:lineRule="auto"/>
        <w:ind w:left="1560"/>
        <w:jc w:val="center"/>
        <w:rPr>
          <w:i w:val="0"/>
          <w:iCs w:val="0"/>
          <w:color w:val="auto"/>
          <w:sz w:val="24"/>
          <w:szCs w:val="24"/>
        </w:rPr>
      </w:pPr>
      <w:bookmarkStart w:id="214" w:name="_Toc79605183"/>
      <w:r w:rsidRPr="004A4DCB">
        <w:rPr>
          <w:i w:val="0"/>
          <w:iCs w:val="0"/>
          <w:color w:val="auto"/>
          <w:sz w:val="24"/>
          <w:szCs w:val="24"/>
        </w:rPr>
        <w:t xml:space="preserve">Gambar 4. </w:t>
      </w:r>
      <w:r w:rsidRPr="004A4DCB">
        <w:rPr>
          <w:i w:val="0"/>
          <w:iCs w:val="0"/>
          <w:color w:val="auto"/>
          <w:sz w:val="24"/>
          <w:szCs w:val="24"/>
        </w:rPr>
        <w:fldChar w:fldCharType="begin"/>
      </w:r>
      <w:r w:rsidRPr="004A4DCB">
        <w:rPr>
          <w:i w:val="0"/>
          <w:iCs w:val="0"/>
          <w:color w:val="auto"/>
          <w:sz w:val="24"/>
          <w:szCs w:val="24"/>
        </w:rPr>
        <w:instrText xml:space="preserve"> SEQ Gambar_4. \* ARABIC </w:instrText>
      </w:r>
      <w:r w:rsidRPr="004A4DCB">
        <w:rPr>
          <w:i w:val="0"/>
          <w:iCs w:val="0"/>
          <w:color w:val="auto"/>
          <w:sz w:val="24"/>
          <w:szCs w:val="24"/>
        </w:rPr>
        <w:fldChar w:fldCharType="separate"/>
      </w:r>
      <w:r w:rsidR="00FB1FF7">
        <w:rPr>
          <w:i w:val="0"/>
          <w:iCs w:val="0"/>
          <w:noProof/>
          <w:color w:val="auto"/>
          <w:sz w:val="24"/>
          <w:szCs w:val="24"/>
        </w:rPr>
        <w:t>48</w:t>
      </w:r>
      <w:r w:rsidRPr="004A4DCB">
        <w:rPr>
          <w:i w:val="0"/>
          <w:iCs w:val="0"/>
          <w:color w:val="auto"/>
          <w:sz w:val="24"/>
          <w:szCs w:val="24"/>
        </w:rPr>
        <w:fldChar w:fldCharType="end"/>
      </w:r>
      <w:r w:rsidRPr="004A4DCB">
        <w:rPr>
          <w:i w:val="0"/>
          <w:iCs w:val="0"/>
          <w:color w:val="auto"/>
          <w:sz w:val="24"/>
          <w:szCs w:val="24"/>
        </w:rPr>
        <w:t xml:space="preserve"> Tampilan Halaman Registrasi</w:t>
      </w:r>
      <w:bookmarkEnd w:id="214"/>
    </w:p>
    <w:p w14:paraId="0BA12BE0" w14:textId="77777777" w:rsidR="00622D31" w:rsidRPr="00CB5AE6" w:rsidRDefault="00622D31" w:rsidP="00622D31">
      <w:pPr>
        <w:pStyle w:val="ListParagraph"/>
        <w:spacing w:line="360" w:lineRule="auto"/>
        <w:ind w:firstLine="414"/>
        <w:jc w:val="center"/>
      </w:pPr>
    </w:p>
    <w:p w14:paraId="411CE012" w14:textId="77777777" w:rsidR="00622D31" w:rsidRPr="00D802D9" w:rsidRDefault="00622D31" w:rsidP="00622D31">
      <w:pPr>
        <w:pStyle w:val="ListParagraph"/>
        <w:numPr>
          <w:ilvl w:val="0"/>
          <w:numId w:val="101"/>
        </w:numPr>
        <w:spacing w:line="360" w:lineRule="auto"/>
        <w:ind w:left="1560"/>
      </w:pPr>
      <w:r w:rsidRPr="004159E2">
        <w:rPr>
          <w:noProof/>
        </w:rPr>
        <w:lastRenderedPageBreak/>
        <w:drawing>
          <wp:anchor distT="0" distB="0" distL="114300" distR="114300" simplePos="0" relativeHeight="251697152" behindDoc="0" locked="0" layoutInCell="1" allowOverlap="1" wp14:anchorId="06DE6010" wp14:editId="1C18086D">
            <wp:simplePos x="0" y="0"/>
            <wp:positionH relativeFrom="margin">
              <wp:align>right</wp:align>
            </wp:positionH>
            <wp:positionV relativeFrom="paragraph">
              <wp:posOffset>270510</wp:posOffset>
            </wp:positionV>
            <wp:extent cx="4006215" cy="3476625"/>
            <wp:effectExtent l="0" t="0" r="0" b="9525"/>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006215" cy="34766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159E2">
        <w:t>Tampilan</w:t>
      </w:r>
      <w:r>
        <w:t xml:space="preserve"> Halaman </w:t>
      </w:r>
      <w:r>
        <w:rPr>
          <w:i/>
          <w:iCs/>
        </w:rPr>
        <w:t>home</w:t>
      </w:r>
    </w:p>
    <w:p w14:paraId="0BCCE165" w14:textId="1C7495BF" w:rsidR="00622D31" w:rsidRPr="00AA0D28" w:rsidRDefault="00D2142C" w:rsidP="004A4DCB">
      <w:pPr>
        <w:pStyle w:val="Caption"/>
        <w:spacing w:after="0" w:line="360" w:lineRule="auto"/>
        <w:ind w:left="1560"/>
        <w:jc w:val="center"/>
        <w:rPr>
          <w:i w:val="0"/>
          <w:iCs w:val="0"/>
          <w:color w:val="auto"/>
          <w:sz w:val="24"/>
          <w:szCs w:val="24"/>
        </w:rPr>
      </w:pPr>
      <w:bookmarkStart w:id="215" w:name="_Toc79605184"/>
      <w:r w:rsidRPr="004A4DCB">
        <w:rPr>
          <w:i w:val="0"/>
          <w:iCs w:val="0"/>
          <w:color w:val="auto"/>
          <w:sz w:val="24"/>
          <w:szCs w:val="24"/>
        </w:rPr>
        <w:t xml:space="preserve">Gambar 4. </w:t>
      </w:r>
      <w:r w:rsidRPr="004A4DCB">
        <w:rPr>
          <w:i w:val="0"/>
          <w:iCs w:val="0"/>
          <w:color w:val="auto"/>
          <w:sz w:val="24"/>
          <w:szCs w:val="24"/>
        </w:rPr>
        <w:fldChar w:fldCharType="begin"/>
      </w:r>
      <w:r w:rsidRPr="004A4DCB">
        <w:rPr>
          <w:i w:val="0"/>
          <w:iCs w:val="0"/>
          <w:color w:val="auto"/>
          <w:sz w:val="24"/>
          <w:szCs w:val="24"/>
        </w:rPr>
        <w:instrText xml:space="preserve"> SEQ Gambar_4. \* ARABIC </w:instrText>
      </w:r>
      <w:r w:rsidRPr="004A4DCB">
        <w:rPr>
          <w:i w:val="0"/>
          <w:iCs w:val="0"/>
          <w:color w:val="auto"/>
          <w:sz w:val="24"/>
          <w:szCs w:val="24"/>
        </w:rPr>
        <w:fldChar w:fldCharType="separate"/>
      </w:r>
      <w:r w:rsidR="00FB1FF7">
        <w:rPr>
          <w:i w:val="0"/>
          <w:iCs w:val="0"/>
          <w:noProof/>
          <w:color w:val="auto"/>
          <w:sz w:val="24"/>
          <w:szCs w:val="24"/>
        </w:rPr>
        <w:t>49</w:t>
      </w:r>
      <w:r w:rsidRPr="004A4DCB">
        <w:rPr>
          <w:i w:val="0"/>
          <w:iCs w:val="0"/>
          <w:color w:val="auto"/>
          <w:sz w:val="24"/>
          <w:szCs w:val="24"/>
        </w:rPr>
        <w:fldChar w:fldCharType="end"/>
      </w:r>
      <w:r w:rsidRPr="004A4DCB">
        <w:rPr>
          <w:i w:val="0"/>
          <w:iCs w:val="0"/>
          <w:color w:val="auto"/>
          <w:sz w:val="24"/>
          <w:szCs w:val="24"/>
        </w:rPr>
        <w:t xml:space="preserve"> Tampilan Halaman </w:t>
      </w:r>
      <w:r w:rsidRPr="00DC46B0">
        <w:rPr>
          <w:color w:val="auto"/>
          <w:sz w:val="24"/>
          <w:szCs w:val="24"/>
        </w:rPr>
        <w:t>home</w:t>
      </w:r>
      <w:bookmarkEnd w:id="215"/>
    </w:p>
    <w:p w14:paraId="4DEF9DE2" w14:textId="77777777" w:rsidR="00622D31" w:rsidRPr="00964F7F" w:rsidRDefault="00622D31" w:rsidP="00622D31">
      <w:pPr>
        <w:pStyle w:val="ListParagraph"/>
        <w:spacing w:line="360" w:lineRule="auto"/>
        <w:ind w:firstLine="414"/>
        <w:jc w:val="center"/>
      </w:pPr>
    </w:p>
    <w:p w14:paraId="7C88B7CC" w14:textId="77777777" w:rsidR="00622D31" w:rsidRPr="00D802D9" w:rsidRDefault="00622D31" w:rsidP="00622D31">
      <w:pPr>
        <w:pStyle w:val="ListParagraph"/>
        <w:numPr>
          <w:ilvl w:val="0"/>
          <w:numId w:val="101"/>
        </w:numPr>
        <w:spacing w:line="360" w:lineRule="auto"/>
        <w:ind w:left="1560"/>
      </w:pPr>
      <w:r>
        <w:rPr>
          <w:noProof/>
        </w:rPr>
        <w:drawing>
          <wp:anchor distT="0" distB="0" distL="114300" distR="114300" simplePos="0" relativeHeight="251698176" behindDoc="0" locked="0" layoutInCell="1" allowOverlap="1" wp14:anchorId="6108036E" wp14:editId="0B7877E5">
            <wp:simplePos x="0" y="0"/>
            <wp:positionH relativeFrom="margin">
              <wp:align>right</wp:align>
            </wp:positionH>
            <wp:positionV relativeFrom="paragraph">
              <wp:posOffset>287020</wp:posOffset>
            </wp:positionV>
            <wp:extent cx="4034155" cy="3434080"/>
            <wp:effectExtent l="0" t="0" r="4445"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97">
                      <a:extLst>
                        <a:ext uri="{28A0092B-C50C-407E-A947-70E740481C1C}">
                          <a14:useLocalDpi xmlns:a14="http://schemas.microsoft.com/office/drawing/2010/main" val="0"/>
                        </a:ext>
                      </a:extLst>
                    </a:blip>
                    <a:srcRect b="13737"/>
                    <a:stretch/>
                  </pic:blipFill>
                  <pic:spPr bwMode="auto">
                    <a:xfrm>
                      <a:off x="0" y="0"/>
                      <a:ext cx="4034155" cy="34340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Tampilan Halaman Persyaratan</w:t>
      </w:r>
    </w:p>
    <w:p w14:paraId="23FFFF01" w14:textId="6FEFC6AB" w:rsidR="00622D31" w:rsidRPr="00AA0D28" w:rsidRDefault="00D2142C" w:rsidP="004A4DCB">
      <w:pPr>
        <w:pStyle w:val="Caption"/>
        <w:spacing w:after="0" w:line="360" w:lineRule="auto"/>
        <w:ind w:left="1560"/>
        <w:jc w:val="center"/>
        <w:rPr>
          <w:i w:val="0"/>
          <w:iCs w:val="0"/>
          <w:color w:val="auto"/>
          <w:sz w:val="24"/>
          <w:szCs w:val="24"/>
        </w:rPr>
      </w:pPr>
      <w:bookmarkStart w:id="216" w:name="_Toc79605185"/>
      <w:r w:rsidRPr="004A4DCB">
        <w:rPr>
          <w:i w:val="0"/>
          <w:iCs w:val="0"/>
          <w:color w:val="auto"/>
          <w:sz w:val="24"/>
          <w:szCs w:val="24"/>
        </w:rPr>
        <w:t xml:space="preserve">Gambar 4. </w:t>
      </w:r>
      <w:r w:rsidRPr="004A4DCB">
        <w:rPr>
          <w:i w:val="0"/>
          <w:iCs w:val="0"/>
          <w:color w:val="auto"/>
          <w:sz w:val="24"/>
          <w:szCs w:val="24"/>
        </w:rPr>
        <w:fldChar w:fldCharType="begin"/>
      </w:r>
      <w:r w:rsidRPr="004A4DCB">
        <w:rPr>
          <w:i w:val="0"/>
          <w:iCs w:val="0"/>
          <w:color w:val="auto"/>
          <w:sz w:val="24"/>
          <w:szCs w:val="24"/>
        </w:rPr>
        <w:instrText xml:space="preserve"> SEQ Gambar_4. \* ARABIC </w:instrText>
      </w:r>
      <w:r w:rsidRPr="004A4DCB">
        <w:rPr>
          <w:i w:val="0"/>
          <w:iCs w:val="0"/>
          <w:color w:val="auto"/>
          <w:sz w:val="24"/>
          <w:szCs w:val="24"/>
        </w:rPr>
        <w:fldChar w:fldCharType="separate"/>
      </w:r>
      <w:r w:rsidR="00FB1FF7">
        <w:rPr>
          <w:i w:val="0"/>
          <w:iCs w:val="0"/>
          <w:noProof/>
          <w:color w:val="auto"/>
          <w:sz w:val="24"/>
          <w:szCs w:val="24"/>
        </w:rPr>
        <w:t>50</w:t>
      </w:r>
      <w:r w:rsidRPr="004A4DCB">
        <w:rPr>
          <w:i w:val="0"/>
          <w:iCs w:val="0"/>
          <w:color w:val="auto"/>
          <w:sz w:val="24"/>
          <w:szCs w:val="24"/>
        </w:rPr>
        <w:fldChar w:fldCharType="end"/>
      </w:r>
      <w:r w:rsidRPr="004A4DCB">
        <w:rPr>
          <w:i w:val="0"/>
          <w:iCs w:val="0"/>
          <w:color w:val="auto"/>
          <w:sz w:val="24"/>
          <w:szCs w:val="24"/>
        </w:rPr>
        <w:t xml:space="preserve"> Tampilan Halaman Persyaratan</w:t>
      </w:r>
      <w:bookmarkEnd w:id="216"/>
    </w:p>
    <w:p w14:paraId="2EE68070" w14:textId="77777777" w:rsidR="00622D31" w:rsidRPr="00CB5AE6" w:rsidRDefault="00622D31" w:rsidP="00622D31">
      <w:pPr>
        <w:pStyle w:val="ListParagraph"/>
        <w:spacing w:line="360" w:lineRule="auto"/>
        <w:ind w:firstLine="414"/>
        <w:jc w:val="center"/>
      </w:pPr>
    </w:p>
    <w:p w14:paraId="5BDA0F91" w14:textId="77777777" w:rsidR="00622D31" w:rsidRPr="00815F37" w:rsidRDefault="00622D31" w:rsidP="00622D31">
      <w:pPr>
        <w:pStyle w:val="ListParagraph"/>
        <w:numPr>
          <w:ilvl w:val="0"/>
          <w:numId w:val="101"/>
        </w:numPr>
        <w:spacing w:line="360" w:lineRule="auto"/>
        <w:ind w:left="1560"/>
      </w:pPr>
      <w:r>
        <w:rPr>
          <w:noProof/>
        </w:rPr>
        <w:lastRenderedPageBreak/>
        <w:drawing>
          <wp:anchor distT="0" distB="0" distL="114300" distR="114300" simplePos="0" relativeHeight="251699200" behindDoc="0" locked="0" layoutInCell="1" allowOverlap="1" wp14:anchorId="279C3302" wp14:editId="2E5D8AA7">
            <wp:simplePos x="0" y="0"/>
            <wp:positionH relativeFrom="margin">
              <wp:align>right</wp:align>
            </wp:positionH>
            <wp:positionV relativeFrom="paragraph">
              <wp:posOffset>270510</wp:posOffset>
            </wp:positionV>
            <wp:extent cx="4060825" cy="3452495"/>
            <wp:effectExtent l="0" t="0" r="0" b="0"/>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060825" cy="3452495"/>
                    </a:xfrm>
                    <a:prstGeom prst="rect">
                      <a:avLst/>
                    </a:prstGeom>
                    <a:noFill/>
                    <a:ln>
                      <a:noFill/>
                    </a:ln>
                  </pic:spPr>
                </pic:pic>
              </a:graphicData>
            </a:graphic>
            <wp14:sizeRelH relativeFrom="margin">
              <wp14:pctWidth>0</wp14:pctWidth>
            </wp14:sizeRelH>
            <wp14:sizeRelV relativeFrom="margin">
              <wp14:pctHeight>0</wp14:pctHeight>
            </wp14:sizeRelV>
          </wp:anchor>
        </w:drawing>
      </w:r>
      <w:r>
        <w:t>Tampilan Halaman Pendaftaran</w:t>
      </w:r>
    </w:p>
    <w:p w14:paraId="5794276F" w14:textId="0F9886F0" w:rsidR="00622D31" w:rsidRPr="004A4DCB" w:rsidRDefault="00D2142C" w:rsidP="004A4DCB">
      <w:pPr>
        <w:pStyle w:val="Caption"/>
        <w:spacing w:after="0" w:line="360" w:lineRule="auto"/>
        <w:ind w:left="1560"/>
        <w:jc w:val="center"/>
        <w:rPr>
          <w:i w:val="0"/>
          <w:iCs w:val="0"/>
          <w:color w:val="auto"/>
          <w:sz w:val="24"/>
          <w:szCs w:val="24"/>
        </w:rPr>
      </w:pPr>
      <w:bookmarkStart w:id="217" w:name="_Toc79605186"/>
      <w:r w:rsidRPr="004A4DCB">
        <w:rPr>
          <w:i w:val="0"/>
          <w:iCs w:val="0"/>
          <w:color w:val="auto"/>
          <w:sz w:val="24"/>
          <w:szCs w:val="24"/>
        </w:rPr>
        <w:t xml:space="preserve">Gambar 4. </w:t>
      </w:r>
      <w:r w:rsidRPr="004A4DCB">
        <w:rPr>
          <w:i w:val="0"/>
          <w:iCs w:val="0"/>
          <w:color w:val="auto"/>
          <w:sz w:val="24"/>
          <w:szCs w:val="24"/>
        </w:rPr>
        <w:fldChar w:fldCharType="begin"/>
      </w:r>
      <w:r w:rsidRPr="004A4DCB">
        <w:rPr>
          <w:i w:val="0"/>
          <w:iCs w:val="0"/>
          <w:color w:val="auto"/>
          <w:sz w:val="24"/>
          <w:szCs w:val="24"/>
        </w:rPr>
        <w:instrText xml:space="preserve"> SEQ Gambar_4. \* ARABIC </w:instrText>
      </w:r>
      <w:r w:rsidRPr="004A4DCB">
        <w:rPr>
          <w:i w:val="0"/>
          <w:iCs w:val="0"/>
          <w:color w:val="auto"/>
          <w:sz w:val="24"/>
          <w:szCs w:val="24"/>
        </w:rPr>
        <w:fldChar w:fldCharType="separate"/>
      </w:r>
      <w:r w:rsidR="00FB1FF7">
        <w:rPr>
          <w:i w:val="0"/>
          <w:iCs w:val="0"/>
          <w:noProof/>
          <w:color w:val="auto"/>
          <w:sz w:val="24"/>
          <w:szCs w:val="24"/>
        </w:rPr>
        <w:t>51</w:t>
      </w:r>
      <w:r w:rsidRPr="004A4DCB">
        <w:rPr>
          <w:i w:val="0"/>
          <w:iCs w:val="0"/>
          <w:color w:val="auto"/>
          <w:sz w:val="24"/>
          <w:szCs w:val="24"/>
        </w:rPr>
        <w:fldChar w:fldCharType="end"/>
      </w:r>
      <w:r w:rsidRPr="004A4DCB">
        <w:rPr>
          <w:i w:val="0"/>
          <w:iCs w:val="0"/>
          <w:color w:val="auto"/>
          <w:sz w:val="24"/>
          <w:szCs w:val="24"/>
        </w:rPr>
        <w:t xml:space="preserve"> Tampilan Halaman Pendaftaran</w:t>
      </w:r>
      <w:bookmarkEnd w:id="217"/>
    </w:p>
    <w:p w14:paraId="69B9AD88" w14:textId="77777777" w:rsidR="00622D31" w:rsidRPr="00964F7F" w:rsidRDefault="00622D31" w:rsidP="00622D31">
      <w:pPr>
        <w:pStyle w:val="ListParagraph"/>
        <w:spacing w:line="360" w:lineRule="auto"/>
        <w:ind w:firstLine="414"/>
        <w:jc w:val="center"/>
      </w:pPr>
    </w:p>
    <w:p w14:paraId="13431CF1" w14:textId="77777777" w:rsidR="00622D31" w:rsidRPr="00815F37" w:rsidRDefault="00622D31" w:rsidP="00622D31">
      <w:pPr>
        <w:pStyle w:val="ListParagraph"/>
        <w:numPr>
          <w:ilvl w:val="0"/>
          <w:numId w:val="101"/>
        </w:numPr>
        <w:spacing w:line="360" w:lineRule="auto"/>
        <w:ind w:left="1560"/>
      </w:pPr>
      <w:r>
        <w:rPr>
          <w:noProof/>
        </w:rPr>
        <w:drawing>
          <wp:anchor distT="0" distB="0" distL="114300" distR="114300" simplePos="0" relativeHeight="251700224" behindDoc="0" locked="0" layoutInCell="1" allowOverlap="1" wp14:anchorId="559CE19D" wp14:editId="7E881FAB">
            <wp:simplePos x="0" y="0"/>
            <wp:positionH relativeFrom="margin">
              <wp:align>right</wp:align>
            </wp:positionH>
            <wp:positionV relativeFrom="paragraph">
              <wp:posOffset>280035</wp:posOffset>
            </wp:positionV>
            <wp:extent cx="4061460" cy="3508375"/>
            <wp:effectExtent l="0" t="0" r="0" b="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061460" cy="3508375"/>
                    </a:xfrm>
                    <a:prstGeom prst="rect">
                      <a:avLst/>
                    </a:prstGeom>
                    <a:noFill/>
                    <a:ln>
                      <a:noFill/>
                    </a:ln>
                  </pic:spPr>
                </pic:pic>
              </a:graphicData>
            </a:graphic>
            <wp14:sizeRelH relativeFrom="margin">
              <wp14:pctWidth>0</wp14:pctWidth>
            </wp14:sizeRelH>
            <wp14:sizeRelV relativeFrom="margin">
              <wp14:pctHeight>0</wp14:pctHeight>
            </wp14:sizeRelV>
          </wp:anchor>
        </w:drawing>
      </w:r>
      <w:r>
        <w:t>Tampilan Halaman Pesan</w:t>
      </w:r>
    </w:p>
    <w:p w14:paraId="10B9F78F" w14:textId="7390AE8E" w:rsidR="00622D31" w:rsidRPr="009417B2" w:rsidRDefault="00D2142C" w:rsidP="004A4DCB">
      <w:pPr>
        <w:pStyle w:val="Caption"/>
        <w:spacing w:after="0" w:line="360" w:lineRule="auto"/>
        <w:ind w:left="1560"/>
        <w:jc w:val="center"/>
        <w:rPr>
          <w:i w:val="0"/>
          <w:iCs w:val="0"/>
          <w:color w:val="auto"/>
          <w:sz w:val="24"/>
          <w:szCs w:val="24"/>
        </w:rPr>
      </w:pPr>
      <w:bookmarkStart w:id="218" w:name="_Toc79605187"/>
      <w:r w:rsidRPr="004A4DCB">
        <w:rPr>
          <w:i w:val="0"/>
          <w:iCs w:val="0"/>
          <w:color w:val="auto"/>
          <w:sz w:val="24"/>
          <w:szCs w:val="24"/>
        </w:rPr>
        <w:t xml:space="preserve">Gambar 4. </w:t>
      </w:r>
      <w:r w:rsidRPr="004A4DCB">
        <w:rPr>
          <w:i w:val="0"/>
          <w:iCs w:val="0"/>
          <w:color w:val="auto"/>
          <w:sz w:val="24"/>
          <w:szCs w:val="24"/>
        </w:rPr>
        <w:fldChar w:fldCharType="begin"/>
      </w:r>
      <w:r w:rsidRPr="004A4DCB">
        <w:rPr>
          <w:i w:val="0"/>
          <w:iCs w:val="0"/>
          <w:color w:val="auto"/>
          <w:sz w:val="24"/>
          <w:szCs w:val="24"/>
        </w:rPr>
        <w:instrText xml:space="preserve"> SEQ Gambar_4. \* ARABIC </w:instrText>
      </w:r>
      <w:r w:rsidRPr="004A4DCB">
        <w:rPr>
          <w:i w:val="0"/>
          <w:iCs w:val="0"/>
          <w:color w:val="auto"/>
          <w:sz w:val="24"/>
          <w:szCs w:val="24"/>
        </w:rPr>
        <w:fldChar w:fldCharType="separate"/>
      </w:r>
      <w:r w:rsidR="00FB1FF7">
        <w:rPr>
          <w:i w:val="0"/>
          <w:iCs w:val="0"/>
          <w:noProof/>
          <w:color w:val="auto"/>
          <w:sz w:val="24"/>
          <w:szCs w:val="24"/>
        </w:rPr>
        <w:t>52</w:t>
      </w:r>
      <w:r w:rsidRPr="004A4DCB">
        <w:rPr>
          <w:i w:val="0"/>
          <w:iCs w:val="0"/>
          <w:color w:val="auto"/>
          <w:sz w:val="24"/>
          <w:szCs w:val="24"/>
        </w:rPr>
        <w:fldChar w:fldCharType="end"/>
      </w:r>
      <w:r w:rsidRPr="004A4DCB">
        <w:rPr>
          <w:i w:val="0"/>
          <w:iCs w:val="0"/>
          <w:color w:val="auto"/>
          <w:sz w:val="24"/>
          <w:szCs w:val="24"/>
        </w:rPr>
        <w:t xml:space="preserve"> Tampilan Halaman Pesan</w:t>
      </w:r>
      <w:bookmarkEnd w:id="218"/>
    </w:p>
    <w:p w14:paraId="495AF0A8" w14:textId="77777777" w:rsidR="00622D31" w:rsidRPr="00CB5AE6" w:rsidRDefault="00622D31" w:rsidP="00622D31">
      <w:pPr>
        <w:pStyle w:val="ListParagraph"/>
        <w:spacing w:line="360" w:lineRule="auto"/>
        <w:ind w:firstLine="414"/>
        <w:jc w:val="center"/>
      </w:pPr>
    </w:p>
    <w:p w14:paraId="40CF305A" w14:textId="77777777" w:rsidR="00622D31" w:rsidRPr="00815F37" w:rsidRDefault="00622D31" w:rsidP="00622D31">
      <w:pPr>
        <w:pStyle w:val="ListParagraph"/>
        <w:numPr>
          <w:ilvl w:val="0"/>
          <w:numId w:val="101"/>
        </w:numPr>
        <w:spacing w:line="360" w:lineRule="auto"/>
        <w:ind w:left="1560"/>
      </w:pPr>
      <w:r>
        <w:rPr>
          <w:noProof/>
        </w:rPr>
        <w:lastRenderedPageBreak/>
        <w:drawing>
          <wp:anchor distT="0" distB="0" distL="114300" distR="114300" simplePos="0" relativeHeight="251701248" behindDoc="0" locked="0" layoutInCell="1" allowOverlap="1" wp14:anchorId="4733E8F1" wp14:editId="2D7C4F47">
            <wp:simplePos x="0" y="0"/>
            <wp:positionH relativeFrom="margin">
              <wp:align>right</wp:align>
            </wp:positionH>
            <wp:positionV relativeFrom="paragraph">
              <wp:posOffset>270510</wp:posOffset>
            </wp:positionV>
            <wp:extent cx="4046855" cy="3561715"/>
            <wp:effectExtent l="0" t="0" r="0" b="635"/>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046855" cy="3561715"/>
                    </a:xfrm>
                    <a:prstGeom prst="rect">
                      <a:avLst/>
                    </a:prstGeom>
                    <a:noFill/>
                    <a:ln>
                      <a:noFill/>
                    </a:ln>
                  </pic:spPr>
                </pic:pic>
              </a:graphicData>
            </a:graphic>
            <wp14:sizeRelH relativeFrom="margin">
              <wp14:pctWidth>0</wp14:pctWidth>
            </wp14:sizeRelH>
            <wp14:sizeRelV relativeFrom="margin">
              <wp14:pctHeight>0</wp14:pctHeight>
            </wp14:sizeRelV>
          </wp:anchor>
        </w:drawing>
      </w:r>
      <w:r>
        <w:t>Tampilan Halaman Kirim Pesan</w:t>
      </w:r>
    </w:p>
    <w:p w14:paraId="677EC5EF" w14:textId="0705DFF8" w:rsidR="00622D31" w:rsidRPr="009417B2" w:rsidRDefault="00D2142C" w:rsidP="004A4DCB">
      <w:pPr>
        <w:pStyle w:val="Caption"/>
        <w:spacing w:after="0" w:line="360" w:lineRule="auto"/>
        <w:ind w:left="1560"/>
        <w:jc w:val="center"/>
        <w:rPr>
          <w:i w:val="0"/>
          <w:iCs w:val="0"/>
          <w:color w:val="auto"/>
          <w:sz w:val="24"/>
          <w:szCs w:val="24"/>
        </w:rPr>
      </w:pPr>
      <w:bookmarkStart w:id="219" w:name="_Toc79605188"/>
      <w:r w:rsidRPr="004A4DCB">
        <w:rPr>
          <w:i w:val="0"/>
          <w:iCs w:val="0"/>
          <w:color w:val="auto"/>
          <w:sz w:val="24"/>
          <w:szCs w:val="24"/>
        </w:rPr>
        <w:t xml:space="preserve">Gambar 4. </w:t>
      </w:r>
      <w:r w:rsidRPr="004A4DCB">
        <w:rPr>
          <w:i w:val="0"/>
          <w:iCs w:val="0"/>
          <w:color w:val="auto"/>
          <w:sz w:val="24"/>
          <w:szCs w:val="24"/>
        </w:rPr>
        <w:fldChar w:fldCharType="begin"/>
      </w:r>
      <w:r w:rsidRPr="004A4DCB">
        <w:rPr>
          <w:i w:val="0"/>
          <w:iCs w:val="0"/>
          <w:color w:val="auto"/>
          <w:sz w:val="24"/>
          <w:szCs w:val="24"/>
        </w:rPr>
        <w:instrText xml:space="preserve"> SEQ Gambar_4. \* ARABIC </w:instrText>
      </w:r>
      <w:r w:rsidRPr="004A4DCB">
        <w:rPr>
          <w:i w:val="0"/>
          <w:iCs w:val="0"/>
          <w:color w:val="auto"/>
          <w:sz w:val="24"/>
          <w:szCs w:val="24"/>
        </w:rPr>
        <w:fldChar w:fldCharType="separate"/>
      </w:r>
      <w:r w:rsidR="00FB1FF7">
        <w:rPr>
          <w:i w:val="0"/>
          <w:iCs w:val="0"/>
          <w:noProof/>
          <w:color w:val="auto"/>
          <w:sz w:val="24"/>
          <w:szCs w:val="24"/>
        </w:rPr>
        <w:t>53</w:t>
      </w:r>
      <w:r w:rsidRPr="004A4DCB">
        <w:rPr>
          <w:i w:val="0"/>
          <w:iCs w:val="0"/>
          <w:color w:val="auto"/>
          <w:sz w:val="24"/>
          <w:szCs w:val="24"/>
        </w:rPr>
        <w:fldChar w:fldCharType="end"/>
      </w:r>
      <w:r w:rsidRPr="004A4DCB">
        <w:rPr>
          <w:i w:val="0"/>
          <w:iCs w:val="0"/>
          <w:color w:val="auto"/>
          <w:sz w:val="24"/>
          <w:szCs w:val="24"/>
        </w:rPr>
        <w:t xml:space="preserve"> Tampilan Halaman Kirim Pesan</w:t>
      </w:r>
      <w:bookmarkEnd w:id="219"/>
    </w:p>
    <w:p w14:paraId="057C487B" w14:textId="77777777" w:rsidR="00622D31" w:rsidRPr="00964F7F" w:rsidRDefault="00622D31" w:rsidP="00622D31">
      <w:pPr>
        <w:pStyle w:val="ListParagraph"/>
        <w:spacing w:line="360" w:lineRule="auto"/>
        <w:ind w:firstLine="414"/>
        <w:jc w:val="center"/>
      </w:pPr>
    </w:p>
    <w:p w14:paraId="0BF54452" w14:textId="77777777" w:rsidR="00622D31" w:rsidRPr="00815F37" w:rsidRDefault="00622D31" w:rsidP="00622D31">
      <w:pPr>
        <w:pStyle w:val="ListParagraph"/>
        <w:numPr>
          <w:ilvl w:val="0"/>
          <w:numId w:val="101"/>
        </w:numPr>
        <w:spacing w:line="360" w:lineRule="auto"/>
        <w:ind w:left="1560"/>
      </w:pPr>
      <w:r w:rsidRPr="00B01A01">
        <w:rPr>
          <w:noProof/>
        </w:rPr>
        <w:drawing>
          <wp:anchor distT="0" distB="0" distL="114300" distR="114300" simplePos="0" relativeHeight="251702272" behindDoc="0" locked="0" layoutInCell="1" allowOverlap="1" wp14:anchorId="14FA1596" wp14:editId="591AD735">
            <wp:simplePos x="0" y="0"/>
            <wp:positionH relativeFrom="margin">
              <wp:align>right</wp:align>
            </wp:positionH>
            <wp:positionV relativeFrom="paragraph">
              <wp:posOffset>279400</wp:posOffset>
            </wp:positionV>
            <wp:extent cx="4039235" cy="3689350"/>
            <wp:effectExtent l="0" t="0" r="0" b="635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039235" cy="36893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01A01">
        <w:t>Tampilan</w:t>
      </w:r>
      <w:r>
        <w:t xml:space="preserve"> Halaman Info Jadwal Sidang</w:t>
      </w:r>
    </w:p>
    <w:p w14:paraId="5B4AA2A7" w14:textId="540BAB1E" w:rsidR="00622D31" w:rsidRPr="009417B2" w:rsidRDefault="00D2142C" w:rsidP="004A4DCB">
      <w:pPr>
        <w:pStyle w:val="Caption"/>
        <w:spacing w:after="0" w:line="360" w:lineRule="auto"/>
        <w:ind w:left="1560"/>
        <w:jc w:val="center"/>
        <w:rPr>
          <w:i w:val="0"/>
          <w:iCs w:val="0"/>
          <w:color w:val="auto"/>
          <w:sz w:val="24"/>
          <w:szCs w:val="24"/>
        </w:rPr>
      </w:pPr>
      <w:bookmarkStart w:id="220" w:name="_Toc79605189"/>
      <w:r w:rsidRPr="004A4DCB">
        <w:rPr>
          <w:i w:val="0"/>
          <w:iCs w:val="0"/>
          <w:color w:val="auto"/>
          <w:sz w:val="24"/>
          <w:szCs w:val="24"/>
        </w:rPr>
        <w:t xml:space="preserve">Gambar 4. </w:t>
      </w:r>
      <w:r w:rsidRPr="004A4DCB">
        <w:rPr>
          <w:i w:val="0"/>
          <w:iCs w:val="0"/>
          <w:color w:val="auto"/>
          <w:sz w:val="24"/>
          <w:szCs w:val="24"/>
        </w:rPr>
        <w:fldChar w:fldCharType="begin"/>
      </w:r>
      <w:r w:rsidRPr="004A4DCB">
        <w:rPr>
          <w:i w:val="0"/>
          <w:iCs w:val="0"/>
          <w:color w:val="auto"/>
          <w:sz w:val="24"/>
          <w:szCs w:val="24"/>
        </w:rPr>
        <w:instrText xml:space="preserve"> SEQ Gambar_4. \* ARABIC </w:instrText>
      </w:r>
      <w:r w:rsidRPr="004A4DCB">
        <w:rPr>
          <w:i w:val="0"/>
          <w:iCs w:val="0"/>
          <w:color w:val="auto"/>
          <w:sz w:val="24"/>
          <w:szCs w:val="24"/>
        </w:rPr>
        <w:fldChar w:fldCharType="separate"/>
      </w:r>
      <w:r w:rsidR="00FB1FF7">
        <w:rPr>
          <w:i w:val="0"/>
          <w:iCs w:val="0"/>
          <w:noProof/>
          <w:color w:val="auto"/>
          <w:sz w:val="24"/>
          <w:szCs w:val="24"/>
        </w:rPr>
        <w:t>54</w:t>
      </w:r>
      <w:r w:rsidRPr="004A4DCB">
        <w:rPr>
          <w:i w:val="0"/>
          <w:iCs w:val="0"/>
          <w:color w:val="auto"/>
          <w:sz w:val="24"/>
          <w:szCs w:val="24"/>
        </w:rPr>
        <w:fldChar w:fldCharType="end"/>
      </w:r>
      <w:r w:rsidRPr="004A4DCB">
        <w:rPr>
          <w:i w:val="0"/>
          <w:iCs w:val="0"/>
          <w:color w:val="auto"/>
          <w:sz w:val="24"/>
          <w:szCs w:val="24"/>
        </w:rPr>
        <w:t xml:space="preserve"> Tampilan Halaman Info Jadwal Sidang Proposal</w:t>
      </w:r>
      <w:bookmarkEnd w:id="220"/>
    </w:p>
    <w:p w14:paraId="594EC898" w14:textId="362F0FBD" w:rsidR="00622D31" w:rsidRPr="004A4DCB" w:rsidRDefault="00622D31" w:rsidP="004A4DCB">
      <w:pPr>
        <w:pStyle w:val="Caption"/>
        <w:spacing w:after="0" w:line="360" w:lineRule="auto"/>
        <w:ind w:left="1560"/>
        <w:jc w:val="center"/>
        <w:rPr>
          <w:i w:val="0"/>
          <w:iCs w:val="0"/>
          <w:color w:val="auto"/>
          <w:sz w:val="24"/>
          <w:szCs w:val="24"/>
        </w:rPr>
      </w:pPr>
      <w:bookmarkStart w:id="221" w:name="_Toc79605190"/>
      <w:r w:rsidRPr="004A4DCB">
        <w:rPr>
          <w:i w:val="0"/>
          <w:iCs w:val="0"/>
          <w:noProof/>
          <w:color w:val="auto"/>
          <w:sz w:val="24"/>
          <w:szCs w:val="24"/>
        </w:rPr>
        <w:lastRenderedPageBreak/>
        <w:drawing>
          <wp:anchor distT="0" distB="0" distL="114300" distR="114300" simplePos="0" relativeHeight="251703296" behindDoc="0" locked="0" layoutInCell="1" allowOverlap="1" wp14:anchorId="75BF0389" wp14:editId="7548D1AC">
            <wp:simplePos x="0" y="0"/>
            <wp:positionH relativeFrom="margin">
              <wp:posOffset>992505</wp:posOffset>
            </wp:positionH>
            <wp:positionV relativeFrom="paragraph">
              <wp:posOffset>190</wp:posOffset>
            </wp:positionV>
            <wp:extent cx="4047490" cy="3625215"/>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047490" cy="36252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2142C" w:rsidRPr="004A4DCB">
        <w:rPr>
          <w:i w:val="0"/>
          <w:iCs w:val="0"/>
          <w:color w:val="auto"/>
          <w:sz w:val="24"/>
          <w:szCs w:val="24"/>
        </w:rPr>
        <w:t xml:space="preserve">Gambar 4. </w:t>
      </w:r>
      <w:r w:rsidR="00D2142C" w:rsidRPr="004A4DCB">
        <w:rPr>
          <w:i w:val="0"/>
          <w:iCs w:val="0"/>
          <w:color w:val="auto"/>
          <w:sz w:val="24"/>
          <w:szCs w:val="24"/>
        </w:rPr>
        <w:fldChar w:fldCharType="begin"/>
      </w:r>
      <w:r w:rsidR="00D2142C" w:rsidRPr="004A4DCB">
        <w:rPr>
          <w:i w:val="0"/>
          <w:iCs w:val="0"/>
          <w:color w:val="auto"/>
          <w:sz w:val="24"/>
          <w:szCs w:val="24"/>
        </w:rPr>
        <w:instrText xml:space="preserve"> SEQ Gambar_4. \* ARABIC </w:instrText>
      </w:r>
      <w:r w:rsidR="00D2142C" w:rsidRPr="004A4DCB">
        <w:rPr>
          <w:i w:val="0"/>
          <w:iCs w:val="0"/>
          <w:color w:val="auto"/>
          <w:sz w:val="24"/>
          <w:szCs w:val="24"/>
        </w:rPr>
        <w:fldChar w:fldCharType="separate"/>
      </w:r>
      <w:r w:rsidR="00FB1FF7">
        <w:rPr>
          <w:i w:val="0"/>
          <w:iCs w:val="0"/>
          <w:noProof/>
          <w:color w:val="auto"/>
          <w:sz w:val="24"/>
          <w:szCs w:val="24"/>
        </w:rPr>
        <w:t>55</w:t>
      </w:r>
      <w:r w:rsidR="00D2142C" w:rsidRPr="004A4DCB">
        <w:rPr>
          <w:i w:val="0"/>
          <w:iCs w:val="0"/>
          <w:color w:val="auto"/>
          <w:sz w:val="24"/>
          <w:szCs w:val="24"/>
        </w:rPr>
        <w:fldChar w:fldCharType="end"/>
      </w:r>
      <w:r w:rsidR="00D2142C" w:rsidRPr="004A4DCB">
        <w:rPr>
          <w:i w:val="0"/>
          <w:iCs w:val="0"/>
          <w:color w:val="auto"/>
          <w:sz w:val="24"/>
          <w:szCs w:val="24"/>
        </w:rPr>
        <w:t xml:space="preserve"> Tampilan Halaman Info Jadwal Sidang UP-1</w:t>
      </w:r>
      <w:bookmarkEnd w:id="221"/>
    </w:p>
    <w:p w14:paraId="3E724696" w14:textId="77777777" w:rsidR="00622D31" w:rsidRPr="00443DF7" w:rsidRDefault="00622D31" w:rsidP="00622D31">
      <w:pPr>
        <w:pStyle w:val="ListParagraph"/>
        <w:spacing w:line="360" w:lineRule="auto"/>
        <w:ind w:firstLine="414"/>
        <w:jc w:val="center"/>
      </w:pPr>
      <w:r>
        <w:rPr>
          <w:noProof/>
        </w:rPr>
        <w:drawing>
          <wp:anchor distT="0" distB="0" distL="114300" distR="114300" simplePos="0" relativeHeight="251704320" behindDoc="0" locked="0" layoutInCell="1" allowOverlap="1" wp14:anchorId="26977CD3" wp14:editId="1C9C79A1">
            <wp:simplePos x="0" y="0"/>
            <wp:positionH relativeFrom="margin">
              <wp:posOffset>988695</wp:posOffset>
            </wp:positionH>
            <wp:positionV relativeFrom="paragraph">
              <wp:posOffset>272415</wp:posOffset>
            </wp:positionV>
            <wp:extent cx="4039235" cy="3795395"/>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039235" cy="37953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10ABA64" w14:textId="355D0BE2" w:rsidR="00622D31" w:rsidRPr="00C007DC" w:rsidRDefault="00D2142C" w:rsidP="004A4DCB">
      <w:pPr>
        <w:pStyle w:val="Caption"/>
        <w:spacing w:after="0" w:line="360" w:lineRule="auto"/>
        <w:ind w:left="1560"/>
        <w:jc w:val="center"/>
        <w:rPr>
          <w:i w:val="0"/>
          <w:iCs w:val="0"/>
          <w:color w:val="auto"/>
          <w:sz w:val="24"/>
          <w:szCs w:val="24"/>
        </w:rPr>
      </w:pPr>
      <w:bookmarkStart w:id="222" w:name="_Toc79605191"/>
      <w:r w:rsidRPr="004A4DCB">
        <w:rPr>
          <w:i w:val="0"/>
          <w:iCs w:val="0"/>
          <w:color w:val="auto"/>
          <w:sz w:val="24"/>
          <w:szCs w:val="24"/>
        </w:rPr>
        <w:t xml:space="preserve">Gambar 4. </w:t>
      </w:r>
      <w:r w:rsidRPr="004A4DCB">
        <w:rPr>
          <w:i w:val="0"/>
          <w:iCs w:val="0"/>
          <w:color w:val="auto"/>
          <w:sz w:val="24"/>
          <w:szCs w:val="24"/>
        </w:rPr>
        <w:fldChar w:fldCharType="begin"/>
      </w:r>
      <w:r w:rsidRPr="004A4DCB">
        <w:rPr>
          <w:i w:val="0"/>
          <w:iCs w:val="0"/>
          <w:color w:val="auto"/>
          <w:sz w:val="24"/>
          <w:szCs w:val="24"/>
        </w:rPr>
        <w:instrText xml:space="preserve"> SEQ Gambar_4. \* ARABIC </w:instrText>
      </w:r>
      <w:r w:rsidRPr="004A4DCB">
        <w:rPr>
          <w:i w:val="0"/>
          <w:iCs w:val="0"/>
          <w:color w:val="auto"/>
          <w:sz w:val="24"/>
          <w:szCs w:val="24"/>
        </w:rPr>
        <w:fldChar w:fldCharType="separate"/>
      </w:r>
      <w:r w:rsidR="00FB1FF7">
        <w:rPr>
          <w:i w:val="0"/>
          <w:iCs w:val="0"/>
          <w:noProof/>
          <w:color w:val="auto"/>
          <w:sz w:val="24"/>
          <w:szCs w:val="24"/>
        </w:rPr>
        <w:t>56</w:t>
      </w:r>
      <w:r w:rsidRPr="004A4DCB">
        <w:rPr>
          <w:i w:val="0"/>
          <w:iCs w:val="0"/>
          <w:color w:val="auto"/>
          <w:sz w:val="24"/>
          <w:szCs w:val="24"/>
        </w:rPr>
        <w:fldChar w:fldCharType="end"/>
      </w:r>
      <w:r w:rsidRPr="004A4DCB">
        <w:rPr>
          <w:i w:val="0"/>
          <w:iCs w:val="0"/>
          <w:color w:val="auto"/>
          <w:sz w:val="24"/>
          <w:szCs w:val="24"/>
        </w:rPr>
        <w:t xml:space="preserve"> Tampilan Halaman Info Jadwal Sidang UP-2</w:t>
      </w:r>
      <w:bookmarkEnd w:id="222"/>
    </w:p>
    <w:p w14:paraId="539D5642" w14:textId="77777777" w:rsidR="00622D31" w:rsidRPr="006E2DC5" w:rsidRDefault="00622D31" w:rsidP="00622D31">
      <w:pPr>
        <w:spacing w:line="360" w:lineRule="auto"/>
        <w:ind w:left="1134"/>
        <w:jc w:val="center"/>
      </w:pPr>
    </w:p>
    <w:p w14:paraId="56030A33" w14:textId="77777777" w:rsidR="00622D31" w:rsidRPr="00815F37" w:rsidRDefault="00622D31" w:rsidP="00622D31">
      <w:pPr>
        <w:pStyle w:val="ListParagraph"/>
        <w:numPr>
          <w:ilvl w:val="0"/>
          <w:numId w:val="101"/>
        </w:numPr>
        <w:spacing w:line="360" w:lineRule="auto"/>
        <w:ind w:left="1560"/>
      </w:pPr>
      <w:r>
        <w:rPr>
          <w:noProof/>
        </w:rPr>
        <w:lastRenderedPageBreak/>
        <w:drawing>
          <wp:anchor distT="0" distB="0" distL="114300" distR="114300" simplePos="0" relativeHeight="251705344" behindDoc="0" locked="0" layoutInCell="1" allowOverlap="1" wp14:anchorId="39F2DA33" wp14:editId="34A99FA9">
            <wp:simplePos x="0" y="0"/>
            <wp:positionH relativeFrom="margin">
              <wp:align>right</wp:align>
            </wp:positionH>
            <wp:positionV relativeFrom="paragraph">
              <wp:posOffset>270510</wp:posOffset>
            </wp:positionV>
            <wp:extent cx="3966210" cy="3636010"/>
            <wp:effectExtent l="0" t="0" r="0" b="2540"/>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966210" cy="3636010"/>
                    </a:xfrm>
                    <a:prstGeom prst="rect">
                      <a:avLst/>
                    </a:prstGeom>
                    <a:noFill/>
                    <a:ln>
                      <a:noFill/>
                    </a:ln>
                  </pic:spPr>
                </pic:pic>
              </a:graphicData>
            </a:graphic>
            <wp14:sizeRelH relativeFrom="margin">
              <wp14:pctWidth>0</wp14:pctWidth>
            </wp14:sizeRelH>
            <wp14:sizeRelV relativeFrom="margin">
              <wp14:pctHeight>0</wp14:pctHeight>
            </wp14:sizeRelV>
          </wp:anchor>
        </w:drawing>
      </w:r>
      <w:r>
        <w:t>Tampilan Halaman Tentang Aplikasi</w:t>
      </w:r>
    </w:p>
    <w:p w14:paraId="4DAB39C4" w14:textId="7B0B66C4" w:rsidR="00622D31" w:rsidRPr="00C007DC" w:rsidRDefault="00D2142C" w:rsidP="004A4DCB">
      <w:pPr>
        <w:pStyle w:val="Caption"/>
        <w:spacing w:after="0" w:line="360" w:lineRule="auto"/>
        <w:ind w:left="1560"/>
        <w:jc w:val="center"/>
        <w:rPr>
          <w:i w:val="0"/>
          <w:iCs w:val="0"/>
          <w:color w:val="auto"/>
          <w:sz w:val="24"/>
          <w:szCs w:val="24"/>
        </w:rPr>
      </w:pPr>
      <w:bookmarkStart w:id="223" w:name="_Toc79605192"/>
      <w:r w:rsidRPr="004A4DCB">
        <w:rPr>
          <w:i w:val="0"/>
          <w:iCs w:val="0"/>
          <w:color w:val="auto"/>
          <w:sz w:val="24"/>
          <w:szCs w:val="24"/>
        </w:rPr>
        <w:t xml:space="preserve">Gambar 4. </w:t>
      </w:r>
      <w:r w:rsidRPr="004A4DCB">
        <w:rPr>
          <w:i w:val="0"/>
          <w:iCs w:val="0"/>
          <w:color w:val="auto"/>
          <w:sz w:val="24"/>
          <w:szCs w:val="24"/>
        </w:rPr>
        <w:fldChar w:fldCharType="begin"/>
      </w:r>
      <w:r w:rsidRPr="004A4DCB">
        <w:rPr>
          <w:i w:val="0"/>
          <w:iCs w:val="0"/>
          <w:color w:val="auto"/>
          <w:sz w:val="24"/>
          <w:szCs w:val="24"/>
        </w:rPr>
        <w:instrText xml:space="preserve"> SEQ Gambar_4. \* ARABIC </w:instrText>
      </w:r>
      <w:r w:rsidRPr="004A4DCB">
        <w:rPr>
          <w:i w:val="0"/>
          <w:iCs w:val="0"/>
          <w:color w:val="auto"/>
          <w:sz w:val="24"/>
          <w:szCs w:val="24"/>
        </w:rPr>
        <w:fldChar w:fldCharType="separate"/>
      </w:r>
      <w:r w:rsidR="00FB1FF7">
        <w:rPr>
          <w:i w:val="0"/>
          <w:iCs w:val="0"/>
          <w:noProof/>
          <w:color w:val="auto"/>
          <w:sz w:val="24"/>
          <w:szCs w:val="24"/>
        </w:rPr>
        <w:t>57</w:t>
      </w:r>
      <w:r w:rsidRPr="004A4DCB">
        <w:rPr>
          <w:i w:val="0"/>
          <w:iCs w:val="0"/>
          <w:color w:val="auto"/>
          <w:sz w:val="24"/>
          <w:szCs w:val="24"/>
        </w:rPr>
        <w:fldChar w:fldCharType="end"/>
      </w:r>
      <w:r w:rsidRPr="004A4DCB">
        <w:rPr>
          <w:i w:val="0"/>
          <w:iCs w:val="0"/>
          <w:color w:val="auto"/>
          <w:sz w:val="24"/>
          <w:szCs w:val="24"/>
        </w:rPr>
        <w:t xml:space="preserve"> Tampilan Halaman Tentang Aplikasi</w:t>
      </w:r>
      <w:bookmarkEnd w:id="223"/>
    </w:p>
    <w:p w14:paraId="3CD3FBFB" w14:textId="77777777" w:rsidR="00622D31" w:rsidRPr="006E2DC5" w:rsidRDefault="00622D31" w:rsidP="00622D31">
      <w:pPr>
        <w:pStyle w:val="ListParagraph"/>
        <w:spacing w:line="360" w:lineRule="auto"/>
        <w:ind w:firstLine="414"/>
        <w:jc w:val="center"/>
      </w:pPr>
    </w:p>
    <w:p w14:paraId="7F56822C" w14:textId="0309EC99" w:rsidR="00622D31" w:rsidRDefault="00622D31" w:rsidP="00D2142C">
      <w:pPr>
        <w:pStyle w:val="ListParagraph"/>
        <w:numPr>
          <w:ilvl w:val="0"/>
          <w:numId w:val="101"/>
        </w:numPr>
        <w:spacing w:line="360" w:lineRule="auto"/>
        <w:ind w:left="1560"/>
      </w:pPr>
      <w:r>
        <w:rPr>
          <w:noProof/>
        </w:rPr>
        <w:drawing>
          <wp:anchor distT="0" distB="0" distL="114300" distR="114300" simplePos="0" relativeHeight="251706368" behindDoc="0" locked="0" layoutInCell="1" allowOverlap="1" wp14:anchorId="6A5ED4A8" wp14:editId="53112F0F">
            <wp:simplePos x="0" y="0"/>
            <wp:positionH relativeFrom="margin">
              <wp:align>right</wp:align>
            </wp:positionH>
            <wp:positionV relativeFrom="paragraph">
              <wp:posOffset>269240</wp:posOffset>
            </wp:positionV>
            <wp:extent cx="4046855" cy="3593465"/>
            <wp:effectExtent l="0" t="0" r="0" b="6985"/>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046855" cy="3593465"/>
                    </a:xfrm>
                    <a:prstGeom prst="rect">
                      <a:avLst/>
                    </a:prstGeom>
                    <a:noFill/>
                    <a:ln>
                      <a:noFill/>
                    </a:ln>
                  </pic:spPr>
                </pic:pic>
              </a:graphicData>
            </a:graphic>
            <wp14:sizeRelH relativeFrom="margin">
              <wp14:pctWidth>0</wp14:pctWidth>
            </wp14:sizeRelH>
            <wp14:sizeRelV relativeFrom="margin">
              <wp14:pctHeight>0</wp14:pctHeight>
            </wp14:sizeRelV>
          </wp:anchor>
        </w:drawing>
      </w:r>
      <w:r>
        <w:t>Tampilan Halaman Profil</w:t>
      </w:r>
    </w:p>
    <w:p w14:paraId="2EC664A0" w14:textId="2E87013F" w:rsidR="00D2142C" w:rsidRPr="00D2142C" w:rsidRDefault="00D2142C" w:rsidP="004A4DCB">
      <w:pPr>
        <w:pStyle w:val="Caption"/>
        <w:spacing w:after="0" w:line="360" w:lineRule="auto"/>
        <w:ind w:left="1560"/>
        <w:jc w:val="center"/>
        <w:rPr>
          <w:i w:val="0"/>
          <w:iCs w:val="0"/>
          <w:color w:val="auto"/>
          <w:sz w:val="24"/>
          <w:szCs w:val="24"/>
        </w:rPr>
      </w:pPr>
      <w:bookmarkStart w:id="224" w:name="_Toc79605193"/>
      <w:r w:rsidRPr="004A4DCB">
        <w:rPr>
          <w:i w:val="0"/>
          <w:iCs w:val="0"/>
          <w:color w:val="auto"/>
          <w:sz w:val="24"/>
          <w:szCs w:val="24"/>
        </w:rPr>
        <w:t xml:space="preserve">Gambar 4. </w:t>
      </w:r>
      <w:r w:rsidRPr="004A4DCB">
        <w:rPr>
          <w:i w:val="0"/>
          <w:iCs w:val="0"/>
          <w:color w:val="auto"/>
          <w:sz w:val="24"/>
          <w:szCs w:val="24"/>
        </w:rPr>
        <w:fldChar w:fldCharType="begin"/>
      </w:r>
      <w:r w:rsidRPr="004A4DCB">
        <w:rPr>
          <w:i w:val="0"/>
          <w:iCs w:val="0"/>
          <w:color w:val="auto"/>
          <w:sz w:val="24"/>
          <w:szCs w:val="24"/>
        </w:rPr>
        <w:instrText xml:space="preserve"> SEQ Gambar_4. \* ARABIC </w:instrText>
      </w:r>
      <w:r w:rsidRPr="004A4DCB">
        <w:rPr>
          <w:i w:val="0"/>
          <w:iCs w:val="0"/>
          <w:color w:val="auto"/>
          <w:sz w:val="24"/>
          <w:szCs w:val="24"/>
        </w:rPr>
        <w:fldChar w:fldCharType="separate"/>
      </w:r>
      <w:r w:rsidR="00FB1FF7">
        <w:rPr>
          <w:i w:val="0"/>
          <w:iCs w:val="0"/>
          <w:noProof/>
          <w:color w:val="auto"/>
          <w:sz w:val="24"/>
          <w:szCs w:val="24"/>
        </w:rPr>
        <w:t>58</w:t>
      </w:r>
      <w:r w:rsidRPr="004A4DCB">
        <w:rPr>
          <w:i w:val="0"/>
          <w:iCs w:val="0"/>
          <w:color w:val="auto"/>
          <w:sz w:val="24"/>
          <w:szCs w:val="24"/>
        </w:rPr>
        <w:fldChar w:fldCharType="end"/>
      </w:r>
      <w:r w:rsidRPr="004A4DCB">
        <w:rPr>
          <w:i w:val="0"/>
          <w:iCs w:val="0"/>
          <w:color w:val="auto"/>
          <w:sz w:val="24"/>
          <w:szCs w:val="24"/>
        </w:rPr>
        <w:t xml:space="preserve"> Tampilan Halaman Profil</w:t>
      </w:r>
      <w:bookmarkEnd w:id="224"/>
    </w:p>
    <w:p w14:paraId="34CCBF88" w14:textId="77777777" w:rsidR="00622D31" w:rsidRPr="00815F37" w:rsidRDefault="00622D31" w:rsidP="00622D31">
      <w:pPr>
        <w:pStyle w:val="ListParagraph"/>
        <w:numPr>
          <w:ilvl w:val="0"/>
          <w:numId w:val="101"/>
        </w:numPr>
        <w:spacing w:line="360" w:lineRule="auto"/>
        <w:ind w:left="1560"/>
      </w:pPr>
      <w:r>
        <w:rPr>
          <w:noProof/>
        </w:rPr>
        <w:lastRenderedPageBreak/>
        <w:drawing>
          <wp:anchor distT="0" distB="0" distL="114300" distR="114300" simplePos="0" relativeHeight="251707392" behindDoc="0" locked="0" layoutInCell="1" allowOverlap="1" wp14:anchorId="55474038" wp14:editId="29778228">
            <wp:simplePos x="0" y="0"/>
            <wp:positionH relativeFrom="margin">
              <wp:align>right</wp:align>
            </wp:positionH>
            <wp:positionV relativeFrom="paragraph">
              <wp:posOffset>270510</wp:posOffset>
            </wp:positionV>
            <wp:extent cx="4048125" cy="3508375"/>
            <wp:effectExtent l="0" t="0" r="9525"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048125" cy="3508375"/>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Tampilan Halaman Ganti </w:t>
      </w:r>
      <w:r>
        <w:rPr>
          <w:i/>
          <w:iCs/>
        </w:rPr>
        <w:t>Password</w:t>
      </w:r>
    </w:p>
    <w:p w14:paraId="012BC588" w14:textId="59208576" w:rsidR="00622D31" w:rsidRPr="00C007DC" w:rsidRDefault="00D2142C" w:rsidP="004A4DCB">
      <w:pPr>
        <w:pStyle w:val="Caption"/>
        <w:spacing w:after="0" w:line="360" w:lineRule="auto"/>
        <w:ind w:left="1560"/>
        <w:jc w:val="center"/>
        <w:rPr>
          <w:i w:val="0"/>
          <w:iCs w:val="0"/>
          <w:color w:val="auto"/>
          <w:sz w:val="24"/>
          <w:szCs w:val="24"/>
        </w:rPr>
      </w:pPr>
      <w:bookmarkStart w:id="225" w:name="_Toc79605194"/>
      <w:r w:rsidRPr="004A4DCB">
        <w:rPr>
          <w:i w:val="0"/>
          <w:iCs w:val="0"/>
          <w:color w:val="auto"/>
          <w:sz w:val="24"/>
          <w:szCs w:val="24"/>
        </w:rPr>
        <w:t xml:space="preserve">Gambar 4. </w:t>
      </w:r>
      <w:r w:rsidRPr="004A4DCB">
        <w:rPr>
          <w:i w:val="0"/>
          <w:iCs w:val="0"/>
          <w:color w:val="auto"/>
          <w:sz w:val="24"/>
          <w:szCs w:val="24"/>
        </w:rPr>
        <w:fldChar w:fldCharType="begin"/>
      </w:r>
      <w:r w:rsidRPr="004A4DCB">
        <w:rPr>
          <w:i w:val="0"/>
          <w:iCs w:val="0"/>
          <w:color w:val="auto"/>
          <w:sz w:val="24"/>
          <w:szCs w:val="24"/>
        </w:rPr>
        <w:instrText xml:space="preserve"> SEQ Gambar_4. \* ARABIC </w:instrText>
      </w:r>
      <w:r w:rsidRPr="004A4DCB">
        <w:rPr>
          <w:i w:val="0"/>
          <w:iCs w:val="0"/>
          <w:color w:val="auto"/>
          <w:sz w:val="24"/>
          <w:szCs w:val="24"/>
        </w:rPr>
        <w:fldChar w:fldCharType="separate"/>
      </w:r>
      <w:r w:rsidR="00FB1FF7">
        <w:rPr>
          <w:i w:val="0"/>
          <w:iCs w:val="0"/>
          <w:noProof/>
          <w:color w:val="auto"/>
          <w:sz w:val="24"/>
          <w:szCs w:val="24"/>
        </w:rPr>
        <w:t>59</w:t>
      </w:r>
      <w:r w:rsidRPr="004A4DCB">
        <w:rPr>
          <w:i w:val="0"/>
          <w:iCs w:val="0"/>
          <w:color w:val="auto"/>
          <w:sz w:val="24"/>
          <w:szCs w:val="24"/>
        </w:rPr>
        <w:fldChar w:fldCharType="end"/>
      </w:r>
      <w:r w:rsidRPr="004A4DCB">
        <w:rPr>
          <w:i w:val="0"/>
          <w:iCs w:val="0"/>
          <w:color w:val="auto"/>
          <w:sz w:val="24"/>
          <w:szCs w:val="24"/>
        </w:rPr>
        <w:t xml:space="preserve"> Tampilan Halaman Ganti </w:t>
      </w:r>
      <w:r w:rsidRPr="00DC46B0">
        <w:rPr>
          <w:color w:val="auto"/>
          <w:sz w:val="24"/>
          <w:szCs w:val="24"/>
        </w:rPr>
        <w:t>Password</w:t>
      </w:r>
      <w:bookmarkEnd w:id="225"/>
    </w:p>
    <w:p w14:paraId="7EC2F0B3" w14:textId="1798F393" w:rsidR="00987356" w:rsidRDefault="00987356" w:rsidP="00987356">
      <w:pPr>
        <w:rPr>
          <w:lang w:val="en-AU"/>
        </w:rPr>
      </w:pPr>
    </w:p>
    <w:p w14:paraId="61C4FB48" w14:textId="1EB57B27" w:rsidR="00987356" w:rsidRDefault="00987356" w:rsidP="00987356">
      <w:pPr>
        <w:rPr>
          <w:lang w:val="en-AU"/>
        </w:rPr>
      </w:pPr>
    </w:p>
    <w:p w14:paraId="334255EB" w14:textId="56CA52A1" w:rsidR="00987356" w:rsidRDefault="00987356" w:rsidP="00987356">
      <w:pPr>
        <w:rPr>
          <w:lang w:val="en-AU"/>
        </w:rPr>
      </w:pPr>
    </w:p>
    <w:p w14:paraId="2AD0CCB9" w14:textId="7841C7F3" w:rsidR="00987356" w:rsidRDefault="00987356" w:rsidP="00987356">
      <w:pPr>
        <w:rPr>
          <w:lang w:val="en-AU"/>
        </w:rPr>
      </w:pPr>
    </w:p>
    <w:p w14:paraId="0EA09C9B" w14:textId="2CC84594" w:rsidR="00987356" w:rsidRDefault="00987356" w:rsidP="00987356">
      <w:pPr>
        <w:rPr>
          <w:lang w:val="en-AU"/>
        </w:rPr>
      </w:pPr>
    </w:p>
    <w:p w14:paraId="1A21F6D1" w14:textId="3860832E" w:rsidR="00987356" w:rsidRDefault="00987356" w:rsidP="00987356">
      <w:pPr>
        <w:rPr>
          <w:lang w:val="en-AU"/>
        </w:rPr>
      </w:pPr>
    </w:p>
    <w:p w14:paraId="699556D2" w14:textId="683662CD" w:rsidR="00987356" w:rsidRDefault="00987356" w:rsidP="00987356">
      <w:pPr>
        <w:rPr>
          <w:lang w:val="en-AU"/>
        </w:rPr>
      </w:pPr>
    </w:p>
    <w:p w14:paraId="09792F16" w14:textId="702130AA" w:rsidR="00987356" w:rsidRDefault="00987356" w:rsidP="00987356">
      <w:pPr>
        <w:rPr>
          <w:lang w:val="en-AU"/>
        </w:rPr>
      </w:pPr>
    </w:p>
    <w:p w14:paraId="4454CCAA" w14:textId="56D17E1F" w:rsidR="00987356" w:rsidRDefault="00987356" w:rsidP="00987356">
      <w:pPr>
        <w:rPr>
          <w:lang w:val="en-AU"/>
        </w:rPr>
      </w:pPr>
    </w:p>
    <w:p w14:paraId="3DE05942" w14:textId="65292BA6" w:rsidR="00987356" w:rsidRDefault="00987356" w:rsidP="00987356">
      <w:pPr>
        <w:rPr>
          <w:lang w:val="en-AU"/>
        </w:rPr>
      </w:pPr>
    </w:p>
    <w:p w14:paraId="777C7D42" w14:textId="3C6DE322" w:rsidR="00987356" w:rsidRDefault="00987356" w:rsidP="00987356">
      <w:pPr>
        <w:rPr>
          <w:lang w:val="en-AU"/>
        </w:rPr>
      </w:pPr>
    </w:p>
    <w:p w14:paraId="5EAF58A1" w14:textId="604A54BF" w:rsidR="00987356" w:rsidRDefault="00987356" w:rsidP="00987356">
      <w:pPr>
        <w:rPr>
          <w:lang w:val="en-AU"/>
        </w:rPr>
      </w:pPr>
    </w:p>
    <w:p w14:paraId="1EA1FA3B" w14:textId="680DF59F" w:rsidR="00987356" w:rsidRDefault="00987356" w:rsidP="00987356">
      <w:pPr>
        <w:rPr>
          <w:lang w:val="en-AU"/>
        </w:rPr>
      </w:pPr>
    </w:p>
    <w:p w14:paraId="7A94BA49" w14:textId="06F193FC" w:rsidR="00987356" w:rsidRDefault="00987356" w:rsidP="00987356">
      <w:pPr>
        <w:rPr>
          <w:lang w:val="en-AU"/>
        </w:rPr>
      </w:pPr>
    </w:p>
    <w:p w14:paraId="7CC6E1C4" w14:textId="0F5DEBEF" w:rsidR="00987356" w:rsidRDefault="00987356" w:rsidP="00987356">
      <w:pPr>
        <w:rPr>
          <w:lang w:val="en-AU"/>
        </w:rPr>
      </w:pPr>
    </w:p>
    <w:p w14:paraId="2130EBFE" w14:textId="20C12BB4" w:rsidR="00987356" w:rsidRDefault="00987356" w:rsidP="00987356">
      <w:pPr>
        <w:rPr>
          <w:lang w:val="en-AU"/>
        </w:rPr>
      </w:pPr>
    </w:p>
    <w:p w14:paraId="2DB6523D" w14:textId="2E52C82C" w:rsidR="00987356" w:rsidRDefault="00987356" w:rsidP="00987356">
      <w:pPr>
        <w:rPr>
          <w:lang w:val="en-AU"/>
        </w:rPr>
      </w:pPr>
    </w:p>
    <w:p w14:paraId="7AE4111C" w14:textId="77777777" w:rsidR="00987356" w:rsidRDefault="00987356" w:rsidP="00987356">
      <w:pPr>
        <w:rPr>
          <w:lang w:val="en-AU"/>
        </w:rPr>
        <w:sectPr w:rsidR="00987356" w:rsidSect="00987356">
          <w:pgSz w:w="11906" w:h="16838"/>
          <w:pgMar w:top="1701" w:right="1701" w:bottom="1701" w:left="2268" w:header="709" w:footer="709" w:gutter="0"/>
          <w:cols w:space="708"/>
          <w:titlePg/>
          <w:docGrid w:linePitch="360"/>
        </w:sectPr>
      </w:pPr>
    </w:p>
    <w:p w14:paraId="32397966" w14:textId="0B04C0BB" w:rsidR="00BE7430" w:rsidRDefault="00BE7430" w:rsidP="00BE7430">
      <w:pPr>
        <w:pStyle w:val="Heading1"/>
        <w:spacing w:before="0" w:line="480" w:lineRule="auto"/>
        <w:rPr>
          <w:rFonts w:cs="Times New Roman"/>
          <w:bCs/>
          <w:szCs w:val="24"/>
        </w:rPr>
      </w:pPr>
      <w:bookmarkStart w:id="226" w:name="_Toc80226323"/>
      <w:r w:rsidRPr="00B46037">
        <w:rPr>
          <w:rFonts w:cs="Times New Roman"/>
          <w:bCs/>
          <w:szCs w:val="24"/>
        </w:rPr>
        <w:lastRenderedPageBreak/>
        <w:t>BAB V</w:t>
      </w:r>
      <w:r w:rsidRPr="00B46037">
        <w:rPr>
          <w:rFonts w:cs="Times New Roman"/>
          <w:bCs/>
          <w:szCs w:val="24"/>
        </w:rPr>
        <w:br/>
      </w:r>
      <w:r>
        <w:rPr>
          <w:rFonts w:cs="Times New Roman"/>
          <w:bCs/>
          <w:szCs w:val="24"/>
        </w:rPr>
        <w:t>IMPLEMENTASI DAN HASIL PENGUJIAN</w:t>
      </w:r>
      <w:bookmarkEnd w:id="226"/>
    </w:p>
    <w:p w14:paraId="50626A0D" w14:textId="305F03AF" w:rsidR="00BE7430" w:rsidRDefault="00BE7430" w:rsidP="00BE7430">
      <w:pPr>
        <w:spacing w:line="480" w:lineRule="auto"/>
      </w:pPr>
    </w:p>
    <w:p w14:paraId="481D2432" w14:textId="77777777" w:rsidR="00BE7430" w:rsidRPr="00BE7430" w:rsidRDefault="00BE7430" w:rsidP="00BE7430">
      <w:pPr>
        <w:spacing w:line="480" w:lineRule="auto"/>
      </w:pPr>
    </w:p>
    <w:p w14:paraId="0CE16A70" w14:textId="76701073" w:rsidR="00622D31" w:rsidRDefault="00622D31" w:rsidP="00622D31">
      <w:pPr>
        <w:pStyle w:val="Heading2"/>
        <w:numPr>
          <w:ilvl w:val="0"/>
          <w:numId w:val="98"/>
        </w:numPr>
        <w:ind w:left="426" w:hanging="426"/>
        <w:rPr>
          <w:rFonts w:cs="Times New Roman"/>
          <w:b w:val="0"/>
          <w:bCs/>
          <w:color w:val="auto"/>
          <w:szCs w:val="24"/>
        </w:rPr>
      </w:pPr>
      <w:bookmarkStart w:id="227" w:name="_Toc80226324"/>
      <w:r w:rsidRPr="0078750D">
        <w:rPr>
          <w:rFonts w:cs="Times New Roman"/>
          <w:bCs/>
          <w:color w:val="auto"/>
          <w:szCs w:val="24"/>
        </w:rPr>
        <w:t>I</w:t>
      </w:r>
      <w:r w:rsidR="006635EB">
        <w:rPr>
          <w:rFonts w:cs="Times New Roman"/>
          <w:bCs/>
          <w:color w:val="auto"/>
          <w:szCs w:val="24"/>
        </w:rPr>
        <w:t>mplementasi</w:t>
      </w:r>
      <w:bookmarkEnd w:id="227"/>
    </w:p>
    <w:p w14:paraId="3EBD07FB" w14:textId="77777777" w:rsidR="00622D31" w:rsidRDefault="00622D31" w:rsidP="00622D31">
      <w:pPr>
        <w:spacing w:line="360" w:lineRule="auto"/>
        <w:ind w:firstLine="425"/>
        <w:jc w:val="both"/>
      </w:pPr>
      <w:r>
        <w:t xml:space="preserve">Tahap Implementasi ini dilakukann sesuai dengan perancangan aplikasi yang dilakukan pada bab sebelumnya. Tahap ini terdiri dari Implementasi </w:t>
      </w:r>
      <w:r w:rsidRPr="009C17AE">
        <w:rPr>
          <w:i/>
          <w:iCs/>
        </w:rPr>
        <w:t>Coding</w:t>
      </w:r>
      <w:r>
        <w:t>, Tampilan Aplikasi dan Pengujian Sistem.</w:t>
      </w:r>
    </w:p>
    <w:p w14:paraId="74E7F1FC" w14:textId="77777777" w:rsidR="00622D31" w:rsidRPr="0078750D" w:rsidRDefault="00622D31" w:rsidP="00622D31">
      <w:pPr>
        <w:spacing w:line="480" w:lineRule="auto"/>
        <w:ind w:left="426" w:firstLine="425"/>
        <w:jc w:val="both"/>
      </w:pPr>
    </w:p>
    <w:p w14:paraId="013B4D88" w14:textId="4DAE61D6" w:rsidR="00622D31" w:rsidRDefault="00622D31" w:rsidP="00622D31">
      <w:pPr>
        <w:pStyle w:val="Heading3"/>
        <w:numPr>
          <w:ilvl w:val="0"/>
          <w:numId w:val="87"/>
        </w:numPr>
        <w:spacing w:before="0" w:line="480" w:lineRule="auto"/>
        <w:ind w:left="993" w:hanging="644"/>
        <w:rPr>
          <w:rFonts w:cs="Times New Roman"/>
          <w:b w:val="0"/>
          <w:bCs/>
          <w:color w:val="auto"/>
        </w:rPr>
      </w:pPr>
      <w:bookmarkStart w:id="228" w:name="_Toc80226325"/>
      <w:r w:rsidRPr="0078750D">
        <w:rPr>
          <w:rFonts w:cs="Times New Roman"/>
          <w:bCs/>
          <w:color w:val="auto"/>
        </w:rPr>
        <w:t xml:space="preserve">Implementasi </w:t>
      </w:r>
      <w:r w:rsidRPr="00DC46B0">
        <w:rPr>
          <w:rFonts w:cs="Times New Roman"/>
          <w:bCs/>
          <w:i/>
          <w:iCs/>
          <w:color w:val="auto"/>
        </w:rPr>
        <w:t>Coding</w:t>
      </w:r>
      <w:bookmarkEnd w:id="228"/>
    </w:p>
    <w:p w14:paraId="5B1A0CFB" w14:textId="38A8FBFD" w:rsidR="00622D31" w:rsidRDefault="00622D31" w:rsidP="00622D31">
      <w:pPr>
        <w:spacing w:line="360" w:lineRule="auto"/>
        <w:ind w:left="426" w:firstLine="567"/>
        <w:jc w:val="both"/>
      </w:pPr>
      <w:r>
        <w:t xml:space="preserve"> Implementasi </w:t>
      </w:r>
      <w:r w:rsidRPr="009C17AE">
        <w:rPr>
          <w:i/>
          <w:iCs/>
        </w:rPr>
        <w:t>Coding</w:t>
      </w:r>
      <w:r>
        <w:t xml:space="preserve"> ini adalah tahap pengkodean antarmuka yang telah dirancang pada tahap perancangan </w:t>
      </w:r>
      <w:r>
        <w:rPr>
          <w:i/>
          <w:iCs/>
        </w:rPr>
        <w:t xml:space="preserve">user interface </w:t>
      </w:r>
      <w:r>
        <w:t xml:space="preserve">(UI). Implementasi </w:t>
      </w:r>
      <w:r>
        <w:rPr>
          <w:i/>
          <w:iCs/>
        </w:rPr>
        <w:t xml:space="preserve">coding </w:t>
      </w:r>
      <w:r>
        <w:t xml:space="preserve">dilakukan menggunakan sublime text, berikut adalah implementasi </w:t>
      </w:r>
      <w:r>
        <w:rPr>
          <w:i/>
          <w:iCs/>
        </w:rPr>
        <w:t xml:space="preserve">coding </w:t>
      </w:r>
      <w:r>
        <w:t>dari halaman pada Aplikasi Seleksi Kelayakan Pengajuan Proposal Skripsi dan Sidang Skripsi :</w:t>
      </w:r>
    </w:p>
    <w:p w14:paraId="1170EA54" w14:textId="17DA9982" w:rsidR="00622D31" w:rsidRDefault="00622D31" w:rsidP="00622D31">
      <w:pPr>
        <w:pStyle w:val="ListParagraph"/>
        <w:numPr>
          <w:ilvl w:val="0"/>
          <w:numId w:val="88"/>
        </w:numPr>
        <w:spacing w:line="360" w:lineRule="auto"/>
        <w:ind w:left="993"/>
        <w:jc w:val="both"/>
      </w:pPr>
      <w:r>
        <w:t>Halaman Awal Web</w:t>
      </w:r>
    </w:p>
    <w:p w14:paraId="33DA6219" w14:textId="75B9BFAB" w:rsidR="00622D31" w:rsidRDefault="00622D31" w:rsidP="00622D31">
      <w:pPr>
        <w:pStyle w:val="ListParagraph"/>
        <w:numPr>
          <w:ilvl w:val="0"/>
          <w:numId w:val="88"/>
        </w:numPr>
        <w:spacing w:line="360" w:lineRule="auto"/>
        <w:ind w:left="993"/>
        <w:jc w:val="both"/>
      </w:pPr>
      <w:r>
        <w:t>Halaman Admin</w:t>
      </w:r>
    </w:p>
    <w:p w14:paraId="591EF242" w14:textId="7D40CC54" w:rsidR="005374B8" w:rsidRDefault="005374B8" w:rsidP="005374B8">
      <w:pPr>
        <w:pStyle w:val="ListParagraph"/>
        <w:numPr>
          <w:ilvl w:val="0"/>
          <w:numId w:val="90"/>
        </w:numPr>
        <w:spacing w:line="360" w:lineRule="auto"/>
        <w:ind w:left="1418"/>
        <w:jc w:val="both"/>
      </w:pPr>
      <w:r>
        <w:rPr>
          <w:noProof/>
        </w:rPr>
        <mc:AlternateContent>
          <mc:Choice Requires="wps">
            <w:drawing>
              <wp:anchor distT="0" distB="0" distL="114300" distR="114300" simplePos="0" relativeHeight="251724800" behindDoc="0" locked="0" layoutInCell="1" allowOverlap="1" wp14:anchorId="68C8FBE4" wp14:editId="15861C98">
                <wp:simplePos x="0" y="0"/>
                <wp:positionH relativeFrom="margin">
                  <wp:posOffset>920646</wp:posOffset>
                </wp:positionH>
                <wp:positionV relativeFrom="paragraph">
                  <wp:posOffset>246684</wp:posOffset>
                </wp:positionV>
                <wp:extent cx="4394200" cy="3171825"/>
                <wp:effectExtent l="0" t="0" r="25400" b="28575"/>
                <wp:wrapTopAndBottom/>
                <wp:docPr id="73" name="Text Box 73"/>
                <wp:cNvGraphicFramePr/>
                <a:graphic xmlns:a="http://schemas.openxmlformats.org/drawingml/2006/main">
                  <a:graphicData uri="http://schemas.microsoft.com/office/word/2010/wordprocessingShape">
                    <wps:wsp>
                      <wps:cNvSpPr txBox="1"/>
                      <wps:spPr>
                        <a:xfrm>
                          <a:off x="0" y="0"/>
                          <a:ext cx="4394200" cy="3171825"/>
                        </a:xfrm>
                        <a:prstGeom prst="rect">
                          <a:avLst/>
                        </a:prstGeom>
                        <a:solidFill>
                          <a:schemeClr val="lt1"/>
                        </a:solidFill>
                        <a:ln w="6350">
                          <a:solidFill>
                            <a:prstClr val="black"/>
                          </a:solidFill>
                        </a:ln>
                      </wps:spPr>
                      <wps:txbx>
                        <w:txbxContent>
                          <w:p w14:paraId="76A02A24" w14:textId="77777777" w:rsidR="004A1F81" w:rsidRDefault="004A1F81" w:rsidP="00622D31">
                            <w:pPr>
                              <w:spacing w:line="240" w:lineRule="auto"/>
                            </w:pPr>
                            <w:r w:rsidRPr="001F5E17">
                              <w:t xml:space="preserve">&lt;?php </w:t>
                            </w:r>
                          </w:p>
                          <w:p w14:paraId="797DB0DE" w14:textId="77777777" w:rsidR="004A1F81" w:rsidRPr="001F5E17" w:rsidRDefault="004A1F81" w:rsidP="00622D31">
                            <w:pPr>
                              <w:spacing w:line="240" w:lineRule="auto"/>
                            </w:pPr>
                            <w:r w:rsidRPr="001F5E17">
                              <w:t xml:space="preserve">require_once '../function/koneksi.php'; </w:t>
                            </w:r>
                          </w:p>
                          <w:p w14:paraId="65F73659" w14:textId="77777777" w:rsidR="004A1F81" w:rsidRPr="001F5E17" w:rsidRDefault="004A1F81" w:rsidP="00622D31">
                            <w:pPr>
                              <w:spacing w:line="240" w:lineRule="auto"/>
                            </w:pPr>
                            <w:r w:rsidRPr="001F5E17">
                              <w:t>session_start();</w:t>
                            </w:r>
                          </w:p>
                          <w:p w14:paraId="57ECDE5B" w14:textId="77777777" w:rsidR="004A1F81" w:rsidRPr="001F5E17" w:rsidRDefault="004A1F81" w:rsidP="00622D31">
                            <w:pPr>
                              <w:spacing w:line="240" w:lineRule="auto"/>
                            </w:pPr>
                            <w:r w:rsidRPr="001F5E17">
                              <w:t>if(isset($_SESSION['admin'])){</w:t>
                            </w:r>
                          </w:p>
                          <w:p w14:paraId="351B23B9" w14:textId="77777777" w:rsidR="004A1F81" w:rsidRPr="001F5E17" w:rsidRDefault="004A1F81" w:rsidP="00622D31">
                            <w:pPr>
                              <w:spacing w:line="240" w:lineRule="auto"/>
                            </w:pPr>
                            <w:r w:rsidRPr="001F5E17">
                              <w:t>header('Location: index.php');</w:t>
                            </w:r>
                          </w:p>
                          <w:p w14:paraId="6D3641CD" w14:textId="77777777" w:rsidR="004A1F81" w:rsidRPr="001F5E17" w:rsidRDefault="004A1F81" w:rsidP="00622D31">
                            <w:pPr>
                              <w:spacing w:line="240" w:lineRule="auto"/>
                            </w:pPr>
                            <w:r w:rsidRPr="001F5E17">
                              <w:t>}</w:t>
                            </w:r>
                            <w:r w:rsidRPr="001F5E17">
                              <w:tab/>
                            </w:r>
                          </w:p>
                          <w:p w14:paraId="55874E42" w14:textId="77777777" w:rsidR="004A1F81" w:rsidRPr="001F5E17" w:rsidRDefault="004A1F81" w:rsidP="00622D31">
                            <w:pPr>
                              <w:spacing w:line="240" w:lineRule="auto"/>
                            </w:pPr>
                            <w:r w:rsidRPr="001F5E17">
                              <w:t>$error = '';</w:t>
                            </w:r>
                          </w:p>
                          <w:p w14:paraId="42D20C53" w14:textId="77777777" w:rsidR="004A1F81" w:rsidRPr="001F5E17" w:rsidRDefault="004A1F81" w:rsidP="00622D31">
                            <w:pPr>
                              <w:spacing w:line="240" w:lineRule="auto"/>
                            </w:pPr>
                            <w:r w:rsidRPr="001F5E17">
                              <w:t>if(isset($_POST['submit'])){</w:t>
                            </w:r>
                          </w:p>
                          <w:p w14:paraId="0F2F9789" w14:textId="77777777" w:rsidR="004A1F81" w:rsidRPr="001F5E17" w:rsidRDefault="004A1F81" w:rsidP="00622D31">
                            <w:pPr>
                              <w:spacing w:line="240" w:lineRule="auto"/>
                            </w:pPr>
                            <w:r w:rsidRPr="001F5E17">
                              <w:t>$username = $_POST['username'];</w:t>
                            </w:r>
                          </w:p>
                          <w:p w14:paraId="2FD50BE8" w14:textId="77777777" w:rsidR="004A1F81" w:rsidRDefault="004A1F81" w:rsidP="00622D31">
                            <w:pPr>
                              <w:spacing w:line="240" w:lineRule="auto"/>
                            </w:pPr>
                            <w:r w:rsidRPr="001F5E17">
                              <w:t>$password = $_POST['password'];</w:t>
                            </w:r>
                          </w:p>
                          <w:p w14:paraId="1B369268" w14:textId="77777777" w:rsidR="004A1F81" w:rsidRDefault="004A1F81" w:rsidP="00622D31">
                            <w:pPr>
                              <w:spacing w:line="240" w:lineRule="auto"/>
                            </w:pPr>
                          </w:p>
                          <w:p w14:paraId="179B726E" w14:textId="77777777" w:rsidR="004A1F81" w:rsidRPr="001F5E17" w:rsidRDefault="004A1F81" w:rsidP="00622D31">
                            <w:pPr>
                              <w:spacing w:line="240" w:lineRule="auto"/>
                            </w:pPr>
                            <w:r w:rsidRPr="001F5E17">
                              <w:t>//validasi atau logika</w:t>
                            </w:r>
                          </w:p>
                          <w:p w14:paraId="4181A6D9" w14:textId="77777777" w:rsidR="004A1F81" w:rsidRPr="001F5E17" w:rsidRDefault="004A1F81" w:rsidP="00622D31">
                            <w:pPr>
                              <w:spacing w:line="240" w:lineRule="auto"/>
                            </w:pPr>
                            <w:r w:rsidRPr="001F5E17">
                              <w:t>if(!empty(trim($username)) &amp;&amp; !empty(trim($password))){</w:t>
                            </w:r>
                          </w:p>
                          <w:p w14:paraId="25EAB836" w14:textId="77777777" w:rsidR="004A1F81" w:rsidRPr="001F5E17" w:rsidRDefault="004A1F81" w:rsidP="00622D31">
                            <w:pPr>
                              <w:spacing w:line="240" w:lineRule="auto"/>
                            </w:pPr>
                            <w:r w:rsidRPr="001F5E17">
                              <w:t>$query_read = "SELECT * FROM admin WHERE username='$username'";</w:t>
                            </w:r>
                          </w:p>
                          <w:p w14:paraId="38A9C03E" w14:textId="77777777" w:rsidR="004A1F81" w:rsidRPr="001F5E17" w:rsidRDefault="004A1F81" w:rsidP="00622D31">
                            <w:pPr>
                              <w:spacing w:line="240" w:lineRule="auto"/>
                            </w:pPr>
                            <w:r w:rsidRPr="001F5E17">
                              <w:t>$result_read = mysqli_query($koneksi, $query_read)</w:t>
                            </w:r>
                          </w:p>
                          <w:p w14:paraId="6340CF15" w14:textId="77777777" w:rsidR="004A1F81" w:rsidRPr="001F5E17" w:rsidRDefault="004A1F81" w:rsidP="00622D31">
                            <w:pPr>
                              <w:spacing w:line="240" w:lineRule="auto"/>
                            </w:pPr>
                            <w:r w:rsidRPr="001F5E17">
                              <w:t>if($user = mysqli_num_rows($result_read) != 0){</w:t>
                            </w:r>
                          </w:p>
                          <w:p w14:paraId="48553A2F" w14:textId="77777777" w:rsidR="004A1F81" w:rsidRPr="001F5E17" w:rsidRDefault="004A1F81" w:rsidP="00622D31">
                            <w:pPr>
                              <w:spacing w:line="240" w:lineRule="auto"/>
                            </w:pPr>
                          </w:p>
                          <w:p w14:paraId="08A609F3" w14:textId="77777777" w:rsidR="004A1F81" w:rsidRPr="001F5E17" w:rsidRDefault="004A1F81" w:rsidP="00622D31">
                            <w:pPr>
                              <w:spacing w:line="240" w:lineRule="auto"/>
                            </w:pPr>
                            <w:r w:rsidRPr="001F5E17">
                              <w:tab/>
                            </w:r>
                            <w:r w:rsidRPr="001F5E17">
                              <w:tab/>
                            </w:r>
                            <w:r w:rsidRPr="001F5E17">
                              <w:tab/>
                            </w:r>
                            <w:r w:rsidRPr="001F5E17">
                              <w:tab/>
                              <w:t>$row = mysqli_fetch_assoc($result_re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C8FBE4" id="Text Box 73" o:spid="_x0000_s1029" type="#_x0000_t202" style="position:absolute;left:0;text-align:left;margin-left:72.5pt;margin-top:19.4pt;width:346pt;height:249.75pt;z-index:251724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" fillcolor="white [3201]" strokeweight=".5pt">
                <v:textbox>
                  <w:txbxContent>
                    <w:p w14:paraId="76A02A24" w14:textId="77777777" w:rsidR="004A1F81" w:rsidRDefault="004A1F81" w:rsidP="00622D31">
                      <w:pPr>
                        <w:spacing w:line="240" w:lineRule="auto"/>
                      </w:pPr>
                      <w:r w:rsidRPr="001F5E17">
                        <w:t xml:space="preserve">&lt;?php </w:t>
                      </w:r>
                    </w:p>
                    <w:p w14:paraId="797DB0DE" w14:textId="77777777" w:rsidR="004A1F81" w:rsidRPr="001F5E17" w:rsidRDefault="004A1F81" w:rsidP="00622D31">
                      <w:pPr>
                        <w:spacing w:line="240" w:lineRule="auto"/>
                      </w:pPr>
                      <w:r w:rsidRPr="001F5E17">
                        <w:t xml:space="preserve">require_once '../function/koneksi.php'; </w:t>
                      </w:r>
                    </w:p>
                    <w:p w14:paraId="65F73659" w14:textId="77777777" w:rsidR="004A1F81" w:rsidRPr="001F5E17" w:rsidRDefault="004A1F81" w:rsidP="00622D31">
                      <w:pPr>
                        <w:spacing w:line="240" w:lineRule="auto"/>
                      </w:pPr>
                      <w:r w:rsidRPr="001F5E17">
                        <w:t>session_start();</w:t>
                      </w:r>
                    </w:p>
                    <w:p w14:paraId="57ECDE5B" w14:textId="77777777" w:rsidR="004A1F81" w:rsidRPr="001F5E17" w:rsidRDefault="004A1F81" w:rsidP="00622D31">
                      <w:pPr>
                        <w:spacing w:line="240" w:lineRule="auto"/>
                      </w:pPr>
                      <w:r w:rsidRPr="001F5E17">
                        <w:t>if(isset($_SESSION['admin'])){</w:t>
                      </w:r>
                    </w:p>
                    <w:p w14:paraId="351B23B9" w14:textId="77777777" w:rsidR="004A1F81" w:rsidRPr="001F5E17" w:rsidRDefault="004A1F81" w:rsidP="00622D31">
                      <w:pPr>
                        <w:spacing w:line="240" w:lineRule="auto"/>
                      </w:pPr>
                      <w:r w:rsidRPr="001F5E17">
                        <w:t>header('Location: index.php');</w:t>
                      </w:r>
                    </w:p>
                    <w:p w14:paraId="6D3641CD" w14:textId="77777777" w:rsidR="004A1F81" w:rsidRPr="001F5E17" w:rsidRDefault="004A1F81" w:rsidP="00622D31">
                      <w:pPr>
                        <w:spacing w:line="240" w:lineRule="auto"/>
                      </w:pPr>
                      <w:r w:rsidRPr="001F5E17">
                        <w:t>}</w:t>
                      </w:r>
                      <w:r w:rsidRPr="001F5E17">
                        <w:tab/>
                      </w:r>
                    </w:p>
                    <w:p w14:paraId="55874E42" w14:textId="77777777" w:rsidR="004A1F81" w:rsidRPr="001F5E17" w:rsidRDefault="004A1F81" w:rsidP="00622D31">
                      <w:pPr>
                        <w:spacing w:line="240" w:lineRule="auto"/>
                      </w:pPr>
                      <w:r w:rsidRPr="001F5E17">
                        <w:t>$error = '';</w:t>
                      </w:r>
                    </w:p>
                    <w:p w14:paraId="42D20C53" w14:textId="77777777" w:rsidR="004A1F81" w:rsidRPr="001F5E17" w:rsidRDefault="004A1F81" w:rsidP="00622D31">
                      <w:pPr>
                        <w:spacing w:line="240" w:lineRule="auto"/>
                      </w:pPr>
                      <w:r w:rsidRPr="001F5E17">
                        <w:t>if(isset($_POST['submit'])){</w:t>
                      </w:r>
                    </w:p>
                    <w:p w14:paraId="0F2F9789" w14:textId="77777777" w:rsidR="004A1F81" w:rsidRPr="001F5E17" w:rsidRDefault="004A1F81" w:rsidP="00622D31">
                      <w:pPr>
                        <w:spacing w:line="240" w:lineRule="auto"/>
                      </w:pPr>
                      <w:r w:rsidRPr="001F5E17">
                        <w:t>$username = $_POST['username'];</w:t>
                      </w:r>
                    </w:p>
                    <w:p w14:paraId="2FD50BE8" w14:textId="77777777" w:rsidR="004A1F81" w:rsidRDefault="004A1F81" w:rsidP="00622D31">
                      <w:pPr>
                        <w:spacing w:line="240" w:lineRule="auto"/>
                      </w:pPr>
                      <w:r w:rsidRPr="001F5E17">
                        <w:t>$password = $_POST['password'];</w:t>
                      </w:r>
                    </w:p>
                    <w:p w14:paraId="1B369268" w14:textId="77777777" w:rsidR="004A1F81" w:rsidRDefault="004A1F81" w:rsidP="00622D31">
                      <w:pPr>
                        <w:spacing w:line="240" w:lineRule="auto"/>
                      </w:pPr>
                    </w:p>
                    <w:p w14:paraId="179B726E" w14:textId="77777777" w:rsidR="004A1F81" w:rsidRPr="001F5E17" w:rsidRDefault="004A1F81" w:rsidP="00622D31">
                      <w:pPr>
                        <w:spacing w:line="240" w:lineRule="auto"/>
                      </w:pPr>
                      <w:r w:rsidRPr="001F5E17">
                        <w:t>//validasi atau logika</w:t>
                      </w:r>
                    </w:p>
                    <w:p w14:paraId="4181A6D9" w14:textId="77777777" w:rsidR="004A1F81" w:rsidRPr="001F5E17" w:rsidRDefault="004A1F81" w:rsidP="00622D31">
                      <w:pPr>
                        <w:spacing w:line="240" w:lineRule="auto"/>
                      </w:pPr>
                      <w:r w:rsidRPr="001F5E17">
                        <w:t>if(!empty(trim($username)) &amp;&amp; !empty(trim($password))){</w:t>
                      </w:r>
                    </w:p>
                    <w:p w14:paraId="25EAB836" w14:textId="77777777" w:rsidR="004A1F81" w:rsidRPr="001F5E17" w:rsidRDefault="004A1F81" w:rsidP="00622D31">
                      <w:pPr>
                        <w:spacing w:line="240" w:lineRule="auto"/>
                      </w:pPr>
                      <w:r w:rsidRPr="001F5E17">
                        <w:t>$query_read = "SELECT * FROM admin WHERE username='$username'";</w:t>
                      </w:r>
                    </w:p>
                    <w:p w14:paraId="38A9C03E" w14:textId="77777777" w:rsidR="004A1F81" w:rsidRPr="001F5E17" w:rsidRDefault="004A1F81" w:rsidP="00622D31">
                      <w:pPr>
                        <w:spacing w:line="240" w:lineRule="auto"/>
                      </w:pPr>
                      <w:r w:rsidRPr="001F5E17">
                        <w:t>$result_read = mysqli_query($koneksi, $query_read)</w:t>
                      </w:r>
                    </w:p>
                    <w:p w14:paraId="6340CF15" w14:textId="77777777" w:rsidR="004A1F81" w:rsidRPr="001F5E17" w:rsidRDefault="004A1F81" w:rsidP="00622D31">
                      <w:pPr>
                        <w:spacing w:line="240" w:lineRule="auto"/>
                      </w:pPr>
                      <w:r w:rsidRPr="001F5E17">
                        <w:t>if($user = mysqli_num_rows($result_read) != 0){</w:t>
                      </w:r>
                    </w:p>
                    <w:p w14:paraId="48553A2F" w14:textId="77777777" w:rsidR="004A1F81" w:rsidRPr="001F5E17" w:rsidRDefault="004A1F81" w:rsidP="00622D31">
                      <w:pPr>
                        <w:spacing w:line="240" w:lineRule="auto"/>
                      </w:pPr>
                    </w:p>
                    <w:p w14:paraId="08A609F3" w14:textId="77777777" w:rsidR="004A1F81" w:rsidRPr="001F5E17" w:rsidRDefault="004A1F81" w:rsidP="00622D31">
                      <w:pPr>
                        <w:spacing w:line="240" w:lineRule="auto"/>
                      </w:pPr>
                      <w:r w:rsidRPr="001F5E17">
                        <w:tab/>
                      </w:r>
                      <w:r w:rsidRPr="001F5E17">
                        <w:tab/>
                      </w:r>
                      <w:r w:rsidRPr="001F5E17">
                        <w:tab/>
                      </w:r>
                      <w:r w:rsidRPr="001F5E17">
                        <w:tab/>
                        <w:t>$row = mysqli_fetch_assoc($result_read);</w:t>
                      </w:r>
                    </w:p>
                  </w:txbxContent>
                </v:textbox>
                <w10:wrap type="topAndBottom" anchorx="margin"/>
              </v:shape>
            </w:pict>
          </mc:Fallback>
        </mc:AlternateContent>
      </w:r>
      <w:r>
        <w:t xml:space="preserve">Implementasi </w:t>
      </w:r>
      <w:r w:rsidRPr="009C17AE">
        <w:rPr>
          <w:i/>
          <w:iCs/>
        </w:rPr>
        <w:t>Coding</w:t>
      </w:r>
      <w:r>
        <w:rPr>
          <w:i/>
          <w:iCs/>
        </w:rPr>
        <w:t xml:space="preserve"> Login</w:t>
      </w:r>
    </w:p>
    <w:p w14:paraId="7E19692C" w14:textId="4E1BF46A" w:rsidR="002454B0" w:rsidRDefault="002454B0" w:rsidP="002454B0">
      <w:pPr>
        <w:pStyle w:val="ListParagraph"/>
        <w:spacing w:line="360" w:lineRule="auto"/>
        <w:ind w:left="1418"/>
        <w:jc w:val="both"/>
      </w:pPr>
      <w:r>
        <w:rPr>
          <w:noProof/>
        </w:rPr>
        <w:lastRenderedPageBreak/>
        <mc:AlternateContent>
          <mc:Choice Requires="wps">
            <w:drawing>
              <wp:anchor distT="0" distB="0" distL="114300" distR="114300" simplePos="0" relativeHeight="251725824" behindDoc="0" locked="0" layoutInCell="1" allowOverlap="1" wp14:anchorId="63A10543" wp14:editId="3D6ED226">
                <wp:simplePos x="0" y="0"/>
                <wp:positionH relativeFrom="column">
                  <wp:posOffset>891540</wp:posOffset>
                </wp:positionH>
                <wp:positionV relativeFrom="paragraph">
                  <wp:posOffset>3583</wp:posOffset>
                </wp:positionV>
                <wp:extent cx="4421505" cy="2724150"/>
                <wp:effectExtent l="0" t="0" r="17145" b="19050"/>
                <wp:wrapTopAndBottom/>
                <wp:docPr id="74" name="Text Box 74"/>
                <wp:cNvGraphicFramePr/>
                <a:graphic xmlns:a="http://schemas.openxmlformats.org/drawingml/2006/main">
                  <a:graphicData uri="http://schemas.microsoft.com/office/word/2010/wordprocessingShape">
                    <wps:wsp>
                      <wps:cNvSpPr txBox="1"/>
                      <wps:spPr>
                        <a:xfrm>
                          <a:off x="0" y="0"/>
                          <a:ext cx="4421505" cy="2724150"/>
                        </a:xfrm>
                        <a:prstGeom prst="rect">
                          <a:avLst/>
                        </a:prstGeom>
                        <a:solidFill>
                          <a:schemeClr val="lt1"/>
                        </a:solidFill>
                        <a:ln w="6350">
                          <a:solidFill>
                            <a:prstClr val="black"/>
                          </a:solidFill>
                        </a:ln>
                      </wps:spPr>
                      <wps:txbx>
                        <w:txbxContent>
                          <w:p w14:paraId="5BE13CD4" w14:textId="77777777" w:rsidR="004A1F81" w:rsidRPr="001F5E17" w:rsidRDefault="004A1F81" w:rsidP="00622D31">
                            <w:pPr>
                              <w:spacing w:line="240" w:lineRule="auto"/>
                              <w:jc w:val="both"/>
                            </w:pPr>
                            <w:r w:rsidRPr="001F5E17">
                              <w:t>$row = mysqli_fetch_assoc($result_read);</w:t>
                            </w:r>
                          </w:p>
                          <w:p w14:paraId="6AE771AC" w14:textId="77777777" w:rsidR="004A1F81" w:rsidRPr="001F5E17" w:rsidRDefault="004A1F81" w:rsidP="00622D31">
                            <w:pPr>
                              <w:spacing w:line="240" w:lineRule="auto"/>
                              <w:jc w:val="both"/>
                            </w:pPr>
                            <w:r w:rsidRPr="001F5E17">
                              <w:t>if(password_verify($password, $row['password'])){</w:t>
                            </w:r>
                          </w:p>
                          <w:p w14:paraId="4C00B976" w14:textId="77777777" w:rsidR="004A1F81" w:rsidRPr="001F5E17" w:rsidRDefault="004A1F81" w:rsidP="00622D31">
                            <w:pPr>
                              <w:spacing w:line="240" w:lineRule="auto"/>
                              <w:jc w:val="both"/>
                            </w:pPr>
                            <w:r w:rsidRPr="001F5E17">
                              <w:t>$_SESSION['admin'] = $username;</w:t>
                            </w:r>
                          </w:p>
                          <w:p w14:paraId="52D7C5F3" w14:textId="77777777" w:rsidR="004A1F81" w:rsidRPr="001F5E17" w:rsidRDefault="004A1F81" w:rsidP="00622D31">
                            <w:pPr>
                              <w:spacing w:line="240" w:lineRule="auto"/>
                              <w:jc w:val="both"/>
                            </w:pPr>
                            <w:r w:rsidRPr="001F5E17">
                              <w:t>header('Location: index.php');</w:t>
                            </w:r>
                          </w:p>
                          <w:p w14:paraId="3AD1CC33" w14:textId="77777777" w:rsidR="004A1F81" w:rsidRPr="001F5E17" w:rsidRDefault="004A1F81" w:rsidP="00622D31">
                            <w:pPr>
                              <w:spacing w:line="240" w:lineRule="auto"/>
                              <w:jc w:val="both"/>
                            </w:pPr>
                            <w:r w:rsidRPr="001F5E17">
                              <w:t>}else{</w:t>
                            </w:r>
                          </w:p>
                          <w:p w14:paraId="1D93A0F6" w14:textId="77777777" w:rsidR="004A1F81" w:rsidRPr="001F5E17" w:rsidRDefault="004A1F81" w:rsidP="00622D31">
                            <w:pPr>
                              <w:spacing w:line="240" w:lineRule="auto"/>
                              <w:jc w:val="both"/>
                            </w:pPr>
                            <w:r w:rsidRPr="001F5E17">
                              <w:t>$error = 'Username atau password salah';</w:t>
                            </w:r>
                          </w:p>
                          <w:p w14:paraId="4392CE71" w14:textId="77777777" w:rsidR="004A1F81" w:rsidRPr="001F5E17" w:rsidRDefault="004A1F81" w:rsidP="00622D31">
                            <w:pPr>
                              <w:spacing w:line="240" w:lineRule="auto"/>
                              <w:jc w:val="both"/>
                            </w:pPr>
                            <w:r w:rsidRPr="001F5E17">
                              <w:t>}</w:t>
                            </w:r>
                          </w:p>
                          <w:p w14:paraId="72068D0E" w14:textId="77777777" w:rsidR="004A1F81" w:rsidRPr="001F5E17" w:rsidRDefault="004A1F81" w:rsidP="00622D31">
                            <w:pPr>
                              <w:spacing w:line="240" w:lineRule="auto"/>
                              <w:jc w:val="both"/>
                            </w:pPr>
                            <w:r w:rsidRPr="001F5E17">
                              <w:t>}else{</w:t>
                            </w:r>
                          </w:p>
                          <w:p w14:paraId="005E4149" w14:textId="77777777" w:rsidR="004A1F81" w:rsidRPr="001F5E17" w:rsidRDefault="004A1F81" w:rsidP="00622D31">
                            <w:pPr>
                              <w:spacing w:line="240" w:lineRule="auto"/>
                              <w:jc w:val="both"/>
                            </w:pPr>
                            <w:r w:rsidRPr="001F5E17">
                              <w:t>$error = 'username belum ada';</w:t>
                            </w:r>
                          </w:p>
                          <w:p w14:paraId="3AFB2FEA" w14:textId="77777777" w:rsidR="004A1F81" w:rsidRDefault="004A1F81" w:rsidP="00622D31">
                            <w:pPr>
                              <w:spacing w:line="240" w:lineRule="auto"/>
                              <w:jc w:val="both"/>
                            </w:pPr>
                            <w:r w:rsidRPr="001F5E17">
                              <w:t>}</w:t>
                            </w:r>
                          </w:p>
                          <w:p w14:paraId="5169E5CC" w14:textId="77777777" w:rsidR="004A1F81" w:rsidRPr="001F5E17" w:rsidRDefault="004A1F81" w:rsidP="00622D31">
                            <w:pPr>
                              <w:spacing w:line="240" w:lineRule="auto"/>
                              <w:jc w:val="both"/>
                            </w:pPr>
                            <w:r w:rsidRPr="001F5E17">
                              <w:t>}else{</w:t>
                            </w:r>
                          </w:p>
                          <w:p w14:paraId="66A19767" w14:textId="77777777" w:rsidR="004A1F81" w:rsidRPr="001F5E17" w:rsidRDefault="004A1F81" w:rsidP="00622D31">
                            <w:pPr>
                              <w:spacing w:line="240" w:lineRule="auto"/>
                              <w:jc w:val="both"/>
                            </w:pPr>
                            <w:r w:rsidRPr="001F5E17">
                              <w:t>$error = 'Data tidak boleh kosong';</w:t>
                            </w:r>
                          </w:p>
                          <w:p w14:paraId="603A3185" w14:textId="77777777" w:rsidR="004A1F81" w:rsidRPr="001F5E17" w:rsidRDefault="004A1F81" w:rsidP="00622D31">
                            <w:pPr>
                              <w:spacing w:line="240" w:lineRule="auto"/>
                              <w:jc w:val="both"/>
                            </w:pPr>
                            <w:r w:rsidRPr="001F5E17">
                              <w:t>}</w:t>
                            </w:r>
                            <w:r w:rsidRPr="001F5E17">
                              <w:tab/>
                            </w:r>
                          </w:p>
                          <w:p w14:paraId="338A92C2" w14:textId="77777777" w:rsidR="004A1F81" w:rsidRPr="001F5E17" w:rsidRDefault="004A1F81" w:rsidP="00622D31">
                            <w:pPr>
                              <w:spacing w:line="240" w:lineRule="auto"/>
                              <w:jc w:val="both"/>
                            </w:pPr>
                            <w:r w:rsidRPr="001F5E17">
                              <w:t>}</w:t>
                            </w:r>
                          </w:p>
                          <w:p w14:paraId="662CF557" w14:textId="77777777" w:rsidR="004A1F81" w:rsidRPr="001F5E17" w:rsidRDefault="004A1F81" w:rsidP="00622D31">
                            <w:pPr>
                              <w:spacing w:line="240" w:lineRule="auto"/>
                              <w:jc w:val="both"/>
                            </w:pPr>
                            <w:r w:rsidRPr="001F5E17">
                              <w: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A10543" id="Text Box 74" o:spid="_x0000_s1030" type="#_x0000_t202" style="position:absolute;left:0;text-align:left;margin-left:70.2pt;margin-top:.3pt;width:348.15pt;height:214.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" fillcolor="white [3201]" strokeweight=".5pt">
                <v:textbox>
                  <w:txbxContent>
                    <w:p w14:paraId="5BE13CD4" w14:textId="77777777" w:rsidR="004A1F81" w:rsidRPr="001F5E17" w:rsidRDefault="004A1F81" w:rsidP="00622D31">
                      <w:pPr>
                        <w:spacing w:line="240" w:lineRule="auto"/>
                        <w:jc w:val="both"/>
                      </w:pPr>
                      <w:r w:rsidRPr="001F5E17">
                        <w:t>$row = mysqli_fetch_assoc($result_read);</w:t>
                      </w:r>
                    </w:p>
                    <w:p w14:paraId="6AE771AC" w14:textId="77777777" w:rsidR="004A1F81" w:rsidRPr="001F5E17" w:rsidRDefault="004A1F81" w:rsidP="00622D31">
                      <w:pPr>
                        <w:spacing w:line="240" w:lineRule="auto"/>
                        <w:jc w:val="both"/>
                      </w:pPr>
                      <w:r w:rsidRPr="001F5E17">
                        <w:t>if(password_verify($password, $row['password'])){</w:t>
                      </w:r>
                    </w:p>
                    <w:p w14:paraId="4C00B976" w14:textId="77777777" w:rsidR="004A1F81" w:rsidRPr="001F5E17" w:rsidRDefault="004A1F81" w:rsidP="00622D31">
                      <w:pPr>
                        <w:spacing w:line="240" w:lineRule="auto"/>
                        <w:jc w:val="both"/>
                      </w:pPr>
                      <w:r w:rsidRPr="001F5E17">
                        <w:t>$_SESSION['admin'] = $username;</w:t>
                      </w:r>
                    </w:p>
                    <w:p w14:paraId="52D7C5F3" w14:textId="77777777" w:rsidR="004A1F81" w:rsidRPr="001F5E17" w:rsidRDefault="004A1F81" w:rsidP="00622D31">
                      <w:pPr>
                        <w:spacing w:line="240" w:lineRule="auto"/>
                        <w:jc w:val="both"/>
                      </w:pPr>
                      <w:r w:rsidRPr="001F5E17">
                        <w:t>header('Location: index.php');</w:t>
                      </w:r>
                    </w:p>
                    <w:p w14:paraId="3AD1CC33" w14:textId="77777777" w:rsidR="004A1F81" w:rsidRPr="001F5E17" w:rsidRDefault="004A1F81" w:rsidP="00622D31">
                      <w:pPr>
                        <w:spacing w:line="240" w:lineRule="auto"/>
                        <w:jc w:val="both"/>
                      </w:pPr>
                      <w:r w:rsidRPr="001F5E17">
                        <w:t>}else{</w:t>
                      </w:r>
                    </w:p>
                    <w:p w14:paraId="1D93A0F6" w14:textId="77777777" w:rsidR="004A1F81" w:rsidRPr="001F5E17" w:rsidRDefault="004A1F81" w:rsidP="00622D31">
                      <w:pPr>
                        <w:spacing w:line="240" w:lineRule="auto"/>
                        <w:jc w:val="both"/>
                      </w:pPr>
                      <w:r w:rsidRPr="001F5E17">
                        <w:t>$error = 'Username atau password salah';</w:t>
                      </w:r>
                    </w:p>
                    <w:p w14:paraId="4392CE71" w14:textId="77777777" w:rsidR="004A1F81" w:rsidRPr="001F5E17" w:rsidRDefault="004A1F81" w:rsidP="00622D31">
                      <w:pPr>
                        <w:spacing w:line="240" w:lineRule="auto"/>
                        <w:jc w:val="both"/>
                      </w:pPr>
                      <w:r w:rsidRPr="001F5E17">
                        <w:t>}</w:t>
                      </w:r>
                    </w:p>
                    <w:p w14:paraId="72068D0E" w14:textId="77777777" w:rsidR="004A1F81" w:rsidRPr="001F5E17" w:rsidRDefault="004A1F81" w:rsidP="00622D31">
                      <w:pPr>
                        <w:spacing w:line="240" w:lineRule="auto"/>
                        <w:jc w:val="both"/>
                      </w:pPr>
                      <w:r w:rsidRPr="001F5E17">
                        <w:t>}else{</w:t>
                      </w:r>
                    </w:p>
                    <w:p w14:paraId="005E4149" w14:textId="77777777" w:rsidR="004A1F81" w:rsidRPr="001F5E17" w:rsidRDefault="004A1F81" w:rsidP="00622D31">
                      <w:pPr>
                        <w:spacing w:line="240" w:lineRule="auto"/>
                        <w:jc w:val="both"/>
                      </w:pPr>
                      <w:r w:rsidRPr="001F5E17">
                        <w:t>$error = 'username belum ada';</w:t>
                      </w:r>
                    </w:p>
                    <w:p w14:paraId="3AFB2FEA" w14:textId="77777777" w:rsidR="004A1F81" w:rsidRDefault="004A1F81" w:rsidP="00622D31">
                      <w:pPr>
                        <w:spacing w:line="240" w:lineRule="auto"/>
                        <w:jc w:val="both"/>
                      </w:pPr>
                      <w:r w:rsidRPr="001F5E17">
                        <w:t>}</w:t>
                      </w:r>
                    </w:p>
                    <w:p w14:paraId="5169E5CC" w14:textId="77777777" w:rsidR="004A1F81" w:rsidRPr="001F5E17" w:rsidRDefault="004A1F81" w:rsidP="00622D31">
                      <w:pPr>
                        <w:spacing w:line="240" w:lineRule="auto"/>
                        <w:jc w:val="both"/>
                      </w:pPr>
                      <w:r w:rsidRPr="001F5E17">
                        <w:t>}else{</w:t>
                      </w:r>
                    </w:p>
                    <w:p w14:paraId="66A19767" w14:textId="77777777" w:rsidR="004A1F81" w:rsidRPr="001F5E17" w:rsidRDefault="004A1F81" w:rsidP="00622D31">
                      <w:pPr>
                        <w:spacing w:line="240" w:lineRule="auto"/>
                        <w:jc w:val="both"/>
                      </w:pPr>
                      <w:r w:rsidRPr="001F5E17">
                        <w:t>$error = 'Data tidak boleh kosong';</w:t>
                      </w:r>
                    </w:p>
                    <w:p w14:paraId="603A3185" w14:textId="77777777" w:rsidR="004A1F81" w:rsidRPr="001F5E17" w:rsidRDefault="004A1F81" w:rsidP="00622D31">
                      <w:pPr>
                        <w:spacing w:line="240" w:lineRule="auto"/>
                        <w:jc w:val="both"/>
                      </w:pPr>
                      <w:r w:rsidRPr="001F5E17">
                        <w:t>}</w:t>
                      </w:r>
                      <w:r w:rsidRPr="001F5E17">
                        <w:tab/>
                      </w:r>
                    </w:p>
                    <w:p w14:paraId="338A92C2" w14:textId="77777777" w:rsidR="004A1F81" w:rsidRPr="001F5E17" w:rsidRDefault="004A1F81" w:rsidP="00622D31">
                      <w:pPr>
                        <w:spacing w:line="240" w:lineRule="auto"/>
                        <w:jc w:val="both"/>
                      </w:pPr>
                      <w:r w:rsidRPr="001F5E17">
                        <w:t>}</w:t>
                      </w:r>
                    </w:p>
                    <w:p w14:paraId="662CF557" w14:textId="77777777" w:rsidR="004A1F81" w:rsidRPr="001F5E17" w:rsidRDefault="004A1F81" w:rsidP="00622D31">
                      <w:pPr>
                        <w:spacing w:line="240" w:lineRule="auto"/>
                        <w:jc w:val="both"/>
                      </w:pPr>
                      <w:r w:rsidRPr="001F5E17">
                        <w:t>?&gt;</w:t>
                      </w:r>
                    </w:p>
                  </w:txbxContent>
                </v:textbox>
                <w10:wrap type="topAndBottom"/>
              </v:shape>
            </w:pict>
          </mc:Fallback>
        </mc:AlternateContent>
      </w:r>
    </w:p>
    <w:p w14:paraId="71FAC30C" w14:textId="67F75174" w:rsidR="00622D31" w:rsidRPr="002C287C" w:rsidRDefault="002454B0" w:rsidP="002454B0">
      <w:pPr>
        <w:pStyle w:val="ListParagraph"/>
        <w:numPr>
          <w:ilvl w:val="0"/>
          <w:numId w:val="90"/>
        </w:numPr>
        <w:spacing w:line="360" w:lineRule="auto"/>
        <w:ind w:left="1418"/>
        <w:jc w:val="both"/>
      </w:pPr>
      <w:r>
        <w:rPr>
          <w:noProof/>
        </w:rPr>
        <mc:AlternateContent>
          <mc:Choice Requires="wps">
            <w:drawing>
              <wp:anchor distT="0" distB="0" distL="114300" distR="114300" simplePos="0" relativeHeight="251781120" behindDoc="0" locked="0" layoutInCell="1" allowOverlap="1" wp14:anchorId="0BF32713" wp14:editId="7A322646">
                <wp:simplePos x="0" y="0"/>
                <wp:positionH relativeFrom="column">
                  <wp:posOffset>941070</wp:posOffset>
                </wp:positionH>
                <wp:positionV relativeFrom="paragraph">
                  <wp:posOffset>210820</wp:posOffset>
                </wp:positionV>
                <wp:extent cx="4408170" cy="5276850"/>
                <wp:effectExtent l="0" t="0" r="11430" b="19050"/>
                <wp:wrapTopAndBottom/>
                <wp:docPr id="121" name="Text Box 121"/>
                <wp:cNvGraphicFramePr/>
                <a:graphic xmlns:a="http://schemas.openxmlformats.org/drawingml/2006/main">
                  <a:graphicData uri="http://schemas.microsoft.com/office/word/2010/wordprocessingShape">
                    <wps:wsp>
                      <wps:cNvSpPr txBox="1"/>
                      <wps:spPr>
                        <a:xfrm>
                          <a:off x="0" y="0"/>
                          <a:ext cx="4408170" cy="5276850"/>
                        </a:xfrm>
                        <a:prstGeom prst="rect">
                          <a:avLst/>
                        </a:prstGeom>
                        <a:solidFill>
                          <a:schemeClr val="lt1"/>
                        </a:solidFill>
                        <a:ln w="6350">
                          <a:solidFill>
                            <a:prstClr val="black"/>
                          </a:solidFill>
                        </a:ln>
                      </wps:spPr>
                      <wps:txbx>
                        <w:txbxContent>
                          <w:p w14:paraId="6D1FC8A2" w14:textId="77777777" w:rsidR="004A1F81" w:rsidRPr="00F77320" w:rsidRDefault="004A1F81" w:rsidP="002454B0">
                            <w:pPr>
                              <w:spacing w:line="240" w:lineRule="auto"/>
                              <w:jc w:val="both"/>
                            </w:pPr>
                            <w:r w:rsidRPr="00F77320">
                              <w:t xml:space="preserve">&lt;?php </w:t>
                            </w:r>
                          </w:p>
                          <w:p w14:paraId="7760E95B" w14:textId="77777777" w:rsidR="004A1F81" w:rsidRPr="00F77320" w:rsidRDefault="004A1F81" w:rsidP="002454B0">
                            <w:pPr>
                              <w:spacing w:line="240" w:lineRule="auto"/>
                              <w:jc w:val="both"/>
                            </w:pPr>
                            <w:r w:rsidRPr="00F77320">
                              <w:t xml:space="preserve">require_once '../function/koneksi.php'; </w:t>
                            </w:r>
                          </w:p>
                          <w:p w14:paraId="5BE547A9" w14:textId="77777777" w:rsidR="004A1F81" w:rsidRPr="00F77320" w:rsidRDefault="004A1F81" w:rsidP="002454B0">
                            <w:pPr>
                              <w:spacing w:line="240" w:lineRule="auto"/>
                              <w:jc w:val="both"/>
                            </w:pPr>
                            <w:r w:rsidRPr="00F77320">
                              <w:t>require_once '../templates/header.php';</w:t>
                            </w:r>
                          </w:p>
                          <w:p w14:paraId="05FB0520" w14:textId="77777777" w:rsidR="004A1F81" w:rsidRPr="00F77320" w:rsidRDefault="004A1F81" w:rsidP="002454B0">
                            <w:pPr>
                              <w:spacing w:line="240" w:lineRule="auto"/>
                              <w:jc w:val="both"/>
                            </w:pPr>
                            <w:r w:rsidRPr="00F77320">
                              <w:t>require_once '../templates/sidebar.php';</w:t>
                            </w:r>
                          </w:p>
                          <w:p w14:paraId="0A00513A" w14:textId="77777777" w:rsidR="004A1F81" w:rsidRPr="00F77320" w:rsidRDefault="004A1F81" w:rsidP="002454B0">
                            <w:pPr>
                              <w:spacing w:line="240" w:lineRule="auto"/>
                              <w:jc w:val="both"/>
                            </w:pPr>
                            <w:r w:rsidRPr="00F77320">
                              <w:t>require_once '../templates/topbar.php' ;</w:t>
                            </w:r>
                          </w:p>
                          <w:p w14:paraId="4938E52D" w14:textId="77777777" w:rsidR="004A1F81" w:rsidRPr="00F77320" w:rsidRDefault="004A1F81" w:rsidP="002454B0">
                            <w:pPr>
                              <w:spacing w:line="240" w:lineRule="auto"/>
                              <w:jc w:val="both"/>
                            </w:pPr>
                            <w:r w:rsidRPr="00F77320">
                              <w:t>$status = isset($_GET['status']) ? $_GET['status'] : '';</w:t>
                            </w:r>
                          </w:p>
                          <w:p w14:paraId="26BCD7A6" w14:textId="77777777" w:rsidR="004A1F81" w:rsidRPr="00F77320" w:rsidRDefault="004A1F81" w:rsidP="002454B0">
                            <w:pPr>
                              <w:spacing w:line="240" w:lineRule="auto"/>
                              <w:jc w:val="both"/>
                            </w:pPr>
                            <w:r w:rsidRPr="00F77320">
                              <w:t>$halaman = 10;</w:t>
                            </w:r>
                          </w:p>
                          <w:p w14:paraId="35A9CF27" w14:textId="77777777" w:rsidR="004A1F81" w:rsidRPr="00F77320" w:rsidRDefault="004A1F81" w:rsidP="002454B0">
                            <w:pPr>
                              <w:spacing w:line="240" w:lineRule="auto"/>
                              <w:jc w:val="both"/>
                            </w:pPr>
                            <w:r w:rsidRPr="00F77320">
                              <w:t>$page = isset($_GET["halaman"]) ? (int)$_GET["halaman"] : 1;</w:t>
                            </w:r>
                          </w:p>
                          <w:p w14:paraId="4E7CC875" w14:textId="77777777" w:rsidR="004A1F81" w:rsidRPr="00F77320" w:rsidRDefault="004A1F81" w:rsidP="002454B0">
                            <w:pPr>
                              <w:spacing w:line="240" w:lineRule="auto"/>
                              <w:jc w:val="both"/>
                            </w:pPr>
                            <w:r w:rsidRPr="00F77320">
                              <w:t>$mulai = ($page&gt;1) ? ($page * $halaman) - $halaman : 0;</w:t>
                            </w:r>
                          </w:p>
                          <w:p w14:paraId="242320AC" w14:textId="77777777" w:rsidR="004A1F81" w:rsidRPr="00F77320" w:rsidRDefault="004A1F81" w:rsidP="002454B0">
                            <w:pPr>
                              <w:spacing w:line="240" w:lineRule="auto"/>
                              <w:jc w:val="both"/>
                            </w:pPr>
                            <w:r w:rsidRPr="00F77320">
                              <w:t>$result_halaman = mysqli_query($koneksi, "SELECT * FROM mahasiswa");</w:t>
                            </w:r>
                          </w:p>
                          <w:p w14:paraId="72A93D19" w14:textId="77777777" w:rsidR="004A1F81" w:rsidRPr="00F77320" w:rsidRDefault="004A1F81" w:rsidP="002454B0">
                            <w:pPr>
                              <w:spacing w:line="240" w:lineRule="auto"/>
                              <w:jc w:val="both"/>
                            </w:pPr>
                            <w:r w:rsidRPr="00F77320">
                              <w:t>$total = mysqli_num_rows($result_halaman);</w:t>
                            </w:r>
                          </w:p>
                          <w:p w14:paraId="6199E762" w14:textId="77777777" w:rsidR="004A1F81" w:rsidRPr="00F77320" w:rsidRDefault="004A1F81" w:rsidP="002454B0">
                            <w:pPr>
                              <w:spacing w:line="240" w:lineRule="auto"/>
                              <w:jc w:val="both"/>
                            </w:pPr>
                            <w:r w:rsidRPr="00F77320">
                              <w:t xml:space="preserve">$pages = ceil($total/$halaman);            </w:t>
                            </w:r>
                          </w:p>
                          <w:p w14:paraId="684E8BD1" w14:textId="77777777" w:rsidR="004A1F81" w:rsidRPr="00F77320" w:rsidRDefault="004A1F81" w:rsidP="002454B0">
                            <w:pPr>
                              <w:spacing w:line="240" w:lineRule="auto"/>
                              <w:jc w:val="both"/>
                            </w:pPr>
                            <w:r w:rsidRPr="00F77320">
                              <w:t>$no = $mulai+1;</w:t>
                            </w:r>
                          </w:p>
                          <w:p w14:paraId="2856BC60" w14:textId="77777777" w:rsidR="004A1F81" w:rsidRDefault="004A1F81" w:rsidP="002454B0">
                            <w:pPr>
                              <w:spacing w:line="240" w:lineRule="auto"/>
                              <w:jc w:val="both"/>
                            </w:pPr>
                            <w:r w:rsidRPr="00F77320">
                              <w:t>?&gt;</w:t>
                            </w:r>
                          </w:p>
                          <w:p w14:paraId="2285747C" w14:textId="77777777" w:rsidR="004A1F81" w:rsidRDefault="004A1F81" w:rsidP="002454B0">
                            <w:pPr>
                              <w:spacing w:line="240" w:lineRule="auto"/>
                              <w:jc w:val="both"/>
                            </w:pPr>
                          </w:p>
                          <w:p w14:paraId="74D28911" w14:textId="77777777" w:rsidR="004A1F81" w:rsidRPr="00F77320" w:rsidRDefault="004A1F81" w:rsidP="002454B0">
                            <w:pPr>
                              <w:spacing w:line="240" w:lineRule="auto"/>
                              <w:jc w:val="both"/>
                            </w:pPr>
                            <w:r w:rsidRPr="00F77320">
                              <w:t>&lt;div class="d-sm-flex align-items-center justify-content-between mb-4"&gt;</w:t>
                            </w:r>
                          </w:p>
                          <w:p w14:paraId="4BE15114" w14:textId="77777777" w:rsidR="004A1F81" w:rsidRPr="00F77320" w:rsidRDefault="004A1F81" w:rsidP="002454B0">
                            <w:pPr>
                              <w:spacing w:line="240" w:lineRule="auto"/>
                              <w:jc w:val="both"/>
                            </w:pPr>
                            <w:r w:rsidRPr="00F77320">
                              <w:t>&lt;h1 class="h3 mb-0 text-gray-800"&gt;Berkas Masuk&lt;/h1&gt;</w:t>
                            </w:r>
                          </w:p>
                          <w:p w14:paraId="1DF04881" w14:textId="77777777" w:rsidR="004A1F81" w:rsidRDefault="004A1F81" w:rsidP="002454B0">
                            <w:pPr>
                              <w:spacing w:line="240" w:lineRule="auto"/>
                              <w:jc w:val="both"/>
                            </w:pPr>
                            <w:r w:rsidRPr="00F77320">
                              <w:t>&lt;/div&gt;</w:t>
                            </w:r>
                          </w:p>
                          <w:p w14:paraId="261A4758" w14:textId="77777777" w:rsidR="004A1F81" w:rsidRPr="00F77320" w:rsidRDefault="004A1F81" w:rsidP="002454B0">
                            <w:pPr>
                              <w:spacing w:line="240" w:lineRule="auto"/>
                              <w:jc w:val="both"/>
                            </w:pPr>
                            <w:r w:rsidRPr="00F77320">
                              <w:t>&lt;?php if(isset($_SESSION['alert'])) : ?&gt;</w:t>
                            </w:r>
                          </w:p>
                          <w:p w14:paraId="592FC393" w14:textId="77777777" w:rsidR="004A1F81" w:rsidRPr="00F77320" w:rsidRDefault="004A1F81" w:rsidP="002454B0">
                            <w:pPr>
                              <w:spacing w:line="240" w:lineRule="auto"/>
                              <w:jc w:val="both"/>
                            </w:pPr>
                            <w:r w:rsidRPr="00F77320">
                              <w:t>&lt;div class="alert alert-success"&gt;</w:t>
                            </w:r>
                          </w:p>
                          <w:p w14:paraId="186EB89E" w14:textId="77777777" w:rsidR="004A1F81" w:rsidRPr="00F77320" w:rsidRDefault="004A1F81" w:rsidP="002454B0">
                            <w:pPr>
                              <w:spacing w:line="240" w:lineRule="auto"/>
                              <w:jc w:val="both"/>
                            </w:pPr>
                            <w:r w:rsidRPr="00F77320">
                              <w:t>&lt;?= $_SESSION['alert']; ?&gt;</w:t>
                            </w:r>
                          </w:p>
                          <w:p w14:paraId="6AAD538C" w14:textId="77777777" w:rsidR="004A1F81" w:rsidRPr="00F77320" w:rsidRDefault="004A1F81" w:rsidP="002454B0">
                            <w:pPr>
                              <w:spacing w:line="240" w:lineRule="auto"/>
                              <w:jc w:val="both"/>
                            </w:pPr>
                            <w:r w:rsidRPr="00F77320">
                              <w:t>&lt;/div&gt;</w:t>
                            </w:r>
                          </w:p>
                          <w:p w14:paraId="166B0D02" w14:textId="77777777" w:rsidR="004A1F81" w:rsidRPr="00F77320" w:rsidRDefault="004A1F81" w:rsidP="002454B0">
                            <w:pPr>
                              <w:spacing w:line="240" w:lineRule="auto"/>
                              <w:jc w:val="both"/>
                            </w:pPr>
                            <w:r w:rsidRPr="00F77320">
                              <w:t>&lt;?php unset($_SESSION['alert']); ?&gt;</w:t>
                            </w:r>
                          </w:p>
                          <w:p w14:paraId="23DED5D4" w14:textId="77777777" w:rsidR="004A1F81" w:rsidRPr="001F5E17" w:rsidRDefault="004A1F81" w:rsidP="002454B0">
                            <w:pPr>
                              <w:spacing w:line="240" w:lineRule="auto"/>
                              <w:jc w:val="both"/>
                            </w:pPr>
                            <w:r w:rsidRPr="00F77320">
                              <w:t>&lt;?php endif; ?&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F32713" id="Text Box 121" o:spid="_x0000_s1031" type="#_x0000_t202" style="position:absolute;left:0;text-align:left;margin-left:74.1pt;margin-top:16.6pt;width:347.1pt;height:415.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" fillcolor="white [3201]" strokeweight=".5pt">
                <v:textbox>
                  <w:txbxContent>
                    <w:p w14:paraId="6D1FC8A2" w14:textId="77777777" w:rsidR="004A1F81" w:rsidRPr="00F77320" w:rsidRDefault="004A1F81" w:rsidP="002454B0">
                      <w:pPr>
                        <w:spacing w:line="240" w:lineRule="auto"/>
                        <w:jc w:val="both"/>
                      </w:pPr>
                      <w:r w:rsidRPr="00F77320">
                        <w:t xml:space="preserve">&lt;?php </w:t>
                      </w:r>
                    </w:p>
                    <w:p w14:paraId="7760E95B" w14:textId="77777777" w:rsidR="004A1F81" w:rsidRPr="00F77320" w:rsidRDefault="004A1F81" w:rsidP="002454B0">
                      <w:pPr>
                        <w:spacing w:line="240" w:lineRule="auto"/>
                        <w:jc w:val="both"/>
                      </w:pPr>
                      <w:r w:rsidRPr="00F77320">
                        <w:t xml:space="preserve">require_once '../function/koneksi.php'; </w:t>
                      </w:r>
                    </w:p>
                    <w:p w14:paraId="5BE547A9" w14:textId="77777777" w:rsidR="004A1F81" w:rsidRPr="00F77320" w:rsidRDefault="004A1F81" w:rsidP="002454B0">
                      <w:pPr>
                        <w:spacing w:line="240" w:lineRule="auto"/>
                        <w:jc w:val="both"/>
                      </w:pPr>
                      <w:r w:rsidRPr="00F77320">
                        <w:t>require_once '../templates/header.php';</w:t>
                      </w:r>
                    </w:p>
                    <w:p w14:paraId="05FB0520" w14:textId="77777777" w:rsidR="004A1F81" w:rsidRPr="00F77320" w:rsidRDefault="004A1F81" w:rsidP="002454B0">
                      <w:pPr>
                        <w:spacing w:line="240" w:lineRule="auto"/>
                        <w:jc w:val="both"/>
                      </w:pPr>
                      <w:r w:rsidRPr="00F77320">
                        <w:t>require_once '../templates/sidebar.php';</w:t>
                      </w:r>
                    </w:p>
                    <w:p w14:paraId="0A00513A" w14:textId="77777777" w:rsidR="004A1F81" w:rsidRPr="00F77320" w:rsidRDefault="004A1F81" w:rsidP="002454B0">
                      <w:pPr>
                        <w:spacing w:line="240" w:lineRule="auto"/>
                        <w:jc w:val="both"/>
                      </w:pPr>
                      <w:r w:rsidRPr="00F77320">
                        <w:t>require_once '../templates/topbar.php' ;</w:t>
                      </w:r>
                    </w:p>
                    <w:p w14:paraId="4938E52D" w14:textId="77777777" w:rsidR="004A1F81" w:rsidRPr="00F77320" w:rsidRDefault="004A1F81" w:rsidP="002454B0">
                      <w:pPr>
                        <w:spacing w:line="240" w:lineRule="auto"/>
                        <w:jc w:val="both"/>
                      </w:pPr>
                      <w:r w:rsidRPr="00F77320">
                        <w:t>$status = isset($_GET['status']) ? $_GET['status'] : '';</w:t>
                      </w:r>
                    </w:p>
                    <w:p w14:paraId="26BCD7A6" w14:textId="77777777" w:rsidR="004A1F81" w:rsidRPr="00F77320" w:rsidRDefault="004A1F81" w:rsidP="002454B0">
                      <w:pPr>
                        <w:spacing w:line="240" w:lineRule="auto"/>
                        <w:jc w:val="both"/>
                      </w:pPr>
                      <w:r w:rsidRPr="00F77320">
                        <w:t>$halaman = 10;</w:t>
                      </w:r>
                    </w:p>
                    <w:p w14:paraId="35A9CF27" w14:textId="77777777" w:rsidR="004A1F81" w:rsidRPr="00F77320" w:rsidRDefault="004A1F81" w:rsidP="002454B0">
                      <w:pPr>
                        <w:spacing w:line="240" w:lineRule="auto"/>
                        <w:jc w:val="both"/>
                      </w:pPr>
                      <w:r w:rsidRPr="00F77320">
                        <w:t>$page = isset($_GET["halaman"]) ? (int)$_GET["halaman"] : 1;</w:t>
                      </w:r>
                    </w:p>
                    <w:p w14:paraId="4E7CC875" w14:textId="77777777" w:rsidR="004A1F81" w:rsidRPr="00F77320" w:rsidRDefault="004A1F81" w:rsidP="002454B0">
                      <w:pPr>
                        <w:spacing w:line="240" w:lineRule="auto"/>
                        <w:jc w:val="both"/>
                      </w:pPr>
                      <w:r w:rsidRPr="00F77320">
                        <w:t>$mulai = ($page&gt;1) ? ($page * $halaman) - $halaman : 0;</w:t>
                      </w:r>
                    </w:p>
                    <w:p w14:paraId="242320AC" w14:textId="77777777" w:rsidR="004A1F81" w:rsidRPr="00F77320" w:rsidRDefault="004A1F81" w:rsidP="002454B0">
                      <w:pPr>
                        <w:spacing w:line="240" w:lineRule="auto"/>
                        <w:jc w:val="both"/>
                      </w:pPr>
                      <w:r w:rsidRPr="00F77320">
                        <w:t>$result_halaman = mysqli_query($koneksi, "SELECT * FROM mahasiswa");</w:t>
                      </w:r>
                    </w:p>
                    <w:p w14:paraId="72A93D19" w14:textId="77777777" w:rsidR="004A1F81" w:rsidRPr="00F77320" w:rsidRDefault="004A1F81" w:rsidP="002454B0">
                      <w:pPr>
                        <w:spacing w:line="240" w:lineRule="auto"/>
                        <w:jc w:val="both"/>
                      </w:pPr>
                      <w:r w:rsidRPr="00F77320">
                        <w:t>$total = mysqli_num_rows($result_halaman);</w:t>
                      </w:r>
                    </w:p>
                    <w:p w14:paraId="6199E762" w14:textId="77777777" w:rsidR="004A1F81" w:rsidRPr="00F77320" w:rsidRDefault="004A1F81" w:rsidP="002454B0">
                      <w:pPr>
                        <w:spacing w:line="240" w:lineRule="auto"/>
                        <w:jc w:val="both"/>
                      </w:pPr>
                      <w:r w:rsidRPr="00F77320">
                        <w:t xml:space="preserve">$pages = ceil($total/$halaman);            </w:t>
                      </w:r>
                    </w:p>
                    <w:p w14:paraId="684E8BD1" w14:textId="77777777" w:rsidR="004A1F81" w:rsidRPr="00F77320" w:rsidRDefault="004A1F81" w:rsidP="002454B0">
                      <w:pPr>
                        <w:spacing w:line="240" w:lineRule="auto"/>
                        <w:jc w:val="both"/>
                      </w:pPr>
                      <w:r w:rsidRPr="00F77320">
                        <w:t>$no = $mulai+1;</w:t>
                      </w:r>
                    </w:p>
                    <w:p w14:paraId="2856BC60" w14:textId="77777777" w:rsidR="004A1F81" w:rsidRDefault="004A1F81" w:rsidP="002454B0">
                      <w:pPr>
                        <w:spacing w:line="240" w:lineRule="auto"/>
                        <w:jc w:val="both"/>
                      </w:pPr>
                      <w:r w:rsidRPr="00F77320">
                        <w:t>?&gt;</w:t>
                      </w:r>
                    </w:p>
                    <w:p w14:paraId="2285747C" w14:textId="77777777" w:rsidR="004A1F81" w:rsidRDefault="004A1F81" w:rsidP="002454B0">
                      <w:pPr>
                        <w:spacing w:line="240" w:lineRule="auto"/>
                        <w:jc w:val="both"/>
                      </w:pPr>
                    </w:p>
                    <w:p w14:paraId="74D28911" w14:textId="77777777" w:rsidR="004A1F81" w:rsidRPr="00F77320" w:rsidRDefault="004A1F81" w:rsidP="002454B0">
                      <w:pPr>
                        <w:spacing w:line="240" w:lineRule="auto"/>
                        <w:jc w:val="both"/>
                      </w:pPr>
                      <w:r w:rsidRPr="00F77320">
                        <w:t>&lt;div class="d-sm-flex align-items-center justify-content-between mb-4"&gt;</w:t>
                      </w:r>
                    </w:p>
                    <w:p w14:paraId="4BE15114" w14:textId="77777777" w:rsidR="004A1F81" w:rsidRPr="00F77320" w:rsidRDefault="004A1F81" w:rsidP="002454B0">
                      <w:pPr>
                        <w:spacing w:line="240" w:lineRule="auto"/>
                        <w:jc w:val="both"/>
                      </w:pPr>
                      <w:r w:rsidRPr="00F77320">
                        <w:t>&lt;h1 class="h3 mb-0 text-gray-800"&gt;Berkas Masuk&lt;/h1&gt;</w:t>
                      </w:r>
                    </w:p>
                    <w:p w14:paraId="1DF04881" w14:textId="77777777" w:rsidR="004A1F81" w:rsidRDefault="004A1F81" w:rsidP="002454B0">
                      <w:pPr>
                        <w:spacing w:line="240" w:lineRule="auto"/>
                        <w:jc w:val="both"/>
                      </w:pPr>
                      <w:r w:rsidRPr="00F77320">
                        <w:t>&lt;/div&gt;</w:t>
                      </w:r>
                    </w:p>
                    <w:p w14:paraId="261A4758" w14:textId="77777777" w:rsidR="004A1F81" w:rsidRPr="00F77320" w:rsidRDefault="004A1F81" w:rsidP="002454B0">
                      <w:pPr>
                        <w:spacing w:line="240" w:lineRule="auto"/>
                        <w:jc w:val="both"/>
                      </w:pPr>
                      <w:r w:rsidRPr="00F77320">
                        <w:t>&lt;?php if(isset($_SESSION['alert'])) : ?&gt;</w:t>
                      </w:r>
                    </w:p>
                    <w:p w14:paraId="592FC393" w14:textId="77777777" w:rsidR="004A1F81" w:rsidRPr="00F77320" w:rsidRDefault="004A1F81" w:rsidP="002454B0">
                      <w:pPr>
                        <w:spacing w:line="240" w:lineRule="auto"/>
                        <w:jc w:val="both"/>
                      </w:pPr>
                      <w:r w:rsidRPr="00F77320">
                        <w:t>&lt;div class="alert alert-success"&gt;</w:t>
                      </w:r>
                    </w:p>
                    <w:p w14:paraId="186EB89E" w14:textId="77777777" w:rsidR="004A1F81" w:rsidRPr="00F77320" w:rsidRDefault="004A1F81" w:rsidP="002454B0">
                      <w:pPr>
                        <w:spacing w:line="240" w:lineRule="auto"/>
                        <w:jc w:val="both"/>
                      </w:pPr>
                      <w:r w:rsidRPr="00F77320">
                        <w:t>&lt;?= $_SESSION['alert']; ?&gt;</w:t>
                      </w:r>
                    </w:p>
                    <w:p w14:paraId="6AAD538C" w14:textId="77777777" w:rsidR="004A1F81" w:rsidRPr="00F77320" w:rsidRDefault="004A1F81" w:rsidP="002454B0">
                      <w:pPr>
                        <w:spacing w:line="240" w:lineRule="auto"/>
                        <w:jc w:val="both"/>
                      </w:pPr>
                      <w:r w:rsidRPr="00F77320">
                        <w:t>&lt;/div&gt;</w:t>
                      </w:r>
                    </w:p>
                    <w:p w14:paraId="166B0D02" w14:textId="77777777" w:rsidR="004A1F81" w:rsidRPr="00F77320" w:rsidRDefault="004A1F81" w:rsidP="002454B0">
                      <w:pPr>
                        <w:spacing w:line="240" w:lineRule="auto"/>
                        <w:jc w:val="both"/>
                      </w:pPr>
                      <w:r w:rsidRPr="00F77320">
                        <w:t>&lt;?php unset($_SESSION['alert']); ?&gt;</w:t>
                      </w:r>
                    </w:p>
                    <w:p w14:paraId="23DED5D4" w14:textId="77777777" w:rsidR="004A1F81" w:rsidRPr="001F5E17" w:rsidRDefault="004A1F81" w:rsidP="002454B0">
                      <w:pPr>
                        <w:spacing w:line="240" w:lineRule="auto"/>
                        <w:jc w:val="both"/>
                      </w:pPr>
                      <w:r w:rsidRPr="00F77320">
                        <w:t>&lt;?php endif; ?&gt;</w:t>
                      </w:r>
                    </w:p>
                  </w:txbxContent>
                </v:textbox>
                <w10:wrap type="topAndBottom"/>
              </v:shape>
            </w:pict>
          </mc:Fallback>
        </mc:AlternateContent>
      </w:r>
      <w:r w:rsidR="00622D31">
        <w:t xml:space="preserve">Implementasi </w:t>
      </w:r>
      <w:r w:rsidR="00622D31" w:rsidRPr="009C17AE">
        <w:rPr>
          <w:i/>
          <w:iCs/>
        </w:rPr>
        <w:t>Coding</w:t>
      </w:r>
      <w:r w:rsidR="00410011">
        <w:rPr>
          <w:i/>
          <w:iCs/>
        </w:rPr>
        <w:t xml:space="preserve"> </w:t>
      </w:r>
      <w:r w:rsidR="00410011">
        <w:t>Berkas Masuk</w:t>
      </w:r>
      <w:r w:rsidR="00622D31">
        <w:rPr>
          <w:i/>
          <w:iCs/>
        </w:rPr>
        <w:t xml:space="preserve"> </w:t>
      </w:r>
    </w:p>
    <w:p w14:paraId="4D0D0D5B" w14:textId="4D43CAD3" w:rsidR="002454B0" w:rsidRDefault="002454B0" w:rsidP="002454B0">
      <w:pPr>
        <w:pStyle w:val="ListParagraph"/>
        <w:numPr>
          <w:ilvl w:val="0"/>
          <w:numId w:val="90"/>
        </w:numPr>
        <w:spacing w:line="360" w:lineRule="auto"/>
        <w:ind w:left="1418"/>
        <w:jc w:val="both"/>
      </w:pPr>
      <w:r>
        <w:rPr>
          <w:noProof/>
        </w:rPr>
        <w:lastRenderedPageBreak/>
        <mc:AlternateContent>
          <mc:Choice Requires="wps">
            <w:drawing>
              <wp:anchor distT="0" distB="0" distL="114300" distR="114300" simplePos="0" relativeHeight="251727872" behindDoc="0" locked="0" layoutInCell="1" allowOverlap="1" wp14:anchorId="31821E75" wp14:editId="7DD7CC7A">
                <wp:simplePos x="0" y="0"/>
                <wp:positionH relativeFrom="page">
                  <wp:posOffset>2360285</wp:posOffset>
                </wp:positionH>
                <wp:positionV relativeFrom="paragraph">
                  <wp:posOffset>233045</wp:posOffset>
                </wp:positionV>
                <wp:extent cx="4435475" cy="6248400"/>
                <wp:effectExtent l="0" t="0" r="22225" b="19050"/>
                <wp:wrapTopAndBottom/>
                <wp:docPr id="76" name="Text Box 76"/>
                <wp:cNvGraphicFramePr/>
                <a:graphic xmlns:a="http://schemas.openxmlformats.org/drawingml/2006/main">
                  <a:graphicData uri="http://schemas.microsoft.com/office/word/2010/wordprocessingShape">
                    <wps:wsp>
                      <wps:cNvSpPr txBox="1"/>
                      <wps:spPr>
                        <a:xfrm>
                          <a:off x="0" y="0"/>
                          <a:ext cx="4435475" cy="6248400"/>
                        </a:xfrm>
                        <a:prstGeom prst="rect">
                          <a:avLst/>
                        </a:prstGeom>
                        <a:solidFill>
                          <a:schemeClr val="lt1"/>
                        </a:solidFill>
                        <a:ln w="6350">
                          <a:solidFill>
                            <a:prstClr val="black"/>
                          </a:solidFill>
                        </a:ln>
                      </wps:spPr>
                      <wps:txbx>
                        <w:txbxContent>
                          <w:p w14:paraId="25F2634E" w14:textId="77777777" w:rsidR="004A1F81" w:rsidRDefault="004A1F81" w:rsidP="00622D31">
                            <w:pPr>
                              <w:spacing w:line="240" w:lineRule="auto"/>
                              <w:jc w:val="both"/>
                            </w:pPr>
                            <w:r w:rsidRPr="00F77320">
                              <w:t xml:space="preserve">&lt;?php </w:t>
                            </w:r>
                          </w:p>
                          <w:p w14:paraId="5ED86E71" w14:textId="77777777" w:rsidR="004A1F81" w:rsidRPr="00F77320" w:rsidRDefault="004A1F81" w:rsidP="00622D31">
                            <w:pPr>
                              <w:spacing w:line="240" w:lineRule="auto"/>
                              <w:jc w:val="both"/>
                            </w:pPr>
                            <w:r w:rsidRPr="00F77320">
                              <w:t xml:space="preserve">require_once '../function/koneksi.php'; </w:t>
                            </w:r>
                          </w:p>
                          <w:p w14:paraId="3011CD5A" w14:textId="77777777" w:rsidR="004A1F81" w:rsidRPr="00F77320" w:rsidRDefault="004A1F81" w:rsidP="00622D31">
                            <w:pPr>
                              <w:spacing w:line="240" w:lineRule="auto"/>
                              <w:jc w:val="both"/>
                            </w:pPr>
                            <w:r w:rsidRPr="00F77320">
                              <w:t>require_once '../templates/header.php';</w:t>
                            </w:r>
                          </w:p>
                          <w:p w14:paraId="35FFC98A" w14:textId="77777777" w:rsidR="004A1F81" w:rsidRPr="00F77320" w:rsidRDefault="004A1F81" w:rsidP="00622D31">
                            <w:pPr>
                              <w:spacing w:line="240" w:lineRule="auto"/>
                              <w:jc w:val="both"/>
                            </w:pPr>
                            <w:r w:rsidRPr="00F77320">
                              <w:t>require_once '../templates/sidebar.php';</w:t>
                            </w:r>
                          </w:p>
                          <w:p w14:paraId="30E396CA" w14:textId="77777777" w:rsidR="004A1F81" w:rsidRPr="00F77320" w:rsidRDefault="004A1F81" w:rsidP="00622D31">
                            <w:pPr>
                              <w:spacing w:line="240" w:lineRule="auto"/>
                              <w:jc w:val="both"/>
                            </w:pPr>
                            <w:r w:rsidRPr="00F77320">
                              <w:t>require_once '../templates/topbar.php' ;</w:t>
                            </w:r>
                          </w:p>
                          <w:p w14:paraId="261C8D30" w14:textId="77777777" w:rsidR="004A1F81" w:rsidRPr="00F77320" w:rsidRDefault="004A1F81" w:rsidP="00622D31">
                            <w:pPr>
                              <w:spacing w:line="240" w:lineRule="auto"/>
                              <w:jc w:val="both"/>
                            </w:pPr>
                            <w:r w:rsidRPr="00F77320">
                              <w:t>$status = isset($_GET['status']) ? $_GET['status'] : '';</w:t>
                            </w:r>
                          </w:p>
                          <w:p w14:paraId="3061410E" w14:textId="77777777" w:rsidR="004A1F81" w:rsidRPr="00F77320" w:rsidRDefault="004A1F81" w:rsidP="00622D31">
                            <w:pPr>
                              <w:spacing w:line="240" w:lineRule="auto"/>
                              <w:jc w:val="both"/>
                            </w:pPr>
                            <w:r w:rsidRPr="00F77320">
                              <w:t>$halaman = 10;</w:t>
                            </w:r>
                          </w:p>
                          <w:p w14:paraId="1E098F07" w14:textId="77777777" w:rsidR="004A1F81" w:rsidRPr="00F77320" w:rsidRDefault="004A1F81" w:rsidP="00622D31">
                            <w:pPr>
                              <w:spacing w:line="240" w:lineRule="auto"/>
                              <w:jc w:val="both"/>
                            </w:pPr>
                            <w:r w:rsidRPr="00F77320">
                              <w:t>$page = isset($_GET["halaman"]) ? (int)$_GET["halaman"] : 1;</w:t>
                            </w:r>
                          </w:p>
                          <w:p w14:paraId="6FC0CA52" w14:textId="77777777" w:rsidR="004A1F81" w:rsidRDefault="004A1F81" w:rsidP="00622D31">
                            <w:pPr>
                              <w:spacing w:line="240" w:lineRule="auto"/>
                              <w:jc w:val="both"/>
                            </w:pPr>
                            <w:r w:rsidRPr="00F77320">
                              <w:t>$mulai = ($page&gt;1) ? ($page * $halaman) - $halaman : 0;</w:t>
                            </w:r>
                          </w:p>
                          <w:p w14:paraId="521E9044" w14:textId="77777777" w:rsidR="004A1F81" w:rsidRDefault="004A1F81" w:rsidP="00622D31">
                            <w:pPr>
                              <w:spacing w:line="240" w:lineRule="auto"/>
                              <w:jc w:val="both"/>
                            </w:pPr>
                            <w:r w:rsidRPr="00F77320">
                              <w:t>$result_halaman = mysqli_query($koneksi, "SELECT * FROM mahasiswa");</w:t>
                            </w:r>
                          </w:p>
                          <w:p w14:paraId="799170DE" w14:textId="77777777" w:rsidR="004A1F81" w:rsidRPr="00F77320" w:rsidRDefault="004A1F81" w:rsidP="00622D31">
                            <w:pPr>
                              <w:spacing w:line="240" w:lineRule="auto"/>
                              <w:jc w:val="both"/>
                            </w:pPr>
                            <w:r w:rsidRPr="00F77320">
                              <w:t>$total = mysqli_num_rows($result_halaman);</w:t>
                            </w:r>
                          </w:p>
                          <w:p w14:paraId="5BA3F1A1" w14:textId="77777777" w:rsidR="004A1F81" w:rsidRPr="00F77320" w:rsidRDefault="004A1F81" w:rsidP="00622D31">
                            <w:pPr>
                              <w:spacing w:line="240" w:lineRule="auto"/>
                              <w:jc w:val="both"/>
                            </w:pPr>
                            <w:r w:rsidRPr="00F77320">
                              <w:t xml:space="preserve">$pages = ceil($total/$halaman);            </w:t>
                            </w:r>
                          </w:p>
                          <w:p w14:paraId="3B79866E" w14:textId="77777777" w:rsidR="004A1F81" w:rsidRPr="00F77320" w:rsidRDefault="004A1F81" w:rsidP="00622D31">
                            <w:pPr>
                              <w:spacing w:line="240" w:lineRule="auto"/>
                              <w:jc w:val="both"/>
                            </w:pPr>
                            <w:r w:rsidRPr="00F77320">
                              <w:t>$no = $mulai+1;</w:t>
                            </w:r>
                          </w:p>
                          <w:p w14:paraId="4026F4BD" w14:textId="77777777" w:rsidR="004A1F81" w:rsidRPr="00F77320" w:rsidRDefault="004A1F81" w:rsidP="00622D31">
                            <w:pPr>
                              <w:spacing w:line="240" w:lineRule="auto"/>
                              <w:jc w:val="both"/>
                            </w:pPr>
                            <w:r w:rsidRPr="00F77320">
                              <w:t>// $query = mysqli_query($koneksi, "SELECT * FROM mahasiswa ORDER BY nama ASC LIMIT $mulai, $halaman");</w:t>
                            </w:r>
                          </w:p>
                          <w:p w14:paraId="3187DB24" w14:textId="77777777" w:rsidR="004A1F81" w:rsidRPr="00F77320" w:rsidRDefault="004A1F81" w:rsidP="00622D31">
                            <w:pPr>
                              <w:spacing w:line="240" w:lineRule="auto"/>
                              <w:jc w:val="both"/>
                            </w:pPr>
                            <w:r w:rsidRPr="00F77320">
                              <w:t>?&gt;</w:t>
                            </w:r>
                          </w:p>
                          <w:p w14:paraId="43EEBDCF" w14:textId="77777777" w:rsidR="004A1F81" w:rsidRPr="00F77320" w:rsidRDefault="004A1F81" w:rsidP="00622D31">
                            <w:pPr>
                              <w:spacing w:line="240" w:lineRule="auto"/>
                              <w:jc w:val="both"/>
                            </w:pPr>
                          </w:p>
                          <w:p w14:paraId="38F47DD9" w14:textId="77777777" w:rsidR="004A1F81" w:rsidRPr="00F77320" w:rsidRDefault="004A1F81" w:rsidP="00622D31">
                            <w:pPr>
                              <w:spacing w:line="240" w:lineRule="auto"/>
                              <w:jc w:val="both"/>
                            </w:pPr>
                            <w:r w:rsidRPr="00F77320">
                              <w:t>&lt;!-- Begin Page Content --&gt;</w:t>
                            </w:r>
                          </w:p>
                          <w:p w14:paraId="168CCAE5" w14:textId="77777777" w:rsidR="004A1F81" w:rsidRPr="00F77320" w:rsidRDefault="004A1F81" w:rsidP="00622D31">
                            <w:pPr>
                              <w:spacing w:line="240" w:lineRule="auto"/>
                              <w:jc w:val="both"/>
                            </w:pPr>
                            <w:r w:rsidRPr="00F77320">
                              <w:t>&lt;div class="container-fluid"&gt;</w:t>
                            </w:r>
                          </w:p>
                          <w:p w14:paraId="32507D99" w14:textId="77777777" w:rsidR="004A1F81" w:rsidRPr="00F77320" w:rsidRDefault="004A1F81" w:rsidP="00622D31">
                            <w:pPr>
                              <w:spacing w:line="240" w:lineRule="auto"/>
                              <w:jc w:val="both"/>
                            </w:pPr>
                            <w:r w:rsidRPr="00F77320">
                              <w:t>&lt;!-- Page Heading --&gt;</w:t>
                            </w:r>
                          </w:p>
                          <w:p w14:paraId="54EF1838" w14:textId="77777777" w:rsidR="004A1F81" w:rsidRPr="00F77320" w:rsidRDefault="004A1F81" w:rsidP="00622D31">
                            <w:pPr>
                              <w:spacing w:line="240" w:lineRule="auto"/>
                              <w:jc w:val="both"/>
                            </w:pPr>
                            <w:r w:rsidRPr="00F77320">
                              <w:t>&lt;!-- Page Heading --&gt;</w:t>
                            </w:r>
                          </w:p>
                          <w:p w14:paraId="7380FAAD" w14:textId="77777777" w:rsidR="004A1F81" w:rsidRPr="00F77320" w:rsidRDefault="004A1F81" w:rsidP="00622D31">
                            <w:pPr>
                              <w:spacing w:line="240" w:lineRule="auto"/>
                              <w:jc w:val="both"/>
                            </w:pPr>
                            <w:r w:rsidRPr="00F77320">
                              <w:t>&lt;div class="d-sm-flex align-items-center justify-content-between mb-4"&gt;</w:t>
                            </w:r>
                          </w:p>
                          <w:p w14:paraId="361DB2FD" w14:textId="77777777" w:rsidR="004A1F81" w:rsidRPr="00F77320" w:rsidRDefault="004A1F81" w:rsidP="00622D31">
                            <w:pPr>
                              <w:spacing w:line="240" w:lineRule="auto"/>
                              <w:jc w:val="both"/>
                            </w:pPr>
                            <w:r w:rsidRPr="00F77320">
                              <w:t>&lt;h1 class="h3 mb-0 text-gray-800"&gt;Daftar Mahasiswa&lt;/h1&gt;</w:t>
                            </w:r>
                          </w:p>
                          <w:p w14:paraId="2C685C5E" w14:textId="77777777" w:rsidR="004A1F81" w:rsidRPr="00F77320" w:rsidRDefault="004A1F81" w:rsidP="00622D31">
                            <w:pPr>
                              <w:spacing w:line="240" w:lineRule="auto"/>
                              <w:jc w:val="both"/>
                            </w:pPr>
                            <w:r w:rsidRPr="00F77320">
                              <w:t>&lt;a href="tambah.php" class="btn btn-primary btn-sm"&gt;Tambah Mahasiswa&lt;/a&gt;</w:t>
                            </w:r>
                          </w:p>
                          <w:p w14:paraId="3AAC4E6D" w14:textId="77777777" w:rsidR="004A1F81" w:rsidRPr="00F77320" w:rsidRDefault="004A1F81" w:rsidP="00622D31">
                            <w:pPr>
                              <w:spacing w:line="240" w:lineRule="auto"/>
                              <w:jc w:val="both"/>
                            </w:pPr>
                            <w:r w:rsidRPr="00F77320">
                              <w:t>&lt;/div&gt;</w:t>
                            </w:r>
                          </w:p>
                          <w:p w14:paraId="7F4981FD" w14:textId="77777777" w:rsidR="004A1F81" w:rsidRPr="00F77320" w:rsidRDefault="004A1F81" w:rsidP="00622D31">
                            <w:pPr>
                              <w:spacing w:line="240" w:lineRule="auto"/>
                              <w:jc w:val="both"/>
                            </w:pPr>
                          </w:p>
                          <w:p w14:paraId="420CB14F" w14:textId="77777777" w:rsidR="004A1F81" w:rsidRPr="00F77320" w:rsidRDefault="004A1F81" w:rsidP="00622D31">
                            <w:pPr>
                              <w:spacing w:line="240" w:lineRule="auto"/>
                              <w:jc w:val="both"/>
                            </w:pPr>
                            <w:r w:rsidRPr="00F77320">
                              <w:t>&lt;?php if(isset($_SESSION['alert'])) : ?&gt;</w:t>
                            </w:r>
                          </w:p>
                          <w:p w14:paraId="7BFAFAD6" w14:textId="77777777" w:rsidR="004A1F81" w:rsidRPr="00F77320" w:rsidRDefault="004A1F81" w:rsidP="00622D31">
                            <w:pPr>
                              <w:spacing w:line="240" w:lineRule="auto"/>
                              <w:jc w:val="both"/>
                            </w:pPr>
                            <w:r w:rsidRPr="00F77320">
                              <w:t>&lt;div class="alert alert-success"&gt;</w:t>
                            </w:r>
                          </w:p>
                          <w:p w14:paraId="6675ED75" w14:textId="77777777" w:rsidR="004A1F81" w:rsidRPr="00F77320" w:rsidRDefault="004A1F81" w:rsidP="00622D31">
                            <w:pPr>
                              <w:spacing w:line="240" w:lineRule="auto"/>
                              <w:jc w:val="both"/>
                            </w:pPr>
                            <w:r w:rsidRPr="00F77320">
                              <w:t>&lt;?= $_SESSION['alert']; ?&gt;</w:t>
                            </w:r>
                          </w:p>
                          <w:p w14:paraId="55239C4F" w14:textId="77777777" w:rsidR="004A1F81" w:rsidRPr="00F77320" w:rsidRDefault="004A1F81" w:rsidP="00622D31">
                            <w:pPr>
                              <w:spacing w:line="240" w:lineRule="auto"/>
                              <w:jc w:val="both"/>
                            </w:pPr>
                            <w:r w:rsidRPr="00F77320">
                              <w:t>&lt;/div&gt;</w:t>
                            </w:r>
                          </w:p>
                          <w:p w14:paraId="523077BD" w14:textId="77777777" w:rsidR="004A1F81" w:rsidRPr="00F77320" w:rsidRDefault="004A1F81" w:rsidP="00622D31">
                            <w:pPr>
                              <w:spacing w:line="240" w:lineRule="auto"/>
                              <w:jc w:val="both"/>
                            </w:pPr>
                            <w:r w:rsidRPr="00F77320">
                              <w:t>&lt;?php unset($_SESSION['alert']); ?&gt;</w:t>
                            </w:r>
                          </w:p>
                          <w:p w14:paraId="286E5CDC" w14:textId="77777777" w:rsidR="004A1F81" w:rsidRPr="00B430D3" w:rsidRDefault="004A1F81" w:rsidP="00622D31">
                            <w:pPr>
                              <w:spacing w:line="240" w:lineRule="auto"/>
                              <w:jc w:val="both"/>
                            </w:pPr>
                            <w:r w:rsidRPr="00F77320">
                              <w:t>&lt;?php endif; ?&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821E75" id="Text Box 76" o:spid="_x0000_s1032" type="#_x0000_t202" style="position:absolute;left:0;text-align:left;margin-left:185.85pt;margin-top:18.35pt;width:349.25pt;height:492pt;z-index:2517278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" fillcolor="white [3201]" strokeweight=".5pt">
                <v:textbox>
                  <w:txbxContent>
                    <w:p w14:paraId="25F2634E" w14:textId="77777777" w:rsidR="004A1F81" w:rsidRDefault="004A1F81" w:rsidP="00622D31">
                      <w:pPr>
                        <w:spacing w:line="240" w:lineRule="auto"/>
                        <w:jc w:val="both"/>
                      </w:pPr>
                      <w:r w:rsidRPr="00F77320">
                        <w:t xml:space="preserve">&lt;?php </w:t>
                      </w:r>
                    </w:p>
                    <w:p w14:paraId="5ED86E71" w14:textId="77777777" w:rsidR="004A1F81" w:rsidRPr="00F77320" w:rsidRDefault="004A1F81" w:rsidP="00622D31">
                      <w:pPr>
                        <w:spacing w:line="240" w:lineRule="auto"/>
                        <w:jc w:val="both"/>
                      </w:pPr>
                      <w:r w:rsidRPr="00F77320">
                        <w:t xml:space="preserve">require_once '../function/koneksi.php'; </w:t>
                      </w:r>
                    </w:p>
                    <w:p w14:paraId="3011CD5A" w14:textId="77777777" w:rsidR="004A1F81" w:rsidRPr="00F77320" w:rsidRDefault="004A1F81" w:rsidP="00622D31">
                      <w:pPr>
                        <w:spacing w:line="240" w:lineRule="auto"/>
                        <w:jc w:val="both"/>
                      </w:pPr>
                      <w:r w:rsidRPr="00F77320">
                        <w:t>require_once '../templates/header.php';</w:t>
                      </w:r>
                    </w:p>
                    <w:p w14:paraId="35FFC98A" w14:textId="77777777" w:rsidR="004A1F81" w:rsidRPr="00F77320" w:rsidRDefault="004A1F81" w:rsidP="00622D31">
                      <w:pPr>
                        <w:spacing w:line="240" w:lineRule="auto"/>
                        <w:jc w:val="both"/>
                      </w:pPr>
                      <w:r w:rsidRPr="00F77320">
                        <w:t>require_once '../templates/sidebar.php';</w:t>
                      </w:r>
                    </w:p>
                    <w:p w14:paraId="30E396CA" w14:textId="77777777" w:rsidR="004A1F81" w:rsidRPr="00F77320" w:rsidRDefault="004A1F81" w:rsidP="00622D31">
                      <w:pPr>
                        <w:spacing w:line="240" w:lineRule="auto"/>
                        <w:jc w:val="both"/>
                      </w:pPr>
                      <w:r w:rsidRPr="00F77320">
                        <w:t>require_once '../templates/topbar.php' ;</w:t>
                      </w:r>
                    </w:p>
                    <w:p w14:paraId="261C8D30" w14:textId="77777777" w:rsidR="004A1F81" w:rsidRPr="00F77320" w:rsidRDefault="004A1F81" w:rsidP="00622D31">
                      <w:pPr>
                        <w:spacing w:line="240" w:lineRule="auto"/>
                        <w:jc w:val="both"/>
                      </w:pPr>
                      <w:r w:rsidRPr="00F77320">
                        <w:t>$status = isset($_GET['status']) ? $_GET['status'] : '';</w:t>
                      </w:r>
                    </w:p>
                    <w:p w14:paraId="3061410E" w14:textId="77777777" w:rsidR="004A1F81" w:rsidRPr="00F77320" w:rsidRDefault="004A1F81" w:rsidP="00622D31">
                      <w:pPr>
                        <w:spacing w:line="240" w:lineRule="auto"/>
                        <w:jc w:val="both"/>
                      </w:pPr>
                      <w:r w:rsidRPr="00F77320">
                        <w:t>$halaman = 10;</w:t>
                      </w:r>
                    </w:p>
                    <w:p w14:paraId="1E098F07" w14:textId="77777777" w:rsidR="004A1F81" w:rsidRPr="00F77320" w:rsidRDefault="004A1F81" w:rsidP="00622D31">
                      <w:pPr>
                        <w:spacing w:line="240" w:lineRule="auto"/>
                        <w:jc w:val="both"/>
                      </w:pPr>
                      <w:r w:rsidRPr="00F77320">
                        <w:t>$page = isset($_GET["halaman"]) ? (int)$_GET["halaman"] : 1;</w:t>
                      </w:r>
                    </w:p>
                    <w:p w14:paraId="6FC0CA52" w14:textId="77777777" w:rsidR="004A1F81" w:rsidRDefault="004A1F81" w:rsidP="00622D31">
                      <w:pPr>
                        <w:spacing w:line="240" w:lineRule="auto"/>
                        <w:jc w:val="both"/>
                      </w:pPr>
                      <w:r w:rsidRPr="00F77320">
                        <w:t>$mulai = ($page&gt;1) ? ($page * $halaman) - $halaman : 0;</w:t>
                      </w:r>
                    </w:p>
                    <w:p w14:paraId="521E9044" w14:textId="77777777" w:rsidR="004A1F81" w:rsidRDefault="004A1F81" w:rsidP="00622D31">
                      <w:pPr>
                        <w:spacing w:line="240" w:lineRule="auto"/>
                        <w:jc w:val="both"/>
                      </w:pPr>
                      <w:r w:rsidRPr="00F77320">
                        <w:t>$result_halaman = mysqli_query($koneksi, "SELECT * FROM mahasiswa");</w:t>
                      </w:r>
                    </w:p>
                    <w:p w14:paraId="799170DE" w14:textId="77777777" w:rsidR="004A1F81" w:rsidRPr="00F77320" w:rsidRDefault="004A1F81" w:rsidP="00622D31">
                      <w:pPr>
                        <w:spacing w:line="240" w:lineRule="auto"/>
                        <w:jc w:val="both"/>
                      </w:pPr>
                      <w:r w:rsidRPr="00F77320">
                        <w:t>$total = mysqli_num_rows($result_halaman);</w:t>
                      </w:r>
                    </w:p>
                    <w:p w14:paraId="5BA3F1A1" w14:textId="77777777" w:rsidR="004A1F81" w:rsidRPr="00F77320" w:rsidRDefault="004A1F81" w:rsidP="00622D31">
                      <w:pPr>
                        <w:spacing w:line="240" w:lineRule="auto"/>
                        <w:jc w:val="both"/>
                      </w:pPr>
                      <w:r w:rsidRPr="00F77320">
                        <w:t xml:space="preserve">$pages = ceil($total/$halaman);            </w:t>
                      </w:r>
                    </w:p>
                    <w:p w14:paraId="3B79866E" w14:textId="77777777" w:rsidR="004A1F81" w:rsidRPr="00F77320" w:rsidRDefault="004A1F81" w:rsidP="00622D31">
                      <w:pPr>
                        <w:spacing w:line="240" w:lineRule="auto"/>
                        <w:jc w:val="both"/>
                      </w:pPr>
                      <w:r w:rsidRPr="00F77320">
                        <w:t>$no = $mulai+1;</w:t>
                      </w:r>
                    </w:p>
                    <w:p w14:paraId="4026F4BD" w14:textId="77777777" w:rsidR="004A1F81" w:rsidRPr="00F77320" w:rsidRDefault="004A1F81" w:rsidP="00622D31">
                      <w:pPr>
                        <w:spacing w:line="240" w:lineRule="auto"/>
                        <w:jc w:val="both"/>
                      </w:pPr>
                      <w:r w:rsidRPr="00F77320">
                        <w:t>// $query = mysqli_query($koneksi, "SELECT * FROM mahasiswa ORDER BY nama ASC LIMIT $mulai, $halaman");</w:t>
                      </w:r>
                    </w:p>
                    <w:p w14:paraId="3187DB24" w14:textId="77777777" w:rsidR="004A1F81" w:rsidRPr="00F77320" w:rsidRDefault="004A1F81" w:rsidP="00622D31">
                      <w:pPr>
                        <w:spacing w:line="240" w:lineRule="auto"/>
                        <w:jc w:val="both"/>
                      </w:pPr>
                      <w:r w:rsidRPr="00F77320">
                        <w:t>?&gt;</w:t>
                      </w:r>
                    </w:p>
                    <w:p w14:paraId="43EEBDCF" w14:textId="77777777" w:rsidR="004A1F81" w:rsidRPr="00F77320" w:rsidRDefault="004A1F81" w:rsidP="00622D31">
                      <w:pPr>
                        <w:spacing w:line="240" w:lineRule="auto"/>
                        <w:jc w:val="both"/>
                      </w:pPr>
                    </w:p>
                    <w:p w14:paraId="38F47DD9" w14:textId="77777777" w:rsidR="004A1F81" w:rsidRPr="00F77320" w:rsidRDefault="004A1F81" w:rsidP="00622D31">
                      <w:pPr>
                        <w:spacing w:line="240" w:lineRule="auto"/>
                        <w:jc w:val="both"/>
                      </w:pPr>
                      <w:r w:rsidRPr="00F77320">
                        <w:t>&lt;!-- Begin Page Content --&gt;</w:t>
                      </w:r>
                    </w:p>
                    <w:p w14:paraId="168CCAE5" w14:textId="77777777" w:rsidR="004A1F81" w:rsidRPr="00F77320" w:rsidRDefault="004A1F81" w:rsidP="00622D31">
                      <w:pPr>
                        <w:spacing w:line="240" w:lineRule="auto"/>
                        <w:jc w:val="both"/>
                      </w:pPr>
                      <w:r w:rsidRPr="00F77320">
                        <w:t>&lt;div class="container-fluid"&gt;</w:t>
                      </w:r>
                    </w:p>
                    <w:p w14:paraId="32507D99" w14:textId="77777777" w:rsidR="004A1F81" w:rsidRPr="00F77320" w:rsidRDefault="004A1F81" w:rsidP="00622D31">
                      <w:pPr>
                        <w:spacing w:line="240" w:lineRule="auto"/>
                        <w:jc w:val="both"/>
                      </w:pPr>
                      <w:r w:rsidRPr="00F77320">
                        <w:t>&lt;!-- Page Heading --&gt;</w:t>
                      </w:r>
                    </w:p>
                    <w:p w14:paraId="54EF1838" w14:textId="77777777" w:rsidR="004A1F81" w:rsidRPr="00F77320" w:rsidRDefault="004A1F81" w:rsidP="00622D31">
                      <w:pPr>
                        <w:spacing w:line="240" w:lineRule="auto"/>
                        <w:jc w:val="both"/>
                      </w:pPr>
                      <w:r w:rsidRPr="00F77320">
                        <w:t>&lt;!-- Page Heading --&gt;</w:t>
                      </w:r>
                    </w:p>
                    <w:p w14:paraId="7380FAAD" w14:textId="77777777" w:rsidR="004A1F81" w:rsidRPr="00F77320" w:rsidRDefault="004A1F81" w:rsidP="00622D31">
                      <w:pPr>
                        <w:spacing w:line="240" w:lineRule="auto"/>
                        <w:jc w:val="both"/>
                      </w:pPr>
                      <w:r w:rsidRPr="00F77320">
                        <w:t>&lt;div class="d-sm-flex align-items-center justify-content-between mb-4"&gt;</w:t>
                      </w:r>
                    </w:p>
                    <w:p w14:paraId="361DB2FD" w14:textId="77777777" w:rsidR="004A1F81" w:rsidRPr="00F77320" w:rsidRDefault="004A1F81" w:rsidP="00622D31">
                      <w:pPr>
                        <w:spacing w:line="240" w:lineRule="auto"/>
                        <w:jc w:val="both"/>
                      </w:pPr>
                      <w:r w:rsidRPr="00F77320">
                        <w:t>&lt;h1 class="h3 mb-0 text-gray-800"&gt;Daftar Mahasiswa&lt;/h1&gt;</w:t>
                      </w:r>
                    </w:p>
                    <w:p w14:paraId="2C685C5E" w14:textId="77777777" w:rsidR="004A1F81" w:rsidRPr="00F77320" w:rsidRDefault="004A1F81" w:rsidP="00622D31">
                      <w:pPr>
                        <w:spacing w:line="240" w:lineRule="auto"/>
                        <w:jc w:val="both"/>
                      </w:pPr>
                      <w:r w:rsidRPr="00F77320">
                        <w:t>&lt;a href="tambah.php" class="btn btn-primary btn-sm"&gt;Tambah Mahasiswa&lt;/a&gt;</w:t>
                      </w:r>
                    </w:p>
                    <w:p w14:paraId="3AAC4E6D" w14:textId="77777777" w:rsidR="004A1F81" w:rsidRPr="00F77320" w:rsidRDefault="004A1F81" w:rsidP="00622D31">
                      <w:pPr>
                        <w:spacing w:line="240" w:lineRule="auto"/>
                        <w:jc w:val="both"/>
                      </w:pPr>
                      <w:r w:rsidRPr="00F77320">
                        <w:t>&lt;/div&gt;</w:t>
                      </w:r>
                    </w:p>
                    <w:p w14:paraId="7F4981FD" w14:textId="77777777" w:rsidR="004A1F81" w:rsidRPr="00F77320" w:rsidRDefault="004A1F81" w:rsidP="00622D31">
                      <w:pPr>
                        <w:spacing w:line="240" w:lineRule="auto"/>
                        <w:jc w:val="both"/>
                      </w:pPr>
                    </w:p>
                    <w:p w14:paraId="420CB14F" w14:textId="77777777" w:rsidR="004A1F81" w:rsidRPr="00F77320" w:rsidRDefault="004A1F81" w:rsidP="00622D31">
                      <w:pPr>
                        <w:spacing w:line="240" w:lineRule="auto"/>
                        <w:jc w:val="both"/>
                      </w:pPr>
                      <w:r w:rsidRPr="00F77320">
                        <w:t>&lt;?php if(isset($_SESSION['alert'])) : ?&gt;</w:t>
                      </w:r>
                    </w:p>
                    <w:p w14:paraId="7BFAFAD6" w14:textId="77777777" w:rsidR="004A1F81" w:rsidRPr="00F77320" w:rsidRDefault="004A1F81" w:rsidP="00622D31">
                      <w:pPr>
                        <w:spacing w:line="240" w:lineRule="auto"/>
                        <w:jc w:val="both"/>
                      </w:pPr>
                      <w:r w:rsidRPr="00F77320">
                        <w:t>&lt;div class="alert alert-success"&gt;</w:t>
                      </w:r>
                    </w:p>
                    <w:p w14:paraId="6675ED75" w14:textId="77777777" w:rsidR="004A1F81" w:rsidRPr="00F77320" w:rsidRDefault="004A1F81" w:rsidP="00622D31">
                      <w:pPr>
                        <w:spacing w:line="240" w:lineRule="auto"/>
                        <w:jc w:val="both"/>
                      </w:pPr>
                      <w:r w:rsidRPr="00F77320">
                        <w:t>&lt;?= $_SESSION['alert']; ?&gt;</w:t>
                      </w:r>
                    </w:p>
                    <w:p w14:paraId="55239C4F" w14:textId="77777777" w:rsidR="004A1F81" w:rsidRPr="00F77320" w:rsidRDefault="004A1F81" w:rsidP="00622D31">
                      <w:pPr>
                        <w:spacing w:line="240" w:lineRule="auto"/>
                        <w:jc w:val="both"/>
                      </w:pPr>
                      <w:r w:rsidRPr="00F77320">
                        <w:t>&lt;/div&gt;</w:t>
                      </w:r>
                    </w:p>
                    <w:p w14:paraId="523077BD" w14:textId="77777777" w:rsidR="004A1F81" w:rsidRPr="00F77320" w:rsidRDefault="004A1F81" w:rsidP="00622D31">
                      <w:pPr>
                        <w:spacing w:line="240" w:lineRule="auto"/>
                        <w:jc w:val="both"/>
                      </w:pPr>
                      <w:r w:rsidRPr="00F77320">
                        <w:t>&lt;?php unset($_SESSION['alert']); ?&gt;</w:t>
                      </w:r>
                    </w:p>
                    <w:p w14:paraId="286E5CDC" w14:textId="77777777" w:rsidR="004A1F81" w:rsidRPr="00B430D3" w:rsidRDefault="004A1F81" w:rsidP="00622D31">
                      <w:pPr>
                        <w:spacing w:line="240" w:lineRule="auto"/>
                        <w:jc w:val="both"/>
                      </w:pPr>
                      <w:r w:rsidRPr="00F77320">
                        <w:t>&lt;?php endif; ?&gt;</w:t>
                      </w:r>
                    </w:p>
                  </w:txbxContent>
                </v:textbox>
                <w10:wrap type="topAndBottom" anchorx="page"/>
              </v:shape>
            </w:pict>
          </mc:Fallback>
        </mc:AlternateContent>
      </w:r>
      <w:r w:rsidR="00622D31">
        <w:t xml:space="preserve">Implementasi </w:t>
      </w:r>
      <w:r w:rsidR="00622D31" w:rsidRPr="009C17AE">
        <w:rPr>
          <w:i/>
          <w:iCs/>
        </w:rPr>
        <w:t>Coding</w:t>
      </w:r>
      <w:r w:rsidR="00622D31">
        <w:rPr>
          <w:i/>
          <w:iCs/>
        </w:rPr>
        <w:t xml:space="preserve"> </w:t>
      </w:r>
      <w:r w:rsidR="00410011">
        <w:t>Data Mahasiswa</w:t>
      </w:r>
    </w:p>
    <w:p w14:paraId="69747DD5" w14:textId="118D27F8" w:rsidR="002454B0" w:rsidRDefault="002454B0" w:rsidP="002454B0">
      <w:pPr>
        <w:spacing w:line="360" w:lineRule="auto"/>
        <w:jc w:val="both"/>
      </w:pPr>
    </w:p>
    <w:p w14:paraId="0FAEE683" w14:textId="6F431441" w:rsidR="002454B0" w:rsidRDefault="002454B0" w:rsidP="002454B0">
      <w:pPr>
        <w:pStyle w:val="ListParagraph"/>
        <w:numPr>
          <w:ilvl w:val="0"/>
          <w:numId w:val="90"/>
        </w:numPr>
        <w:spacing w:line="360" w:lineRule="auto"/>
        <w:ind w:left="1418"/>
        <w:jc w:val="both"/>
      </w:pPr>
      <w:r>
        <w:rPr>
          <w:noProof/>
        </w:rPr>
        <mc:AlternateContent>
          <mc:Choice Requires="wps">
            <w:drawing>
              <wp:anchor distT="0" distB="0" distL="114300" distR="114300" simplePos="0" relativeHeight="251787264" behindDoc="0" locked="0" layoutInCell="1" allowOverlap="1" wp14:anchorId="3E5E780E" wp14:editId="7E0835FF">
                <wp:simplePos x="0" y="0"/>
                <wp:positionH relativeFrom="column">
                  <wp:posOffset>904562</wp:posOffset>
                </wp:positionH>
                <wp:positionV relativeFrom="paragraph">
                  <wp:posOffset>241300</wp:posOffset>
                </wp:positionV>
                <wp:extent cx="4417695" cy="1504950"/>
                <wp:effectExtent l="0" t="0" r="20955" b="19050"/>
                <wp:wrapTopAndBottom/>
                <wp:docPr id="124" name="Text Box 124"/>
                <wp:cNvGraphicFramePr/>
                <a:graphic xmlns:a="http://schemas.openxmlformats.org/drawingml/2006/main">
                  <a:graphicData uri="http://schemas.microsoft.com/office/word/2010/wordprocessingShape">
                    <wps:wsp>
                      <wps:cNvSpPr txBox="1"/>
                      <wps:spPr>
                        <a:xfrm>
                          <a:off x="0" y="0"/>
                          <a:ext cx="4417695" cy="1504950"/>
                        </a:xfrm>
                        <a:prstGeom prst="rect">
                          <a:avLst/>
                        </a:prstGeom>
                        <a:solidFill>
                          <a:schemeClr val="lt1"/>
                        </a:solidFill>
                        <a:ln w="6350">
                          <a:solidFill>
                            <a:prstClr val="black"/>
                          </a:solidFill>
                        </a:ln>
                      </wps:spPr>
                      <wps:txbx>
                        <w:txbxContent>
                          <w:p w14:paraId="3F641CA2" w14:textId="77777777" w:rsidR="004A1F81" w:rsidRDefault="004A1F81" w:rsidP="002454B0">
                            <w:pPr>
                              <w:spacing w:line="240" w:lineRule="auto"/>
                              <w:jc w:val="both"/>
                            </w:pPr>
                            <w:r w:rsidRPr="00641721">
                              <w:t xml:space="preserve">&lt;?php </w:t>
                            </w:r>
                          </w:p>
                          <w:p w14:paraId="7EAB4CD6" w14:textId="77777777" w:rsidR="004A1F81" w:rsidRPr="00641721" w:rsidRDefault="004A1F81" w:rsidP="002454B0">
                            <w:pPr>
                              <w:spacing w:line="240" w:lineRule="auto"/>
                              <w:jc w:val="both"/>
                            </w:pPr>
                          </w:p>
                          <w:p w14:paraId="0CAFB3B8" w14:textId="77777777" w:rsidR="004A1F81" w:rsidRDefault="004A1F81" w:rsidP="002454B0">
                            <w:pPr>
                              <w:spacing w:line="240" w:lineRule="auto"/>
                              <w:jc w:val="both"/>
                            </w:pPr>
                            <w:r w:rsidRPr="00641721">
                              <w:t xml:space="preserve">require_once '../function/koneksi.php'; </w:t>
                            </w:r>
                          </w:p>
                          <w:p w14:paraId="4B8E44A1" w14:textId="77777777" w:rsidR="004A1F81" w:rsidRPr="00641721" w:rsidRDefault="004A1F81" w:rsidP="002454B0">
                            <w:pPr>
                              <w:spacing w:line="240" w:lineRule="auto"/>
                              <w:jc w:val="both"/>
                            </w:pPr>
                          </w:p>
                          <w:p w14:paraId="2BEBA377" w14:textId="77777777" w:rsidR="004A1F81" w:rsidRPr="00641721" w:rsidRDefault="004A1F81" w:rsidP="002454B0">
                            <w:pPr>
                              <w:spacing w:line="240" w:lineRule="auto"/>
                              <w:jc w:val="both"/>
                            </w:pPr>
                            <w:r w:rsidRPr="00641721">
                              <w:t>$nim = $_GET['nim'];</w:t>
                            </w:r>
                          </w:p>
                          <w:p w14:paraId="09EAD0F1" w14:textId="77777777" w:rsidR="004A1F81" w:rsidRDefault="004A1F81" w:rsidP="002454B0">
                            <w:pPr>
                              <w:spacing w:line="240" w:lineRule="auto"/>
                              <w:jc w:val="both"/>
                            </w:pPr>
                            <w:r w:rsidRPr="00641721">
                              <w:t>$query_mhs = mysqli_query($koneksi, "SELECT * FROM mahasiswa</w:t>
                            </w:r>
                          </w:p>
                          <w:p w14:paraId="105E76AF" w14:textId="77777777" w:rsidR="004A1F81" w:rsidRPr="00641721" w:rsidRDefault="004A1F81" w:rsidP="002454B0">
                            <w:pPr>
                              <w:spacing w:line="240" w:lineRule="auto"/>
                              <w:jc w:val="both"/>
                            </w:pPr>
                            <w:r w:rsidRPr="00641721">
                              <w:t>WHERE nim='$nim'");</w:t>
                            </w:r>
                          </w:p>
                          <w:p w14:paraId="12FBD5D8" w14:textId="77777777" w:rsidR="004A1F81" w:rsidRPr="00641721" w:rsidRDefault="004A1F81" w:rsidP="002454B0">
                            <w:pPr>
                              <w:spacing w:line="240" w:lineRule="auto"/>
                              <w:jc w:val="both"/>
                            </w:pPr>
                            <w:r w:rsidRPr="00641721">
                              <w:t>$row = mysqli_fetch_assoc($query_mh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5E780E" id="Text Box 124" o:spid="_x0000_s1033" type="#_x0000_t202" style="position:absolute;left:0;text-align:left;margin-left:71.25pt;margin-top:19pt;width:347.85pt;height:118.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" fillcolor="white [3201]" strokeweight=".5pt">
                <v:textbox>
                  <w:txbxContent>
                    <w:p w14:paraId="3F641CA2" w14:textId="77777777" w:rsidR="004A1F81" w:rsidRDefault="004A1F81" w:rsidP="002454B0">
                      <w:pPr>
                        <w:spacing w:line="240" w:lineRule="auto"/>
                        <w:jc w:val="both"/>
                      </w:pPr>
                      <w:r w:rsidRPr="00641721">
                        <w:t xml:space="preserve">&lt;?php </w:t>
                      </w:r>
                    </w:p>
                    <w:p w14:paraId="7EAB4CD6" w14:textId="77777777" w:rsidR="004A1F81" w:rsidRPr="00641721" w:rsidRDefault="004A1F81" w:rsidP="002454B0">
                      <w:pPr>
                        <w:spacing w:line="240" w:lineRule="auto"/>
                        <w:jc w:val="both"/>
                      </w:pPr>
                    </w:p>
                    <w:p w14:paraId="0CAFB3B8" w14:textId="77777777" w:rsidR="004A1F81" w:rsidRDefault="004A1F81" w:rsidP="002454B0">
                      <w:pPr>
                        <w:spacing w:line="240" w:lineRule="auto"/>
                        <w:jc w:val="both"/>
                      </w:pPr>
                      <w:r w:rsidRPr="00641721">
                        <w:t xml:space="preserve">require_once '../function/koneksi.php'; </w:t>
                      </w:r>
                    </w:p>
                    <w:p w14:paraId="4B8E44A1" w14:textId="77777777" w:rsidR="004A1F81" w:rsidRPr="00641721" w:rsidRDefault="004A1F81" w:rsidP="002454B0">
                      <w:pPr>
                        <w:spacing w:line="240" w:lineRule="auto"/>
                        <w:jc w:val="both"/>
                      </w:pPr>
                    </w:p>
                    <w:p w14:paraId="2BEBA377" w14:textId="77777777" w:rsidR="004A1F81" w:rsidRPr="00641721" w:rsidRDefault="004A1F81" w:rsidP="002454B0">
                      <w:pPr>
                        <w:spacing w:line="240" w:lineRule="auto"/>
                        <w:jc w:val="both"/>
                      </w:pPr>
                      <w:r w:rsidRPr="00641721">
                        <w:t>$nim = $_GET['nim'];</w:t>
                      </w:r>
                    </w:p>
                    <w:p w14:paraId="09EAD0F1" w14:textId="77777777" w:rsidR="004A1F81" w:rsidRDefault="004A1F81" w:rsidP="002454B0">
                      <w:pPr>
                        <w:spacing w:line="240" w:lineRule="auto"/>
                        <w:jc w:val="both"/>
                      </w:pPr>
                      <w:r w:rsidRPr="00641721">
                        <w:t>$query_mhs = mysqli_query($koneksi, "SELECT * FROM mahasiswa</w:t>
                      </w:r>
                    </w:p>
                    <w:p w14:paraId="105E76AF" w14:textId="77777777" w:rsidR="004A1F81" w:rsidRPr="00641721" w:rsidRDefault="004A1F81" w:rsidP="002454B0">
                      <w:pPr>
                        <w:spacing w:line="240" w:lineRule="auto"/>
                        <w:jc w:val="both"/>
                      </w:pPr>
                      <w:r w:rsidRPr="00641721">
                        <w:t>WHERE nim='$nim'");</w:t>
                      </w:r>
                    </w:p>
                    <w:p w14:paraId="12FBD5D8" w14:textId="77777777" w:rsidR="004A1F81" w:rsidRPr="00641721" w:rsidRDefault="004A1F81" w:rsidP="002454B0">
                      <w:pPr>
                        <w:spacing w:line="240" w:lineRule="auto"/>
                        <w:jc w:val="both"/>
                      </w:pPr>
                      <w:r w:rsidRPr="00641721">
                        <w:t>$row = mysqli_fetch_assoc($query_mhs);</w:t>
                      </w:r>
                    </w:p>
                  </w:txbxContent>
                </v:textbox>
                <w10:wrap type="topAndBottom"/>
              </v:shape>
            </w:pict>
          </mc:Fallback>
        </mc:AlternateContent>
      </w:r>
      <w:r>
        <w:t xml:space="preserve">Implementasi </w:t>
      </w:r>
      <w:r w:rsidRPr="009C17AE">
        <w:rPr>
          <w:i/>
          <w:iCs/>
        </w:rPr>
        <w:t>Coding</w:t>
      </w:r>
      <w:r>
        <w:rPr>
          <w:i/>
          <w:iCs/>
        </w:rPr>
        <w:t xml:space="preserve"> </w:t>
      </w:r>
      <w:r>
        <w:t>Input Jadwal Sidang Proposal</w:t>
      </w:r>
    </w:p>
    <w:p w14:paraId="41D95A41" w14:textId="0451A300" w:rsidR="002454B0" w:rsidRDefault="002454B0" w:rsidP="002454B0">
      <w:pPr>
        <w:pStyle w:val="ListParagraph"/>
      </w:pPr>
      <w:r>
        <w:rPr>
          <w:noProof/>
        </w:rPr>
        <w:lastRenderedPageBreak/>
        <mc:AlternateContent>
          <mc:Choice Requires="wps">
            <w:drawing>
              <wp:anchor distT="0" distB="0" distL="114300" distR="114300" simplePos="0" relativeHeight="251785216" behindDoc="0" locked="0" layoutInCell="1" allowOverlap="1" wp14:anchorId="7ABA98D9" wp14:editId="18D20F94">
                <wp:simplePos x="0" y="0"/>
                <wp:positionH relativeFrom="column">
                  <wp:posOffset>859790</wp:posOffset>
                </wp:positionH>
                <wp:positionV relativeFrom="paragraph">
                  <wp:posOffset>322</wp:posOffset>
                </wp:positionV>
                <wp:extent cx="4472305" cy="3609975"/>
                <wp:effectExtent l="0" t="0" r="23495" b="28575"/>
                <wp:wrapTopAndBottom/>
                <wp:docPr id="123" name="Text Box 123"/>
                <wp:cNvGraphicFramePr/>
                <a:graphic xmlns:a="http://schemas.openxmlformats.org/drawingml/2006/main">
                  <a:graphicData uri="http://schemas.microsoft.com/office/word/2010/wordprocessingShape">
                    <wps:wsp>
                      <wps:cNvSpPr txBox="1"/>
                      <wps:spPr>
                        <a:xfrm>
                          <a:off x="0" y="0"/>
                          <a:ext cx="4472305" cy="3609975"/>
                        </a:xfrm>
                        <a:prstGeom prst="rect">
                          <a:avLst/>
                        </a:prstGeom>
                        <a:solidFill>
                          <a:schemeClr val="lt1"/>
                        </a:solidFill>
                        <a:ln w="6350">
                          <a:solidFill>
                            <a:prstClr val="black"/>
                          </a:solidFill>
                        </a:ln>
                      </wps:spPr>
                      <wps:txbx>
                        <w:txbxContent>
                          <w:p w14:paraId="5FEF21BB" w14:textId="77777777" w:rsidR="004A1F81" w:rsidRDefault="004A1F81" w:rsidP="002454B0">
                            <w:pPr>
                              <w:spacing w:line="240" w:lineRule="auto"/>
                              <w:jc w:val="both"/>
                            </w:pPr>
                            <w:r w:rsidRPr="00641721">
                              <w:t>if(isset($_POST['submit'])){</w:t>
                            </w:r>
                          </w:p>
                          <w:p w14:paraId="73EDF319" w14:textId="77777777" w:rsidR="004A1F81" w:rsidRPr="00641721" w:rsidRDefault="004A1F81" w:rsidP="002454B0">
                            <w:pPr>
                              <w:spacing w:line="240" w:lineRule="auto"/>
                              <w:jc w:val="both"/>
                            </w:pPr>
                            <w:r w:rsidRPr="00641721">
                              <w:t>$nama = $_POST['nama'];</w:t>
                            </w:r>
                          </w:p>
                          <w:p w14:paraId="0A940311" w14:textId="77777777" w:rsidR="004A1F81" w:rsidRPr="00641721" w:rsidRDefault="004A1F81" w:rsidP="002454B0">
                            <w:pPr>
                              <w:spacing w:line="240" w:lineRule="auto"/>
                              <w:jc w:val="both"/>
                            </w:pPr>
                            <w:r w:rsidRPr="00641721">
                              <w:t>$nim = $_POST['nim'];</w:t>
                            </w:r>
                          </w:p>
                          <w:p w14:paraId="6B4655C0" w14:textId="77777777" w:rsidR="004A1F81" w:rsidRPr="00641721" w:rsidRDefault="004A1F81" w:rsidP="002454B0">
                            <w:pPr>
                              <w:spacing w:line="240" w:lineRule="auto"/>
                              <w:jc w:val="both"/>
                            </w:pPr>
                            <w:r w:rsidRPr="00641721">
                              <w:t>$tanggal = $_POST['tanggal'];</w:t>
                            </w:r>
                          </w:p>
                          <w:p w14:paraId="045497E5" w14:textId="77777777" w:rsidR="004A1F81" w:rsidRPr="00641721" w:rsidRDefault="004A1F81" w:rsidP="002454B0">
                            <w:pPr>
                              <w:spacing w:line="240" w:lineRule="auto"/>
                              <w:jc w:val="both"/>
                            </w:pPr>
                            <w:r w:rsidRPr="00641721">
                              <w:t>$jam_mulai = $_POST['jam_mulai'];</w:t>
                            </w:r>
                          </w:p>
                          <w:p w14:paraId="3C53EA75" w14:textId="77777777" w:rsidR="004A1F81" w:rsidRPr="00641721" w:rsidRDefault="004A1F81" w:rsidP="002454B0">
                            <w:pPr>
                              <w:spacing w:line="240" w:lineRule="auto"/>
                              <w:jc w:val="both"/>
                            </w:pPr>
                            <w:r w:rsidRPr="00641721">
                              <w:t>$jam_beres = $_POST['jam_selesai'];</w:t>
                            </w:r>
                          </w:p>
                          <w:p w14:paraId="7A56622B" w14:textId="77777777" w:rsidR="004A1F81" w:rsidRPr="00641721" w:rsidRDefault="004A1F81" w:rsidP="002454B0">
                            <w:pPr>
                              <w:spacing w:line="240" w:lineRule="auto"/>
                              <w:jc w:val="both"/>
                            </w:pPr>
                            <w:r w:rsidRPr="00641721">
                              <w:t>$pmb1 = $_POST['pmb1'];</w:t>
                            </w:r>
                          </w:p>
                          <w:p w14:paraId="5F00F964" w14:textId="77777777" w:rsidR="004A1F81" w:rsidRPr="00641721" w:rsidRDefault="004A1F81" w:rsidP="002454B0">
                            <w:pPr>
                              <w:spacing w:line="240" w:lineRule="auto"/>
                              <w:jc w:val="both"/>
                            </w:pPr>
                            <w:r w:rsidRPr="00641721">
                              <w:t>$pmb2 = $_POST['pmb2'];</w:t>
                            </w:r>
                          </w:p>
                          <w:p w14:paraId="436C4F37" w14:textId="77777777" w:rsidR="004A1F81" w:rsidRPr="00641721" w:rsidRDefault="004A1F81" w:rsidP="002454B0">
                            <w:pPr>
                              <w:spacing w:line="240" w:lineRule="auto"/>
                              <w:jc w:val="both"/>
                            </w:pPr>
                            <w:r w:rsidRPr="00641721">
                              <w:t>$ks = $_POST['ks'];</w:t>
                            </w:r>
                          </w:p>
                          <w:p w14:paraId="2D27BB50" w14:textId="77777777" w:rsidR="004A1F81" w:rsidRPr="00641721" w:rsidRDefault="004A1F81" w:rsidP="002454B0">
                            <w:pPr>
                              <w:spacing w:line="240" w:lineRule="auto"/>
                              <w:jc w:val="both"/>
                            </w:pPr>
                            <w:r w:rsidRPr="00641721">
                              <w:t>$pnj1 = $_POST['pnj1'];</w:t>
                            </w:r>
                          </w:p>
                          <w:p w14:paraId="6849A6BB" w14:textId="77777777" w:rsidR="004A1F81" w:rsidRPr="00641721" w:rsidRDefault="004A1F81" w:rsidP="002454B0">
                            <w:pPr>
                              <w:spacing w:line="240" w:lineRule="auto"/>
                              <w:jc w:val="both"/>
                            </w:pPr>
                            <w:r w:rsidRPr="00641721">
                              <w:t>$pnj2 = $_POST['pnj2'];</w:t>
                            </w:r>
                          </w:p>
                          <w:p w14:paraId="6C8E3663" w14:textId="77777777" w:rsidR="004A1F81" w:rsidRPr="00641721" w:rsidRDefault="004A1F81" w:rsidP="002454B0">
                            <w:pPr>
                              <w:spacing w:line="240" w:lineRule="auto"/>
                              <w:jc w:val="both"/>
                            </w:pPr>
                          </w:p>
                          <w:p w14:paraId="26C967BB" w14:textId="77777777" w:rsidR="004A1F81" w:rsidRPr="00641721" w:rsidRDefault="004A1F81" w:rsidP="002454B0">
                            <w:pPr>
                              <w:spacing w:line="240" w:lineRule="auto"/>
                              <w:jc w:val="both"/>
                            </w:pPr>
                            <w:r w:rsidRPr="00641721">
                              <w:t>$sql = "INSERT INTO jadwal_proposal(nama, nim, tanggal, jam_mulai, jam_selesai, pmb1, pmb2, ks, pnj1, pnj2 ) VALUES('$nama', '$nim', '$tanggal', '$jam_mulai', '$jam_selesai', '$pmb1', '$pmb2', '$ks', '$pnj1', '$pnj2')";</w:t>
                            </w:r>
                          </w:p>
                          <w:p w14:paraId="179D3CD7" w14:textId="77777777" w:rsidR="004A1F81" w:rsidRPr="00641721" w:rsidRDefault="004A1F81" w:rsidP="002454B0">
                            <w:pPr>
                              <w:spacing w:line="240" w:lineRule="auto"/>
                              <w:jc w:val="both"/>
                            </w:pPr>
                            <w:r w:rsidRPr="00641721">
                              <w:t>mysqli_query($koneksi, $sql);</w:t>
                            </w:r>
                          </w:p>
                          <w:p w14:paraId="0633B7A9" w14:textId="77777777" w:rsidR="004A1F81" w:rsidRPr="00641721" w:rsidRDefault="004A1F81" w:rsidP="002454B0">
                            <w:pPr>
                              <w:spacing w:line="240" w:lineRule="auto"/>
                              <w:jc w:val="both"/>
                            </w:pPr>
                            <w:r w:rsidRPr="00641721">
                              <w:t>header('Location: jadwal_sidangproposal.php');</w:t>
                            </w:r>
                          </w:p>
                          <w:p w14:paraId="091980AD" w14:textId="77777777" w:rsidR="004A1F81" w:rsidRPr="00641721" w:rsidRDefault="004A1F81" w:rsidP="002454B0">
                            <w:pPr>
                              <w:spacing w:line="240" w:lineRule="auto"/>
                              <w:jc w:val="both"/>
                            </w:pPr>
                            <w:r w:rsidRPr="00641721">
                              <w:t>}</w:t>
                            </w:r>
                          </w:p>
                          <w:p w14:paraId="326A1BC1" w14:textId="77777777" w:rsidR="004A1F81" w:rsidRPr="00641721" w:rsidRDefault="004A1F81" w:rsidP="002454B0">
                            <w:pPr>
                              <w:spacing w:line="240" w:lineRule="auto"/>
                              <w:jc w:val="both"/>
                            </w:pPr>
                            <w:r w:rsidRPr="00641721">
                              <w: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BA98D9" id="Text Box 123" o:spid="_x0000_s1034" type="#_x0000_t202" style="position:absolute;left:0;text-align:left;margin-left:67.7pt;margin-top:.05pt;width:352.15pt;height:284.2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" fillcolor="white [3201]" strokeweight=".5pt">
                <v:textbox>
                  <w:txbxContent>
                    <w:p w14:paraId="5FEF21BB" w14:textId="77777777" w:rsidR="004A1F81" w:rsidRDefault="004A1F81" w:rsidP="002454B0">
                      <w:pPr>
                        <w:spacing w:line="240" w:lineRule="auto"/>
                        <w:jc w:val="both"/>
                      </w:pPr>
                      <w:r w:rsidRPr="00641721">
                        <w:t>if(isset($_POST['submit'])){</w:t>
                      </w:r>
                    </w:p>
                    <w:p w14:paraId="73EDF319" w14:textId="77777777" w:rsidR="004A1F81" w:rsidRPr="00641721" w:rsidRDefault="004A1F81" w:rsidP="002454B0">
                      <w:pPr>
                        <w:spacing w:line="240" w:lineRule="auto"/>
                        <w:jc w:val="both"/>
                      </w:pPr>
                      <w:r w:rsidRPr="00641721">
                        <w:t>$nama = $_POST['nama'];</w:t>
                      </w:r>
                    </w:p>
                    <w:p w14:paraId="0A940311" w14:textId="77777777" w:rsidR="004A1F81" w:rsidRPr="00641721" w:rsidRDefault="004A1F81" w:rsidP="002454B0">
                      <w:pPr>
                        <w:spacing w:line="240" w:lineRule="auto"/>
                        <w:jc w:val="both"/>
                      </w:pPr>
                      <w:r w:rsidRPr="00641721">
                        <w:t>$nim = $_POST['nim'];</w:t>
                      </w:r>
                    </w:p>
                    <w:p w14:paraId="6B4655C0" w14:textId="77777777" w:rsidR="004A1F81" w:rsidRPr="00641721" w:rsidRDefault="004A1F81" w:rsidP="002454B0">
                      <w:pPr>
                        <w:spacing w:line="240" w:lineRule="auto"/>
                        <w:jc w:val="both"/>
                      </w:pPr>
                      <w:r w:rsidRPr="00641721">
                        <w:t>$tanggal = $_POST['tanggal'];</w:t>
                      </w:r>
                    </w:p>
                    <w:p w14:paraId="045497E5" w14:textId="77777777" w:rsidR="004A1F81" w:rsidRPr="00641721" w:rsidRDefault="004A1F81" w:rsidP="002454B0">
                      <w:pPr>
                        <w:spacing w:line="240" w:lineRule="auto"/>
                        <w:jc w:val="both"/>
                      </w:pPr>
                      <w:r w:rsidRPr="00641721">
                        <w:t>$jam_mulai = $_POST['jam_mulai'];</w:t>
                      </w:r>
                    </w:p>
                    <w:p w14:paraId="3C53EA75" w14:textId="77777777" w:rsidR="004A1F81" w:rsidRPr="00641721" w:rsidRDefault="004A1F81" w:rsidP="002454B0">
                      <w:pPr>
                        <w:spacing w:line="240" w:lineRule="auto"/>
                        <w:jc w:val="both"/>
                      </w:pPr>
                      <w:r w:rsidRPr="00641721">
                        <w:t>$jam_beres = $_POST['jam_selesai'];</w:t>
                      </w:r>
                    </w:p>
                    <w:p w14:paraId="7A56622B" w14:textId="77777777" w:rsidR="004A1F81" w:rsidRPr="00641721" w:rsidRDefault="004A1F81" w:rsidP="002454B0">
                      <w:pPr>
                        <w:spacing w:line="240" w:lineRule="auto"/>
                        <w:jc w:val="both"/>
                      </w:pPr>
                      <w:r w:rsidRPr="00641721">
                        <w:t>$pmb1 = $_POST['pmb1'];</w:t>
                      </w:r>
                    </w:p>
                    <w:p w14:paraId="5F00F964" w14:textId="77777777" w:rsidR="004A1F81" w:rsidRPr="00641721" w:rsidRDefault="004A1F81" w:rsidP="002454B0">
                      <w:pPr>
                        <w:spacing w:line="240" w:lineRule="auto"/>
                        <w:jc w:val="both"/>
                      </w:pPr>
                      <w:r w:rsidRPr="00641721">
                        <w:t>$pmb2 = $_POST['pmb2'];</w:t>
                      </w:r>
                    </w:p>
                    <w:p w14:paraId="436C4F37" w14:textId="77777777" w:rsidR="004A1F81" w:rsidRPr="00641721" w:rsidRDefault="004A1F81" w:rsidP="002454B0">
                      <w:pPr>
                        <w:spacing w:line="240" w:lineRule="auto"/>
                        <w:jc w:val="both"/>
                      </w:pPr>
                      <w:r w:rsidRPr="00641721">
                        <w:t>$ks = $_POST['ks'];</w:t>
                      </w:r>
                    </w:p>
                    <w:p w14:paraId="2D27BB50" w14:textId="77777777" w:rsidR="004A1F81" w:rsidRPr="00641721" w:rsidRDefault="004A1F81" w:rsidP="002454B0">
                      <w:pPr>
                        <w:spacing w:line="240" w:lineRule="auto"/>
                        <w:jc w:val="both"/>
                      </w:pPr>
                      <w:r w:rsidRPr="00641721">
                        <w:t>$pnj1 = $_POST['pnj1'];</w:t>
                      </w:r>
                    </w:p>
                    <w:p w14:paraId="6849A6BB" w14:textId="77777777" w:rsidR="004A1F81" w:rsidRPr="00641721" w:rsidRDefault="004A1F81" w:rsidP="002454B0">
                      <w:pPr>
                        <w:spacing w:line="240" w:lineRule="auto"/>
                        <w:jc w:val="both"/>
                      </w:pPr>
                      <w:r w:rsidRPr="00641721">
                        <w:t>$pnj2 = $_POST['pnj2'];</w:t>
                      </w:r>
                    </w:p>
                    <w:p w14:paraId="6C8E3663" w14:textId="77777777" w:rsidR="004A1F81" w:rsidRPr="00641721" w:rsidRDefault="004A1F81" w:rsidP="002454B0">
                      <w:pPr>
                        <w:spacing w:line="240" w:lineRule="auto"/>
                        <w:jc w:val="both"/>
                      </w:pPr>
                    </w:p>
                    <w:p w14:paraId="26C967BB" w14:textId="77777777" w:rsidR="004A1F81" w:rsidRPr="00641721" w:rsidRDefault="004A1F81" w:rsidP="002454B0">
                      <w:pPr>
                        <w:spacing w:line="240" w:lineRule="auto"/>
                        <w:jc w:val="both"/>
                      </w:pPr>
                      <w:r w:rsidRPr="00641721">
                        <w:t>$sql = "INSERT INTO jadwal_proposal(nama, nim, tanggal, jam_mulai, jam_selesai, pmb1, pmb2, ks, pnj1, pnj2 ) VALUES('$nama', '$nim', '$tanggal', '$jam_mulai', '$jam_selesai', '$pmb1', '$pmb2', '$ks', '$pnj1', '$pnj2')";</w:t>
                      </w:r>
                    </w:p>
                    <w:p w14:paraId="179D3CD7" w14:textId="77777777" w:rsidR="004A1F81" w:rsidRPr="00641721" w:rsidRDefault="004A1F81" w:rsidP="002454B0">
                      <w:pPr>
                        <w:spacing w:line="240" w:lineRule="auto"/>
                        <w:jc w:val="both"/>
                      </w:pPr>
                      <w:r w:rsidRPr="00641721">
                        <w:t>mysqli_query($koneksi, $sql);</w:t>
                      </w:r>
                    </w:p>
                    <w:p w14:paraId="0633B7A9" w14:textId="77777777" w:rsidR="004A1F81" w:rsidRPr="00641721" w:rsidRDefault="004A1F81" w:rsidP="002454B0">
                      <w:pPr>
                        <w:spacing w:line="240" w:lineRule="auto"/>
                        <w:jc w:val="both"/>
                      </w:pPr>
                      <w:r w:rsidRPr="00641721">
                        <w:t>header('Location: jadwal_sidangproposal.php');</w:t>
                      </w:r>
                    </w:p>
                    <w:p w14:paraId="091980AD" w14:textId="77777777" w:rsidR="004A1F81" w:rsidRPr="00641721" w:rsidRDefault="004A1F81" w:rsidP="002454B0">
                      <w:pPr>
                        <w:spacing w:line="240" w:lineRule="auto"/>
                        <w:jc w:val="both"/>
                      </w:pPr>
                      <w:r w:rsidRPr="00641721">
                        <w:t>}</w:t>
                      </w:r>
                    </w:p>
                    <w:p w14:paraId="326A1BC1" w14:textId="77777777" w:rsidR="004A1F81" w:rsidRPr="00641721" w:rsidRDefault="004A1F81" w:rsidP="002454B0">
                      <w:pPr>
                        <w:spacing w:line="240" w:lineRule="auto"/>
                        <w:jc w:val="both"/>
                      </w:pPr>
                      <w:r w:rsidRPr="00641721">
                        <w:t>?&gt;</w:t>
                      </w:r>
                    </w:p>
                  </w:txbxContent>
                </v:textbox>
                <w10:wrap type="topAndBottom"/>
              </v:shape>
            </w:pict>
          </mc:Fallback>
        </mc:AlternateContent>
      </w:r>
    </w:p>
    <w:p w14:paraId="27A85FC3" w14:textId="06A2432D" w:rsidR="00622D31" w:rsidRPr="00641721" w:rsidRDefault="002454B0" w:rsidP="00622D31">
      <w:pPr>
        <w:pStyle w:val="ListParagraph"/>
        <w:numPr>
          <w:ilvl w:val="0"/>
          <w:numId w:val="90"/>
        </w:numPr>
        <w:spacing w:line="360" w:lineRule="auto"/>
        <w:ind w:left="1418"/>
        <w:jc w:val="both"/>
      </w:pPr>
      <w:r w:rsidRPr="00EB2FE6">
        <w:rPr>
          <w:noProof/>
        </w:rPr>
        <mc:AlternateContent>
          <mc:Choice Requires="wps">
            <w:drawing>
              <wp:anchor distT="0" distB="0" distL="114300" distR="114300" simplePos="0" relativeHeight="251791360" behindDoc="0" locked="0" layoutInCell="1" allowOverlap="1" wp14:anchorId="30D15347" wp14:editId="1D217A07">
                <wp:simplePos x="0" y="0"/>
                <wp:positionH relativeFrom="column">
                  <wp:posOffset>898847</wp:posOffset>
                </wp:positionH>
                <wp:positionV relativeFrom="paragraph">
                  <wp:posOffset>273685</wp:posOffset>
                </wp:positionV>
                <wp:extent cx="4467225" cy="4314825"/>
                <wp:effectExtent l="0" t="0" r="28575" b="28575"/>
                <wp:wrapTopAndBottom/>
                <wp:docPr id="126" name="Text Box 126"/>
                <wp:cNvGraphicFramePr/>
                <a:graphic xmlns:a="http://schemas.openxmlformats.org/drawingml/2006/main">
                  <a:graphicData uri="http://schemas.microsoft.com/office/word/2010/wordprocessingShape">
                    <wps:wsp>
                      <wps:cNvSpPr txBox="1"/>
                      <wps:spPr>
                        <a:xfrm>
                          <a:off x="0" y="0"/>
                          <a:ext cx="4467225" cy="4314825"/>
                        </a:xfrm>
                        <a:prstGeom prst="rect">
                          <a:avLst/>
                        </a:prstGeom>
                        <a:solidFill>
                          <a:schemeClr val="lt1"/>
                        </a:solidFill>
                        <a:ln w="6350">
                          <a:solidFill>
                            <a:prstClr val="black"/>
                          </a:solidFill>
                        </a:ln>
                      </wps:spPr>
                      <wps:txbx>
                        <w:txbxContent>
                          <w:p w14:paraId="70B90231" w14:textId="77777777" w:rsidR="004A1F81" w:rsidRPr="00641721" w:rsidRDefault="004A1F81" w:rsidP="002454B0">
                            <w:pPr>
                              <w:spacing w:line="240" w:lineRule="auto"/>
                              <w:jc w:val="both"/>
                            </w:pPr>
                            <w:r w:rsidRPr="00641721">
                              <w:t xml:space="preserve">&lt;?php </w:t>
                            </w:r>
                          </w:p>
                          <w:p w14:paraId="04960857" w14:textId="77777777" w:rsidR="004A1F81" w:rsidRPr="00641721" w:rsidRDefault="004A1F81" w:rsidP="002454B0">
                            <w:pPr>
                              <w:spacing w:line="240" w:lineRule="auto"/>
                              <w:jc w:val="both"/>
                            </w:pPr>
                            <w:r w:rsidRPr="00641721">
                              <w:t xml:space="preserve">require_once '../function/koneksi.php'; </w:t>
                            </w:r>
                          </w:p>
                          <w:p w14:paraId="0ACAB2DF" w14:textId="77777777" w:rsidR="004A1F81" w:rsidRPr="00641721" w:rsidRDefault="004A1F81" w:rsidP="002454B0">
                            <w:pPr>
                              <w:spacing w:line="240" w:lineRule="auto"/>
                              <w:jc w:val="both"/>
                            </w:pPr>
                            <w:r w:rsidRPr="00641721">
                              <w:t>$nim = $_GET['nim'];</w:t>
                            </w:r>
                          </w:p>
                          <w:p w14:paraId="1D3CD082" w14:textId="77777777" w:rsidR="004A1F81" w:rsidRDefault="004A1F81" w:rsidP="002454B0">
                            <w:pPr>
                              <w:spacing w:line="240" w:lineRule="auto"/>
                              <w:jc w:val="both"/>
                            </w:pPr>
                            <w:r w:rsidRPr="00641721">
                              <w:t>$query_mhs = mysqli_query($koneksi, "SELECT * FROM mahasiswa</w:t>
                            </w:r>
                          </w:p>
                          <w:p w14:paraId="4117C73F" w14:textId="77777777" w:rsidR="004A1F81" w:rsidRPr="00641721" w:rsidRDefault="004A1F81" w:rsidP="002454B0">
                            <w:pPr>
                              <w:spacing w:line="240" w:lineRule="auto"/>
                              <w:jc w:val="both"/>
                            </w:pPr>
                            <w:r w:rsidRPr="00641721">
                              <w:t>WHERE nim='$nim'");</w:t>
                            </w:r>
                          </w:p>
                          <w:p w14:paraId="48438252" w14:textId="77777777" w:rsidR="004A1F81" w:rsidRDefault="004A1F81" w:rsidP="002454B0">
                            <w:pPr>
                              <w:spacing w:line="240" w:lineRule="auto"/>
                              <w:jc w:val="both"/>
                            </w:pPr>
                            <w:r w:rsidRPr="00641721">
                              <w:t>$row = mysqli_fetch_assoc($query_mhs);</w:t>
                            </w:r>
                          </w:p>
                          <w:p w14:paraId="60EB53BC" w14:textId="77777777" w:rsidR="004A1F81" w:rsidRDefault="004A1F81" w:rsidP="002454B0">
                            <w:pPr>
                              <w:spacing w:line="240" w:lineRule="auto"/>
                              <w:jc w:val="both"/>
                            </w:pPr>
                            <w:r w:rsidRPr="00641721">
                              <w:t>if(isset($_POST['submit'])){</w:t>
                            </w:r>
                          </w:p>
                          <w:p w14:paraId="3EF84C3B" w14:textId="77777777" w:rsidR="004A1F81" w:rsidRPr="00641721" w:rsidRDefault="004A1F81" w:rsidP="002454B0">
                            <w:pPr>
                              <w:spacing w:line="240" w:lineRule="auto"/>
                              <w:jc w:val="both"/>
                            </w:pPr>
                            <w:r w:rsidRPr="00641721">
                              <w:t>$nama = $_POST['nama'];</w:t>
                            </w:r>
                          </w:p>
                          <w:p w14:paraId="569153B7" w14:textId="77777777" w:rsidR="004A1F81" w:rsidRPr="00641721" w:rsidRDefault="004A1F81" w:rsidP="002454B0">
                            <w:pPr>
                              <w:spacing w:line="240" w:lineRule="auto"/>
                              <w:jc w:val="both"/>
                            </w:pPr>
                            <w:r w:rsidRPr="00641721">
                              <w:t>$nim = $_POST['nim'];</w:t>
                            </w:r>
                          </w:p>
                          <w:p w14:paraId="20457CFB" w14:textId="77777777" w:rsidR="004A1F81" w:rsidRPr="00641721" w:rsidRDefault="004A1F81" w:rsidP="002454B0">
                            <w:pPr>
                              <w:spacing w:line="240" w:lineRule="auto"/>
                              <w:jc w:val="both"/>
                            </w:pPr>
                            <w:r w:rsidRPr="00641721">
                              <w:t>$tanggal = $_POST['tanggal'];</w:t>
                            </w:r>
                          </w:p>
                          <w:p w14:paraId="24D8796F" w14:textId="77777777" w:rsidR="004A1F81" w:rsidRPr="00641721" w:rsidRDefault="004A1F81" w:rsidP="002454B0">
                            <w:pPr>
                              <w:spacing w:line="240" w:lineRule="auto"/>
                              <w:jc w:val="both"/>
                            </w:pPr>
                            <w:r w:rsidRPr="00641721">
                              <w:t>$jam_mulai = $_POST['jam_mulai'];</w:t>
                            </w:r>
                          </w:p>
                          <w:p w14:paraId="1FB75F68" w14:textId="77777777" w:rsidR="004A1F81" w:rsidRPr="00641721" w:rsidRDefault="004A1F81" w:rsidP="002454B0">
                            <w:pPr>
                              <w:spacing w:line="240" w:lineRule="auto"/>
                              <w:jc w:val="both"/>
                            </w:pPr>
                            <w:r w:rsidRPr="00641721">
                              <w:t>$jam_beres = $_POST['jam_selesai'];</w:t>
                            </w:r>
                          </w:p>
                          <w:p w14:paraId="58D3E894" w14:textId="77777777" w:rsidR="004A1F81" w:rsidRPr="00641721" w:rsidRDefault="004A1F81" w:rsidP="002454B0">
                            <w:pPr>
                              <w:spacing w:line="240" w:lineRule="auto"/>
                              <w:jc w:val="both"/>
                            </w:pPr>
                            <w:r w:rsidRPr="00641721">
                              <w:t>$pmb1 = $_POST['pmb1'];</w:t>
                            </w:r>
                          </w:p>
                          <w:p w14:paraId="548E60C3" w14:textId="77777777" w:rsidR="004A1F81" w:rsidRPr="00641721" w:rsidRDefault="004A1F81" w:rsidP="002454B0">
                            <w:pPr>
                              <w:spacing w:line="240" w:lineRule="auto"/>
                              <w:jc w:val="both"/>
                            </w:pPr>
                            <w:r w:rsidRPr="00641721">
                              <w:t>$pmb2 = $_POST['pmb2'];</w:t>
                            </w:r>
                          </w:p>
                          <w:p w14:paraId="7523015D" w14:textId="77777777" w:rsidR="004A1F81" w:rsidRPr="00641721" w:rsidRDefault="004A1F81" w:rsidP="002454B0">
                            <w:pPr>
                              <w:spacing w:line="240" w:lineRule="auto"/>
                              <w:jc w:val="both"/>
                            </w:pPr>
                            <w:r w:rsidRPr="00641721">
                              <w:t>$ks = $_POST['ks'];</w:t>
                            </w:r>
                          </w:p>
                          <w:p w14:paraId="5AF83589" w14:textId="77777777" w:rsidR="004A1F81" w:rsidRPr="00641721" w:rsidRDefault="004A1F81" w:rsidP="002454B0">
                            <w:pPr>
                              <w:spacing w:line="240" w:lineRule="auto"/>
                              <w:jc w:val="both"/>
                            </w:pPr>
                            <w:r w:rsidRPr="00641721">
                              <w:t>$pnj1 = $_POST['pnj1'];</w:t>
                            </w:r>
                          </w:p>
                          <w:p w14:paraId="7F2AA035" w14:textId="77777777" w:rsidR="004A1F81" w:rsidRPr="00641721" w:rsidRDefault="004A1F81" w:rsidP="002454B0">
                            <w:pPr>
                              <w:spacing w:line="240" w:lineRule="auto"/>
                              <w:jc w:val="both"/>
                            </w:pPr>
                            <w:r w:rsidRPr="00641721">
                              <w:t>$pnj2 = $_POST['pnj2'];</w:t>
                            </w:r>
                          </w:p>
                          <w:p w14:paraId="2151107C" w14:textId="77777777" w:rsidR="004A1F81" w:rsidRPr="00641721" w:rsidRDefault="004A1F81" w:rsidP="002454B0">
                            <w:pPr>
                              <w:spacing w:line="240" w:lineRule="auto"/>
                              <w:jc w:val="both"/>
                            </w:pPr>
                            <w:r w:rsidRPr="00641721">
                              <w:t>$sql = "INSERT INTO jadwal_proposal(nama, nim, tanggal, jam_mulai, jam_selesai, pmb1, pmb2, ks, pnj1, pnj2 ) VALUES('$nama', '$nim', '$tanggal', '$jam_mulai', '$jam_selesai', '$pmb1', '$pmb2', '$ks', '$pnj1', '$pnj2')";</w:t>
                            </w:r>
                          </w:p>
                          <w:p w14:paraId="3DF22902" w14:textId="77777777" w:rsidR="004A1F81" w:rsidRPr="00641721" w:rsidRDefault="004A1F81" w:rsidP="002454B0">
                            <w:pPr>
                              <w:spacing w:line="240" w:lineRule="auto"/>
                              <w:jc w:val="both"/>
                            </w:pPr>
                            <w:r w:rsidRPr="00641721">
                              <w:t>mysqli_query($koneksi, $sql);</w:t>
                            </w:r>
                          </w:p>
                          <w:p w14:paraId="0E1C01E7" w14:textId="77777777" w:rsidR="004A1F81" w:rsidRPr="00641721" w:rsidRDefault="004A1F81" w:rsidP="002454B0">
                            <w:pPr>
                              <w:spacing w:line="240" w:lineRule="auto"/>
                              <w:jc w:val="both"/>
                            </w:pPr>
                            <w:r w:rsidRPr="00641721">
                              <w:t>header('Location: jadwal_sidang</w:t>
                            </w:r>
                            <w:r>
                              <w:t>up1</w:t>
                            </w:r>
                            <w:r w:rsidRPr="00641721">
                              <w:t>.php');</w:t>
                            </w:r>
                          </w:p>
                          <w:p w14:paraId="6381BC07" w14:textId="77777777" w:rsidR="004A1F81" w:rsidRPr="00641721" w:rsidRDefault="004A1F81" w:rsidP="002454B0">
                            <w:pPr>
                              <w:spacing w:line="240" w:lineRule="auto"/>
                              <w:jc w:val="both"/>
                            </w:pPr>
                            <w:r>
                              <w:t>}</w:t>
                            </w:r>
                            <w:r w:rsidRPr="00641721">
                              <w: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D15347" id="Text Box 126" o:spid="_x0000_s1035" type="#_x0000_t202" style="position:absolute;left:0;text-align:left;margin-left:70.8pt;margin-top:21.55pt;width:351.75pt;height:339.7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" fillcolor="white [3201]" strokeweight=".5pt">
                <v:textbox>
                  <w:txbxContent>
                    <w:p w14:paraId="70B90231" w14:textId="77777777" w:rsidR="004A1F81" w:rsidRPr="00641721" w:rsidRDefault="004A1F81" w:rsidP="002454B0">
                      <w:pPr>
                        <w:spacing w:line="240" w:lineRule="auto"/>
                        <w:jc w:val="both"/>
                      </w:pPr>
                      <w:r w:rsidRPr="00641721">
                        <w:t xml:space="preserve">&lt;?php </w:t>
                      </w:r>
                    </w:p>
                    <w:p w14:paraId="04960857" w14:textId="77777777" w:rsidR="004A1F81" w:rsidRPr="00641721" w:rsidRDefault="004A1F81" w:rsidP="002454B0">
                      <w:pPr>
                        <w:spacing w:line="240" w:lineRule="auto"/>
                        <w:jc w:val="both"/>
                      </w:pPr>
                      <w:r w:rsidRPr="00641721">
                        <w:t xml:space="preserve">require_once '../function/koneksi.php'; </w:t>
                      </w:r>
                    </w:p>
                    <w:p w14:paraId="0ACAB2DF" w14:textId="77777777" w:rsidR="004A1F81" w:rsidRPr="00641721" w:rsidRDefault="004A1F81" w:rsidP="002454B0">
                      <w:pPr>
                        <w:spacing w:line="240" w:lineRule="auto"/>
                        <w:jc w:val="both"/>
                      </w:pPr>
                      <w:r w:rsidRPr="00641721">
                        <w:t>$nim = $_GET['nim'];</w:t>
                      </w:r>
                    </w:p>
                    <w:p w14:paraId="1D3CD082" w14:textId="77777777" w:rsidR="004A1F81" w:rsidRDefault="004A1F81" w:rsidP="002454B0">
                      <w:pPr>
                        <w:spacing w:line="240" w:lineRule="auto"/>
                        <w:jc w:val="both"/>
                      </w:pPr>
                      <w:r w:rsidRPr="00641721">
                        <w:t>$query_mhs = mysqli_query($koneksi, "SELECT * FROM mahasiswa</w:t>
                      </w:r>
                    </w:p>
                    <w:p w14:paraId="4117C73F" w14:textId="77777777" w:rsidR="004A1F81" w:rsidRPr="00641721" w:rsidRDefault="004A1F81" w:rsidP="002454B0">
                      <w:pPr>
                        <w:spacing w:line="240" w:lineRule="auto"/>
                        <w:jc w:val="both"/>
                      </w:pPr>
                      <w:r w:rsidRPr="00641721">
                        <w:t>WHERE nim='$nim'");</w:t>
                      </w:r>
                    </w:p>
                    <w:p w14:paraId="48438252" w14:textId="77777777" w:rsidR="004A1F81" w:rsidRDefault="004A1F81" w:rsidP="002454B0">
                      <w:pPr>
                        <w:spacing w:line="240" w:lineRule="auto"/>
                        <w:jc w:val="both"/>
                      </w:pPr>
                      <w:r w:rsidRPr="00641721">
                        <w:t>$row = mysqli_fetch_assoc($query_mhs);</w:t>
                      </w:r>
                    </w:p>
                    <w:p w14:paraId="60EB53BC" w14:textId="77777777" w:rsidR="004A1F81" w:rsidRDefault="004A1F81" w:rsidP="002454B0">
                      <w:pPr>
                        <w:spacing w:line="240" w:lineRule="auto"/>
                        <w:jc w:val="both"/>
                      </w:pPr>
                      <w:r w:rsidRPr="00641721">
                        <w:t>if(isset($_POST['submit'])){</w:t>
                      </w:r>
                    </w:p>
                    <w:p w14:paraId="3EF84C3B" w14:textId="77777777" w:rsidR="004A1F81" w:rsidRPr="00641721" w:rsidRDefault="004A1F81" w:rsidP="002454B0">
                      <w:pPr>
                        <w:spacing w:line="240" w:lineRule="auto"/>
                        <w:jc w:val="both"/>
                      </w:pPr>
                      <w:r w:rsidRPr="00641721">
                        <w:t>$nama = $_POST['nama'];</w:t>
                      </w:r>
                    </w:p>
                    <w:p w14:paraId="569153B7" w14:textId="77777777" w:rsidR="004A1F81" w:rsidRPr="00641721" w:rsidRDefault="004A1F81" w:rsidP="002454B0">
                      <w:pPr>
                        <w:spacing w:line="240" w:lineRule="auto"/>
                        <w:jc w:val="both"/>
                      </w:pPr>
                      <w:r w:rsidRPr="00641721">
                        <w:t>$nim = $_POST['nim'];</w:t>
                      </w:r>
                    </w:p>
                    <w:p w14:paraId="20457CFB" w14:textId="77777777" w:rsidR="004A1F81" w:rsidRPr="00641721" w:rsidRDefault="004A1F81" w:rsidP="002454B0">
                      <w:pPr>
                        <w:spacing w:line="240" w:lineRule="auto"/>
                        <w:jc w:val="both"/>
                      </w:pPr>
                      <w:r w:rsidRPr="00641721">
                        <w:t>$tanggal = $_POST['tanggal'];</w:t>
                      </w:r>
                    </w:p>
                    <w:p w14:paraId="24D8796F" w14:textId="77777777" w:rsidR="004A1F81" w:rsidRPr="00641721" w:rsidRDefault="004A1F81" w:rsidP="002454B0">
                      <w:pPr>
                        <w:spacing w:line="240" w:lineRule="auto"/>
                        <w:jc w:val="both"/>
                      </w:pPr>
                      <w:r w:rsidRPr="00641721">
                        <w:t>$jam_mulai = $_POST['jam_mulai'];</w:t>
                      </w:r>
                    </w:p>
                    <w:p w14:paraId="1FB75F68" w14:textId="77777777" w:rsidR="004A1F81" w:rsidRPr="00641721" w:rsidRDefault="004A1F81" w:rsidP="002454B0">
                      <w:pPr>
                        <w:spacing w:line="240" w:lineRule="auto"/>
                        <w:jc w:val="both"/>
                      </w:pPr>
                      <w:r w:rsidRPr="00641721">
                        <w:t>$jam_beres = $_POST['jam_selesai'];</w:t>
                      </w:r>
                    </w:p>
                    <w:p w14:paraId="58D3E894" w14:textId="77777777" w:rsidR="004A1F81" w:rsidRPr="00641721" w:rsidRDefault="004A1F81" w:rsidP="002454B0">
                      <w:pPr>
                        <w:spacing w:line="240" w:lineRule="auto"/>
                        <w:jc w:val="both"/>
                      </w:pPr>
                      <w:r w:rsidRPr="00641721">
                        <w:t>$pmb1 = $_POST['pmb1'];</w:t>
                      </w:r>
                    </w:p>
                    <w:p w14:paraId="548E60C3" w14:textId="77777777" w:rsidR="004A1F81" w:rsidRPr="00641721" w:rsidRDefault="004A1F81" w:rsidP="002454B0">
                      <w:pPr>
                        <w:spacing w:line="240" w:lineRule="auto"/>
                        <w:jc w:val="both"/>
                      </w:pPr>
                      <w:r w:rsidRPr="00641721">
                        <w:t>$pmb2 = $_POST['pmb2'];</w:t>
                      </w:r>
                    </w:p>
                    <w:p w14:paraId="7523015D" w14:textId="77777777" w:rsidR="004A1F81" w:rsidRPr="00641721" w:rsidRDefault="004A1F81" w:rsidP="002454B0">
                      <w:pPr>
                        <w:spacing w:line="240" w:lineRule="auto"/>
                        <w:jc w:val="both"/>
                      </w:pPr>
                      <w:r w:rsidRPr="00641721">
                        <w:t>$ks = $_POST['ks'];</w:t>
                      </w:r>
                    </w:p>
                    <w:p w14:paraId="5AF83589" w14:textId="77777777" w:rsidR="004A1F81" w:rsidRPr="00641721" w:rsidRDefault="004A1F81" w:rsidP="002454B0">
                      <w:pPr>
                        <w:spacing w:line="240" w:lineRule="auto"/>
                        <w:jc w:val="both"/>
                      </w:pPr>
                      <w:r w:rsidRPr="00641721">
                        <w:t>$pnj1 = $_POST['pnj1'];</w:t>
                      </w:r>
                    </w:p>
                    <w:p w14:paraId="7F2AA035" w14:textId="77777777" w:rsidR="004A1F81" w:rsidRPr="00641721" w:rsidRDefault="004A1F81" w:rsidP="002454B0">
                      <w:pPr>
                        <w:spacing w:line="240" w:lineRule="auto"/>
                        <w:jc w:val="both"/>
                      </w:pPr>
                      <w:r w:rsidRPr="00641721">
                        <w:t>$pnj2 = $_POST['pnj2'];</w:t>
                      </w:r>
                    </w:p>
                    <w:p w14:paraId="2151107C" w14:textId="77777777" w:rsidR="004A1F81" w:rsidRPr="00641721" w:rsidRDefault="004A1F81" w:rsidP="002454B0">
                      <w:pPr>
                        <w:spacing w:line="240" w:lineRule="auto"/>
                        <w:jc w:val="both"/>
                      </w:pPr>
                      <w:r w:rsidRPr="00641721">
                        <w:t>$sql = "INSERT INTO jadwal_proposal(nama, nim, tanggal, jam_mulai, jam_selesai, pmb1, pmb2, ks, pnj1, pnj2 ) VALUES('$nama', '$nim', '$tanggal', '$jam_mulai', '$jam_selesai', '$pmb1', '$pmb2', '$ks', '$pnj1', '$pnj2')";</w:t>
                      </w:r>
                    </w:p>
                    <w:p w14:paraId="3DF22902" w14:textId="77777777" w:rsidR="004A1F81" w:rsidRPr="00641721" w:rsidRDefault="004A1F81" w:rsidP="002454B0">
                      <w:pPr>
                        <w:spacing w:line="240" w:lineRule="auto"/>
                        <w:jc w:val="both"/>
                      </w:pPr>
                      <w:r w:rsidRPr="00641721">
                        <w:t>mysqli_query($koneksi, $sql);</w:t>
                      </w:r>
                    </w:p>
                    <w:p w14:paraId="0E1C01E7" w14:textId="77777777" w:rsidR="004A1F81" w:rsidRPr="00641721" w:rsidRDefault="004A1F81" w:rsidP="002454B0">
                      <w:pPr>
                        <w:spacing w:line="240" w:lineRule="auto"/>
                        <w:jc w:val="both"/>
                      </w:pPr>
                      <w:r w:rsidRPr="00641721">
                        <w:t>header('Location: jadwal_sidang</w:t>
                      </w:r>
                      <w:r>
                        <w:t>up1</w:t>
                      </w:r>
                      <w:r w:rsidRPr="00641721">
                        <w:t>.php');</w:t>
                      </w:r>
                    </w:p>
                    <w:p w14:paraId="6381BC07" w14:textId="77777777" w:rsidR="004A1F81" w:rsidRPr="00641721" w:rsidRDefault="004A1F81" w:rsidP="002454B0">
                      <w:pPr>
                        <w:spacing w:line="240" w:lineRule="auto"/>
                        <w:jc w:val="both"/>
                      </w:pPr>
                      <w:r>
                        <w:t>}</w:t>
                      </w:r>
                      <w:r w:rsidRPr="00641721">
                        <w:t>?&gt;</w:t>
                      </w:r>
                    </w:p>
                  </w:txbxContent>
                </v:textbox>
                <w10:wrap type="topAndBottom"/>
              </v:shape>
            </w:pict>
          </mc:Fallback>
        </mc:AlternateContent>
      </w:r>
      <w:r w:rsidR="00622D31">
        <w:t xml:space="preserve">Implementasi </w:t>
      </w:r>
      <w:r w:rsidR="00622D31" w:rsidRPr="009C17AE">
        <w:rPr>
          <w:i/>
          <w:iCs/>
        </w:rPr>
        <w:t>Coding</w:t>
      </w:r>
      <w:r w:rsidR="00622D31">
        <w:rPr>
          <w:i/>
          <w:iCs/>
        </w:rPr>
        <w:t xml:space="preserve"> </w:t>
      </w:r>
      <w:r w:rsidR="00410011">
        <w:t>Input Jadwal Sidang UP-1</w:t>
      </w:r>
    </w:p>
    <w:p w14:paraId="016E84E6" w14:textId="5D2E0AC2" w:rsidR="00622D31" w:rsidRDefault="00410011" w:rsidP="00622D31">
      <w:pPr>
        <w:pStyle w:val="ListParagraph"/>
        <w:numPr>
          <w:ilvl w:val="0"/>
          <w:numId w:val="90"/>
        </w:numPr>
        <w:spacing w:line="360" w:lineRule="auto"/>
        <w:ind w:left="1418"/>
        <w:jc w:val="both"/>
      </w:pPr>
      <w:r w:rsidRPr="00EB2FE6">
        <w:rPr>
          <w:noProof/>
        </w:rPr>
        <w:lastRenderedPageBreak/>
        <mc:AlternateContent>
          <mc:Choice Requires="wps">
            <w:drawing>
              <wp:anchor distT="0" distB="0" distL="114300" distR="114300" simplePos="0" relativeHeight="251793408" behindDoc="0" locked="0" layoutInCell="1" allowOverlap="1" wp14:anchorId="5B41DD3F" wp14:editId="2D7E6994">
                <wp:simplePos x="0" y="0"/>
                <wp:positionH relativeFrom="column">
                  <wp:posOffset>900752</wp:posOffset>
                </wp:positionH>
                <wp:positionV relativeFrom="paragraph">
                  <wp:posOffset>262350</wp:posOffset>
                </wp:positionV>
                <wp:extent cx="4417695" cy="4314825"/>
                <wp:effectExtent l="0" t="0" r="20955" b="28575"/>
                <wp:wrapTopAndBottom/>
                <wp:docPr id="60" name="Text Box 60"/>
                <wp:cNvGraphicFramePr/>
                <a:graphic xmlns:a="http://schemas.openxmlformats.org/drawingml/2006/main">
                  <a:graphicData uri="http://schemas.microsoft.com/office/word/2010/wordprocessingShape">
                    <wps:wsp>
                      <wps:cNvSpPr txBox="1"/>
                      <wps:spPr>
                        <a:xfrm>
                          <a:off x="0" y="0"/>
                          <a:ext cx="4417695" cy="4314825"/>
                        </a:xfrm>
                        <a:prstGeom prst="rect">
                          <a:avLst/>
                        </a:prstGeom>
                        <a:solidFill>
                          <a:schemeClr val="lt1"/>
                        </a:solidFill>
                        <a:ln w="6350">
                          <a:solidFill>
                            <a:prstClr val="black"/>
                          </a:solidFill>
                        </a:ln>
                      </wps:spPr>
                      <wps:txbx>
                        <w:txbxContent>
                          <w:p w14:paraId="4EDD0A5E" w14:textId="77777777" w:rsidR="004A1F81" w:rsidRPr="00641721" w:rsidRDefault="004A1F81" w:rsidP="00410011">
                            <w:pPr>
                              <w:spacing w:line="240" w:lineRule="auto"/>
                              <w:jc w:val="both"/>
                            </w:pPr>
                            <w:r w:rsidRPr="00641721">
                              <w:t xml:space="preserve">&lt;?php </w:t>
                            </w:r>
                          </w:p>
                          <w:p w14:paraId="10E39DAE" w14:textId="77777777" w:rsidR="004A1F81" w:rsidRPr="00641721" w:rsidRDefault="004A1F81" w:rsidP="00410011">
                            <w:pPr>
                              <w:spacing w:line="240" w:lineRule="auto"/>
                              <w:jc w:val="both"/>
                            </w:pPr>
                            <w:r w:rsidRPr="00641721">
                              <w:t xml:space="preserve">require_once '../function/koneksi.php'; </w:t>
                            </w:r>
                          </w:p>
                          <w:p w14:paraId="0724D469" w14:textId="77777777" w:rsidR="004A1F81" w:rsidRPr="00641721" w:rsidRDefault="004A1F81" w:rsidP="00410011">
                            <w:pPr>
                              <w:spacing w:line="240" w:lineRule="auto"/>
                              <w:jc w:val="both"/>
                            </w:pPr>
                            <w:r w:rsidRPr="00641721">
                              <w:t>$nim = $_GET['nim'];</w:t>
                            </w:r>
                          </w:p>
                          <w:p w14:paraId="2AF57C77" w14:textId="77777777" w:rsidR="004A1F81" w:rsidRDefault="004A1F81" w:rsidP="00410011">
                            <w:pPr>
                              <w:spacing w:line="240" w:lineRule="auto"/>
                              <w:jc w:val="both"/>
                            </w:pPr>
                            <w:r w:rsidRPr="00641721">
                              <w:t>$query_mhs = mysqli_query($koneksi, "SELECT * FROM mahasiswa</w:t>
                            </w:r>
                          </w:p>
                          <w:p w14:paraId="26B49D2D" w14:textId="77777777" w:rsidR="004A1F81" w:rsidRPr="00641721" w:rsidRDefault="004A1F81" w:rsidP="00410011">
                            <w:pPr>
                              <w:spacing w:line="240" w:lineRule="auto"/>
                              <w:jc w:val="both"/>
                            </w:pPr>
                            <w:r w:rsidRPr="00641721">
                              <w:t>WHERE nim='$nim'");</w:t>
                            </w:r>
                          </w:p>
                          <w:p w14:paraId="79FE86CF" w14:textId="77777777" w:rsidR="004A1F81" w:rsidRDefault="004A1F81" w:rsidP="00410011">
                            <w:pPr>
                              <w:spacing w:line="240" w:lineRule="auto"/>
                              <w:jc w:val="both"/>
                            </w:pPr>
                            <w:r w:rsidRPr="00641721">
                              <w:t>$row = mysqli_fetch_assoc($query_mhs);</w:t>
                            </w:r>
                          </w:p>
                          <w:p w14:paraId="3486ADA2" w14:textId="77777777" w:rsidR="004A1F81" w:rsidRDefault="004A1F81" w:rsidP="00410011">
                            <w:pPr>
                              <w:spacing w:line="240" w:lineRule="auto"/>
                              <w:jc w:val="both"/>
                            </w:pPr>
                            <w:r w:rsidRPr="00641721">
                              <w:t>if(isset($_POST['submit'])){</w:t>
                            </w:r>
                          </w:p>
                          <w:p w14:paraId="2DBFF233" w14:textId="77777777" w:rsidR="004A1F81" w:rsidRPr="00641721" w:rsidRDefault="004A1F81" w:rsidP="00410011">
                            <w:pPr>
                              <w:spacing w:line="240" w:lineRule="auto"/>
                              <w:jc w:val="both"/>
                            </w:pPr>
                            <w:r w:rsidRPr="00641721">
                              <w:t>$nama = $_POST['nama'];</w:t>
                            </w:r>
                          </w:p>
                          <w:p w14:paraId="37BB59E8" w14:textId="77777777" w:rsidR="004A1F81" w:rsidRPr="00641721" w:rsidRDefault="004A1F81" w:rsidP="00410011">
                            <w:pPr>
                              <w:spacing w:line="240" w:lineRule="auto"/>
                              <w:jc w:val="both"/>
                            </w:pPr>
                            <w:r w:rsidRPr="00641721">
                              <w:t>$nim = $_POST['nim'];</w:t>
                            </w:r>
                          </w:p>
                          <w:p w14:paraId="2974E8C8" w14:textId="77777777" w:rsidR="004A1F81" w:rsidRPr="00641721" w:rsidRDefault="004A1F81" w:rsidP="00410011">
                            <w:pPr>
                              <w:spacing w:line="240" w:lineRule="auto"/>
                              <w:jc w:val="both"/>
                            </w:pPr>
                            <w:r w:rsidRPr="00641721">
                              <w:t>$tanggal = $_POST['tanggal'];</w:t>
                            </w:r>
                          </w:p>
                          <w:p w14:paraId="05130FC9" w14:textId="77777777" w:rsidR="004A1F81" w:rsidRPr="00641721" w:rsidRDefault="004A1F81" w:rsidP="00410011">
                            <w:pPr>
                              <w:spacing w:line="240" w:lineRule="auto"/>
                              <w:jc w:val="both"/>
                            </w:pPr>
                            <w:r w:rsidRPr="00641721">
                              <w:t>$jam_mulai = $_POST['jam_mulai'];</w:t>
                            </w:r>
                          </w:p>
                          <w:p w14:paraId="47513E4D" w14:textId="77777777" w:rsidR="004A1F81" w:rsidRPr="00641721" w:rsidRDefault="004A1F81" w:rsidP="00410011">
                            <w:pPr>
                              <w:spacing w:line="240" w:lineRule="auto"/>
                              <w:jc w:val="both"/>
                            </w:pPr>
                            <w:r w:rsidRPr="00641721">
                              <w:t>$jam_beres = $_POST['jam_selesai'];</w:t>
                            </w:r>
                          </w:p>
                          <w:p w14:paraId="12CFF73A" w14:textId="77777777" w:rsidR="004A1F81" w:rsidRPr="00641721" w:rsidRDefault="004A1F81" w:rsidP="00410011">
                            <w:pPr>
                              <w:spacing w:line="240" w:lineRule="auto"/>
                              <w:jc w:val="both"/>
                            </w:pPr>
                            <w:r w:rsidRPr="00641721">
                              <w:t>$pmb1 = $_POST['pmb1'];</w:t>
                            </w:r>
                          </w:p>
                          <w:p w14:paraId="4F4C2B16" w14:textId="77777777" w:rsidR="004A1F81" w:rsidRPr="00641721" w:rsidRDefault="004A1F81" w:rsidP="00410011">
                            <w:pPr>
                              <w:spacing w:line="240" w:lineRule="auto"/>
                              <w:jc w:val="both"/>
                            </w:pPr>
                            <w:r w:rsidRPr="00641721">
                              <w:t>$pmb2 = $_POST['pmb2'];</w:t>
                            </w:r>
                          </w:p>
                          <w:p w14:paraId="381DBB9E" w14:textId="77777777" w:rsidR="004A1F81" w:rsidRPr="00641721" w:rsidRDefault="004A1F81" w:rsidP="00410011">
                            <w:pPr>
                              <w:spacing w:line="240" w:lineRule="auto"/>
                              <w:jc w:val="both"/>
                            </w:pPr>
                            <w:r w:rsidRPr="00641721">
                              <w:t>$ks = $_POST['ks'];</w:t>
                            </w:r>
                          </w:p>
                          <w:p w14:paraId="67B360F5" w14:textId="77777777" w:rsidR="004A1F81" w:rsidRPr="00641721" w:rsidRDefault="004A1F81" w:rsidP="00410011">
                            <w:pPr>
                              <w:spacing w:line="240" w:lineRule="auto"/>
                              <w:jc w:val="both"/>
                            </w:pPr>
                            <w:r w:rsidRPr="00641721">
                              <w:t>$pnj1 = $_POST['pnj1'];</w:t>
                            </w:r>
                          </w:p>
                          <w:p w14:paraId="679B788F" w14:textId="77777777" w:rsidR="004A1F81" w:rsidRPr="00641721" w:rsidRDefault="004A1F81" w:rsidP="00410011">
                            <w:pPr>
                              <w:spacing w:line="240" w:lineRule="auto"/>
                              <w:jc w:val="both"/>
                            </w:pPr>
                            <w:r w:rsidRPr="00641721">
                              <w:t>$pnj2 = $_POST['pnj2'];</w:t>
                            </w:r>
                          </w:p>
                          <w:p w14:paraId="526CF2D2" w14:textId="77777777" w:rsidR="004A1F81" w:rsidRPr="00641721" w:rsidRDefault="004A1F81" w:rsidP="00410011">
                            <w:pPr>
                              <w:spacing w:line="240" w:lineRule="auto"/>
                              <w:jc w:val="both"/>
                            </w:pPr>
                            <w:r w:rsidRPr="00641721">
                              <w:t>$sql = "INSERT INTO jadwal_proposal(nama, nim, tanggal, jam_mulai, jam_selesai, pmb1, pmb2, ks, pnj1, pnj2 ) VALUES('$nama', '$nim', '$tanggal', '$jam_mulai', '$jam_selesai', '$pmb1', '$pmb2', '$ks', '$pnj1', '$pnj2')";</w:t>
                            </w:r>
                          </w:p>
                          <w:p w14:paraId="38AC3935" w14:textId="77777777" w:rsidR="004A1F81" w:rsidRPr="00641721" w:rsidRDefault="004A1F81" w:rsidP="00410011">
                            <w:pPr>
                              <w:spacing w:line="240" w:lineRule="auto"/>
                              <w:jc w:val="both"/>
                            </w:pPr>
                            <w:r w:rsidRPr="00641721">
                              <w:t>mysqli_query($koneksi, $sql);</w:t>
                            </w:r>
                          </w:p>
                          <w:p w14:paraId="421B74B4" w14:textId="77777777" w:rsidR="004A1F81" w:rsidRPr="00641721" w:rsidRDefault="004A1F81" w:rsidP="00410011">
                            <w:pPr>
                              <w:spacing w:line="240" w:lineRule="auto"/>
                              <w:jc w:val="both"/>
                            </w:pPr>
                            <w:r w:rsidRPr="00641721">
                              <w:t>header('Location: jadwal_sidang</w:t>
                            </w:r>
                            <w:r>
                              <w:t>up2</w:t>
                            </w:r>
                            <w:r w:rsidRPr="00641721">
                              <w:t>.php');</w:t>
                            </w:r>
                          </w:p>
                          <w:p w14:paraId="3258FE0D" w14:textId="77777777" w:rsidR="004A1F81" w:rsidRPr="00641721" w:rsidRDefault="004A1F81" w:rsidP="00410011">
                            <w:pPr>
                              <w:spacing w:line="240" w:lineRule="auto"/>
                              <w:jc w:val="both"/>
                            </w:pPr>
                            <w:r>
                              <w:t>}</w:t>
                            </w:r>
                            <w:r w:rsidRPr="00641721">
                              <w: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41DD3F" id="Text Box 60" o:spid="_x0000_s1036" type="#_x0000_t202" style="position:absolute;left:0;text-align:left;margin-left:70.95pt;margin-top:20.65pt;width:347.85pt;height:339.7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" fillcolor="white [3201]" strokeweight=".5pt">
                <v:textbox>
                  <w:txbxContent>
                    <w:p w14:paraId="4EDD0A5E" w14:textId="77777777" w:rsidR="004A1F81" w:rsidRPr="00641721" w:rsidRDefault="004A1F81" w:rsidP="00410011">
                      <w:pPr>
                        <w:spacing w:line="240" w:lineRule="auto"/>
                        <w:jc w:val="both"/>
                      </w:pPr>
                      <w:r w:rsidRPr="00641721">
                        <w:t xml:space="preserve">&lt;?php </w:t>
                      </w:r>
                    </w:p>
                    <w:p w14:paraId="10E39DAE" w14:textId="77777777" w:rsidR="004A1F81" w:rsidRPr="00641721" w:rsidRDefault="004A1F81" w:rsidP="00410011">
                      <w:pPr>
                        <w:spacing w:line="240" w:lineRule="auto"/>
                        <w:jc w:val="both"/>
                      </w:pPr>
                      <w:r w:rsidRPr="00641721">
                        <w:t xml:space="preserve">require_once '../function/koneksi.php'; </w:t>
                      </w:r>
                    </w:p>
                    <w:p w14:paraId="0724D469" w14:textId="77777777" w:rsidR="004A1F81" w:rsidRPr="00641721" w:rsidRDefault="004A1F81" w:rsidP="00410011">
                      <w:pPr>
                        <w:spacing w:line="240" w:lineRule="auto"/>
                        <w:jc w:val="both"/>
                      </w:pPr>
                      <w:r w:rsidRPr="00641721">
                        <w:t>$nim = $_GET['nim'];</w:t>
                      </w:r>
                    </w:p>
                    <w:p w14:paraId="2AF57C77" w14:textId="77777777" w:rsidR="004A1F81" w:rsidRDefault="004A1F81" w:rsidP="00410011">
                      <w:pPr>
                        <w:spacing w:line="240" w:lineRule="auto"/>
                        <w:jc w:val="both"/>
                      </w:pPr>
                      <w:r w:rsidRPr="00641721">
                        <w:t>$query_mhs = mysqli_query($koneksi, "SELECT * FROM mahasiswa</w:t>
                      </w:r>
                    </w:p>
                    <w:p w14:paraId="26B49D2D" w14:textId="77777777" w:rsidR="004A1F81" w:rsidRPr="00641721" w:rsidRDefault="004A1F81" w:rsidP="00410011">
                      <w:pPr>
                        <w:spacing w:line="240" w:lineRule="auto"/>
                        <w:jc w:val="both"/>
                      </w:pPr>
                      <w:r w:rsidRPr="00641721">
                        <w:t>WHERE nim='$nim'");</w:t>
                      </w:r>
                    </w:p>
                    <w:p w14:paraId="79FE86CF" w14:textId="77777777" w:rsidR="004A1F81" w:rsidRDefault="004A1F81" w:rsidP="00410011">
                      <w:pPr>
                        <w:spacing w:line="240" w:lineRule="auto"/>
                        <w:jc w:val="both"/>
                      </w:pPr>
                      <w:r w:rsidRPr="00641721">
                        <w:t>$row = mysqli_fetch_assoc($query_mhs);</w:t>
                      </w:r>
                    </w:p>
                    <w:p w14:paraId="3486ADA2" w14:textId="77777777" w:rsidR="004A1F81" w:rsidRDefault="004A1F81" w:rsidP="00410011">
                      <w:pPr>
                        <w:spacing w:line="240" w:lineRule="auto"/>
                        <w:jc w:val="both"/>
                      </w:pPr>
                      <w:r w:rsidRPr="00641721">
                        <w:t>if(isset($_POST['submit'])){</w:t>
                      </w:r>
                    </w:p>
                    <w:p w14:paraId="2DBFF233" w14:textId="77777777" w:rsidR="004A1F81" w:rsidRPr="00641721" w:rsidRDefault="004A1F81" w:rsidP="00410011">
                      <w:pPr>
                        <w:spacing w:line="240" w:lineRule="auto"/>
                        <w:jc w:val="both"/>
                      </w:pPr>
                      <w:r w:rsidRPr="00641721">
                        <w:t>$nama = $_POST['nama'];</w:t>
                      </w:r>
                    </w:p>
                    <w:p w14:paraId="37BB59E8" w14:textId="77777777" w:rsidR="004A1F81" w:rsidRPr="00641721" w:rsidRDefault="004A1F81" w:rsidP="00410011">
                      <w:pPr>
                        <w:spacing w:line="240" w:lineRule="auto"/>
                        <w:jc w:val="both"/>
                      </w:pPr>
                      <w:r w:rsidRPr="00641721">
                        <w:t>$nim = $_POST['nim'];</w:t>
                      </w:r>
                    </w:p>
                    <w:p w14:paraId="2974E8C8" w14:textId="77777777" w:rsidR="004A1F81" w:rsidRPr="00641721" w:rsidRDefault="004A1F81" w:rsidP="00410011">
                      <w:pPr>
                        <w:spacing w:line="240" w:lineRule="auto"/>
                        <w:jc w:val="both"/>
                      </w:pPr>
                      <w:r w:rsidRPr="00641721">
                        <w:t>$tanggal = $_POST['tanggal'];</w:t>
                      </w:r>
                    </w:p>
                    <w:p w14:paraId="05130FC9" w14:textId="77777777" w:rsidR="004A1F81" w:rsidRPr="00641721" w:rsidRDefault="004A1F81" w:rsidP="00410011">
                      <w:pPr>
                        <w:spacing w:line="240" w:lineRule="auto"/>
                        <w:jc w:val="both"/>
                      </w:pPr>
                      <w:r w:rsidRPr="00641721">
                        <w:t>$jam_mulai = $_POST['jam_mulai'];</w:t>
                      </w:r>
                    </w:p>
                    <w:p w14:paraId="47513E4D" w14:textId="77777777" w:rsidR="004A1F81" w:rsidRPr="00641721" w:rsidRDefault="004A1F81" w:rsidP="00410011">
                      <w:pPr>
                        <w:spacing w:line="240" w:lineRule="auto"/>
                        <w:jc w:val="both"/>
                      </w:pPr>
                      <w:r w:rsidRPr="00641721">
                        <w:t>$jam_beres = $_POST['jam_selesai'];</w:t>
                      </w:r>
                    </w:p>
                    <w:p w14:paraId="12CFF73A" w14:textId="77777777" w:rsidR="004A1F81" w:rsidRPr="00641721" w:rsidRDefault="004A1F81" w:rsidP="00410011">
                      <w:pPr>
                        <w:spacing w:line="240" w:lineRule="auto"/>
                        <w:jc w:val="both"/>
                      </w:pPr>
                      <w:r w:rsidRPr="00641721">
                        <w:t>$pmb1 = $_POST['pmb1'];</w:t>
                      </w:r>
                    </w:p>
                    <w:p w14:paraId="4F4C2B16" w14:textId="77777777" w:rsidR="004A1F81" w:rsidRPr="00641721" w:rsidRDefault="004A1F81" w:rsidP="00410011">
                      <w:pPr>
                        <w:spacing w:line="240" w:lineRule="auto"/>
                        <w:jc w:val="both"/>
                      </w:pPr>
                      <w:r w:rsidRPr="00641721">
                        <w:t>$pmb2 = $_POST['pmb2'];</w:t>
                      </w:r>
                    </w:p>
                    <w:p w14:paraId="381DBB9E" w14:textId="77777777" w:rsidR="004A1F81" w:rsidRPr="00641721" w:rsidRDefault="004A1F81" w:rsidP="00410011">
                      <w:pPr>
                        <w:spacing w:line="240" w:lineRule="auto"/>
                        <w:jc w:val="both"/>
                      </w:pPr>
                      <w:r w:rsidRPr="00641721">
                        <w:t>$ks = $_POST['ks'];</w:t>
                      </w:r>
                    </w:p>
                    <w:p w14:paraId="67B360F5" w14:textId="77777777" w:rsidR="004A1F81" w:rsidRPr="00641721" w:rsidRDefault="004A1F81" w:rsidP="00410011">
                      <w:pPr>
                        <w:spacing w:line="240" w:lineRule="auto"/>
                        <w:jc w:val="both"/>
                      </w:pPr>
                      <w:r w:rsidRPr="00641721">
                        <w:t>$pnj1 = $_POST['pnj1'];</w:t>
                      </w:r>
                    </w:p>
                    <w:p w14:paraId="679B788F" w14:textId="77777777" w:rsidR="004A1F81" w:rsidRPr="00641721" w:rsidRDefault="004A1F81" w:rsidP="00410011">
                      <w:pPr>
                        <w:spacing w:line="240" w:lineRule="auto"/>
                        <w:jc w:val="both"/>
                      </w:pPr>
                      <w:r w:rsidRPr="00641721">
                        <w:t>$pnj2 = $_POST['pnj2'];</w:t>
                      </w:r>
                    </w:p>
                    <w:p w14:paraId="526CF2D2" w14:textId="77777777" w:rsidR="004A1F81" w:rsidRPr="00641721" w:rsidRDefault="004A1F81" w:rsidP="00410011">
                      <w:pPr>
                        <w:spacing w:line="240" w:lineRule="auto"/>
                        <w:jc w:val="both"/>
                      </w:pPr>
                      <w:r w:rsidRPr="00641721">
                        <w:t>$sql = "INSERT INTO jadwal_proposal(nama, nim, tanggal, jam_mulai, jam_selesai, pmb1, pmb2, ks, pnj1, pnj2 ) VALUES('$nama', '$nim', '$tanggal', '$jam_mulai', '$jam_selesai', '$pmb1', '$pmb2', '$ks', '$pnj1', '$pnj2')";</w:t>
                      </w:r>
                    </w:p>
                    <w:p w14:paraId="38AC3935" w14:textId="77777777" w:rsidR="004A1F81" w:rsidRPr="00641721" w:rsidRDefault="004A1F81" w:rsidP="00410011">
                      <w:pPr>
                        <w:spacing w:line="240" w:lineRule="auto"/>
                        <w:jc w:val="both"/>
                      </w:pPr>
                      <w:r w:rsidRPr="00641721">
                        <w:t>mysqli_query($koneksi, $sql);</w:t>
                      </w:r>
                    </w:p>
                    <w:p w14:paraId="421B74B4" w14:textId="77777777" w:rsidR="004A1F81" w:rsidRPr="00641721" w:rsidRDefault="004A1F81" w:rsidP="00410011">
                      <w:pPr>
                        <w:spacing w:line="240" w:lineRule="auto"/>
                        <w:jc w:val="both"/>
                      </w:pPr>
                      <w:r w:rsidRPr="00641721">
                        <w:t>header('Location: jadwal_sidang</w:t>
                      </w:r>
                      <w:r>
                        <w:t>up2</w:t>
                      </w:r>
                      <w:r w:rsidRPr="00641721">
                        <w:t>.php');</w:t>
                      </w:r>
                    </w:p>
                    <w:p w14:paraId="3258FE0D" w14:textId="77777777" w:rsidR="004A1F81" w:rsidRPr="00641721" w:rsidRDefault="004A1F81" w:rsidP="00410011">
                      <w:pPr>
                        <w:spacing w:line="240" w:lineRule="auto"/>
                        <w:jc w:val="both"/>
                      </w:pPr>
                      <w:r>
                        <w:t>}</w:t>
                      </w:r>
                      <w:r w:rsidRPr="00641721">
                        <w:t>?&gt;</w:t>
                      </w:r>
                    </w:p>
                  </w:txbxContent>
                </v:textbox>
                <w10:wrap type="topAndBottom"/>
              </v:shape>
            </w:pict>
          </mc:Fallback>
        </mc:AlternateContent>
      </w:r>
      <w:r w:rsidR="00622D31" w:rsidRPr="00EB2FE6">
        <w:t>Implementasi</w:t>
      </w:r>
      <w:r w:rsidR="00622D31">
        <w:t xml:space="preserve"> </w:t>
      </w:r>
      <w:r w:rsidR="00622D31" w:rsidRPr="009C17AE">
        <w:rPr>
          <w:i/>
          <w:iCs/>
        </w:rPr>
        <w:t>Coding</w:t>
      </w:r>
      <w:r w:rsidR="00622D31">
        <w:rPr>
          <w:i/>
          <w:iCs/>
        </w:rPr>
        <w:t xml:space="preserve"> </w:t>
      </w:r>
      <w:r w:rsidR="00622D31">
        <w:t>Input Jadwal Sidang UP-</w:t>
      </w:r>
      <w:r>
        <w:t>2</w:t>
      </w:r>
    </w:p>
    <w:p w14:paraId="2F5EE0FC" w14:textId="77777777" w:rsidR="00622D31" w:rsidRPr="000A7ACE" w:rsidRDefault="00622D31" w:rsidP="00622D31">
      <w:pPr>
        <w:spacing w:line="360" w:lineRule="auto"/>
        <w:jc w:val="both"/>
      </w:pPr>
    </w:p>
    <w:p w14:paraId="65E9F614" w14:textId="77777777" w:rsidR="00622D31" w:rsidRDefault="00622D31" w:rsidP="00622D31">
      <w:pPr>
        <w:pStyle w:val="ListParagraph"/>
        <w:numPr>
          <w:ilvl w:val="0"/>
          <w:numId w:val="88"/>
        </w:numPr>
        <w:spacing w:line="360" w:lineRule="auto"/>
        <w:ind w:left="1134"/>
        <w:jc w:val="both"/>
      </w:pPr>
      <w:r>
        <w:t>Halaman Mahasiswa</w:t>
      </w:r>
    </w:p>
    <w:p w14:paraId="16AA424E" w14:textId="2133B5C8" w:rsidR="00622D31" w:rsidRDefault="008D32DF" w:rsidP="008D32DF">
      <w:pPr>
        <w:pStyle w:val="ListParagraph"/>
        <w:numPr>
          <w:ilvl w:val="0"/>
          <w:numId w:val="89"/>
        </w:numPr>
        <w:spacing w:line="360" w:lineRule="auto"/>
        <w:ind w:left="1560"/>
        <w:jc w:val="both"/>
      </w:pPr>
      <w:r>
        <w:rPr>
          <w:noProof/>
        </w:rPr>
        <mc:AlternateContent>
          <mc:Choice Requires="wps">
            <w:drawing>
              <wp:anchor distT="0" distB="0" distL="114300" distR="114300" simplePos="0" relativeHeight="251795456" behindDoc="0" locked="0" layoutInCell="1" allowOverlap="1" wp14:anchorId="0F87997D" wp14:editId="0ED7D769">
                <wp:simplePos x="0" y="0"/>
                <wp:positionH relativeFrom="column">
                  <wp:posOffset>994723</wp:posOffset>
                </wp:positionH>
                <wp:positionV relativeFrom="paragraph">
                  <wp:posOffset>234950</wp:posOffset>
                </wp:positionV>
                <wp:extent cx="4362450" cy="3146425"/>
                <wp:effectExtent l="0" t="0" r="19050" b="15875"/>
                <wp:wrapTopAndBottom/>
                <wp:docPr id="62" name="Text Box 62"/>
                <wp:cNvGraphicFramePr/>
                <a:graphic xmlns:a="http://schemas.openxmlformats.org/drawingml/2006/main">
                  <a:graphicData uri="http://schemas.microsoft.com/office/word/2010/wordprocessingShape">
                    <wps:wsp>
                      <wps:cNvSpPr txBox="1"/>
                      <wps:spPr>
                        <a:xfrm>
                          <a:off x="0" y="0"/>
                          <a:ext cx="4362450" cy="3146425"/>
                        </a:xfrm>
                        <a:prstGeom prst="rect">
                          <a:avLst/>
                        </a:prstGeom>
                        <a:solidFill>
                          <a:schemeClr val="lt1"/>
                        </a:solidFill>
                        <a:ln w="6350">
                          <a:solidFill>
                            <a:prstClr val="black"/>
                          </a:solidFill>
                        </a:ln>
                      </wps:spPr>
                      <wps:txbx>
                        <w:txbxContent>
                          <w:p w14:paraId="7A9F61DF" w14:textId="77777777" w:rsidR="004A1F81" w:rsidRPr="00B430D3" w:rsidRDefault="004A1F81" w:rsidP="008D32DF">
                            <w:pPr>
                              <w:spacing w:line="240" w:lineRule="auto"/>
                              <w:jc w:val="both"/>
                            </w:pPr>
                            <w:r w:rsidRPr="00B430D3">
                              <w:t xml:space="preserve">&lt;?php </w:t>
                            </w:r>
                          </w:p>
                          <w:p w14:paraId="4F7A91A9" w14:textId="77777777" w:rsidR="004A1F81" w:rsidRPr="00B430D3" w:rsidRDefault="004A1F81" w:rsidP="008D32DF">
                            <w:pPr>
                              <w:spacing w:line="240" w:lineRule="auto"/>
                              <w:jc w:val="both"/>
                            </w:pPr>
                            <w:r w:rsidRPr="00B430D3">
                              <w:t xml:space="preserve">require_once 'function/koneksi.php'; </w:t>
                            </w:r>
                          </w:p>
                          <w:p w14:paraId="2C32DEBB" w14:textId="77777777" w:rsidR="004A1F81" w:rsidRPr="00B430D3" w:rsidRDefault="004A1F81" w:rsidP="008D32DF">
                            <w:pPr>
                              <w:spacing w:line="240" w:lineRule="auto"/>
                              <w:jc w:val="both"/>
                            </w:pPr>
                            <w:r w:rsidRPr="00B430D3">
                              <w:t>session_start();</w:t>
                            </w:r>
                          </w:p>
                          <w:p w14:paraId="369779B6" w14:textId="77777777" w:rsidR="004A1F81" w:rsidRPr="00B430D3" w:rsidRDefault="004A1F81" w:rsidP="008D32DF">
                            <w:pPr>
                              <w:spacing w:line="240" w:lineRule="auto"/>
                              <w:jc w:val="both"/>
                            </w:pPr>
                            <w:r w:rsidRPr="00B430D3">
                              <w:t>if(isset($_SESSION['user'])){</w:t>
                            </w:r>
                          </w:p>
                          <w:p w14:paraId="6C25036C" w14:textId="77777777" w:rsidR="004A1F81" w:rsidRPr="00B430D3" w:rsidRDefault="004A1F81" w:rsidP="008D32DF">
                            <w:pPr>
                              <w:spacing w:line="240" w:lineRule="auto"/>
                              <w:jc w:val="both"/>
                            </w:pPr>
                            <w:r w:rsidRPr="00B430D3">
                              <w:t>header('Location: home.php');</w:t>
                            </w:r>
                          </w:p>
                          <w:p w14:paraId="63012AF0" w14:textId="77777777" w:rsidR="004A1F81" w:rsidRPr="00B430D3" w:rsidRDefault="004A1F81" w:rsidP="008D32DF">
                            <w:pPr>
                              <w:spacing w:line="240" w:lineRule="auto"/>
                              <w:jc w:val="both"/>
                            </w:pPr>
                            <w:r w:rsidRPr="00B430D3">
                              <w:t>}</w:t>
                            </w:r>
                            <w:r w:rsidRPr="00B430D3">
                              <w:tab/>
                            </w:r>
                          </w:p>
                          <w:p w14:paraId="3ED917D3" w14:textId="77777777" w:rsidR="004A1F81" w:rsidRPr="00B430D3" w:rsidRDefault="004A1F81" w:rsidP="008D32DF">
                            <w:pPr>
                              <w:spacing w:line="240" w:lineRule="auto"/>
                              <w:jc w:val="both"/>
                            </w:pPr>
                            <w:r w:rsidRPr="00B430D3">
                              <w:t>$error = '';</w:t>
                            </w:r>
                          </w:p>
                          <w:p w14:paraId="2973BCF1" w14:textId="77777777" w:rsidR="004A1F81" w:rsidRPr="00B430D3" w:rsidRDefault="004A1F81" w:rsidP="008D32DF">
                            <w:pPr>
                              <w:spacing w:line="240" w:lineRule="auto"/>
                              <w:jc w:val="both"/>
                            </w:pPr>
                            <w:r w:rsidRPr="00B430D3">
                              <w:t>if(isset($_POST['submit'])){</w:t>
                            </w:r>
                          </w:p>
                          <w:p w14:paraId="5824215F" w14:textId="77777777" w:rsidR="004A1F81" w:rsidRPr="00B430D3" w:rsidRDefault="004A1F81" w:rsidP="008D32DF">
                            <w:pPr>
                              <w:spacing w:line="240" w:lineRule="auto"/>
                              <w:jc w:val="both"/>
                            </w:pPr>
                            <w:r w:rsidRPr="00B430D3">
                              <w:t>$nim = $_POST['nim'];</w:t>
                            </w:r>
                          </w:p>
                          <w:p w14:paraId="7D211FB6" w14:textId="77777777" w:rsidR="004A1F81" w:rsidRPr="00B430D3" w:rsidRDefault="004A1F81" w:rsidP="008D32DF">
                            <w:pPr>
                              <w:spacing w:line="240" w:lineRule="auto"/>
                              <w:jc w:val="both"/>
                            </w:pPr>
                            <w:r w:rsidRPr="00B430D3">
                              <w:t>$password = $_POST['password'];</w:t>
                            </w:r>
                          </w:p>
                          <w:p w14:paraId="7ACA8006" w14:textId="77777777" w:rsidR="004A1F81" w:rsidRPr="00B430D3" w:rsidRDefault="004A1F81" w:rsidP="008D32DF">
                            <w:pPr>
                              <w:spacing w:line="240" w:lineRule="auto"/>
                              <w:jc w:val="both"/>
                            </w:pPr>
                          </w:p>
                          <w:p w14:paraId="459E7092" w14:textId="77777777" w:rsidR="004A1F81" w:rsidRPr="00B430D3" w:rsidRDefault="004A1F81" w:rsidP="008D32DF">
                            <w:pPr>
                              <w:spacing w:line="240" w:lineRule="auto"/>
                              <w:jc w:val="both"/>
                            </w:pPr>
                            <w:r w:rsidRPr="00B430D3">
                              <w:t>//validasi atau logika</w:t>
                            </w:r>
                          </w:p>
                          <w:p w14:paraId="6A517DC2" w14:textId="77777777" w:rsidR="004A1F81" w:rsidRPr="00B430D3" w:rsidRDefault="004A1F81" w:rsidP="008D32DF">
                            <w:pPr>
                              <w:spacing w:line="240" w:lineRule="auto"/>
                              <w:jc w:val="both"/>
                            </w:pPr>
                            <w:r w:rsidRPr="00B430D3">
                              <w:t>if(!empty(trim($nim)) &amp;&amp; !empty(trim($password))){</w:t>
                            </w:r>
                          </w:p>
                          <w:p w14:paraId="53526AD2" w14:textId="77777777" w:rsidR="004A1F81" w:rsidRPr="00B430D3" w:rsidRDefault="004A1F81" w:rsidP="008D32DF">
                            <w:pPr>
                              <w:spacing w:line="240" w:lineRule="auto"/>
                              <w:jc w:val="both"/>
                            </w:pPr>
                            <w:r w:rsidRPr="00B430D3">
                              <w:t>$query_read = "SELECT * FROM mahasiswa WHERE nim='$nim'";</w:t>
                            </w:r>
                          </w:p>
                          <w:p w14:paraId="1BD8D0FC" w14:textId="77777777" w:rsidR="004A1F81" w:rsidRPr="00B430D3" w:rsidRDefault="004A1F81" w:rsidP="008D32DF">
                            <w:pPr>
                              <w:spacing w:line="240" w:lineRule="auto"/>
                              <w:jc w:val="both"/>
                            </w:pPr>
                            <w:r w:rsidRPr="00B430D3">
                              <w:t>$result_read = mysqli_query($koneksi, $query_read);</w:t>
                            </w:r>
                          </w:p>
                          <w:p w14:paraId="67D60D17" w14:textId="77777777" w:rsidR="004A1F81" w:rsidRPr="00B430D3" w:rsidRDefault="004A1F81" w:rsidP="008D32DF">
                            <w:pPr>
                              <w:spacing w:line="240" w:lineRule="auto"/>
                              <w:jc w:val="both"/>
                            </w:pPr>
                            <w:r w:rsidRPr="00B430D3">
                              <w:t>if($user = mysqli_num_rows($result_read) != 0){</w:t>
                            </w:r>
                          </w:p>
                          <w:p w14:paraId="19C11861" w14:textId="77777777" w:rsidR="004A1F81" w:rsidRPr="00B430D3" w:rsidRDefault="004A1F81" w:rsidP="008D32DF">
                            <w:pPr>
                              <w:spacing w:line="240" w:lineRule="auto"/>
                              <w:jc w:val="both"/>
                            </w:pPr>
                            <w:r w:rsidRPr="00B430D3">
                              <w:t>$row = mysqli_fetch_assoc($result_read);</w:t>
                            </w:r>
                          </w:p>
                          <w:p w14:paraId="1FD0FFBB" w14:textId="77777777" w:rsidR="004A1F81" w:rsidRDefault="004A1F81" w:rsidP="008D32D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87997D" id="Text Box 62" o:spid="_x0000_s1037" type="#_x0000_t202" style="position:absolute;left:0;text-align:left;margin-left:78.3pt;margin-top:18.5pt;width:343.5pt;height:247.75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" fillcolor="white [3201]" strokeweight=".5pt">
                <v:textbox>
                  <w:txbxContent>
                    <w:p w14:paraId="7A9F61DF" w14:textId="77777777" w:rsidR="004A1F81" w:rsidRPr="00B430D3" w:rsidRDefault="004A1F81" w:rsidP="008D32DF">
                      <w:pPr>
                        <w:spacing w:line="240" w:lineRule="auto"/>
                        <w:jc w:val="both"/>
                      </w:pPr>
                      <w:r w:rsidRPr="00B430D3">
                        <w:t xml:space="preserve">&lt;?php </w:t>
                      </w:r>
                    </w:p>
                    <w:p w14:paraId="4F7A91A9" w14:textId="77777777" w:rsidR="004A1F81" w:rsidRPr="00B430D3" w:rsidRDefault="004A1F81" w:rsidP="008D32DF">
                      <w:pPr>
                        <w:spacing w:line="240" w:lineRule="auto"/>
                        <w:jc w:val="both"/>
                      </w:pPr>
                      <w:r w:rsidRPr="00B430D3">
                        <w:t xml:space="preserve">require_once 'function/koneksi.php'; </w:t>
                      </w:r>
                    </w:p>
                    <w:p w14:paraId="2C32DEBB" w14:textId="77777777" w:rsidR="004A1F81" w:rsidRPr="00B430D3" w:rsidRDefault="004A1F81" w:rsidP="008D32DF">
                      <w:pPr>
                        <w:spacing w:line="240" w:lineRule="auto"/>
                        <w:jc w:val="both"/>
                      </w:pPr>
                      <w:r w:rsidRPr="00B430D3">
                        <w:t>session_start();</w:t>
                      </w:r>
                    </w:p>
                    <w:p w14:paraId="369779B6" w14:textId="77777777" w:rsidR="004A1F81" w:rsidRPr="00B430D3" w:rsidRDefault="004A1F81" w:rsidP="008D32DF">
                      <w:pPr>
                        <w:spacing w:line="240" w:lineRule="auto"/>
                        <w:jc w:val="both"/>
                      </w:pPr>
                      <w:r w:rsidRPr="00B430D3">
                        <w:t>if(isset($_SESSION['user'])){</w:t>
                      </w:r>
                    </w:p>
                    <w:p w14:paraId="6C25036C" w14:textId="77777777" w:rsidR="004A1F81" w:rsidRPr="00B430D3" w:rsidRDefault="004A1F81" w:rsidP="008D32DF">
                      <w:pPr>
                        <w:spacing w:line="240" w:lineRule="auto"/>
                        <w:jc w:val="both"/>
                      </w:pPr>
                      <w:r w:rsidRPr="00B430D3">
                        <w:t>header('Location: home.php');</w:t>
                      </w:r>
                    </w:p>
                    <w:p w14:paraId="63012AF0" w14:textId="77777777" w:rsidR="004A1F81" w:rsidRPr="00B430D3" w:rsidRDefault="004A1F81" w:rsidP="008D32DF">
                      <w:pPr>
                        <w:spacing w:line="240" w:lineRule="auto"/>
                        <w:jc w:val="both"/>
                      </w:pPr>
                      <w:r w:rsidRPr="00B430D3">
                        <w:t>}</w:t>
                      </w:r>
                      <w:r w:rsidRPr="00B430D3">
                        <w:tab/>
                      </w:r>
                    </w:p>
                    <w:p w14:paraId="3ED917D3" w14:textId="77777777" w:rsidR="004A1F81" w:rsidRPr="00B430D3" w:rsidRDefault="004A1F81" w:rsidP="008D32DF">
                      <w:pPr>
                        <w:spacing w:line="240" w:lineRule="auto"/>
                        <w:jc w:val="both"/>
                      </w:pPr>
                      <w:r w:rsidRPr="00B430D3">
                        <w:t>$error = '';</w:t>
                      </w:r>
                    </w:p>
                    <w:p w14:paraId="2973BCF1" w14:textId="77777777" w:rsidR="004A1F81" w:rsidRPr="00B430D3" w:rsidRDefault="004A1F81" w:rsidP="008D32DF">
                      <w:pPr>
                        <w:spacing w:line="240" w:lineRule="auto"/>
                        <w:jc w:val="both"/>
                      </w:pPr>
                      <w:r w:rsidRPr="00B430D3">
                        <w:t>if(isset($_POST['submit'])){</w:t>
                      </w:r>
                    </w:p>
                    <w:p w14:paraId="5824215F" w14:textId="77777777" w:rsidR="004A1F81" w:rsidRPr="00B430D3" w:rsidRDefault="004A1F81" w:rsidP="008D32DF">
                      <w:pPr>
                        <w:spacing w:line="240" w:lineRule="auto"/>
                        <w:jc w:val="both"/>
                      </w:pPr>
                      <w:r w:rsidRPr="00B430D3">
                        <w:t>$nim = $_POST['nim'];</w:t>
                      </w:r>
                    </w:p>
                    <w:p w14:paraId="7D211FB6" w14:textId="77777777" w:rsidR="004A1F81" w:rsidRPr="00B430D3" w:rsidRDefault="004A1F81" w:rsidP="008D32DF">
                      <w:pPr>
                        <w:spacing w:line="240" w:lineRule="auto"/>
                        <w:jc w:val="both"/>
                      </w:pPr>
                      <w:r w:rsidRPr="00B430D3">
                        <w:t>$password = $_POST['password'];</w:t>
                      </w:r>
                    </w:p>
                    <w:p w14:paraId="7ACA8006" w14:textId="77777777" w:rsidR="004A1F81" w:rsidRPr="00B430D3" w:rsidRDefault="004A1F81" w:rsidP="008D32DF">
                      <w:pPr>
                        <w:spacing w:line="240" w:lineRule="auto"/>
                        <w:jc w:val="both"/>
                      </w:pPr>
                    </w:p>
                    <w:p w14:paraId="459E7092" w14:textId="77777777" w:rsidR="004A1F81" w:rsidRPr="00B430D3" w:rsidRDefault="004A1F81" w:rsidP="008D32DF">
                      <w:pPr>
                        <w:spacing w:line="240" w:lineRule="auto"/>
                        <w:jc w:val="both"/>
                      </w:pPr>
                      <w:r w:rsidRPr="00B430D3">
                        <w:t>//validasi atau logika</w:t>
                      </w:r>
                    </w:p>
                    <w:p w14:paraId="6A517DC2" w14:textId="77777777" w:rsidR="004A1F81" w:rsidRPr="00B430D3" w:rsidRDefault="004A1F81" w:rsidP="008D32DF">
                      <w:pPr>
                        <w:spacing w:line="240" w:lineRule="auto"/>
                        <w:jc w:val="both"/>
                      </w:pPr>
                      <w:r w:rsidRPr="00B430D3">
                        <w:t>if(!empty(trim($nim)) &amp;&amp; !empty(trim($password))){</w:t>
                      </w:r>
                    </w:p>
                    <w:p w14:paraId="53526AD2" w14:textId="77777777" w:rsidR="004A1F81" w:rsidRPr="00B430D3" w:rsidRDefault="004A1F81" w:rsidP="008D32DF">
                      <w:pPr>
                        <w:spacing w:line="240" w:lineRule="auto"/>
                        <w:jc w:val="both"/>
                      </w:pPr>
                      <w:r w:rsidRPr="00B430D3">
                        <w:t>$query_read = "SELECT * FROM mahasiswa WHERE nim='$nim'";</w:t>
                      </w:r>
                    </w:p>
                    <w:p w14:paraId="1BD8D0FC" w14:textId="77777777" w:rsidR="004A1F81" w:rsidRPr="00B430D3" w:rsidRDefault="004A1F81" w:rsidP="008D32DF">
                      <w:pPr>
                        <w:spacing w:line="240" w:lineRule="auto"/>
                        <w:jc w:val="both"/>
                      </w:pPr>
                      <w:r w:rsidRPr="00B430D3">
                        <w:t>$result_read = mysqli_query($koneksi, $query_read);</w:t>
                      </w:r>
                    </w:p>
                    <w:p w14:paraId="67D60D17" w14:textId="77777777" w:rsidR="004A1F81" w:rsidRPr="00B430D3" w:rsidRDefault="004A1F81" w:rsidP="008D32DF">
                      <w:pPr>
                        <w:spacing w:line="240" w:lineRule="auto"/>
                        <w:jc w:val="both"/>
                      </w:pPr>
                      <w:r w:rsidRPr="00B430D3">
                        <w:t>if($user = mysqli_num_rows($result_read) != 0){</w:t>
                      </w:r>
                    </w:p>
                    <w:p w14:paraId="19C11861" w14:textId="77777777" w:rsidR="004A1F81" w:rsidRPr="00B430D3" w:rsidRDefault="004A1F81" w:rsidP="008D32DF">
                      <w:pPr>
                        <w:spacing w:line="240" w:lineRule="auto"/>
                        <w:jc w:val="both"/>
                      </w:pPr>
                      <w:r w:rsidRPr="00B430D3">
                        <w:t>$row = mysqli_fetch_assoc($result_read);</w:t>
                      </w:r>
                    </w:p>
                    <w:p w14:paraId="1FD0FFBB" w14:textId="77777777" w:rsidR="004A1F81" w:rsidRDefault="004A1F81" w:rsidP="008D32DF"/>
                  </w:txbxContent>
                </v:textbox>
                <w10:wrap type="topAndBottom"/>
              </v:shape>
            </w:pict>
          </mc:Fallback>
        </mc:AlternateContent>
      </w:r>
      <w:r w:rsidR="00622D31">
        <w:t xml:space="preserve">Implementasi </w:t>
      </w:r>
      <w:r w:rsidR="00622D31" w:rsidRPr="009C17AE">
        <w:rPr>
          <w:i/>
          <w:iCs/>
        </w:rPr>
        <w:t>Coding</w:t>
      </w:r>
      <w:r w:rsidR="00622D31">
        <w:rPr>
          <w:i/>
          <w:iCs/>
        </w:rPr>
        <w:t xml:space="preserve"> login</w:t>
      </w:r>
    </w:p>
    <w:p w14:paraId="6382DD21" w14:textId="11FE4F19" w:rsidR="008D32DF" w:rsidRDefault="008D32DF" w:rsidP="008D32DF">
      <w:pPr>
        <w:spacing w:line="360" w:lineRule="auto"/>
        <w:jc w:val="both"/>
      </w:pPr>
      <w:r>
        <w:rPr>
          <w:noProof/>
        </w:rPr>
        <w:lastRenderedPageBreak/>
        <mc:AlternateContent>
          <mc:Choice Requires="wps">
            <w:drawing>
              <wp:anchor distT="0" distB="0" distL="114300" distR="114300" simplePos="0" relativeHeight="251797504" behindDoc="0" locked="0" layoutInCell="1" allowOverlap="1" wp14:anchorId="6B4484E7" wp14:editId="0BB4F425">
                <wp:simplePos x="0" y="0"/>
                <wp:positionH relativeFrom="column">
                  <wp:posOffset>981710</wp:posOffset>
                </wp:positionH>
                <wp:positionV relativeFrom="paragraph">
                  <wp:posOffset>26983</wp:posOffset>
                </wp:positionV>
                <wp:extent cx="4419600" cy="2552700"/>
                <wp:effectExtent l="0" t="0" r="19050" b="19050"/>
                <wp:wrapTopAndBottom/>
                <wp:docPr id="69" name="Text Box 69"/>
                <wp:cNvGraphicFramePr/>
                <a:graphic xmlns:a="http://schemas.openxmlformats.org/drawingml/2006/main">
                  <a:graphicData uri="http://schemas.microsoft.com/office/word/2010/wordprocessingShape">
                    <wps:wsp>
                      <wps:cNvSpPr txBox="1"/>
                      <wps:spPr>
                        <a:xfrm>
                          <a:off x="0" y="0"/>
                          <a:ext cx="4419600" cy="2552700"/>
                        </a:xfrm>
                        <a:prstGeom prst="rect">
                          <a:avLst/>
                        </a:prstGeom>
                        <a:solidFill>
                          <a:schemeClr val="lt1"/>
                        </a:solidFill>
                        <a:ln w="6350">
                          <a:solidFill>
                            <a:prstClr val="black"/>
                          </a:solidFill>
                        </a:ln>
                      </wps:spPr>
                      <wps:txbx>
                        <w:txbxContent>
                          <w:p w14:paraId="32C4FBA9" w14:textId="77777777" w:rsidR="004A1F81" w:rsidRPr="00201468" w:rsidRDefault="004A1F81" w:rsidP="008D32DF">
                            <w:pPr>
                              <w:spacing w:line="240" w:lineRule="auto"/>
                              <w:jc w:val="both"/>
                            </w:pPr>
                            <w:r w:rsidRPr="00201468">
                              <w:t>if(password_verify($password, $row['password'])){</w:t>
                            </w:r>
                          </w:p>
                          <w:p w14:paraId="49F73EA3" w14:textId="77777777" w:rsidR="004A1F81" w:rsidRPr="00201468" w:rsidRDefault="004A1F81" w:rsidP="008D32DF">
                            <w:pPr>
                              <w:spacing w:line="240" w:lineRule="auto"/>
                              <w:jc w:val="both"/>
                            </w:pPr>
                            <w:r w:rsidRPr="00201468">
                              <w:t>$_SESSION['user'] = $row['nim'];</w:t>
                            </w:r>
                          </w:p>
                          <w:p w14:paraId="2D2ACE8E" w14:textId="77777777" w:rsidR="004A1F81" w:rsidRPr="00201468" w:rsidRDefault="004A1F81" w:rsidP="008D32DF">
                            <w:pPr>
                              <w:spacing w:line="240" w:lineRule="auto"/>
                              <w:jc w:val="both"/>
                            </w:pPr>
                            <w:r w:rsidRPr="00201468">
                              <w:t>header('Location: home.php');</w:t>
                            </w:r>
                          </w:p>
                          <w:p w14:paraId="5E42E12B" w14:textId="77777777" w:rsidR="004A1F81" w:rsidRPr="00201468" w:rsidRDefault="004A1F81" w:rsidP="008D32DF">
                            <w:pPr>
                              <w:spacing w:line="240" w:lineRule="auto"/>
                              <w:jc w:val="both"/>
                            </w:pPr>
                            <w:r w:rsidRPr="00201468">
                              <w:t>}else{</w:t>
                            </w:r>
                          </w:p>
                          <w:p w14:paraId="46C528AE" w14:textId="77777777" w:rsidR="004A1F81" w:rsidRPr="00201468" w:rsidRDefault="004A1F81" w:rsidP="008D32DF">
                            <w:pPr>
                              <w:spacing w:line="240" w:lineRule="auto"/>
                              <w:jc w:val="both"/>
                            </w:pPr>
                            <w:r w:rsidRPr="00201468">
                              <w:t>$error = 'nim atau password salah';</w:t>
                            </w:r>
                          </w:p>
                          <w:p w14:paraId="14B670EF" w14:textId="77777777" w:rsidR="004A1F81" w:rsidRPr="00201468" w:rsidRDefault="004A1F81" w:rsidP="008D32DF">
                            <w:pPr>
                              <w:spacing w:line="240" w:lineRule="auto"/>
                              <w:jc w:val="both"/>
                            </w:pPr>
                            <w:r w:rsidRPr="00201468">
                              <w:t>}</w:t>
                            </w:r>
                            <w:r w:rsidRPr="00201468">
                              <w:tab/>
                            </w:r>
                            <w:r w:rsidRPr="00201468">
                              <w:tab/>
                            </w:r>
                            <w:r w:rsidRPr="00201468">
                              <w:tab/>
                            </w:r>
                            <w:r w:rsidRPr="00201468">
                              <w:tab/>
                            </w:r>
                          </w:p>
                          <w:p w14:paraId="36172C82" w14:textId="77777777" w:rsidR="004A1F81" w:rsidRPr="00201468" w:rsidRDefault="004A1F81" w:rsidP="008D32DF">
                            <w:pPr>
                              <w:spacing w:line="240" w:lineRule="auto"/>
                              <w:jc w:val="both"/>
                            </w:pPr>
                            <w:r w:rsidRPr="00201468">
                              <w:t>}else{</w:t>
                            </w:r>
                          </w:p>
                          <w:p w14:paraId="32134D18" w14:textId="77777777" w:rsidR="004A1F81" w:rsidRPr="00201468" w:rsidRDefault="004A1F81" w:rsidP="008D32DF">
                            <w:pPr>
                              <w:spacing w:line="240" w:lineRule="auto"/>
                              <w:jc w:val="both"/>
                            </w:pPr>
                            <w:r w:rsidRPr="00201468">
                              <w:t>$error = 'nim belum ada';</w:t>
                            </w:r>
                          </w:p>
                          <w:p w14:paraId="298171B4" w14:textId="77777777" w:rsidR="004A1F81" w:rsidRPr="00201468" w:rsidRDefault="004A1F81" w:rsidP="008D32DF">
                            <w:pPr>
                              <w:spacing w:line="240" w:lineRule="auto"/>
                              <w:jc w:val="both"/>
                            </w:pPr>
                            <w:r w:rsidRPr="00201468">
                              <w:t>}</w:t>
                            </w:r>
                          </w:p>
                          <w:p w14:paraId="65F3D404" w14:textId="77777777" w:rsidR="004A1F81" w:rsidRPr="00201468" w:rsidRDefault="004A1F81" w:rsidP="008D32DF">
                            <w:pPr>
                              <w:spacing w:line="240" w:lineRule="auto"/>
                              <w:jc w:val="both"/>
                            </w:pPr>
                            <w:r w:rsidRPr="00201468">
                              <w:t>}else{</w:t>
                            </w:r>
                          </w:p>
                          <w:p w14:paraId="56197E2F" w14:textId="77777777" w:rsidR="004A1F81" w:rsidRPr="00201468" w:rsidRDefault="004A1F81" w:rsidP="008D32DF">
                            <w:pPr>
                              <w:spacing w:line="240" w:lineRule="auto"/>
                              <w:jc w:val="both"/>
                            </w:pPr>
                            <w:r w:rsidRPr="00201468">
                              <w:t>$error = 'Data tidak boleh kosong';</w:t>
                            </w:r>
                          </w:p>
                          <w:p w14:paraId="2B0ABE06" w14:textId="77777777" w:rsidR="004A1F81" w:rsidRPr="00201468" w:rsidRDefault="004A1F81" w:rsidP="008D32DF">
                            <w:pPr>
                              <w:spacing w:line="240" w:lineRule="auto"/>
                              <w:jc w:val="both"/>
                            </w:pPr>
                            <w:r w:rsidRPr="00201468">
                              <w:t>}</w:t>
                            </w:r>
                            <w:r w:rsidRPr="00201468">
                              <w:tab/>
                            </w:r>
                          </w:p>
                          <w:p w14:paraId="5628A3B3" w14:textId="77777777" w:rsidR="004A1F81" w:rsidRPr="00201468" w:rsidRDefault="004A1F81" w:rsidP="008D32DF">
                            <w:pPr>
                              <w:spacing w:line="240" w:lineRule="auto"/>
                              <w:jc w:val="both"/>
                            </w:pPr>
                            <w:r w:rsidRPr="00201468">
                              <w:t>}</w:t>
                            </w:r>
                          </w:p>
                          <w:p w14:paraId="701CFAB8" w14:textId="77777777" w:rsidR="004A1F81" w:rsidRDefault="004A1F81" w:rsidP="008D32DF">
                            <w:pPr>
                              <w:spacing w:line="240" w:lineRule="auto"/>
                              <w:jc w:val="both"/>
                            </w:pPr>
                            <w:r w:rsidRPr="00201468">
                              <w:t xml:space="preserve"> ?&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4484E7" id="Text Box 69" o:spid="_x0000_s1038" type="#_x0000_t202" style="position:absolute;left:0;text-align:left;margin-left:77.3pt;margin-top:2.1pt;width:348pt;height:201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" fillcolor="white [3201]" strokeweight=".5pt">
                <v:textbox>
                  <w:txbxContent>
                    <w:p w14:paraId="32C4FBA9" w14:textId="77777777" w:rsidR="004A1F81" w:rsidRPr="00201468" w:rsidRDefault="004A1F81" w:rsidP="008D32DF">
                      <w:pPr>
                        <w:spacing w:line="240" w:lineRule="auto"/>
                        <w:jc w:val="both"/>
                      </w:pPr>
                      <w:r w:rsidRPr="00201468">
                        <w:t>if(password_verify($password, $row['password'])){</w:t>
                      </w:r>
                    </w:p>
                    <w:p w14:paraId="49F73EA3" w14:textId="77777777" w:rsidR="004A1F81" w:rsidRPr="00201468" w:rsidRDefault="004A1F81" w:rsidP="008D32DF">
                      <w:pPr>
                        <w:spacing w:line="240" w:lineRule="auto"/>
                        <w:jc w:val="both"/>
                      </w:pPr>
                      <w:r w:rsidRPr="00201468">
                        <w:t>$_SESSION['user'] = $row['nim'];</w:t>
                      </w:r>
                    </w:p>
                    <w:p w14:paraId="2D2ACE8E" w14:textId="77777777" w:rsidR="004A1F81" w:rsidRPr="00201468" w:rsidRDefault="004A1F81" w:rsidP="008D32DF">
                      <w:pPr>
                        <w:spacing w:line="240" w:lineRule="auto"/>
                        <w:jc w:val="both"/>
                      </w:pPr>
                      <w:r w:rsidRPr="00201468">
                        <w:t>header('Location: home.php');</w:t>
                      </w:r>
                    </w:p>
                    <w:p w14:paraId="5E42E12B" w14:textId="77777777" w:rsidR="004A1F81" w:rsidRPr="00201468" w:rsidRDefault="004A1F81" w:rsidP="008D32DF">
                      <w:pPr>
                        <w:spacing w:line="240" w:lineRule="auto"/>
                        <w:jc w:val="both"/>
                      </w:pPr>
                      <w:r w:rsidRPr="00201468">
                        <w:t>}else{</w:t>
                      </w:r>
                    </w:p>
                    <w:p w14:paraId="46C528AE" w14:textId="77777777" w:rsidR="004A1F81" w:rsidRPr="00201468" w:rsidRDefault="004A1F81" w:rsidP="008D32DF">
                      <w:pPr>
                        <w:spacing w:line="240" w:lineRule="auto"/>
                        <w:jc w:val="both"/>
                      </w:pPr>
                      <w:r w:rsidRPr="00201468">
                        <w:t>$error = 'nim atau password salah';</w:t>
                      </w:r>
                    </w:p>
                    <w:p w14:paraId="14B670EF" w14:textId="77777777" w:rsidR="004A1F81" w:rsidRPr="00201468" w:rsidRDefault="004A1F81" w:rsidP="008D32DF">
                      <w:pPr>
                        <w:spacing w:line="240" w:lineRule="auto"/>
                        <w:jc w:val="both"/>
                      </w:pPr>
                      <w:r w:rsidRPr="00201468">
                        <w:t>}</w:t>
                      </w:r>
                      <w:r w:rsidRPr="00201468">
                        <w:tab/>
                      </w:r>
                      <w:r w:rsidRPr="00201468">
                        <w:tab/>
                      </w:r>
                      <w:r w:rsidRPr="00201468">
                        <w:tab/>
                      </w:r>
                      <w:r w:rsidRPr="00201468">
                        <w:tab/>
                      </w:r>
                    </w:p>
                    <w:p w14:paraId="36172C82" w14:textId="77777777" w:rsidR="004A1F81" w:rsidRPr="00201468" w:rsidRDefault="004A1F81" w:rsidP="008D32DF">
                      <w:pPr>
                        <w:spacing w:line="240" w:lineRule="auto"/>
                        <w:jc w:val="both"/>
                      </w:pPr>
                      <w:r w:rsidRPr="00201468">
                        <w:t>}else{</w:t>
                      </w:r>
                    </w:p>
                    <w:p w14:paraId="32134D18" w14:textId="77777777" w:rsidR="004A1F81" w:rsidRPr="00201468" w:rsidRDefault="004A1F81" w:rsidP="008D32DF">
                      <w:pPr>
                        <w:spacing w:line="240" w:lineRule="auto"/>
                        <w:jc w:val="both"/>
                      </w:pPr>
                      <w:r w:rsidRPr="00201468">
                        <w:t>$error = 'nim belum ada';</w:t>
                      </w:r>
                    </w:p>
                    <w:p w14:paraId="298171B4" w14:textId="77777777" w:rsidR="004A1F81" w:rsidRPr="00201468" w:rsidRDefault="004A1F81" w:rsidP="008D32DF">
                      <w:pPr>
                        <w:spacing w:line="240" w:lineRule="auto"/>
                        <w:jc w:val="both"/>
                      </w:pPr>
                      <w:r w:rsidRPr="00201468">
                        <w:t>}</w:t>
                      </w:r>
                    </w:p>
                    <w:p w14:paraId="65F3D404" w14:textId="77777777" w:rsidR="004A1F81" w:rsidRPr="00201468" w:rsidRDefault="004A1F81" w:rsidP="008D32DF">
                      <w:pPr>
                        <w:spacing w:line="240" w:lineRule="auto"/>
                        <w:jc w:val="both"/>
                      </w:pPr>
                      <w:r w:rsidRPr="00201468">
                        <w:t>}else{</w:t>
                      </w:r>
                    </w:p>
                    <w:p w14:paraId="56197E2F" w14:textId="77777777" w:rsidR="004A1F81" w:rsidRPr="00201468" w:rsidRDefault="004A1F81" w:rsidP="008D32DF">
                      <w:pPr>
                        <w:spacing w:line="240" w:lineRule="auto"/>
                        <w:jc w:val="both"/>
                      </w:pPr>
                      <w:r w:rsidRPr="00201468">
                        <w:t>$error = 'Data tidak boleh kosong';</w:t>
                      </w:r>
                    </w:p>
                    <w:p w14:paraId="2B0ABE06" w14:textId="77777777" w:rsidR="004A1F81" w:rsidRPr="00201468" w:rsidRDefault="004A1F81" w:rsidP="008D32DF">
                      <w:pPr>
                        <w:spacing w:line="240" w:lineRule="auto"/>
                        <w:jc w:val="both"/>
                      </w:pPr>
                      <w:r w:rsidRPr="00201468">
                        <w:t>}</w:t>
                      </w:r>
                      <w:r w:rsidRPr="00201468">
                        <w:tab/>
                      </w:r>
                    </w:p>
                    <w:p w14:paraId="5628A3B3" w14:textId="77777777" w:rsidR="004A1F81" w:rsidRPr="00201468" w:rsidRDefault="004A1F81" w:rsidP="008D32DF">
                      <w:pPr>
                        <w:spacing w:line="240" w:lineRule="auto"/>
                        <w:jc w:val="both"/>
                      </w:pPr>
                      <w:r w:rsidRPr="00201468">
                        <w:t>}</w:t>
                      </w:r>
                    </w:p>
                    <w:p w14:paraId="701CFAB8" w14:textId="77777777" w:rsidR="004A1F81" w:rsidRDefault="004A1F81" w:rsidP="008D32DF">
                      <w:pPr>
                        <w:spacing w:line="240" w:lineRule="auto"/>
                        <w:jc w:val="both"/>
                      </w:pPr>
                      <w:r w:rsidRPr="00201468">
                        <w:t xml:space="preserve"> ?&gt;</w:t>
                      </w:r>
                    </w:p>
                  </w:txbxContent>
                </v:textbox>
                <w10:wrap type="topAndBottom"/>
              </v:shape>
            </w:pict>
          </mc:Fallback>
        </mc:AlternateContent>
      </w:r>
    </w:p>
    <w:p w14:paraId="5C13F686" w14:textId="575DEAA2" w:rsidR="008D32DF" w:rsidRPr="00226DE3" w:rsidRDefault="008D32DF" w:rsidP="008D32DF">
      <w:pPr>
        <w:pStyle w:val="ListParagraph"/>
        <w:numPr>
          <w:ilvl w:val="0"/>
          <w:numId w:val="89"/>
        </w:numPr>
        <w:spacing w:line="360" w:lineRule="auto"/>
        <w:ind w:left="1560"/>
        <w:jc w:val="both"/>
      </w:pPr>
      <w:r>
        <w:rPr>
          <w:noProof/>
        </w:rPr>
        <mc:AlternateContent>
          <mc:Choice Requires="wps">
            <w:drawing>
              <wp:anchor distT="0" distB="0" distL="114300" distR="114300" simplePos="0" relativeHeight="251799552" behindDoc="0" locked="0" layoutInCell="1" allowOverlap="1" wp14:anchorId="5DC20456" wp14:editId="758B4366">
                <wp:simplePos x="0" y="0"/>
                <wp:positionH relativeFrom="margin">
                  <wp:posOffset>1011868</wp:posOffset>
                </wp:positionH>
                <wp:positionV relativeFrom="paragraph">
                  <wp:posOffset>238125</wp:posOffset>
                </wp:positionV>
                <wp:extent cx="4362450" cy="5410200"/>
                <wp:effectExtent l="0" t="0" r="19050" b="19050"/>
                <wp:wrapTopAndBottom/>
                <wp:docPr id="63" name="Text Box 63"/>
                <wp:cNvGraphicFramePr/>
                <a:graphic xmlns:a="http://schemas.openxmlformats.org/drawingml/2006/main">
                  <a:graphicData uri="http://schemas.microsoft.com/office/word/2010/wordprocessingShape">
                    <wps:wsp>
                      <wps:cNvSpPr txBox="1"/>
                      <wps:spPr>
                        <a:xfrm>
                          <a:off x="0" y="0"/>
                          <a:ext cx="4362450" cy="5410200"/>
                        </a:xfrm>
                        <a:prstGeom prst="rect">
                          <a:avLst/>
                        </a:prstGeom>
                        <a:solidFill>
                          <a:schemeClr val="lt1"/>
                        </a:solidFill>
                        <a:ln w="6350">
                          <a:solidFill>
                            <a:prstClr val="black"/>
                          </a:solidFill>
                        </a:ln>
                      </wps:spPr>
                      <wps:txbx>
                        <w:txbxContent>
                          <w:p w14:paraId="70226BA1" w14:textId="77777777" w:rsidR="004A1F81" w:rsidRPr="006D30CE" w:rsidRDefault="004A1F81" w:rsidP="008D32DF">
                            <w:pPr>
                              <w:spacing w:line="240" w:lineRule="auto"/>
                              <w:jc w:val="both"/>
                            </w:pPr>
                            <w:r w:rsidRPr="006D30CE">
                              <w:t xml:space="preserve">&lt;?php </w:t>
                            </w:r>
                          </w:p>
                          <w:p w14:paraId="7387EB9B" w14:textId="77777777" w:rsidR="004A1F81" w:rsidRPr="006D30CE" w:rsidRDefault="004A1F81" w:rsidP="008D32DF">
                            <w:pPr>
                              <w:spacing w:line="240" w:lineRule="auto"/>
                              <w:jc w:val="both"/>
                            </w:pPr>
                            <w:r w:rsidRPr="006D30CE">
                              <w:t>require_once 'function/koneksi.php';</w:t>
                            </w:r>
                          </w:p>
                          <w:p w14:paraId="40669DB5" w14:textId="77777777" w:rsidR="004A1F81" w:rsidRPr="006D30CE" w:rsidRDefault="004A1F81" w:rsidP="008D32DF">
                            <w:pPr>
                              <w:spacing w:line="240" w:lineRule="auto"/>
                              <w:jc w:val="both"/>
                            </w:pPr>
                            <w:r w:rsidRPr="006D30CE">
                              <w:t>require_once 'templates/mahasiswa_header.php' ;</w:t>
                            </w:r>
                          </w:p>
                          <w:p w14:paraId="3BBD0118" w14:textId="77777777" w:rsidR="004A1F81" w:rsidRPr="006D30CE" w:rsidRDefault="004A1F81" w:rsidP="008D32DF">
                            <w:pPr>
                              <w:spacing w:line="240" w:lineRule="auto"/>
                              <w:jc w:val="both"/>
                            </w:pPr>
                            <w:r w:rsidRPr="006D30CE">
                              <w:t>require_once 'templates/sidebar.php' ;</w:t>
                            </w:r>
                          </w:p>
                          <w:p w14:paraId="5CDFD57A" w14:textId="77777777" w:rsidR="004A1F81" w:rsidRDefault="004A1F81" w:rsidP="008D32DF">
                            <w:pPr>
                              <w:spacing w:line="240" w:lineRule="auto"/>
                              <w:jc w:val="both"/>
                            </w:pPr>
                            <w:r w:rsidRPr="006D30CE">
                              <w:t>require_once 'templates/topbar.php' ;</w:t>
                            </w:r>
                          </w:p>
                          <w:p w14:paraId="120D8868" w14:textId="77777777" w:rsidR="004A1F81" w:rsidRPr="006D30CE" w:rsidRDefault="004A1F81" w:rsidP="008D32DF">
                            <w:pPr>
                              <w:spacing w:line="240" w:lineRule="auto"/>
                              <w:jc w:val="both"/>
                            </w:pPr>
                            <w:r w:rsidRPr="006D30CE">
                              <w:t>$nim = $_SESSION['user'];</w:t>
                            </w:r>
                          </w:p>
                          <w:p w14:paraId="2C36C484" w14:textId="77777777" w:rsidR="004A1F81" w:rsidRPr="006D30CE" w:rsidRDefault="004A1F81" w:rsidP="008D32DF">
                            <w:pPr>
                              <w:spacing w:line="240" w:lineRule="auto"/>
                              <w:jc w:val="both"/>
                            </w:pPr>
                            <w:r w:rsidRPr="006D30CE">
                              <w:t>$sql = "SELECT * FROM mahasiswa WHERE nim = '$nim'";</w:t>
                            </w:r>
                          </w:p>
                          <w:p w14:paraId="4C1DC169" w14:textId="77777777" w:rsidR="004A1F81" w:rsidRPr="006D30CE" w:rsidRDefault="004A1F81" w:rsidP="008D32DF">
                            <w:pPr>
                              <w:spacing w:line="240" w:lineRule="auto"/>
                              <w:jc w:val="both"/>
                            </w:pPr>
                            <w:r w:rsidRPr="006D30CE">
                              <w:t>$query = mysqli_query($koneksi, $sql);</w:t>
                            </w:r>
                          </w:p>
                          <w:p w14:paraId="2C91C199" w14:textId="77777777" w:rsidR="004A1F81" w:rsidRPr="006D30CE" w:rsidRDefault="004A1F81" w:rsidP="008D32DF">
                            <w:pPr>
                              <w:spacing w:line="240" w:lineRule="auto"/>
                              <w:jc w:val="both"/>
                            </w:pPr>
                            <w:r w:rsidRPr="006D30CE">
                              <w:t>$row = mysqli_fetch_assoc($query);</w:t>
                            </w:r>
                          </w:p>
                          <w:p w14:paraId="6EBCC5FF" w14:textId="77777777" w:rsidR="004A1F81" w:rsidRPr="006D30CE" w:rsidRDefault="004A1F81" w:rsidP="008D32DF">
                            <w:pPr>
                              <w:spacing w:line="240" w:lineRule="auto"/>
                              <w:jc w:val="both"/>
                            </w:pPr>
                            <w:r w:rsidRPr="006D30CE">
                              <w:t>$nama = $row['nama'];</w:t>
                            </w:r>
                          </w:p>
                          <w:p w14:paraId="5B04C969" w14:textId="77777777" w:rsidR="004A1F81" w:rsidRPr="006D30CE" w:rsidRDefault="004A1F81" w:rsidP="008D32DF">
                            <w:pPr>
                              <w:spacing w:line="240" w:lineRule="auto"/>
                              <w:jc w:val="both"/>
                            </w:pPr>
                            <w:r w:rsidRPr="006D30CE">
                              <w:t>?&gt;</w:t>
                            </w:r>
                          </w:p>
                          <w:p w14:paraId="61AFB20F" w14:textId="77777777" w:rsidR="004A1F81" w:rsidRPr="00226DE3" w:rsidRDefault="004A1F81" w:rsidP="008D32DF">
                            <w:pPr>
                              <w:spacing w:line="240" w:lineRule="auto"/>
                              <w:jc w:val="both"/>
                            </w:pPr>
                            <w:r w:rsidRPr="00226DE3">
                              <w:t>&lt;div class="container-fluid"&gt;</w:t>
                            </w:r>
                          </w:p>
                          <w:p w14:paraId="2C4EDF63" w14:textId="77777777" w:rsidR="004A1F81" w:rsidRPr="00226DE3" w:rsidRDefault="004A1F81" w:rsidP="008D32DF">
                            <w:pPr>
                              <w:spacing w:line="240" w:lineRule="auto"/>
                              <w:jc w:val="both"/>
                            </w:pPr>
                            <w:r w:rsidRPr="00226DE3">
                              <w:t>&lt;!-- Page Heading --&gt;</w:t>
                            </w:r>
                          </w:p>
                          <w:p w14:paraId="68DCAF0E" w14:textId="77777777" w:rsidR="004A1F81" w:rsidRPr="00226DE3" w:rsidRDefault="004A1F81" w:rsidP="008D32DF">
                            <w:pPr>
                              <w:spacing w:line="240" w:lineRule="auto"/>
                              <w:jc w:val="both"/>
                            </w:pPr>
                            <w:r w:rsidRPr="00226DE3">
                              <w:t>&lt;!-- Page Heading --&gt;</w:t>
                            </w:r>
                          </w:p>
                          <w:p w14:paraId="7534A0F9" w14:textId="77777777" w:rsidR="004A1F81" w:rsidRPr="00226DE3" w:rsidRDefault="004A1F81" w:rsidP="008D32DF">
                            <w:pPr>
                              <w:spacing w:line="240" w:lineRule="auto"/>
                              <w:jc w:val="both"/>
                            </w:pPr>
                            <w:r w:rsidRPr="00226DE3">
                              <w:t>&lt;div class="d-sm-flex align-items-center justify-content-between mb-4"&gt;</w:t>
                            </w:r>
                          </w:p>
                          <w:p w14:paraId="7F105814" w14:textId="77777777" w:rsidR="004A1F81" w:rsidRPr="00226DE3" w:rsidRDefault="004A1F81" w:rsidP="008D32DF">
                            <w:pPr>
                              <w:spacing w:line="240" w:lineRule="auto"/>
                              <w:jc w:val="both"/>
                            </w:pPr>
                            <w:r w:rsidRPr="00226DE3">
                              <w:t>&lt;h1 class="h3 mb-0 text-gray-800"&gt;Data Persyaratan Skripsi&lt;/h1&gt;</w:t>
                            </w:r>
                          </w:p>
                          <w:p w14:paraId="310FFF90" w14:textId="77777777" w:rsidR="004A1F81" w:rsidRDefault="004A1F81" w:rsidP="008D32DF">
                            <w:pPr>
                              <w:spacing w:line="240" w:lineRule="auto"/>
                              <w:jc w:val="both"/>
                            </w:pPr>
                            <w:r w:rsidRPr="00226DE3">
                              <w:t>&lt;/div&gt;</w:t>
                            </w:r>
                          </w:p>
                          <w:p w14:paraId="4DCBFA5F" w14:textId="77777777" w:rsidR="004A1F81" w:rsidRPr="00226DE3" w:rsidRDefault="004A1F81" w:rsidP="008D32DF">
                            <w:pPr>
                              <w:spacing w:line="240" w:lineRule="auto"/>
                              <w:jc w:val="both"/>
                            </w:pPr>
                            <w:r w:rsidRPr="00226DE3">
                              <w:t>&lt;?php if(isset($_SESSION['alert'])) : ?&gt;</w:t>
                            </w:r>
                          </w:p>
                          <w:p w14:paraId="2550FE28" w14:textId="77777777" w:rsidR="004A1F81" w:rsidRPr="00226DE3" w:rsidRDefault="004A1F81" w:rsidP="008D32DF">
                            <w:pPr>
                              <w:spacing w:line="240" w:lineRule="auto"/>
                              <w:jc w:val="both"/>
                            </w:pPr>
                            <w:r w:rsidRPr="00226DE3">
                              <w:t>&lt;div class="alert alert-success"&gt;</w:t>
                            </w:r>
                          </w:p>
                          <w:p w14:paraId="2F3310BC" w14:textId="77777777" w:rsidR="004A1F81" w:rsidRPr="00226DE3" w:rsidRDefault="004A1F81" w:rsidP="008D32DF">
                            <w:pPr>
                              <w:spacing w:line="240" w:lineRule="auto"/>
                              <w:jc w:val="both"/>
                            </w:pPr>
                            <w:r w:rsidRPr="00226DE3">
                              <w:t>&lt;?= $_SESSION['alert']; ?&gt;</w:t>
                            </w:r>
                          </w:p>
                          <w:p w14:paraId="5515CBB8" w14:textId="77777777" w:rsidR="004A1F81" w:rsidRPr="00226DE3" w:rsidRDefault="004A1F81" w:rsidP="008D32DF">
                            <w:pPr>
                              <w:spacing w:line="240" w:lineRule="auto"/>
                              <w:jc w:val="both"/>
                            </w:pPr>
                            <w:r w:rsidRPr="00226DE3">
                              <w:t>&lt;/div&gt;</w:t>
                            </w:r>
                          </w:p>
                          <w:p w14:paraId="4035405D" w14:textId="77777777" w:rsidR="004A1F81" w:rsidRPr="00226DE3" w:rsidRDefault="004A1F81" w:rsidP="008D32DF">
                            <w:pPr>
                              <w:spacing w:line="240" w:lineRule="auto"/>
                              <w:jc w:val="both"/>
                            </w:pPr>
                            <w:r w:rsidRPr="00226DE3">
                              <w:t>&lt;?php unset($_SESSION['alert']); ?&gt;</w:t>
                            </w:r>
                          </w:p>
                          <w:p w14:paraId="55F3068D" w14:textId="77777777" w:rsidR="004A1F81" w:rsidRPr="00226DE3" w:rsidRDefault="004A1F81" w:rsidP="008D32DF">
                            <w:pPr>
                              <w:spacing w:line="240" w:lineRule="auto"/>
                              <w:jc w:val="both"/>
                            </w:pPr>
                            <w:r w:rsidRPr="00226DE3">
                              <w:t>&lt;?php endif; ?&gt;</w:t>
                            </w:r>
                          </w:p>
                          <w:p w14:paraId="674F3619" w14:textId="77777777" w:rsidR="004A1F81" w:rsidRPr="00226DE3" w:rsidRDefault="004A1F81" w:rsidP="008D32DF">
                            <w:pPr>
                              <w:spacing w:line="240" w:lineRule="auto"/>
                              <w:jc w:val="both"/>
                            </w:pPr>
                            <w:r w:rsidRPr="00226DE3">
                              <w:t>&lt;?php if(isset($_SESSION['error'])) : ?&gt;</w:t>
                            </w:r>
                          </w:p>
                          <w:p w14:paraId="64DB45FB" w14:textId="77777777" w:rsidR="004A1F81" w:rsidRPr="00226DE3" w:rsidRDefault="004A1F81" w:rsidP="008D32DF">
                            <w:pPr>
                              <w:spacing w:line="240" w:lineRule="auto"/>
                              <w:jc w:val="both"/>
                            </w:pPr>
                            <w:r w:rsidRPr="00226DE3">
                              <w:t>&lt;div class="alert alert-danger"&gt;</w:t>
                            </w:r>
                          </w:p>
                          <w:p w14:paraId="4B189369" w14:textId="77777777" w:rsidR="004A1F81" w:rsidRPr="00226DE3" w:rsidRDefault="004A1F81" w:rsidP="008D32DF">
                            <w:pPr>
                              <w:spacing w:line="240" w:lineRule="auto"/>
                              <w:jc w:val="both"/>
                            </w:pPr>
                            <w:r w:rsidRPr="00226DE3">
                              <w:t>&lt;?= $_SESSION['error']; ?&gt;</w:t>
                            </w:r>
                          </w:p>
                          <w:p w14:paraId="08DC0C33" w14:textId="77777777" w:rsidR="004A1F81" w:rsidRPr="00226DE3" w:rsidRDefault="004A1F81" w:rsidP="008D32DF">
                            <w:pPr>
                              <w:spacing w:line="240" w:lineRule="auto"/>
                              <w:jc w:val="both"/>
                            </w:pPr>
                            <w:r w:rsidRPr="00226DE3">
                              <w:t>&lt;/div&gt;</w:t>
                            </w:r>
                          </w:p>
                          <w:p w14:paraId="7CCCA6F6" w14:textId="77777777" w:rsidR="004A1F81" w:rsidRPr="00226DE3" w:rsidRDefault="004A1F81" w:rsidP="008D32DF">
                            <w:pPr>
                              <w:spacing w:line="240" w:lineRule="auto"/>
                              <w:jc w:val="both"/>
                            </w:pPr>
                            <w:r w:rsidRPr="00226DE3">
                              <w:t>&lt;?php unset($_SESSION['error']); ?&gt;</w:t>
                            </w:r>
                          </w:p>
                          <w:p w14:paraId="522E3289" w14:textId="77777777" w:rsidR="004A1F81" w:rsidRPr="006D30CE" w:rsidRDefault="004A1F81" w:rsidP="008D32DF">
                            <w:pPr>
                              <w:spacing w:line="240" w:lineRule="auto"/>
                              <w:jc w:val="both"/>
                            </w:pPr>
                            <w:r w:rsidRPr="00226DE3">
                              <w:t>&lt;?php endif; ?&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C20456" id="Text Box 63" o:spid="_x0000_s1039" type="#_x0000_t202" style="position:absolute;left:0;text-align:left;margin-left:79.65pt;margin-top:18.75pt;width:343.5pt;height:426pt;z-index:251799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" fillcolor="white [3201]" strokeweight=".5pt">
                <v:textbox>
                  <w:txbxContent>
                    <w:p w14:paraId="70226BA1" w14:textId="77777777" w:rsidR="004A1F81" w:rsidRPr="006D30CE" w:rsidRDefault="004A1F81" w:rsidP="008D32DF">
                      <w:pPr>
                        <w:spacing w:line="240" w:lineRule="auto"/>
                        <w:jc w:val="both"/>
                      </w:pPr>
                      <w:r w:rsidRPr="006D30CE">
                        <w:t xml:space="preserve">&lt;?php </w:t>
                      </w:r>
                    </w:p>
                    <w:p w14:paraId="7387EB9B" w14:textId="77777777" w:rsidR="004A1F81" w:rsidRPr="006D30CE" w:rsidRDefault="004A1F81" w:rsidP="008D32DF">
                      <w:pPr>
                        <w:spacing w:line="240" w:lineRule="auto"/>
                        <w:jc w:val="both"/>
                      </w:pPr>
                      <w:r w:rsidRPr="006D30CE">
                        <w:t>require_once 'function/koneksi.php';</w:t>
                      </w:r>
                    </w:p>
                    <w:p w14:paraId="40669DB5" w14:textId="77777777" w:rsidR="004A1F81" w:rsidRPr="006D30CE" w:rsidRDefault="004A1F81" w:rsidP="008D32DF">
                      <w:pPr>
                        <w:spacing w:line="240" w:lineRule="auto"/>
                        <w:jc w:val="both"/>
                      </w:pPr>
                      <w:r w:rsidRPr="006D30CE">
                        <w:t>require_once 'templates/mahasiswa_header.php' ;</w:t>
                      </w:r>
                    </w:p>
                    <w:p w14:paraId="3BBD0118" w14:textId="77777777" w:rsidR="004A1F81" w:rsidRPr="006D30CE" w:rsidRDefault="004A1F81" w:rsidP="008D32DF">
                      <w:pPr>
                        <w:spacing w:line="240" w:lineRule="auto"/>
                        <w:jc w:val="both"/>
                      </w:pPr>
                      <w:r w:rsidRPr="006D30CE">
                        <w:t>require_once 'templates/sidebar.php' ;</w:t>
                      </w:r>
                    </w:p>
                    <w:p w14:paraId="5CDFD57A" w14:textId="77777777" w:rsidR="004A1F81" w:rsidRDefault="004A1F81" w:rsidP="008D32DF">
                      <w:pPr>
                        <w:spacing w:line="240" w:lineRule="auto"/>
                        <w:jc w:val="both"/>
                      </w:pPr>
                      <w:r w:rsidRPr="006D30CE">
                        <w:t>require_once 'templates/topbar.php' ;</w:t>
                      </w:r>
                    </w:p>
                    <w:p w14:paraId="120D8868" w14:textId="77777777" w:rsidR="004A1F81" w:rsidRPr="006D30CE" w:rsidRDefault="004A1F81" w:rsidP="008D32DF">
                      <w:pPr>
                        <w:spacing w:line="240" w:lineRule="auto"/>
                        <w:jc w:val="both"/>
                      </w:pPr>
                      <w:r w:rsidRPr="006D30CE">
                        <w:t>$nim = $_SESSION['user'];</w:t>
                      </w:r>
                    </w:p>
                    <w:p w14:paraId="2C36C484" w14:textId="77777777" w:rsidR="004A1F81" w:rsidRPr="006D30CE" w:rsidRDefault="004A1F81" w:rsidP="008D32DF">
                      <w:pPr>
                        <w:spacing w:line="240" w:lineRule="auto"/>
                        <w:jc w:val="both"/>
                      </w:pPr>
                      <w:r w:rsidRPr="006D30CE">
                        <w:t>$sql = "SELECT * FROM mahasiswa WHERE nim = '$nim'";</w:t>
                      </w:r>
                    </w:p>
                    <w:p w14:paraId="4C1DC169" w14:textId="77777777" w:rsidR="004A1F81" w:rsidRPr="006D30CE" w:rsidRDefault="004A1F81" w:rsidP="008D32DF">
                      <w:pPr>
                        <w:spacing w:line="240" w:lineRule="auto"/>
                        <w:jc w:val="both"/>
                      </w:pPr>
                      <w:r w:rsidRPr="006D30CE">
                        <w:t>$query = mysqli_query($koneksi, $sql);</w:t>
                      </w:r>
                    </w:p>
                    <w:p w14:paraId="2C91C199" w14:textId="77777777" w:rsidR="004A1F81" w:rsidRPr="006D30CE" w:rsidRDefault="004A1F81" w:rsidP="008D32DF">
                      <w:pPr>
                        <w:spacing w:line="240" w:lineRule="auto"/>
                        <w:jc w:val="both"/>
                      </w:pPr>
                      <w:r w:rsidRPr="006D30CE">
                        <w:t>$row = mysqli_fetch_assoc($query);</w:t>
                      </w:r>
                    </w:p>
                    <w:p w14:paraId="6EBCC5FF" w14:textId="77777777" w:rsidR="004A1F81" w:rsidRPr="006D30CE" w:rsidRDefault="004A1F81" w:rsidP="008D32DF">
                      <w:pPr>
                        <w:spacing w:line="240" w:lineRule="auto"/>
                        <w:jc w:val="both"/>
                      </w:pPr>
                      <w:r w:rsidRPr="006D30CE">
                        <w:t>$nama = $row['nama'];</w:t>
                      </w:r>
                    </w:p>
                    <w:p w14:paraId="5B04C969" w14:textId="77777777" w:rsidR="004A1F81" w:rsidRPr="006D30CE" w:rsidRDefault="004A1F81" w:rsidP="008D32DF">
                      <w:pPr>
                        <w:spacing w:line="240" w:lineRule="auto"/>
                        <w:jc w:val="both"/>
                      </w:pPr>
                      <w:r w:rsidRPr="006D30CE">
                        <w:t>?&gt;</w:t>
                      </w:r>
                    </w:p>
                    <w:p w14:paraId="61AFB20F" w14:textId="77777777" w:rsidR="004A1F81" w:rsidRPr="00226DE3" w:rsidRDefault="004A1F81" w:rsidP="008D32DF">
                      <w:pPr>
                        <w:spacing w:line="240" w:lineRule="auto"/>
                        <w:jc w:val="both"/>
                      </w:pPr>
                      <w:r w:rsidRPr="00226DE3">
                        <w:t>&lt;div class="container-fluid"&gt;</w:t>
                      </w:r>
                    </w:p>
                    <w:p w14:paraId="2C4EDF63" w14:textId="77777777" w:rsidR="004A1F81" w:rsidRPr="00226DE3" w:rsidRDefault="004A1F81" w:rsidP="008D32DF">
                      <w:pPr>
                        <w:spacing w:line="240" w:lineRule="auto"/>
                        <w:jc w:val="both"/>
                      </w:pPr>
                      <w:r w:rsidRPr="00226DE3">
                        <w:t>&lt;!-- Page Heading --&gt;</w:t>
                      </w:r>
                    </w:p>
                    <w:p w14:paraId="68DCAF0E" w14:textId="77777777" w:rsidR="004A1F81" w:rsidRPr="00226DE3" w:rsidRDefault="004A1F81" w:rsidP="008D32DF">
                      <w:pPr>
                        <w:spacing w:line="240" w:lineRule="auto"/>
                        <w:jc w:val="both"/>
                      </w:pPr>
                      <w:r w:rsidRPr="00226DE3">
                        <w:t>&lt;!-- Page Heading --&gt;</w:t>
                      </w:r>
                    </w:p>
                    <w:p w14:paraId="7534A0F9" w14:textId="77777777" w:rsidR="004A1F81" w:rsidRPr="00226DE3" w:rsidRDefault="004A1F81" w:rsidP="008D32DF">
                      <w:pPr>
                        <w:spacing w:line="240" w:lineRule="auto"/>
                        <w:jc w:val="both"/>
                      </w:pPr>
                      <w:r w:rsidRPr="00226DE3">
                        <w:t>&lt;div class="d-sm-flex align-items-center justify-content-between mb-4"&gt;</w:t>
                      </w:r>
                    </w:p>
                    <w:p w14:paraId="7F105814" w14:textId="77777777" w:rsidR="004A1F81" w:rsidRPr="00226DE3" w:rsidRDefault="004A1F81" w:rsidP="008D32DF">
                      <w:pPr>
                        <w:spacing w:line="240" w:lineRule="auto"/>
                        <w:jc w:val="both"/>
                      </w:pPr>
                      <w:r w:rsidRPr="00226DE3">
                        <w:t>&lt;h1 class="h3 mb-0 text-gray-800"&gt;Data Persyaratan Skripsi&lt;/h1&gt;</w:t>
                      </w:r>
                    </w:p>
                    <w:p w14:paraId="310FFF90" w14:textId="77777777" w:rsidR="004A1F81" w:rsidRDefault="004A1F81" w:rsidP="008D32DF">
                      <w:pPr>
                        <w:spacing w:line="240" w:lineRule="auto"/>
                        <w:jc w:val="both"/>
                      </w:pPr>
                      <w:r w:rsidRPr="00226DE3">
                        <w:t>&lt;/div&gt;</w:t>
                      </w:r>
                    </w:p>
                    <w:p w14:paraId="4DCBFA5F" w14:textId="77777777" w:rsidR="004A1F81" w:rsidRPr="00226DE3" w:rsidRDefault="004A1F81" w:rsidP="008D32DF">
                      <w:pPr>
                        <w:spacing w:line="240" w:lineRule="auto"/>
                        <w:jc w:val="both"/>
                      </w:pPr>
                      <w:r w:rsidRPr="00226DE3">
                        <w:t>&lt;?php if(isset($_SESSION['alert'])) : ?&gt;</w:t>
                      </w:r>
                    </w:p>
                    <w:p w14:paraId="2550FE28" w14:textId="77777777" w:rsidR="004A1F81" w:rsidRPr="00226DE3" w:rsidRDefault="004A1F81" w:rsidP="008D32DF">
                      <w:pPr>
                        <w:spacing w:line="240" w:lineRule="auto"/>
                        <w:jc w:val="both"/>
                      </w:pPr>
                      <w:r w:rsidRPr="00226DE3">
                        <w:t>&lt;div class="alert alert-success"&gt;</w:t>
                      </w:r>
                    </w:p>
                    <w:p w14:paraId="2F3310BC" w14:textId="77777777" w:rsidR="004A1F81" w:rsidRPr="00226DE3" w:rsidRDefault="004A1F81" w:rsidP="008D32DF">
                      <w:pPr>
                        <w:spacing w:line="240" w:lineRule="auto"/>
                        <w:jc w:val="both"/>
                      </w:pPr>
                      <w:r w:rsidRPr="00226DE3">
                        <w:t>&lt;?= $_SESSION['alert']; ?&gt;</w:t>
                      </w:r>
                    </w:p>
                    <w:p w14:paraId="5515CBB8" w14:textId="77777777" w:rsidR="004A1F81" w:rsidRPr="00226DE3" w:rsidRDefault="004A1F81" w:rsidP="008D32DF">
                      <w:pPr>
                        <w:spacing w:line="240" w:lineRule="auto"/>
                        <w:jc w:val="both"/>
                      </w:pPr>
                      <w:r w:rsidRPr="00226DE3">
                        <w:t>&lt;/div&gt;</w:t>
                      </w:r>
                    </w:p>
                    <w:p w14:paraId="4035405D" w14:textId="77777777" w:rsidR="004A1F81" w:rsidRPr="00226DE3" w:rsidRDefault="004A1F81" w:rsidP="008D32DF">
                      <w:pPr>
                        <w:spacing w:line="240" w:lineRule="auto"/>
                        <w:jc w:val="both"/>
                      </w:pPr>
                      <w:r w:rsidRPr="00226DE3">
                        <w:t>&lt;?php unset($_SESSION['alert']); ?&gt;</w:t>
                      </w:r>
                    </w:p>
                    <w:p w14:paraId="55F3068D" w14:textId="77777777" w:rsidR="004A1F81" w:rsidRPr="00226DE3" w:rsidRDefault="004A1F81" w:rsidP="008D32DF">
                      <w:pPr>
                        <w:spacing w:line="240" w:lineRule="auto"/>
                        <w:jc w:val="both"/>
                      </w:pPr>
                      <w:r w:rsidRPr="00226DE3">
                        <w:t>&lt;?php endif; ?&gt;</w:t>
                      </w:r>
                    </w:p>
                    <w:p w14:paraId="674F3619" w14:textId="77777777" w:rsidR="004A1F81" w:rsidRPr="00226DE3" w:rsidRDefault="004A1F81" w:rsidP="008D32DF">
                      <w:pPr>
                        <w:spacing w:line="240" w:lineRule="auto"/>
                        <w:jc w:val="both"/>
                      </w:pPr>
                      <w:r w:rsidRPr="00226DE3">
                        <w:t>&lt;?php if(isset($_SESSION['error'])) : ?&gt;</w:t>
                      </w:r>
                    </w:p>
                    <w:p w14:paraId="64DB45FB" w14:textId="77777777" w:rsidR="004A1F81" w:rsidRPr="00226DE3" w:rsidRDefault="004A1F81" w:rsidP="008D32DF">
                      <w:pPr>
                        <w:spacing w:line="240" w:lineRule="auto"/>
                        <w:jc w:val="both"/>
                      </w:pPr>
                      <w:r w:rsidRPr="00226DE3">
                        <w:t>&lt;div class="alert alert-danger"&gt;</w:t>
                      </w:r>
                    </w:p>
                    <w:p w14:paraId="4B189369" w14:textId="77777777" w:rsidR="004A1F81" w:rsidRPr="00226DE3" w:rsidRDefault="004A1F81" w:rsidP="008D32DF">
                      <w:pPr>
                        <w:spacing w:line="240" w:lineRule="auto"/>
                        <w:jc w:val="both"/>
                      </w:pPr>
                      <w:r w:rsidRPr="00226DE3">
                        <w:t>&lt;?= $_SESSION['error']; ?&gt;</w:t>
                      </w:r>
                    </w:p>
                    <w:p w14:paraId="08DC0C33" w14:textId="77777777" w:rsidR="004A1F81" w:rsidRPr="00226DE3" w:rsidRDefault="004A1F81" w:rsidP="008D32DF">
                      <w:pPr>
                        <w:spacing w:line="240" w:lineRule="auto"/>
                        <w:jc w:val="both"/>
                      </w:pPr>
                      <w:r w:rsidRPr="00226DE3">
                        <w:t>&lt;/div&gt;</w:t>
                      </w:r>
                    </w:p>
                    <w:p w14:paraId="7CCCA6F6" w14:textId="77777777" w:rsidR="004A1F81" w:rsidRPr="00226DE3" w:rsidRDefault="004A1F81" w:rsidP="008D32DF">
                      <w:pPr>
                        <w:spacing w:line="240" w:lineRule="auto"/>
                        <w:jc w:val="both"/>
                      </w:pPr>
                      <w:r w:rsidRPr="00226DE3">
                        <w:t>&lt;?php unset($_SESSION['error']); ?&gt;</w:t>
                      </w:r>
                    </w:p>
                    <w:p w14:paraId="522E3289" w14:textId="77777777" w:rsidR="004A1F81" w:rsidRPr="006D30CE" w:rsidRDefault="004A1F81" w:rsidP="008D32DF">
                      <w:pPr>
                        <w:spacing w:line="240" w:lineRule="auto"/>
                        <w:jc w:val="both"/>
                      </w:pPr>
                      <w:r w:rsidRPr="00226DE3">
                        <w:t>&lt;?php endif; ?&gt;</w:t>
                      </w:r>
                    </w:p>
                  </w:txbxContent>
                </v:textbox>
                <w10:wrap type="topAndBottom" anchorx="margin"/>
              </v:shape>
            </w:pict>
          </mc:Fallback>
        </mc:AlternateContent>
      </w:r>
      <w:r w:rsidR="00622D31">
        <w:t xml:space="preserve">Implementasi </w:t>
      </w:r>
      <w:r w:rsidR="00622D31" w:rsidRPr="008D32DF">
        <w:rPr>
          <w:i/>
          <w:iCs/>
        </w:rPr>
        <w:t xml:space="preserve">Coding </w:t>
      </w:r>
      <w:r w:rsidR="00622D31">
        <w:t>Pendaftaran</w:t>
      </w:r>
    </w:p>
    <w:p w14:paraId="50102FFD" w14:textId="77777777" w:rsidR="00622D31" w:rsidRPr="00226DE3" w:rsidRDefault="00622D31" w:rsidP="00622D31">
      <w:pPr>
        <w:pStyle w:val="ListParagraph"/>
        <w:numPr>
          <w:ilvl w:val="0"/>
          <w:numId w:val="89"/>
        </w:numPr>
        <w:spacing w:line="360" w:lineRule="auto"/>
        <w:ind w:left="1560"/>
        <w:jc w:val="both"/>
      </w:pPr>
      <w:r>
        <w:rPr>
          <w:noProof/>
        </w:rPr>
        <w:lastRenderedPageBreak/>
        <mc:AlternateContent>
          <mc:Choice Requires="wps">
            <w:drawing>
              <wp:anchor distT="0" distB="0" distL="114300" distR="114300" simplePos="0" relativeHeight="251722752" behindDoc="0" locked="0" layoutInCell="1" allowOverlap="1" wp14:anchorId="6A28A7C6" wp14:editId="34B9362A">
                <wp:simplePos x="0" y="0"/>
                <wp:positionH relativeFrom="column">
                  <wp:posOffset>1036320</wp:posOffset>
                </wp:positionH>
                <wp:positionV relativeFrom="paragraph">
                  <wp:posOffset>272415</wp:posOffset>
                </wp:positionV>
                <wp:extent cx="4305300" cy="8229600"/>
                <wp:effectExtent l="0" t="0" r="19050" b="19050"/>
                <wp:wrapTopAndBottom/>
                <wp:docPr id="67" name="Text Box 67"/>
                <wp:cNvGraphicFramePr/>
                <a:graphic xmlns:a="http://schemas.openxmlformats.org/drawingml/2006/main">
                  <a:graphicData uri="http://schemas.microsoft.com/office/word/2010/wordprocessingShape">
                    <wps:wsp>
                      <wps:cNvSpPr txBox="1"/>
                      <wps:spPr>
                        <a:xfrm>
                          <a:off x="0" y="0"/>
                          <a:ext cx="4305300" cy="8229600"/>
                        </a:xfrm>
                        <a:prstGeom prst="rect">
                          <a:avLst/>
                        </a:prstGeom>
                        <a:solidFill>
                          <a:schemeClr val="lt1"/>
                        </a:solidFill>
                        <a:ln w="6350">
                          <a:solidFill>
                            <a:prstClr val="black"/>
                          </a:solidFill>
                        </a:ln>
                      </wps:spPr>
                      <wps:txbx>
                        <w:txbxContent>
                          <w:p w14:paraId="11E078F9" w14:textId="77777777" w:rsidR="004A1F81" w:rsidRPr="00DB4818" w:rsidRDefault="004A1F81" w:rsidP="00622D31">
                            <w:pPr>
                              <w:spacing w:line="240" w:lineRule="auto"/>
                              <w:jc w:val="both"/>
                            </w:pPr>
                            <w:r w:rsidRPr="00DB4818">
                              <w:t xml:space="preserve">&lt;?php </w:t>
                            </w:r>
                          </w:p>
                          <w:p w14:paraId="6B8D9DE2" w14:textId="77777777" w:rsidR="004A1F81" w:rsidRPr="00DB4818" w:rsidRDefault="004A1F81" w:rsidP="00622D31">
                            <w:pPr>
                              <w:spacing w:line="240" w:lineRule="auto"/>
                              <w:jc w:val="both"/>
                            </w:pPr>
                            <w:r w:rsidRPr="00DB4818">
                              <w:t>require_once 'function/koneksi.php';</w:t>
                            </w:r>
                          </w:p>
                          <w:p w14:paraId="32EEC523" w14:textId="77777777" w:rsidR="004A1F81" w:rsidRPr="00DB4818" w:rsidRDefault="004A1F81" w:rsidP="00622D31">
                            <w:pPr>
                              <w:spacing w:line="240" w:lineRule="auto"/>
                              <w:jc w:val="both"/>
                            </w:pPr>
                            <w:r w:rsidRPr="00DB4818">
                              <w:t>require_once 'templates/mahasiswa_header.php' ;</w:t>
                            </w:r>
                          </w:p>
                          <w:p w14:paraId="0D0DA80F" w14:textId="77777777" w:rsidR="004A1F81" w:rsidRPr="00DB4818" w:rsidRDefault="004A1F81" w:rsidP="00622D31">
                            <w:pPr>
                              <w:spacing w:line="240" w:lineRule="auto"/>
                              <w:jc w:val="both"/>
                            </w:pPr>
                            <w:r w:rsidRPr="00DB4818">
                              <w:t>require_once 'templates/sidebar.php' ;</w:t>
                            </w:r>
                          </w:p>
                          <w:p w14:paraId="5FF500D8" w14:textId="77777777" w:rsidR="004A1F81" w:rsidRPr="00DB4818" w:rsidRDefault="004A1F81" w:rsidP="00622D31">
                            <w:pPr>
                              <w:spacing w:line="240" w:lineRule="auto"/>
                              <w:jc w:val="both"/>
                            </w:pPr>
                            <w:r w:rsidRPr="00DB4818">
                              <w:t>require_once 'templates/topbar.php' ;</w:t>
                            </w:r>
                          </w:p>
                          <w:p w14:paraId="552E3D8D" w14:textId="77777777" w:rsidR="004A1F81" w:rsidRPr="00DB4818" w:rsidRDefault="004A1F81" w:rsidP="00622D31">
                            <w:pPr>
                              <w:spacing w:line="240" w:lineRule="auto"/>
                              <w:jc w:val="both"/>
                            </w:pPr>
                            <w:r w:rsidRPr="00DB4818">
                              <w:t>?&gt;</w:t>
                            </w:r>
                          </w:p>
                          <w:p w14:paraId="69FC3751" w14:textId="77777777" w:rsidR="004A1F81" w:rsidRPr="00DB4818" w:rsidRDefault="004A1F81" w:rsidP="00622D31">
                            <w:pPr>
                              <w:spacing w:line="240" w:lineRule="auto"/>
                              <w:jc w:val="both"/>
                            </w:pPr>
                            <w:r w:rsidRPr="00DB4818">
                              <w:t>&lt;!-- Begin Page Content --&gt;</w:t>
                            </w:r>
                          </w:p>
                          <w:p w14:paraId="0BE30A40" w14:textId="77777777" w:rsidR="004A1F81" w:rsidRPr="00DB4818" w:rsidRDefault="004A1F81" w:rsidP="00622D31">
                            <w:pPr>
                              <w:spacing w:line="240" w:lineRule="auto"/>
                              <w:jc w:val="both"/>
                            </w:pPr>
                            <w:r w:rsidRPr="00DB4818">
                              <w:t>&lt;div class="container-fluid"&gt;</w:t>
                            </w:r>
                          </w:p>
                          <w:p w14:paraId="200CFB57" w14:textId="77777777" w:rsidR="004A1F81" w:rsidRPr="00DB4818" w:rsidRDefault="004A1F81" w:rsidP="00622D31">
                            <w:pPr>
                              <w:spacing w:line="240" w:lineRule="auto"/>
                              <w:jc w:val="both"/>
                            </w:pPr>
                            <w:r w:rsidRPr="00DB4818">
                              <w:t>&lt;!-- Page Heading --&gt;</w:t>
                            </w:r>
                          </w:p>
                          <w:p w14:paraId="2D12F406" w14:textId="77777777" w:rsidR="004A1F81" w:rsidRPr="00DB4818" w:rsidRDefault="004A1F81" w:rsidP="00622D31">
                            <w:pPr>
                              <w:spacing w:line="240" w:lineRule="auto"/>
                              <w:jc w:val="both"/>
                            </w:pPr>
                            <w:r w:rsidRPr="00DB4818">
                              <w:t>&lt;!-- Page Heading --&gt;</w:t>
                            </w:r>
                          </w:p>
                          <w:p w14:paraId="4B286598" w14:textId="77777777" w:rsidR="004A1F81" w:rsidRPr="00DB4818" w:rsidRDefault="004A1F81" w:rsidP="00622D31">
                            <w:pPr>
                              <w:spacing w:line="240" w:lineRule="auto"/>
                              <w:jc w:val="both"/>
                            </w:pPr>
                            <w:r w:rsidRPr="00DB4818">
                              <w:t>&lt;div class="d-sm-flex align-items-center justify-content-between mb-4"&gt;</w:t>
                            </w:r>
                          </w:p>
                          <w:p w14:paraId="67CE42C5" w14:textId="77777777" w:rsidR="004A1F81" w:rsidRPr="00DB4818" w:rsidRDefault="004A1F81" w:rsidP="00622D31">
                            <w:pPr>
                              <w:spacing w:line="240" w:lineRule="auto"/>
                              <w:jc w:val="both"/>
                            </w:pPr>
                            <w:r w:rsidRPr="00DB4818">
                              <w:t xml:space="preserve">&lt;h1 class="h3 mb-0 text-gray-800"&gt;Jadwal Sidang </w:t>
                            </w:r>
                            <w:r>
                              <w:t>Proposal</w:t>
                            </w:r>
                            <w:r w:rsidRPr="00DB4818">
                              <w:t>&lt;/h1&gt;</w:t>
                            </w:r>
                          </w:p>
                          <w:p w14:paraId="6EE47580" w14:textId="77777777" w:rsidR="004A1F81" w:rsidRPr="00DB4818" w:rsidRDefault="004A1F81" w:rsidP="00622D31">
                            <w:pPr>
                              <w:spacing w:line="240" w:lineRule="auto"/>
                              <w:jc w:val="both"/>
                            </w:pPr>
                            <w:r w:rsidRPr="00DB4818">
                              <w:t>&lt;/div&gt;</w:t>
                            </w:r>
                          </w:p>
                          <w:p w14:paraId="4D7CABF5" w14:textId="77777777" w:rsidR="004A1F81" w:rsidRPr="00DB4818" w:rsidRDefault="004A1F81" w:rsidP="00622D31">
                            <w:pPr>
                              <w:spacing w:line="240" w:lineRule="auto"/>
                              <w:jc w:val="both"/>
                            </w:pPr>
                            <w:r w:rsidRPr="00DB4818">
                              <w:t>&lt;?php if(isset($_SESSION['alert'])) : ?&gt;</w:t>
                            </w:r>
                          </w:p>
                          <w:p w14:paraId="42DDA49B" w14:textId="77777777" w:rsidR="004A1F81" w:rsidRPr="00DB4818" w:rsidRDefault="004A1F81" w:rsidP="00622D31">
                            <w:pPr>
                              <w:spacing w:line="240" w:lineRule="auto"/>
                              <w:jc w:val="both"/>
                            </w:pPr>
                            <w:r w:rsidRPr="00DB4818">
                              <w:t>&lt;div class="alert alert-success"&gt;</w:t>
                            </w:r>
                          </w:p>
                          <w:p w14:paraId="4C00968A" w14:textId="77777777" w:rsidR="004A1F81" w:rsidRPr="00DB4818" w:rsidRDefault="004A1F81" w:rsidP="00622D31">
                            <w:pPr>
                              <w:spacing w:line="240" w:lineRule="auto"/>
                              <w:jc w:val="both"/>
                            </w:pPr>
                            <w:r w:rsidRPr="00DB4818">
                              <w:t>&lt;?= $_SESSION['alert']; ?&gt;</w:t>
                            </w:r>
                          </w:p>
                          <w:p w14:paraId="4D9C09DE" w14:textId="77777777" w:rsidR="004A1F81" w:rsidRPr="00DB4818" w:rsidRDefault="004A1F81" w:rsidP="00622D31">
                            <w:pPr>
                              <w:spacing w:line="240" w:lineRule="auto"/>
                              <w:jc w:val="both"/>
                            </w:pPr>
                            <w:r w:rsidRPr="00DB4818">
                              <w:t>&lt;/div&gt;</w:t>
                            </w:r>
                          </w:p>
                          <w:p w14:paraId="76336C67" w14:textId="77777777" w:rsidR="004A1F81" w:rsidRPr="00DB4818" w:rsidRDefault="004A1F81" w:rsidP="00622D31">
                            <w:pPr>
                              <w:spacing w:line="240" w:lineRule="auto"/>
                              <w:jc w:val="both"/>
                            </w:pPr>
                            <w:r w:rsidRPr="00DB4818">
                              <w:t>&lt;?php unset($_SESSION['alert']); ?&gt;</w:t>
                            </w:r>
                          </w:p>
                          <w:p w14:paraId="2DD294B2" w14:textId="77777777" w:rsidR="004A1F81" w:rsidRDefault="004A1F81" w:rsidP="00622D31">
                            <w:pPr>
                              <w:spacing w:line="240" w:lineRule="auto"/>
                              <w:jc w:val="both"/>
                            </w:pPr>
                            <w:r w:rsidRPr="00DB4818">
                              <w:t xml:space="preserve">&lt;?php endif; </w:t>
                            </w:r>
                          </w:p>
                          <w:p w14:paraId="029F2C16" w14:textId="77777777" w:rsidR="004A1F81" w:rsidRDefault="004A1F81" w:rsidP="00622D31">
                            <w:pPr>
                              <w:spacing w:line="240" w:lineRule="auto"/>
                              <w:jc w:val="both"/>
                            </w:pPr>
                            <w:r w:rsidRPr="00DB4818">
                              <w:t>?&gt;</w:t>
                            </w:r>
                          </w:p>
                          <w:p w14:paraId="2F6AFD0B" w14:textId="77777777" w:rsidR="004A1F81" w:rsidRPr="000B33AD" w:rsidRDefault="004A1F81" w:rsidP="00622D31">
                            <w:pPr>
                              <w:spacing w:line="240" w:lineRule="auto"/>
                              <w:jc w:val="both"/>
                            </w:pPr>
                            <w:r w:rsidRPr="000B33AD">
                              <w:t>&lt;?php</w:t>
                            </w:r>
                          </w:p>
                          <w:p w14:paraId="367A598E" w14:textId="77777777" w:rsidR="004A1F81" w:rsidRDefault="004A1F81" w:rsidP="00622D31">
                            <w:pPr>
                              <w:spacing w:line="240" w:lineRule="auto"/>
                              <w:jc w:val="both"/>
                            </w:pPr>
                            <w:r w:rsidRPr="000B33AD">
                              <w:t>//koneksi ke database</w:t>
                            </w:r>
                          </w:p>
                          <w:p w14:paraId="0ECA5CCE" w14:textId="77777777" w:rsidR="004A1F81" w:rsidRPr="000B33AD" w:rsidRDefault="004A1F81" w:rsidP="00622D31">
                            <w:pPr>
                              <w:spacing w:line="240" w:lineRule="auto"/>
                              <w:jc w:val="both"/>
                            </w:pPr>
                            <w:r w:rsidRPr="000B33AD">
                              <w:t>include "function/koneksi.php";</w:t>
                            </w:r>
                          </w:p>
                          <w:p w14:paraId="0456F181" w14:textId="77777777" w:rsidR="004A1F81" w:rsidRPr="000B33AD" w:rsidRDefault="004A1F81" w:rsidP="00622D31">
                            <w:pPr>
                              <w:spacing w:line="240" w:lineRule="auto"/>
                              <w:jc w:val="both"/>
                            </w:pPr>
                          </w:p>
                          <w:p w14:paraId="167B8ADA" w14:textId="77777777" w:rsidR="004A1F81" w:rsidRPr="000B33AD" w:rsidRDefault="004A1F81" w:rsidP="00622D31">
                            <w:pPr>
                              <w:spacing w:line="240" w:lineRule="auto"/>
                              <w:jc w:val="both"/>
                            </w:pPr>
                            <w:r w:rsidRPr="000B33AD">
                              <w:t xml:space="preserve">//baca data </w:t>
                            </w:r>
                          </w:p>
                          <w:p w14:paraId="1C8A8E63" w14:textId="77777777" w:rsidR="004A1F81" w:rsidRPr="000B33AD" w:rsidRDefault="004A1F81" w:rsidP="00622D31">
                            <w:pPr>
                              <w:spacing w:line="240" w:lineRule="auto"/>
                              <w:jc w:val="both"/>
                            </w:pPr>
                            <w:r w:rsidRPr="000B33AD">
                              <w:t>$sql = mysqli_query($koneksi, "SELECT * from jadwal_</w:t>
                            </w:r>
                            <w:r>
                              <w:t>proposal</w:t>
                            </w:r>
                            <w:r w:rsidRPr="000B33AD">
                              <w:t xml:space="preserve"> order by id desc");</w:t>
                            </w:r>
                          </w:p>
                          <w:p w14:paraId="0A85207E" w14:textId="77777777" w:rsidR="004A1F81" w:rsidRPr="000B33AD" w:rsidRDefault="004A1F81" w:rsidP="00622D31">
                            <w:pPr>
                              <w:spacing w:line="240" w:lineRule="auto"/>
                              <w:jc w:val="both"/>
                            </w:pPr>
                            <w:r w:rsidRPr="000B33AD">
                              <w:t>$no = 0;</w:t>
                            </w:r>
                          </w:p>
                          <w:p w14:paraId="303C41EA" w14:textId="77777777" w:rsidR="004A1F81" w:rsidRPr="000B33AD" w:rsidRDefault="004A1F81" w:rsidP="00622D31">
                            <w:pPr>
                              <w:spacing w:line="240" w:lineRule="auto"/>
                              <w:jc w:val="both"/>
                            </w:pPr>
                            <w:r w:rsidRPr="000B33AD">
                              <w:t>while($data = mysqli_fetch_array($sql))</w:t>
                            </w:r>
                          </w:p>
                          <w:p w14:paraId="12B97412" w14:textId="77777777" w:rsidR="004A1F81" w:rsidRPr="000B33AD" w:rsidRDefault="004A1F81" w:rsidP="00622D31">
                            <w:pPr>
                              <w:spacing w:line="240" w:lineRule="auto"/>
                              <w:jc w:val="both"/>
                            </w:pPr>
                            <w:r w:rsidRPr="000B33AD">
                              <w:t>{</w:t>
                            </w:r>
                          </w:p>
                          <w:p w14:paraId="6FA683A5" w14:textId="77777777" w:rsidR="004A1F81" w:rsidRPr="000B33AD" w:rsidRDefault="004A1F81" w:rsidP="00622D31">
                            <w:pPr>
                              <w:spacing w:line="240" w:lineRule="auto"/>
                              <w:jc w:val="both"/>
                            </w:pPr>
                            <w:r w:rsidRPr="000B33AD">
                              <w:t>$no++;</w:t>
                            </w:r>
                          </w:p>
                          <w:p w14:paraId="6215381E" w14:textId="77777777" w:rsidR="004A1F81" w:rsidRDefault="004A1F81" w:rsidP="00622D31">
                            <w:pPr>
                              <w:spacing w:line="240" w:lineRule="auto"/>
                              <w:jc w:val="both"/>
                            </w:pPr>
                            <w:r w:rsidRPr="000B33AD">
                              <w:t>?&gt;</w:t>
                            </w:r>
                          </w:p>
                          <w:p w14:paraId="6316B562" w14:textId="77777777" w:rsidR="004A1F81" w:rsidRDefault="004A1F81" w:rsidP="00622D31">
                            <w:pPr>
                              <w:spacing w:line="240" w:lineRule="auto"/>
                              <w:jc w:val="both"/>
                            </w:pPr>
                            <w:r w:rsidRPr="00226DE3">
                              <w:t>&lt;tr&gt;</w:t>
                            </w:r>
                          </w:p>
                          <w:p w14:paraId="79394C50" w14:textId="77777777" w:rsidR="004A1F81" w:rsidRPr="00226DE3" w:rsidRDefault="004A1F81" w:rsidP="00622D31">
                            <w:pPr>
                              <w:spacing w:line="240" w:lineRule="auto"/>
                              <w:jc w:val="both"/>
                            </w:pPr>
                            <w:r w:rsidRPr="00226DE3">
                              <w:t>&lt;td&gt; &lt;?php echo $data['nama']; ?&gt; &lt;/td&gt;</w:t>
                            </w:r>
                          </w:p>
                          <w:p w14:paraId="26317F7E" w14:textId="77777777" w:rsidR="004A1F81" w:rsidRPr="00226DE3" w:rsidRDefault="004A1F81" w:rsidP="00622D31">
                            <w:pPr>
                              <w:spacing w:line="240" w:lineRule="auto"/>
                              <w:jc w:val="both"/>
                            </w:pPr>
                            <w:r w:rsidRPr="00226DE3">
                              <w:t>&lt;td&gt; &lt;?php echo $data['nim']; ?&gt; &lt;/td&gt;</w:t>
                            </w:r>
                          </w:p>
                          <w:p w14:paraId="53F4C3F0" w14:textId="77777777" w:rsidR="004A1F81" w:rsidRPr="00226DE3" w:rsidRDefault="004A1F81" w:rsidP="00622D31">
                            <w:pPr>
                              <w:spacing w:line="240" w:lineRule="auto"/>
                              <w:jc w:val="both"/>
                            </w:pPr>
                            <w:r w:rsidRPr="00226DE3">
                              <w:t>&lt;td&gt; &lt;?php echo $data['tanggal']; ?&gt; &lt;/td&gt;</w:t>
                            </w:r>
                          </w:p>
                          <w:p w14:paraId="700DACBF" w14:textId="77777777" w:rsidR="004A1F81" w:rsidRPr="00226DE3" w:rsidRDefault="004A1F81" w:rsidP="00622D31">
                            <w:pPr>
                              <w:spacing w:line="240" w:lineRule="auto"/>
                              <w:jc w:val="both"/>
                            </w:pPr>
                            <w:r w:rsidRPr="00226DE3">
                              <w:t>&lt;td&gt; &lt;?php echo $data['jam_mulai']; ?&gt; &lt;/td&gt;</w:t>
                            </w:r>
                          </w:p>
                          <w:p w14:paraId="57A8FE11" w14:textId="77777777" w:rsidR="004A1F81" w:rsidRPr="00226DE3" w:rsidRDefault="004A1F81" w:rsidP="00622D31">
                            <w:pPr>
                              <w:spacing w:line="240" w:lineRule="auto"/>
                              <w:jc w:val="both"/>
                            </w:pPr>
                            <w:r w:rsidRPr="00226DE3">
                              <w:t>&lt;td&gt; &lt;?php echo $data['jam_selesai']; ?&gt; &lt;/td&gt;</w:t>
                            </w:r>
                          </w:p>
                          <w:p w14:paraId="0927B48F" w14:textId="77777777" w:rsidR="004A1F81" w:rsidRPr="00226DE3" w:rsidRDefault="004A1F81" w:rsidP="00622D31">
                            <w:pPr>
                              <w:spacing w:line="240" w:lineRule="auto"/>
                              <w:jc w:val="both"/>
                            </w:pPr>
                            <w:r w:rsidRPr="00226DE3">
                              <w:t>&lt;td&gt; &lt;?php echo $data['pmb1']; ?&gt; &lt;/td&gt;</w:t>
                            </w:r>
                          </w:p>
                          <w:p w14:paraId="53469862" w14:textId="77777777" w:rsidR="004A1F81" w:rsidRDefault="004A1F81" w:rsidP="00622D31">
                            <w:pPr>
                              <w:spacing w:line="240" w:lineRule="auto"/>
                              <w:jc w:val="both"/>
                            </w:pPr>
                            <w:r w:rsidRPr="00226DE3">
                              <w:t>&lt;td&gt; &lt;?php echo $data['pmb2']; ?&gt; &lt;/td&gt;</w:t>
                            </w:r>
                          </w:p>
                          <w:p w14:paraId="5650B78D" w14:textId="77777777" w:rsidR="004A1F81" w:rsidRPr="00226DE3" w:rsidRDefault="004A1F81" w:rsidP="00622D31">
                            <w:pPr>
                              <w:spacing w:line="240" w:lineRule="auto"/>
                              <w:jc w:val="both"/>
                            </w:pPr>
                            <w:r w:rsidRPr="00226DE3">
                              <w:t>&lt;td&gt; &lt;?php echo $data['ks']; ?&gt; &lt;/td&gt;</w:t>
                            </w:r>
                          </w:p>
                          <w:p w14:paraId="719E6ECA" w14:textId="77777777" w:rsidR="004A1F81" w:rsidRPr="00226DE3" w:rsidRDefault="004A1F81" w:rsidP="00622D31">
                            <w:pPr>
                              <w:spacing w:line="240" w:lineRule="auto"/>
                              <w:jc w:val="both"/>
                            </w:pPr>
                            <w:r w:rsidRPr="00226DE3">
                              <w:t>&lt;td&gt; &lt;?php echo $data['pnj1']; ?&gt; &lt;/td&gt;</w:t>
                            </w:r>
                          </w:p>
                          <w:p w14:paraId="660D4207" w14:textId="77777777" w:rsidR="004A1F81" w:rsidRPr="00226DE3" w:rsidRDefault="004A1F81" w:rsidP="00622D31">
                            <w:pPr>
                              <w:spacing w:line="240" w:lineRule="auto"/>
                              <w:jc w:val="both"/>
                            </w:pPr>
                            <w:r w:rsidRPr="00226DE3">
                              <w:t>&lt;td&gt; &lt;?php echo $data['pnj2']; ?&gt; &lt;/td&gt;</w:t>
                            </w:r>
                          </w:p>
                          <w:p w14:paraId="25AAF01E" w14:textId="77777777" w:rsidR="004A1F81" w:rsidRPr="00226DE3" w:rsidRDefault="004A1F81" w:rsidP="00622D31">
                            <w:pPr>
                              <w:spacing w:line="240" w:lineRule="auto"/>
                              <w:jc w:val="both"/>
                            </w:pPr>
                            <w:r w:rsidRPr="00226DE3">
                              <w:t>&lt;/tr&gt;</w:t>
                            </w:r>
                          </w:p>
                          <w:p w14:paraId="29CA861E" w14:textId="77777777" w:rsidR="004A1F81" w:rsidRPr="00581103" w:rsidRDefault="004A1F81" w:rsidP="00622D31">
                            <w:pPr>
                              <w:spacing w:line="240" w:lineRule="auto"/>
                              <w:jc w:val="both"/>
                            </w:pPr>
                            <w:r w:rsidRPr="00226DE3">
                              <w:t>&lt;?php } ?&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28A7C6" id="Text Box 67" o:spid="_x0000_s1040" type="#_x0000_t202" style="position:absolute;left:0;text-align:left;margin-left:81.6pt;margin-top:21.45pt;width:339pt;height:9in;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" fillcolor="white [3201]" strokeweight=".5pt">
                <v:textbox>
                  <w:txbxContent>
                    <w:p w14:paraId="11E078F9" w14:textId="77777777" w:rsidR="004A1F81" w:rsidRPr="00DB4818" w:rsidRDefault="004A1F81" w:rsidP="00622D31">
                      <w:pPr>
                        <w:spacing w:line="240" w:lineRule="auto"/>
                        <w:jc w:val="both"/>
                      </w:pPr>
                      <w:r w:rsidRPr="00DB4818">
                        <w:t xml:space="preserve">&lt;?php </w:t>
                      </w:r>
                    </w:p>
                    <w:p w14:paraId="6B8D9DE2" w14:textId="77777777" w:rsidR="004A1F81" w:rsidRPr="00DB4818" w:rsidRDefault="004A1F81" w:rsidP="00622D31">
                      <w:pPr>
                        <w:spacing w:line="240" w:lineRule="auto"/>
                        <w:jc w:val="both"/>
                      </w:pPr>
                      <w:r w:rsidRPr="00DB4818">
                        <w:t>require_once 'function/koneksi.php';</w:t>
                      </w:r>
                    </w:p>
                    <w:p w14:paraId="32EEC523" w14:textId="77777777" w:rsidR="004A1F81" w:rsidRPr="00DB4818" w:rsidRDefault="004A1F81" w:rsidP="00622D31">
                      <w:pPr>
                        <w:spacing w:line="240" w:lineRule="auto"/>
                        <w:jc w:val="both"/>
                      </w:pPr>
                      <w:r w:rsidRPr="00DB4818">
                        <w:t>require_once 'templates/mahasiswa_header.php' ;</w:t>
                      </w:r>
                    </w:p>
                    <w:p w14:paraId="0D0DA80F" w14:textId="77777777" w:rsidR="004A1F81" w:rsidRPr="00DB4818" w:rsidRDefault="004A1F81" w:rsidP="00622D31">
                      <w:pPr>
                        <w:spacing w:line="240" w:lineRule="auto"/>
                        <w:jc w:val="both"/>
                      </w:pPr>
                      <w:r w:rsidRPr="00DB4818">
                        <w:t>require_once 'templates/sidebar.php' ;</w:t>
                      </w:r>
                    </w:p>
                    <w:p w14:paraId="5FF500D8" w14:textId="77777777" w:rsidR="004A1F81" w:rsidRPr="00DB4818" w:rsidRDefault="004A1F81" w:rsidP="00622D31">
                      <w:pPr>
                        <w:spacing w:line="240" w:lineRule="auto"/>
                        <w:jc w:val="both"/>
                      </w:pPr>
                      <w:r w:rsidRPr="00DB4818">
                        <w:t>require_once 'templates/topbar.php' ;</w:t>
                      </w:r>
                    </w:p>
                    <w:p w14:paraId="552E3D8D" w14:textId="77777777" w:rsidR="004A1F81" w:rsidRPr="00DB4818" w:rsidRDefault="004A1F81" w:rsidP="00622D31">
                      <w:pPr>
                        <w:spacing w:line="240" w:lineRule="auto"/>
                        <w:jc w:val="both"/>
                      </w:pPr>
                      <w:r w:rsidRPr="00DB4818">
                        <w:t>?&gt;</w:t>
                      </w:r>
                    </w:p>
                    <w:p w14:paraId="69FC3751" w14:textId="77777777" w:rsidR="004A1F81" w:rsidRPr="00DB4818" w:rsidRDefault="004A1F81" w:rsidP="00622D31">
                      <w:pPr>
                        <w:spacing w:line="240" w:lineRule="auto"/>
                        <w:jc w:val="both"/>
                      </w:pPr>
                      <w:r w:rsidRPr="00DB4818">
                        <w:t>&lt;!-- Begin Page Content --&gt;</w:t>
                      </w:r>
                    </w:p>
                    <w:p w14:paraId="0BE30A40" w14:textId="77777777" w:rsidR="004A1F81" w:rsidRPr="00DB4818" w:rsidRDefault="004A1F81" w:rsidP="00622D31">
                      <w:pPr>
                        <w:spacing w:line="240" w:lineRule="auto"/>
                        <w:jc w:val="both"/>
                      </w:pPr>
                      <w:r w:rsidRPr="00DB4818">
                        <w:t>&lt;div class="container-fluid"&gt;</w:t>
                      </w:r>
                    </w:p>
                    <w:p w14:paraId="200CFB57" w14:textId="77777777" w:rsidR="004A1F81" w:rsidRPr="00DB4818" w:rsidRDefault="004A1F81" w:rsidP="00622D31">
                      <w:pPr>
                        <w:spacing w:line="240" w:lineRule="auto"/>
                        <w:jc w:val="both"/>
                      </w:pPr>
                      <w:r w:rsidRPr="00DB4818">
                        <w:t>&lt;!-- Page Heading --&gt;</w:t>
                      </w:r>
                    </w:p>
                    <w:p w14:paraId="2D12F406" w14:textId="77777777" w:rsidR="004A1F81" w:rsidRPr="00DB4818" w:rsidRDefault="004A1F81" w:rsidP="00622D31">
                      <w:pPr>
                        <w:spacing w:line="240" w:lineRule="auto"/>
                        <w:jc w:val="both"/>
                      </w:pPr>
                      <w:r w:rsidRPr="00DB4818">
                        <w:t>&lt;!-- Page Heading --&gt;</w:t>
                      </w:r>
                    </w:p>
                    <w:p w14:paraId="4B286598" w14:textId="77777777" w:rsidR="004A1F81" w:rsidRPr="00DB4818" w:rsidRDefault="004A1F81" w:rsidP="00622D31">
                      <w:pPr>
                        <w:spacing w:line="240" w:lineRule="auto"/>
                        <w:jc w:val="both"/>
                      </w:pPr>
                      <w:r w:rsidRPr="00DB4818">
                        <w:t>&lt;div class="d-sm-flex align-items-center justify-content-between mb-4"&gt;</w:t>
                      </w:r>
                    </w:p>
                    <w:p w14:paraId="67CE42C5" w14:textId="77777777" w:rsidR="004A1F81" w:rsidRPr="00DB4818" w:rsidRDefault="004A1F81" w:rsidP="00622D31">
                      <w:pPr>
                        <w:spacing w:line="240" w:lineRule="auto"/>
                        <w:jc w:val="both"/>
                      </w:pPr>
                      <w:r w:rsidRPr="00DB4818">
                        <w:t xml:space="preserve">&lt;h1 class="h3 mb-0 text-gray-800"&gt;Jadwal Sidang </w:t>
                      </w:r>
                      <w:r>
                        <w:t>Proposal</w:t>
                      </w:r>
                      <w:r w:rsidRPr="00DB4818">
                        <w:t>&lt;/h1&gt;</w:t>
                      </w:r>
                    </w:p>
                    <w:p w14:paraId="6EE47580" w14:textId="77777777" w:rsidR="004A1F81" w:rsidRPr="00DB4818" w:rsidRDefault="004A1F81" w:rsidP="00622D31">
                      <w:pPr>
                        <w:spacing w:line="240" w:lineRule="auto"/>
                        <w:jc w:val="both"/>
                      </w:pPr>
                      <w:r w:rsidRPr="00DB4818">
                        <w:t>&lt;/div&gt;</w:t>
                      </w:r>
                    </w:p>
                    <w:p w14:paraId="4D7CABF5" w14:textId="77777777" w:rsidR="004A1F81" w:rsidRPr="00DB4818" w:rsidRDefault="004A1F81" w:rsidP="00622D31">
                      <w:pPr>
                        <w:spacing w:line="240" w:lineRule="auto"/>
                        <w:jc w:val="both"/>
                      </w:pPr>
                      <w:r w:rsidRPr="00DB4818">
                        <w:t>&lt;?php if(isset($_SESSION['alert'])) : ?&gt;</w:t>
                      </w:r>
                    </w:p>
                    <w:p w14:paraId="42DDA49B" w14:textId="77777777" w:rsidR="004A1F81" w:rsidRPr="00DB4818" w:rsidRDefault="004A1F81" w:rsidP="00622D31">
                      <w:pPr>
                        <w:spacing w:line="240" w:lineRule="auto"/>
                        <w:jc w:val="both"/>
                      </w:pPr>
                      <w:r w:rsidRPr="00DB4818">
                        <w:t>&lt;div class="alert alert-success"&gt;</w:t>
                      </w:r>
                    </w:p>
                    <w:p w14:paraId="4C00968A" w14:textId="77777777" w:rsidR="004A1F81" w:rsidRPr="00DB4818" w:rsidRDefault="004A1F81" w:rsidP="00622D31">
                      <w:pPr>
                        <w:spacing w:line="240" w:lineRule="auto"/>
                        <w:jc w:val="both"/>
                      </w:pPr>
                      <w:r w:rsidRPr="00DB4818">
                        <w:t>&lt;?= $_SESSION['alert']; ?&gt;</w:t>
                      </w:r>
                    </w:p>
                    <w:p w14:paraId="4D9C09DE" w14:textId="77777777" w:rsidR="004A1F81" w:rsidRPr="00DB4818" w:rsidRDefault="004A1F81" w:rsidP="00622D31">
                      <w:pPr>
                        <w:spacing w:line="240" w:lineRule="auto"/>
                        <w:jc w:val="both"/>
                      </w:pPr>
                      <w:r w:rsidRPr="00DB4818">
                        <w:t>&lt;/div&gt;</w:t>
                      </w:r>
                    </w:p>
                    <w:p w14:paraId="76336C67" w14:textId="77777777" w:rsidR="004A1F81" w:rsidRPr="00DB4818" w:rsidRDefault="004A1F81" w:rsidP="00622D31">
                      <w:pPr>
                        <w:spacing w:line="240" w:lineRule="auto"/>
                        <w:jc w:val="both"/>
                      </w:pPr>
                      <w:r w:rsidRPr="00DB4818">
                        <w:t>&lt;?php unset($_SESSION['alert']); ?&gt;</w:t>
                      </w:r>
                    </w:p>
                    <w:p w14:paraId="2DD294B2" w14:textId="77777777" w:rsidR="004A1F81" w:rsidRDefault="004A1F81" w:rsidP="00622D31">
                      <w:pPr>
                        <w:spacing w:line="240" w:lineRule="auto"/>
                        <w:jc w:val="both"/>
                      </w:pPr>
                      <w:r w:rsidRPr="00DB4818">
                        <w:t xml:space="preserve">&lt;?php endif; </w:t>
                      </w:r>
                    </w:p>
                    <w:p w14:paraId="029F2C16" w14:textId="77777777" w:rsidR="004A1F81" w:rsidRDefault="004A1F81" w:rsidP="00622D31">
                      <w:pPr>
                        <w:spacing w:line="240" w:lineRule="auto"/>
                        <w:jc w:val="both"/>
                      </w:pPr>
                      <w:r w:rsidRPr="00DB4818">
                        <w:t>?&gt;</w:t>
                      </w:r>
                    </w:p>
                    <w:p w14:paraId="2F6AFD0B" w14:textId="77777777" w:rsidR="004A1F81" w:rsidRPr="000B33AD" w:rsidRDefault="004A1F81" w:rsidP="00622D31">
                      <w:pPr>
                        <w:spacing w:line="240" w:lineRule="auto"/>
                        <w:jc w:val="both"/>
                      </w:pPr>
                      <w:r w:rsidRPr="000B33AD">
                        <w:t>&lt;?php</w:t>
                      </w:r>
                    </w:p>
                    <w:p w14:paraId="367A598E" w14:textId="77777777" w:rsidR="004A1F81" w:rsidRDefault="004A1F81" w:rsidP="00622D31">
                      <w:pPr>
                        <w:spacing w:line="240" w:lineRule="auto"/>
                        <w:jc w:val="both"/>
                      </w:pPr>
                      <w:r w:rsidRPr="000B33AD">
                        <w:t>//koneksi ke database</w:t>
                      </w:r>
                    </w:p>
                    <w:p w14:paraId="0ECA5CCE" w14:textId="77777777" w:rsidR="004A1F81" w:rsidRPr="000B33AD" w:rsidRDefault="004A1F81" w:rsidP="00622D31">
                      <w:pPr>
                        <w:spacing w:line="240" w:lineRule="auto"/>
                        <w:jc w:val="both"/>
                      </w:pPr>
                      <w:r w:rsidRPr="000B33AD">
                        <w:t>include "function/koneksi.php";</w:t>
                      </w:r>
                    </w:p>
                    <w:p w14:paraId="0456F181" w14:textId="77777777" w:rsidR="004A1F81" w:rsidRPr="000B33AD" w:rsidRDefault="004A1F81" w:rsidP="00622D31">
                      <w:pPr>
                        <w:spacing w:line="240" w:lineRule="auto"/>
                        <w:jc w:val="both"/>
                      </w:pPr>
                    </w:p>
                    <w:p w14:paraId="167B8ADA" w14:textId="77777777" w:rsidR="004A1F81" w:rsidRPr="000B33AD" w:rsidRDefault="004A1F81" w:rsidP="00622D31">
                      <w:pPr>
                        <w:spacing w:line="240" w:lineRule="auto"/>
                        <w:jc w:val="both"/>
                      </w:pPr>
                      <w:r w:rsidRPr="000B33AD">
                        <w:t xml:space="preserve">//baca data </w:t>
                      </w:r>
                    </w:p>
                    <w:p w14:paraId="1C8A8E63" w14:textId="77777777" w:rsidR="004A1F81" w:rsidRPr="000B33AD" w:rsidRDefault="004A1F81" w:rsidP="00622D31">
                      <w:pPr>
                        <w:spacing w:line="240" w:lineRule="auto"/>
                        <w:jc w:val="both"/>
                      </w:pPr>
                      <w:r w:rsidRPr="000B33AD">
                        <w:t>$sql = mysqli_query($koneksi, "SELECT * from jadwal_</w:t>
                      </w:r>
                      <w:r>
                        <w:t>proposal</w:t>
                      </w:r>
                      <w:r w:rsidRPr="000B33AD">
                        <w:t xml:space="preserve"> order by id desc");</w:t>
                      </w:r>
                    </w:p>
                    <w:p w14:paraId="0A85207E" w14:textId="77777777" w:rsidR="004A1F81" w:rsidRPr="000B33AD" w:rsidRDefault="004A1F81" w:rsidP="00622D31">
                      <w:pPr>
                        <w:spacing w:line="240" w:lineRule="auto"/>
                        <w:jc w:val="both"/>
                      </w:pPr>
                      <w:r w:rsidRPr="000B33AD">
                        <w:t>$no = 0;</w:t>
                      </w:r>
                    </w:p>
                    <w:p w14:paraId="303C41EA" w14:textId="77777777" w:rsidR="004A1F81" w:rsidRPr="000B33AD" w:rsidRDefault="004A1F81" w:rsidP="00622D31">
                      <w:pPr>
                        <w:spacing w:line="240" w:lineRule="auto"/>
                        <w:jc w:val="both"/>
                      </w:pPr>
                      <w:r w:rsidRPr="000B33AD">
                        <w:t>while($data = mysqli_fetch_array($sql))</w:t>
                      </w:r>
                    </w:p>
                    <w:p w14:paraId="12B97412" w14:textId="77777777" w:rsidR="004A1F81" w:rsidRPr="000B33AD" w:rsidRDefault="004A1F81" w:rsidP="00622D31">
                      <w:pPr>
                        <w:spacing w:line="240" w:lineRule="auto"/>
                        <w:jc w:val="both"/>
                      </w:pPr>
                      <w:r w:rsidRPr="000B33AD">
                        <w:t>{</w:t>
                      </w:r>
                    </w:p>
                    <w:p w14:paraId="6FA683A5" w14:textId="77777777" w:rsidR="004A1F81" w:rsidRPr="000B33AD" w:rsidRDefault="004A1F81" w:rsidP="00622D31">
                      <w:pPr>
                        <w:spacing w:line="240" w:lineRule="auto"/>
                        <w:jc w:val="both"/>
                      </w:pPr>
                      <w:r w:rsidRPr="000B33AD">
                        <w:t>$no++;</w:t>
                      </w:r>
                    </w:p>
                    <w:p w14:paraId="6215381E" w14:textId="77777777" w:rsidR="004A1F81" w:rsidRDefault="004A1F81" w:rsidP="00622D31">
                      <w:pPr>
                        <w:spacing w:line="240" w:lineRule="auto"/>
                        <w:jc w:val="both"/>
                      </w:pPr>
                      <w:r w:rsidRPr="000B33AD">
                        <w:t>?&gt;</w:t>
                      </w:r>
                    </w:p>
                    <w:p w14:paraId="6316B562" w14:textId="77777777" w:rsidR="004A1F81" w:rsidRDefault="004A1F81" w:rsidP="00622D31">
                      <w:pPr>
                        <w:spacing w:line="240" w:lineRule="auto"/>
                        <w:jc w:val="both"/>
                      </w:pPr>
                      <w:r w:rsidRPr="00226DE3">
                        <w:t>&lt;tr&gt;</w:t>
                      </w:r>
                    </w:p>
                    <w:p w14:paraId="79394C50" w14:textId="77777777" w:rsidR="004A1F81" w:rsidRPr="00226DE3" w:rsidRDefault="004A1F81" w:rsidP="00622D31">
                      <w:pPr>
                        <w:spacing w:line="240" w:lineRule="auto"/>
                        <w:jc w:val="both"/>
                      </w:pPr>
                      <w:r w:rsidRPr="00226DE3">
                        <w:t>&lt;td&gt; &lt;?php echo $data['nama']; ?&gt; &lt;/td&gt;</w:t>
                      </w:r>
                    </w:p>
                    <w:p w14:paraId="26317F7E" w14:textId="77777777" w:rsidR="004A1F81" w:rsidRPr="00226DE3" w:rsidRDefault="004A1F81" w:rsidP="00622D31">
                      <w:pPr>
                        <w:spacing w:line="240" w:lineRule="auto"/>
                        <w:jc w:val="both"/>
                      </w:pPr>
                      <w:r w:rsidRPr="00226DE3">
                        <w:t>&lt;td&gt; &lt;?php echo $data['nim']; ?&gt; &lt;/td&gt;</w:t>
                      </w:r>
                    </w:p>
                    <w:p w14:paraId="53F4C3F0" w14:textId="77777777" w:rsidR="004A1F81" w:rsidRPr="00226DE3" w:rsidRDefault="004A1F81" w:rsidP="00622D31">
                      <w:pPr>
                        <w:spacing w:line="240" w:lineRule="auto"/>
                        <w:jc w:val="both"/>
                      </w:pPr>
                      <w:r w:rsidRPr="00226DE3">
                        <w:t>&lt;td&gt; &lt;?php echo $data['tanggal']; ?&gt; &lt;/td&gt;</w:t>
                      </w:r>
                    </w:p>
                    <w:p w14:paraId="700DACBF" w14:textId="77777777" w:rsidR="004A1F81" w:rsidRPr="00226DE3" w:rsidRDefault="004A1F81" w:rsidP="00622D31">
                      <w:pPr>
                        <w:spacing w:line="240" w:lineRule="auto"/>
                        <w:jc w:val="both"/>
                      </w:pPr>
                      <w:r w:rsidRPr="00226DE3">
                        <w:t>&lt;td&gt; &lt;?php echo $data['jam_mulai']; ?&gt; &lt;/td&gt;</w:t>
                      </w:r>
                    </w:p>
                    <w:p w14:paraId="57A8FE11" w14:textId="77777777" w:rsidR="004A1F81" w:rsidRPr="00226DE3" w:rsidRDefault="004A1F81" w:rsidP="00622D31">
                      <w:pPr>
                        <w:spacing w:line="240" w:lineRule="auto"/>
                        <w:jc w:val="both"/>
                      </w:pPr>
                      <w:r w:rsidRPr="00226DE3">
                        <w:t>&lt;td&gt; &lt;?php echo $data['jam_selesai']; ?&gt; &lt;/td&gt;</w:t>
                      </w:r>
                    </w:p>
                    <w:p w14:paraId="0927B48F" w14:textId="77777777" w:rsidR="004A1F81" w:rsidRPr="00226DE3" w:rsidRDefault="004A1F81" w:rsidP="00622D31">
                      <w:pPr>
                        <w:spacing w:line="240" w:lineRule="auto"/>
                        <w:jc w:val="both"/>
                      </w:pPr>
                      <w:r w:rsidRPr="00226DE3">
                        <w:t>&lt;td&gt; &lt;?php echo $data['pmb1']; ?&gt; &lt;/td&gt;</w:t>
                      </w:r>
                    </w:p>
                    <w:p w14:paraId="53469862" w14:textId="77777777" w:rsidR="004A1F81" w:rsidRDefault="004A1F81" w:rsidP="00622D31">
                      <w:pPr>
                        <w:spacing w:line="240" w:lineRule="auto"/>
                        <w:jc w:val="both"/>
                      </w:pPr>
                      <w:r w:rsidRPr="00226DE3">
                        <w:t>&lt;td&gt; &lt;?php echo $data['pmb2']; ?&gt; &lt;/td&gt;</w:t>
                      </w:r>
                    </w:p>
                    <w:p w14:paraId="5650B78D" w14:textId="77777777" w:rsidR="004A1F81" w:rsidRPr="00226DE3" w:rsidRDefault="004A1F81" w:rsidP="00622D31">
                      <w:pPr>
                        <w:spacing w:line="240" w:lineRule="auto"/>
                        <w:jc w:val="both"/>
                      </w:pPr>
                      <w:r w:rsidRPr="00226DE3">
                        <w:t>&lt;td&gt; &lt;?php echo $data['ks']; ?&gt; &lt;/td&gt;</w:t>
                      </w:r>
                    </w:p>
                    <w:p w14:paraId="719E6ECA" w14:textId="77777777" w:rsidR="004A1F81" w:rsidRPr="00226DE3" w:rsidRDefault="004A1F81" w:rsidP="00622D31">
                      <w:pPr>
                        <w:spacing w:line="240" w:lineRule="auto"/>
                        <w:jc w:val="both"/>
                      </w:pPr>
                      <w:r w:rsidRPr="00226DE3">
                        <w:t>&lt;td&gt; &lt;?php echo $data['pnj1']; ?&gt; &lt;/td&gt;</w:t>
                      </w:r>
                    </w:p>
                    <w:p w14:paraId="660D4207" w14:textId="77777777" w:rsidR="004A1F81" w:rsidRPr="00226DE3" w:rsidRDefault="004A1F81" w:rsidP="00622D31">
                      <w:pPr>
                        <w:spacing w:line="240" w:lineRule="auto"/>
                        <w:jc w:val="both"/>
                      </w:pPr>
                      <w:r w:rsidRPr="00226DE3">
                        <w:t>&lt;td&gt; &lt;?php echo $data['pnj2']; ?&gt; &lt;/td&gt;</w:t>
                      </w:r>
                    </w:p>
                    <w:p w14:paraId="25AAF01E" w14:textId="77777777" w:rsidR="004A1F81" w:rsidRPr="00226DE3" w:rsidRDefault="004A1F81" w:rsidP="00622D31">
                      <w:pPr>
                        <w:spacing w:line="240" w:lineRule="auto"/>
                        <w:jc w:val="both"/>
                      </w:pPr>
                      <w:r w:rsidRPr="00226DE3">
                        <w:t>&lt;/tr&gt;</w:t>
                      </w:r>
                    </w:p>
                    <w:p w14:paraId="29CA861E" w14:textId="77777777" w:rsidR="004A1F81" w:rsidRPr="00581103" w:rsidRDefault="004A1F81" w:rsidP="00622D31">
                      <w:pPr>
                        <w:spacing w:line="240" w:lineRule="auto"/>
                        <w:jc w:val="both"/>
                      </w:pPr>
                      <w:r w:rsidRPr="00226DE3">
                        <w:t>&lt;?php } ?&gt;</w:t>
                      </w:r>
                    </w:p>
                  </w:txbxContent>
                </v:textbox>
                <w10:wrap type="topAndBottom"/>
              </v:shape>
            </w:pict>
          </mc:Fallback>
        </mc:AlternateContent>
      </w:r>
      <w:r>
        <w:t xml:space="preserve">Implementasi </w:t>
      </w:r>
      <w:r w:rsidRPr="009C17AE">
        <w:rPr>
          <w:i/>
          <w:iCs/>
        </w:rPr>
        <w:t>Coding</w:t>
      </w:r>
      <w:r>
        <w:rPr>
          <w:i/>
          <w:iCs/>
        </w:rPr>
        <w:t xml:space="preserve"> </w:t>
      </w:r>
      <w:r>
        <w:t>Info Jadwal Sidang Proposal</w:t>
      </w:r>
    </w:p>
    <w:p w14:paraId="180DEA62" w14:textId="77777777" w:rsidR="00622D31" w:rsidRDefault="00622D31" w:rsidP="00622D31">
      <w:pPr>
        <w:pStyle w:val="ListParagraph"/>
        <w:numPr>
          <w:ilvl w:val="0"/>
          <w:numId w:val="89"/>
        </w:numPr>
        <w:spacing w:line="360" w:lineRule="auto"/>
        <w:ind w:left="1560"/>
        <w:jc w:val="both"/>
      </w:pPr>
      <w:r>
        <w:rPr>
          <w:noProof/>
        </w:rPr>
        <w:lastRenderedPageBreak/>
        <mc:AlternateContent>
          <mc:Choice Requires="wps">
            <w:drawing>
              <wp:anchor distT="0" distB="0" distL="114300" distR="114300" simplePos="0" relativeHeight="251723776" behindDoc="0" locked="0" layoutInCell="1" allowOverlap="1" wp14:anchorId="405FBDED" wp14:editId="340610AE">
                <wp:simplePos x="0" y="0"/>
                <wp:positionH relativeFrom="column">
                  <wp:posOffset>960120</wp:posOffset>
                </wp:positionH>
                <wp:positionV relativeFrom="paragraph">
                  <wp:posOffset>272415</wp:posOffset>
                </wp:positionV>
                <wp:extent cx="4438650" cy="8210550"/>
                <wp:effectExtent l="0" t="0" r="19050" b="19050"/>
                <wp:wrapTopAndBottom/>
                <wp:docPr id="68" name="Text Box 68"/>
                <wp:cNvGraphicFramePr/>
                <a:graphic xmlns:a="http://schemas.openxmlformats.org/drawingml/2006/main">
                  <a:graphicData uri="http://schemas.microsoft.com/office/word/2010/wordprocessingShape">
                    <wps:wsp>
                      <wps:cNvSpPr txBox="1"/>
                      <wps:spPr>
                        <a:xfrm>
                          <a:off x="0" y="0"/>
                          <a:ext cx="4438650" cy="8210550"/>
                        </a:xfrm>
                        <a:prstGeom prst="rect">
                          <a:avLst/>
                        </a:prstGeom>
                        <a:solidFill>
                          <a:schemeClr val="lt1"/>
                        </a:solidFill>
                        <a:ln w="6350">
                          <a:solidFill>
                            <a:prstClr val="black"/>
                          </a:solidFill>
                        </a:ln>
                      </wps:spPr>
                      <wps:txbx>
                        <w:txbxContent>
                          <w:p w14:paraId="4F2FF818" w14:textId="77777777" w:rsidR="004A1F81" w:rsidRPr="00DB4818" w:rsidRDefault="004A1F81" w:rsidP="00622D31">
                            <w:pPr>
                              <w:spacing w:line="240" w:lineRule="auto"/>
                              <w:jc w:val="both"/>
                            </w:pPr>
                            <w:r w:rsidRPr="00DB4818">
                              <w:t xml:space="preserve">&lt;?php </w:t>
                            </w:r>
                          </w:p>
                          <w:p w14:paraId="7E4D9831" w14:textId="77777777" w:rsidR="004A1F81" w:rsidRPr="00DB4818" w:rsidRDefault="004A1F81" w:rsidP="00622D31">
                            <w:pPr>
                              <w:spacing w:line="240" w:lineRule="auto"/>
                              <w:jc w:val="both"/>
                            </w:pPr>
                            <w:r w:rsidRPr="00DB4818">
                              <w:t>require_once 'function/koneksi.php';</w:t>
                            </w:r>
                          </w:p>
                          <w:p w14:paraId="01D48A16" w14:textId="77777777" w:rsidR="004A1F81" w:rsidRPr="00DB4818" w:rsidRDefault="004A1F81" w:rsidP="00622D31">
                            <w:pPr>
                              <w:spacing w:line="240" w:lineRule="auto"/>
                              <w:jc w:val="both"/>
                            </w:pPr>
                            <w:r w:rsidRPr="00DB4818">
                              <w:t>require_once 'templates/mahasiswa_header.php' ;</w:t>
                            </w:r>
                          </w:p>
                          <w:p w14:paraId="51C23240" w14:textId="77777777" w:rsidR="004A1F81" w:rsidRPr="00DB4818" w:rsidRDefault="004A1F81" w:rsidP="00622D31">
                            <w:pPr>
                              <w:spacing w:line="240" w:lineRule="auto"/>
                              <w:jc w:val="both"/>
                            </w:pPr>
                            <w:r w:rsidRPr="00DB4818">
                              <w:t>require_once 'templates/sidebar.php' ;</w:t>
                            </w:r>
                          </w:p>
                          <w:p w14:paraId="220EAD4D" w14:textId="77777777" w:rsidR="004A1F81" w:rsidRPr="00DB4818" w:rsidRDefault="004A1F81" w:rsidP="00622D31">
                            <w:pPr>
                              <w:spacing w:line="240" w:lineRule="auto"/>
                              <w:jc w:val="both"/>
                            </w:pPr>
                            <w:r w:rsidRPr="00DB4818">
                              <w:t>require_once 'templates/topbar.php' ;</w:t>
                            </w:r>
                          </w:p>
                          <w:p w14:paraId="281B2A9B" w14:textId="77777777" w:rsidR="004A1F81" w:rsidRPr="00DB4818" w:rsidRDefault="004A1F81" w:rsidP="00622D31">
                            <w:pPr>
                              <w:spacing w:line="240" w:lineRule="auto"/>
                              <w:jc w:val="both"/>
                            </w:pPr>
                            <w:r w:rsidRPr="00DB4818">
                              <w:t>?&gt;</w:t>
                            </w:r>
                          </w:p>
                          <w:p w14:paraId="353E48A9" w14:textId="77777777" w:rsidR="004A1F81" w:rsidRPr="00DB4818" w:rsidRDefault="004A1F81" w:rsidP="00622D31">
                            <w:pPr>
                              <w:spacing w:line="240" w:lineRule="auto"/>
                              <w:jc w:val="both"/>
                            </w:pPr>
                            <w:r w:rsidRPr="00DB4818">
                              <w:t>&lt;!-- Begin Page Content --&gt;</w:t>
                            </w:r>
                          </w:p>
                          <w:p w14:paraId="317658C2" w14:textId="77777777" w:rsidR="004A1F81" w:rsidRPr="00DB4818" w:rsidRDefault="004A1F81" w:rsidP="00622D31">
                            <w:pPr>
                              <w:spacing w:line="240" w:lineRule="auto"/>
                              <w:jc w:val="both"/>
                            </w:pPr>
                            <w:r w:rsidRPr="00DB4818">
                              <w:t>&lt;div class="container-fluid"&gt;</w:t>
                            </w:r>
                          </w:p>
                          <w:p w14:paraId="2437CA64" w14:textId="77777777" w:rsidR="004A1F81" w:rsidRPr="00DB4818" w:rsidRDefault="004A1F81" w:rsidP="00622D31">
                            <w:pPr>
                              <w:spacing w:line="240" w:lineRule="auto"/>
                              <w:jc w:val="both"/>
                            </w:pPr>
                            <w:r w:rsidRPr="00DB4818">
                              <w:t>&lt;!-- Page Heading --&gt;</w:t>
                            </w:r>
                          </w:p>
                          <w:p w14:paraId="0B5C35D9" w14:textId="77777777" w:rsidR="004A1F81" w:rsidRPr="00DB4818" w:rsidRDefault="004A1F81" w:rsidP="00622D31">
                            <w:pPr>
                              <w:spacing w:line="240" w:lineRule="auto"/>
                              <w:jc w:val="both"/>
                            </w:pPr>
                            <w:r w:rsidRPr="00DB4818">
                              <w:t>&lt;!-- Page Heading --&gt;</w:t>
                            </w:r>
                          </w:p>
                          <w:p w14:paraId="6B8A7F4D" w14:textId="77777777" w:rsidR="004A1F81" w:rsidRPr="00DB4818" w:rsidRDefault="004A1F81" w:rsidP="00622D31">
                            <w:pPr>
                              <w:spacing w:line="240" w:lineRule="auto"/>
                              <w:jc w:val="both"/>
                            </w:pPr>
                            <w:r w:rsidRPr="00DB4818">
                              <w:t>&lt;div class="d-sm-flex align-items-center justify-content-between mb-4"&gt;</w:t>
                            </w:r>
                          </w:p>
                          <w:p w14:paraId="3B429307" w14:textId="77777777" w:rsidR="004A1F81" w:rsidRPr="00DB4818" w:rsidRDefault="004A1F81" w:rsidP="00622D31">
                            <w:pPr>
                              <w:spacing w:line="240" w:lineRule="auto"/>
                              <w:jc w:val="both"/>
                            </w:pPr>
                            <w:r w:rsidRPr="00DB4818">
                              <w:t>&lt;h1 class="h3 mb-0 text-gray-800"&gt;Jadwal Sidang UP-1&lt;/h1&gt;</w:t>
                            </w:r>
                          </w:p>
                          <w:p w14:paraId="040F364F" w14:textId="77777777" w:rsidR="004A1F81" w:rsidRPr="00DB4818" w:rsidRDefault="004A1F81" w:rsidP="00622D31">
                            <w:pPr>
                              <w:spacing w:line="240" w:lineRule="auto"/>
                              <w:jc w:val="both"/>
                            </w:pPr>
                            <w:r w:rsidRPr="00DB4818">
                              <w:t>&lt;/div&gt;</w:t>
                            </w:r>
                          </w:p>
                          <w:p w14:paraId="56A3221B" w14:textId="77777777" w:rsidR="004A1F81" w:rsidRPr="00DB4818" w:rsidRDefault="004A1F81" w:rsidP="00622D31">
                            <w:pPr>
                              <w:spacing w:line="240" w:lineRule="auto"/>
                              <w:jc w:val="both"/>
                            </w:pPr>
                            <w:r w:rsidRPr="00DB4818">
                              <w:t>&lt;?php if(isset($_SESSION['alert'])) : ?&gt;</w:t>
                            </w:r>
                          </w:p>
                          <w:p w14:paraId="4B60427F" w14:textId="77777777" w:rsidR="004A1F81" w:rsidRPr="00DB4818" w:rsidRDefault="004A1F81" w:rsidP="00622D31">
                            <w:pPr>
                              <w:spacing w:line="240" w:lineRule="auto"/>
                              <w:jc w:val="both"/>
                            </w:pPr>
                            <w:r w:rsidRPr="00DB4818">
                              <w:t>&lt;div class="alert alert-success"&gt;</w:t>
                            </w:r>
                          </w:p>
                          <w:p w14:paraId="46E3D010" w14:textId="77777777" w:rsidR="004A1F81" w:rsidRPr="00DB4818" w:rsidRDefault="004A1F81" w:rsidP="00622D31">
                            <w:pPr>
                              <w:spacing w:line="240" w:lineRule="auto"/>
                              <w:jc w:val="both"/>
                            </w:pPr>
                            <w:r w:rsidRPr="00DB4818">
                              <w:t>&lt;?= $_SESSION['alert']; ?&gt;</w:t>
                            </w:r>
                          </w:p>
                          <w:p w14:paraId="2CB1CC0E" w14:textId="77777777" w:rsidR="004A1F81" w:rsidRPr="00DB4818" w:rsidRDefault="004A1F81" w:rsidP="00622D31">
                            <w:pPr>
                              <w:spacing w:line="240" w:lineRule="auto"/>
                              <w:jc w:val="both"/>
                            </w:pPr>
                            <w:r w:rsidRPr="00DB4818">
                              <w:t>&lt;/div&gt;</w:t>
                            </w:r>
                          </w:p>
                          <w:p w14:paraId="3BEE118C" w14:textId="77777777" w:rsidR="004A1F81" w:rsidRPr="00DB4818" w:rsidRDefault="004A1F81" w:rsidP="00622D31">
                            <w:pPr>
                              <w:spacing w:line="240" w:lineRule="auto"/>
                              <w:jc w:val="both"/>
                            </w:pPr>
                            <w:r w:rsidRPr="00DB4818">
                              <w:t>&lt;?php unset($_SESSION['alert']); ?&gt;</w:t>
                            </w:r>
                          </w:p>
                          <w:p w14:paraId="3724073E" w14:textId="77777777" w:rsidR="004A1F81" w:rsidRDefault="004A1F81" w:rsidP="00622D31">
                            <w:pPr>
                              <w:spacing w:line="240" w:lineRule="auto"/>
                              <w:jc w:val="both"/>
                            </w:pPr>
                            <w:r w:rsidRPr="00DB4818">
                              <w:t xml:space="preserve">&lt;?php endif; </w:t>
                            </w:r>
                          </w:p>
                          <w:p w14:paraId="7C36B820" w14:textId="77777777" w:rsidR="004A1F81" w:rsidRDefault="004A1F81" w:rsidP="00622D31">
                            <w:pPr>
                              <w:spacing w:line="240" w:lineRule="auto"/>
                              <w:jc w:val="both"/>
                            </w:pPr>
                            <w:r w:rsidRPr="00DB4818">
                              <w:t>?&gt;</w:t>
                            </w:r>
                          </w:p>
                          <w:p w14:paraId="5A42A553" w14:textId="77777777" w:rsidR="004A1F81" w:rsidRPr="000B33AD" w:rsidRDefault="004A1F81" w:rsidP="00622D31">
                            <w:pPr>
                              <w:spacing w:line="240" w:lineRule="auto"/>
                              <w:jc w:val="both"/>
                            </w:pPr>
                            <w:r w:rsidRPr="000B33AD">
                              <w:t>&lt;?php</w:t>
                            </w:r>
                          </w:p>
                          <w:p w14:paraId="49CD4B2D" w14:textId="77777777" w:rsidR="004A1F81" w:rsidRDefault="004A1F81" w:rsidP="00622D31">
                            <w:pPr>
                              <w:spacing w:line="240" w:lineRule="auto"/>
                              <w:jc w:val="both"/>
                            </w:pPr>
                            <w:r w:rsidRPr="000B33AD">
                              <w:t>//koneksi ke database</w:t>
                            </w:r>
                          </w:p>
                          <w:p w14:paraId="63C9D802" w14:textId="77777777" w:rsidR="004A1F81" w:rsidRPr="000B33AD" w:rsidRDefault="004A1F81" w:rsidP="00622D31">
                            <w:pPr>
                              <w:spacing w:line="240" w:lineRule="auto"/>
                              <w:jc w:val="both"/>
                            </w:pPr>
                            <w:r w:rsidRPr="000B33AD">
                              <w:t>include "function/koneksi.php";</w:t>
                            </w:r>
                          </w:p>
                          <w:p w14:paraId="5170BCB0" w14:textId="77777777" w:rsidR="004A1F81" w:rsidRPr="000B33AD" w:rsidRDefault="004A1F81" w:rsidP="00622D31">
                            <w:pPr>
                              <w:spacing w:line="240" w:lineRule="auto"/>
                              <w:jc w:val="both"/>
                            </w:pPr>
                          </w:p>
                          <w:p w14:paraId="6D037E5B" w14:textId="77777777" w:rsidR="004A1F81" w:rsidRPr="000B33AD" w:rsidRDefault="004A1F81" w:rsidP="00622D31">
                            <w:pPr>
                              <w:spacing w:line="240" w:lineRule="auto"/>
                              <w:jc w:val="both"/>
                            </w:pPr>
                            <w:r w:rsidRPr="000B33AD">
                              <w:t xml:space="preserve">//baca data </w:t>
                            </w:r>
                          </w:p>
                          <w:p w14:paraId="3A1361C5" w14:textId="77777777" w:rsidR="004A1F81" w:rsidRPr="000B33AD" w:rsidRDefault="004A1F81" w:rsidP="00622D31">
                            <w:pPr>
                              <w:spacing w:line="240" w:lineRule="auto"/>
                              <w:jc w:val="both"/>
                            </w:pPr>
                            <w:r w:rsidRPr="000B33AD">
                              <w:t>$sql = mysqli_query($koneksi, "SELECT * from jadwal_</w:t>
                            </w:r>
                            <w:r>
                              <w:t>up1</w:t>
                            </w:r>
                            <w:r w:rsidRPr="000B33AD">
                              <w:t xml:space="preserve"> order by id desc");</w:t>
                            </w:r>
                          </w:p>
                          <w:p w14:paraId="149A8E06" w14:textId="77777777" w:rsidR="004A1F81" w:rsidRPr="000B33AD" w:rsidRDefault="004A1F81" w:rsidP="00622D31">
                            <w:pPr>
                              <w:spacing w:line="240" w:lineRule="auto"/>
                              <w:jc w:val="both"/>
                            </w:pPr>
                            <w:r w:rsidRPr="000B33AD">
                              <w:t>$no = 0;</w:t>
                            </w:r>
                          </w:p>
                          <w:p w14:paraId="08472C4A" w14:textId="77777777" w:rsidR="004A1F81" w:rsidRPr="000B33AD" w:rsidRDefault="004A1F81" w:rsidP="00622D31">
                            <w:pPr>
                              <w:spacing w:line="240" w:lineRule="auto"/>
                              <w:jc w:val="both"/>
                            </w:pPr>
                            <w:r w:rsidRPr="000B33AD">
                              <w:t>while($data = mysqli_fetch_array($sql))</w:t>
                            </w:r>
                          </w:p>
                          <w:p w14:paraId="2D7AB786" w14:textId="77777777" w:rsidR="004A1F81" w:rsidRPr="000B33AD" w:rsidRDefault="004A1F81" w:rsidP="00622D31">
                            <w:pPr>
                              <w:spacing w:line="240" w:lineRule="auto"/>
                              <w:jc w:val="both"/>
                            </w:pPr>
                            <w:r w:rsidRPr="000B33AD">
                              <w:t>{</w:t>
                            </w:r>
                          </w:p>
                          <w:p w14:paraId="57DF62B3" w14:textId="77777777" w:rsidR="004A1F81" w:rsidRPr="000B33AD" w:rsidRDefault="004A1F81" w:rsidP="00622D31">
                            <w:pPr>
                              <w:spacing w:line="240" w:lineRule="auto"/>
                              <w:jc w:val="both"/>
                            </w:pPr>
                            <w:r w:rsidRPr="000B33AD">
                              <w:t>$no++;</w:t>
                            </w:r>
                          </w:p>
                          <w:p w14:paraId="2FDA50C2" w14:textId="77777777" w:rsidR="004A1F81" w:rsidRDefault="004A1F81" w:rsidP="00622D31">
                            <w:pPr>
                              <w:spacing w:line="240" w:lineRule="auto"/>
                              <w:jc w:val="both"/>
                            </w:pPr>
                            <w:r w:rsidRPr="000B33AD">
                              <w:t>?&gt;</w:t>
                            </w:r>
                          </w:p>
                          <w:p w14:paraId="6558F33F" w14:textId="77777777" w:rsidR="004A1F81" w:rsidRDefault="004A1F81" w:rsidP="00622D31">
                            <w:pPr>
                              <w:spacing w:line="240" w:lineRule="auto"/>
                              <w:jc w:val="both"/>
                            </w:pPr>
                            <w:r w:rsidRPr="00226DE3">
                              <w:t>&lt;tr&gt;</w:t>
                            </w:r>
                          </w:p>
                          <w:p w14:paraId="2078B0C0" w14:textId="77777777" w:rsidR="004A1F81" w:rsidRPr="00226DE3" w:rsidRDefault="004A1F81" w:rsidP="00622D31">
                            <w:pPr>
                              <w:spacing w:line="240" w:lineRule="auto"/>
                              <w:jc w:val="both"/>
                            </w:pPr>
                            <w:r w:rsidRPr="00226DE3">
                              <w:t>&lt;td&gt; &lt;?php echo $data['nama']; ?&gt; &lt;/td&gt;</w:t>
                            </w:r>
                          </w:p>
                          <w:p w14:paraId="512168B3" w14:textId="77777777" w:rsidR="004A1F81" w:rsidRPr="00226DE3" w:rsidRDefault="004A1F81" w:rsidP="00622D31">
                            <w:pPr>
                              <w:spacing w:line="240" w:lineRule="auto"/>
                              <w:jc w:val="both"/>
                            </w:pPr>
                            <w:r w:rsidRPr="00226DE3">
                              <w:t>&lt;td&gt; &lt;?php echo $data['nim']; ?&gt; &lt;/td&gt;</w:t>
                            </w:r>
                          </w:p>
                          <w:p w14:paraId="09BA88A7" w14:textId="77777777" w:rsidR="004A1F81" w:rsidRPr="00226DE3" w:rsidRDefault="004A1F81" w:rsidP="00622D31">
                            <w:pPr>
                              <w:spacing w:line="240" w:lineRule="auto"/>
                              <w:jc w:val="both"/>
                            </w:pPr>
                            <w:r w:rsidRPr="00226DE3">
                              <w:t>&lt;td&gt; &lt;?php echo $data['tanggal']; ?&gt; &lt;/td&gt;</w:t>
                            </w:r>
                          </w:p>
                          <w:p w14:paraId="5419182D" w14:textId="77777777" w:rsidR="004A1F81" w:rsidRPr="00226DE3" w:rsidRDefault="004A1F81" w:rsidP="00622D31">
                            <w:pPr>
                              <w:spacing w:line="240" w:lineRule="auto"/>
                              <w:jc w:val="both"/>
                            </w:pPr>
                            <w:r w:rsidRPr="00226DE3">
                              <w:t>&lt;td&gt; &lt;?php echo $data['jam_mulai']; ?&gt; &lt;/td&gt;</w:t>
                            </w:r>
                          </w:p>
                          <w:p w14:paraId="61C16850" w14:textId="77777777" w:rsidR="004A1F81" w:rsidRPr="00226DE3" w:rsidRDefault="004A1F81" w:rsidP="00622D31">
                            <w:pPr>
                              <w:spacing w:line="240" w:lineRule="auto"/>
                              <w:jc w:val="both"/>
                            </w:pPr>
                            <w:r w:rsidRPr="00226DE3">
                              <w:t>&lt;td&gt; &lt;?php echo $data['jam_selesai']; ?&gt; &lt;/td&gt;</w:t>
                            </w:r>
                          </w:p>
                          <w:p w14:paraId="53CBA977" w14:textId="77777777" w:rsidR="004A1F81" w:rsidRPr="00226DE3" w:rsidRDefault="004A1F81" w:rsidP="00622D31">
                            <w:pPr>
                              <w:spacing w:line="240" w:lineRule="auto"/>
                              <w:jc w:val="both"/>
                            </w:pPr>
                            <w:r w:rsidRPr="00226DE3">
                              <w:t>&lt;td&gt; &lt;?php echo $data['pmb1']; ?&gt; &lt;/td&gt;</w:t>
                            </w:r>
                          </w:p>
                          <w:p w14:paraId="4731235B" w14:textId="77777777" w:rsidR="004A1F81" w:rsidRDefault="004A1F81" w:rsidP="00622D31">
                            <w:pPr>
                              <w:spacing w:line="240" w:lineRule="auto"/>
                              <w:jc w:val="both"/>
                            </w:pPr>
                            <w:r w:rsidRPr="00226DE3">
                              <w:t>&lt;td&gt; &lt;?php echo $data['pmb2']; ?&gt; &lt;/td&gt;</w:t>
                            </w:r>
                          </w:p>
                          <w:p w14:paraId="43262DD4" w14:textId="77777777" w:rsidR="004A1F81" w:rsidRPr="00226DE3" w:rsidRDefault="004A1F81" w:rsidP="00622D31">
                            <w:pPr>
                              <w:spacing w:line="240" w:lineRule="auto"/>
                              <w:jc w:val="both"/>
                            </w:pPr>
                            <w:r w:rsidRPr="00226DE3">
                              <w:t>&lt;td&gt; &lt;?php echo $data['ks']; ?&gt; &lt;/td&gt;</w:t>
                            </w:r>
                          </w:p>
                          <w:p w14:paraId="2AB8FAB4" w14:textId="77777777" w:rsidR="004A1F81" w:rsidRPr="00226DE3" w:rsidRDefault="004A1F81" w:rsidP="00622D31">
                            <w:pPr>
                              <w:spacing w:line="240" w:lineRule="auto"/>
                              <w:jc w:val="both"/>
                            </w:pPr>
                            <w:r w:rsidRPr="00226DE3">
                              <w:t>&lt;td&gt; &lt;?php echo $data['pnj1']; ?&gt; &lt;/td&gt;</w:t>
                            </w:r>
                          </w:p>
                          <w:p w14:paraId="15769952" w14:textId="77777777" w:rsidR="004A1F81" w:rsidRPr="00226DE3" w:rsidRDefault="004A1F81" w:rsidP="00622D31">
                            <w:pPr>
                              <w:spacing w:line="240" w:lineRule="auto"/>
                              <w:jc w:val="both"/>
                            </w:pPr>
                            <w:r w:rsidRPr="00226DE3">
                              <w:t>&lt;td&gt; &lt;?php echo $data['pnj2']; ?&gt; &lt;/td&gt;</w:t>
                            </w:r>
                          </w:p>
                          <w:p w14:paraId="01E48EAC" w14:textId="77777777" w:rsidR="004A1F81" w:rsidRPr="00226DE3" w:rsidRDefault="004A1F81" w:rsidP="00622D31">
                            <w:pPr>
                              <w:spacing w:line="240" w:lineRule="auto"/>
                              <w:jc w:val="both"/>
                            </w:pPr>
                            <w:r w:rsidRPr="00226DE3">
                              <w:t>&lt;/tr&gt;</w:t>
                            </w:r>
                          </w:p>
                          <w:p w14:paraId="38421295" w14:textId="77777777" w:rsidR="004A1F81" w:rsidRPr="00581103" w:rsidRDefault="004A1F81" w:rsidP="00622D31">
                            <w:pPr>
                              <w:spacing w:line="240" w:lineRule="auto"/>
                              <w:jc w:val="both"/>
                            </w:pPr>
                            <w:r w:rsidRPr="00226DE3">
                              <w:t>&lt;?php } ?&gt;</w:t>
                            </w:r>
                          </w:p>
                          <w:p w14:paraId="59CFBD84" w14:textId="77777777" w:rsidR="004A1F81" w:rsidRPr="00581103" w:rsidRDefault="004A1F81" w:rsidP="00622D31">
                            <w:pPr>
                              <w:spacing w:line="240" w:lineRule="auto"/>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5FBDED" id="Text Box 68" o:spid="_x0000_s1041" type="#_x0000_t202" style="position:absolute;left:0;text-align:left;margin-left:75.6pt;margin-top:21.45pt;width:349.5pt;height:646.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" fillcolor="white [3201]" strokeweight=".5pt">
                <v:textbox>
                  <w:txbxContent>
                    <w:p w14:paraId="4F2FF818" w14:textId="77777777" w:rsidR="004A1F81" w:rsidRPr="00DB4818" w:rsidRDefault="004A1F81" w:rsidP="00622D31">
                      <w:pPr>
                        <w:spacing w:line="240" w:lineRule="auto"/>
                        <w:jc w:val="both"/>
                      </w:pPr>
                      <w:r w:rsidRPr="00DB4818">
                        <w:t xml:space="preserve">&lt;?php </w:t>
                      </w:r>
                    </w:p>
                    <w:p w14:paraId="7E4D9831" w14:textId="77777777" w:rsidR="004A1F81" w:rsidRPr="00DB4818" w:rsidRDefault="004A1F81" w:rsidP="00622D31">
                      <w:pPr>
                        <w:spacing w:line="240" w:lineRule="auto"/>
                        <w:jc w:val="both"/>
                      </w:pPr>
                      <w:r w:rsidRPr="00DB4818">
                        <w:t>require_once 'function/koneksi.php';</w:t>
                      </w:r>
                    </w:p>
                    <w:p w14:paraId="01D48A16" w14:textId="77777777" w:rsidR="004A1F81" w:rsidRPr="00DB4818" w:rsidRDefault="004A1F81" w:rsidP="00622D31">
                      <w:pPr>
                        <w:spacing w:line="240" w:lineRule="auto"/>
                        <w:jc w:val="both"/>
                      </w:pPr>
                      <w:r w:rsidRPr="00DB4818">
                        <w:t>require_once 'templates/mahasiswa_header.php' ;</w:t>
                      </w:r>
                    </w:p>
                    <w:p w14:paraId="51C23240" w14:textId="77777777" w:rsidR="004A1F81" w:rsidRPr="00DB4818" w:rsidRDefault="004A1F81" w:rsidP="00622D31">
                      <w:pPr>
                        <w:spacing w:line="240" w:lineRule="auto"/>
                        <w:jc w:val="both"/>
                      </w:pPr>
                      <w:r w:rsidRPr="00DB4818">
                        <w:t>require_once 'templates/sidebar.php' ;</w:t>
                      </w:r>
                    </w:p>
                    <w:p w14:paraId="220EAD4D" w14:textId="77777777" w:rsidR="004A1F81" w:rsidRPr="00DB4818" w:rsidRDefault="004A1F81" w:rsidP="00622D31">
                      <w:pPr>
                        <w:spacing w:line="240" w:lineRule="auto"/>
                        <w:jc w:val="both"/>
                      </w:pPr>
                      <w:r w:rsidRPr="00DB4818">
                        <w:t>require_once 'templates/topbar.php' ;</w:t>
                      </w:r>
                    </w:p>
                    <w:p w14:paraId="281B2A9B" w14:textId="77777777" w:rsidR="004A1F81" w:rsidRPr="00DB4818" w:rsidRDefault="004A1F81" w:rsidP="00622D31">
                      <w:pPr>
                        <w:spacing w:line="240" w:lineRule="auto"/>
                        <w:jc w:val="both"/>
                      </w:pPr>
                      <w:r w:rsidRPr="00DB4818">
                        <w:t>?&gt;</w:t>
                      </w:r>
                    </w:p>
                    <w:p w14:paraId="353E48A9" w14:textId="77777777" w:rsidR="004A1F81" w:rsidRPr="00DB4818" w:rsidRDefault="004A1F81" w:rsidP="00622D31">
                      <w:pPr>
                        <w:spacing w:line="240" w:lineRule="auto"/>
                        <w:jc w:val="both"/>
                      </w:pPr>
                      <w:r w:rsidRPr="00DB4818">
                        <w:t>&lt;!-- Begin Page Content --&gt;</w:t>
                      </w:r>
                    </w:p>
                    <w:p w14:paraId="317658C2" w14:textId="77777777" w:rsidR="004A1F81" w:rsidRPr="00DB4818" w:rsidRDefault="004A1F81" w:rsidP="00622D31">
                      <w:pPr>
                        <w:spacing w:line="240" w:lineRule="auto"/>
                        <w:jc w:val="both"/>
                      </w:pPr>
                      <w:r w:rsidRPr="00DB4818">
                        <w:t>&lt;div class="container-fluid"&gt;</w:t>
                      </w:r>
                    </w:p>
                    <w:p w14:paraId="2437CA64" w14:textId="77777777" w:rsidR="004A1F81" w:rsidRPr="00DB4818" w:rsidRDefault="004A1F81" w:rsidP="00622D31">
                      <w:pPr>
                        <w:spacing w:line="240" w:lineRule="auto"/>
                        <w:jc w:val="both"/>
                      </w:pPr>
                      <w:r w:rsidRPr="00DB4818">
                        <w:t>&lt;!-- Page Heading --&gt;</w:t>
                      </w:r>
                    </w:p>
                    <w:p w14:paraId="0B5C35D9" w14:textId="77777777" w:rsidR="004A1F81" w:rsidRPr="00DB4818" w:rsidRDefault="004A1F81" w:rsidP="00622D31">
                      <w:pPr>
                        <w:spacing w:line="240" w:lineRule="auto"/>
                        <w:jc w:val="both"/>
                      </w:pPr>
                      <w:r w:rsidRPr="00DB4818">
                        <w:t>&lt;!-- Page Heading --&gt;</w:t>
                      </w:r>
                    </w:p>
                    <w:p w14:paraId="6B8A7F4D" w14:textId="77777777" w:rsidR="004A1F81" w:rsidRPr="00DB4818" w:rsidRDefault="004A1F81" w:rsidP="00622D31">
                      <w:pPr>
                        <w:spacing w:line="240" w:lineRule="auto"/>
                        <w:jc w:val="both"/>
                      </w:pPr>
                      <w:r w:rsidRPr="00DB4818">
                        <w:t>&lt;div class="d-sm-flex align-items-center justify-content-between mb-4"&gt;</w:t>
                      </w:r>
                    </w:p>
                    <w:p w14:paraId="3B429307" w14:textId="77777777" w:rsidR="004A1F81" w:rsidRPr="00DB4818" w:rsidRDefault="004A1F81" w:rsidP="00622D31">
                      <w:pPr>
                        <w:spacing w:line="240" w:lineRule="auto"/>
                        <w:jc w:val="both"/>
                      </w:pPr>
                      <w:r w:rsidRPr="00DB4818">
                        <w:t>&lt;h1 class="h3 mb-0 text-gray-800"&gt;Jadwal Sidang UP-1&lt;/h1&gt;</w:t>
                      </w:r>
                    </w:p>
                    <w:p w14:paraId="040F364F" w14:textId="77777777" w:rsidR="004A1F81" w:rsidRPr="00DB4818" w:rsidRDefault="004A1F81" w:rsidP="00622D31">
                      <w:pPr>
                        <w:spacing w:line="240" w:lineRule="auto"/>
                        <w:jc w:val="both"/>
                      </w:pPr>
                      <w:r w:rsidRPr="00DB4818">
                        <w:t>&lt;/div&gt;</w:t>
                      </w:r>
                    </w:p>
                    <w:p w14:paraId="56A3221B" w14:textId="77777777" w:rsidR="004A1F81" w:rsidRPr="00DB4818" w:rsidRDefault="004A1F81" w:rsidP="00622D31">
                      <w:pPr>
                        <w:spacing w:line="240" w:lineRule="auto"/>
                        <w:jc w:val="both"/>
                      </w:pPr>
                      <w:r w:rsidRPr="00DB4818">
                        <w:t>&lt;?php if(isset($_SESSION['alert'])) : ?&gt;</w:t>
                      </w:r>
                    </w:p>
                    <w:p w14:paraId="4B60427F" w14:textId="77777777" w:rsidR="004A1F81" w:rsidRPr="00DB4818" w:rsidRDefault="004A1F81" w:rsidP="00622D31">
                      <w:pPr>
                        <w:spacing w:line="240" w:lineRule="auto"/>
                        <w:jc w:val="both"/>
                      </w:pPr>
                      <w:r w:rsidRPr="00DB4818">
                        <w:t>&lt;div class="alert alert-success"&gt;</w:t>
                      </w:r>
                    </w:p>
                    <w:p w14:paraId="46E3D010" w14:textId="77777777" w:rsidR="004A1F81" w:rsidRPr="00DB4818" w:rsidRDefault="004A1F81" w:rsidP="00622D31">
                      <w:pPr>
                        <w:spacing w:line="240" w:lineRule="auto"/>
                        <w:jc w:val="both"/>
                      </w:pPr>
                      <w:r w:rsidRPr="00DB4818">
                        <w:t>&lt;?= $_SESSION['alert']; ?&gt;</w:t>
                      </w:r>
                    </w:p>
                    <w:p w14:paraId="2CB1CC0E" w14:textId="77777777" w:rsidR="004A1F81" w:rsidRPr="00DB4818" w:rsidRDefault="004A1F81" w:rsidP="00622D31">
                      <w:pPr>
                        <w:spacing w:line="240" w:lineRule="auto"/>
                        <w:jc w:val="both"/>
                      </w:pPr>
                      <w:r w:rsidRPr="00DB4818">
                        <w:t>&lt;/div&gt;</w:t>
                      </w:r>
                    </w:p>
                    <w:p w14:paraId="3BEE118C" w14:textId="77777777" w:rsidR="004A1F81" w:rsidRPr="00DB4818" w:rsidRDefault="004A1F81" w:rsidP="00622D31">
                      <w:pPr>
                        <w:spacing w:line="240" w:lineRule="auto"/>
                        <w:jc w:val="both"/>
                      </w:pPr>
                      <w:r w:rsidRPr="00DB4818">
                        <w:t>&lt;?php unset($_SESSION['alert']); ?&gt;</w:t>
                      </w:r>
                    </w:p>
                    <w:p w14:paraId="3724073E" w14:textId="77777777" w:rsidR="004A1F81" w:rsidRDefault="004A1F81" w:rsidP="00622D31">
                      <w:pPr>
                        <w:spacing w:line="240" w:lineRule="auto"/>
                        <w:jc w:val="both"/>
                      </w:pPr>
                      <w:r w:rsidRPr="00DB4818">
                        <w:t xml:space="preserve">&lt;?php endif; </w:t>
                      </w:r>
                    </w:p>
                    <w:p w14:paraId="7C36B820" w14:textId="77777777" w:rsidR="004A1F81" w:rsidRDefault="004A1F81" w:rsidP="00622D31">
                      <w:pPr>
                        <w:spacing w:line="240" w:lineRule="auto"/>
                        <w:jc w:val="both"/>
                      </w:pPr>
                      <w:r w:rsidRPr="00DB4818">
                        <w:t>?&gt;</w:t>
                      </w:r>
                    </w:p>
                    <w:p w14:paraId="5A42A553" w14:textId="77777777" w:rsidR="004A1F81" w:rsidRPr="000B33AD" w:rsidRDefault="004A1F81" w:rsidP="00622D31">
                      <w:pPr>
                        <w:spacing w:line="240" w:lineRule="auto"/>
                        <w:jc w:val="both"/>
                      </w:pPr>
                      <w:r w:rsidRPr="000B33AD">
                        <w:t>&lt;?php</w:t>
                      </w:r>
                    </w:p>
                    <w:p w14:paraId="49CD4B2D" w14:textId="77777777" w:rsidR="004A1F81" w:rsidRDefault="004A1F81" w:rsidP="00622D31">
                      <w:pPr>
                        <w:spacing w:line="240" w:lineRule="auto"/>
                        <w:jc w:val="both"/>
                      </w:pPr>
                      <w:r w:rsidRPr="000B33AD">
                        <w:t>//koneksi ke database</w:t>
                      </w:r>
                    </w:p>
                    <w:p w14:paraId="63C9D802" w14:textId="77777777" w:rsidR="004A1F81" w:rsidRPr="000B33AD" w:rsidRDefault="004A1F81" w:rsidP="00622D31">
                      <w:pPr>
                        <w:spacing w:line="240" w:lineRule="auto"/>
                        <w:jc w:val="both"/>
                      </w:pPr>
                      <w:r w:rsidRPr="000B33AD">
                        <w:t>include "function/koneksi.php";</w:t>
                      </w:r>
                    </w:p>
                    <w:p w14:paraId="5170BCB0" w14:textId="77777777" w:rsidR="004A1F81" w:rsidRPr="000B33AD" w:rsidRDefault="004A1F81" w:rsidP="00622D31">
                      <w:pPr>
                        <w:spacing w:line="240" w:lineRule="auto"/>
                        <w:jc w:val="both"/>
                      </w:pPr>
                    </w:p>
                    <w:p w14:paraId="6D037E5B" w14:textId="77777777" w:rsidR="004A1F81" w:rsidRPr="000B33AD" w:rsidRDefault="004A1F81" w:rsidP="00622D31">
                      <w:pPr>
                        <w:spacing w:line="240" w:lineRule="auto"/>
                        <w:jc w:val="both"/>
                      </w:pPr>
                      <w:r w:rsidRPr="000B33AD">
                        <w:t xml:space="preserve">//baca data </w:t>
                      </w:r>
                    </w:p>
                    <w:p w14:paraId="3A1361C5" w14:textId="77777777" w:rsidR="004A1F81" w:rsidRPr="000B33AD" w:rsidRDefault="004A1F81" w:rsidP="00622D31">
                      <w:pPr>
                        <w:spacing w:line="240" w:lineRule="auto"/>
                        <w:jc w:val="both"/>
                      </w:pPr>
                      <w:r w:rsidRPr="000B33AD">
                        <w:t>$sql = mysqli_query($koneksi, "SELECT * from jadwal_</w:t>
                      </w:r>
                      <w:r>
                        <w:t>up1</w:t>
                      </w:r>
                      <w:r w:rsidRPr="000B33AD">
                        <w:t xml:space="preserve"> order by id desc");</w:t>
                      </w:r>
                    </w:p>
                    <w:p w14:paraId="149A8E06" w14:textId="77777777" w:rsidR="004A1F81" w:rsidRPr="000B33AD" w:rsidRDefault="004A1F81" w:rsidP="00622D31">
                      <w:pPr>
                        <w:spacing w:line="240" w:lineRule="auto"/>
                        <w:jc w:val="both"/>
                      </w:pPr>
                      <w:r w:rsidRPr="000B33AD">
                        <w:t>$no = 0;</w:t>
                      </w:r>
                    </w:p>
                    <w:p w14:paraId="08472C4A" w14:textId="77777777" w:rsidR="004A1F81" w:rsidRPr="000B33AD" w:rsidRDefault="004A1F81" w:rsidP="00622D31">
                      <w:pPr>
                        <w:spacing w:line="240" w:lineRule="auto"/>
                        <w:jc w:val="both"/>
                      </w:pPr>
                      <w:r w:rsidRPr="000B33AD">
                        <w:t>while($data = mysqli_fetch_array($sql))</w:t>
                      </w:r>
                    </w:p>
                    <w:p w14:paraId="2D7AB786" w14:textId="77777777" w:rsidR="004A1F81" w:rsidRPr="000B33AD" w:rsidRDefault="004A1F81" w:rsidP="00622D31">
                      <w:pPr>
                        <w:spacing w:line="240" w:lineRule="auto"/>
                        <w:jc w:val="both"/>
                      </w:pPr>
                      <w:r w:rsidRPr="000B33AD">
                        <w:t>{</w:t>
                      </w:r>
                    </w:p>
                    <w:p w14:paraId="57DF62B3" w14:textId="77777777" w:rsidR="004A1F81" w:rsidRPr="000B33AD" w:rsidRDefault="004A1F81" w:rsidP="00622D31">
                      <w:pPr>
                        <w:spacing w:line="240" w:lineRule="auto"/>
                        <w:jc w:val="both"/>
                      </w:pPr>
                      <w:r w:rsidRPr="000B33AD">
                        <w:t>$no++;</w:t>
                      </w:r>
                    </w:p>
                    <w:p w14:paraId="2FDA50C2" w14:textId="77777777" w:rsidR="004A1F81" w:rsidRDefault="004A1F81" w:rsidP="00622D31">
                      <w:pPr>
                        <w:spacing w:line="240" w:lineRule="auto"/>
                        <w:jc w:val="both"/>
                      </w:pPr>
                      <w:r w:rsidRPr="000B33AD">
                        <w:t>?&gt;</w:t>
                      </w:r>
                    </w:p>
                    <w:p w14:paraId="6558F33F" w14:textId="77777777" w:rsidR="004A1F81" w:rsidRDefault="004A1F81" w:rsidP="00622D31">
                      <w:pPr>
                        <w:spacing w:line="240" w:lineRule="auto"/>
                        <w:jc w:val="both"/>
                      </w:pPr>
                      <w:r w:rsidRPr="00226DE3">
                        <w:t>&lt;tr&gt;</w:t>
                      </w:r>
                    </w:p>
                    <w:p w14:paraId="2078B0C0" w14:textId="77777777" w:rsidR="004A1F81" w:rsidRPr="00226DE3" w:rsidRDefault="004A1F81" w:rsidP="00622D31">
                      <w:pPr>
                        <w:spacing w:line="240" w:lineRule="auto"/>
                        <w:jc w:val="both"/>
                      </w:pPr>
                      <w:r w:rsidRPr="00226DE3">
                        <w:t>&lt;td&gt; &lt;?php echo $data['nama']; ?&gt; &lt;/td&gt;</w:t>
                      </w:r>
                    </w:p>
                    <w:p w14:paraId="512168B3" w14:textId="77777777" w:rsidR="004A1F81" w:rsidRPr="00226DE3" w:rsidRDefault="004A1F81" w:rsidP="00622D31">
                      <w:pPr>
                        <w:spacing w:line="240" w:lineRule="auto"/>
                        <w:jc w:val="both"/>
                      </w:pPr>
                      <w:r w:rsidRPr="00226DE3">
                        <w:t>&lt;td&gt; &lt;?php echo $data['nim']; ?&gt; &lt;/td&gt;</w:t>
                      </w:r>
                    </w:p>
                    <w:p w14:paraId="09BA88A7" w14:textId="77777777" w:rsidR="004A1F81" w:rsidRPr="00226DE3" w:rsidRDefault="004A1F81" w:rsidP="00622D31">
                      <w:pPr>
                        <w:spacing w:line="240" w:lineRule="auto"/>
                        <w:jc w:val="both"/>
                      </w:pPr>
                      <w:r w:rsidRPr="00226DE3">
                        <w:t>&lt;td&gt; &lt;?php echo $data['tanggal']; ?&gt; &lt;/td&gt;</w:t>
                      </w:r>
                    </w:p>
                    <w:p w14:paraId="5419182D" w14:textId="77777777" w:rsidR="004A1F81" w:rsidRPr="00226DE3" w:rsidRDefault="004A1F81" w:rsidP="00622D31">
                      <w:pPr>
                        <w:spacing w:line="240" w:lineRule="auto"/>
                        <w:jc w:val="both"/>
                      </w:pPr>
                      <w:r w:rsidRPr="00226DE3">
                        <w:t>&lt;td&gt; &lt;?php echo $data['jam_mulai']; ?&gt; &lt;/td&gt;</w:t>
                      </w:r>
                    </w:p>
                    <w:p w14:paraId="61C16850" w14:textId="77777777" w:rsidR="004A1F81" w:rsidRPr="00226DE3" w:rsidRDefault="004A1F81" w:rsidP="00622D31">
                      <w:pPr>
                        <w:spacing w:line="240" w:lineRule="auto"/>
                        <w:jc w:val="both"/>
                      </w:pPr>
                      <w:r w:rsidRPr="00226DE3">
                        <w:t>&lt;td&gt; &lt;?php echo $data['jam_selesai']; ?&gt; &lt;/td&gt;</w:t>
                      </w:r>
                    </w:p>
                    <w:p w14:paraId="53CBA977" w14:textId="77777777" w:rsidR="004A1F81" w:rsidRPr="00226DE3" w:rsidRDefault="004A1F81" w:rsidP="00622D31">
                      <w:pPr>
                        <w:spacing w:line="240" w:lineRule="auto"/>
                        <w:jc w:val="both"/>
                      </w:pPr>
                      <w:r w:rsidRPr="00226DE3">
                        <w:t>&lt;td&gt; &lt;?php echo $data['pmb1']; ?&gt; &lt;/td&gt;</w:t>
                      </w:r>
                    </w:p>
                    <w:p w14:paraId="4731235B" w14:textId="77777777" w:rsidR="004A1F81" w:rsidRDefault="004A1F81" w:rsidP="00622D31">
                      <w:pPr>
                        <w:spacing w:line="240" w:lineRule="auto"/>
                        <w:jc w:val="both"/>
                      </w:pPr>
                      <w:r w:rsidRPr="00226DE3">
                        <w:t>&lt;td&gt; &lt;?php echo $data['pmb2']; ?&gt; &lt;/td&gt;</w:t>
                      </w:r>
                    </w:p>
                    <w:p w14:paraId="43262DD4" w14:textId="77777777" w:rsidR="004A1F81" w:rsidRPr="00226DE3" w:rsidRDefault="004A1F81" w:rsidP="00622D31">
                      <w:pPr>
                        <w:spacing w:line="240" w:lineRule="auto"/>
                        <w:jc w:val="both"/>
                      </w:pPr>
                      <w:r w:rsidRPr="00226DE3">
                        <w:t>&lt;td&gt; &lt;?php echo $data['ks']; ?&gt; &lt;/td&gt;</w:t>
                      </w:r>
                    </w:p>
                    <w:p w14:paraId="2AB8FAB4" w14:textId="77777777" w:rsidR="004A1F81" w:rsidRPr="00226DE3" w:rsidRDefault="004A1F81" w:rsidP="00622D31">
                      <w:pPr>
                        <w:spacing w:line="240" w:lineRule="auto"/>
                        <w:jc w:val="both"/>
                      </w:pPr>
                      <w:r w:rsidRPr="00226DE3">
                        <w:t>&lt;td&gt; &lt;?php echo $data['pnj1']; ?&gt; &lt;/td&gt;</w:t>
                      </w:r>
                    </w:p>
                    <w:p w14:paraId="15769952" w14:textId="77777777" w:rsidR="004A1F81" w:rsidRPr="00226DE3" w:rsidRDefault="004A1F81" w:rsidP="00622D31">
                      <w:pPr>
                        <w:spacing w:line="240" w:lineRule="auto"/>
                        <w:jc w:val="both"/>
                      </w:pPr>
                      <w:r w:rsidRPr="00226DE3">
                        <w:t>&lt;td&gt; &lt;?php echo $data['pnj2']; ?&gt; &lt;/td&gt;</w:t>
                      </w:r>
                    </w:p>
                    <w:p w14:paraId="01E48EAC" w14:textId="77777777" w:rsidR="004A1F81" w:rsidRPr="00226DE3" w:rsidRDefault="004A1F81" w:rsidP="00622D31">
                      <w:pPr>
                        <w:spacing w:line="240" w:lineRule="auto"/>
                        <w:jc w:val="both"/>
                      </w:pPr>
                      <w:r w:rsidRPr="00226DE3">
                        <w:t>&lt;/tr&gt;</w:t>
                      </w:r>
                    </w:p>
                    <w:p w14:paraId="38421295" w14:textId="77777777" w:rsidR="004A1F81" w:rsidRPr="00581103" w:rsidRDefault="004A1F81" w:rsidP="00622D31">
                      <w:pPr>
                        <w:spacing w:line="240" w:lineRule="auto"/>
                        <w:jc w:val="both"/>
                      </w:pPr>
                      <w:r w:rsidRPr="00226DE3">
                        <w:t>&lt;?php } ?&gt;</w:t>
                      </w:r>
                    </w:p>
                    <w:p w14:paraId="59CFBD84" w14:textId="77777777" w:rsidR="004A1F81" w:rsidRPr="00581103" w:rsidRDefault="004A1F81" w:rsidP="00622D31">
                      <w:pPr>
                        <w:spacing w:line="240" w:lineRule="auto"/>
                        <w:jc w:val="both"/>
                      </w:pPr>
                    </w:p>
                  </w:txbxContent>
                </v:textbox>
                <w10:wrap type="topAndBottom"/>
              </v:shape>
            </w:pict>
          </mc:Fallback>
        </mc:AlternateContent>
      </w:r>
      <w:r>
        <w:t xml:space="preserve">Implementasi </w:t>
      </w:r>
      <w:r w:rsidRPr="009C17AE">
        <w:rPr>
          <w:i/>
          <w:iCs/>
        </w:rPr>
        <w:t>Coding</w:t>
      </w:r>
      <w:r>
        <w:rPr>
          <w:i/>
          <w:iCs/>
        </w:rPr>
        <w:t xml:space="preserve"> </w:t>
      </w:r>
      <w:r>
        <w:t>Info Jadwal Sidang UP-1</w:t>
      </w:r>
    </w:p>
    <w:p w14:paraId="68E57389" w14:textId="77777777" w:rsidR="00622D31" w:rsidRPr="004A0B7C" w:rsidRDefault="00622D31" w:rsidP="00622D31">
      <w:pPr>
        <w:pStyle w:val="ListParagraph"/>
        <w:numPr>
          <w:ilvl w:val="0"/>
          <w:numId w:val="89"/>
        </w:numPr>
        <w:spacing w:line="360" w:lineRule="auto"/>
        <w:ind w:left="1560"/>
        <w:jc w:val="both"/>
      </w:pPr>
      <w:r>
        <w:rPr>
          <w:noProof/>
        </w:rPr>
        <w:lastRenderedPageBreak/>
        <mc:AlternateContent>
          <mc:Choice Requires="wps">
            <w:drawing>
              <wp:anchor distT="0" distB="0" distL="114300" distR="114300" simplePos="0" relativeHeight="251735040" behindDoc="0" locked="0" layoutInCell="1" allowOverlap="1" wp14:anchorId="67BAA60B" wp14:editId="7E80F518">
                <wp:simplePos x="0" y="0"/>
                <wp:positionH relativeFrom="column">
                  <wp:posOffset>960120</wp:posOffset>
                </wp:positionH>
                <wp:positionV relativeFrom="paragraph">
                  <wp:posOffset>272415</wp:posOffset>
                </wp:positionV>
                <wp:extent cx="4457700" cy="8210550"/>
                <wp:effectExtent l="0" t="0" r="19050" b="19050"/>
                <wp:wrapTopAndBottom/>
                <wp:docPr id="71" name="Text Box 71"/>
                <wp:cNvGraphicFramePr/>
                <a:graphic xmlns:a="http://schemas.openxmlformats.org/drawingml/2006/main">
                  <a:graphicData uri="http://schemas.microsoft.com/office/word/2010/wordprocessingShape">
                    <wps:wsp>
                      <wps:cNvSpPr txBox="1"/>
                      <wps:spPr>
                        <a:xfrm>
                          <a:off x="0" y="0"/>
                          <a:ext cx="4457700" cy="8210550"/>
                        </a:xfrm>
                        <a:prstGeom prst="rect">
                          <a:avLst/>
                        </a:prstGeom>
                        <a:solidFill>
                          <a:schemeClr val="lt1"/>
                        </a:solidFill>
                        <a:ln w="6350">
                          <a:solidFill>
                            <a:prstClr val="black"/>
                          </a:solidFill>
                        </a:ln>
                      </wps:spPr>
                      <wps:txbx>
                        <w:txbxContent>
                          <w:p w14:paraId="32932ACD" w14:textId="77777777" w:rsidR="004A1F81" w:rsidRPr="00DB4818" w:rsidRDefault="004A1F81" w:rsidP="00622D31">
                            <w:pPr>
                              <w:spacing w:line="240" w:lineRule="auto"/>
                              <w:jc w:val="both"/>
                            </w:pPr>
                            <w:r w:rsidRPr="00DB4818">
                              <w:t xml:space="preserve">&lt;?php </w:t>
                            </w:r>
                          </w:p>
                          <w:p w14:paraId="52DDBEE2" w14:textId="77777777" w:rsidR="004A1F81" w:rsidRPr="00DB4818" w:rsidRDefault="004A1F81" w:rsidP="00622D31">
                            <w:pPr>
                              <w:spacing w:line="240" w:lineRule="auto"/>
                              <w:jc w:val="both"/>
                            </w:pPr>
                            <w:r w:rsidRPr="00DB4818">
                              <w:t>require_once 'function/koneksi.php';</w:t>
                            </w:r>
                          </w:p>
                          <w:p w14:paraId="1FF0B7B9" w14:textId="77777777" w:rsidR="004A1F81" w:rsidRPr="00DB4818" w:rsidRDefault="004A1F81" w:rsidP="00622D31">
                            <w:pPr>
                              <w:spacing w:line="240" w:lineRule="auto"/>
                              <w:jc w:val="both"/>
                            </w:pPr>
                            <w:r w:rsidRPr="00DB4818">
                              <w:t>require_once 'templates/mahasiswa_header.php' ;</w:t>
                            </w:r>
                          </w:p>
                          <w:p w14:paraId="70C502F4" w14:textId="77777777" w:rsidR="004A1F81" w:rsidRPr="00DB4818" w:rsidRDefault="004A1F81" w:rsidP="00622D31">
                            <w:pPr>
                              <w:spacing w:line="240" w:lineRule="auto"/>
                              <w:jc w:val="both"/>
                            </w:pPr>
                            <w:r w:rsidRPr="00DB4818">
                              <w:t>require_once 'templates/sidebar.php' ;</w:t>
                            </w:r>
                          </w:p>
                          <w:p w14:paraId="510F472C" w14:textId="77777777" w:rsidR="004A1F81" w:rsidRPr="00DB4818" w:rsidRDefault="004A1F81" w:rsidP="00622D31">
                            <w:pPr>
                              <w:spacing w:line="240" w:lineRule="auto"/>
                              <w:jc w:val="both"/>
                            </w:pPr>
                            <w:r w:rsidRPr="00DB4818">
                              <w:t>require_once 'templates/topbar.php' ;</w:t>
                            </w:r>
                          </w:p>
                          <w:p w14:paraId="522A38A0" w14:textId="77777777" w:rsidR="004A1F81" w:rsidRPr="00DB4818" w:rsidRDefault="004A1F81" w:rsidP="00622D31">
                            <w:pPr>
                              <w:spacing w:line="240" w:lineRule="auto"/>
                              <w:jc w:val="both"/>
                            </w:pPr>
                            <w:r w:rsidRPr="00DB4818">
                              <w:t>?&gt;</w:t>
                            </w:r>
                          </w:p>
                          <w:p w14:paraId="38CB4391" w14:textId="77777777" w:rsidR="004A1F81" w:rsidRPr="00DB4818" w:rsidRDefault="004A1F81" w:rsidP="00622D31">
                            <w:pPr>
                              <w:spacing w:line="240" w:lineRule="auto"/>
                              <w:jc w:val="both"/>
                            </w:pPr>
                            <w:r w:rsidRPr="00DB4818">
                              <w:t>&lt;!-- Begin Page Content --&gt;</w:t>
                            </w:r>
                          </w:p>
                          <w:p w14:paraId="68EBEBAA" w14:textId="77777777" w:rsidR="004A1F81" w:rsidRPr="00DB4818" w:rsidRDefault="004A1F81" w:rsidP="00622D31">
                            <w:pPr>
                              <w:spacing w:line="240" w:lineRule="auto"/>
                              <w:jc w:val="both"/>
                            </w:pPr>
                            <w:r w:rsidRPr="00DB4818">
                              <w:t>&lt;div class="container-fluid"&gt;</w:t>
                            </w:r>
                          </w:p>
                          <w:p w14:paraId="3DBCB85E" w14:textId="77777777" w:rsidR="004A1F81" w:rsidRPr="00DB4818" w:rsidRDefault="004A1F81" w:rsidP="00622D31">
                            <w:pPr>
                              <w:spacing w:line="240" w:lineRule="auto"/>
                              <w:jc w:val="both"/>
                            </w:pPr>
                            <w:r w:rsidRPr="00DB4818">
                              <w:t>&lt;!-- Page Heading --&gt;</w:t>
                            </w:r>
                          </w:p>
                          <w:p w14:paraId="0BF9BF4D" w14:textId="77777777" w:rsidR="004A1F81" w:rsidRPr="00DB4818" w:rsidRDefault="004A1F81" w:rsidP="00622D31">
                            <w:pPr>
                              <w:spacing w:line="240" w:lineRule="auto"/>
                              <w:jc w:val="both"/>
                            </w:pPr>
                            <w:r w:rsidRPr="00DB4818">
                              <w:t>&lt;!-- Page Heading --&gt;</w:t>
                            </w:r>
                          </w:p>
                          <w:p w14:paraId="072C9596" w14:textId="77777777" w:rsidR="004A1F81" w:rsidRPr="00DB4818" w:rsidRDefault="004A1F81" w:rsidP="00622D31">
                            <w:pPr>
                              <w:spacing w:line="240" w:lineRule="auto"/>
                              <w:jc w:val="both"/>
                            </w:pPr>
                            <w:r w:rsidRPr="00DB4818">
                              <w:t>&lt;div class="d-sm-flex align-items-center justify-content-between mb-4"&gt;</w:t>
                            </w:r>
                          </w:p>
                          <w:p w14:paraId="54736033" w14:textId="77777777" w:rsidR="004A1F81" w:rsidRPr="00DB4818" w:rsidRDefault="004A1F81" w:rsidP="00622D31">
                            <w:pPr>
                              <w:spacing w:line="240" w:lineRule="auto"/>
                              <w:jc w:val="both"/>
                            </w:pPr>
                            <w:r w:rsidRPr="00DB4818">
                              <w:t>&lt;h1 class="h3 mb-0 text-gray-800"&gt;Jadwal Sidang UP-</w:t>
                            </w:r>
                            <w:r>
                              <w:t>2</w:t>
                            </w:r>
                            <w:r w:rsidRPr="00DB4818">
                              <w:t>&lt;/h1&gt;</w:t>
                            </w:r>
                          </w:p>
                          <w:p w14:paraId="693E7405" w14:textId="77777777" w:rsidR="004A1F81" w:rsidRPr="00DB4818" w:rsidRDefault="004A1F81" w:rsidP="00622D31">
                            <w:pPr>
                              <w:spacing w:line="240" w:lineRule="auto"/>
                              <w:jc w:val="both"/>
                            </w:pPr>
                            <w:r w:rsidRPr="00DB4818">
                              <w:t>&lt;/div&gt;</w:t>
                            </w:r>
                          </w:p>
                          <w:p w14:paraId="1BF5C873" w14:textId="77777777" w:rsidR="004A1F81" w:rsidRPr="00DB4818" w:rsidRDefault="004A1F81" w:rsidP="00622D31">
                            <w:pPr>
                              <w:spacing w:line="240" w:lineRule="auto"/>
                              <w:jc w:val="both"/>
                            </w:pPr>
                            <w:r w:rsidRPr="00DB4818">
                              <w:t>&lt;?php if(isset($_SESSION['alert'])) : ?&gt;</w:t>
                            </w:r>
                          </w:p>
                          <w:p w14:paraId="3F179515" w14:textId="77777777" w:rsidR="004A1F81" w:rsidRPr="00DB4818" w:rsidRDefault="004A1F81" w:rsidP="00622D31">
                            <w:pPr>
                              <w:spacing w:line="240" w:lineRule="auto"/>
                              <w:jc w:val="both"/>
                            </w:pPr>
                            <w:r w:rsidRPr="00DB4818">
                              <w:t>&lt;div class="alert alert-success"&gt;</w:t>
                            </w:r>
                          </w:p>
                          <w:p w14:paraId="06BF0E0A" w14:textId="77777777" w:rsidR="004A1F81" w:rsidRPr="00DB4818" w:rsidRDefault="004A1F81" w:rsidP="00622D31">
                            <w:pPr>
                              <w:spacing w:line="240" w:lineRule="auto"/>
                              <w:jc w:val="both"/>
                            </w:pPr>
                            <w:r w:rsidRPr="00DB4818">
                              <w:t>&lt;?= $_SESSION['alert']; ?&gt;</w:t>
                            </w:r>
                          </w:p>
                          <w:p w14:paraId="6A8A4D14" w14:textId="77777777" w:rsidR="004A1F81" w:rsidRPr="00DB4818" w:rsidRDefault="004A1F81" w:rsidP="00622D31">
                            <w:pPr>
                              <w:spacing w:line="240" w:lineRule="auto"/>
                              <w:jc w:val="both"/>
                            </w:pPr>
                            <w:r w:rsidRPr="00DB4818">
                              <w:t>&lt;/div&gt;</w:t>
                            </w:r>
                          </w:p>
                          <w:p w14:paraId="56BBE1FD" w14:textId="77777777" w:rsidR="004A1F81" w:rsidRPr="00DB4818" w:rsidRDefault="004A1F81" w:rsidP="00622D31">
                            <w:pPr>
                              <w:spacing w:line="240" w:lineRule="auto"/>
                              <w:jc w:val="both"/>
                            </w:pPr>
                            <w:r w:rsidRPr="00DB4818">
                              <w:t>&lt;?php unset($_SESSION['alert']); ?&gt;</w:t>
                            </w:r>
                          </w:p>
                          <w:p w14:paraId="00D98C11" w14:textId="77777777" w:rsidR="004A1F81" w:rsidRDefault="004A1F81" w:rsidP="00622D31">
                            <w:pPr>
                              <w:spacing w:line="240" w:lineRule="auto"/>
                              <w:jc w:val="both"/>
                            </w:pPr>
                            <w:r w:rsidRPr="00DB4818">
                              <w:t xml:space="preserve">&lt;?php endif; </w:t>
                            </w:r>
                          </w:p>
                          <w:p w14:paraId="34DF23E5" w14:textId="77777777" w:rsidR="004A1F81" w:rsidRDefault="004A1F81" w:rsidP="00622D31">
                            <w:pPr>
                              <w:spacing w:line="240" w:lineRule="auto"/>
                              <w:jc w:val="both"/>
                            </w:pPr>
                            <w:r w:rsidRPr="00DB4818">
                              <w:t>?&gt;</w:t>
                            </w:r>
                          </w:p>
                          <w:p w14:paraId="6F70D91D" w14:textId="77777777" w:rsidR="004A1F81" w:rsidRPr="000B33AD" w:rsidRDefault="004A1F81" w:rsidP="00622D31">
                            <w:pPr>
                              <w:spacing w:line="240" w:lineRule="auto"/>
                              <w:jc w:val="both"/>
                            </w:pPr>
                            <w:r w:rsidRPr="000B33AD">
                              <w:t>&lt;?php</w:t>
                            </w:r>
                          </w:p>
                          <w:p w14:paraId="57461978" w14:textId="77777777" w:rsidR="004A1F81" w:rsidRDefault="004A1F81" w:rsidP="00622D31">
                            <w:pPr>
                              <w:spacing w:line="240" w:lineRule="auto"/>
                              <w:jc w:val="both"/>
                            </w:pPr>
                            <w:r w:rsidRPr="000B33AD">
                              <w:t>//koneksi ke database</w:t>
                            </w:r>
                          </w:p>
                          <w:p w14:paraId="374BF06E" w14:textId="77777777" w:rsidR="004A1F81" w:rsidRPr="000B33AD" w:rsidRDefault="004A1F81" w:rsidP="00622D31">
                            <w:pPr>
                              <w:spacing w:line="240" w:lineRule="auto"/>
                              <w:jc w:val="both"/>
                            </w:pPr>
                            <w:r w:rsidRPr="000B33AD">
                              <w:t>include "function/koneksi.php";</w:t>
                            </w:r>
                          </w:p>
                          <w:p w14:paraId="77536BA6" w14:textId="77777777" w:rsidR="004A1F81" w:rsidRPr="000B33AD" w:rsidRDefault="004A1F81" w:rsidP="00622D31">
                            <w:pPr>
                              <w:spacing w:line="240" w:lineRule="auto"/>
                              <w:jc w:val="both"/>
                            </w:pPr>
                          </w:p>
                          <w:p w14:paraId="5655A847" w14:textId="77777777" w:rsidR="004A1F81" w:rsidRPr="000B33AD" w:rsidRDefault="004A1F81" w:rsidP="00622D31">
                            <w:pPr>
                              <w:spacing w:line="240" w:lineRule="auto"/>
                              <w:jc w:val="both"/>
                            </w:pPr>
                            <w:r w:rsidRPr="000B33AD">
                              <w:t xml:space="preserve">//baca data </w:t>
                            </w:r>
                          </w:p>
                          <w:p w14:paraId="2F259811" w14:textId="77777777" w:rsidR="004A1F81" w:rsidRPr="000B33AD" w:rsidRDefault="004A1F81" w:rsidP="00622D31">
                            <w:pPr>
                              <w:spacing w:line="240" w:lineRule="auto"/>
                              <w:jc w:val="both"/>
                            </w:pPr>
                            <w:r w:rsidRPr="000B33AD">
                              <w:t>$sql = mysqli_query($koneksi, "SELECT * from jadwal_</w:t>
                            </w:r>
                            <w:r>
                              <w:t>up2</w:t>
                            </w:r>
                            <w:r w:rsidRPr="000B33AD">
                              <w:t xml:space="preserve"> order by id desc");</w:t>
                            </w:r>
                          </w:p>
                          <w:p w14:paraId="504789B5" w14:textId="77777777" w:rsidR="004A1F81" w:rsidRPr="000B33AD" w:rsidRDefault="004A1F81" w:rsidP="00622D31">
                            <w:pPr>
                              <w:spacing w:line="240" w:lineRule="auto"/>
                              <w:jc w:val="both"/>
                            </w:pPr>
                            <w:r w:rsidRPr="000B33AD">
                              <w:t>$no = 0;</w:t>
                            </w:r>
                          </w:p>
                          <w:p w14:paraId="637AD42C" w14:textId="77777777" w:rsidR="004A1F81" w:rsidRPr="000B33AD" w:rsidRDefault="004A1F81" w:rsidP="00622D31">
                            <w:pPr>
                              <w:spacing w:line="240" w:lineRule="auto"/>
                              <w:jc w:val="both"/>
                            </w:pPr>
                            <w:r w:rsidRPr="000B33AD">
                              <w:t>while($data = mysqli_fetch_array($sql))</w:t>
                            </w:r>
                          </w:p>
                          <w:p w14:paraId="7A2A79A4" w14:textId="77777777" w:rsidR="004A1F81" w:rsidRPr="000B33AD" w:rsidRDefault="004A1F81" w:rsidP="00622D31">
                            <w:pPr>
                              <w:spacing w:line="240" w:lineRule="auto"/>
                              <w:jc w:val="both"/>
                            </w:pPr>
                            <w:r w:rsidRPr="000B33AD">
                              <w:t>{</w:t>
                            </w:r>
                          </w:p>
                          <w:p w14:paraId="4A898ABA" w14:textId="77777777" w:rsidR="004A1F81" w:rsidRPr="000B33AD" w:rsidRDefault="004A1F81" w:rsidP="00622D31">
                            <w:pPr>
                              <w:spacing w:line="240" w:lineRule="auto"/>
                              <w:jc w:val="both"/>
                            </w:pPr>
                            <w:r w:rsidRPr="000B33AD">
                              <w:t>$no++;</w:t>
                            </w:r>
                          </w:p>
                          <w:p w14:paraId="199BEF0B" w14:textId="77777777" w:rsidR="004A1F81" w:rsidRDefault="004A1F81" w:rsidP="00622D31">
                            <w:pPr>
                              <w:spacing w:line="240" w:lineRule="auto"/>
                              <w:jc w:val="both"/>
                            </w:pPr>
                            <w:r w:rsidRPr="000B33AD">
                              <w:t>?&gt;</w:t>
                            </w:r>
                          </w:p>
                          <w:p w14:paraId="0E2E3AF0" w14:textId="77777777" w:rsidR="004A1F81" w:rsidRDefault="004A1F81" w:rsidP="00622D31">
                            <w:pPr>
                              <w:spacing w:line="240" w:lineRule="auto"/>
                              <w:jc w:val="both"/>
                            </w:pPr>
                            <w:r w:rsidRPr="00226DE3">
                              <w:t>&lt;tr&gt;</w:t>
                            </w:r>
                          </w:p>
                          <w:p w14:paraId="1E97B6AC" w14:textId="77777777" w:rsidR="004A1F81" w:rsidRPr="00226DE3" w:rsidRDefault="004A1F81" w:rsidP="00622D31">
                            <w:pPr>
                              <w:spacing w:line="240" w:lineRule="auto"/>
                              <w:jc w:val="both"/>
                            </w:pPr>
                            <w:r w:rsidRPr="00226DE3">
                              <w:t>&lt;td&gt; &lt;?php echo $data['nama']; ?&gt; &lt;/td&gt;</w:t>
                            </w:r>
                          </w:p>
                          <w:p w14:paraId="3D47A1C7" w14:textId="77777777" w:rsidR="004A1F81" w:rsidRPr="00226DE3" w:rsidRDefault="004A1F81" w:rsidP="00622D31">
                            <w:pPr>
                              <w:spacing w:line="240" w:lineRule="auto"/>
                              <w:jc w:val="both"/>
                            </w:pPr>
                            <w:r w:rsidRPr="00226DE3">
                              <w:t>&lt;td&gt; &lt;?php echo $data['nim']; ?&gt; &lt;/td&gt;</w:t>
                            </w:r>
                          </w:p>
                          <w:p w14:paraId="0016191A" w14:textId="77777777" w:rsidR="004A1F81" w:rsidRPr="00226DE3" w:rsidRDefault="004A1F81" w:rsidP="00622D31">
                            <w:pPr>
                              <w:spacing w:line="240" w:lineRule="auto"/>
                              <w:jc w:val="both"/>
                            </w:pPr>
                            <w:r w:rsidRPr="00226DE3">
                              <w:t>&lt;td&gt; &lt;?php echo $data['tanggal']; ?&gt; &lt;/td&gt;</w:t>
                            </w:r>
                          </w:p>
                          <w:p w14:paraId="6ACDAAB2" w14:textId="77777777" w:rsidR="004A1F81" w:rsidRPr="00226DE3" w:rsidRDefault="004A1F81" w:rsidP="00622D31">
                            <w:pPr>
                              <w:spacing w:line="240" w:lineRule="auto"/>
                              <w:jc w:val="both"/>
                            </w:pPr>
                            <w:r w:rsidRPr="00226DE3">
                              <w:t>&lt;td&gt; &lt;?php echo $data['jam_mulai']; ?&gt; &lt;/td&gt;</w:t>
                            </w:r>
                          </w:p>
                          <w:p w14:paraId="6F1A6DF7" w14:textId="77777777" w:rsidR="004A1F81" w:rsidRPr="00226DE3" w:rsidRDefault="004A1F81" w:rsidP="00622D31">
                            <w:pPr>
                              <w:spacing w:line="240" w:lineRule="auto"/>
                              <w:jc w:val="both"/>
                            </w:pPr>
                            <w:r w:rsidRPr="00226DE3">
                              <w:t>&lt;td&gt; &lt;?php echo $data['jam_selesai']; ?&gt; &lt;/td&gt;</w:t>
                            </w:r>
                          </w:p>
                          <w:p w14:paraId="63F99B95" w14:textId="77777777" w:rsidR="004A1F81" w:rsidRPr="00226DE3" w:rsidRDefault="004A1F81" w:rsidP="00622D31">
                            <w:pPr>
                              <w:spacing w:line="240" w:lineRule="auto"/>
                              <w:jc w:val="both"/>
                            </w:pPr>
                            <w:r w:rsidRPr="00226DE3">
                              <w:t>&lt;td&gt; &lt;?php echo $data['pmb1']; ?&gt; &lt;/td&gt;</w:t>
                            </w:r>
                          </w:p>
                          <w:p w14:paraId="79D290E5" w14:textId="77777777" w:rsidR="004A1F81" w:rsidRDefault="004A1F81" w:rsidP="00622D31">
                            <w:pPr>
                              <w:spacing w:line="240" w:lineRule="auto"/>
                              <w:jc w:val="both"/>
                            </w:pPr>
                            <w:r w:rsidRPr="00226DE3">
                              <w:t>&lt;td&gt; &lt;?php echo $data['pmb2']; ?&gt; &lt;/td&gt;</w:t>
                            </w:r>
                          </w:p>
                          <w:p w14:paraId="1E0DA55E" w14:textId="77777777" w:rsidR="004A1F81" w:rsidRPr="00226DE3" w:rsidRDefault="004A1F81" w:rsidP="00622D31">
                            <w:pPr>
                              <w:spacing w:line="240" w:lineRule="auto"/>
                              <w:jc w:val="both"/>
                            </w:pPr>
                            <w:r w:rsidRPr="00226DE3">
                              <w:t>&lt;td&gt; &lt;?php echo $data['ks']; ?&gt; &lt;/td&gt;</w:t>
                            </w:r>
                          </w:p>
                          <w:p w14:paraId="0C8DCA83" w14:textId="77777777" w:rsidR="004A1F81" w:rsidRPr="00226DE3" w:rsidRDefault="004A1F81" w:rsidP="00622D31">
                            <w:pPr>
                              <w:spacing w:line="240" w:lineRule="auto"/>
                              <w:jc w:val="both"/>
                            </w:pPr>
                            <w:r w:rsidRPr="00226DE3">
                              <w:t>&lt;td&gt; &lt;?php echo $data['pnj1']; ?&gt; &lt;/td&gt;</w:t>
                            </w:r>
                          </w:p>
                          <w:p w14:paraId="369EC261" w14:textId="77777777" w:rsidR="004A1F81" w:rsidRPr="00226DE3" w:rsidRDefault="004A1F81" w:rsidP="00622D31">
                            <w:pPr>
                              <w:spacing w:line="240" w:lineRule="auto"/>
                              <w:jc w:val="both"/>
                            </w:pPr>
                            <w:r w:rsidRPr="00226DE3">
                              <w:t>&lt;td&gt; &lt;?php echo $data['pnj2']; ?&gt; &lt;/td&gt;</w:t>
                            </w:r>
                          </w:p>
                          <w:p w14:paraId="0393E553" w14:textId="77777777" w:rsidR="004A1F81" w:rsidRPr="00226DE3" w:rsidRDefault="004A1F81" w:rsidP="00622D31">
                            <w:pPr>
                              <w:spacing w:line="240" w:lineRule="auto"/>
                              <w:jc w:val="both"/>
                            </w:pPr>
                            <w:r w:rsidRPr="00226DE3">
                              <w:t>&lt;/tr&gt;</w:t>
                            </w:r>
                          </w:p>
                          <w:p w14:paraId="5BD14BB6" w14:textId="77777777" w:rsidR="004A1F81" w:rsidRPr="00581103" w:rsidRDefault="004A1F81" w:rsidP="00622D31">
                            <w:pPr>
                              <w:spacing w:line="240" w:lineRule="auto"/>
                              <w:jc w:val="both"/>
                            </w:pPr>
                            <w:r w:rsidRPr="00226DE3">
                              <w:t>&lt;?php } ?&gt;</w:t>
                            </w:r>
                          </w:p>
                          <w:p w14:paraId="0752658E" w14:textId="77777777" w:rsidR="004A1F81" w:rsidRPr="00581103" w:rsidRDefault="004A1F81" w:rsidP="00622D31">
                            <w:pPr>
                              <w:spacing w:line="240" w:lineRule="auto"/>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BAA60B" id="Text Box 71" o:spid="_x0000_s1042" type="#_x0000_t202" style="position:absolute;left:0;text-align:left;margin-left:75.6pt;margin-top:21.45pt;width:351pt;height:646.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" fillcolor="white [3201]" strokeweight=".5pt">
                <v:textbox>
                  <w:txbxContent>
                    <w:p w14:paraId="32932ACD" w14:textId="77777777" w:rsidR="004A1F81" w:rsidRPr="00DB4818" w:rsidRDefault="004A1F81" w:rsidP="00622D31">
                      <w:pPr>
                        <w:spacing w:line="240" w:lineRule="auto"/>
                        <w:jc w:val="both"/>
                      </w:pPr>
                      <w:r w:rsidRPr="00DB4818">
                        <w:t xml:space="preserve">&lt;?php </w:t>
                      </w:r>
                    </w:p>
                    <w:p w14:paraId="52DDBEE2" w14:textId="77777777" w:rsidR="004A1F81" w:rsidRPr="00DB4818" w:rsidRDefault="004A1F81" w:rsidP="00622D31">
                      <w:pPr>
                        <w:spacing w:line="240" w:lineRule="auto"/>
                        <w:jc w:val="both"/>
                      </w:pPr>
                      <w:r w:rsidRPr="00DB4818">
                        <w:t>require_once 'function/koneksi.php';</w:t>
                      </w:r>
                    </w:p>
                    <w:p w14:paraId="1FF0B7B9" w14:textId="77777777" w:rsidR="004A1F81" w:rsidRPr="00DB4818" w:rsidRDefault="004A1F81" w:rsidP="00622D31">
                      <w:pPr>
                        <w:spacing w:line="240" w:lineRule="auto"/>
                        <w:jc w:val="both"/>
                      </w:pPr>
                      <w:r w:rsidRPr="00DB4818">
                        <w:t>require_once 'templates/mahasiswa_header.php' ;</w:t>
                      </w:r>
                    </w:p>
                    <w:p w14:paraId="70C502F4" w14:textId="77777777" w:rsidR="004A1F81" w:rsidRPr="00DB4818" w:rsidRDefault="004A1F81" w:rsidP="00622D31">
                      <w:pPr>
                        <w:spacing w:line="240" w:lineRule="auto"/>
                        <w:jc w:val="both"/>
                      </w:pPr>
                      <w:r w:rsidRPr="00DB4818">
                        <w:t>require_once 'templates/sidebar.php' ;</w:t>
                      </w:r>
                    </w:p>
                    <w:p w14:paraId="510F472C" w14:textId="77777777" w:rsidR="004A1F81" w:rsidRPr="00DB4818" w:rsidRDefault="004A1F81" w:rsidP="00622D31">
                      <w:pPr>
                        <w:spacing w:line="240" w:lineRule="auto"/>
                        <w:jc w:val="both"/>
                      </w:pPr>
                      <w:r w:rsidRPr="00DB4818">
                        <w:t>require_once 'templates/topbar.php' ;</w:t>
                      </w:r>
                    </w:p>
                    <w:p w14:paraId="522A38A0" w14:textId="77777777" w:rsidR="004A1F81" w:rsidRPr="00DB4818" w:rsidRDefault="004A1F81" w:rsidP="00622D31">
                      <w:pPr>
                        <w:spacing w:line="240" w:lineRule="auto"/>
                        <w:jc w:val="both"/>
                      </w:pPr>
                      <w:r w:rsidRPr="00DB4818">
                        <w:t>?&gt;</w:t>
                      </w:r>
                    </w:p>
                    <w:p w14:paraId="38CB4391" w14:textId="77777777" w:rsidR="004A1F81" w:rsidRPr="00DB4818" w:rsidRDefault="004A1F81" w:rsidP="00622D31">
                      <w:pPr>
                        <w:spacing w:line="240" w:lineRule="auto"/>
                        <w:jc w:val="both"/>
                      </w:pPr>
                      <w:r w:rsidRPr="00DB4818">
                        <w:t>&lt;!-- Begin Page Content --&gt;</w:t>
                      </w:r>
                    </w:p>
                    <w:p w14:paraId="68EBEBAA" w14:textId="77777777" w:rsidR="004A1F81" w:rsidRPr="00DB4818" w:rsidRDefault="004A1F81" w:rsidP="00622D31">
                      <w:pPr>
                        <w:spacing w:line="240" w:lineRule="auto"/>
                        <w:jc w:val="both"/>
                      </w:pPr>
                      <w:r w:rsidRPr="00DB4818">
                        <w:t>&lt;div class="container-fluid"&gt;</w:t>
                      </w:r>
                    </w:p>
                    <w:p w14:paraId="3DBCB85E" w14:textId="77777777" w:rsidR="004A1F81" w:rsidRPr="00DB4818" w:rsidRDefault="004A1F81" w:rsidP="00622D31">
                      <w:pPr>
                        <w:spacing w:line="240" w:lineRule="auto"/>
                        <w:jc w:val="both"/>
                      </w:pPr>
                      <w:r w:rsidRPr="00DB4818">
                        <w:t>&lt;!-- Page Heading --&gt;</w:t>
                      </w:r>
                    </w:p>
                    <w:p w14:paraId="0BF9BF4D" w14:textId="77777777" w:rsidR="004A1F81" w:rsidRPr="00DB4818" w:rsidRDefault="004A1F81" w:rsidP="00622D31">
                      <w:pPr>
                        <w:spacing w:line="240" w:lineRule="auto"/>
                        <w:jc w:val="both"/>
                      </w:pPr>
                      <w:r w:rsidRPr="00DB4818">
                        <w:t>&lt;!-- Page Heading --&gt;</w:t>
                      </w:r>
                    </w:p>
                    <w:p w14:paraId="072C9596" w14:textId="77777777" w:rsidR="004A1F81" w:rsidRPr="00DB4818" w:rsidRDefault="004A1F81" w:rsidP="00622D31">
                      <w:pPr>
                        <w:spacing w:line="240" w:lineRule="auto"/>
                        <w:jc w:val="both"/>
                      </w:pPr>
                      <w:r w:rsidRPr="00DB4818">
                        <w:t>&lt;div class="d-sm-flex align-items-center justify-content-between mb-4"&gt;</w:t>
                      </w:r>
                    </w:p>
                    <w:p w14:paraId="54736033" w14:textId="77777777" w:rsidR="004A1F81" w:rsidRPr="00DB4818" w:rsidRDefault="004A1F81" w:rsidP="00622D31">
                      <w:pPr>
                        <w:spacing w:line="240" w:lineRule="auto"/>
                        <w:jc w:val="both"/>
                      </w:pPr>
                      <w:r w:rsidRPr="00DB4818">
                        <w:t>&lt;h1 class="h3 mb-0 text-gray-800"&gt;Jadwal Sidang UP-</w:t>
                      </w:r>
                      <w:r>
                        <w:t>2</w:t>
                      </w:r>
                      <w:r w:rsidRPr="00DB4818">
                        <w:t>&lt;/h1&gt;</w:t>
                      </w:r>
                    </w:p>
                    <w:p w14:paraId="693E7405" w14:textId="77777777" w:rsidR="004A1F81" w:rsidRPr="00DB4818" w:rsidRDefault="004A1F81" w:rsidP="00622D31">
                      <w:pPr>
                        <w:spacing w:line="240" w:lineRule="auto"/>
                        <w:jc w:val="both"/>
                      </w:pPr>
                      <w:r w:rsidRPr="00DB4818">
                        <w:t>&lt;/div&gt;</w:t>
                      </w:r>
                    </w:p>
                    <w:p w14:paraId="1BF5C873" w14:textId="77777777" w:rsidR="004A1F81" w:rsidRPr="00DB4818" w:rsidRDefault="004A1F81" w:rsidP="00622D31">
                      <w:pPr>
                        <w:spacing w:line="240" w:lineRule="auto"/>
                        <w:jc w:val="both"/>
                      </w:pPr>
                      <w:r w:rsidRPr="00DB4818">
                        <w:t>&lt;?php if(isset($_SESSION['alert'])) : ?&gt;</w:t>
                      </w:r>
                    </w:p>
                    <w:p w14:paraId="3F179515" w14:textId="77777777" w:rsidR="004A1F81" w:rsidRPr="00DB4818" w:rsidRDefault="004A1F81" w:rsidP="00622D31">
                      <w:pPr>
                        <w:spacing w:line="240" w:lineRule="auto"/>
                        <w:jc w:val="both"/>
                      </w:pPr>
                      <w:r w:rsidRPr="00DB4818">
                        <w:t>&lt;div class="alert alert-success"&gt;</w:t>
                      </w:r>
                    </w:p>
                    <w:p w14:paraId="06BF0E0A" w14:textId="77777777" w:rsidR="004A1F81" w:rsidRPr="00DB4818" w:rsidRDefault="004A1F81" w:rsidP="00622D31">
                      <w:pPr>
                        <w:spacing w:line="240" w:lineRule="auto"/>
                        <w:jc w:val="both"/>
                      </w:pPr>
                      <w:r w:rsidRPr="00DB4818">
                        <w:t>&lt;?= $_SESSION['alert']; ?&gt;</w:t>
                      </w:r>
                    </w:p>
                    <w:p w14:paraId="6A8A4D14" w14:textId="77777777" w:rsidR="004A1F81" w:rsidRPr="00DB4818" w:rsidRDefault="004A1F81" w:rsidP="00622D31">
                      <w:pPr>
                        <w:spacing w:line="240" w:lineRule="auto"/>
                        <w:jc w:val="both"/>
                      </w:pPr>
                      <w:r w:rsidRPr="00DB4818">
                        <w:t>&lt;/div&gt;</w:t>
                      </w:r>
                    </w:p>
                    <w:p w14:paraId="56BBE1FD" w14:textId="77777777" w:rsidR="004A1F81" w:rsidRPr="00DB4818" w:rsidRDefault="004A1F81" w:rsidP="00622D31">
                      <w:pPr>
                        <w:spacing w:line="240" w:lineRule="auto"/>
                        <w:jc w:val="both"/>
                      </w:pPr>
                      <w:r w:rsidRPr="00DB4818">
                        <w:t>&lt;?php unset($_SESSION['alert']); ?&gt;</w:t>
                      </w:r>
                    </w:p>
                    <w:p w14:paraId="00D98C11" w14:textId="77777777" w:rsidR="004A1F81" w:rsidRDefault="004A1F81" w:rsidP="00622D31">
                      <w:pPr>
                        <w:spacing w:line="240" w:lineRule="auto"/>
                        <w:jc w:val="both"/>
                      </w:pPr>
                      <w:r w:rsidRPr="00DB4818">
                        <w:t xml:space="preserve">&lt;?php endif; </w:t>
                      </w:r>
                    </w:p>
                    <w:p w14:paraId="34DF23E5" w14:textId="77777777" w:rsidR="004A1F81" w:rsidRDefault="004A1F81" w:rsidP="00622D31">
                      <w:pPr>
                        <w:spacing w:line="240" w:lineRule="auto"/>
                        <w:jc w:val="both"/>
                      </w:pPr>
                      <w:r w:rsidRPr="00DB4818">
                        <w:t>?&gt;</w:t>
                      </w:r>
                    </w:p>
                    <w:p w14:paraId="6F70D91D" w14:textId="77777777" w:rsidR="004A1F81" w:rsidRPr="000B33AD" w:rsidRDefault="004A1F81" w:rsidP="00622D31">
                      <w:pPr>
                        <w:spacing w:line="240" w:lineRule="auto"/>
                        <w:jc w:val="both"/>
                      </w:pPr>
                      <w:r w:rsidRPr="000B33AD">
                        <w:t>&lt;?php</w:t>
                      </w:r>
                    </w:p>
                    <w:p w14:paraId="57461978" w14:textId="77777777" w:rsidR="004A1F81" w:rsidRDefault="004A1F81" w:rsidP="00622D31">
                      <w:pPr>
                        <w:spacing w:line="240" w:lineRule="auto"/>
                        <w:jc w:val="both"/>
                      </w:pPr>
                      <w:r w:rsidRPr="000B33AD">
                        <w:t>//koneksi ke database</w:t>
                      </w:r>
                    </w:p>
                    <w:p w14:paraId="374BF06E" w14:textId="77777777" w:rsidR="004A1F81" w:rsidRPr="000B33AD" w:rsidRDefault="004A1F81" w:rsidP="00622D31">
                      <w:pPr>
                        <w:spacing w:line="240" w:lineRule="auto"/>
                        <w:jc w:val="both"/>
                      </w:pPr>
                      <w:r w:rsidRPr="000B33AD">
                        <w:t>include "function/koneksi.php";</w:t>
                      </w:r>
                    </w:p>
                    <w:p w14:paraId="77536BA6" w14:textId="77777777" w:rsidR="004A1F81" w:rsidRPr="000B33AD" w:rsidRDefault="004A1F81" w:rsidP="00622D31">
                      <w:pPr>
                        <w:spacing w:line="240" w:lineRule="auto"/>
                        <w:jc w:val="both"/>
                      </w:pPr>
                    </w:p>
                    <w:p w14:paraId="5655A847" w14:textId="77777777" w:rsidR="004A1F81" w:rsidRPr="000B33AD" w:rsidRDefault="004A1F81" w:rsidP="00622D31">
                      <w:pPr>
                        <w:spacing w:line="240" w:lineRule="auto"/>
                        <w:jc w:val="both"/>
                      </w:pPr>
                      <w:r w:rsidRPr="000B33AD">
                        <w:t xml:space="preserve">//baca data </w:t>
                      </w:r>
                    </w:p>
                    <w:p w14:paraId="2F259811" w14:textId="77777777" w:rsidR="004A1F81" w:rsidRPr="000B33AD" w:rsidRDefault="004A1F81" w:rsidP="00622D31">
                      <w:pPr>
                        <w:spacing w:line="240" w:lineRule="auto"/>
                        <w:jc w:val="both"/>
                      </w:pPr>
                      <w:r w:rsidRPr="000B33AD">
                        <w:t>$sql = mysqli_query($koneksi, "SELECT * from jadwal_</w:t>
                      </w:r>
                      <w:r>
                        <w:t>up2</w:t>
                      </w:r>
                      <w:r w:rsidRPr="000B33AD">
                        <w:t xml:space="preserve"> order by id desc");</w:t>
                      </w:r>
                    </w:p>
                    <w:p w14:paraId="504789B5" w14:textId="77777777" w:rsidR="004A1F81" w:rsidRPr="000B33AD" w:rsidRDefault="004A1F81" w:rsidP="00622D31">
                      <w:pPr>
                        <w:spacing w:line="240" w:lineRule="auto"/>
                        <w:jc w:val="both"/>
                      </w:pPr>
                      <w:r w:rsidRPr="000B33AD">
                        <w:t>$no = 0;</w:t>
                      </w:r>
                    </w:p>
                    <w:p w14:paraId="637AD42C" w14:textId="77777777" w:rsidR="004A1F81" w:rsidRPr="000B33AD" w:rsidRDefault="004A1F81" w:rsidP="00622D31">
                      <w:pPr>
                        <w:spacing w:line="240" w:lineRule="auto"/>
                        <w:jc w:val="both"/>
                      </w:pPr>
                      <w:r w:rsidRPr="000B33AD">
                        <w:t>while($data = mysqli_fetch_array($sql))</w:t>
                      </w:r>
                    </w:p>
                    <w:p w14:paraId="7A2A79A4" w14:textId="77777777" w:rsidR="004A1F81" w:rsidRPr="000B33AD" w:rsidRDefault="004A1F81" w:rsidP="00622D31">
                      <w:pPr>
                        <w:spacing w:line="240" w:lineRule="auto"/>
                        <w:jc w:val="both"/>
                      </w:pPr>
                      <w:r w:rsidRPr="000B33AD">
                        <w:t>{</w:t>
                      </w:r>
                    </w:p>
                    <w:p w14:paraId="4A898ABA" w14:textId="77777777" w:rsidR="004A1F81" w:rsidRPr="000B33AD" w:rsidRDefault="004A1F81" w:rsidP="00622D31">
                      <w:pPr>
                        <w:spacing w:line="240" w:lineRule="auto"/>
                        <w:jc w:val="both"/>
                      </w:pPr>
                      <w:r w:rsidRPr="000B33AD">
                        <w:t>$no++;</w:t>
                      </w:r>
                    </w:p>
                    <w:p w14:paraId="199BEF0B" w14:textId="77777777" w:rsidR="004A1F81" w:rsidRDefault="004A1F81" w:rsidP="00622D31">
                      <w:pPr>
                        <w:spacing w:line="240" w:lineRule="auto"/>
                        <w:jc w:val="both"/>
                      </w:pPr>
                      <w:r w:rsidRPr="000B33AD">
                        <w:t>?&gt;</w:t>
                      </w:r>
                    </w:p>
                    <w:p w14:paraId="0E2E3AF0" w14:textId="77777777" w:rsidR="004A1F81" w:rsidRDefault="004A1F81" w:rsidP="00622D31">
                      <w:pPr>
                        <w:spacing w:line="240" w:lineRule="auto"/>
                        <w:jc w:val="both"/>
                      </w:pPr>
                      <w:r w:rsidRPr="00226DE3">
                        <w:t>&lt;tr&gt;</w:t>
                      </w:r>
                    </w:p>
                    <w:p w14:paraId="1E97B6AC" w14:textId="77777777" w:rsidR="004A1F81" w:rsidRPr="00226DE3" w:rsidRDefault="004A1F81" w:rsidP="00622D31">
                      <w:pPr>
                        <w:spacing w:line="240" w:lineRule="auto"/>
                        <w:jc w:val="both"/>
                      </w:pPr>
                      <w:r w:rsidRPr="00226DE3">
                        <w:t>&lt;td&gt; &lt;?php echo $data['nama']; ?&gt; &lt;/td&gt;</w:t>
                      </w:r>
                    </w:p>
                    <w:p w14:paraId="3D47A1C7" w14:textId="77777777" w:rsidR="004A1F81" w:rsidRPr="00226DE3" w:rsidRDefault="004A1F81" w:rsidP="00622D31">
                      <w:pPr>
                        <w:spacing w:line="240" w:lineRule="auto"/>
                        <w:jc w:val="both"/>
                      </w:pPr>
                      <w:r w:rsidRPr="00226DE3">
                        <w:t>&lt;td&gt; &lt;?php echo $data['nim']; ?&gt; &lt;/td&gt;</w:t>
                      </w:r>
                    </w:p>
                    <w:p w14:paraId="0016191A" w14:textId="77777777" w:rsidR="004A1F81" w:rsidRPr="00226DE3" w:rsidRDefault="004A1F81" w:rsidP="00622D31">
                      <w:pPr>
                        <w:spacing w:line="240" w:lineRule="auto"/>
                        <w:jc w:val="both"/>
                      </w:pPr>
                      <w:r w:rsidRPr="00226DE3">
                        <w:t>&lt;td&gt; &lt;?php echo $data['tanggal']; ?&gt; &lt;/td&gt;</w:t>
                      </w:r>
                    </w:p>
                    <w:p w14:paraId="6ACDAAB2" w14:textId="77777777" w:rsidR="004A1F81" w:rsidRPr="00226DE3" w:rsidRDefault="004A1F81" w:rsidP="00622D31">
                      <w:pPr>
                        <w:spacing w:line="240" w:lineRule="auto"/>
                        <w:jc w:val="both"/>
                      </w:pPr>
                      <w:r w:rsidRPr="00226DE3">
                        <w:t>&lt;td&gt; &lt;?php echo $data['jam_mulai']; ?&gt; &lt;/td&gt;</w:t>
                      </w:r>
                    </w:p>
                    <w:p w14:paraId="6F1A6DF7" w14:textId="77777777" w:rsidR="004A1F81" w:rsidRPr="00226DE3" w:rsidRDefault="004A1F81" w:rsidP="00622D31">
                      <w:pPr>
                        <w:spacing w:line="240" w:lineRule="auto"/>
                        <w:jc w:val="both"/>
                      </w:pPr>
                      <w:r w:rsidRPr="00226DE3">
                        <w:t>&lt;td&gt; &lt;?php echo $data['jam_selesai']; ?&gt; &lt;/td&gt;</w:t>
                      </w:r>
                    </w:p>
                    <w:p w14:paraId="63F99B95" w14:textId="77777777" w:rsidR="004A1F81" w:rsidRPr="00226DE3" w:rsidRDefault="004A1F81" w:rsidP="00622D31">
                      <w:pPr>
                        <w:spacing w:line="240" w:lineRule="auto"/>
                        <w:jc w:val="both"/>
                      </w:pPr>
                      <w:r w:rsidRPr="00226DE3">
                        <w:t>&lt;td&gt; &lt;?php echo $data['pmb1']; ?&gt; &lt;/td&gt;</w:t>
                      </w:r>
                    </w:p>
                    <w:p w14:paraId="79D290E5" w14:textId="77777777" w:rsidR="004A1F81" w:rsidRDefault="004A1F81" w:rsidP="00622D31">
                      <w:pPr>
                        <w:spacing w:line="240" w:lineRule="auto"/>
                        <w:jc w:val="both"/>
                      </w:pPr>
                      <w:r w:rsidRPr="00226DE3">
                        <w:t>&lt;td&gt; &lt;?php echo $data['pmb2']; ?&gt; &lt;/td&gt;</w:t>
                      </w:r>
                    </w:p>
                    <w:p w14:paraId="1E0DA55E" w14:textId="77777777" w:rsidR="004A1F81" w:rsidRPr="00226DE3" w:rsidRDefault="004A1F81" w:rsidP="00622D31">
                      <w:pPr>
                        <w:spacing w:line="240" w:lineRule="auto"/>
                        <w:jc w:val="both"/>
                      </w:pPr>
                      <w:r w:rsidRPr="00226DE3">
                        <w:t>&lt;td&gt; &lt;?php echo $data['ks']; ?&gt; &lt;/td&gt;</w:t>
                      </w:r>
                    </w:p>
                    <w:p w14:paraId="0C8DCA83" w14:textId="77777777" w:rsidR="004A1F81" w:rsidRPr="00226DE3" w:rsidRDefault="004A1F81" w:rsidP="00622D31">
                      <w:pPr>
                        <w:spacing w:line="240" w:lineRule="auto"/>
                        <w:jc w:val="both"/>
                      </w:pPr>
                      <w:r w:rsidRPr="00226DE3">
                        <w:t>&lt;td&gt; &lt;?php echo $data['pnj1']; ?&gt; &lt;/td&gt;</w:t>
                      </w:r>
                    </w:p>
                    <w:p w14:paraId="369EC261" w14:textId="77777777" w:rsidR="004A1F81" w:rsidRPr="00226DE3" w:rsidRDefault="004A1F81" w:rsidP="00622D31">
                      <w:pPr>
                        <w:spacing w:line="240" w:lineRule="auto"/>
                        <w:jc w:val="both"/>
                      </w:pPr>
                      <w:r w:rsidRPr="00226DE3">
                        <w:t>&lt;td&gt; &lt;?php echo $data['pnj2']; ?&gt; &lt;/td&gt;</w:t>
                      </w:r>
                    </w:p>
                    <w:p w14:paraId="0393E553" w14:textId="77777777" w:rsidR="004A1F81" w:rsidRPr="00226DE3" w:rsidRDefault="004A1F81" w:rsidP="00622D31">
                      <w:pPr>
                        <w:spacing w:line="240" w:lineRule="auto"/>
                        <w:jc w:val="both"/>
                      </w:pPr>
                      <w:r w:rsidRPr="00226DE3">
                        <w:t>&lt;/tr&gt;</w:t>
                      </w:r>
                    </w:p>
                    <w:p w14:paraId="5BD14BB6" w14:textId="77777777" w:rsidR="004A1F81" w:rsidRPr="00581103" w:rsidRDefault="004A1F81" w:rsidP="00622D31">
                      <w:pPr>
                        <w:spacing w:line="240" w:lineRule="auto"/>
                        <w:jc w:val="both"/>
                      </w:pPr>
                      <w:r w:rsidRPr="00226DE3">
                        <w:t>&lt;?php } ?&gt;</w:t>
                      </w:r>
                    </w:p>
                    <w:p w14:paraId="0752658E" w14:textId="77777777" w:rsidR="004A1F81" w:rsidRPr="00581103" w:rsidRDefault="004A1F81" w:rsidP="00622D31">
                      <w:pPr>
                        <w:spacing w:line="240" w:lineRule="auto"/>
                        <w:jc w:val="both"/>
                      </w:pPr>
                    </w:p>
                  </w:txbxContent>
                </v:textbox>
                <w10:wrap type="topAndBottom"/>
              </v:shape>
            </w:pict>
          </mc:Fallback>
        </mc:AlternateContent>
      </w:r>
      <w:r>
        <w:t xml:space="preserve">Implementasi </w:t>
      </w:r>
      <w:r w:rsidRPr="009C17AE">
        <w:rPr>
          <w:i/>
          <w:iCs/>
        </w:rPr>
        <w:t>Coding</w:t>
      </w:r>
      <w:r>
        <w:rPr>
          <w:i/>
          <w:iCs/>
        </w:rPr>
        <w:t xml:space="preserve"> </w:t>
      </w:r>
      <w:r>
        <w:t>Info Jadwal Sidang UP-2</w:t>
      </w:r>
    </w:p>
    <w:p w14:paraId="458E48FA" w14:textId="77777777" w:rsidR="00622D31" w:rsidRDefault="00622D31" w:rsidP="00622D31">
      <w:pPr>
        <w:pStyle w:val="Heading3"/>
        <w:numPr>
          <w:ilvl w:val="0"/>
          <w:numId w:val="87"/>
        </w:numPr>
        <w:spacing w:before="0" w:line="480" w:lineRule="auto"/>
        <w:ind w:left="993" w:hanging="644"/>
        <w:rPr>
          <w:rFonts w:cs="Times New Roman"/>
          <w:b w:val="0"/>
          <w:bCs/>
          <w:color w:val="auto"/>
        </w:rPr>
      </w:pPr>
      <w:bookmarkStart w:id="229" w:name="_Toc80226326"/>
      <w:r w:rsidRPr="0078750D">
        <w:rPr>
          <w:rFonts w:cs="Times New Roman"/>
          <w:bCs/>
          <w:color w:val="auto"/>
        </w:rPr>
        <w:lastRenderedPageBreak/>
        <w:t>Tampilan Aplikasi</w:t>
      </w:r>
      <w:bookmarkEnd w:id="229"/>
    </w:p>
    <w:p w14:paraId="7E928279" w14:textId="77777777" w:rsidR="00622D31" w:rsidRPr="004357CB" w:rsidRDefault="00622D31" w:rsidP="00622D31">
      <w:pPr>
        <w:pStyle w:val="ListParagraph"/>
        <w:numPr>
          <w:ilvl w:val="0"/>
          <w:numId w:val="91"/>
        </w:numPr>
        <w:spacing w:line="360" w:lineRule="auto"/>
        <w:ind w:left="1134"/>
      </w:pPr>
      <w:r>
        <w:rPr>
          <w:noProof/>
        </w:rPr>
        <w:drawing>
          <wp:anchor distT="0" distB="0" distL="114300" distR="114300" simplePos="0" relativeHeight="251770880" behindDoc="0" locked="0" layoutInCell="1" allowOverlap="1" wp14:anchorId="344798A6" wp14:editId="39B7E6C1">
            <wp:simplePos x="0" y="0"/>
            <wp:positionH relativeFrom="column">
              <wp:posOffset>693420</wp:posOffset>
            </wp:positionH>
            <wp:positionV relativeFrom="paragraph">
              <wp:posOffset>264795</wp:posOffset>
            </wp:positionV>
            <wp:extent cx="4697095" cy="3412490"/>
            <wp:effectExtent l="0" t="0" r="8255" b="0"/>
            <wp:wrapTopAndBottom/>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extLst>
                        <a:ext uri="{28A0092B-C50C-407E-A947-70E740481C1C}">
                          <a14:useLocalDpi xmlns:a14="http://schemas.microsoft.com/office/drawing/2010/main" val="0"/>
                        </a:ext>
                      </a:extLst>
                    </a:blip>
                    <a:stretch>
                      <a:fillRect/>
                    </a:stretch>
                  </pic:blipFill>
                  <pic:spPr>
                    <a:xfrm>
                      <a:off x="0" y="0"/>
                      <a:ext cx="4697095" cy="3412490"/>
                    </a:xfrm>
                    <a:prstGeom prst="rect">
                      <a:avLst/>
                    </a:prstGeom>
                  </pic:spPr>
                </pic:pic>
              </a:graphicData>
            </a:graphic>
            <wp14:sizeRelH relativeFrom="margin">
              <wp14:pctWidth>0</wp14:pctWidth>
            </wp14:sizeRelH>
            <wp14:sizeRelV relativeFrom="margin">
              <wp14:pctHeight>0</wp14:pctHeight>
            </wp14:sizeRelV>
          </wp:anchor>
        </w:drawing>
      </w:r>
      <w:r>
        <w:t>Halaman Awal Web</w:t>
      </w:r>
    </w:p>
    <w:p w14:paraId="55A44C20" w14:textId="3404E1FC" w:rsidR="00622D31" w:rsidRPr="00922C87" w:rsidRDefault="00D2142C" w:rsidP="004A4DCB">
      <w:pPr>
        <w:pStyle w:val="Caption"/>
        <w:spacing w:after="0" w:line="360" w:lineRule="auto"/>
        <w:ind w:left="1560"/>
        <w:jc w:val="center"/>
        <w:rPr>
          <w:i w:val="0"/>
          <w:iCs w:val="0"/>
          <w:color w:val="auto"/>
          <w:sz w:val="24"/>
          <w:szCs w:val="24"/>
        </w:rPr>
      </w:pPr>
      <w:bookmarkStart w:id="230" w:name="_Toc79605195"/>
      <w:r w:rsidRPr="004A4DCB">
        <w:rPr>
          <w:i w:val="0"/>
          <w:iCs w:val="0"/>
          <w:color w:val="auto"/>
          <w:sz w:val="24"/>
          <w:szCs w:val="24"/>
        </w:rPr>
        <w:t xml:space="preserve">Gambar 5. </w:t>
      </w:r>
      <w:r w:rsidRPr="004A4DCB">
        <w:rPr>
          <w:i w:val="0"/>
          <w:iCs w:val="0"/>
          <w:color w:val="auto"/>
          <w:sz w:val="24"/>
          <w:szCs w:val="24"/>
        </w:rPr>
        <w:fldChar w:fldCharType="begin"/>
      </w:r>
      <w:r w:rsidRPr="004A4DCB">
        <w:rPr>
          <w:i w:val="0"/>
          <w:iCs w:val="0"/>
          <w:color w:val="auto"/>
          <w:sz w:val="24"/>
          <w:szCs w:val="24"/>
        </w:rPr>
        <w:instrText xml:space="preserve"> SEQ Gambar_5. \* ARABIC </w:instrText>
      </w:r>
      <w:r w:rsidRPr="004A4DCB">
        <w:rPr>
          <w:i w:val="0"/>
          <w:iCs w:val="0"/>
          <w:color w:val="auto"/>
          <w:sz w:val="24"/>
          <w:szCs w:val="24"/>
        </w:rPr>
        <w:fldChar w:fldCharType="separate"/>
      </w:r>
      <w:r w:rsidR="00FB1FF7">
        <w:rPr>
          <w:i w:val="0"/>
          <w:iCs w:val="0"/>
          <w:noProof/>
          <w:color w:val="auto"/>
          <w:sz w:val="24"/>
          <w:szCs w:val="24"/>
        </w:rPr>
        <w:t>1</w:t>
      </w:r>
      <w:r w:rsidRPr="004A4DCB">
        <w:rPr>
          <w:i w:val="0"/>
          <w:iCs w:val="0"/>
          <w:color w:val="auto"/>
          <w:sz w:val="24"/>
          <w:szCs w:val="24"/>
        </w:rPr>
        <w:fldChar w:fldCharType="end"/>
      </w:r>
      <w:r w:rsidRPr="004A4DCB">
        <w:rPr>
          <w:i w:val="0"/>
          <w:iCs w:val="0"/>
          <w:color w:val="auto"/>
          <w:sz w:val="24"/>
          <w:szCs w:val="24"/>
        </w:rPr>
        <w:t xml:space="preserve"> Tampilan Halaman Awal</w:t>
      </w:r>
      <w:bookmarkEnd w:id="230"/>
    </w:p>
    <w:p w14:paraId="1B093E52" w14:textId="77777777" w:rsidR="00622D31" w:rsidRPr="002D255D" w:rsidRDefault="00622D31" w:rsidP="00622D31">
      <w:pPr>
        <w:pStyle w:val="ListParagraph"/>
        <w:spacing w:line="360" w:lineRule="auto"/>
        <w:ind w:left="567"/>
        <w:jc w:val="center"/>
      </w:pPr>
    </w:p>
    <w:p w14:paraId="4CA88955" w14:textId="77777777" w:rsidR="00622D31" w:rsidRPr="004357CB" w:rsidRDefault="00622D31" w:rsidP="00622D31">
      <w:pPr>
        <w:pStyle w:val="ListParagraph"/>
        <w:numPr>
          <w:ilvl w:val="0"/>
          <w:numId w:val="91"/>
        </w:numPr>
        <w:spacing w:line="360" w:lineRule="auto"/>
        <w:ind w:left="1134"/>
      </w:pPr>
      <w:r>
        <w:t>Halaman Admin</w:t>
      </w:r>
    </w:p>
    <w:p w14:paraId="78A96EE5" w14:textId="77777777" w:rsidR="00622D31" w:rsidRPr="002D255D" w:rsidRDefault="00622D31" w:rsidP="00622D31">
      <w:pPr>
        <w:pStyle w:val="ListParagraph"/>
        <w:numPr>
          <w:ilvl w:val="0"/>
          <w:numId w:val="92"/>
        </w:numPr>
        <w:spacing w:line="360" w:lineRule="auto"/>
        <w:ind w:left="1560"/>
      </w:pPr>
      <w:r>
        <w:rPr>
          <w:noProof/>
        </w:rPr>
        <w:drawing>
          <wp:anchor distT="0" distB="0" distL="114300" distR="114300" simplePos="0" relativeHeight="251738112" behindDoc="0" locked="0" layoutInCell="1" allowOverlap="1" wp14:anchorId="5F1C5AC5" wp14:editId="5DD31D8B">
            <wp:simplePos x="0" y="0"/>
            <wp:positionH relativeFrom="margin">
              <wp:align>right</wp:align>
            </wp:positionH>
            <wp:positionV relativeFrom="paragraph">
              <wp:posOffset>256540</wp:posOffset>
            </wp:positionV>
            <wp:extent cx="3971925" cy="3143250"/>
            <wp:effectExtent l="0" t="0" r="9525" b="0"/>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3971925" cy="3143250"/>
                    </a:xfrm>
                    <a:prstGeom prst="rect">
                      <a:avLst/>
                    </a:prstGeom>
                  </pic:spPr>
                </pic:pic>
              </a:graphicData>
            </a:graphic>
            <wp14:sizeRelH relativeFrom="margin">
              <wp14:pctWidth>0</wp14:pctWidth>
            </wp14:sizeRelH>
            <wp14:sizeRelV relativeFrom="margin">
              <wp14:pctHeight>0</wp14:pctHeight>
            </wp14:sizeRelV>
          </wp:anchor>
        </w:drawing>
      </w:r>
      <w:r w:rsidRPr="004357CB">
        <w:t xml:space="preserve">Tampilan </w:t>
      </w:r>
      <w:r w:rsidRPr="001A26B6">
        <w:rPr>
          <w:i/>
          <w:iCs/>
        </w:rPr>
        <w:t xml:space="preserve">Form </w:t>
      </w:r>
      <w:r w:rsidRPr="004357CB">
        <w:rPr>
          <w:i/>
          <w:iCs/>
        </w:rPr>
        <w:t>Login</w:t>
      </w:r>
    </w:p>
    <w:p w14:paraId="17105269" w14:textId="631E0F25" w:rsidR="00622D31" w:rsidRPr="00922C87" w:rsidRDefault="00D2142C" w:rsidP="004A4DCB">
      <w:pPr>
        <w:pStyle w:val="Caption"/>
        <w:spacing w:after="0" w:line="360" w:lineRule="auto"/>
        <w:ind w:left="1560"/>
        <w:jc w:val="center"/>
        <w:rPr>
          <w:i w:val="0"/>
          <w:iCs w:val="0"/>
          <w:color w:val="auto"/>
          <w:sz w:val="24"/>
          <w:szCs w:val="24"/>
        </w:rPr>
      </w:pPr>
      <w:bookmarkStart w:id="231" w:name="_Toc79605196"/>
      <w:r w:rsidRPr="004A4DCB">
        <w:rPr>
          <w:i w:val="0"/>
          <w:iCs w:val="0"/>
          <w:color w:val="auto"/>
          <w:sz w:val="24"/>
          <w:szCs w:val="24"/>
        </w:rPr>
        <w:t xml:space="preserve">Gambar 5. </w:t>
      </w:r>
      <w:r w:rsidRPr="004A4DCB">
        <w:rPr>
          <w:i w:val="0"/>
          <w:iCs w:val="0"/>
          <w:color w:val="auto"/>
          <w:sz w:val="24"/>
          <w:szCs w:val="24"/>
        </w:rPr>
        <w:fldChar w:fldCharType="begin"/>
      </w:r>
      <w:r w:rsidRPr="004A4DCB">
        <w:rPr>
          <w:i w:val="0"/>
          <w:iCs w:val="0"/>
          <w:color w:val="auto"/>
          <w:sz w:val="24"/>
          <w:szCs w:val="24"/>
        </w:rPr>
        <w:instrText xml:space="preserve"> SEQ Gambar_5. \* ARABIC </w:instrText>
      </w:r>
      <w:r w:rsidRPr="004A4DCB">
        <w:rPr>
          <w:i w:val="0"/>
          <w:iCs w:val="0"/>
          <w:color w:val="auto"/>
          <w:sz w:val="24"/>
          <w:szCs w:val="24"/>
        </w:rPr>
        <w:fldChar w:fldCharType="separate"/>
      </w:r>
      <w:r w:rsidR="00FB1FF7">
        <w:rPr>
          <w:i w:val="0"/>
          <w:iCs w:val="0"/>
          <w:noProof/>
          <w:color w:val="auto"/>
          <w:sz w:val="24"/>
          <w:szCs w:val="24"/>
        </w:rPr>
        <w:t>2</w:t>
      </w:r>
      <w:r w:rsidRPr="004A4DCB">
        <w:rPr>
          <w:i w:val="0"/>
          <w:iCs w:val="0"/>
          <w:color w:val="auto"/>
          <w:sz w:val="24"/>
          <w:szCs w:val="24"/>
        </w:rPr>
        <w:fldChar w:fldCharType="end"/>
      </w:r>
      <w:r w:rsidRPr="004A4DCB">
        <w:rPr>
          <w:i w:val="0"/>
          <w:iCs w:val="0"/>
          <w:color w:val="auto"/>
          <w:sz w:val="24"/>
          <w:szCs w:val="24"/>
        </w:rPr>
        <w:t xml:space="preserve"> Tampilan </w:t>
      </w:r>
      <w:r w:rsidRPr="00DC46B0">
        <w:rPr>
          <w:color w:val="auto"/>
          <w:sz w:val="24"/>
          <w:szCs w:val="24"/>
        </w:rPr>
        <w:t>Form Login</w:t>
      </w:r>
      <w:bookmarkEnd w:id="231"/>
    </w:p>
    <w:p w14:paraId="68364C80" w14:textId="77777777" w:rsidR="00622D31" w:rsidRPr="007512ED" w:rsidRDefault="00622D31" w:rsidP="00622D31">
      <w:pPr>
        <w:pStyle w:val="ListParagraph"/>
        <w:numPr>
          <w:ilvl w:val="0"/>
          <w:numId w:val="92"/>
        </w:numPr>
        <w:spacing w:line="360" w:lineRule="auto"/>
        <w:ind w:left="1560"/>
      </w:pPr>
      <w:r>
        <w:rPr>
          <w:noProof/>
        </w:rPr>
        <w:lastRenderedPageBreak/>
        <w:drawing>
          <wp:anchor distT="0" distB="0" distL="114300" distR="114300" simplePos="0" relativeHeight="251739136" behindDoc="0" locked="0" layoutInCell="1" allowOverlap="1" wp14:anchorId="07213F82" wp14:editId="218E01D2">
            <wp:simplePos x="0" y="0"/>
            <wp:positionH relativeFrom="margin">
              <wp:align>right</wp:align>
            </wp:positionH>
            <wp:positionV relativeFrom="paragraph">
              <wp:posOffset>253365</wp:posOffset>
            </wp:positionV>
            <wp:extent cx="4057015" cy="3263900"/>
            <wp:effectExtent l="0" t="0" r="635" b="0"/>
            <wp:wrapTopAndBottom/>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4057015" cy="3263900"/>
                    </a:xfrm>
                    <a:prstGeom prst="rect">
                      <a:avLst/>
                    </a:prstGeom>
                  </pic:spPr>
                </pic:pic>
              </a:graphicData>
            </a:graphic>
            <wp14:sizeRelH relativeFrom="margin">
              <wp14:pctWidth>0</wp14:pctWidth>
            </wp14:sizeRelH>
            <wp14:sizeRelV relativeFrom="margin">
              <wp14:pctHeight>0</wp14:pctHeight>
            </wp14:sizeRelV>
          </wp:anchor>
        </w:drawing>
      </w:r>
      <w:r w:rsidRPr="004357CB">
        <w:t xml:space="preserve">Tampilan </w:t>
      </w:r>
      <w:r>
        <w:rPr>
          <w:i/>
          <w:iCs/>
        </w:rPr>
        <w:t>Home</w:t>
      </w:r>
    </w:p>
    <w:p w14:paraId="0621B9D9" w14:textId="0075EA56" w:rsidR="00622D31" w:rsidRPr="00922C87" w:rsidRDefault="00D2142C" w:rsidP="004A4DCB">
      <w:pPr>
        <w:pStyle w:val="Caption"/>
        <w:spacing w:after="0" w:line="360" w:lineRule="auto"/>
        <w:ind w:left="1560"/>
        <w:jc w:val="center"/>
        <w:rPr>
          <w:i w:val="0"/>
          <w:iCs w:val="0"/>
          <w:color w:val="auto"/>
          <w:sz w:val="24"/>
          <w:szCs w:val="24"/>
        </w:rPr>
      </w:pPr>
      <w:bookmarkStart w:id="232" w:name="_Toc79605197"/>
      <w:r w:rsidRPr="004A4DCB">
        <w:rPr>
          <w:i w:val="0"/>
          <w:iCs w:val="0"/>
          <w:color w:val="auto"/>
          <w:sz w:val="24"/>
          <w:szCs w:val="24"/>
        </w:rPr>
        <w:t xml:space="preserve">Gambar 5. </w:t>
      </w:r>
      <w:r w:rsidRPr="004A4DCB">
        <w:rPr>
          <w:i w:val="0"/>
          <w:iCs w:val="0"/>
          <w:color w:val="auto"/>
          <w:sz w:val="24"/>
          <w:szCs w:val="24"/>
        </w:rPr>
        <w:fldChar w:fldCharType="begin"/>
      </w:r>
      <w:r w:rsidRPr="004A4DCB">
        <w:rPr>
          <w:i w:val="0"/>
          <w:iCs w:val="0"/>
          <w:color w:val="auto"/>
          <w:sz w:val="24"/>
          <w:szCs w:val="24"/>
        </w:rPr>
        <w:instrText xml:space="preserve"> SEQ Gambar_5. \* ARABIC </w:instrText>
      </w:r>
      <w:r w:rsidRPr="004A4DCB">
        <w:rPr>
          <w:i w:val="0"/>
          <w:iCs w:val="0"/>
          <w:color w:val="auto"/>
          <w:sz w:val="24"/>
          <w:szCs w:val="24"/>
        </w:rPr>
        <w:fldChar w:fldCharType="separate"/>
      </w:r>
      <w:r w:rsidR="00FB1FF7">
        <w:rPr>
          <w:i w:val="0"/>
          <w:iCs w:val="0"/>
          <w:noProof/>
          <w:color w:val="auto"/>
          <w:sz w:val="24"/>
          <w:szCs w:val="24"/>
        </w:rPr>
        <w:t>3</w:t>
      </w:r>
      <w:r w:rsidRPr="004A4DCB">
        <w:rPr>
          <w:i w:val="0"/>
          <w:iCs w:val="0"/>
          <w:color w:val="auto"/>
          <w:sz w:val="24"/>
          <w:szCs w:val="24"/>
        </w:rPr>
        <w:fldChar w:fldCharType="end"/>
      </w:r>
      <w:r w:rsidRPr="004A4DCB">
        <w:rPr>
          <w:i w:val="0"/>
          <w:iCs w:val="0"/>
          <w:color w:val="auto"/>
          <w:sz w:val="24"/>
          <w:szCs w:val="24"/>
        </w:rPr>
        <w:t xml:space="preserve"> Tampilan </w:t>
      </w:r>
      <w:r w:rsidRPr="00DC46B0">
        <w:rPr>
          <w:color w:val="auto"/>
          <w:sz w:val="24"/>
          <w:szCs w:val="24"/>
        </w:rPr>
        <w:t>Home</w:t>
      </w:r>
      <w:bookmarkEnd w:id="232"/>
    </w:p>
    <w:p w14:paraId="56E36A29" w14:textId="77777777" w:rsidR="00622D31" w:rsidRDefault="00622D31" w:rsidP="00622D31">
      <w:pPr>
        <w:pStyle w:val="ListParagraph"/>
        <w:spacing w:line="360" w:lineRule="auto"/>
        <w:ind w:left="1134"/>
        <w:jc w:val="center"/>
      </w:pPr>
    </w:p>
    <w:p w14:paraId="6D6C86CD" w14:textId="77777777" w:rsidR="00622D31" w:rsidRDefault="00622D31" w:rsidP="00622D31">
      <w:pPr>
        <w:pStyle w:val="ListParagraph"/>
        <w:numPr>
          <w:ilvl w:val="0"/>
          <w:numId w:val="92"/>
        </w:numPr>
        <w:spacing w:line="360" w:lineRule="auto"/>
        <w:ind w:left="1560"/>
      </w:pPr>
      <w:r w:rsidRPr="00F51BC7">
        <w:rPr>
          <w:noProof/>
        </w:rPr>
        <w:drawing>
          <wp:anchor distT="0" distB="0" distL="114300" distR="114300" simplePos="0" relativeHeight="251740160" behindDoc="0" locked="0" layoutInCell="1" allowOverlap="1" wp14:anchorId="5FE8937A" wp14:editId="786EA661">
            <wp:simplePos x="0" y="0"/>
            <wp:positionH relativeFrom="margin">
              <wp:align>right</wp:align>
            </wp:positionH>
            <wp:positionV relativeFrom="paragraph">
              <wp:posOffset>306070</wp:posOffset>
            </wp:positionV>
            <wp:extent cx="3971925" cy="3795395"/>
            <wp:effectExtent l="0" t="0" r="9525" b="0"/>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extLst>
                        <a:ext uri="{28A0092B-C50C-407E-A947-70E740481C1C}">
                          <a14:useLocalDpi xmlns:a14="http://schemas.microsoft.com/office/drawing/2010/main" val="0"/>
                        </a:ext>
                      </a:extLst>
                    </a:blip>
                    <a:stretch>
                      <a:fillRect/>
                    </a:stretch>
                  </pic:blipFill>
                  <pic:spPr>
                    <a:xfrm>
                      <a:off x="0" y="0"/>
                      <a:ext cx="3971925" cy="3795395"/>
                    </a:xfrm>
                    <a:prstGeom prst="rect">
                      <a:avLst/>
                    </a:prstGeom>
                  </pic:spPr>
                </pic:pic>
              </a:graphicData>
            </a:graphic>
            <wp14:sizeRelH relativeFrom="margin">
              <wp14:pctWidth>0</wp14:pctWidth>
            </wp14:sizeRelH>
            <wp14:sizeRelV relativeFrom="margin">
              <wp14:pctHeight>0</wp14:pctHeight>
            </wp14:sizeRelV>
          </wp:anchor>
        </w:drawing>
      </w:r>
      <w:r w:rsidRPr="00F51BC7">
        <w:t>Tampilan</w:t>
      </w:r>
      <w:r w:rsidRPr="004357CB">
        <w:t xml:space="preserve"> </w:t>
      </w:r>
      <w:r>
        <w:t>Berkas Masuk</w:t>
      </w:r>
    </w:p>
    <w:p w14:paraId="777C537E" w14:textId="18E09B59" w:rsidR="00622D31" w:rsidRPr="00922C87" w:rsidRDefault="00D2142C" w:rsidP="004A4DCB">
      <w:pPr>
        <w:pStyle w:val="Caption"/>
        <w:spacing w:after="0" w:line="360" w:lineRule="auto"/>
        <w:ind w:left="1560"/>
        <w:jc w:val="center"/>
        <w:rPr>
          <w:i w:val="0"/>
          <w:iCs w:val="0"/>
          <w:color w:val="auto"/>
          <w:sz w:val="24"/>
          <w:szCs w:val="24"/>
        </w:rPr>
      </w:pPr>
      <w:bookmarkStart w:id="233" w:name="_Toc79605198"/>
      <w:r w:rsidRPr="004A4DCB">
        <w:rPr>
          <w:i w:val="0"/>
          <w:iCs w:val="0"/>
          <w:color w:val="auto"/>
          <w:sz w:val="24"/>
          <w:szCs w:val="24"/>
        </w:rPr>
        <w:t xml:space="preserve">Gambar 5. </w:t>
      </w:r>
      <w:r w:rsidRPr="004A4DCB">
        <w:rPr>
          <w:i w:val="0"/>
          <w:iCs w:val="0"/>
          <w:color w:val="auto"/>
          <w:sz w:val="24"/>
          <w:szCs w:val="24"/>
        </w:rPr>
        <w:fldChar w:fldCharType="begin"/>
      </w:r>
      <w:r w:rsidRPr="004A4DCB">
        <w:rPr>
          <w:i w:val="0"/>
          <w:iCs w:val="0"/>
          <w:color w:val="auto"/>
          <w:sz w:val="24"/>
          <w:szCs w:val="24"/>
        </w:rPr>
        <w:instrText xml:space="preserve"> SEQ Gambar_5. \* ARABIC </w:instrText>
      </w:r>
      <w:r w:rsidRPr="004A4DCB">
        <w:rPr>
          <w:i w:val="0"/>
          <w:iCs w:val="0"/>
          <w:color w:val="auto"/>
          <w:sz w:val="24"/>
          <w:szCs w:val="24"/>
        </w:rPr>
        <w:fldChar w:fldCharType="separate"/>
      </w:r>
      <w:r w:rsidR="00FB1FF7">
        <w:rPr>
          <w:i w:val="0"/>
          <w:iCs w:val="0"/>
          <w:noProof/>
          <w:color w:val="auto"/>
          <w:sz w:val="24"/>
          <w:szCs w:val="24"/>
        </w:rPr>
        <w:t>4</w:t>
      </w:r>
      <w:r w:rsidRPr="004A4DCB">
        <w:rPr>
          <w:i w:val="0"/>
          <w:iCs w:val="0"/>
          <w:color w:val="auto"/>
          <w:sz w:val="24"/>
          <w:szCs w:val="24"/>
        </w:rPr>
        <w:fldChar w:fldCharType="end"/>
      </w:r>
      <w:r w:rsidRPr="004A4DCB">
        <w:rPr>
          <w:i w:val="0"/>
          <w:iCs w:val="0"/>
          <w:color w:val="auto"/>
          <w:sz w:val="24"/>
          <w:szCs w:val="24"/>
        </w:rPr>
        <w:t xml:space="preserve"> Tampilan Berkas Masuk</w:t>
      </w:r>
      <w:bookmarkEnd w:id="233"/>
    </w:p>
    <w:p w14:paraId="779BEDB3" w14:textId="77777777" w:rsidR="00622D31" w:rsidRDefault="00622D31" w:rsidP="00622D31">
      <w:pPr>
        <w:pStyle w:val="ListParagraph"/>
        <w:numPr>
          <w:ilvl w:val="0"/>
          <w:numId w:val="92"/>
        </w:numPr>
        <w:spacing w:line="360" w:lineRule="auto"/>
        <w:ind w:left="1560"/>
      </w:pPr>
      <w:r>
        <w:rPr>
          <w:noProof/>
        </w:rPr>
        <w:lastRenderedPageBreak/>
        <w:drawing>
          <wp:anchor distT="0" distB="0" distL="114300" distR="114300" simplePos="0" relativeHeight="251741184" behindDoc="0" locked="0" layoutInCell="1" allowOverlap="1" wp14:anchorId="47F1C921" wp14:editId="21BDD46D">
            <wp:simplePos x="0" y="0"/>
            <wp:positionH relativeFrom="margin">
              <wp:align>right</wp:align>
            </wp:positionH>
            <wp:positionV relativeFrom="paragraph">
              <wp:posOffset>348615</wp:posOffset>
            </wp:positionV>
            <wp:extent cx="4086225" cy="3232150"/>
            <wp:effectExtent l="0" t="0" r="9525" b="6350"/>
            <wp:wrapTopAndBottom/>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extLst>
                        <a:ext uri="{28A0092B-C50C-407E-A947-70E740481C1C}">
                          <a14:useLocalDpi xmlns:a14="http://schemas.microsoft.com/office/drawing/2010/main" val="0"/>
                        </a:ext>
                      </a:extLst>
                    </a:blip>
                    <a:stretch>
                      <a:fillRect/>
                    </a:stretch>
                  </pic:blipFill>
                  <pic:spPr>
                    <a:xfrm>
                      <a:off x="0" y="0"/>
                      <a:ext cx="4086225" cy="3232150"/>
                    </a:xfrm>
                    <a:prstGeom prst="rect">
                      <a:avLst/>
                    </a:prstGeom>
                  </pic:spPr>
                </pic:pic>
              </a:graphicData>
            </a:graphic>
            <wp14:sizeRelH relativeFrom="margin">
              <wp14:pctWidth>0</wp14:pctWidth>
            </wp14:sizeRelH>
            <wp14:sizeRelV relativeFrom="margin">
              <wp14:pctHeight>0</wp14:pctHeight>
            </wp14:sizeRelV>
          </wp:anchor>
        </w:drawing>
      </w:r>
      <w:r w:rsidRPr="004357CB">
        <w:t xml:space="preserve">Tampilan </w:t>
      </w:r>
      <w:r>
        <w:t>Lihat Berkas</w:t>
      </w:r>
    </w:p>
    <w:p w14:paraId="33FADFA5" w14:textId="59040E9B" w:rsidR="00622D31" w:rsidRPr="00922C87" w:rsidRDefault="00D2142C" w:rsidP="004A4DCB">
      <w:pPr>
        <w:pStyle w:val="Caption"/>
        <w:spacing w:after="0" w:line="360" w:lineRule="auto"/>
        <w:ind w:left="1560"/>
        <w:jc w:val="center"/>
        <w:rPr>
          <w:i w:val="0"/>
          <w:iCs w:val="0"/>
          <w:color w:val="auto"/>
          <w:sz w:val="24"/>
          <w:szCs w:val="24"/>
        </w:rPr>
      </w:pPr>
      <w:bookmarkStart w:id="234" w:name="_Toc79605199"/>
      <w:r w:rsidRPr="004A4DCB">
        <w:rPr>
          <w:i w:val="0"/>
          <w:iCs w:val="0"/>
          <w:color w:val="auto"/>
          <w:sz w:val="24"/>
          <w:szCs w:val="24"/>
        </w:rPr>
        <w:t xml:space="preserve">Gambar 5. </w:t>
      </w:r>
      <w:r w:rsidRPr="004A4DCB">
        <w:rPr>
          <w:i w:val="0"/>
          <w:iCs w:val="0"/>
          <w:color w:val="auto"/>
          <w:sz w:val="24"/>
          <w:szCs w:val="24"/>
        </w:rPr>
        <w:fldChar w:fldCharType="begin"/>
      </w:r>
      <w:r w:rsidRPr="004A4DCB">
        <w:rPr>
          <w:i w:val="0"/>
          <w:iCs w:val="0"/>
          <w:color w:val="auto"/>
          <w:sz w:val="24"/>
          <w:szCs w:val="24"/>
        </w:rPr>
        <w:instrText xml:space="preserve"> SEQ Gambar_5. \* ARABIC </w:instrText>
      </w:r>
      <w:r w:rsidRPr="004A4DCB">
        <w:rPr>
          <w:i w:val="0"/>
          <w:iCs w:val="0"/>
          <w:color w:val="auto"/>
          <w:sz w:val="24"/>
          <w:szCs w:val="24"/>
        </w:rPr>
        <w:fldChar w:fldCharType="separate"/>
      </w:r>
      <w:r w:rsidR="00FB1FF7">
        <w:rPr>
          <w:i w:val="0"/>
          <w:iCs w:val="0"/>
          <w:noProof/>
          <w:color w:val="auto"/>
          <w:sz w:val="24"/>
          <w:szCs w:val="24"/>
        </w:rPr>
        <w:t>5</w:t>
      </w:r>
      <w:r w:rsidRPr="004A4DCB">
        <w:rPr>
          <w:i w:val="0"/>
          <w:iCs w:val="0"/>
          <w:color w:val="auto"/>
          <w:sz w:val="24"/>
          <w:szCs w:val="24"/>
        </w:rPr>
        <w:fldChar w:fldCharType="end"/>
      </w:r>
      <w:r w:rsidRPr="004A4DCB">
        <w:rPr>
          <w:i w:val="0"/>
          <w:iCs w:val="0"/>
          <w:color w:val="auto"/>
          <w:sz w:val="24"/>
          <w:szCs w:val="24"/>
        </w:rPr>
        <w:t xml:space="preserve"> Tampilan Lihat Berkas</w:t>
      </w:r>
      <w:bookmarkEnd w:id="234"/>
    </w:p>
    <w:p w14:paraId="3A627AE8" w14:textId="77777777" w:rsidR="00622D31" w:rsidRDefault="00622D31" w:rsidP="00622D31">
      <w:pPr>
        <w:pStyle w:val="ListParagraph"/>
        <w:spacing w:line="360" w:lineRule="auto"/>
        <w:ind w:left="1134"/>
      </w:pPr>
    </w:p>
    <w:p w14:paraId="6F11F86F" w14:textId="77777777" w:rsidR="00622D31" w:rsidRDefault="00622D31" w:rsidP="00622D31">
      <w:pPr>
        <w:pStyle w:val="ListParagraph"/>
        <w:numPr>
          <w:ilvl w:val="0"/>
          <w:numId w:val="92"/>
        </w:numPr>
        <w:spacing w:line="360" w:lineRule="auto"/>
        <w:ind w:left="1560"/>
      </w:pPr>
      <w:r w:rsidRPr="004357CB">
        <w:t xml:space="preserve">Tampilan </w:t>
      </w:r>
      <w:r w:rsidRPr="004B231E">
        <w:rPr>
          <w:i/>
          <w:iCs/>
        </w:rPr>
        <w:t>Update</w:t>
      </w:r>
      <w:r>
        <w:t xml:space="preserve"> Status</w:t>
      </w:r>
    </w:p>
    <w:p w14:paraId="1F74B895" w14:textId="53382070" w:rsidR="00622D31" w:rsidRDefault="00622D31" w:rsidP="00622D31">
      <w:pPr>
        <w:pStyle w:val="ListParagraph"/>
        <w:spacing w:line="360" w:lineRule="auto"/>
        <w:ind w:left="1276" w:firstLine="284"/>
        <w:jc w:val="both"/>
      </w:pPr>
      <w:r>
        <w:rPr>
          <w:noProof/>
        </w:rPr>
        <w:drawing>
          <wp:anchor distT="0" distB="0" distL="114300" distR="114300" simplePos="0" relativeHeight="251742208" behindDoc="0" locked="0" layoutInCell="1" allowOverlap="1" wp14:anchorId="0A8B207C" wp14:editId="1669E215">
            <wp:simplePos x="0" y="0"/>
            <wp:positionH relativeFrom="margin">
              <wp:align>right</wp:align>
            </wp:positionH>
            <wp:positionV relativeFrom="paragraph">
              <wp:posOffset>811530</wp:posOffset>
            </wp:positionV>
            <wp:extent cx="4029075" cy="2990850"/>
            <wp:effectExtent l="0" t="0" r="9525" b="0"/>
            <wp:wrapTopAndBottom/>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4029075" cy="2990850"/>
                    </a:xfrm>
                    <a:prstGeom prst="rect">
                      <a:avLst/>
                    </a:prstGeom>
                  </pic:spPr>
                </pic:pic>
              </a:graphicData>
            </a:graphic>
            <wp14:sizeRelH relativeFrom="margin">
              <wp14:pctWidth>0</wp14:pctWidth>
            </wp14:sizeRelH>
            <wp14:sizeRelV relativeFrom="margin">
              <wp14:pctHeight>0</wp14:pctHeight>
            </wp14:sizeRelV>
          </wp:anchor>
        </w:drawing>
      </w:r>
      <w:r>
        <w:t xml:space="preserve">Pada halaman </w:t>
      </w:r>
      <w:r w:rsidRPr="004B231E">
        <w:rPr>
          <w:i/>
          <w:iCs/>
        </w:rPr>
        <w:t>Update</w:t>
      </w:r>
      <w:r>
        <w:t xml:space="preserve"> Status, saat admin klik </w:t>
      </w:r>
      <w:r w:rsidRPr="004B231E">
        <w:rPr>
          <w:i/>
          <w:iCs/>
        </w:rPr>
        <w:t>Update</w:t>
      </w:r>
      <w:r>
        <w:t xml:space="preserve"> Status akan mengarah langsung pada halaman Data Mahasiswa, Berikut Tampilan </w:t>
      </w:r>
      <w:r w:rsidRPr="004B231E">
        <w:rPr>
          <w:i/>
          <w:iCs/>
        </w:rPr>
        <w:t>Update</w:t>
      </w:r>
      <w:r>
        <w:t xml:space="preserve"> Status :</w:t>
      </w:r>
    </w:p>
    <w:p w14:paraId="2B413B69" w14:textId="1C286B6E" w:rsidR="00D2142C" w:rsidRPr="004A4DCB" w:rsidRDefault="00D2142C" w:rsidP="004A4DCB">
      <w:pPr>
        <w:pStyle w:val="Caption"/>
        <w:spacing w:after="0" w:line="360" w:lineRule="auto"/>
        <w:ind w:left="1560"/>
        <w:jc w:val="center"/>
        <w:rPr>
          <w:i w:val="0"/>
          <w:iCs w:val="0"/>
          <w:color w:val="auto"/>
          <w:sz w:val="24"/>
          <w:szCs w:val="24"/>
        </w:rPr>
      </w:pPr>
      <w:bookmarkStart w:id="235" w:name="_Toc79605200"/>
      <w:r w:rsidRPr="004A4DCB">
        <w:rPr>
          <w:i w:val="0"/>
          <w:iCs w:val="0"/>
          <w:color w:val="auto"/>
          <w:sz w:val="24"/>
          <w:szCs w:val="24"/>
        </w:rPr>
        <w:t xml:space="preserve">Gambar 5. </w:t>
      </w:r>
      <w:r w:rsidRPr="004A4DCB">
        <w:rPr>
          <w:i w:val="0"/>
          <w:iCs w:val="0"/>
          <w:color w:val="auto"/>
          <w:sz w:val="24"/>
          <w:szCs w:val="24"/>
        </w:rPr>
        <w:fldChar w:fldCharType="begin"/>
      </w:r>
      <w:r w:rsidRPr="004A4DCB">
        <w:rPr>
          <w:i w:val="0"/>
          <w:iCs w:val="0"/>
          <w:color w:val="auto"/>
          <w:sz w:val="24"/>
          <w:szCs w:val="24"/>
        </w:rPr>
        <w:instrText xml:space="preserve"> SEQ Gambar_5. \* ARABIC </w:instrText>
      </w:r>
      <w:r w:rsidRPr="004A4DCB">
        <w:rPr>
          <w:i w:val="0"/>
          <w:iCs w:val="0"/>
          <w:color w:val="auto"/>
          <w:sz w:val="24"/>
          <w:szCs w:val="24"/>
        </w:rPr>
        <w:fldChar w:fldCharType="separate"/>
      </w:r>
      <w:r w:rsidR="00FB1FF7">
        <w:rPr>
          <w:i w:val="0"/>
          <w:iCs w:val="0"/>
          <w:noProof/>
          <w:color w:val="auto"/>
          <w:sz w:val="24"/>
          <w:szCs w:val="24"/>
        </w:rPr>
        <w:t>6</w:t>
      </w:r>
      <w:r w:rsidRPr="004A4DCB">
        <w:rPr>
          <w:i w:val="0"/>
          <w:iCs w:val="0"/>
          <w:color w:val="auto"/>
          <w:sz w:val="24"/>
          <w:szCs w:val="24"/>
        </w:rPr>
        <w:fldChar w:fldCharType="end"/>
      </w:r>
      <w:r w:rsidRPr="004A4DCB">
        <w:rPr>
          <w:i w:val="0"/>
          <w:iCs w:val="0"/>
          <w:color w:val="auto"/>
          <w:sz w:val="24"/>
          <w:szCs w:val="24"/>
        </w:rPr>
        <w:t xml:space="preserve"> Tampilan </w:t>
      </w:r>
      <w:r w:rsidRPr="00DC46B0">
        <w:rPr>
          <w:color w:val="auto"/>
          <w:sz w:val="24"/>
          <w:szCs w:val="24"/>
        </w:rPr>
        <w:t>Update</w:t>
      </w:r>
      <w:r w:rsidRPr="004A4DCB">
        <w:rPr>
          <w:i w:val="0"/>
          <w:iCs w:val="0"/>
          <w:color w:val="auto"/>
          <w:sz w:val="24"/>
          <w:szCs w:val="24"/>
        </w:rPr>
        <w:t xml:space="preserve"> Status</w:t>
      </w:r>
      <w:bookmarkEnd w:id="235"/>
    </w:p>
    <w:p w14:paraId="50C5CA95" w14:textId="77777777" w:rsidR="00622D31" w:rsidRDefault="00622D31" w:rsidP="00622D31">
      <w:pPr>
        <w:pStyle w:val="ListParagraph"/>
        <w:numPr>
          <w:ilvl w:val="0"/>
          <w:numId w:val="92"/>
        </w:numPr>
        <w:spacing w:line="360" w:lineRule="auto"/>
        <w:ind w:left="1560"/>
      </w:pPr>
      <w:r w:rsidRPr="00EB2FE6">
        <w:rPr>
          <w:noProof/>
        </w:rPr>
        <w:lastRenderedPageBreak/>
        <w:drawing>
          <wp:anchor distT="0" distB="0" distL="114300" distR="114300" simplePos="0" relativeHeight="251743232" behindDoc="0" locked="0" layoutInCell="1" allowOverlap="1" wp14:anchorId="7712F978" wp14:editId="2DF9797D">
            <wp:simplePos x="0" y="0"/>
            <wp:positionH relativeFrom="margin">
              <wp:align>right</wp:align>
            </wp:positionH>
            <wp:positionV relativeFrom="paragraph">
              <wp:posOffset>253365</wp:posOffset>
            </wp:positionV>
            <wp:extent cx="3990975" cy="3519170"/>
            <wp:effectExtent l="0" t="0" r="9525" b="5080"/>
            <wp:wrapTopAndBottom/>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3990975" cy="3519170"/>
                    </a:xfrm>
                    <a:prstGeom prst="rect">
                      <a:avLst/>
                    </a:prstGeom>
                  </pic:spPr>
                </pic:pic>
              </a:graphicData>
            </a:graphic>
            <wp14:sizeRelH relativeFrom="margin">
              <wp14:pctWidth>0</wp14:pctWidth>
            </wp14:sizeRelH>
            <wp14:sizeRelV relativeFrom="margin">
              <wp14:pctHeight>0</wp14:pctHeight>
            </wp14:sizeRelV>
          </wp:anchor>
        </w:drawing>
      </w:r>
      <w:r w:rsidRPr="00EB2FE6">
        <w:t>Tampilan</w:t>
      </w:r>
      <w:r w:rsidRPr="004357CB">
        <w:t xml:space="preserve"> </w:t>
      </w:r>
      <w:r>
        <w:t xml:space="preserve">Data </w:t>
      </w:r>
      <w:r w:rsidRPr="00DC46B0">
        <w:t>Mahasiswa</w:t>
      </w:r>
      <w:r>
        <w:t xml:space="preserve"> </w:t>
      </w:r>
    </w:p>
    <w:p w14:paraId="4EF99CDB" w14:textId="07933F6D" w:rsidR="00622D31" w:rsidRPr="00922C87" w:rsidRDefault="00D2142C" w:rsidP="004A4DCB">
      <w:pPr>
        <w:pStyle w:val="Caption"/>
        <w:spacing w:after="0" w:line="360" w:lineRule="auto"/>
        <w:ind w:left="1560"/>
        <w:jc w:val="center"/>
        <w:rPr>
          <w:i w:val="0"/>
          <w:iCs w:val="0"/>
          <w:color w:val="auto"/>
          <w:sz w:val="24"/>
          <w:szCs w:val="24"/>
        </w:rPr>
      </w:pPr>
      <w:bookmarkStart w:id="236" w:name="_Toc79605201"/>
      <w:r w:rsidRPr="004A4DCB">
        <w:rPr>
          <w:i w:val="0"/>
          <w:iCs w:val="0"/>
          <w:color w:val="auto"/>
          <w:sz w:val="24"/>
          <w:szCs w:val="24"/>
        </w:rPr>
        <w:t xml:space="preserve">Gambar 5. </w:t>
      </w:r>
      <w:r w:rsidRPr="004A4DCB">
        <w:rPr>
          <w:i w:val="0"/>
          <w:iCs w:val="0"/>
          <w:color w:val="auto"/>
          <w:sz w:val="24"/>
          <w:szCs w:val="24"/>
        </w:rPr>
        <w:fldChar w:fldCharType="begin"/>
      </w:r>
      <w:r w:rsidRPr="004A4DCB">
        <w:rPr>
          <w:i w:val="0"/>
          <w:iCs w:val="0"/>
          <w:color w:val="auto"/>
          <w:sz w:val="24"/>
          <w:szCs w:val="24"/>
        </w:rPr>
        <w:instrText xml:space="preserve"> SEQ Gambar_5. \* ARABIC </w:instrText>
      </w:r>
      <w:r w:rsidRPr="004A4DCB">
        <w:rPr>
          <w:i w:val="0"/>
          <w:iCs w:val="0"/>
          <w:color w:val="auto"/>
          <w:sz w:val="24"/>
          <w:szCs w:val="24"/>
        </w:rPr>
        <w:fldChar w:fldCharType="separate"/>
      </w:r>
      <w:r w:rsidR="00FB1FF7">
        <w:rPr>
          <w:i w:val="0"/>
          <w:iCs w:val="0"/>
          <w:noProof/>
          <w:color w:val="auto"/>
          <w:sz w:val="24"/>
          <w:szCs w:val="24"/>
        </w:rPr>
        <w:t>7</w:t>
      </w:r>
      <w:r w:rsidRPr="004A4DCB">
        <w:rPr>
          <w:i w:val="0"/>
          <w:iCs w:val="0"/>
          <w:color w:val="auto"/>
          <w:sz w:val="24"/>
          <w:szCs w:val="24"/>
        </w:rPr>
        <w:fldChar w:fldCharType="end"/>
      </w:r>
      <w:r w:rsidRPr="004A4DCB">
        <w:rPr>
          <w:i w:val="0"/>
          <w:iCs w:val="0"/>
          <w:color w:val="auto"/>
          <w:sz w:val="24"/>
          <w:szCs w:val="24"/>
        </w:rPr>
        <w:t xml:space="preserve"> Tampilan Data Mahasiswa</w:t>
      </w:r>
      <w:bookmarkEnd w:id="236"/>
    </w:p>
    <w:p w14:paraId="59035885" w14:textId="77777777" w:rsidR="00622D31" w:rsidRPr="002D255D" w:rsidRDefault="00622D31" w:rsidP="00622D31">
      <w:pPr>
        <w:pStyle w:val="ListParagraph"/>
        <w:spacing w:line="360" w:lineRule="auto"/>
        <w:ind w:left="1134"/>
        <w:jc w:val="center"/>
      </w:pPr>
    </w:p>
    <w:p w14:paraId="7067D3C9" w14:textId="77777777" w:rsidR="00622D31" w:rsidRDefault="00622D31" w:rsidP="00622D31">
      <w:pPr>
        <w:pStyle w:val="ListParagraph"/>
        <w:numPr>
          <w:ilvl w:val="0"/>
          <w:numId w:val="92"/>
        </w:numPr>
        <w:spacing w:line="360" w:lineRule="auto"/>
        <w:ind w:left="1560"/>
      </w:pPr>
      <w:r w:rsidRPr="00F51BC7">
        <w:rPr>
          <w:noProof/>
        </w:rPr>
        <w:drawing>
          <wp:anchor distT="0" distB="0" distL="114300" distR="114300" simplePos="0" relativeHeight="251744256" behindDoc="0" locked="0" layoutInCell="1" allowOverlap="1" wp14:anchorId="56B684DA" wp14:editId="3313943C">
            <wp:simplePos x="0" y="0"/>
            <wp:positionH relativeFrom="margin">
              <wp:align>right</wp:align>
            </wp:positionH>
            <wp:positionV relativeFrom="paragraph">
              <wp:posOffset>255270</wp:posOffset>
            </wp:positionV>
            <wp:extent cx="3952875" cy="3625215"/>
            <wp:effectExtent l="0" t="0" r="9525" b="0"/>
            <wp:wrapTopAndBottom/>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extLst>
                        <a:ext uri="{28A0092B-C50C-407E-A947-70E740481C1C}">
                          <a14:useLocalDpi xmlns:a14="http://schemas.microsoft.com/office/drawing/2010/main" val="0"/>
                        </a:ext>
                      </a:extLst>
                    </a:blip>
                    <a:stretch>
                      <a:fillRect/>
                    </a:stretch>
                  </pic:blipFill>
                  <pic:spPr>
                    <a:xfrm>
                      <a:off x="0" y="0"/>
                      <a:ext cx="3952875" cy="3625215"/>
                    </a:xfrm>
                    <a:prstGeom prst="rect">
                      <a:avLst/>
                    </a:prstGeom>
                  </pic:spPr>
                </pic:pic>
              </a:graphicData>
            </a:graphic>
            <wp14:sizeRelH relativeFrom="margin">
              <wp14:pctWidth>0</wp14:pctWidth>
            </wp14:sizeRelH>
            <wp14:sizeRelV relativeFrom="margin">
              <wp14:pctHeight>0</wp14:pctHeight>
            </wp14:sizeRelV>
          </wp:anchor>
        </w:drawing>
      </w:r>
      <w:r w:rsidRPr="00F51BC7">
        <w:t>Tampilan</w:t>
      </w:r>
      <w:r>
        <w:t xml:space="preserve"> Input Jadwal Sidang Proposal</w:t>
      </w:r>
    </w:p>
    <w:p w14:paraId="5A34AE52" w14:textId="1D65DF55" w:rsidR="00622D31" w:rsidRPr="00922C87" w:rsidRDefault="00D2142C" w:rsidP="004A4DCB">
      <w:pPr>
        <w:pStyle w:val="Caption"/>
        <w:spacing w:after="0" w:line="360" w:lineRule="auto"/>
        <w:ind w:left="1560"/>
        <w:jc w:val="center"/>
        <w:rPr>
          <w:i w:val="0"/>
          <w:iCs w:val="0"/>
          <w:color w:val="auto"/>
          <w:sz w:val="24"/>
          <w:szCs w:val="24"/>
        </w:rPr>
      </w:pPr>
      <w:bookmarkStart w:id="237" w:name="_Toc79605202"/>
      <w:r w:rsidRPr="004A4DCB">
        <w:rPr>
          <w:i w:val="0"/>
          <w:iCs w:val="0"/>
          <w:color w:val="auto"/>
          <w:sz w:val="24"/>
          <w:szCs w:val="24"/>
        </w:rPr>
        <w:t xml:space="preserve">Gambar 5. </w:t>
      </w:r>
      <w:r w:rsidRPr="004A4DCB">
        <w:rPr>
          <w:i w:val="0"/>
          <w:iCs w:val="0"/>
          <w:color w:val="auto"/>
          <w:sz w:val="24"/>
          <w:szCs w:val="24"/>
        </w:rPr>
        <w:fldChar w:fldCharType="begin"/>
      </w:r>
      <w:r w:rsidRPr="004A4DCB">
        <w:rPr>
          <w:i w:val="0"/>
          <w:iCs w:val="0"/>
          <w:color w:val="auto"/>
          <w:sz w:val="24"/>
          <w:szCs w:val="24"/>
        </w:rPr>
        <w:instrText xml:space="preserve"> SEQ Gambar_5. \* ARABIC </w:instrText>
      </w:r>
      <w:r w:rsidRPr="004A4DCB">
        <w:rPr>
          <w:i w:val="0"/>
          <w:iCs w:val="0"/>
          <w:color w:val="auto"/>
          <w:sz w:val="24"/>
          <w:szCs w:val="24"/>
        </w:rPr>
        <w:fldChar w:fldCharType="separate"/>
      </w:r>
      <w:r w:rsidR="00FB1FF7">
        <w:rPr>
          <w:i w:val="0"/>
          <w:iCs w:val="0"/>
          <w:noProof/>
          <w:color w:val="auto"/>
          <w:sz w:val="24"/>
          <w:szCs w:val="24"/>
        </w:rPr>
        <w:t>8</w:t>
      </w:r>
      <w:r w:rsidRPr="004A4DCB">
        <w:rPr>
          <w:i w:val="0"/>
          <w:iCs w:val="0"/>
          <w:color w:val="auto"/>
          <w:sz w:val="24"/>
          <w:szCs w:val="24"/>
        </w:rPr>
        <w:fldChar w:fldCharType="end"/>
      </w:r>
      <w:r w:rsidRPr="004A4DCB">
        <w:rPr>
          <w:i w:val="0"/>
          <w:iCs w:val="0"/>
          <w:color w:val="auto"/>
          <w:sz w:val="24"/>
          <w:szCs w:val="24"/>
        </w:rPr>
        <w:t xml:space="preserve"> Tampilan Input Jadwal Sidang Proposal</w:t>
      </w:r>
      <w:bookmarkEnd w:id="237"/>
    </w:p>
    <w:p w14:paraId="321053A3" w14:textId="77777777" w:rsidR="00622D31" w:rsidRDefault="00622D31" w:rsidP="00622D31">
      <w:pPr>
        <w:pStyle w:val="ListParagraph"/>
        <w:numPr>
          <w:ilvl w:val="0"/>
          <w:numId w:val="92"/>
        </w:numPr>
        <w:spacing w:line="360" w:lineRule="auto"/>
        <w:ind w:left="1560"/>
      </w:pPr>
      <w:r>
        <w:rPr>
          <w:noProof/>
        </w:rPr>
        <w:lastRenderedPageBreak/>
        <w:drawing>
          <wp:anchor distT="0" distB="0" distL="114300" distR="114300" simplePos="0" relativeHeight="251745280" behindDoc="0" locked="0" layoutInCell="1" allowOverlap="1" wp14:anchorId="112A9100" wp14:editId="29096041">
            <wp:simplePos x="0" y="0"/>
            <wp:positionH relativeFrom="margin">
              <wp:align>right</wp:align>
            </wp:positionH>
            <wp:positionV relativeFrom="paragraph">
              <wp:posOffset>272415</wp:posOffset>
            </wp:positionV>
            <wp:extent cx="4029075" cy="3519170"/>
            <wp:effectExtent l="0" t="0" r="9525" b="5080"/>
            <wp:wrapTopAndBottom/>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extLst>
                        <a:ext uri="{28A0092B-C50C-407E-A947-70E740481C1C}">
                          <a14:useLocalDpi xmlns:a14="http://schemas.microsoft.com/office/drawing/2010/main" val="0"/>
                        </a:ext>
                      </a:extLst>
                    </a:blip>
                    <a:stretch>
                      <a:fillRect/>
                    </a:stretch>
                  </pic:blipFill>
                  <pic:spPr>
                    <a:xfrm>
                      <a:off x="0" y="0"/>
                      <a:ext cx="4029075" cy="3519170"/>
                    </a:xfrm>
                    <a:prstGeom prst="rect">
                      <a:avLst/>
                    </a:prstGeom>
                  </pic:spPr>
                </pic:pic>
              </a:graphicData>
            </a:graphic>
            <wp14:sizeRelH relativeFrom="margin">
              <wp14:pctWidth>0</wp14:pctWidth>
            </wp14:sizeRelH>
            <wp14:sizeRelV relativeFrom="margin">
              <wp14:pctHeight>0</wp14:pctHeight>
            </wp14:sizeRelV>
          </wp:anchor>
        </w:drawing>
      </w:r>
      <w:r w:rsidRPr="004357CB">
        <w:t>Tampilan</w:t>
      </w:r>
      <w:r>
        <w:t xml:space="preserve"> Input Jadwal Sidang UP-1</w:t>
      </w:r>
    </w:p>
    <w:p w14:paraId="37655182" w14:textId="656246FD" w:rsidR="00622D31" w:rsidRPr="004A4DCB" w:rsidRDefault="00D2142C" w:rsidP="004A4DCB">
      <w:pPr>
        <w:pStyle w:val="Caption"/>
        <w:spacing w:after="0" w:line="360" w:lineRule="auto"/>
        <w:ind w:left="1560"/>
        <w:jc w:val="center"/>
        <w:rPr>
          <w:i w:val="0"/>
          <w:iCs w:val="0"/>
          <w:color w:val="auto"/>
          <w:sz w:val="24"/>
          <w:szCs w:val="24"/>
        </w:rPr>
      </w:pPr>
      <w:bookmarkStart w:id="238" w:name="_Toc79605203"/>
      <w:r w:rsidRPr="004A4DCB">
        <w:rPr>
          <w:i w:val="0"/>
          <w:iCs w:val="0"/>
          <w:color w:val="auto"/>
          <w:sz w:val="24"/>
          <w:szCs w:val="24"/>
        </w:rPr>
        <w:t xml:space="preserve">Gambar 5. </w:t>
      </w:r>
      <w:r w:rsidRPr="004A4DCB">
        <w:rPr>
          <w:i w:val="0"/>
          <w:iCs w:val="0"/>
          <w:color w:val="auto"/>
          <w:sz w:val="24"/>
          <w:szCs w:val="24"/>
        </w:rPr>
        <w:fldChar w:fldCharType="begin"/>
      </w:r>
      <w:r w:rsidRPr="004A4DCB">
        <w:rPr>
          <w:i w:val="0"/>
          <w:iCs w:val="0"/>
          <w:color w:val="auto"/>
          <w:sz w:val="24"/>
          <w:szCs w:val="24"/>
        </w:rPr>
        <w:instrText xml:space="preserve"> SEQ Gambar_5. \* ARABIC </w:instrText>
      </w:r>
      <w:r w:rsidRPr="004A4DCB">
        <w:rPr>
          <w:i w:val="0"/>
          <w:iCs w:val="0"/>
          <w:color w:val="auto"/>
          <w:sz w:val="24"/>
          <w:szCs w:val="24"/>
        </w:rPr>
        <w:fldChar w:fldCharType="separate"/>
      </w:r>
      <w:r w:rsidR="00FB1FF7">
        <w:rPr>
          <w:i w:val="0"/>
          <w:iCs w:val="0"/>
          <w:noProof/>
          <w:color w:val="auto"/>
          <w:sz w:val="24"/>
          <w:szCs w:val="24"/>
        </w:rPr>
        <w:t>9</w:t>
      </w:r>
      <w:r w:rsidRPr="004A4DCB">
        <w:rPr>
          <w:i w:val="0"/>
          <w:iCs w:val="0"/>
          <w:color w:val="auto"/>
          <w:sz w:val="24"/>
          <w:szCs w:val="24"/>
        </w:rPr>
        <w:fldChar w:fldCharType="end"/>
      </w:r>
      <w:r w:rsidRPr="004A4DCB">
        <w:rPr>
          <w:i w:val="0"/>
          <w:iCs w:val="0"/>
          <w:color w:val="auto"/>
          <w:sz w:val="24"/>
          <w:szCs w:val="24"/>
        </w:rPr>
        <w:t xml:space="preserve"> Tampilan Input Jadwal Sidang UP-1</w:t>
      </w:r>
      <w:bookmarkEnd w:id="238"/>
    </w:p>
    <w:p w14:paraId="44F4B208" w14:textId="77777777" w:rsidR="00622D31" w:rsidRPr="002D255D" w:rsidRDefault="00622D31" w:rsidP="00622D31">
      <w:pPr>
        <w:pStyle w:val="ListParagraph"/>
        <w:spacing w:line="360" w:lineRule="auto"/>
        <w:ind w:left="1134"/>
        <w:jc w:val="center"/>
      </w:pPr>
    </w:p>
    <w:p w14:paraId="7A5EB385" w14:textId="77777777" w:rsidR="00622D31" w:rsidRDefault="00622D31" w:rsidP="00622D31">
      <w:pPr>
        <w:pStyle w:val="ListParagraph"/>
        <w:numPr>
          <w:ilvl w:val="0"/>
          <w:numId w:val="92"/>
        </w:numPr>
        <w:spacing w:line="360" w:lineRule="auto"/>
        <w:ind w:left="1560"/>
      </w:pPr>
      <w:r w:rsidRPr="00F51BC7">
        <w:rPr>
          <w:noProof/>
        </w:rPr>
        <w:drawing>
          <wp:anchor distT="0" distB="0" distL="114300" distR="114300" simplePos="0" relativeHeight="251746304" behindDoc="0" locked="0" layoutInCell="1" allowOverlap="1" wp14:anchorId="67BE5A61" wp14:editId="0C9E20FF">
            <wp:simplePos x="0" y="0"/>
            <wp:positionH relativeFrom="margin">
              <wp:align>right</wp:align>
            </wp:positionH>
            <wp:positionV relativeFrom="paragraph">
              <wp:posOffset>312420</wp:posOffset>
            </wp:positionV>
            <wp:extent cx="4011295" cy="3402330"/>
            <wp:effectExtent l="0" t="0" r="8255" b="7620"/>
            <wp:wrapTopAndBottom/>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4011295" cy="3402330"/>
                    </a:xfrm>
                    <a:prstGeom prst="rect">
                      <a:avLst/>
                    </a:prstGeom>
                  </pic:spPr>
                </pic:pic>
              </a:graphicData>
            </a:graphic>
            <wp14:sizeRelH relativeFrom="margin">
              <wp14:pctWidth>0</wp14:pctWidth>
            </wp14:sizeRelH>
            <wp14:sizeRelV relativeFrom="margin">
              <wp14:pctHeight>0</wp14:pctHeight>
            </wp14:sizeRelV>
          </wp:anchor>
        </w:drawing>
      </w:r>
      <w:r w:rsidRPr="00F51BC7">
        <w:t>Tampilan</w:t>
      </w:r>
      <w:r>
        <w:t xml:space="preserve"> Input Jadwal Sidang UP-2</w:t>
      </w:r>
    </w:p>
    <w:p w14:paraId="1E19F49F" w14:textId="355B8D93" w:rsidR="00622D31" w:rsidRPr="00922C87" w:rsidRDefault="00D2142C" w:rsidP="004A4DCB">
      <w:pPr>
        <w:pStyle w:val="Caption"/>
        <w:spacing w:after="0" w:line="360" w:lineRule="auto"/>
        <w:ind w:left="1560"/>
        <w:jc w:val="center"/>
        <w:rPr>
          <w:i w:val="0"/>
          <w:iCs w:val="0"/>
          <w:color w:val="auto"/>
          <w:sz w:val="24"/>
          <w:szCs w:val="24"/>
        </w:rPr>
      </w:pPr>
      <w:bookmarkStart w:id="239" w:name="_Toc79605204"/>
      <w:r w:rsidRPr="004A4DCB">
        <w:rPr>
          <w:i w:val="0"/>
          <w:iCs w:val="0"/>
          <w:color w:val="auto"/>
          <w:sz w:val="24"/>
          <w:szCs w:val="24"/>
        </w:rPr>
        <w:t xml:space="preserve">Gambar 5. </w:t>
      </w:r>
      <w:r w:rsidRPr="004A4DCB">
        <w:rPr>
          <w:i w:val="0"/>
          <w:iCs w:val="0"/>
          <w:color w:val="auto"/>
          <w:sz w:val="24"/>
          <w:szCs w:val="24"/>
        </w:rPr>
        <w:fldChar w:fldCharType="begin"/>
      </w:r>
      <w:r w:rsidRPr="004A4DCB">
        <w:rPr>
          <w:i w:val="0"/>
          <w:iCs w:val="0"/>
          <w:color w:val="auto"/>
          <w:sz w:val="24"/>
          <w:szCs w:val="24"/>
        </w:rPr>
        <w:instrText xml:space="preserve"> SEQ Gambar_5. \* ARABIC </w:instrText>
      </w:r>
      <w:r w:rsidRPr="004A4DCB">
        <w:rPr>
          <w:i w:val="0"/>
          <w:iCs w:val="0"/>
          <w:color w:val="auto"/>
          <w:sz w:val="24"/>
          <w:szCs w:val="24"/>
        </w:rPr>
        <w:fldChar w:fldCharType="separate"/>
      </w:r>
      <w:r w:rsidR="00FB1FF7">
        <w:rPr>
          <w:i w:val="0"/>
          <w:iCs w:val="0"/>
          <w:noProof/>
          <w:color w:val="auto"/>
          <w:sz w:val="24"/>
          <w:szCs w:val="24"/>
        </w:rPr>
        <w:t>10</w:t>
      </w:r>
      <w:r w:rsidRPr="004A4DCB">
        <w:rPr>
          <w:i w:val="0"/>
          <w:iCs w:val="0"/>
          <w:color w:val="auto"/>
          <w:sz w:val="24"/>
          <w:szCs w:val="24"/>
        </w:rPr>
        <w:fldChar w:fldCharType="end"/>
      </w:r>
      <w:r w:rsidRPr="004A4DCB">
        <w:rPr>
          <w:i w:val="0"/>
          <w:iCs w:val="0"/>
          <w:color w:val="auto"/>
          <w:sz w:val="24"/>
          <w:szCs w:val="24"/>
        </w:rPr>
        <w:t xml:space="preserve"> Tampilan Input Jadwal Sidang UP-2</w:t>
      </w:r>
      <w:bookmarkEnd w:id="239"/>
    </w:p>
    <w:p w14:paraId="64CA429D" w14:textId="77777777" w:rsidR="00622D31" w:rsidRDefault="00622D31" w:rsidP="00622D31">
      <w:pPr>
        <w:pStyle w:val="ListParagraph"/>
        <w:spacing w:line="360" w:lineRule="auto"/>
        <w:ind w:left="1134"/>
      </w:pPr>
    </w:p>
    <w:p w14:paraId="3E6A6C7C" w14:textId="77777777" w:rsidR="00622D31" w:rsidRDefault="00622D31" w:rsidP="00622D31">
      <w:pPr>
        <w:pStyle w:val="ListParagraph"/>
        <w:numPr>
          <w:ilvl w:val="0"/>
          <w:numId w:val="92"/>
        </w:numPr>
        <w:spacing w:line="360" w:lineRule="auto"/>
        <w:ind w:left="1560"/>
      </w:pPr>
      <w:r>
        <w:rPr>
          <w:noProof/>
        </w:rPr>
        <w:lastRenderedPageBreak/>
        <w:drawing>
          <wp:anchor distT="0" distB="0" distL="114300" distR="114300" simplePos="0" relativeHeight="251747328" behindDoc="0" locked="0" layoutInCell="1" allowOverlap="1" wp14:anchorId="29647D60" wp14:editId="0F2AA232">
            <wp:simplePos x="0" y="0"/>
            <wp:positionH relativeFrom="margin">
              <wp:align>right</wp:align>
            </wp:positionH>
            <wp:positionV relativeFrom="paragraph">
              <wp:posOffset>348615</wp:posOffset>
            </wp:positionV>
            <wp:extent cx="3992245" cy="3540125"/>
            <wp:effectExtent l="0" t="0" r="8255" b="3175"/>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3992245" cy="3540125"/>
                    </a:xfrm>
                    <a:prstGeom prst="rect">
                      <a:avLst/>
                    </a:prstGeom>
                  </pic:spPr>
                </pic:pic>
              </a:graphicData>
            </a:graphic>
            <wp14:sizeRelH relativeFrom="margin">
              <wp14:pctWidth>0</wp14:pctWidth>
            </wp14:sizeRelH>
            <wp14:sizeRelV relativeFrom="margin">
              <wp14:pctHeight>0</wp14:pctHeight>
            </wp14:sizeRelV>
          </wp:anchor>
        </w:drawing>
      </w:r>
      <w:r w:rsidRPr="004357CB">
        <w:t xml:space="preserve">Tampilan </w:t>
      </w:r>
      <w:r>
        <w:t>Edit di Data Mahasiswa</w:t>
      </w:r>
    </w:p>
    <w:p w14:paraId="13D096A9" w14:textId="066F9C63" w:rsidR="00622D31" w:rsidRPr="00922C87" w:rsidRDefault="00D2142C" w:rsidP="004A4DCB">
      <w:pPr>
        <w:pStyle w:val="Caption"/>
        <w:spacing w:after="0" w:line="360" w:lineRule="auto"/>
        <w:ind w:left="1560"/>
        <w:jc w:val="center"/>
        <w:rPr>
          <w:i w:val="0"/>
          <w:iCs w:val="0"/>
          <w:color w:val="auto"/>
          <w:sz w:val="24"/>
          <w:szCs w:val="24"/>
        </w:rPr>
      </w:pPr>
      <w:bookmarkStart w:id="240" w:name="_Toc79605205"/>
      <w:r w:rsidRPr="004A4DCB">
        <w:rPr>
          <w:i w:val="0"/>
          <w:iCs w:val="0"/>
          <w:color w:val="auto"/>
          <w:sz w:val="24"/>
          <w:szCs w:val="24"/>
        </w:rPr>
        <w:t xml:space="preserve">Gambar 5. </w:t>
      </w:r>
      <w:r w:rsidRPr="004A4DCB">
        <w:rPr>
          <w:i w:val="0"/>
          <w:iCs w:val="0"/>
          <w:color w:val="auto"/>
          <w:sz w:val="24"/>
          <w:szCs w:val="24"/>
        </w:rPr>
        <w:fldChar w:fldCharType="begin"/>
      </w:r>
      <w:r w:rsidRPr="004A4DCB">
        <w:rPr>
          <w:i w:val="0"/>
          <w:iCs w:val="0"/>
          <w:color w:val="auto"/>
          <w:sz w:val="24"/>
          <w:szCs w:val="24"/>
        </w:rPr>
        <w:instrText xml:space="preserve"> SEQ Gambar_5. \* ARABIC </w:instrText>
      </w:r>
      <w:r w:rsidRPr="004A4DCB">
        <w:rPr>
          <w:i w:val="0"/>
          <w:iCs w:val="0"/>
          <w:color w:val="auto"/>
          <w:sz w:val="24"/>
          <w:szCs w:val="24"/>
        </w:rPr>
        <w:fldChar w:fldCharType="separate"/>
      </w:r>
      <w:r w:rsidR="00FB1FF7">
        <w:rPr>
          <w:i w:val="0"/>
          <w:iCs w:val="0"/>
          <w:noProof/>
          <w:color w:val="auto"/>
          <w:sz w:val="24"/>
          <w:szCs w:val="24"/>
        </w:rPr>
        <w:t>11</w:t>
      </w:r>
      <w:r w:rsidRPr="004A4DCB">
        <w:rPr>
          <w:i w:val="0"/>
          <w:iCs w:val="0"/>
          <w:color w:val="auto"/>
          <w:sz w:val="24"/>
          <w:szCs w:val="24"/>
        </w:rPr>
        <w:fldChar w:fldCharType="end"/>
      </w:r>
      <w:r w:rsidRPr="004A4DCB">
        <w:rPr>
          <w:i w:val="0"/>
          <w:iCs w:val="0"/>
          <w:color w:val="auto"/>
          <w:sz w:val="24"/>
          <w:szCs w:val="24"/>
        </w:rPr>
        <w:t xml:space="preserve"> Tampilan Edit di Data Mahasiswa</w:t>
      </w:r>
      <w:bookmarkEnd w:id="240"/>
    </w:p>
    <w:p w14:paraId="44307B0E" w14:textId="77777777" w:rsidR="00622D31" w:rsidRDefault="00622D31" w:rsidP="00622D31">
      <w:pPr>
        <w:pStyle w:val="ListParagraph"/>
        <w:spacing w:line="360" w:lineRule="auto"/>
        <w:ind w:left="1134"/>
      </w:pPr>
    </w:p>
    <w:p w14:paraId="12EDA1A1" w14:textId="77777777" w:rsidR="00622D31" w:rsidRDefault="00622D31" w:rsidP="00622D31">
      <w:pPr>
        <w:pStyle w:val="ListParagraph"/>
        <w:numPr>
          <w:ilvl w:val="0"/>
          <w:numId w:val="92"/>
        </w:numPr>
        <w:spacing w:line="360" w:lineRule="auto"/>
        <w:ind w:left="1560"/>
      </w:pPr>
      <w:r w:rsidRPr="00F51BC7">
        <w:rPr>
          <w:noProof/>
        </w:rPr>
        <w:drawing>
          <wp:anchor distT="0" distB="0" distL="114300" distR="114300" simplePos="0" relativeHeight="251748352" behindDoc="0" locked="0" layoutInCell="1" allowOverlap="1" wp14:anchorId="719D153A" wp14:editId="324453B3">
            <wp:simplePos x="0" y="0"/>
            <wp:positionH relativeFrom="margin">
              <wp:align>right</wp:align>
            </wp:positionH>
            <wp:positionV relativeFrom="paragraph">
              <wp:posOffset>350520</wp:posOffset>
            </wp:positionV>
            <wp:extent cx="3992880" cy="3327400"/>
            <wp:effectExtent l="0" t="0" r="7620" b="6350"/>
            <wp:wrapTopAndBottom/>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extLst>
                        <a:ext uri="{28A0092B-C50C-407E-A947-70E740481C1C}">
                          <a14:useLocalDpi xmlns:a14="http://schemas.microsoft.com/office/drawing/2010/main" val="0"/>
                        </a:ext>
                      </a:extLst>
                    </a:blip>
                    <a:stretch>
                      <a:fillRect/>
                    </a:stretch>
                  </pic:blipFill>
                  <pic:spPr>
                    <a:xfrm>
                      <a:off x="0" y="0"/>
                      <a:ext cx="3992880" cy="3327400"/>
                    </a:xfrm>
                    <a:prstGeom prst="rect">
                      <a:avLst/>
                    </a:prstGeom>
                  </pic:spPr>
                </pic:pic>
              </a:graphicData>
            </a:graphic>
            <wp14:sizeRelH relativeFrom="margin">
              <wp14:pctWidth>0</wp14:pctWidth>
            </wp14:sizeRelH>
            <wp14:sizeRelV relativeFrom="margin">
              <wp14:pctHeight>0</wp14:pctHeight>
            </wp14:sizeRelV>
          </wp:anchor>
        </w:drawing>
      </w:r>
      <w:r w:rsidRPr="00F51BC7">
        <w:t>Tampilan</w:t>
      </w:r>
      <w:r w:rsidRPr="004357CB">
        <w:t xml:space="preserve"> </w:t>
      </w:r>
      <w:r>
        <w:t>Tambah Mahasiswa</w:t>
      </w:r>
    </w:p>
    <w:p w14:paraId="415E5349" w14:textId="01F82EB3" w:rsidR="00622D31" w:rsidRPr="00922C87" w:rsidRDefault="00D2142C" w:rsidP="004A4DCB">
      <w:pPr>
        <w:pStyle w:val="Caption"/>
        <w:spacing w:after="0" w:line="360" w:lineRule="auto"/>
        <w:ind w:left="1560"/>
        <w:jc w:val="center"/>
        <w:rPr>
          <w:i w:val="0"/>
          <w:iCs w:val="0"/>
          <w:color w:val="auto"/>
          <w:sz w:val="24"/>
          <w:szCs w:val="24"/>
        </w:rPr>
      </w:pPr>
      <w:bookmarkStart w:id="241" w:name="_Toc79605206"/>
      <w:r w:rsidRPr="004A4DCB">
        <w:rPr>
          <w:i w:val="0"/>
          <w:iCs w:val="0"/>
          <w:color w:val="auto"/>
          <w:sz w:val="24"/>
          <w:szCs w:val="24"/>
        </w:rPr>
        <w:t xml:space="preserve">Gambar 5. </w:t>
      </w:r>
      <w:r w:rsidRPr="004A4DCB">
        <w:rPr>
          <w:i w:val="0"/>
          <w:iCs w:val="0"/>
          <w:color w:val="auto"/>
          <w:sz w:val="24"/>
          <w:szCs w:val="24"/>
        </w:rPr>
        <w:fldChar w:fldCharType="begin"/>
      </w:r>
      <w:r w:rsidRPr="004A4DCB">
        <w:rPr>
          <w:i w:val="0"/>
          <w:iCs w:val="0"/>
          <w:color w:val="auto"/>
          <w:sz w:val="24"/>
          <w:szCs w:val="24"/>
        </w:rPr>
        <w:instrText xml:space="preserve"> SEQ Gambar_5. \* ARABIC </w:instrText>
      </w:r>
      <w:r w:rsidRPr="004A4DCB">
        <w:rPr>
          <w:i w:val="0"/>
          <w:iCs w:val="0"/>
          <w:color w:val="auto"/>
          <w:sz w:val="24"/>
          <w:szCs w:val="24"/>
        </w:rPr>
        <w:fldChar w:fldCharType="separate"/>
      </w:r>
      <w:r w:rsidR="00FB1FF7">
        <w:rPr>
          <w:i w:val="0"/>
          <w:iCs w:val="0"/>
          <w:noProof/>
          <w:color w:val="auto"/>
          <w:sz w:val="24"/>
          <w:szCs w:val="24"/>
        </w:rPr>
        <w:t>12</w:t>
      </w:r>
      <w:r w:rsidRPr="004A4DCB">
        <w:rPr>
          <w:i w:val="0"/>
          <w:iCs w:val="0"/>
          <w:color w:val="auto"/>
          <w:sz w:val="24"/>
          <w:szCs w:val="24"/>
        </w:rPr>
        <w:fldChar w:fldCharType="end"/>
      </w:r>
      <w:r w:rsidRPr="004A4DCB">
        <w:rPr>
          <w:i w:val="0"/>
          <w:iCs w:val="0"/>
          <w:color w:val="auto"/>
          <w:sz w:val="24"/>
          <w:szCs w:val="24"/>
        </w:rPr>
        <w:t xml:space="preserve"> Tampilan Edit di Data Mahasiswa</w:t>
      </w:r>
      <w:bookmarkEnd w:id="241"/>
    </w:p>
    <w:p w14:paraId="5AAE0164" w14:textId="0CB9BFC3" w:rsidR="00622D31" w:rsidRDefault="00622D31" w:rsidP="00622D31">
      <w:pPr>
        <w:pStyle w:val="ListParagraph"/>
        <w:numPr>
          <w:ilvl w:val="0"/>
          <w:numId w:val="92"/>
        </w:numPr>
        <w:spacing w:line="360" w:lineRule="auto"/>
        <w:ind w:left="1560"/>
      </w:pPr>
      <w:r>
        <w:rPr>
          <w:noProof/>
        </w:rPr>
        <w:lastRenderedPageBreak/>
        <w:drawing>
          <wp:anchor distT="0" distB="0" distL="114300" distR="114300" simplePos="0" relativeHeight="251749376" behindDoc="0" locked="0" layoutInCell="1" allowOverlap="1" wp14:anchorId="024BB6CC" wp14:editId="2DB06F80">
            <wp:simplePos x="0" y="0"/>
            <wp:positionH relativeFrom="margin">
              <wp:align>right</wp:align>
            </wp:positionH>
            <wp:positionV relativeFrom="paragraph">
              <wp:posOffset>348615</wp:posOffset>
            </wp:positionV>
            <wp:extent cx="3992880" cy="3487420"/>
            <wp:effectExtent l="0" t="0" r="7620" b="0"/>
            <wp:wrapTopAndBottom/>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extLst>
                        <a:ext uri="{28A0092B-C50C-407E-A947-70E740481C1C}">
                          <a14:useLocalDpi xmlns:a14="http://schemas.microsoft.com/office/drawing/2010/main" val="0"/>
                        </a:ext>
                      </a:extLst>
                    </a:blip>
                    <a:stretch>
                      <a:fillRect/>
                    </a:stretch>
                  </pic:blipFill>
                  <pic:spPr>
                    <a:xfrm>
                      <a:off x="0" y="0"/>
                      <a:ext cx="3992880" cy="3487420"/>
                    </a:xfrm>
                    <a:prstGeom prst="rect">
                      <a:avLst/>
                    </a:prstGeom>
                  </pic:spPr>
                </pic:pic>
              </a:graphicData>
            </a:graphic>
            <wp14:sizeRelH relativeFrom="margin">
              <wp14:pctWidth>0</wp14:pctWidth>
            </wp14:sizeRelH>
            <wp14:sizeRelV relativeFrom="margin">
              <wp14:pctHeight>0</wp14:pctHeight>
            </wp14:sizeRelV>
          </wp:anchor>
        </w:drawing>
      </w:r>
      <w:r w:rsidRPr="004357CB">
        <w:t xml:space="preserve">Tampilan </w:t>
      </w:r>
      <w:r>
        <w:t>Pesan</w:t>
      </w:r>
    </w:p>
    <w:p w14:paraId="4CFE4247" w14:textId="20B26C0E" w:rsidR="00D2142C" w:rsidRPr="004A4DCB" w:rsidRDefault="00D2142C" w:rsidP="004A4DCB">
      <w:pPr>
        <w:pStyle w:val="Caption"/>
        <w:spacing w:after="0" w:line="360" w:lineRule="auto"/>
        <w:ind w:left="1560"/>
        <w:jc w:val="center"/>
        <w:rPr>
          <w:i w:val="0"/>
          <w:iCs w:val="0"/>
          <w:color w:val="auto"/>
          <w:sz w:val="24"/>
          <w:szCs w:val="24"/>
        </w:rPr>
      </w:pPr>
      <w:bookmarkStart w:id="242" w:name="_Toc79605207"/>
      <w:r w:rsidRPr="004A4DCB">
        <w:rPr>
          <w:i w:val="0"/>
          <w:iCs w:val="0"/>
          <w:color w:val="auto"/>
          <w:sz w:val="24"/>
          <w:szCs w:val="24"/>
        </w:rPr>
        <w:t xml:space="preserve">Gambar 5. </w:t>
      </w:r>
      <w:r w:rsidRPr="004A4DCB">
        <w:rPr>
          <w:i w:val="0"/>
          <w:iCs w:val="0"/>
          <w:color w:val="auto"/>
          <w:sz w:val="24"/>
          <w:szCs w:val="24"/>
        </w:rPr>
        <w:fldChar w:fldCharType="begin"/>
      </w:r>
      <w:r w:rsidRPr="004A4DCB">
        <w:rPr>
          <w:i w:val="0"/>
          <w:iCs w:val="0"/>
          <w:color w:val="auto"/>
          <w:sz w:val="24"/>
          <w:szCs w:val="24"/>
        </w:rPr>
        <w:instrText xml:space="preserve"> SEQ Gambar_5. \* ARABIC </w:instrText>
      </w:r>
      <w:r w:rsidRPr="004A4DCB">
        <w:rPr>
          <w:i w:val="0"/>
          <w:iCs w:val="0"/>
          <w:color w:val="auto"/>
          <w:sz w:val="24"/>
          <w:szCs w:val="24"/>
        </w:rPr>
        <w:fldChar w:fldCharType="separate"/>
      </w:r>
      <w:r w:rsidR="00FB1FF7">
        <w:rPr>
          <w:i w:val="0"/>
          <w:iCs w:val="0"/>
          <w:noProof/>
          <w:color w:val="auto"/>
          <w:sz w:val="24"/>
          <w:szCs w:val="24"/>
        </w:rPr>
        <w:t>13</w:t>
      </w:r>
      <w:r w:rsidRPr="004A4DCB">
        <w:rPr>
          <w:i w:val="0"/>
          <w:iCs w:val="0"/>
          <w:color w:val="auto"/>
          <w:sz w:val="24"/>
          <w:szCs w:val="24"/>
        </w:rPr>
        <w:fldChar w:fldCharType="end"/>
      </w:r>
      <w:r w:rsidRPr="004A4DCB">
        <w:rPr>
          <w:i w:val="0"/>
          <w:iCs w:val="0"/>
          <w:color w:val="auto"/>
          <w:sz w:val="24"/>
          <w:szCs w:val="24"/>
        </w:rPr>
        <w:t xml:space="preserve"> Tampilan Pesan</w:t>
      </w:r>
      <w:bookmarkEnd w:id="242"/>
    </w:p>
    <w:p w14:paraId="02187EB7" w14:textId="77777777" w:rsidR="00622D31" w:rsidRDefault="00622D31" w:rsidP="00622D31">
      <w:pPr>
        <w:pStyle w:val="ListParagraph"/>
        <w:spacing w:line="360" w:lineRule="auto"/>
        <w:ind w:left="1134"/>
      </w:pPr>
    </w:p>
    <w:p w14:paraId="00C1DDCB" w14:textId="77777777" w:rsidR="00622D31" w:rsidRDefault="00622D31" w:rsidP="00622D31">
      <w:pPr>
        <w:pStyle w:val="ListParagraph"/>
        <w:numPr>
          <w:ilvl w:val="0"/>
          <w:numId w:val="92"/>
        </w:numPr>
        <w:spacing w:line="360" w:lineRule="auto"/>
        <w:ind w:left="1560"/>
      </w:pPr>
      <w:r>
        <w:rPr>
          <w:noProof/>
        </w:rPr>
        <w:drawing>
          <wp:anchor distT="0" distB="0" distL="114300" distR="114300" simplePos="0" relativeHeight="251750400" behindDoc="0" locked="0" layoutInCell="1" allowOverlap="1" wp14:anchorId="64B24E9A" wp14:editId="277E5744">
            <wp:simplePos x="0" y="0"/>
            <wp:positionH relativeFrom="margin">
              <wp:align>right</wp:align>
            </wp:positionH>
            <wp:positionV relativeFrom="paragraph">
              <wp:posOffset>292100</wp:posOffset>
            </wp:positionV>
            <wp:extent cx="3973830" cy="3593465"/>
            <wp:effectExtent l="0" t="0" r="7620" b="6985"/>
            <wp:wrapTopAndBottom/>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extLst>
                        <a:ext uri="{28A0092B-C50C-407E-A947-70E740481C1C}">
                          <a14:useLocalDpi xmlns:a14="http://schemas.microsoft.com/office/drawing/2010/main" val="0"/>
                        </a:ext>
                      </a:extLst>
                    </a:blip>
                    <a:stretch>
                      <a:fillRect/>
                    </a:stretch>
                  </pic:blipFill>
                  <pic:spPr>
                    <a:xfrm>
                      <a:off x="0" y="0"/>
                      <a:ext cx="3973830" cy="3593465"/>
                    </a:xfrm>
                    <a:prstGeom prst="rect">
                      <a:avLst/>
                    </a:prstGeom>
                  </pic:spPr>
                </pic:pic>
              </a:graphicData>
            </a:graphic>
            <wp14:sizeRelH relativeFrom="margin">
              <wp14:pctWidth>0</wp14:pctWidth>
            </wp14:sizeRelH>
            <wp14:sizeRelV relativeFrom="margin">
              <wp14:pctHeight>0</wp14:pctHeight>
            </wp14:sizeRelV>
          </wp:anchor>
        </w:drawing>
      </w:r>
      <w:r w:rsidRPr="004357CB">
        <w:t xml:space="preserve">Tampilan </w:t>
      </w:r>
      <w:r>
        <w:t>Baca Pesan</w:t>
      </w:r>
    </w:p>
    <w:p w14:paraId="286667C7" w14:textId="378EE714" w:rsidR="00622D31" w:rsidRPr="00BB37DD" w:rsidRDefault="00D2142C" w:rsidP="004A4DCB">
      <w:pPr>
        <w:pStyle w:val="Caption"/>
        <w:spacing w:after="0" w:line="360" w:lineRule="auto"/>
        <w:ind w:left="1560"/>
        <w:jc w:val="center"/>
        <w:rPr>
          <w:i w:val="0"/>
          <w:iCs w:val="0"/>
          <w:color w:val="auto"/>
          <w:sz w:val="24"/>
          <w:szCs w:val="24"/>
        </w:rPr>
      </w:pPr>
      <w:bookmarkStart w:id="243" w:name="_Toc79605208"/>
      <w:r w:rsidRPr="004A4DCB">
        <w:rPr>
          <w:i w:val="0"/>
          <w:iCs w:val="0"/>
          <w:color w:val="auto"/>
          <w:sz w:val="24"/>
          <w:szCs w:val="24"/>
        </w:rPr>
        <w:t xml:space="preserve">Gambar 5. </w:t>
      </w:r>
      <w:r w:rsidRPr="004A4DCB">
        <w:rPr>
          <w:i w:val="0"/>
          <w:iCs w:val="0"/>
          <w:color w:val="auto"/>
          <w:sz w:val="24"/>
          <w:szCs w:val="24"/>
        </w:rPr>
        <w:fldChar w:fldCharType="begin"/>
      </w:r>
      <w:r w:rsidRPr="004A4DCB">
        <w:rPr>
          <w:i w:val="0"/>
          <w:iCs w:val="0"/>
          <w:color w:val="auto"/>
          <w:sz w:val="24"/>
          <w:szCs w:val="24"/>
        </w:rPr>
        <w:instrText xml:space="preserve"> SEQ Gambar_5. \* ARABIC </w:instrText>
      </w:r>
      <w:r w:rsidRPr="004A4DCB">
        <w:rPr>
          <w:i w:val="0"/>
          <w:iCs w:val="0"/>
          <w:color w:val="auto"/>
          <w:sz w:val="24"/>
          <w:szCs w:val="24"/>
        </w:rPr>
        <w:fldChar w:fldCharType="separate"/>
      </w:r>
      <w:r w:rsidR="00FB1FF7">
        <w:rPr>
          <w:i w:val="0"/>
          <w:iCs w:val="0"/>
          <w:noProof/>
          <w:color w:val="auto"/>
          <w:sz w:val="24"/>
          <w:szCs w:val="24"/>
        </w:rPr>
        <w:t>14</w:t>
      </w:r>
      <w:r w:rsidRPr="004A4DCB">
        <w:rPr>
          <w:i w:val="0"/>
          <w:iCs w:val="0"/>
          <w:color w:val="auto"/>
          <w:sz w:val="24"/>
          <w:szCs w:val="24"/>
        </w:rPr>
        <w:fldChar w:fldCharType="end"/>
      </w:r>
      <w:r w:rsidRPr="004A4DCB">
        <w:rPr>
          <w:i w:val="0"/>
          <w:iCs w:val="0"/>
          <w:color w:val="auto"/>
          <w:sz w:val="24"/>
          <w:szCs w:val="24"/>
        </w:rPr>
        <w:t xml:space="preserve"> Tampilan Baca Pesan</w:t>
      </w:r>
      <w:bookmarkEnd w:id="243"/>
    </w:p>
    <w:p w14:paraId="7BA7FC26" w14:textId="77777777" w:rsidR="00622D31" w:rsidRDefault="00622D31" w:rsidP="00622D31">
      <w:pPr>
        <w:pStyle w:val="ListParagraph"/>
        <w:numPr>
          <w:ilvl w:val="0"/>
          <w:numId w:val="92"/>
        </w:numPr>
        <w:spacing w:line="360" w:lineRule="auto"/>
        <w:ind w:left="1560"/>
      </w:pPr>
      <w:r>
        <w:rPr>
          <w:noProof/>
        </w:rPr>
        <w:lastRenderedPageBreak/>
        <w:drawing>
          <wp:anchor distT="0" distB="0" distL="114300" distR="114300" simplePos="0" relativeHeight="251751424" behindDoc="0" locked="0" layoutInCell="1" allowOverlap="1" wp14:anchorId="34E6A611" wp14:editId="0F7DB644">
            <wp:simplePos x="0" y="0"/>
            <wp:positionH relativeFrom="margin">
              <wp:align>right</wp:align>
            </wp:positionH>
            <wp:positionV relativeFrom="paragraph">
              <wp:posOffset>310515</wp:posOffset>
            </wp:positionV>
            <wp:extent cx="3953510" cy="3540125"/>
            <wp:effectExtent l="0" t="0" r="8890" b="317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val="0"/>
                        </a:ext>
                      </a:extLst>
                    </a:blip>
                    <a:stretch>
                      <a:fillRect/>
                    </a:stretch>
                  </pic:blipFill>
                  <pic:spPr>
                    <a:xfrm>
                      <a:off x="0" y="0"/>
                      <a:ext cx="3953510" cy="3540125"/>
                    </a:xfrm>
                    <a:prstGeom prst="rect">
                      <a:avLst/>
                    </a:prstGeom>
                  </pic:spPr>
                </pic:pic>
              </a:graphicData>
            </a:graphic>
            <wp14:sizeRelH relativeFrom="margin">
              <wp14:pctWidth>0</wp14:pctWidth>
            </wp14:sizeRelH>
            <wp14:sizeRelV relativeFrom="margin">
              <wp14:pctHeight>0</wp14:pctHeight>
            </wp14:sizeRelV>
          </wp:anchor>
        </w:drawing>
      </w:r>
      <w:r w:rsidRPr="004357CB">
        <w:t xml:space="preserve">Tampilan </w:t>
      </w:r>
      <w:r>
        <w:t>Balas Pesan</w:t>
      </w:r>
    </w:p>
    <w:p w14:paraId="76813A12" w14:textId="5130CA9A" w:rsidR="00622D31" w:rsidRPr="00BB37DD" w:rsidRDefault="00D2142C" w:rsidP="004A4DCB">
      <w:pPr>
        <w:pStyle w:val="Caption"/>
        <w:spacing w:after="0" w:line="360" w:lineRule="auto"/>
        <w:ind w:left="1560"/>
        <w:jc w:val="center"/>
        <w:rPr>
          <w:i w:val="0"/>
          <w:iCs w:val="0"/>
          <w:color w:val="auto"/>
          <w:sz w:val="24"/>
          <w:szCs w:val="24"/>
        </w:rPr>
      </w:pPr>
      <w:bookmarkStart w:id="244" w:name="_Toc79605209"/>
      <w:r w:rsidRPr="004A4DCB">
        <w:rPr>
          <w:i w:val="0"/>
          <w:iCs w:val="0"/>
          <w:color w:val="auto"/>
          <w:sz w:val="24"/>
          <w:szCs w:val="24"/>
        </w:rPr>
        <w:t xml:space="preserve">Gambar 5. </w:t>
      </w:r>
      <w:r w:rsidRPr="004A4DCB">
        <w:rPr>
          <w:i w:val="0"/>
          <w:iCs w:val="0"/>
          <w:color w:val="auto"/>
          <w:sz w:val="24"/>
          <w:szCs w:val="24"/>
        </w:rPr>
        <w:fldChar w:fldCharType="begin"/>
      </w:r>
      <w:r w:rsidRPr="004A4DCB">
        <w:rPr>
          <w:i w:val="0"/>
          <w:iCs w:val="0"/>
          <w:color w:val="auto"/>
          <w:sz w:val="24"/>
          <w:szCs w:val="24"/>
        </w:rPr>
        <w:instrText xml:space="preserve"> SEQ Gambar_5. \* ARABIC </w:instrText>
      </w:r>
      <w:r w:rsidRPr="004A4DCB">
        <w:rPr>
          <w:i w:val="0"/>
          <w:iCs w:val="0"/>
          <w:color w:val="auto"/>
          <w:sz w:val="24"/>
          <w:szCs w:val="24"/>
        </w:rPr>
        <w:fldChar w:fldCharType="separate"/>
      </w:r>
      <w:r w:rsidR="00FB1FF7">
        <w:rPr>
          <w:i w:val="0"/>
          <w:iCs w:val="0"/>
          <w:noProof/>
          <w:color w:val="auto"/>
          <w:sz w:val="24"/>
          <w:szCs w:val="24"/>
        </w:rPr>
        <w:t>15</w:t>
      </w:r>
      <w:r w:rsidRPr="004A4DCB">
        <w:rPr>
          <w:i w:val="0"/>
          <w:iCs w:val="0"/>
          <w:color w:val="auto"/>
          <w:sz w:val="24"/>
          <w:szCs w:val="24"/>
        </w:rPr>
        <w:fldChar w:fldCharType="end"/>
      </w:r>
      <w:r w:rsidRPr="004A4DCB">
        <w:rPr>
          <w:i w:val="0"/>
          <w:iCs w:val="0"/>
          <w:color w:val="auto"/>
          <w:sz w:val="24"/>
          <w:szCs w:val="24"/>
        </w:rPr>
        <w:t xml:space="preserve"> Tampilan Balas Pesan</w:t>
      </w:r>
      <w:bookmarkEnd w:id="244"/>
    </w:p>
    <w:p w14:paraId="569DBB4D" w14:textId="77777777" w:rsidR="00622D31" w:rsidRDefault="00622D31" w:rsidP="00622D31">
      <w:pPr>
        <w:pStyle w:val="ListParagraph"/>
        <w:spacing w:line="360" w:lineRule="auto"/>
        <w:ind w:left="1134"/>
      </w:pPr>
    </w:p>
    <w:p w14:paraId="7C274F10" w14:textId="77777777" w:rsidR="00622D31" w:rsidRDefault="00622D31" w:rsidP="00622D31">
      <w:pPr>
        <w:pStyle w:val="ListParagraph"/>
        <w:numPr>
          <w:ilvl w:val="0"/>
          <w:numId w:val="92"/>
        </w:numPr>
        <w:spacing w:line="360" w:lineRule="auto"/>
        <w:ind w:left="1560"/>
      </w:pPr>
      <w:r>
        <w:rPr>
          <w:noProof/>
        </w:rPr>
        <w:drawing>
          <wp:anchor distT="0" distB="0" distL="114300" distR="114300" simplePos="0" relativeHeight="251752448" behindDoc="0" locked="0" layoutInCell="1" allowOverlap="1" wp14:anchorId="64C60B3E" wp14:editId="1CAA40BD">
            <wp:simplePos x="0" y="0"/>
            <wp:positionH relativeFrom="margin">
              <wp:align>right</wp:align>
            </wp:positionH>
            <wp:positionV relativeFrom="paragraph">
              <wp:posOffset>293370</wp:posOffset>
            </wp:positionV>
            <wp:extent cx="3992880" cy="3540125"/>
            <wp:effectExtent l="0" t="0" r="7620" b="3175"/>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extLst>
                        <a:ext uri="{28A0092B-C50C-407E-A947-70E740481C1C}">
                          <a14:useLocalDpi xmlns:a14="http://schemas.microsoft.com/office/drawing/2010/main" val="0"/>
                        </a:ext>
                      </a:extLst>
                    </a:blip>
                    <a:stretch>
                      <a:fillRect/>
                    </a:stretch>
                  </pic:blipFill>
                  <pic:spPr>
                    <a:xfrm>
                      <a:off x="0" y="0"/>
                      <a:ext cx="3992880" cy="3540125"/>
                    </a:xfrm>
                    <a:prstGeom prst="rect">
                      <a:avLst/>
                    </a:prstGeom>
                  </pic:spPr>
                </pic:pic>
              </a:graphicData>
            </a:graphic>
            <wp14:sizeRelH relativeFrom="margin">
              <wp14:pctWidth>0</wp14:pctWidth>
            </wp14:sizeRelH>
            <wp14:sizeRelV relativeFrom="margin">
              <wp14:pctHeight>0</wp14:pctHeight>
            </wp14:sizeRelV>
          </wp:anchor>
        </w:drawing>
      </w:r>
      <w:r w:rsidRPr="004357CB">
        <w:t>Tampilan</w:t>
      </w:r>
      <w:r>
        <w:t xml:space="preserve"> Kirim Pesan</w:t>
      </w:r>
    </w:p>
    <w:p w14:paraId="0B110DB4" w14:textId="4F76AE56" w:rsidR="00622D31" w:rsidRPr="00BB37DD" w:rsidRDefault="00D2142C" w:rsidP="004A4DCB">
      <w:pPr>
        <w:pStyle w:val="Caption"/>
        <w:spacing w:after="0" w:line="360" w:lineRule="auto"/>
        <w:ind w:left="1560"/>
        <w:jc w:val="center"/>
        <w:rPr>
          <w:i w:val="0"/>
          <w:iCs w:val="0"/>
          <w:color w:val="auto"/>
          <w:sz w:val="24"/>
          <w:szCs w:val="24"/>
        </w:rPr>
      </w:pPr>
      <w:bookmarkStart w:id="245" w:name="_Toc79605210"/>
      <w:r w:rsidRPr="004A4DCB">
        <w:rPr>
          <w:i w:val="0"/>
          <w:iCs w:val="0"/>
          <w:color w:val="auto"/>
          <w:sz w:val="24"/>
          <w:szCs w:val="24"/>
        </w:rPr>
        <w:t xml:space="preserve">Gambar 5. </w:t>
      </w:r>
      <w:r w:rsidRPr="004A4DCB">
        <w:rPr>
          <w:i w:val="0"/>
          <w:iCs w:val="0"/>
          <w:color w:val="auto"/>
          <w:sz w:val="24"/>
          <w:szCs w:val="24"/>
        </w:rPr>
        <w:fldChar w:fldCharType="begin"/>
      </w:r>
      <w:r w:rsidRPr="004A4DCB">
        <w:rPr>
          <w:i w:val="0"/>
          <w:iCs w:val="0"/>
          <w:color w:val="auto"/>
          <w:sz w:val="24"/>
          <w:szCs w:val="24"/>
        </w:rPr>
        <w:instrText xml:space="preserve"> SEQ Gambar_5. \* ARABIC </w:instrText>
      </w:r>
      <w:r w:rsidRPr="004A4DCB">
        <w:rPr>
          <w:i w:val="0"/>
          <w:iCs w:val="0"/>
          <w:color w:val="auto"/>
          <w:sz w:val="24"/>
          <w:szCs w:val="24"/>
        </w:rPr>
        <w:fldChar w:fldCharType="separate"/>
      </w:r>
      <w:r w:rsidR="00FB1FF7">
        <w:rPr>
          <w:i w:val="0"/>
          <w:iCs w:val="0"/>
          <w:noProof/>
          <w:color w:val="auto"/>
          <w:sz w:val="24"/>
          <w:szCs w:val="24"/>
        </w:rPr>
        <w:t>16</w:t>
      </w:r>
      <w:r w:rsidRPr="004A4DCB">
        <w:rPr>
          <w:i w:val="0"/>
          <w:iCs w:val="0"/>
          <w:color w:val="auto"/>
          <w:sz w:val="24"/>
          <w:szCs w:val="24"/>
        </w:rPr>
        <w:fldChar w:fldCharType="end"/>
      </w:r>
      <w:r w:rsidRPr="004A4DCB">
        <w:rPr>
          <w:i w:val="0"/>
          <w:iCs w:val="0"/>
          <w:color w:val="auto"/>
          <w:sz w:val="24"/>
          <w:szCs w:val="24"/>
        </w:rPr>
        <w:t xml:space="preserve"> Tampilan Kirim Pesan</w:t>
      </w:r>
      <w:bookmarkEnd w:id="245"/>
    </w:p>
    <w:p w14:paraId="284773A8" w14:textId="77777777" w:rsidR="00622D31" w:rsidRDefault="00622D31" w:rsidP="00622D31">
      <w:pPr>
        <w:pStyle w:val="ListParagraph"/>
        <w:numPr>
          <w:ilvl w:val="0"/>
          <w:numId w:val="92"/>
        </w:numPr>
        <w:spacing w:line="360" w:lineRule="auto"/>
        <w:ind w:left="1560"/>
      </w:pPr>
      <w:r>
        <w:rPr>
          <w:noProof/>
        </w:rPr>
        <w:lastRenderedPageBreak/>
        <w:drawing>
          <wp:anchor distT="0" distB="0" distL="114300" distR="114300" simplePos="0" relativeHeight="251753472" behindDoc="0" locked="0" layoutInCell="1" allowOverlap="1" wp14:anchorId="4A8245C3" wp14:editId="02BB1F0A">
            <wp:simplePos x="0" y="0"/>
            <wp:positionH relativeFrom="margin">
              <wp:align>right</wp:align>
            </wp:positionH>
            <wp:positionV relativeFrom="paragraph">
              <wp:posOffset>329565</wp:posOffset>
            </wp:positionV>
            <wp:extent cx="3973830" cy="3615055"/>
            <wp:effectExtent l="0" t="0" r="7620" b="444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extLst>
                        <a:ext uri="{28A0092B-C50C-407E-A947-70E740481C1C}">
                          <a14:useLocalDpi xmlns:a14="http://schemas.microsoft.com/office/drawing/2010/main" val="0"/>
                        </a:ext>
                      </a:extLst>
                    </a:blip>
                    <a:stretch>
                      <a:fillRect/>
                    </a:stretch>
                  </pic:blipFill>
                  <pic:spPr>
                    <a:xfrm>
                      <a:off x="0" y="0"/>
                      <a:ext cx="3973830" cy="3615055"/>
                    </a:xfrm>
                    <a:prstGeom prst="rect">
                      <a:avLst/>
                    </a:prstGeom>
                  </pic:spPr>
                </pic:pic>
              </a:graphicData>
            </a:graphic>
            <wp14:sizeRelH relativeFrom="margin">
              <wp14:pctWidth>0</wp14:pctWidth>
            </wp14:sizeRelH>
            <wp14:sizeRelV relativeFrom="margin">
              <wp14:pctHeight>0</wp14:pctHeight>
            </wp14:sizeRelV>
          </wp:anchor>
        </w:drawing>
      </w:r>
      <w:r w:rsidRPr="004357CB">
        <w:t>Tampilan</w:t>
      </w:r>
      <w:r>
        <w:t xml:space="preserve"> Jadwal Sidang Proposal</w:t>
      </w:r>
    </w:p>
    <w:p w14:paraId="582CAF86" w14:textId="53C83FC5" w:rsidR="00622D31" w:rsidRPr="00BB37DD" w:rsidRDefault="004E00AD" w:rsidP="004A4DCB">
      <w:pPr>
        <w:pStyle w:val="Caption"/>
        <w:spacing w:after="0" w:line="360" w:lineRule="auto"/>
        <w:ind w:left="1560"/>
        <w:jc w:val="center"/>
        <w:rPr>
          <w:i w:val="0"/>
          <w:iCs w:val="0"/>
          <w:color w:val="auto"/>
          <w:sz w:val="24"/>
          <w:szCs w:val="24"/>
        </w:rPr>
      </w:pPr>
      <w:bookmarkStart w:id="246" w:name="_Toc79605211"/>
      <w:r w:rsidRPr="004A4DCB">
        <w:rPr>
          <w:i w:val="0"/>
          <w:iCs w:val="0"/>
          <w:color w:val="auto"/>
          <w:sz w:val="24"/>
          <w:szCs w:val="24"/>
        </w:rPr>
        <w:t xml:space="preserve">Gambar 5. </w:t>
      </w:r>
      <w:r w:rsidRPr="004A4DCB">
        <w:rPr>
          <w:i w:val="0"/>
          <w:iCs w:val="0"/>
          <w:color w:val="auto"/>
          <w:sz w:val="24"/>
          <w:szCs w:val="24"/>
        </w:rPr>
        <w:fldChar w:fldCharType="begin"/>
      </w:r>
      <w:r w:rsidRPr="004A4DCB">
        <w:rPr>
          <w:i w:val="0"/>
          <w:iCs w:val="0"/>
          <w:color w:val="auto"/>
          <w:sz w:val="24"/>
          <w:szCs w:val="24"/>
        </w:rPr>
        <w:instrText xml:space="preserve"> SEQ Gambar_5. \* ARABIC </w:instrText>
      </w:r>
      <w:r w:rsidRPr="004A4DCB">
        <w:rPr>
          <w:i w:val="0"/>
          <w:iCs w:val="0"/>
          <w:color w:val="auto"/>
          <w:sz w:val="24"/>
          <w:szCs w:val="24"/>
        </w:rPr>
        <w:fldChar w:fldCharType="separate"/>
      </w:r>
      <w:r w:rsidR="00FB1FF7">
        <w:rPr>
          <w:i w:val="0"/>
          <w:iCs w:val="0"/>
          <w:noProof/>
          <w:color w:val="auto"/>
          <w:sz w:val="24"/>
          <w:szCs w:val="24"/>
        </w:rPr>
        <w:t>17</w:t>
      </w:r>
      <w:r w:rsidRPr="004A4DCB">
        <w:rPr>
          <w:i w:val="0"/>
          <w:iCs w:val="0"/>
          <w:color w:val="auto"/>
          <w:sz w:val="24"/>
          <w:szCs w:val="24"/>
        </w:rPr>
        <w:fldChar w:fldCharType="end"/>
      </w:r>
      <w:r w:rsidRPr="004A4DCB">
        <w:rPr>
          <w:i w:val="0"/>
          <w:iCs w:val="0"/>
          <w:color w:val="auto"/>
          <w:sz w:val="24"/>
          <w:szCs w:val="24"/>
        </w:rPr>
        <w:t xml:space="preserve"> Tampilan Jadwal Sidang Proposal</w:t>
      </w:r>
      <w:bookmarkEnd w:id="246"/>
    </w:p>
    <w:p w14:paraId="45568A0F" w14:textId="77777777" w:rsidR="00622D31" w:rsidRPr="0005172C" w:rsidRDefault="00622D31" w:rsidP="00622D31">
      <w:pPr>
        <w:pStyle w:val="ListParagraph"/>
        <w:spacing w:line="360" w:lineRule="auto"/>
        <w:ind w:left="1134"/>
        <w:jc w:val="center"/>
      </w:pPr>
    </w:p>
    <w:p w14:paraId="23FB4E3F" w14:textId="77777777" w:rsidR="00622D31" w:rsidRDefault="00622D31" w:rsidP="00622D31">
      <w:pPr>
        <w:pStyle w:val="ListParagraph"/>
        <w:numPr>
          <w:ilvl w:val="0"/>
          <w:numId w:val="92"/>
        </w:numPr>
        <w:spacing w:line="360" w:lineRule="auto"/>
        <w:ind w:left="1560"/>
      </w:pPr>
      <w:r w:rsidRPr="00F51BC7">
        <w:rPr>
          <w:noProof/>
        </w:rPr>
        <w:drawing>
          <wp:anchor distT="0" distB="0" distL="114300" distR="114300" simplePos="0" relativeHeight="251754496" behindDoc="0" locked="0" layoutInCell="1" allowOverlap="1" wp14:anchorId="5FA263E6" wp14:editId="73DF6145">
            <wp:simplePos x="0" y="0"/>
            <wp:positionH relativeFrom="margin">
              <wp:align>right</wp:align>
            </wp:positionH>
            <wp:positionV relativeFrom="paragraph">
              <wp:posOffset>293370</wp:posOffset>
            </wp:positionV>
            <wp:extent cx="4020185" cy="3529965"/>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extLst>
                        <a:ext uri="{28A0092B-C50C-407E-A947-70E740481C1C}">
                          <a14:useLocalDpi xmlns:a14="http://schemas.microsoft.com/office/drawing/2010/main" val="0"/>
                        </a:ext>
                      </a:extLst>
                    </a:blip>
                    <a:stretch>
                      <a:fillRect/>
                    </a:stretch>
                  </pic:blipFill>
                  <pic:spPr>
                    <a:xfrm>
                      <a:off x="0" y="0"/>
                      <a:ext cx="4020185" cy="3529965"/>
                    </a:xfrm>
                    <a:prstGeom prst="rect">
                      <a:avLst/>
                    </a:prstGeom>
                  </pic:spPr>
                </pic:pic>
              </a:graphicData>
            </a:graphic>
            <wp14:sizeRelH relativeFrom="margin">
              <wp14:pctWidth>0</wp14:pctWidth>
            </wp14:sizeRelH>
            <wp14:sizeRelV relativeFrom="margin">
              <wp14:pctHeight>0</wp14:pctHeight>
            </wp14:sizeRelV>
          </wp:anchor>
        </w:drawing>
      </w:r>
      <w:r w:rsidRPr="00F51BC7">
        <w:t>Tampilan</w:t>
      </w:r>
      <w:r>
        <w:t xml:space="preserve"> Jadwal Sidang Up-1</w:t>
      </w:r>
    </w:p>
    <w:p w14:paraId="7AF596D5" w14:textId="4AFA7343" w:rsidR="00622D31" w:rsidRPr="004A4DCB" w:rsidRDefault="004E00AD" w:rsidP="004A4DCB">
      <w:pPr>
        <w:pStyle w:val="Caption"/>
        <w:spacing w:after="0" w:line="360" w:lineRule="auto"/>
        <w:ind w:left="1560"/>
        <w:jc w:val="center"/>
        <w:rPr>
          <w:i w:val="0"/>
          <w:iCs w:val="0"/>
          <w:color w:val="auto"/>
          <w:sz w:val="24"/>
          <w:szCs w:val="24"/>
        </w:rPr>
      </w:pPr>
      <w:bookmarkStart w:id="247" w:name="_Toc79605212"/>
      <w:r w:rsidRPr="004A4DCB">
        <w:rPr>
          <w:i w:val="0"/>
          <w:iCs w:val="0"/>
          <w:color w:val="auto"/>
          <w:sz w:val="24"/>
          <w:szCs w:val="24"/>
        </w:rPr>
        <w:t xml:space="preserve">Gambar 5. </w:t>
      </w:r>
      <w:r w:rsidRPr="004A4DCB">
        <w:rPr>
          <w:i w:val="0"/>
          <w:iCs w:val="0"/>
          <w:color w:val="auto"/>
          <w:sz w:val="24"/>
          <w:szCs w:val="24"/>
        </w:rPr>
        <w:fldChar w:fldCharType="begin"/>
      </w:r>
      <w:r w:rsidRPr="004A4DCB">
        <w:rPr>
          <w:i w:val="0"/>
          <w:iCs w:val="0"/>
          <w:color w:val="auto"/>
          <w:sz w:val="24"/>
          <w:szCs w:val="24"/>
        </w:rPr>
        <w:instrText xml:space="preserve"> SEQ Gambar_5. \* ARABIC </w:instrText>
      </w:r>
      <w:r w:rsidRPr="004A4DCB">
        <w:rPr>
          <w:i w:val="0"/>
          <w:iCs w:val="0"/>
          <w:color w:val="auto"/>
          <w:sz w:val="24"/>
          <w:szCs w:val="24"/>
        </w:rPr>
        <w:fldChar w:fldCharType="separate"/>
      </w:r>
      <w:r w:rsidR="00FB1FF7">
        <w:rPr>
          <w:i w:val="0"/>
          <w:iCs w:val="0"/>
          <w:noProof/>
          <w:color w:val="auto"/>
          <w:sz w:val="24"/>
          <w:szCs w:val="24"/>
        </w:rPr>
        <w:t>18</w:t>
      </w:r>
      <w:r w:rsidRPr="004A4DCB">
        <w:rPr>
          <w:i w:val="0"/>
          <w:iCs w:val="0"/>
          <w:color w:val="auto"/>
          <w:sz w:val="24"/>
          <w:szCs w:val="24"/>
        </w:rPr>
        <w:fldChar w:fldCharType="end"/>
      </w:r>
      <w:r w:rsidRPr="004A4DCB">
        <w:rPr>
          <w:i w:val="0"/>
          <w:iCs w:val="0"/>
          <w:color w:val="auto"/>
          <w:sz w:val="24"/>
          <w:szCs w:val="24"/>
        </w:rPr>
        <w:t xml:space="preserve"> Tampilan Jadwal Sidang Up-1</w:t>
      </w:r>
      <w:bookmarkEnd w:id="247"/>
    </w:p>
    <w:p w14:paraId="3AA86250" w14:textId="77777777" w:rsidR="00622D31" w:rsidRDefault="00622D31" w:rsidP="00622D31">
      <w:pPr>
        <w:pStyle w:val="ListParagraph"/>
        <w:numPr>
          <w:ilvl w:val="0"/>
          <w:numId w:val="92"/>
        </w:numPr>
        <w:spacing w:line="360" w:lineRule="auto"/>
        <w:ind w:left="1560"/>
      </w:pPr>
      <w:r w:rsidRPr="00F51BC7">
        <w:rPr>
          <w:noProof/>
        </w:rPr>
        <w:lastRenderedPageBreak/>
        <w:drawing>
          <wp:anchor distT="0" distB="0" distL="114300" distR="114300" simplePos="0" relativeHeight="251755520" behindDoc="0" locked="0" layoutInCell="1" allowOverlap="1" wp14:anchorId="5BA3886E" wp14:editId="2BB5C140">
            <wp:simplePos x="0" y="0"/>
            <wp:positionH relativeFrom="margin">
              <wp:align>right</wp:align>
            </wp:positionH>
            <wp:positionV relativeFrom="paragraph">
              <wp:posOffset>253365</wp:posOffset>
            </wp:positionV>
            <wp:extent cx="3953510" cy="3529965"/>
            <wp:effectExtent l="0" t="0" r="8890" b="0"/>
            <wp:wrapTopAndBottom/>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extLst>
                        <a:ext uri="{28A0092B-C50C-407E-A947-70E740481C1C}">
                          <a14:useLocalDpi xmlns:a14="http://schemas.microsoft.com/office/drawing/2010/main" val="0"/>
                        </a:ext>
                      </a:extLst>
                    </a:blip>
                    <a:stretch>
                      <a:fillRect/>
                    </a:stretch>
                  </pic:blipFill>
                  <pic:spPr>
                    <a:xfrm>
                      <a:off x="0" y="0"/>
                      <a:ext cx="3953510" cy="3529965"/>
                    </a:xfrm>
                    <a:prstGeom prst="rect">
                      <a:avLst/>
                    </a:prstGeom>
                  </pic:spPr>
                </pic:pic>
              </a:graphicData>
            </a:graphic>
            <wp14:sizeRelH relativeFrom="margin">
              <wp14:pctWidth>0</wp14:pctWidth>
            </wp14:sizeRelH>
            <wp14:sizeRelV relativeFrom="margin">
              <wp14:pctHeight>0</wp14:pctHeight>
            </wp14:sizeRelV>
          </wp:anchor>
        </w:drawing>
      </w:r>
      <w:r w:rsidRPr="00F51BC7">
        <w:t>Tampilan</w:t>
      </w:r>
      <w:r>
        <w:t xml:space="preserve"> Jadwal Sidang UP-2</w:t>
      </w:r>
    </w:p>
    <w:p w14:paraId="68D0777E" w14:textId="0D49DEDD" w:rsidR="00622D31" w:rsidRPr="00BB37DD" w:rsidRDefault="004E00AD" w:rsidP="004A4DCB">
      <w:pPr>
        <w:pStyle w:val="Caption"/>
        <w:spacing w:after="0" w:line="360" w:lineRule="auto"/>
        <w:ind w:left="1560"/>
        <w:jc w:val="center"/>
        <w:rPr>
          <w:i w:val="0"/>
          <w:iCs w:val="0"/>
          <w:color w:val="auto"/>
          <w:sz w:val="24"/>
          <w:szCs w:val="24"/>
        </w:rPr>
      </w:pPr>
      <w:bookmarkStart w:id="248" w:name="_Toc79605213"/>
      <w:r w:rsidRPr="004A4DCB">
        <w:rPr>
          <w:i w:val="0"/>
          <w:iCs w:val="0"/>
          <w:color w:val="auto"/>
          <w:sz w:val="24"/>
          <w:szCs w:val="24"/>
        </w:rPr>
        <w:t xml:space="preserve">Gambar 5. </w:t>
      </w:r>
      <w:r w:rsidRPr="004A4DCB">
        <w:rPr>
          <w:i w:val="0"/>
          <w:iCs w:val="0"/>
          <w:color w:val="auto"/>
          <w:sz w:val="24"/>
          <w:szCs w:val="24"/>
        </w:rPr>
        <w:fldChar w:fldCharType="begin"/>
      </w:r>
      <w:r w:rsidRPr="004A4DCB">
        <w:rPr>
          <w:i w:val="0"/>
          <w:iCs w:val="0"/>
          <w:color w:val="auto"/>
          <w:sz w:val="24"/>
          <w:szCs w:val="24"/>
        </w:rPr>
        <w:instrText xml:space="preserve"> SEQ Gambar_5. \* ARABIC </w:instrText>
      </w:r>
      <w:r w:rsidRPr="004A4DCB">
        <w:rPr>
          <w:i w:val="0"/>
          <w:iCs w:val="0"/>
          <w:color w:val="auto"/>
          <w:sz w:val="24"/>
          <w:szCs w:val="24"/>
        </w:rPr>
        <w:fldChar w:fldCharType="separate"/>
      </w:r>
      <w:r w:rsidR="00FB1FF7">
        <w:rPr>
          <w:i w:val="0"/>
          <w:iCs w:val="0"/>
          <w:noProof/>
          <w:color w:val="auto"/>
          <w:sz w:val="24"/>
          <w:szCs w:val="24"/>
        </w:rPr>
        <w:t>19</w:t>
      </w:r>
      <w:r w:rsidRPr="004A4DCB">
        <w:rPr>
          <w:i w:val="0"/>
          <w:iCs w:val="0"/>
          <w:color w:val="auto"/>
          <w:sz w:val="24"/>
          <w:szCs w:val="24"/>
        </w:rPr>
        <w:fldChar w:fldCharType="end"/>
      </w:r>
      <w:r w:rsidRPr="004A4DCB">
        <w:rPr>
          <w:i w:val="0"/>
          <w:iCs w:val="0"/>
          <w:color w:val="auto"/>
          <w:sz w:val="24"/>
          <w:szCs w:val="24"/>
        </w:rPr>
        <w:t xml:space="preserve"> Tampilan Jadwal Sidang Up-2</w:t>
      </w:r>
      <w:bookmarkEnd w:id="248"/>
    </w:p>
    <w:p w14:paraId="20851436" w14:textId="77777777" w:rsidR="00622D31" w:rsidRPr="0005172C" w:rsidRDefault="00622D31" w:rsidP="00622D31">
      <w:pPr>
        <w:pStyle w:val="ListParagraph"/>
        <w:tabs>
          <w:tab w:val="left" w:pos="5103"/>
        </w:tabs>
        <w:spacing w:line="360" w:lineRule="auto"/>
        <w:ind w:left="1134"/>
        <w:jc w:val="center"/>
      </w:pPr>
    </w:p>
    <w:p w14:paraId="2C6523A0" w14:textId="77777777" w:rsidR="00622D31" w:rsidRDefault="00622D31" w:rsidP="00622D31">
      <w:pPr>
        <w:pStyle w:val="ListParagraph"/>
        <w:numPr>
          <w:ilvl w:val="0"/>
          <w:numId w:val="92"/>
        </w:numPr>
        <w:spacing w:line="360" w:lineRule="auto"/>
        <w:ind w:left="1560"/>
      </w:pPr>
      <w:r w:rsidRPr="00F51BC7">
        <w:rPr>
          <w:noProof/>
        </w:rPr>
        <w:drawing>
          <wp:anchor distT="0" distB="0" distL="114300" distR="114300" simplePos="0" relativeHeight="251756544" behindDoc="0" locked="0" layoutInCell="1" allowOverlap="1" wp14:anchorId="76C36D31" wp14:editId="4240F2CD">
            <wp:simplePos x="0" y="0"/>
            <wp:positionH relativeFrom="margin">
              <wp:align>right</wp:align>
            </wp:positionH>
            <wp:positionV relativeFrom="paragraph">
              <wp:posOffset>325755</wp:posOffset>
            </wp:positionV>
            <wp:extent cx="3916045" cy="3582670"/>
            <wp:effectExtent l="0" t="0" r="8255" b="0"/>
            <wp:wrapTopAndBottom/>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extLst>
                        <a:ext uri="{28A0092B-C50C-407E-A947-70E740481C1C}">
                          <a14:useLocalDpi xmlns:a14="http://schemas.microsoft.com/office/drawing/2010/main" val="0"/>
                        </a:ext>
                      </a:extLst>
                    </a:blip>
                    <a:stretch>
                      <a:fillRect/>
                    </a:stretch>
                  </pic:blipFill>
                  <pic:spPr>
                    <a:xfrm>
                      <a:off x="0" y="0"/>
                      <a:ext cx="3916045" cy="3582670"/>
                    </a:xfrm>
                    <a:prstGeom prst="rect">
                      <a:avLst/>
                    </a:prstGeom>
                  </pic:spPr>
                </pic:pic>
              </a:graphicData>
            </a:graphic>
            <wp14:sizeRelH relativeFrom="margin">
              <wp14:pctWidth>0</wp14:pctWidth>
            </wp14:sizeRelH>
            <wp14:sizeRelV relativeFrom="margin">
              <wp14:pctHeight>0</wp14:pctHeight>
            </wp14:sizeRelV>
          </wp:anchor>
        </w:drawing>
      </w:r>
      <w:r w:rsidRPr="00F51BC7">
        <w:t>Tampilan</w:t>
      </w:r>
      <w:r>
        <w:t xml:space="preserve"> Update Informasi</w:t>
      </w:r>
    </w:p>
    <w:p w14:paraId="3F1479F5" w14:textId="2C949461" w:rsidR="00622D31" w:rsidRPr="00BB37DD" w:rsidRDefault="004E00AD" w:rsidP="004A4DCB">
      <w:pPr>
        <w:pStyle w:val="Caption"/>
        <w:spacing w:after="0" w:line="360" w:lineRule="auto"/>
        <w:ind w:left="1560"/>
        <w:jc w:val="center"/>
        <w:rPr>
          <w:i w:val="0"/>
          <w:iCs w:val="0"/>
          <w:color w:val="auto"/>
          <w:sz w:val="24"/>
          <w:szCs w:val="24"/>
        </w:rPr>
      </w:pPr>
      <w:bookmarkStart w:id="249" w:name="_Toc79605214"/>
      <w:r w:rsidRPr="004A4DCB">
        <w:rPr>
          <w:i w:val="0"/>
          <w:iCs w:val="0"/>
          <w:color w:val="auto"/>
          <w:sz w:val="24"/>
          <w:szCs w:val="24"/>
        </w:rPr>
        <w:t xml:space="preserve">Gambar 5. </w:t>
      </w:r>
      <w:r w:rsidRPr="004A4DCB">
        <w:rPr>
          <w:i w:val="0"/>
          <w:iCs w:val="0"/>
          <w:color w:val="auto"/>
          <w:sz w:val="24"/>
          <w:szCs w:val="24"/>
        </w:rPr>
        <w:fldChar w:fldCharType="begin"/>
      </w:r>
      <w:r w:rsidRPr="004A4DCB">
        <w:rPr>
          <w:i w:val="0"/>
          <w:iCs w:val="0"/>
          <w:color w:val="auto"/>
          <w:sz w:val="24"/>
          <w:szCs w:val="24"/>
        </w:rPr>
        <w:instrText xml:space="preserve"> SEQ Gambar_5. \* ARABIC </w:instrText>
      </w:r>
      <w:r w:rsidRPr="004A4DCB">
        <w:rPr>
          <w:i w:val="0"/>
          <w:iCs w:val="0"/>
          <w:color w:val="auto"/>
          <w:sz w:val="24"/>
          <w:szCs w:val="24"/>
        </w:rPr>
        <w:fldChar w:fldCharType="separate"/>
      </w:r>
      <w:r w:rsidR="00FB1FF7">
        <w:rPr>
          <w:i w:val="0"/>
          <w:iCs w:val="0"/>
          <w:noProof/>
          <w:color w:val="auto"/>
          <w:sz w:val="24"/>
          <w:szCs w:val="24"/>
        </w:rPr>
        <w:t>20</w:t>
      </w:r>
      <w:r w:rsidRPr="004A4DCB">
        <w:rPr>
          <w:i w:val="0"/>
          <w:iCs w:val="0"/>
          <w:color w:val="auto"/>
          <w:sz w:val="24"/>
          <w:szCs w:val="24"/>
        </w:rPr>
        <w:fldChar w:fldCharType="end"/>
      </w:r>
      <w:r w:rsidRPr="004A4DCB">
        <w:rPr>
          <w:i w:val="0"/>
          <w:iCs w:val="0"/>
          <w:color w:val="auto"/>
          <w:sz w:val="24"/>
          <w:szCs w:val="24"/>
        </w:rPr>
        <w:t xml:space="preserve"> Tampilan Update Informasi</w:t>
      </w:r>
      <w:bookmarkEnd w:id="249"/>
    </w:p>
    <w:p w14:paraId="0F9774C3" w14:textId="77777777" w:rsidR="00622D31" w:rsidRDefault="00622D31" w:rsidP="00622D31">
      <w:pPr>
        <w:pStyle w:val="ListParagraph"/>
        <w:numPr>
          <w:ilvl w:val="0"/>
          <w:numId w:val="92"/>
        </w:numPr>
        <w:spacing w:line="360" w:lineRule="auto"/>
        <w:ind w:left="1560"/>
      </w:pPr>
      <w:r>
        <w:rPr>
          <w:noProof/>
        </w:rPr>
        <w:lastRenderedPageBreak/>
        <w:drawing>
          <wp:anchor distT="0" distB="0" distL="114300" distR="114300" simplePos="0" relativeHeight="251757568" behindDoc="0" locked="0" layoutInCell="1" allowOverlap="1" wp14:anchorId="50AF8201" wp14:editId="781B50E7">
            <wp:simplePos x="0" y="0"/>
            <wp:positionH relativeFrom="margin">
              <wp:align>right</wp:align>
            </wp:positionH>
            <wp:positionV relativeFrom="paragraph">
              <wp:posOffset>348615</wp:posOffset>
            </wp:positionV>
            <wp:extent cx="3973830" cy="3423285"/>
            <wp:effectExtent l="0" t="0" r="7620" b="5715"/>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extLst>
                        <a:ext uri="{28A0092B-C50C-407E-A947-70E740481C1C}">
                          <a14:useLocalDpi xmlns:a14="http://schemas.microsoft.com/office/drawing/2010/main" val="0"/>
                        </a:ext>
                      </a:extLst>
                    </a:blip>
                    <a:stretch>
                      <a:fillRect/>
                    </a:stretch>
                  </pic:blipFill>
                  <pic:spPr>
                    <a:xfrm>
                      <a:off x="0" y="0"/>
                      <a:ext cx="3973830" cy="3423285"/>
                    </a:xfrm>
                    <a:prstGeom prst="rect">
                      <a:avLst/>
                    </a:prstGeom>
                  </pic:spPr>
                </pic:pic>
              </a:graphicData>
            </a:graphic>
            <wp14:sizeRelH relativeFrom="margin">
              <wp14:pctWidth>0</wp14:pctWidth>
            </wp14:sizeRelH>
            <wp14:sizeRelV relativeFrom="margin">
              <wp14:pctHeight>0</wp14:pctHeight>
            </wp14:sizeRelV>
          </wp:anchor>
        </w:drawing>
      </w:r>
      <w:r w:rsidRPr="004357CB">
        <w:t>Tampilan</w:t>
      </w:r>
      <w:r>
        <w:t xml:space="preserve"> Profil</w:t>
      </w:r>
    </w:p>
    <w:p w14:paraId="40671EA1" w14:textId="4F308EBD" w:rsidR="00622D31" w:rsidRPr="00BB37DD" w:rsidRDefault="004E00AD" w:rsidP="004A4DCB">
      <w:pPr>
        <w:pStyle w:val="Caption"/>
        <w:spacing w:after="0" w:line="360" w:lineRule="auto"/>
        <w:ind w:left="1560"/>
        <w:jc w:val="center"/>
        <w:rPr>
          <w:i w:val="0"/>
          <w:iCs w:val="0"/>
          <w:color w:val="auto"/>
          <w:sz w:val="24"/>
          <w:szCs w:val="24"/>
        </w:rPr>
      </w:pPr>
      <w:bookmarkStart w:id="250" w:name="_Toc79605215"/>
      <w:r w:rsidRPr="004A4DCB">
        <w:rPr>
          <w:i w:val="0"/>
          <w:iCs w:val="0"/>
          <w:color w:val="auto"/>
          <w:sz w:val="24"/>
          <w:szCs w:val="24"/>
        </w:rPr>
        <w:t xml:space="preserve">Gambar 5. </w:t>
      </w:r>
      <w:r w:rsidRPr="004A4DCB">
        <w:rPr>
          <w:i w:val="0"/>
          <w:iCs w:val="0"/>
          <w:color w:val="auto"/>
          <w:sz w:val="24"/>
          <w:szCs w:val="24"/>
        </w:rPr>
        <w:fldChar w:fldCharType="begin"/>
      </w:r>
      <w:r w:rsidRPr="004A4DCB">
        <w:rPr>
          <w:i w:val="0"/>
          <w:iCs w:val="0"/>
          <w:color w:val="auto"/>
          <w:sz w:val="24"/>
          <w:szCs w:val="24"/>
        </w:rPr>
        <w:instrText xml:space="preserve"> SEQ Gambar_5. \* ARABIC </w:instrText>
      </w:r>
      <w:r w:rsidRPr="004A4DCB">
        <w:rPr>
          <w:i w:val="0"/>
          <w:iCs w:val="0"/>
          <w:color w:val="auto"/>
          <w:sz w:val="24"/>
          <w:szCs w:val="24"/>
        </w:rPr>
        <w:fldChar w:fldCharType="separate"/>
      </w:r>
      <w:r w:rsidR="00FB1FF7">
        <w:rPr>
          <w:i w:val="0"/>
          <w:iCs w:val="0"/>
          <w:noProof/>
          <w:color w:val="auto"/>
          <w:sz w:val="24"/>
          <w:szCs w:val="24"/>
        </w:rPr>
        <w:t>21</w:t>
      </w:r>
      <w:r w:rsidRPr="004A4DCB">
        <w:rPr>
          <w:i w:val="0"/>
          <w:iCs w:val="0"/>
          <w:color w:val="auto"/>
          <w:sz w:val="24"/>
          <w:szCs w:val="24"/>
        </w:rPr>
        <w:fldChar w:fldCharType="end"/>
      </w:r>
      <w:r w:rsidRPr="004A4DCB">
        <w:rPr>
          <w:i w:val="0"/>
          <w:iCs w:val="0"/>
          <w:color w:val="auto"/>
          <w:sz w:val="24"/>
          <w:szCs w:val="24"/>
        </w:rPr>
        <w:t xml:space="preserve"> Tampilan Profil</w:t>
      </w:r>
      <w:bookmarkEnd w:id="250"/>
    </w:p>
    <w:p w14:paraId="4F0ECC65" w14:textId="77777777" w:rsidR="00622D31" w:rsidRPr="0005172C" w:rsidRDefault="00622D31" w:rsidP="00622D31">
      <w:pPr>
        <w:pStyle w:val="ListParagraph"/>
        <w:spacing w:line="360" w:lineRule="auto"/>
        <w:ind w:left="1134"/>
        <w:jc w:val="center"/>
      </w:pPr>
    </w:p>
    <w:p w14:paraId="05C42A98" w14:textId="77777777" w:rsidR="00622D31" w:rsidRDefault="00622D31" w:rsidP="00622D31">
      <w:pPr>
        <w:pStyle w:val="ListParagraph"/>
        <w:numPr>
          <w:ilvl w:val="0"/>
          <w:numId w:val="92"/>
        </w:numPr>
        <w:spacing w:line="360" w:lineRule="auto"/>
        <w:ind w:left="1560"/>
      </w:pPr>
      <w:r w:rsidRPr="00F51BC7">
        <w:rPr>
          <w:noProof/>
        </w:rPr>
        <w:drawing>
          <wp:anchor distT="0" distB="0" distL="114300" distR="114300" simplePos="0" relativeHeight="251758592" behindDoc="0" locked="0" layoutInCell="1" allowOverlap="1" wp14:anchorId="4AFBA760" wp14:editId="3350F8A6">
            <wp:simplePos x="0" y="0"/>
            <wp:positionH relativeFrom="margin">
              <wp:align>right</wp:align>
            </wp:positionH>
            <wp:positionV relativeFrom="paragraph">
              <wp:posOffset>293370</wp:posOffset>
            </wp:positionV>
            <wp:extent cx="3973830" cy="3540125"/>
            <wp:effectExtent l="0" t="0" r="7620" b="3175"/>
            <wp:wrapTopAndBottom/>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3973830" cy="3540125"/>
                    </a:xfrm>
                    <a:prstGeom prst="rect">
                      <a:avLst/>
                    </a:prstGeom>
                  </pic:spPr>
                </pic:pic>
              </a:graphicData>
            </a:graphic>
            <wp14:sizeRelH relativeFrom="margin">
              <wp14:pctWidth>0</wp14:pctWidth>
            </wp14:sizeRelH>
            <wp14:sizeRelV relativeFrom="margin">
              <wp14:pctHeight>0</wp14:pctHeight>
            </wp14:sizeRelV>
          </wp:anchor>
        </w:drawing>
      </w:r>
      <w:r w:rsidRPr="00F51BC7">
        <w:t>Tampilan</w:t>
      </w:r>
      <w:r>
        <w:t xml:space="preserve"> Ganti </w:t>
      </w:r>
      <w:r w:rsidRPr="00DC46B0">
        <w:rPr>
          <w:i/>
          <w:iCs/>
        </w:rPr>
        <w:t>Password</w:t>
      </w:r>
    </w:p>
    <w:p w14:paraId="51A2ABE9" w14:textId="705FFC8B" w:rsidR="00622D31" w:rsidRPr="0015460B" w:rsidRDefault="004E00AD" w:rsidP="004A4DCB">
      <w:pPr>
        <w:pStyle w:val="Caption"/>
        <w:spacing w:after="0" w:line="360" w:lineRule="auto"/>
        <w:ind w:left="1560"/>
        <w:jc w:val="center"/>
        <w:rPr>
          <w:i w:val="0"/>
          <w:iCs w:val="0"/>
          <w:color w:val="auto"/>
          <w:sz w:val="24"/>
          <w:szCs w:val="24"/>
        </w:rPr>
      </w:pPr>
      <w:bookmarkStart w:id="251" w:name="_Toc79605216"/>
      <w:r w:rsidRPr="004A4DCB">
        <w:rPr>
          <w:i w:val="0"/>
          <w:iCs w:val="0"/>
          <w:color w:val="auto"/>
          <w:sz w:val="24"/>
          <w:szCs w:val="24"/>
        </w:rPr>
        <w:t xml:space="preserve">Gambar 5. </w:t>
      </w:r>
      <w:r w:rsidRPr="004A4DCB">
        <w:rPr>
          <w:i w:val="0"/>
          <w:iCs w:val="0"/>
          <w:color w:val="auto"/>
          <w:sz w:val="24"/>
          <w:szCs w:val="24"/>
        </w:rPr>
        <w:fldChar w:fldCharType="begin"/>
      </w:r>
      <w:r w:rsidRPr="004A4DCB">
        <w:rPr>
          <w:i w:val="0"/>
          <w:iCs w:val="0"/>
          <w:color w:val="auto"/>
          <w:sz w:val="24"/>
          <w:szCs w:val="24"/>
        </w:rPr>
        <w:instrText xml:space="preserve"> SEQ Gambar_5. \* ARABIC </w:instrText>
      </w:r>
      <w:r w:rsidRPr="004A4DCB">
        <w:rPr>
          <w:i w:val="0"/>
          <w:iCs w:val="0"/>
          <w:color w:val="auto"/>
          <w:sz w:val="24"/>
          <w:szCs w:val="24"/>
        </w:rPr>
        <w:fldChar w:fldCharType="separate"/>
      </w:r>
      <w:r w:rsidR="00FB1FF7">
        <w:rPr>
          <w:i w:val="0"/>
          <w:iCs w:val="0"/>
          <w:noProof/>
          <w:color w:val="auto"/>
          <w:sz w:val="24"/>
          <w:szCs w:val="24"/>
        </w:rPr>
        <w:t>22</w:t>
      </w:r>
      <w:r w:rsidRPr="004A4DCB">
        <w:rPr>
          <w:i w:val="0"/>
          <w:iCs w:val="0"/>
          <w:color w:val="auto"/>
          <w:sz w:val="24"/>
          <w:szCs w:val="24"/>
        </w:rPr>
        <w:fldChar w:fldCharType="end"/>
      </w:r>
      <w:r w:rsidRPr="004A4DCB">
        <w:rPr>
          <w:i w:val="0"/>
          <w:iCs w:val="0"/>
          <w:color w:val="auto"/>
          <w:sz w:val="24"/>
          <w:szCs w:val="24"/>
        </w:rPr>
        <w:t xml:space="preserve"> Tampilan ganti </w:t>
      </w:r>
      <w:r w:rsidRPr="00DC46B0">
        <w:rPr>
          <w:color w:val="auto"/>
          <w:sz w:val="24"/>
          <w:szCs w:val="24"/>
        </w:rPr>
        <w:t>Password</w:t>
      </w:r>
      <w:bookmarkEnd w:id="251"/>
    </w:p>
    <w:p w14:paraId="68A9E74E" w14:textId="77777777" w:rsidR="00622D31" w:rsidRPr="004357CB" w:rsidRDefault="00622D31" w:rsidP="00622D31">
      <w:pPr>
        <w:pStyle w:val="ListParagraph"/>
        <w:numPr>
          <w:ilvl w:val="0"/>
          <w:numId w:val="91"/>
        </w:numPr>
        <w:spacing w:line="360" w:lineRule="auto"/>
        <w:ind w:left="1134"/>
      </w:pPr>
      <w:r>
        <w:lastRenderedPageBreak/>
        <w:t>Halaman Mahasiswa</w:t>
      </w:r>
    </w:p>
    <w:p w14:paraId="591B771F" w14:textId="77777777" w:rsidR="00622D31" w:rsidRPr="0005172C" w:rsidRDefault="00622D31" w:rsidP="00622D31">
      <w:pPr>
        <w:pStyle w:val="ListParagraph"/>
        <w:numPr>
          <w:ilvl w:val="0"/>
          <w:numId w:val="93"/>
        </w:numPr>
        <w:spacing w:line="360" w:lineRule="auto"/>
        <w:ind w:left="1560"/>
      </w:pPr>
      <w:r>
        <w:rPr>
          <w:noProof/>
        </w:rPr>
        <w:drawing>
          <wp:anchor distT="0" distB="0" distL="114300" distR="114300" simplePos="0" relativeHeight="251736064" behindDoc="0" locked="0" layoutInCell="1" allowOverlap="1" wp14:anchorId="445FCBED" wp14:editId="2A1F11D9">
            <wp:simplePos x="0" y="0"/>
            <wp:positionH relativeFrom="margin">
              <wp:align>right</wp:align>
            </wp:positionH>
            <wp:positionV relativeFrom="paragraph">
              <wp:posOffset>314325</wp:posOffset>
            </wp:positionV>
            <wp:extent cx="3992880" cy="3402330"/>
            <wp:effectExtent l="0" t="0" r="7620" b="7620"/>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3992880" cy="3402330"/>
                    </a:xfrm>
                    <a:prstGeom prst="rect">
                      <a:avLst/>
                    </a:prstGeom>
                  </pic:spPr>
                </pic:pic>
              </a:graphicData>
            </a:graphic>
            <wp14:sizeRelH relativeFrom="margin">
              <wp14:pctWidth>0</wp14:pctWidth>
            </wp14:sizeRelH>
            <wp14:sizeRelV relativeFrom="margin">
              <wp14:pctHeight>0</wp14:pctHeight>
            </wp14:sizeRelV>
          </wp:anchor>
        </w:drawing>
      </w:r>
      <w:r w:rsidRPr="004357CB">
        <w:t>Tampilan</w:t>
      </w:r>
      <w:r>
        <w:t xml:space="preserve"> </w:t>
      </w:r>
      <w:r w:rsidRPr="001A26B6">
        <w:rPr>
          <w:i/>
          <w:iCs/>
        </w:rPr>
        <w:t>Form</w:t>
      </w:r>
      <w:r>
        <w:t xml:space="preserve"> </w:t>
      </w:r>
      <w:r>
        <w:rPr>
          <w:i/>
          <w:iCs/>
        </w:rPr>
        <w:t>Login</w:t>
      </w:r>
    </w:p>
    <w:p w14:paraId="0DB5CDA9" w14:textId="3FFE95C7" w:rsidR="00622D31" w:rsidRPr="0015460B" w:rsidRDefault="004E00AD" w:rsidP="004A4DCB">
      <w:pPr>
        <w:pStyle w:val="Caption"/>
        <w:spacing w:after="0" w:line="360" w:lineRule="auto"/>
        <w:ind w:left="1560"/>
        <w:jc w:val="center"/>
        <w:rPr>
          <w:i w:val="0"/>
          <w:iCs w:val="0"/>
          <w:color w:val="auto"/>
          <w:sz w:val="24"/>
          <w:szCs w:val="24"/>
        </w:rPr>
      </w:pPr>
      <w:bookmarkStart w:id="252" w:name="_Toc79605217"/>
      <w:r w:rsidRPr="004A4DCB">
        <w:rPr>
          <w:i w:val="0"/>
          <w:iCs w:val="0"/>
          <w:color w:val="auto"/>
          <w:sz w:val="24"/>
          <w:szCs w:val="24"/>
        </w:rPr>
        <w:t xml:space="preserve">Gambar 5. </w:t>
      </w:r>
      <w:r w:rsidRPr="004A4DCB">
        <w:rPr>
          <w:i w:val="0"/>
          <w:iCs w:val="0"/>
          <w:color w:val="auto"/>
          <w:sz w:val="24"/>
          <w:szCs w:val="24"/>
        </w:rPr>
        <w:fldChar w:fldCharType="begin"/>
      </w:r>
      <w:r w:rsidRPr="004A4DCB">
        <w:rPr>
          <w:i w:val="0"/>
          <w:iCs w:val="0"/>
          <w:color w:val="auto"/>
          <w:sz w:val="24"/>
          <w:szCs w:val="24"/>
        </w:rPr>
        <w:instrText xml:space="preserve"> SEQ Gambar_5. \* ARABIC </w:instrText>
      </w:r>
      <w:r w:rsidRPr="004A4DCB">
        <w:rPr>
          <w:i w:val="0"/>
          <w:iCs w:val="0"/>
          <w:color w:val="auto"/>
          <w:sz w:val="24"/>
          <w:szCs w:val="24"/>
        </w:rPr>
        <w:fldChar w:fldCharType="separate"/>
      </w:r>
      <w:r w:rsidR="00FB1FF7">
        <w:rPr>
          <w:i w:val="0"/>
          <w:iCs w:val="0"/>
          <w:noProof/>
          <w:color w:val="auto"/>
          <w:sz w:val="24"/>
          <w:szCs w:val="24"/>
        </w:rPr>
        <w:t>23</w:t>
      </w:r>
      <w:r w:rsidRPr="004A4DCB">
        <w:rPr>
          <w:i w:val="0"/>
          <w:iCs w:val="0"/>
          <w:color w:val="auto"/>
          <w:sz w:val="24"/>
          <w:szCs w:val="24"/>
        </w:rPr>
        <w:fldChar w:fldCharType="end"/>
      </w:r>
      <w:r w:rsidRPr="004A4DCB">
        <w:rPr>
          <w:i w:val="0"/>
          <w:iCs w:val="0"/>
          <w:color w:val="auto"/>
          <w:sz w:val="24"/>
          <w:szCs w:val="24"/>
        </w:rPr>
        <w:t xml:space="preserve"> Tampilan </w:t>
      </w:r>
      <w:r w:rsidRPr="00DC46B0">
        <w:rPr>
          <w:color w:val="auto"/>
          <w:sz w:val="24"/>
          <w:szCs w:val="24"/>
        </w:rPr>
        <w:t>Form Login</w:t>
      </w:r>
      <w:bookmarkEnd w:id="252"/>
    </w:p>
    <w:p w14:paraId="129F875E" w14:textId="77777777" w:rsidR="00622D31" w:rsidRPr="00335E79" w:rsidRDefault="00622D31" w:rsidP="00622D31">
      <w:pPr>
        <w:pStyle w:val="ListParagraph"/>
        <w:spacing w:line="360" w:lineRule="auto"/>
        <w:ind w:left="993"/>
        <w:jc w:val="center"/>
      </w:pPr>
    </w:p>
    <w:p w14:paraId="0D18D2C1" w14:textId="0C48E376" w:rsidR="00622D31" w:rsidRDefault="00622D31" w:rsidP="00622D31">
      <w:pPr>
        <w:pStyle w:val="ListParagraph"/>
        <w:numPr>
          <w:ilvl w:val="0"/>
          <w:numId w:val="93"/>
        </w:numPr>
        <w:spacing w:line="360" w:lineRule="auto"/>
        <w:ind w:left="1560"/>
      </w:pPr>
      <w:r w:rsidRPr="00F51BC7">
        <w:rPr>
          <w:noProof/>
        </w:rPr>
        <w:drawing>
          <wp:anchor distT="0" distB="0" distL="114300" distR="114300" simplePos="0" relativeHeight="251737088" behindDoc="0" locked="0" layoutInCell="1" allowOverlap="1" wp14:anchorId="04FC8801" wp14:editId="539B6A46">
            <wp:simplePos x="0" y="0"/>
            <wp:positionH relativeFrom="margin">
              <wp:align>right</wp:align>
            </wp:positionH>
            <wp:positionV relativeFrom="paragraph">
              <wp:posOffset>293370</wp:posOffset>
            </wp:positionV>
            <wp:extent cx="4007485" cy="3431540"/>
            <wp:effectExtent l="0" t="0" r="0" b="0"/>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4008396" cy="3432749"/>
                    </a:xfrm>
                    <a:prstGeom prst="rect">
                      <a:avLst/>
                    </a:prstGeom>
                  </pic:spPr>
                </pic:pic>
              </a:graphicData>
            </a:graphic>
            <wp14:sizeRelH relativeFrom="margin">
              <wp14:pctWidth>0</wp14:pctWidth>
            </wp14:sizeRelH>
            <wp14:sizeRelV relativeFrom="margin">
              <wp14:pctHeight>0</wp14:pctHeight>
            </wp14:sizeRelV>
          </wp:anchor>
        </w:drawing>
      </w:r>
      <w:r w:rsidRPr="00F51BC7">
        <w:t>Tampilan</w:t>
      </w:r>
      <w:r>
        <w:t xml:space="preserve"> </w:t>
      </w:r>
      <w:r w:rsidRPr="001A26B6">
        <w:rPr>
          <w:i/>
          <w:iCs/>
        </w:rPr>
        <w:t>Form</w:t>
      </w:r>
      <w:r>
        <w:t xml:space="preserve"> Registrasi</w:t>
      </w:r>
    </w:p>
    <w:p w14:paraId="634AEC26" w14:textId="6B43ACA7" w:rsidR="0015460B" w:rsidRPr="0015460B" w:rsidRDefault="004E00AD" w:rsidP="004A4DCB">
      <w:pPr>
        <w:pStyle w:val="Caption"/>
        <w:spacing w:after="0" w:line="360" w:lineRule="auto"/>
        <w:ind w:left="1560"/>
        <w:jc w:val="center"/>
        <w:rPr>
          <w:i w:val="0"/>
          <w:iCs w:val="0"/>
          <w:color w:val="auto"/>
          <w:sz w:val="24"/>
          <w:szCs w:val="24"/>
        </w:rPr>
      </w:pPr>
      <w:bookmarkStart w:id="253" w:name="_Toc79605218"/>
      <w:r w:rsidRPr="004A4DCB">
        <w:rPr>
          <w:i w:val="0"/>
          <w:iCs w:val="0"/>
          <w:color w:val="auto"/>
          <w:sz w:val="24"/>
          <w:szCs w:val="24"/>
        </w:rPr>
        <w:t xml:space="preserve">Gambar 5. </w:t>
      </w:r>
      <w:r w:rsidRPr="004A4DCB">
        <w:rPr>
          <w:i w:val="0"/>
          <w:iCs w:val="0"/>
          <w:color w:val="auto"/>
          <w:sz w:val="24"/>
          <w:szCs w:val="24"/>
        </w:rPr>
        <w:fldChar w:fldCharType="begin"/>
      </w:r>
      <w:r w:rsidRPr="004A4DCB">
        <w:rPr>
          <w:i w:val="0"/>
          <w:iCs w:val="0"/>
          <w:color w:val="auto"/>
          <w:sz w:val="24"/>
          <w:szCs w:val="24"/>
        </w:rPr>
        <w:instrText xml:space="preserve"> SEQ Gambar_5. \* ARABIC </w:instrText>
      </w:r>
      <w:r w:rsidRPr="004A4DCB">
        <w:rPr>
          <w:i w:val="0"/>
          <w:iCs w:val="0"/>
          <w:color w:val="auto"/>
          <w:sz w:val="24"/>
          <w:szCs w:val="24"/>
        </w:rPr>
        <w:fldChar w:fldCharType="separate"/>
      </w:r>
      <w:r w:rsidR="00FB1FF7">
        <w:rPr>
          <w:i w:val="0"/>
          <w:iCs w:val="0"/>
          <w:noProof/>
          <w:color w:val="auto"/>
          <w:sz w:val="24"/>
          <w:szCs w:val="24"/>
        </w:rPr>
        <w:t>24</w:t>
      </w:r>
      <w:r w:rsidRPr="004A4DCB">
        <w:rPr>
          <w:i w:val="0"/>
          <w:iCs w:val="0"/>
          <w:color w:val="auto"/>
          <w:sz w:val="24"/>
          <w:szCs w:val="24"/>
        </w:rPr>
        <w:fldChar w:fldCharType="end"/>
      </w:r>
      <w:r w:rsidRPr="004A4DCB">
        <w:rPr>
          <w:i w:val="0"/>
          <w:iCs w:val="0"/>
          <w:color w:val="auto"/>
          <w:sz w:val="24"/>
          <w:szCs w:val="24"/>
        </w:rPr>
        <w:t xml:space="preserve"> Tampilan Form Registrasi</w:t>
      </w:r>
      <w:bookmarkEnd w:id="253"/>
    </w:p>
    <w:p w14:paraId="71CD473B" w14:textId="77777777" w:rsidR="00622D31" w:rsidRPr="00BC58BF" w:rsidRDefault="00622D31" w:rsidP="00622D31">
      <w:pPr>
        <w:pStyle w:val="ListParagraph"/>
        <w:numPr>
          <w:ilvl w:val="0"/>
          <w:numId w:val="93"/>
        </w:numPr>
        <w:spacing w:line="360" w:lineRule="auto"/>
        <w:ind w:left="1560"/>
      </w:pPr>
      <w:r>
        <w:rPr>
          <w:noProof/>
        </w:rPr>
        <w:lastRenderedPageBreak/>
        <w:drawing>
          <wp:anchor distT="0" distB="0" distL="114300" distR="114300" simplePos="0" relativeHeight="251761664" behindDoc="0" locked="0" layoutInCell="1" allowOverlap="1" wp14:anchorId="2915EE48" wp14:editId="4962FC06">
            <wp:simplePos x="0" y="0"/>
            <wp:positionH relativeFrom="margin">
              <wp:align>right</wp:align>
            </wp:positionH>
            <wp:positionV relativeFrom="paragraph">
              <wp:posOffset>291465</wp:posOffset>
            </wp:positionV>
            <wp:extent cx="4010025" cy="3380740"/>
            <wp:effectExtent l="0" t="0" r="9525" b="0"/>
            <wp:wrapTopAndBottom/>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extLst>
                        <a:ext uri="{28A0092B-C50C-407E-A947-70E740481C1C}">
                          <a14:useLocalDpi xmlns:a14="http://schemas.microsoft.com/office/drawing/2010/main" val="0"/>
                        </a:ext>
                      </a:extLst>
                    </a:blip>
                    <a:stretch>
                      <a:fillRect/>
                    </a:stretch>
                  </pic:blipFill>
                  <pic:spPr>
                    <a:xfrm>
                      <a:off x="0" y="0"/>
                      <a:ext cx="4010025" cy="3380740"/>
                    </a:xfrm>
                    <a:prstGeom prst="rect">
                      <a:avLst/>
                    </a:prstGeom>
                  </pic:spPr>
                </pic:pic>
              </a:graphicData>
            </a:graphic>
            <wp14:sizeRelH relativeFrom="margin">
              <wp14:pctWidth>0</wp14:pctWidth>
            </wp14:sizeRelH>
            <wp14:sizeRelV relativeFrom="margin">
              <wp14:pctHeight>0</wp14:pctHeight>
            </wp14:sizeRelV>
          </wp:anchor>
        </w:drawing>
      </w:r>
      <w:r w:rsidRPr="004357CB">
        <w:t>Tampilan</w:t>
      </w:r>
      <w:r>
        <w:t xml:space="preserve"> </w:t>
      </w:r>
      <w:r>
        <w:rPr>
          <w:i/>
          <w:iCs/>
        </w:rPr>
        <w:t>Home</w:t>
      </w:r>
    </w:p>
    <w:p w14:paraId="6B328DA7" w14:textId="58FFAAAD" w:rsidR="00622D31" w:rsidRPr="0015460B" w:rsidRDefault="004E00AD" w:rsidP="004A4DCB">
      <w:pPr>
        <w:pStyle w:val="Caption"/>
        <w:spacing w:after="0" w:line="360" w:lineRule="auto"/>
        <w:ind w:left="1560"/>
        <w:jc w:val="center"/>
        <w:rPr>
          <w:i w:val="0"/>
          <w:iCs w:val="0"/>
          <w:color w:val="auto"/>
          <w:sz w:val="24"/>
          <w:szCs w:val="24"/>
        </w:rPr>
      </w:pPr>
      <w:bookmarkStart w:id="254" w:name="_Toc79605219"/>
      <w:r w:rsidRPr="004A4DCB">
        <w:rPr>
          <w:i w:val="0"/>
          <w:iCs w:val="0"/>
          <w:color w:val="auto"/>
          <w:sz w:val="24"/>
          <w:szCs w:val="24"/>
        </w:rPr>
        <w:t xml:space="preserve">Gambar 5. </w:t>
      </w:r>
      <w:r w:rsidRPr="004A4DCB">
        <w:rPr>
          <w:i w:val="0"/>
          <w:iCs w:val="0"/>
          <w:color w:val="auto"/>
          <w:sz w:val="24"/>
          <w:szCs w:val="24"/>
        </w:rPr>
        <w:fldChar w:fldCharType="begin"/>
      </w:r>
      <w:r w:rsidRPr="004A4DCB">
        <w:rPr>
          <w:i w:val="0"/>
          <w:iCs w:val="0"/>
          <w:color w:val="auto"/>
          <w:sz w:val="24"/>
          <w:szCs w:val="24"/>
        </w:rPr>
        <w:instrText xml:space="preserve"> SEQ Gambar_5. \* ARABIC </w:instrText>
      </w:r>
      <w:r w:rsidRPr="004A4DCB">
        <w:rPr>
          <w:i w:val="0"/>
          <w:iCs w:val="0"/>
          <w:color w:val="auto"/>
          <w:sz w:val="24"/>
          <w:szCs w:val="24"/>
        </w:rPr>
        <w:fldChar w:fldCharType="separate"/>
      </w:r>
      <w:r w:rsidR="00FB1FF7">
        <w:rPr>
          <w:i w:val="0"/>
          <w:iCs w:val="0"/>
          <w:noProof/>
          <w:color w:val="auto"/>
          <w:sz w:val="24"/>
          <w:szCs w:val="24"/>
        </w:rPr>
        <w:t>25</w:t>
      </w:r>
      <w:r w:rsidRPr="004A4DCB">
        <w:rPr>
          <w:i w:val="0"/>
          <w:iCs w:val="0"/>
          <w:color w:val="auto"/>
          <w:sz w:val="24"/>
          <w:szCs w:val="24"/>
        </w:rPr>
        <w:fldChar w:fldCharType="end"/>
      </w:r>
      <w:r w:rsidRPr="004A4DCB">
        <w:rPr>
          <w:i w:val="0"/>
          <w:iCs w:val="0"/>
          <w:color w:val="auto"/>
          <w:sz w:val="24"/>
          <w:szCs w:val="24"/>
        </w:rPr>
        <w:t xml:space="preserve"> Tampilan </w:t>
      </w:r>
      <w:r w:rsidRPr="00DC46B0">
        <w:rPr>
          <w:color w:val="auto"/>
          <w:sz w:val="24"/>
          <w:szCs w:val="24"/>
        </w:rPr>
        <w:t>Home</w:t>
      </w:r>
      <w:bookmarkEnd w:id="254"/>
    </w:p>
    <w:p w14:paraId="0D713D2D" w14:textId="77777777" w:rsidR="00622D31" w:rsidRPr="001A26B6" w:rsidRDefault="00622D31" w:rsidP="00622D31">
      <w:pPr>
        <w:pStyle w:val="ListParagraph"/>
        <w:spacing w:line="360" w:lineRule="auto"/>
        <w:ind w:left="1287"/>
        <w:jc w:val="center"/>
        <w:rPr>
          <w:i/>
          <w:iCs/>
        </w:rPr>
      </w:pPr>
    </w:p>
    <w:p w14:paraId="4C44A46A" w14:textId="77777777" w:rsidR="00622D31" w:rsidRDefault="00622D31" w:rsidP="00622D31">
      <w:pPr>
        <w:pStyle w:val="ListParagraph"/>
        <w:numPr>
          <w:ilvl w:val="0"/>
          <w:numId w:val="93"/>
        </w:numPr>
        <w:spacing w:line="360" w:lineRule="auto"/>
        <w:ind w:left="1560"/>
      </w:pPr>
      <w:r>
        <w:rPr>
          <w:noProof/>
        </w:rPr>
        <w:drawing>
          <wp:anchor distT="0" distB="0" distL="114300" distR="114300" simplePos="0" relativeHeight="251759616" behindDoc="0" locked="0" layoutInCell="1" allowOverlap="1" wp14:anchorId="756B5109" wp14:editId="3110C4D3">
            <wp:simplePos x="0" y="0"/>
            <wp:positionH relativeFrom="margin">
              <wp:align>right</wp:align>
            </wp:positionH>
            <wp:positionV relativeFrom="paragraph">
              <wp:posOffset>284480</wp:posOffset>
            </wp:positionV>
            <wp:extent cx="3969385" cy="3604260"/>
            <wp:effectExtent l="0" t="0" r="0" b="0"/>
            <wp:wrapTopAndBottom/>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extLst>
                        <a:ext uri="{28A0092B-C50C-407E-A947-70E740481C1C}">
                          <a14:useLocalDpi xmlns:a14="http://schemas.microsoft.com/office/drawing/2010/main" val="0"/>
                        </a:ext>
                      </a:extLst>
                    </a:blip>
                    <a:stretch>
                      <a:fillRect/>
                    </a:stretch>
                  </pic:blipFill>
                  <pic:spPr>
                    <a:xfrm>
                      <a:off x="0" y="0"/>
                      <a:ext cx="3969385" cy="3604260"/>
                    </a:xfrm>
                    <a:prstGeom prst="rect">
                      <a:avLst/>
                    </a:prstGeom>
                  </pic:spPr>
                </pic:pic>
              </a:graphicData>
            </a:graphic>
            <wp14:sizeRelH relativeFrom="margin">
              <wp14:pctWidth>0</wp14:pctWidth>
            </wp14:sizeRelH>
            <wp14:sizeRelV relativeFrom="margin">
              <wp14:pctHeight>0</wp14:pctHeight>
            </wp14:sizeRelV>
          </wp:anchor>
        </w:drawing>
      </w:r>
      <w:r w:rsidRPr="004357CB">
        <w:t>Tampilan</w:t>
      </w:r>
      <w:r>
        <w:t xml:space="preserve"> Persyaratan</w:t>
      </w:r>
    </w:p>
    <w:p w14:paraId="23A1D58C" w14:textId="6B0208FF" w:rsidR="00622D31" w:rsidRPr="0015460B" w:rsidRDefault="004E00AD" w:rsidP="004A4DCB">
      <w:pPr>
        <w:pStyle w:val="Caption"/>
        <w:spacing w:after="0" w:line="360" w:lineRule="auto"/>
        <w:ind w:left="1560"/>
        <w:jc w:val="center"/>
        <w:rPr>
          <w:i w:val="0"/>
          <w:iCs w:val="0"/>
          <w:color w:val="auto"/>
          <w:sz w:val="24"/>
          <w:szCs w:val="24"/>
        </w:rPr>
      </w:pPr>
      <w:bookmarkStart w:id="255" w:name="_Toc79605220"/>
      <w:r w:rsidRPr="004A4DCB">
        <w:rPr>
          <w:i w:val="0"/>
          <w:iCs w:val="0"/>
          <w:color w:val="auto"/>
          <w:sz w:val="24"/>
          <w:szCs w:val="24"/>
        </w:rPr>
        <w:t xml:space="preserve">Gambar 5. </w:t>
      </w:r>
      <w:r w:rsidRPr="004A4DCB">
        <w:rPr>
          <w:i w:val="0"/>
          <w:iCs w:val="0"/>
          <w:color w:val="auto"/>
          <w:sz w:val="24"/>
          <w:szCs w:val="24"/>
        </w:rPr>
        <w:fldChar w:fldCharType="begin"/>
      </w:r>
      <w:r w:rsidRPr="004A4DCB">
        <w:rPr>
          <w:i w:val="0"/>
          <w:iCs w:val="0"/>
          <w:color w:val="auto"/>
          <w:sz w:val="24"/>
          <w:szCs w:val="24"/>
        </w:rPr>
        <w:instrText xml:space="preserve"> SEQ Gambar_5. \* ARABIC </w:instrText>
      </w:r>
      <w:r w:rsidRPr="004A4DCB">
        <w:rPr>
          <w:i w:val="0"/>
          <w:iCs w:val="0"/>
          <w:color w:val="auto"/>
          <w:sz w:val="24"/>
          <w:szCs w:val="24"/>
        </w:rPr>
        <w:fldChar w:fldCharType="separate"/>
      </w:r>
      <w:r w:rsidR="00FB1FF7">
        <w:rPr>
          <w:i w:val="0"/>
          <w:iCs w:val="0"/>
          <w:noProof/>
          <w:color w:val="auto"/>
          <w:sz w:val="24"/>
          <w:szCs w:val="24"/>
        </w:rPr>
        <w:t>26</w:t>
      </w:r>
      <w:r w:rsidRPr="004A4DCB">
        <w:rPr>
          <w:i w:val="0"/>
          <w:iCs w:val="0"/>
          <w:color w:val="auto"/>
          <w:sz w:val="24"/>
          <w:szCs w:val="24"/>
        </w:rPr>
        <w:fldChar w:fldCharType="end"/>
      </w:r>
      <w:r w:rsidRPr="004A4DCB">
        <w:rPr>
          <w:i w:val="0"/>
          <w:iCs w:val="0"/>
          <w:color w:val="auto"/>
          <w:sz w:val="24"/>
          <w:szCs w:val="24"/>
        </w:rPr>
        <w:t xml:space="preserve"> Tampilan Persyaratan</w:t>
      </w:r>
      <w:bookmarkEnd w:id="255"/>
    </w:p>
    <w:p w14:paraId="128A33AE" w14:textId="77777777" w:rsidR="00622D31" w:rsidRDefault="00622D31" w:rsidP="00622D31">
      <w:pPr>
        <w:pStyle w:val="ListParagraph"/>
        <w:numPr>
          <w:ilvl w:val="0"/>
          <w:numId w:val="93"/>
        </w:numPr>
        <w:spacing w:line="360" w:lineRule="auto"/>
        <w:ind w:left="1560"/>
      </w:pPr>
      <w:r>
        <w:rPr>
          <w:noProof/>
        </w:rPr>
        <w:lastRenderedPageBreak/>
        <w:drawing>
          <wp:anchor distT="0" distB="0" distL="114300" distR="114300" simplePos="0" relativeHeight="251760640" behindDoc="0" locked="0" layoutInCell="1" allowOverlap="1" wp14:anchorId="6B5BA48C" wp14:editId="35C47D28">
            <wp:simplePos x="0" y="0"/>
            <wp:positionH relativeFrom="margin">
              <wp:align>right</wp:align>
            </wp:positionH>
            <wp:positionV relativeFrom="paragraph">
              <wp:posOffset>253365</wp:posOffset>
            </wp:positionV>
            <wp:extent cx="4029075" cy="3327400"/>
            <wp:effectExtent l="0" t="0" r="9525" b="6350"/>
            <wp:wrapTopAndBottom/>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extLst>
                        <a:ext uri="{28A0092B-C50C-407E-A947-70E740481C1C}">
                          <a14:useLocalDpi xmlns:a14="http://schemas.microsoft.com/office/drawing/2010/main" val="0"/>
                        </a:ext>
                      </a:extLst>
                    </a:blip>
                    <a:stretch>
                      <a:fillRect/>
                    </a:stretch>
                  </pic:blipFill>
                  <pic:spPr>
                    <a:xfrm>
                      <a:off x="0" y="0"/>
                      <a:ext cx="4029075" cy="3327400"/>
                    </a:xfrm>
                    <a:prstGeom prst="rect">
                      <a:avLst/>
                    </a:prstGeom>
                  </pic:spPr>
                </pic:pic>
              </a:graphicData>
            </a:graphic>
            <wp14:sizeRelH relativeFrom="margin">
              <wp14:pctWidth>0</wp14:pctWidth>
            </wp14:sizeRelH>
            <wp14:sizeRelV relativeFrom="margin">
              <wp14:pctHeight>0</wp14:pctHeight>
            </wp14:sizeRelV>
          </wp:anchor>
        </w:drawing>
      </w:r>
      <w:r w:rsidRPr="004357CB">
        <w:t>Tampilan</w:t>
      </w:r>
      <w:r>
        <w:t xml:space="preserve"> Pendaftaran</w:t>
      </w:r>
    </w:p>
    <w:p w14:paraId="5E459989" w14:textId="565CE56B" w:rsidR="00622D31" w:rsidRDefault="004E00AD" w:rsidP="004A4DCB">
      <w:pPr>
        <w:pStyle w:val="Caption"/>
        <w:spacing w:after="0" w:line="360" w:lineRule="auto"/>
        <w:ind w:left="1560"/>
        <w:jc w:val="center"/>
        <w:rPr>
          <w:i w:val="0"/>
          <w:iCs w:val="0"/>
          <w:color w:val="auto"/>
          <w:sz w:val="24"/>
          <w:szCs w:val="24"/>
        </w:rPr>
      </w:pPr>
      <w:bookmarkStart w:id="256" w:name="_Toc79605221"/>
      <w:r w:rsidRPr="004A4DCB">
        <w:rPr>
          <w:i w:val="0"/>
          <w:iCs w:val="0"/>
          <w:color w:val="auto"/>
          <w:sz w:val="24"/>
          <w:szCs w:val="24"/>
        </w:rPr>
        <w:t xml:space="preserve">Gambar 5. </w:t>
      </w:r>
      <w:r w:rsidRPr="004A4DCB">
        <w:rPr>
          <w:i w:val="0"/>
          <w:iCs w:val="0"/>
          <w:color w:val="auto"/>
          <w:sz w:val="24"/>
          <w:szCs w:val="24"/>
        </w:rPr>
        <w:fldChar w:fldCharType="begin"/>
      </w:r>
      <w:r w:rsidRPr="004A4DCB">
        <w:rPr>
          <w:i w:val="0"/>
          <w:iCs w:val="0"/>
          <w:color w:val="auto"/>
          <w:sz w:val="24"/>
          <w:szCs w:val="24"/>
        </w:rPr>
        <w:instrText xml:space="preserve"> SEQ Gambar_5. \* ARABIC </w:instrText>
      </w:r>
      <w:r w:rsidRPr="004A4DCB">
        <w:rPr>
          <w:i w:val="0"/>
          <w:iCs w:val="0"/>
          <w:color w:val="auto"/>
          <w:sz w:val="24"/>
          <w:szCs w:val="24"/>
        </w:rPr>
        <w:fldChar w:fldCharType="separate"/>
      </w:r>
      <w:r w:rsidR="00FB1FF7">
        <w:rPr>
          <w:i w:val="0"/>
          <w:iCs w:val="0"/>
          <w:noProof/>
          <w:color w:val="auto"/>
          <w:sz w:val="24"/>
          <w:szCs w:val="24"/>
        </w:rPr>
        <w:t>27</w:t>
      </w:r>
      <w:r w:rsidRPr="004A4DCB">
        <w:rPr>
          <w:i w:val="0"/>
          <w:iCs w:val="0"/>
          <w:color w:val="auto"/>
          <w:sz w:val="24"/>
          <w:szCs w:val="24"/>
        </w:rPr>
        <w:fldChar w:fldCharType="end"/>
      </w:r>
      <w:r w:rsidRPr="004A4DCB">
        <w:rPr>
          <w:i w:val="0"/>
          <w:iCs w:val="0"/>
          <w:color w:val="auto"/>
          <w:sz w:val="24"/>
          <w:szCs w:val="24"/>
        </w:rPr>
        <w:t xml:space="preserve"> Tampilan Pendaftaran</w:t>
      </w:r>
      <w:bookmarkEnd w:id="256"/>
    </w:p>
    <w:p w14:paraId="0F375D8E" w14:textId="77777777" w:rsidR="0015460B" w:rsidRPr="0015460B" w:rsidRDefault="0015460B" w:rsidP="0015460B">
      <w:pPr>
        <w:rPr>
          <w:lang w:val="en-AU"/>
        </w:rPr>
      </w:pPr>
    </w:p>
    <w:p w14:paraId="2F2015A1" w14:textId="77777777" w:rsidR="00622D31" w:rsidRDefault="00622D31" w:rsidP="00622D31">
      <w:pPr>
        <w:pStyle w:val="ListParagraph"/>
        <w:numPr>
          <w:ilvl w:val="0"/>
          <w:numId w:val="93"/>
        </w:numPr>
        <w:spacing w:line="360" w:lineRule="auto"/>
        <w:ind w:left="1560"/>
      </w:pPr>
      <w:r w:rsidRPr="00F51BC7">
        <w:rPr>
          <w:noProof/>
        </w:rPr>
        <w:drawing>
          <wp:anchor distT="0" distB="0" distL="114300" distR="114300" simplePos="0" relativeHeight="251762688" behindDoc="0" locked="0" layoutInCell="1" allowOverlap="1" wp14:anchorId="4E022965" wp14:editId="43FAD491">
            <wp:simplePos x="0" y="0"/>
            <wp:positionH relativeFrom="margin">
              <wp:align>right</wp:align>
            </wp:positionH>
            <wp:positionV relativeFrom="paragraph">
              <wp:posOffset>331470</wp:posOffset>
            </wp:positionV>
            <wp:extent cx="3980815" cy="3625215"/>
            <wp:effectExtent l="0" t="0" r="635" b="0"/>
            <wp:wrapTopAndBottom/>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extLst>
                        <a:ext uri="{28A0092B-C50C-407E-A947-70E740481C1C}">
                          <a14:useLocalDpi xmlns:a14="http://schemas.microsoft.com/office/drawing/2010/main" val="0"/>
                        </a:ext>
                      </a:extLst>
                    </a:blip>
                    <a:stretch>
                      <a:fillRect/>
                    </a:stretch>
                  </pic:blipFill>
                  <pic:spPr>
                    <a:xfrm>
                      <a:off x="0" y="0"/>
                      <a:ext cx="3980815" cy="3625215"/>
                    </a:xfrm>
                    <a:prstGeom prst="rect">
                      <a:avLst/>
                    </a:prstGeom>
                  </pic:spPr>
                </pic:pic>
              </a:graphicData>
            </a:graphic>
            <wp14:sizeRelH relativeFrom="margin">
              <wp14:pctWidth>0</wp14:pctWidth>
            </wp14:sizeRelH>
            <wp14:sizeRelV relativeFrom="margin">
              <wp14:pctHeight>0</wp14:pctHeight>
            </wp14:sizeRelV>
          </wp:anchor>
        </w:drawing>
      </w:r>
      <w:r w:rsidRPr="00F51BC7">
        <w:t>Tampilan</w:t>
      </w:r>
      <w:r>
        <w:t xml:space="preserve"> Pesan</w:t>
      </w:r>
    </w:p>
    <w:p w14:paraId="4F419818" w14:textId="7C2D2014" w:rsidR="00622D31" w:rsidRPr="0015460B" w:rsidRDefault="004E00AD" w:rsidP="004A4DCB">
      <w:pPr>
        <w:pStyle w:val="Caption"/>
        <w:spacing w:after="0" w:line="360" w:lineRule="auto"/>
        <w:ind w:left="1560"/>
        <w:jc w:val="center"/>
        <w:rPr>
          <w:i w:val="0"/>
          <w:iCs w:val="0"/>
          <w:color w:val="auto"/>
          <w:sz w:val="24"/>
          <w:szCs w:val="24"/>
        </w:rPr>
      </w:pPr>
      <w:bookmarkStart w:id="257" w:name="_Toc79605222"/>
      <w:r w:rsidRPr="004A4DCB">
        <w:rPr>
          <w:i w:val="0"/>
          <w:iCs w:val="0"/>
          <w:color w:val="auto"/>
          <w:sz w:val="24"/>
          <w:szCs w:val="24"/>
        </w:rPr>
        <w:t xml:space="preserve">Gambar 5. </w:t>
      </w:r>
      <w:r w:rsidRPr="004A4DCB">
        <w:rPr>
          <w:i w:val="0"/>
          <w:iCs w:val="0"/>
          <w:color w:val="auto"/>
          <w:sz w:val="24"/>
          <w:szCs w:val="24"/>
        </w:rPr>
        <w:fldChar w:fldCharType="begin"/>
      </w:r>
      <w:r w:rsidRPr="004A4DCB">
        <w:rPr>
          <w:i w:val="0"/>
          <w:iCs w:val="0"/>
          <w:color w:val="auto"/>
          <w:sz w:val="24"/>
          <w:szCs w:val="24"/>
        </w:rPr>
        <w:instrText xml:space="preserve"> SEQ Gambar_5. \* ARABIC </w:instrText>
      </w:r>
      <w:r w:rsidRPr="004A4DCB">
        <w:rPr>
          <w:i w:val="0"/>
          <w:iCs w:val="0"/>
          <w:color w:val="auto"/>
          <w:sz w:val="24"/>
          <w:szCs w:val="24"/>
        </w:rPr>
        <w:fldChar w:fldCharType="separate"/>
      </w:r>
      <w:r w:rsidR="00FB1FF7">
        <w:rPr>
          <w:i w:val="0"/>
          <w:iCs w:val="0"/>
          <w:noProof/>
          <w:color w:val="auto"/>
          <w:sz w:val="24"/>
          <w:szCs w:val="24"/>
        </w:rPr>
        <w:t>28</w:t>
      </w:r>
      <w:r w:rsidRPr="004A4DCB">
        <w:rPr>
          <w:i w:val="0"/>
          <w:iCs w:val="0"/>
          <w:color w:val="auto"/>
          <w:sz w:val="24"/>
          <w:szCs w:val="24"/>
        </w:rPr>
        <w:fldChar w:fldCharType="end"/>
      </w:r>
      <w:r w:rsidRPr="004A4DCB">
        <w:rPr>
          <w:i w:val="0"/>
          <w:iCs w:val="0"/>
          <w:color w:val="auto"/>
          <w:sz w:val="24"/>
          <w:szCs w:val="24"/>
        </w:rPr>
        <w:t xml:space="preserve"> Tampilan Pesan</w:t>
      </w:r>
      <w:bookmarkEnd w:id="257"/>
    </w:p>
    <w:p w14:paraId="2274A0AB" w14:textId="77777777" w:rsidR="00622D31" w:rsidRDefault="00622D31" w:rsidP="00622D31">
      <w:pPr>
        <w:pStyle w:val="ListParagraph"/>
        <w:numPr>
          <w:ilvl w:val="0"/>
          <w:numId w:val="93"/>
        </w:numPr>
        <w:spacing w:line="360" w:lineRule="auto"/>
        <w:ind w:left="1560"/>
      </w:pPr>
      <w:r>
        <w:rPr>
          <w:noProof/>
        </w:rPr>
        <w:lastRenderedPageBreak/>
        <w:drawing>
          <wp:anchor distT="0" distB="0" distL="114300" distR="114300" simplePos="0" relativeHeight="251763712" behindDoc="0" locked="0" layoutInCell="1" allowOverlap="1" wp14:anchorId="08B9A675" wp14:editId="55337992">
            <wp:simplePos x="0" y="0"/>
            <wp:positionH relativeFrom="margin">
              <wp:align>right</wp:align>
            </wp:positionH>
            <wp:positionV relativeFrom="paragraph">
              <wp:posOffset>329565</wp:posOffset>
            </wp:positionV>
            <wp:extent cx="3962400" cy="3455035"/>
            <wp:effectExtent l="0" t="0" r="0" b="0"/>
            <wp:wrapTopAndBottom/>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extLst>
                        <a:ext uri="{28A0092B-C50C-407E-A947-70E740481C1C}">
                          <a14:useLocalDpi xmlns:a14="http://schemas.microsoft.com/office/drawing/2010/main" val="0"/>
                        </a:ext>
                      </a:extLst>
                    </a:blip>
                    <a:stretch>
                      <a:fillRect/>
                    </a:stretch>
                  </pic:blipFill>
                  <pic:spPr>
                    <a:xfrm>
                      <a:off x="0" y="0"/>
                      <a:ext cx="3962400" cy="3455035"/>
                    </a:xfrm>
                    <a:prstGeom prst="rect">
                      <a:avLst/>
                    </a:prstGeom>
                  </pic:spPr>
                </pic:pic>
              </a:graphicData>
            </a:graphic>
            <wp14:sizeRelH relativeFrom="margin">
              <wp14:pctWidth>0</wp14:pctWidth>
            </wp14:sizeRelH>
            <wp14:sizeRelV relativeFrom="margin">
              <wp14:pctHeight>0</wp14:pctHeight>
            </wp14:sizeRelV>
          </wp:anchor>
        </w:drawing>
      </w:r>
      <w:r w:rsidRPr="004357CB">
        <w:t>Tampilan</w:t>
      </w:r>
      <w:r>
        <w:t xml:space="preserve"> Kirim Pesan</w:t>
      </w:r>
    </w:p>
    <w:p w14:paraId="6F4492B1" w14:textId="31B6DA18" w:rsidR="00622D31" w:rsidRPr="004A4DCB" w:rsidRDefault="004E00AD" w:rsidP="004A4DCB">
      <w:pPr>
        <w:pStyle w:val="Caption"/>
        <w:spacing w:after="0" w:line="360" w:lineRule="auto"/>
        <w:ind w:left="1560"/>
        <w:jc w:val="center"/>
        <w:rPr>
          <w:i w:val="0"/>
          <w:iCs w:val="0"/>
          <w:color w:val="auto"/>
          <w:sz w:val="24"/>
          <w:szCs w:val="24"/>
        </w:rPr>
      </w:pPr>
      <w:bookmarkStart w:id="258" w:name="_Toc79605223"/>
      <w:r w:rsidRPr="004A4DCB">
        <w:rPr>
          <w:i w:val="0"/>
          <w:iCs w:val="0"/>
          <w:color w:val="auto"/>
          <w:sz w:val="24"/>
          <w:szCs w:val="24"/>
        </w:rPr>
        <w:t xml:space="preserve">Gambar 5. </w:t>
      </w:r>
      <w:r w:rsidRPr="004A4DCB">
        <w:rPr>
          <w:i w:val="0"/>
          <w:iCs w:val="0"/>
          <w:color w:val="auto"/>
          <w:sz w:val="24"/>
          <w:szCs w:val="24"/>
        </w:rPr>
        <w:fldChar w:fldCharType="begin"/>
      </w:r>
      <w:r w:rsidRPr="004A4DCB">
        <w:rPr>
          <w:i w:val="0"/>
          <w:iCs w:val="0"/>
          <w:color w:val="auto"/>
          <w:sz w:val="24"/>
          <w:szCs w:val="24"/>
        </w:rPr>
        <w:instrText xml:space="preserve"> SEQ Gambar_5. \* ARABIC </w:instrText>
      </w:r>
      <w:r w:rsidRPr="004A4DCB">
        <w:rPr>
          <w:i w:val="0"/>
          <w:iCs w:val="0"/>
          <w:color w:val="auto"/>
          <w:sz w:val="24"/>
          <w:szCs w:val="24"/>
        </w:rPr>
        <w:fldChar w:fldCharType="separate"/>
      </w:r>
      <w:r w:rsidR="00FB1FF7">
        <w:rPr>
          <w:i w:val="0"/>
          <w:iCs w:val="0"/>
          <w:noProof/>
          <w:color w:val="auto"/>
          <w:sz w:val="24"/>
          <w:szCs w:val="24"/>
        </w:rPr>
        <w:t>29</w:t>
      </w:r>
      <w:r w:rsidRPr="004A4DCB">
        <w:rPr>
          <w:i w:val="0"/>
          <w:iCs w:val="0"/>
          <w:color w:val="auto"/>
          <w:sz w:val="24"/>
          <w:szCs w:val="24"/>
        </w:rPr>
        <w:fldChar w:fldCharType="end"/>
      </w:r>
      <w:r w:rsidRPr="004A4DCB">
        <w:rPr>
          <w:i w:val="0"/>
          <w:iCs w:val="0"/>
          <w:color w:val="auto"/>
          <w:sz w:val="24"/>
          <w:szCs w:val="24"/>
        </w:rPr>
        <w:t xml:space="preserve"> Tampilan Kirim Pesan</w:t>
      </w:r>
      <w:bookmarkEnd w:id="258"/>
    </w:p>
    <w:p w14:paraId="34BC7096" w14:textId="77777777" w:rsidR="00622D31" w:rsidRPr="00BC58BF" w:rsidRDefault="00622D31" w:rsidP="00622D31">
      <w:pPr>
        <w:pStyle w:val="ListParagraph"/>
        <w:spacing w:line="360" w:lineRule="auto"/>
        <w:ind w:left="993"/>
        <w:jc w:val="center"/>
      </w:pPr>
    </w:p>
    <w:p w14:paraId="3C37EDB4" w14:textId="77777777" w:rsidR="00622D31" w:rsidRDefault="00622D31" w:rsidP="00622D31">
      <w:pPr>
        <w:pStyle w:val="ListParagraph"/>
        <w:numPr>
          <w:ilvl w:val="0"/>
          <w:numId w:val="93"/>
        </w:numPr>
        <w:spacing w:line="360" w:lineRule="auto"/>
        <w:ind w:left="1560"/>
      </w:pPr>
      <w:r>
        <w:rPr>
          <w:noProof/>
        </w:rPr>
        <w:drawing>
          <wp:anchor distT="0" distB="0" distL="114300" distR="114300" simplePos="0" relativeHeight="251764736" behindDoc="0" locked="0" layoutInCell="1" allowOverlap="1" wp14:anchorId="32CBB02E" wp14:editId="4B329BE4">
            <wp:simplePos x="0" y="0"/>
            <wp:positionH relativeFrom="margin">
              <wp:align>right</wp:align>
            </wp:positionH>
            <wp:positionV relativeFrom="paragraph">
              <wp:posOffset>267335</wp:posOffset>
            </wp:positionV>
            <wp:extent cx="3963035" cy="3561715"/>
            <wp:effectExtent l="0" t="0" r="0" b="635"/>
            <wp:wrapTopAndBottom/>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extLst>
                        <a:ext uri="{28A0092B-C50C-407E-A947-70E740481C1C}">
                          <a14:useLocalDpi xmlns:a14="http://schemas.microsoft.com/office/drawing/2010/main" val="0"/>
                        </a:ext>
                      </a:extLst>
                    </a:blip>
                    <a:stretch>
                      <a:fillRect/>
                    </a:stretch>
                  </pic:blipFill>
                  <pic:spPr>
                    <a:xfrm>
                      <a:off x="0" y="0"/>
                      <a:ext cx="3963035" cy="3561715"/>
                    </a:xfrm>
                    <a:prstGeom prst="rect">
                      <a:avLst/>
                    </a:prstGeom>
                  </pic:spPr>
                </pic:pic>
              </a:graphicData>
            </a:graphic>
            <wp14:sizeRelH relativeFrom="margin">
              <wp14:pctWidth>0</wp14:pctWidth>
            </wp14:sizeRelH>
            <wp14:sizeRelV relativeFrom="margin">
              <wp14:pctHeight>0</wp14:pctHeight>
            </wp14:sizeRelV>
          </wp:anchor>
        </w:drawing>
      </w:r>
      <w:r w:rsidRPr="004357CB">
        <w:t>Tampilan</w:t>
      </w:r>
      <w:r>
        <w:t xml:space="preserve"> Info Jadwal Sidang Proposal</w:t>
      </w:r>
    </w:p>
    <w:p w14:paraId="48A6E99B" w14:textId="39239C87" w:rsidR="00622D31" w:rsidRPr="00063DE0" w:rsidRDefault="004E00AD" w:rsidP="004A4DCB">
      <w:pPr>
        <w:pStyle w:val="Caption"/>
        <w:spacing w:after="0" w:line="360" w:lineRule="auto"/>
        <w:ind w:left="1560"/>
        <w:jc w:val="center"/>
        <w:rPr>
          <w:i w:val="0"/>
          <w:iCs w:val="0"/>
          <w:color w:val="auto"/>
          <w:sz w:val="24"/>
          <w:szCs w:val="24"/>
        </w:rPr>
      </w:pPr>
      <w:bookmarkStart w:id="259" w:name="_Toc79605224"/>
      <w:r w:rsidRPr="004A4DCB">
        <w:rPr>
          <w:i w:val="0"/>
          <w:iCs w:val="0"/>
          <w:color w:val="auto"/>
          <w:sz w:val="24"/>
          <w:szCs w:val="24"/>
        </w:rPr>
        <w:t xml:space="preserve">Gambar 5. </w:t>
      </w:r>
      <w:r w:rsidRPr="004A4DCB">
        <w:rPr>
          <w:i w:val="0"/>
          <w:iCs w:val="0"/>
          <w:color w:val="auto"/>
          <w:sz w:val="24"/>
          <w:szCs w:val="24"/>
        </w:rPr>
        <w:fldChar w:fldCharType="begin"/>
      </w:r>
      <w:r w:rsidRPr="004A4DCB">
        <w:rPr>
          <w:i w:val="0"/>
          <w:iCs w:val="0"/>
          <w:color w:val="auto"/>
          <w:sz w:val="24"/>
          <w:szCs w:val="24"/>
        </w:rPr>
        <w:instrText xml:space="preserve"> SEQ Gambar_5. \* ARABIC </w:instrText>
      </w:r>
      <w:r w:rsidRPr="004A4DCB">
        <w:rPr>
          <w:i w:val="0"/>
          <w:iCs w:val="0"/>
          <w:color w:val="auto"/>
          <w:sz w:val="24"/>
          <w:szCs w:val="24"/>
        </w:rPr>
        <w:fldChar w:fldCharType="separate"/>
      </w:r>
      <w:r w:rsidR="00FB1FF7">
        <w:rPr>
          <w:i w:val="0"/>
          <w:iCs w:val="0"/>
          <w:noProof/>
          <w:color w:val="auto"/>
          <w:sz w:val="24"/>
          <w:szCs w:val="24"/>
        </w:rPr>
        <w:t>30</w:t>
      </w:r>
      <w:r w:rsidRPr="004A4DCB">
        <w:rPr>
          <w:i w:val="0"/>
          <w:iCs w:val="0"/>
          <w:color w:val="auto"/>
          <w:sz w:val="24"/>
          <w:szCs w:val="24"/>
        </w:rPr>
        <w:fldChar w:fldCharType="end"/>
      </w:r>
      <w:r w:rsidRPr="004A4DCB">
        <w:rPr>
          <w:i w:val="0"/>
          <w:iCs w:val="0"/>
          <w:color w:val="auto"/>
          <w:sz w:val="24"/>
          <w:szCs w:val="24"/>
        </w:rPr>
        <w:t xml:space="preserve"> Tampilan Info Jadwal Sidang Proposal</w:t>
      </w:r>
      <w:bookmarkEnd w:id="259"/>
    </w:p>
    <w:p w14:paraId="465CC9A2" w14:textId="77777777" w:rsidR="00622D31" w:rsidRDefault="00622D31" w:rsidP="00622D31">
      <w:pPr>
        <w:pStyle w:val="ListParagraph"/>
        <w:numPr>
          <w:ilvl w:val="0"/>
          <w:numId w:val="93"/>
        </w:numPr>
        <w:spacing w:line="360" w:lineRule="auto"/>
        <w:ind w:left="1560"/>
      </w:pPr>
      <w:r>
        <w:rPr>
          <w:noProof/>
        </w:rPr>
        <w:lastRenderedPageBreak/>
        <w:drawing>
          <wp:anchor distT="0" distB="0" distL="114300" distR="114300" simplePos="0" relativeHeight="251765760" behindDoc="0" locked="0" layoutInCell="1" allowOverlap="1" wp14:anchorId="6F936918" wp14:editId="0533B3CF">
            <wp:simplePos x="0" y="0"/>
            <wp:positionH relativeFrom="margin">
              <wp:align>right</wp:align>
            </wp:positionH>
            <wp:positionV relativeFrom="paragraph">
              <wp:posOffset>291465</wp:posOffset>
            </wp:positionV>
            <wp:extent cx="3982085" cy="3604260"/>
            <wp:effectExtent l="0" t="0" r="0" b="0"/>
            <wp:wrapTopAndBottom/>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extLst>
                        <a:ext uri="{28A0092B-C50C-407E-A947-70E740481C1C}">
                          <a14:useLocalDpi xmlns:a14="http://schemas.microsoft.com/office/drawing/2010/main" val="0"/>
                        </a:ext>
                      </a:extLst>
                    </a:blip>
                    <a:stretch>
                      <a:fillRect/>
                    </a:stretch>
                  </pic:blipFill>
                  <pic:spPr>
                    <a:xfrm>
                      <a:off x="0" y="0"/>
                      <a:ext cx="3982085" cy="3604260"/>
                    </a:xfrm>
                    <a:prstGeom prst="rect">
                      <a:avLst/>
                    </a:prstGeom>
                  </pic:spPr>
                </pic:pic>
              </a:graphicData>
            </a:graphic>
            <wp14:sizeRelH relativeFrom="margin">
              <wp14:pctWidth>0</wp14:pctWidth>
            </wp14:sizeRelH>
            <wp14:sizeRelV relativeFrom="margin">
              <wp14:pctHeight>0</wp14:pctHeight>
            </wp14:sizeRelV>
          </wp:anchor>
        </w:drawing>
      </w:r>
      <w:r w:rsidRPr="004357CB">
        <w:t>Tampilan</w:t>
      </w:r>
      <w:r>
        <w:t xml:space="preserve"> Info Jadwal Sidang Up-1</w:t>
      </w:r>
    </w:p>
    <w:p w14:paraId="70B01C06" w14:textId="5380EDDD" w:rsidR="00622D31" w:rsidRPr="004A4DCB" w:rsidRDefault="004E00AD" w:rsidP="004A4DCB">
      <w:pPr>
        <w:pStyle w:val="Caption"/>
        <w:spacing w:after="0" w:line="360" w:lineRule="auto"/>
        <w:ind w:left="1560"/>
        <w:jc w:val="center"/>
        <w:rPr>
          <w:i w:val="0"/>
          <w:iCs w:val="0"/>
          <w:color w:val="auto"/>
          <w:sz w:val="24"/>
          <w:szCs w:val="24"/>
        </w:rPr>
      </w:pPr>
      <w:bookmarkStart w:id="260" w:name="_Toc79605225"/>
      <w:r w:rsidRPr="004A4DCB">
        <w:rPr>
          <w:i w:val="0"/>
          <w:iCs w:val="0"/>
          <w:color w:val="auto"/>
          <w:sz w:val="24"/>
          <w:szCs w:val="24"/>
        </w:rPr>
        <w:t xml:space="preserve">Gambar 5. </w:t>
      </w:r>
      <w:r w:rsidRPr="004A4DCB">
        <w:rPr>
          <w:i w:val="0"/>
          <w:iCs w:val="0"/>
          <w:color w:val="auto"/>
          <w:sz w:val="24"/>
          <w:szCs w:val="24"/>
        </w:rPr>
        <w:fldChar w:fldCharType="begin"/>
      </w:r>
      <w:r w:rsidRPr="004A4DCB">
        <w:rPr>
          <w:i w:val="0"/>
          <w:iCs w:val="0"/>
          <w:color w:val="auto"/>
          <w:sz w:val="24"/>
          <w:szCs w:val="24"/>
        </w:rPr>
        <w:instrText xml:space="preserve"> SEQ Gambar_5. \* ARABIC </w:instrText>
      </w:r>
      <w:r w:rsidRPr="004A4DCB">
        <w:rPr>
          <w:i w:val="0"/>
          <w:iCs w:val="0"/>
          <w:color w:val="auto"/>
          <w:sz w:val="24"/>
          <w:szCs w:val="24"/>
        </w:rPr>
        <w:fldChar w:fldCharType="separate"/>
      </w:r>
      <w:r w:rsidR="00FB1FF7">
        <w:rPr>
          <w:i w:val="0"/>
          <w:iCs w:val="0"/>
          <w:noProof/>
          <w:color w:val="auto"/>
          <w:sz w:val="24"/>
          <w:szCs w:val="24"/>
        </w:rPr>
        <w:t>31</w:t>
      </w:r>
      <w:r w:rsidRPr="004A4DCB">
        <w:rPr>
          <w:i w:val="0"/>
          <w:iCs w:val="0"/>
          <w:color w:val="auto"/>
          <w:sz w:val="24"/>
          <w:szCs w:val="24"/>
        </w:rPr>
        <w:fldChar w:fldCharType="end"/>
      </w:r>
      <w:r w:rsidRPr="004A4DCB">
        <w:rPr>
          <w:i w:val="0"/>
          <w:iCs w:val="0"/>
          <w:color w:val="auto"/>
          <w:sz w:val="24"/>
          <w:szCs w:val="24"/>
        </w:rPr>
        <w:t xml:space="preserve"> Tampilan Info Jadwal Sidang UP-1</w:t>
      </w:r>
      <w:bookmarkEnd w:id="260"/>
    </w:p>
    <w:p w14:paraId="2F2FF9A8" w14:textId="77777777" w:rsidR="00622D31" w:rsidRDefault="00622D31" w:rsidP="00622D31">
      <w:pPr>
        <w:pStyle w:val="ListParagraph"/>
        <w:spacing w:line="360" w:lineRule="auto"/>
        <w:ind w:left="993"/>
      </w:pPr>
    </w:p>
    <w:p w14:paraId="5E897606" w14:textId="77777777" w:rsidR="00622D31" w:rsidRDefault="00622D31" w:rsidP="00622D31">
      <w:pPr>
        <w:pStyle w:val="ListParagraph"/>
        <w:numPr>
          <w:ilvl w:val="0"/>
          <w:numId w:val="93"/>
        </w:numPr>
        <w:spacing w:line="360" w:lineRule="auto"/>
        <w:ind w:left="1560"/>
      </w:pPr>
      <w:r w:rsidRPr="00F51BC7">
        <w:rPr>
          <w:noProof/>
        </w:rPr>
        <w:drawing>
          <wp:anchor distT="0" distB="0" distL="114300" distR="114300" simplePos="0" relativeHeight="251766784" behindDoc="0" locked="0" layoutInCell="1" allowOverlap="1" wp14:anchorId="2B85C9DE" wp14:editId="469E0FEE">
            <wp:simplePos x="0" y="0"/>
            <wp:positionH relativeFrom="margin">
              <wp:align>right</wp:align>
            </wp:positionH>
            <wp:positionV relativeFrom="paragraph">
              <wp:posOffset>289560</wp:posOffset>
            </wp:positionV>
            <wp:extent cx="4020820" cy="3582670"/>
            <wp:effectExtent l="0" t="0" r="0" b="0"/>
            <wp:wrapTopAndBottom/>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4020820" cy="3582670"/>
                    </a:xfrm>
                    <a:prstGeom prst="rect">
                      <a:avLst/>
                    </a:prstGeom>
                  </pic:spPr>
                </pic:pic>
              </a:graphicData>
            </a:graphic>
            <wp14:sizeRelH relativeFrom="margin">
              <wp14:pctWidth>0</wp14:pctWidth>
            </wp14:sizeRelH>
            <wp14:sizeRelV relativeFrom="margin">
              <wp14:pctHeight>0</wp14:pctHeight>
            </wp14:sizeRelV>
          </wp:anchor>
        </w:drawing>
      </w:r>
      <w:r w:rsidRPr="00F51BC7">
        <w:t>Tampilan</w:t>
      </w:r>
      <w:r>
        <w:t xml:space="preserve"> Info Jadwal Sidang Up-2</w:t>
      </w:r>
    </w:p>
    <w:p w14:paraId="5A81B5C5" w14:textId="36618106" w:rsidR="00622D31" w:rsidRPr="00063DE0" w:rsidRDefault="004E00AD" w:rsidP="004A4DCB">
      <w:pPr>
        <w:pStyle w:val="Caption"/>
        <w:spacing w:after="0" w:line="360" w:lineRule="auto"/>
        <w:ind w:left="1560"/>
        <w:jc w:val="center"/>
        <w:rPr>
          <w:i w:val="0"/>
          <w:iCs w:val="0"/>
          <w:color w:val="auto"/>
          <w:sz w:val="24"/>
          <w:szCs w:val="24"/>
        </w:rPr>
      </w:pPr>
      <w:bookmarkStart w:id="261" w:name="_Toc79605226"/>
      <w:r w:rsidRPr="004A4DCB">
        <w:rPr>
          <w:i w:val="0"/>
          <w:iCs w:val="0"/>
          <w:color w:val="auto"/>
          <w:sz w:val="24"/>
          <w:szCs w:val="24"/>
        </w:rPr>
        <w:t xml:space="preserve">Gambar 5. </w:t>
      </w:r>
      <w:r w:rsidRPr="004A4DCB">
        <w:rPr>
          <w:i w:val="0"/>
          <w:iCs w:val="0"/>
          <w:color w:val="auto"/>
          <w:sz w:val="24"/>
          <w:szCs w:val="24"/>
        </w:rPr>
        <w:fldChar w:fldCharType="begin"/>
      </w:r>
      <w:r w:rsidRPr="004A4DCB">
        <w:rPr>
          <w:i w:val="0"/>
          <w:iCs w:val="0"/>
          <w:color w:val="auto"/>
          <w:sz w:val="24"/>
          <w:szCs w:val="24"/>
        </w:rPr>
        <w:instrText xml:space="preserve"> SEQ Gambar_5. \* ARABIC </w:instrText>
      </w:r>
      <w:r w:rsidRPr="004A4DCB">
        <w:rPr>
          <w:i w:val="0"/>
          <w:iCs w:val="0"/>
          <w:color w:val="auto"/>
          <w:sz w:val="24"/>
          <w:szCs w:val="24"/>
        </w:rPr>
        <w:fldChar w:fldCharType="separate"/>
      </w:r>
      <w:r w:rsidR="00FB1FF7">
        <w:rPr>
          <w:i w:val="0"/>
          <w:iCs w:val="0"/>
          <w:noProof/>
          <w:color w:val="auto"/>
          <w:sz w:val="24"/>
          <w:szCs w:val="24"/>
        </w:rPr>
        <w:t>32</w:t>
      </w:r>
      <w:r w:rsidRPr="004A4DCB">
        <w:rPr>
          <w:i w:val="0"/>
          <w:iCs w:val="0"/>
          <w:color w:val="auto"/>
          <w:sz w:val="24"/>
          <w:szCs w:val="24"/>
        </w:rPr>
        <w:fldChar w:fldCharType="end"/>
      </w:r>
      <w:r w:rsidRPr="004A4DCB">
        <w:rPr>
          <w:i w:val="0"/>
          <w:iCs w:val="0"/>
          <w:color w:val="auto"/>
          <w:sz w:val="24"/>
          <w:szCs w:val="24"/>
        </w:rPr>
        <w:t xml:space="preserve"> Tampilan Info Jadwal Sidang UP-2</w:t>
      </w:r>
      <w:bookmarkEnd w:id="261"/>
    </w:p>
    <w:p w14:paraId="3D272E7E" w14:textId="77777777" w:rsidR="00622D31" w:rsidRDefault="00622D31" w:rsidP="00622D31">
      <w:pPr>
        <w:pStyle w:val="ListParagraph"/>
        <w:numPr>
          <w:ilvl w:val="0"/>
          <w:numId w:val="93"/>
        </w:numPr>
        <w:spacing w:line="360" w:lineRule="auto"/>
        <w:ind w:left="1560"/>
      </w:pPr>
      <w:r w:rsidRPr="007673A1">
        <w:rPr>
          <w:noProof/>
        </w:rPr>
        <w:lastRenderedPageBreak/>
        <w:drawing>
          <wp:anchor distT="0" distB="0" distL="114300" distR="114300" simplePos="0" relativeHeight="251767808" behindDoc="0" locked="0" layoutInCell="1" allowOverlap="1" wp14:anchorId="38D605D6" wp14:editId="05AABD8F">
            <wp:simplePos x="0" y="0"/>
            <wp:positionH relativeFrom="margin">
              <wp:align>right</wp:align>
            </wp:positionH>
            <wp:positionV relativeFrom="paragraph">
              <wp:posOffset>310515</wp:posOffset>
            </wp:positionV>
            <wp:extent cx="4017010" cy="3614420"/>
            <wp:effectExtent l="0" t="0" r="2540" b="5080"/>
            <wp:wrapTopAndBottom/>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4017010" cy="3614420"/>
                    </a:xfrm>
                    <a:prstGeom prst="rect">
                      <a:avLst/>
                    </a:prstGeom>
                  </pic:spPr>
                </pic:pic>
              </a:graphicData>
            </a:graphic>
            <wp14:sizeRelH relativeFrom="margin">
              <wp14:pctWidth>0</wp14:pctWidth>
            </wp14:sizeRelH>
            <wp14:sizeRelV relativeFrom="margin">
              <wp14:pctHeight>0</wp14:pctHeight>
            </wp14:sizeRelV>
          </wp:anchor>
        </w:drawing>
      </w:r>
      <w:r w:rsidRPr="007673A1">
        <w:t>Tampilan</w:t>
      </w:r>
      <w:r>
        <w:t xml:space="preserve"> Tentang</w:t>
      </w:r>
    </w:p>
    <w:p w14:paraId="232F6F24" w14:textId="5277AD27" w:rsidR="00622D31" w:rsidRPr="004E00AD" w:rsidRDefault="004E00AD" w:rsidP="004E00AD">
      <w:pPr>
        <w:pStyle w:val="Caption"/>
        <w:spacing w:after="0" w:line="360" w:lineRule="auto"/>
        <w:ind w:left="1560"/>
        <w:jc w:val="center"/>
        <w:rPr>
          <w:i w:val="0"/>
          <w:iCs w:val="0"/>
          <w:color w:val="auto"/>
          <w:sz w:val="36"/>
          <w:szCs w:val="36"/>
        </w:rPr>
      </w:pPr>
      <w:bookmarkStart w:id="262" w:name="_Toc79605227"/>
      <w:r w:rsidRPr="004E00AD">
        <w:rPr>
          <w:i w:val="0"/>
          <w:iCs w:val="0"/>
          <w:color w:val="auto"/>
          <w:sz w:val="24"/>
          <w:szCs w:val="24"/>
        </w:rPr>
        <w:t xml:space="preserve">Gambar 5. </w:t>
      </w:r>
      <w:r w:rsidRPr="004E00AD">
        <w:rPr>
          <w:i w:val="0"/>
          <w:iCs w:val="0"/>
          <w:color w:val="auto"/>
          <w:sz w:val="24"/>
          <w:szCs w:val="24"/>
        </w:rPr>
        <w:fldChar w:fldCharType="begin"/>
      </w:r>
      <w:r w:rsidRPr="004E00AD">
        <w:rPr>
          <w:i w:val="0"/>
          <w:iCs w:val="0"/>
          <w:color w:val="auto"/>
          <w:sz w:val="24"/>
          <w:szCs w:val="24"/>
        </w:rPr>
        <w:instrText xml:space="preserve"> SEQ Gambar_5. \* ARABIC </w:instrText>
      </w:r>
      <w:r w:rsidRPr="004E00AD">
        <w:rPr>
          <w:i w:val="0"/>
          <w:iCs w:val="0"/>
          <w:color w:val="auto"/>
          <w:sz w:val="24"/>
          <w:szCs w:val="24"/>
        </w:rPr>
        <w:fldChar w:fldCharType="separate"/>
      </w:r>
      <w:r w:rsidR="00FB1FF7">
        <w:rPr>
          <w:i w:val="0"/>
          <w:iCs w:val="0"/>
          <w:noProof/>
          <w:color w:val="auto"/>
          <w:sz w:val="24"/>
          <w:szCs w:val="24"/>
        </w:rPr>
        <w:t>33</w:t>
      </w:r>
      <w:r w:rsidRPr="004E00AD">
        <w:rPr>
          <w:i w:val="0"/>
          <w:iCs w:val="0"/>
          <w:color w:val="auto"/>
          <w:sz w:val="24"/>
          <w:szCs w:val="24"/>
        </w:rPr>
        <w:fldChar w:fldCharType="end"/>
      </w:r>
      <w:r w:rsidRPr="004E00AD">
        <w:rPr>
          <w:i w:val="0"/>
          <w:iCs w:val="0"/>
          <w:color w:val="auto"/>
          <w:sz w:val="24"/>
          <w:szCs w:val="24"/>
        </w:rPr>
        <w:t xml:space="preserve"> Tampilan Tentang</w:t>
      </w:r>
      <w:bookmarkEnd w:id="262"/>
    </w:p>
    <w:p w14:paraId="6DC789F9" w14:textId="77777777" w:rsidR="00622D31" w:rsidRPr="009D15C3" w:rsidRDefault="00622D31" w:rsidP="00622D31">
      <w:pPr>
        <w:pStyle w:val="ListParagraph"/>
        <w:spacing w:line="360" w:lineRule="auto"/>
        <w:ind w:left="993"/>
        <w:jc w:val="center"/>
      </w:pPr>
    </w:p>
    <w:p w14:paraId="1B0503C1" w14:textId="77777777" w:rsidR="00622D31" w:rsidRDefault="00622D31" w:rsidP="00622D31">
      <w:pPr>
        <w:pStyle w:val="ListParagraph"/>
        <w:numPr>
          <w:ilvl w:val="0"/>
          <w:numId w:val="93"/>
        </w:numPr>
        <w:spacing w:line="360" w:lineRule="auto"/>
        <w:ind w:left="1560"/>
      </w:pPr>
      <w:r w:rsidRPr="007673A1">
        <w:rPr>
          <w:noProof/>
        </w:rPr>
        <w:drawing>
          <wp:anchor distT="0" distB="0" distL="114300" distR="114300" simplePos="0" relativeHeight="251768832" behindDoc="0" locked="0" layoutInCell="1" allowOverlap="1" wp14:anchorId="0236D020" wp14:editId="0BDAFF72">
            <wp:simplePos x="0" y="0"/>
            <wp:positionH relativeFrom="margin">
              <wp:align>right</wp:align>
            </wp:positionH>
            <wp:positionV relativeFrom="paragraph">
              <wp:posOffset>274320</wp:posOffset>
            </wp:positionV>
            <wp:extent cx="4058285" cy="3380740"/>
            <wp:effectExtent l="0" t="0" r="0" b="0"/>
            <wp:wrapTopAndBottom/>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extLst>
                        <a:ext uri="{28A0092B-C50C-407E-A947-70E740481C1C}">
                          <a14:useLocalDpi xmlns:a14="http://schemas.microsoft.com/office/drawing/2010/main" val="0"/>
                        </a:ext>
                      </a:extLst>
                    </a:blip>
                    <a:stretch>
                      <a:fillRect/>
                    </a:stretch>
                  </pic:blipFill>
                  <pic:spPr>
                    <a:xfrm>
                      <a:off x="0" y="0"/>
                      <a:ext cx="4058285" cy="3380740"/>
                    </a:xfrm>
                    <a:prstGeom prst="rect">
                      <a:avLst/>
                    </a:prstGeom>
                  </pic:spPr>
                </pic:pic>
              </a:graphicData>
            </a:graphic>
            <wp14:sizeRelH relativeFrom="margin">
              <wp14:pctWidth>0</wp14:pctWidth>
            </wp14:sizeRelH>
            <wp14:sizeRelV relativeFrom="margin">
              <wp14:pctHeight>0</wp14:pctHeight>
            </wp14:sizeRelV>
          </wp:anchor>
        </w:drawing>
      </w:r>
      <w:r w:rsidRPr="007673A1">
        <w:t>Tampilan</w:t>
      </w:r>
      <w:r>
        <w:t xml:space="preserve"> Profil</w:t>
      </w:r>
    </w:p>
    <w:p w14:paraId="2A6DC4FA" w14:textId="0316080E" w:rsidR="00622D31" w:rsidRPr="004E00AD" w:rsidRDefault="004E00AD" w:rsidP="004E00AD">
      <w:pPr>
        <w:pStyle w:val="Caption"/>
        <w:spacing w:after="0" w:line="360" w:lineRule="auto"/>
        <w:ind w:left="1560"/>
        <w:jc w:val="center"/>
        <w:rPr>
          <w:i w:val="0"/>
          <w:iCs w:val="0"/>
          <w:color w:val="auto"/>
          <w:sz w:val="36"/>
          <w:szCs w:val="36"/>
        </w:rPr>
      </w:pPr>
      <w:bookmarkStart w:id="263" w:name="_Toc79605228"/>
      <w:r w:rsidRPr="004E00AD">
        <w:rPr>
          <w:i w:val="0"/>
          <w:iCs w:val="0"/>
          <w:color w:val="auto"/>
          <w:sz w:val="24"/>
          <w:szCs w:val="24"/>
        </w:rPr>
        <w:t xml:space="preserve">Gambar 5. </w:t>
      </w:r>
      <w:r w:rsidRPr="004E00AD">
        <w:rPr>
          <w:i w:val="0"/>
          <w:iCs w:val="0"/>
          <w:color w:val="auto"/>
          <w:sz w:val="24"/>
          <w:szCs w:val="24"/>
        </w:rPr>
        <w:fldChar w:fldCharType="begin"/>
      </w:r>
      <w:r w:rsidRPr="004E00AD">
        <w:rPr>
          <w:i w:val="0"/>
          <w:iCs w:val="0"/>
          <w:color w:val="auto"/>
          <w:sz w:val="24"/>
          <w:szCs w:val="24"/>
        </w:rPr>
        <w:instrText xml:space="preserve"> SEQ Gambar_5. \* ARABIC </w:instrText>
      </w:r>
      <w:r w:rsidRPr="004E00AD">
        <w:rPr>
          <w:i w:val="0"/>
          <w:iCs w:val="0"/>
          <w:color w:val="auto"/>
          <w:sz w:val="24"/>
          <w:szCs w:val="24"/>
        </w:rPr>
        <w:fldChar w:fldCharType="separate"/>
      </w:r>
      <w:r w:rsidR="00FB1FF7">
        <w:rPr>
          <w:i w:val="0"/>
          <w:iCs w:val="0"/>
          <w:noProof/>
          <w:color w:val="auto"/>
          <w:sz w:val="24"/>
          <w:szCs w:val="24"/>
        </w:rPr>
        <w:t>34</w:t>
      </w:r>
      <w:r w:rsidRPr="004E00AD">
        <w:rPr>
          <w:i w:val="0"/>
          <w:iCs w:val="0"/>
          <w:color w:val="auto"/>
          <w:sz w:val="24"/>
          <w:szCs w:val="24"/>
        </w:rPr>
        <w:fldChar w:fldCharType="end"/>
      </w:r>
      <w:r w:rsidRPr="004E00AD">
        <w:rPr>
          <w:i w:val="0"/>
          <w:iCs w:val="0"/>
          <w:color w:val="auto"/>
          <w:sz w:val="24"/>
          <w:szCs w:val="24"/>
        </w:rPr>
        <w:t xml:space="preserve"> Tampilan Profil</w:t>
      </w:r>
      <w:bookmarkEnd w:id="263"/>
    </w:p>
    <w:p w14:paraId="502A77B2" w14:textId="77777777" w:rsidR="00622D31" w:rsidRPr="009D15C3" w:rsidRDefault="00622D31" w:rsidP="00622D31">
      <w:pPr>
        <w:pStyle w:val="ListParagraph"/>
        <w:numPr>
          <w:ilvl w:val="0"/>
          <w:numId w:val="93"/>
        </w:numPr>
        <w:spacing w:line="360" w:lineRule="auto"/>
        <w:ind w:left="1560"/>
      </w:pPr>
      <w:r>
        <w:rPr>
          <w:noProof/>
        </w:rPr>
        <w:lastRenderedPageBreak/>
        <w:drawing>
          <wp:anchor distT="0" distB="0" distL="114300" distR="114300" simplePos="0" relativeHeight="251769856" behindDoc="0" locked="0" layoutInCell="1" allowOverlap="1" wp14:anchorId="6B866525" wp14:editId="1DE33E23">
            <wp:simplePos x="0" y="0"/>
            <wp:positionH relativeFrom="margin">
              <wp:align>right</wp:align>
            </wp:positionH>
            <wp:positionV relativeFrom="paragraph">
              <wp:posOffset>291465</wp:posOffset>
            </wp:positionV>
            <wp:extent cx="4020820" cy="3689350"/>
            <wp:effectExtent l="0" t="0" r="0" b="635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extLst>
                        <a:ext uri="{28A0092B-C50C-407E-A947-70E740481C1C}">
                          <a14:useLocalDpi xmlns:a14="http://schemas.microsoft.com/office/drawing/2010/main" val="0"/>
                        </a:ext>
                      </a:extLst>
                    </a:blip>
                    <a:stretch>
                      <a:fillRect/>
                    </a:stretch>
                  </pic:blipFill>
                  <pic:spPr>
                    <a:xfrm>
                      <a:off x="0" y="0"/>
                      <a:ext cx="4020820" cy="3689350"/>
                    </a:xfrm>
                    <a:prstGeom prst="rect">
                      <a:avLst/>
                    </a:prstGeom>
                  </pic:spPr>
                </pic:pic>
              </a:graphicData>
            </a:graphic>
            <wp14:sizeRelH relativeFrom="margin">
              <wp14:pctWidth>0</wp14:pctWidth>
            </wp14:sizeRelH>
            <wp14:sizeRelV relativeFrom="margin">
              <wp14:pctHeight>0</wp14:pctHeight>
            </wp14:sizeRelV>
          </wp:anchor>
        </w:drawing>
      </w:r>
      <w:r w:rsidRPr="004357CB">
        <w:t>Tampilan</w:t>
      </w:r>
      <w:r>
        <w:t xml:space="preserve"> Ganti </w:t>
      </w:r>
      <w:r w:rsidRPr="0045038B">
        <w:rPr>
          <w:i/>
          <w:iCs/>
        </w:rPr>
        <w:t>Password</w:t>
      </w:r>
    </w:p>
    <w:p w14:paraId="083ECF72" w14:textId="19B72AE1" w:rsidR="00622D31" w:rsidRPr="004E00AD" w:rsidRDefault="004E00AD" w:rsidP="004E00AD">
      <w:pPr>
        <w:pStyle w:val="Caption"/>
        <w:spacing w:after="0" w:line="360" w:lineRule="auto"/>
        <w:ind w:left="1560"/>
        <w:jc w:val="center"/>
        <w:rPr>
          <w:i w:val="0"/>
          <w:iCs w:val="0"/>
          <w:color w:val="auto"/>
          <w:sz w:val="36"/>
          <w:szCs w:val="36"/>
        </w:rPr>
      </w:pPr>
      <w:bookmarkStart w:id="264" w:name="_Toc79605229"/>
      <w:r w:rsidRPr="004E00AD">
        <w:rPr>
          <w:i w:val="0"/>
          <w:iCs w:val="0"/>
          <w:color w:val="auto"/>
          <w:sz w:val="24"/>
          <w:szCs w:val="24"/>
        </w:rPr>
        <w:t xml:space="preserve">Gambar 5. </w:t>
      </w:r>
      <w:r w:rsidRPr="004E00AD">
        <w:rPr>
          <w:i w:val="0"/>
          <w:iCs w:val="0"/>
          <w:color w:val="auto"/>
          <w:sz w:val="24"/>
          <w:szCs w:val="24"/>
        </w:rPr>
        <w:fldChar w:fldCharType="begin"/>
      </w:r>
      <w:r w:rsidRPr="004E00AD">
        <w:rPr>
          <w:i w:val="0"/>
          <w:iCs w:val="0"/>
          <w:color w:val="auto"/>
          <w:sz w:val="24"/>
          <w:szCs w:val="24"/>
        </w:rPr>
        <w:instrText xml:space="preserve"> SEQ Gambar_5. \* ARABIC </w:instrText>
      </w:r>
      <w:r w:rsidRPr="004E00AD">
        <w:rPr>
          <w:i w:val="0"/>
          <w:iCs w:val="0"/>
          <w:color w:val="auto"/>
          <w:sz w:val="24"/>
          <w:szCs w:val="24"/>
        </w:rPr>
        <w:fldChar w:fldCharType="separate"/>
      </w:r>
      <w:r w:rsidR="00FB1FF7">
        <w:rPr>
          <w:i w:val="0"/>
          <w:iCs w:val="0"/>
          <w:noProof/>
          <w:color w:val="auto"/>
          <w:sz w:val="24"/>
          <w:szCs w:val="24"/>
        </w:rPr>
        <w:t>35</w:t>
      </w:r>
      <w:r w:rsidRPr="004E00AD">
        <w:rPr>
          <w:i w:val="0"/>
          <w:iCs w:val="0"/>
          <w:color w:val="auto"/>
          <w:sz w:val="24"/>
          <w:szCs w:val="24"/>
        </w:rPr>
        <w:fldChar w:fldCharType="end"/>
      </w:r>
      <w:r w:rsidRPr="004E00AD">
        <w:rPr>
          <w:i w:val="0"/>
          <w:iCs w:val="0"/>
          <w:color w:val="auto"/>
          <w:sz w:val="24"/>
          <w:szCs w:val="24"/>
        </w:rPr>
        <w:t xml:space="preserve"> Tampilan Ganti </w:t>
      </w:r>
      <w:r w:rsidRPr="00DC46B0">
        <w:rPr>
          <w:color w:val="auto"/>
          <w:sz w:val="24"/>
          <w:szCs w:val="24"/>
        </w:rPr>
        <w:t>Password</w:t>
      </w:r>
      <w:bookmarkEnd w:id="264"/>
    </w:p>
    <w:p w14:paraId="6CA8EB7A" w14:textId="77777777" w:rsidR="00622D31" w:rsidRPr="00317676" w:rsidRDefault="00622D31" w:rsidP="00622D31">
      <w:pPr>
        <w:pStyle w:val="ListParagraph"/>
        <w:spacing w:line="480" w:lineRule="auto"/>
        <w:ind w:left="993"/>
      </w:pPr>
    </w:p>
    <w:p w14:paraId="275EA7D3" w14:textId="77777777" w:rsidR="00622D31" w:rsidRDefault="00622D31" w:rsidP="00622D31">
      <w:pPr>
        <w:pStyle w:val="Heading3"/>
        <w:numPr>
          <w:ilvl w:val="0"/>
          <w:numId w:val="87"/>
        </w:numPr>
        <w:spacing w:before="0" w:line="480" w:lineRule="auto"/>
        <w:ind w:left="993" w:hanging="644"/>
        <w:rPr>
          <w:rFonts w:cs="Times New Roman"/>
          <w:b w:val="0"/>
          <w:bCs/>
          <w:color w:val="auto"/>
        </w:rPr>
      </w:pPr>
      <w:bookmarkStart w:id="265" w:name="_Toc80226327"/>
      <w:r w:rsidRPr="0078750D">
        <w:rPr>
          <w:rFonts w:cs="Times New Roman"/>
          <w:bCs/>
          <w:color w:val="auto"/>
        </w:rPr>
        <w:t>Pengujian Sistem</w:t>
      </w:r>
      <w:bookmarkEnd w:id="265"/>
    </w:p>
    <w:p w14:paraId="755910E8" w14:textId="201F61D3" w:rsidR="00622D31" w:rsidRDefault="00622D31" w:rsidP="00622D31">
      <w:pPr>
        <w:pStyle w:val="ListParagraph"/>
        <w:numPr>
          <w:ilvl w:val="0"/>
          <w:numId w:val="94"/>
        </w:numPr>
        <w:spacing w:after="160"/>
        <w:ind w:left="1418"/>
        <w:rPr>
          <w:b/>
          <w:bCs/>
        </w:rPr>
      </w:pPr>
      <w:r w:rsidRPr="00533109">
        <w:rPr>
          <w:b/>
          <w:bCs/>
        </w:rPr>
        <w:t>Pengujian User Admin</w:t>
      </w:r>
    </w:p>
    <w:p w14:paraId="6EF8A0A9" w14:textId="77777777" w:rsidR="00063DE0" w:rsidRDefault="00063DE0" w:rsidP="00063DE0">
      <w:pPr>
        <w:pStyle w:val="ListParagraph"/>
        <w:spacing w:after="160"/>
        <w:ind w:left="1418"/>
        <w:rPr>
          <w:b/>
          <w:bCs/>
        </w:rPr>
      </w:pPr>
    </w:p>
    <w:p w14:paraId="7D5A9C80" w14:textId="6BD3A262" w:rsidR="00063DE0" w:rsidRPr="004E00AD" w:rsidRDefault="004E00AD" w:rsidP="004E00AD">
      <w:pPr>
        <w:pStyle w:val="Caption"/>
        <w:spacing w:after="0" w:line="360" w:lineRule="auto"/>
        <w:ind w:left="1418"/>
        <w:jc w:val="center"/>
        <w:rPr>
          <w:b/>
          <w:bCs/>
          <w:i w:val="0"/>
          <w:iCs w:val="0"/>
          <w:color w:val="auto"/>
          <w:sz w:val="36"/>
          <w:szCs w:val="36"/>
        </w:rPr>
      </w:pPr>
      <w:bookmarkStart w:id="266" w:name="_Toc79605288"/>
      <w:r w:rsidRPr="004E00AD">
        <w:rPr>
          <w:i w:val="0"/>
          <w:iCs w:val="0"/>
          <w:color w:val="auto"/>
          <w:sz w:val="24"/>
          <w:szCs w:val="24"/>
        </w:rPr>
        <w:t xml:space="preserve">Tabel 5. </w:t>
      </w:r>
      <w:r w:rsidRPr="004E00AD">
        <w:rPr>
          <w:i w:val="0"/>
          <w:iCs w:val="0"/>
          <w:color w:val="auto"/>
          <w:sz w:val="24"/>
          <w:szCs w:val="24"/>
        </w:rPr>
        <w:fldChar w:fldCharType="begin"/>
      </w:r>
      <w:r w:rsidRPr="004E00AD">
        <w:rPr>
          <w:i w:val="0"/>
          <w:iCs w:val="0"/>
          <w:color w:val="auto"/>
          <w:sz w:val="24"/>
          <w:szCs w:val="24"/>
        </w:rPr>
        <w:instrText xml:space="preserve"> SEQ Tabel_5. \* ARABIC </w:instrText>
      </w:r>
      <w:r w:rsidRPr="004E00AD">
        <w:rPr>
          <w:i w:val="0"/>
          <w:iCs w:val="0"/>
          <w:color w:val="auto"/>
          <w:sz w:val="24"/>
          <w:szCs w:val="24"/>
        </w:rPr>
        <w:fldChar w:fldCharType="separate"/>
      </w:r>
      <w:r w:rsidR="00FB1FF7">
        <w:rPr>
          <w:i w:val="0"/>
          <w:iCs w:val="0"/>
          <w:noProof/>
          <w:color w:val="auto"/>
          <w:sz w:val="24"/>
          <w:szCs w:val="24"/>
        </w:rPr>
        <w:t>1</w:t>
      </w:r>
      <w:r w:rsidRPr="004E00AD">
        <w:rPr>
          <w:i w:val="0"/>
          <w:iCs w:val="0"/>
          <w:color w:val="auto"/>
          <w:sz w:val="24"/>
          <w:szCs w:val="24"/>
        </w:rPr>
        <w:fldChar w:fldCharType="end"/>
      </w:r>
      <w:r w:rsidRPr="004E00AD">
        <w:rPr>
          <w:i w:val="0"/>
          <w:iCs w:val="0"/>
          <w:color w:val="auto"/>
          <w:sz w:val="24"/>
          <w:szCs w:val="24"/>
        </w:rPr>
        <w:t xml:space="preserve"> Pengujian User Admin</w:t>
      </w:r>
      <w:bookmarkEnd w:id="266"/>
    </w:p>
    <w:tbl>
      <w:tblPr>
        <w:tblStyle w:val="TableGrid"/>
        <w:tblW w:w="7122" w:type="dxa"/>
        <w:tblInd w:w="1394" w:type="dxa"/>
        <w:tblLook w:val="04A0" w:firstRow="1" w:lastRow="0" w:firstColumn="1" w:lastColumn="0" w:noHBand="0" w:noVBand="1"/>
      </w:tblPr>
      <w:tblGrid>
        <w:gridCol w:w="510"/>
        <w:gridCol w:w="1790"/>
        <w:gridCol w:w="1790"/>
        <w:gridCol w:w="2016"/>
        <w:gridCol w:w="1016"/>
      </w:tblGrid>
      <w:tr w:rsidR="00622D31" w14:paraId="3B47B830" w14:textId="77777777" w:rsidTr="003A73F5">
        <w:trPr>
          <w:trHeight w:val="711"/>
        </w:trPr>
        <w:tc>
          <w:tcPr>
            <w:tcW w:w="510" w:type="dxa"/>
            <w:vAlign w:val="center"/>
          </w:tcPr>
          <w:p w14:paraId="74EA8A84" w14:textId="77777777" w:rsidR="00622D31" w:rsidRPr="009D15C3" w:rsidRDefault="00622D31" w:rsidP="003A73F5">
            <w:pPr>
              <w:jc w:val="center"/>
              <w:rPr>
                <w:b/>
                <w:bCs/>
              </w:rPr>
            </w:pPr>
            <w:r w:rsidRPr="009D15C3">
              <w:rPr>
                <w:b/>
                <w:bCs/>
              </w:rPr>
              <w:t>No</w:t>
            </w:r>
          </w:p>
        </w:tc>
        <w:tc>
          <w:tcPr>
            <w:tcW w:w="1635" w:type="dxa"/>
            <w:vAlign w:val="center"/>
          </w:tcPr>
          <w:p w14:paraId="64D0DC11" w14:textId="77777777" w:rsidR="00622D31" w:rsidRPr="009D15C3" w:rsidRDefault="00622D31" w:rsidP="003A73F5">
            <w:pPr>
              <w:jc w:val="center"/>
              <w:rPr>
                <w:b/>
                <w:bCs/>
              </w:rPr>
            </w:pPr>
            <w:r>
              <w:rPr>
                <w:b/>
                <w:bCs/>
              </w:rPr>
              <w:t>Item Uji</w:t>
            </w:r>
          </w:p>
        </w:tc>
        <w:tc>
          <w:tcPr>
            <w:tcW w:w="1945" w:type="dxa"/>
            <w:vAlign w:val="center"/>
          </w:tcPr>
          <w:p w14:paraId="3B976A98" w14:textId="77777777" w:rsidR="00622D31" w:rsidRPr="009D15C3" w:rsidRDefault="00622D31" w:rsidP="003A73F5">
            <w:pPr>
              <w:jc w:val="center"/>
              <w:rPr>
                <w:b/>
                <w:bCs/>
              </w:rPr>
            </w:pPr>
            <w:r>
              <w:rPr>
                <w:b/>
                <w:bCs/>
              </w:rPr>
              <w:t>Skenario Uji</w:t>
            </w:r>
          </w:p>
        </w:tc>
        <w:tc>
          <w:tcPr>
            <w:tcW w:w="2016" w:type="dxa"/>
            <w:vAlign w:val="center"/>
          </w:tcPr>
          <w:p w14:paraId="3AE10AB5" w14:textId="77777777" w:rsidR="00622D31" w:rsidRPr="001A26B6" w:rsidRDefault="00622D31" w:rsidP="003A73F5">
            <w:pPr>
              <w:jc w:val="center"/>
              <w:rPr>
                <w:b/>
                <w:bCs/>
              </w:rPr>
            </w:pPr>
            <w:r>
              <w:rPr>
                <w:b/>
                <w:bCs/>
              </w:rPr>
              <w:t>Hasil Yang Diharapkan</w:t>
            </w:r>
          </w:p>
        </w:tc>
        <w:tc>
          <w:tcPr>
            <w:tcW w:w="1016" w:type="dxa"/>
            <w:vAlign w:val="center"/>
          </w:tcPr>
          <w:p w14:paraId="66649226" w14:textId="77777777" w:rsidR="00622D31" w:rsidRPr="001A26B6" w:rsidRDefault="00622D31" w:rsidP="003A73F5">
            <w:pPr>
              <w:jc w:val="center"/>
              <w:rPr>
                <w:b/>
                <w:bCs/>
              </w:rPr>
            </w:pPr>
            <w:r>
              <w:rPr>
                <w:b/>
                <w:bCs/>
              </w:rPr>
              <w:t>Hasil</w:t>
            </w:r>
          </w:p>
        </w:tc>
      </w:tr>
      <w:tr w:rsidR="00622D31" w14:paraId="7E7DBC8F" w14:textId="77777777" w:rsidTr="003A73F5">
        <w:tc>
          <w:tcPr>
            <w:tcW w:w="510" w:type="dxa"/>
            <w:vAlign w:val="center"/>
          </w:tcPr>
          <w:p w14:paraId="4971D0FE" w14:textId="77777777" w:rsidR="00622D31" w:rsidRPr="001A26B6" w:rsidRDefault="00622D31" w:rsidP="003A73F5">
            <w:pPr>
              <w:jc w:val="center"/>
              <w:rPr>
                <w:b/>
                <w:bCs/>
              </w:rPr>
            </w:pPr>
            <w:r>
              <w:rPr>
                <w:b/>
                <w:bCs/>
              </w:rPr>
              <w:t>1</w:t>
            </w:r>
          </w:p>
        </w:tc>
        <w:tc>
          <w:tcPr>
            <w:tcW w:w="1635" w:type="dxa"/>
          </w:tcPr>
          <w:p w14:paraId="2E6B8C06" w14:textId="77777777" w:rsidR="00622D31" w:rsidRPr="00281159" w:rsidRDefault="00622D31" w:rsidP="003A73F5">
            <w:pPr>
              <w:jc w:val="both"/>
              <w:rPr>
                <w:i/>
                <w:iCs/>
              </w:rPr>
            </w:pPr>
            <w:r>
              <w:rPr>
                <w:i/>
                <w:iCs/>
              </w:rPr>
              <w:t>Form Login</w:t>
            </w:r>
          </w:p>
        </w:tc>
        <w:tc>
          <w:tcPr>
            <w:tcW w:w="1945" w:type="dxa"/>
          </w:tcPr>
          <w:p w14:paraId="6EE77D4C" w14:textId="77777777" w:rsidR="00622D31" w:rsidRPr="00281159" w:rsidRDefault="00622D31" w:rsidP="003A73F5">
            <w:pPr>
              <w:jc w:val="both"/>
              <w:rPr>
                <w:i/>
                <w:iCs/>
              </w:rPr>
            </w:pPr>
            <w:r>
              <w:t xml:space="preserve">Mengisi </w:t>
            </w:r>
            <w:r>
              <w:rPr>
                <w:i/>
                <w:iCs/>
              </w:rPr>
              <w:t xml:space="preserve">Username </w:t>
            </w:r>
            <w:r>
              <w:t xml:space="preserve">dan </w:t>
            </w:r>
            <w:r>
              <w:rPr>
                <w:i/>
                <w:iCs/>
              </w:rPr>
              <w:t>Password</w:t>
            </w:r>
          </w:p>
        </w:tc>
        <w:tc>
          <w:tcPr>
            <w:tcW w:w="2016" w:type="dxa"/>
          </w:tcPr>
          <w:p w14:paraId="41BEB283" w14:textId="77777777" w:rsidR="00622D31" w:rsidRPr="0085397C" w:rsidRDefault="00622D31" w:rsidP="003A73F5">
            <w:pPr>
              <w:jc w:val="both"/>
            </w:pPr>
            <w:r>
              <w:t>Admin dapat masuk ke aplikasi pengajuan proposal dan sidang skripsi.</w:t>
            </w:r>
          </w:p>
        </w:tc>
        <w:tc>
          <w:tcPr>
            <w:tcW w:w="1016" w:type="dxa"/>
            <w:vAlign w:val="center"/>
          </w:tcPr>
          <w:p w14:paraId="4BD326A1" w14:textId="77777777" w:rsidR="00622D31" w:rsidRPr="00281159" w:rsidRDefault="00622D31" w:rsidP="003A73F5">
            <w:pPr>
              <w:jc w:val="center"/>
            </w:pPr>
            <w:r>
              <w:t>Berhasil</w:t>
            </w:r>
          </w:p>
        </w:tc>
      </w:tr>
      <w:tr w:rsidR="00622D31" w14:paraId="476AD7B8" w14:textId="77777777" w:rsidTr="003A73F5">
        <w:tc>
          <w:tcPr>
            <w:tcW w:w="510" w:type="dxa"/>
            <w:vAlign w:val="center"/>
          </w:tcPr>
          <w:p w14:paraId="38B7C47E" w14:textId="77777777" w:rsidR="00622D31" w:rsidRPr="001A26B6" w:rsidRDefault="00622D31" w:rsidP="003A73F5">
            <w:pPr>
              <w:jc w:val="center"/>
              <w:rPr>
                <w:b/>
                <w:bCs/>
              </w:rPr>
            </w:pPr>
            <w:r w:rsidRPr="001A26B6">
              <w:rPr>
                <w:b/>
                <w:bCs/>
              </w:rPr>
              <w:t>2</w:t>
            </w:r>
          </w:p>
        </w:tc>
        <w:tc>
          <w:tcPr>
            <w:tcW w:w="1635" w:type="dxa"/>
          </w:tcPr>
          <w:p w14:paraId="7CF9EA10" w14:textId="77777777" w:rsidR="00622D31" w:rsidRPr="00281159" w:rsidRDefault="00622D31" w:rsidP="003A73F5">
            <w:pPr>
              <w:jc w:val="both"/>
              <w:rPr>
                <w:i/>
                <w:iCs/>
              </w:rPr>
            </w:pPr>
            <w:r>
              <w:t xml:space="preserve">Halaman </w:t>
            </w:r>
            <w:r>
              <w:rPr>
                <w:i/>
                <w:iCs/>
              </w:rPr>
              <w:t>Home</w:t>
            </w:r>
          </w:p>
        </w:tc>
        <w:tc>
          <w:tcPr>
            <w:tcW w:w="1945" w:type="dxa"/>
          </w:tcPr>
          <w:p w14:paraId="1A957548" w14:textId="77777777" w:rsidR="00622D31" w:rsidRPr="00281159" w:rsidRDefault="00622D31" w:rsidP="003A73F5">
            <w:pPr>
              <w:jc w:val="both"/>
              <w:rPr>
                <w:i/>
                <w:iCs/>
              </w:rPr>
            </w:pPr>
            <w:r>
              <w:t xml:space="preserve">Klik </w:t>
            </w:r>
            <w:r w:rsidRPr="00281159">
              <w:rPr>
                <w:i/>
                <w:iCs/>
              </w:rPr>
              <w:t>Login</w:t>
            </w:r>
            <w:r>
              <w:rPr>
                <w:i/>
                <w:iCs/>
              </w:rPr>
              <w:t xml:space="preserve"> </w:t>
            </w:r>
            <w:r>
              <w:t xml:space="preserve">lalu masuk pada halaman </w:t>
            </w:r>
            <w:r>
              <w:rPr>
                <w:i/>
                <w:iCs/>
              </w:rPr>
              <w:t>home</w:t>
            </w:r>
          </w:p>
        </w:tc>
        <w:tc>
          <w:tcPr>
            <w:tcW w:w="2016" w:type="dxa"/>
          </w:tcPr>
          <w:p w14:paraId="72C0FC3B" w14:textId="77777777" w:rsidR="00622D31" w:rsidRPr="00281159" w:rsidRDefault="00622D31" w:rsidP="003A73F5">
            <w:pPr>
              <w:jc w:val="both"/>
            </w:pPr>
            <w:r>
              <w:t xml:space="preserve">Admin dapat mengakses halaman </w:t>
            </w:r>
            <w:r w:rsidRPr="0085397C">
              <w:rPr>
                <w:i/>
                <w:iCs/>
              </w:rPr>
              <w:t>home</w:t>
            </w:r>
            <w:r>
              <w:rPr>
                <w:i/>
                <w:iCs/>
              </w:rPr>
              <w:t>.</w:t>
            </w:r>
          </w:p>
        </w:tc>
        <w:tc>
          <w:tcPr>
            <w:tcW w:w="1016" w:type="dxa"/>
            <w:vAlign w:val="center"/>
          </w:tcPr>
          <w:p w14:paraId="709962A9" w14:textId="77777777" w:rsidR="00622D31" w:rsidRPr="00281159" w:rsidRDefault="00622D31" w:rsidP="003A73F5">
            <w:pPr>
              <w:jc w:val="center"/>
            </w:pPr>
            <w:r>
              <w:t>Berhasil</w:t>
            </w:r>
          </w:p>
        </w:tc>
      </w:tr>
      <w:tr w:rsidR="00622D31" w14:paraId="4788A1FE" w14:textId="77777777" w:rsidTr="003A73F5">
        <w:tc>
          <w:tcPr>
            <w:tcW w:w="510" w:type="dxa"/>
            <w:vAlign w:val="center"/>
          </w:tcPr>
          <w:p w14:paraId="68E27E17" w14:textId="77777777" w:rsidR="00622D31" w:rsidRPr="001A26B6" w:rsidRDefault="00622D31" w:rsidP="003A73F5">
            <w:pPr>
              <w:jc w:val="center"/>
              <w:rPr>
                <w:b/>
                <w:bCs/>
              </w:rPr>
            </w:pPr>
            <w:r w:rsidRPr="001A26B6">
              <w:rPr>
                <w:b/>
                <w:bCs/>
              </w:rPr>
              <w:t>3</w:t>
            </w:r>
          </w:p>
        </w:tc>
        <w:tc>
          <w:tcPr>
            <w:tcW w:w="1635" w:type="dxa"/>
          </w:tcPr>
          <w:p w14:paraId="540C26CD" w14:textId="77777777" w:rsidR="00622D31" w:rsidRPr="00281159" w:rsidRDefault="00622D31" w:rsidP="003A73F5">
            <w:pPr>
              <w:jc w:val="both"/>
            </w:pPr>
            <w:r>
              <w:t>Halaman Berkas Masuk</w:t>
            </w:r>
          </w:p>
        </w:tc>
        <w:tc>
          <w:tcPr>
            <w:tcW w:w="1945" w:type="dxa"/>
          </w:tcPr>
          <w:p w14:paraId="71395645" w14:textId="77777777" w:rsidR="00622D31" w:rsidRPr="00281159" w:rsidRDefault="00622D31" w:rsidP="003A73F5">
            <w:pPr>
              <w:jc w:val="both"/>
            </w:pPr>
            <w:r>
              <w:t>Klik menu Berkas Masuk</w:t>
            </w:r>
          </w:p>
        </w:tc>
        <w:tc>
          <w:tcPr>
            <w:tcW w:w="2016" w:type="dxa"/>
          </w:tcPr>
          <w:p w14:paraId="3FAF8010" w14:textId="77777777" w:rsidR="00622D31" w:rsidRPr="00281159" w:rsidRDefault="00622D31" w:rsidP="003A73F5">
            <w:pPr>
              <w:jc w:val="both"/>
            </w:pPr>
            <w:r>
              <w:t>Admin dapat mengakses halaman berkas masuk.</w:t>
            </w:r>
          </w:p>
        </w:tc>
        <w:tc>
          <w:tcPr>
            <w:tcW w:w="1016" w:type="dxa"/>
            <w:vAlign w:val="center"/>
          </w:tcPr>
          <w:p w14:paraId="4AD0CE56" w14:textId="77777777" w:rsidR="00622D31" w:rsidRPr="00281159" w:rsidRDefault="00622D31" w:rsidP="003A73F5">
            <w:pPr>
              <w:jc w:val="center"/>
            </w:pPr>
            <w:r>
              <w:t>Berhasil</w:t>
            </w:r>
          </w:p>
        </w:tc>
      </w:tr>
      <w:tr w:rsidR="00622D31" w14:paraId="72B4D408" w14:textId="77777777" w:rsidTr="003A73F5">
        <w:tc>
          <w:tcPr>
            <w:tcW w:w="510" w:type="dxa"/>
            <w:vAlign w:val="center"/>
          </w:tcPr>
          <w:p w14:paraId="5FBB6490" w14:textId="77777777" w:rsidR="00622D31" w:rsidRPr="001A26B6" w:rsidRDefault="00622D31" w:rsidP="003A73F5">
            <w:pPr>
              <w:jc w:val="center"/>
              <w:rPr>
                <w:b/>
                <w:bCs/>
              </w:rPr>
            </w:pPr>
            <w:r w:rsidRPr="001A26B6">
              <w:rPr>
                <w:b/>
                <w:bCs/>
              </w:rPr>
              <w:lastRenderedPageBreak/>
              <w:t>4</w:t>
            </w:r>
          </w:p>
        </w:tc>
        <w:tc>
          <w:tcPr>
            <w:tcW w:w="1635" w:type="dxa"/>
          </w:tcPr>
          <w:p w14:paraId="330DD99B" w14:textId="77777777" w:rsidR="00622D31" w:rsidRPr="00281159" w:rsidRDefault="00622D31" w:rsidP="003A73F5">
            <w:pPr>
              <w:jc w:val="both"/>
            </w:pPr>
            <w:r>
              <w:t>Lihat Berkas</w:t>
            </w:r>
          </w:p>
        </w:tc>
        <w:tc>
          <w:tcPr>
            <w:tcW w:w="1945" w:type="dxa"/>
          </w:tcPr>
          <w:p w14:paraId="3561DB5D" w14:textId="77777777" w:rsidR="00622D31" w:rsidRPr="00281159" w:rsidRDefault="00622D31" w:rsidP="003A73F5">
            <w:pPr>
              <w:jc w:val="both"/>
            </w:pPr>
            <w:r>
              <w:t>Klik lihat berkas</w:t>
            </w:r>
          </w:p>
        </w:tc>
        <w:tc>
          <w:tcPr>
            <w:tcW w:w="2016" w:type="dxa"/>
          </w:tcPr>
          <w:p w14:paraId="06294047" w14:textId="77777777" w:rsidR="00622D31" w:rsidRPr="00281159" w:rsidRDefault="00622D31" w:rsidP="003A73F5">
            <w:pPr>
              <w:jc w:val="both"/>
            </w:pPr>
            <w:r>
              <w:t>Admin bisa melihat berkas yang dikumpulkan mahasiswa.</w:t>
            </w:r>
          </w:p>
        </w:tc>
        <w:tc>
          <w:tcPr>
            <w:tcW w:w="1016" w:type="dxa"/>
            <w:vAlign w:val="center"/>
          </w:tcPr>
          <w:p w14:paraId="77938DD3" w14:textId="77777777" w:rsidR="00622D31" w:rsidRPr="00281159" w:rsidRDefault="00622D31" w:rsidP="003A73F5">
            <w:pPr>
              <w:jc w:val="center"/>
            </w:pPr>
            <w:r>
              <w:t>Berhasil</w:t>
            </w:r>
          </w:p>
        </w:tc>
      </w:tr>
      <w:tr w:rsidR="00622D31" w14:paraId="79239C1F" w14:textId="77777777" w:rsidTr="003A73F5">
        <w:tc>
          <w:tcPr>
            <w:tcW w:w="510" w:type="dxa"/>
            <w:vAlign w:val="center"/>
          </w:tcPr>
          <w:p w14:paraId="1E3724D4" w14:textId="77777777" w:rsidR="00622D31" w:rsidRPr="001A26B6" w:rsidRDefault="00622D31" w:rsidP="003A73F5">
            <w:pPr>
              <w:jc w:val="center"/>
              <w:rPr>
                <w:b/>
                <w:bCs/>
              </w:rPr>
            </w:pPr>
            <w:r w:rsidRPr="001A26B6">
              <w:rPr>
                <w:b/>
                <w:bCs/>
              </w:rPr>
              <w:t>5</w:t>
            </w:r>
          </w:p>
        </w:tc>
        <w:tc>
          <w:tcPr>
            <w:tcW w:w="1635" w:type="dxa"/>
          </w:tcPr>
          <w:p w14:paraId="448C9E79" w14:textId="77777777" w:rsidR="00622D31" w:rsidRPr="00281159" w:rsidRDefault="00622D31" w:rsidP="003A73F5">
            <w:pPr>
              <w:jc w:val="both"/>
            </w:pPr>
            <w:r w:rsidRPr="00281159">
              <w:rPr>
                <w:i/>
                <w:iCs/>
              </w:rPr>
              <w:t>Update</w:t>
            </w:r>
            <w:r>
              <w:t xml:space="preserve"> Status</w:t>
            </w:r>
          </w:p>
        </w:tc>
        <w:tc>
          <w:tcPr>
            <w:tcW w:w="1945" w:type="dxa"/>
          </w:tcPr>
          <w:p w14:paraId="61A87068" w14:textId="77777777" w:rsidR="00622D31" w:rsidRPr="00281159" w:rsidRDefault="00622D31" w:rsidP="003A73F5">
            <w:pPr>
              <w:jc w:val="both"/>
            </w:pPr>
            <w:r>
              <w:t xml:space="preserve">Klik </w:t>
            </w:r>
            <w:r>
              <w:rPr>
                <w:i/>
                <w:iCs/>
              </w:rPr>
              <w:t xml:space="preserve">update </w:t>
            </w:r>
            <w:r>
              <w:t>status</w:t>
            </w:r>
          </w:p>
        </w:tc>
        <w:tc>
          <w:tcPr>
            <w:tcW w:w="2016" w:type="dxa"/>
          </w:tcPr>
          <w:p w14:paraId="15ED2791" w14:textId="77777777" w:rsidR="00622D31" w:rsidRPr="0085397C" w:rsidRDefault="00622D31" w:rsidP="003A73F5">
            <w:pPr>
              <w:jc w:val="both"/>
            </w:pPr>
            <w:r>
              <w:t xml:space="preserve">Admin bisa melakukan </w:t>
            </w:r>
            <w:r>
              <w:rPr>
                <w:i/>
                <w:iCs/>
              </w:rPr>
              <w:t xml:space="preserve">update </w:t>
            </w:r>
            <w:r>
              <w:t>status mahasiswa apakah sudah layak sidang proposal/sidang up-1/sidang up-2.</w:t>
            </w:r>
          </w:p>
        </w:tc>
        <w:tc>
          <w:tcPr>
            <w:tcW w:w="1016" w:type="dxa"/>
            <w:vAlign w:val="center"/>
          </w:tcPr>
          <w:p w14:paraId="46139ABA" w14:textId="77777777" w:rsidR="00622D31" w:rsidRPr="00281159" w:rsidRDefault="00622D31" w:rsidP="003A73F5">
            <w:pPr>
              <w:jc w:val="center"/>
            </w:pPr>
            <w:r>
              <w:t>Berhasil</w:t>
            </w:r>
          </w:p>
        </w:tc>
      </w:tr>
      <w:tr w:rsidR="00622D31" w14:paraId="2DD9A4BB" w14:textId="77777777" w:rsidTr="003A73F5">
        <w:tc>
          <w:tcPr>
            <w:tcW w:w="510" w:type="dxa"/>
            <w:vAlign w:val="center"/>
          </w:tcPr>
          <w:p w14:paraId="66294732" w14:textId="77777777" w:rsidR="00622D31" w:rsidRPr="001A26B6" w:rsidRDefault="00622D31" w:rsidP="003A73F5">
            <w:pPr>
              <w:jc w:val="center"/>
              <w:rPr>
                <w:b/>
                <w:bCs/>
              </w:rPr>
            </w:pPr>
            <w:r w:rsidRPr="001A26B6">
              <w:rPr>
                <w:b/>
                <w:bCs/>
              </w:rPr>
              <w:t>6</w:t>
            </w:r>
          </w:p>
        </w:tc>
        <w:tc>
          <w:tcPr>
            <w:tcW w:w="1635" w:type="dxa"/>
          </w:tcPr>
          <w:p w14:paraId="589D45C5" w14:textId="77777777" w:rsidR="00622D31" w:rsidRPr="00281159" w:rsidRDefault="00622D31" w:rsidP="003A73F5">
            <w:pPr>
              <w:jc w:val="both"/>
            </w:pPr>
            <w:r>
              <w:t>Halaman Data Mahasiswa</w:t>
            </w:r>
          </w:p>
        </w:tc>
        <w:tc>
          <w:tcPr>
            <w:tcW w:w="1945" w:type="dxa"/>
          </w:tcPr>
          <w:p w14:paraId="248A7308" w14:textId="77777777" w:rsidR="00622D31" w:rsidRPr="00281159" w:rsidRDefault="00622D31" w:rsidP="003A73F5">
            <w:pPr>
              <w:jc w:val="both"/>
            </w:pPr>
            <w:r>
              <w:t>Klik Menu Data Mahasiswa</w:t>
            </w:r>
          </w:p>
        </w:tc>
        <w:tc>
          <w:tcPr>
            <w:tcW w:w="2016" w:type="dxa"/>
          </w:tcPr>
          <w:p w14:paraId="6E6BB2ED" w14:textId="77777777" w:rsidR="00622D31" w:rsidRPr="00281159" w:rsidRDefault="00622D31" w:rsidP="003A73F5">
            <w:pPr>
              <w:jc w:val="both"/>
            </w:pPr>
            <w:r>
              <w:t>Admin dapat mengakses halaman Data Mahasiswa.</w:t>
            </w:r>
          </w:p>
        </w:tc>
        <w:tc>
          <w:tcPr>
            <w:tcW w:w="1016" w:type="dxa"/>
            <w:vAlign w:val="center"/>
          </w:tcPr>
          <w:p w14:paraId="34BC10B4" w14:textId="77777777" w:rsidR="00622D31" w:rsidRPr="00281159" w:rsidRDefault="00622D31" w:rsidP="003A73F5">
            <w:pPr>
              <w:jc w:val="center"/>
            </w:pPr>
            <w:r>
              <w:t>Berhasil</w:t>
            </w:r>
          </w:p>
        </w:tc>
      </w:tr>
      <w:tr w:rsidR="00622D31" w14:paraId="69F9EC18" w14:textId="77777777" w:rsidTr="003A73F5">
        <w:tc>
          <w:tcPr>
            <w:tcW w:w="510" w:type="dxa"/>
            <w:vAlign w:val="center"/>
          </w:tcPr>
          <w:p w14:paraId="11915D86" w14:textId="77777777" w:rsidR="00622D31" w:rsidRPr="001A26B6" w:rsidRDefault="00622D31" w:rsidP="003A73F5">
            <w:pPr>
              <w:jc w:val="center"/>
              <w:rPr>
                <w:b/>
                <w:bCs/>
              </w:rPr>
            </w:pPr>
            <w:r>
              <w:rPr>
                <w:b/>
                <w:bCs/>
              </w:rPr>
              <w:t>7</w:t>
            </w:r>
          </w:p>
        </w:tc>
        <w:tc>
          <w:tcPr>
            <w:tcW w:w="1635" w:type="dxa"/>
          </w:tcPr>
          <w:p w14:paraId="10BD8B04" w14:textId="77777777" w:rsidR="00622D31" w:rsidRDefault="00622D31" w:rsidP="003A73F5">
            <w:pPr>
              <w:jc w:val="both"/>
            </w:pPr>
            <w:r>
              <w:t>Tambah Mahasiswa</w:t>
            </w:r>
          </w:p>
        </w:tc>
        <w:tc>
          <w:tcPr>
            <w:tcW w:w="1945" w:type="dxa"/>
          </w:tcPr>
          <w:p w14:paraId="528AC7CF" w14:textId="77777777" w:rsidR="00622D31" w:rsidRDefault="00622D31" w:rsidP="003A73F5">
            <w:pPr>
              <w:jc w:val="both"/>
            </w:pPr>
            <w:r>
              <w:t>Klik tambah mahasiswa</w:t>
            </w:r>
          </w:p>
        </w:tc>
        <w:tc>
          <w:tcPr>
            <w:tcW w:w="2016" w:type="dxa"/>
          </w:tcPr>
          <w:p w14:paraId="3120223F" w14:textId="77777777" w:rsidR="00622D31" w:rsidRDefault="00622D31" w:rsidP="003A73F5">
            <w:pPr>
              <w:jc w:val="both"/>
            </w:pPr>
            <w:r>
              <w:t>Admin dapat menambahkan mahasiswa.</w:t>
            </w:r>
          </w:p>
        </w:tc>
        <w:tc>
          <w:tcPr>
            <w:tcW w:w="1016" w:type="dxa"/>
            <w:vAlign w:val="center"/>
          </w:tcPr>
          <w:p w14:paraId="38CEA0C1" w14:textId="77777777" w:rsidR="00622D31" w:rsidRDefault="00622D31" w:rsidP="003A73F5">
            <w:pPr>
              <w:jc w:val="center"/>
            </w:pPr>
          </w:p>
        </w:tc>
      </w:tr>
      <w:tr w:rsidR="00622D31" w14:paraId="647A49BD" w14:textId="77777777" w:rsidTr="003A73F5">
        <w:tc>
          <w:tcPr>
            <w:tcW w:w="510" w:type="dxa"/>
            <w:vAlign w:val="center"/>
          </w:tcPr>
          <w:p w14:paraId="33E348B5" w14:textId="77777777" w:rsidR="00622D31" w:rsidRPr="001A26B6" w:rsidRDefault="00622D31" w:rsidP="003A73F5">
            <w:pPr>
              <w:jc w:val="center"/>
              <w:rPr>
                <w:b/>
                <w:bCs/>
              </w:rPr>
            </w:pPr>
            <w:r>
              <w:rPr>
                <w:b/>
                <w:bCs/>
              </w:rPr>
              <w:t>8</w:t>
            </w:r>
          </w:p>
        </w:tc>
        <w:tc>
          <w:tcPr>
            <w:tcW w:w="1635" w:type="dxa"/>
          </w:tcPr>
          <w:p w14:paraId="3169287D" w14:textId="77777777" w:rsidR="00622D31" w:rsidRPr="00281159" w:rsidRDefault="00622D31" w:rsidP="003A73F5">
            <w:pPr>
              <w:jc w:val="both"/>
            </w:pPr>
            <w:r>
              <w:t>Edit Data</w:t>
            </w:r>
          </w:p>
        </w:tc>
        <w:tc>
          <w:tcPr>
            <w:tcW w:w="1945" w:type="dxa"/>
          </w:tcPr>
          <w:p w14:paraId="2A4309FF" w14:textId="77777777" w:rsidR="00622D31" w:rsidRPr="00281159" w:rsidRDefault="00622D31" w:rsidP="003A73F5">
            <w:pPr>
              <w:jc w:val="both"/>
            </w:pPr>
            <w:r>
              <w:t>Klik edit data</w:t>
            </w:r>
          </w:p>
        </w:tc>
        <w:tc>
          <w:tcPr>
            <w:tcW w:w="2016" w:type="dxa"/>
          </w:tcPr>
          <w:p w14:paraId="68E33328" w14:textId="77777777" w:rsidR="00622D31" w:rsidRPr="00281159" w:rsidRDefault="00622D31" w:rsidP="003A73F5">
            <w:pPr>
              <w:jc w:val="both"/>
            </w:pPr>
            <w:r>
              <w:t>Admin dapat melakukan edit data mahasiswa.</w:t>
            </w:r>
          </w:p>
        </w:tc>
        <w:tc>
          <w:tcPr>
            <w:tcW w:w="1016" w:type="dxa"/>
            <w:vAlign w:val="center"/>
          </w:tcPr>
          <w:p w14:paraId="6F2E7639" w14:textId="77777777" w:rsidR="00622D31" w:rsidRPr="00281159" w:rsidRDefault="00622D31" w:rsidP="003A73F5">
            <w:pPr>
              <w:jc w:val="center"/>
            </w:pPr>
            <w:r>
              <w:t>Berhasil</w:t>
            </w:r>
          </w:p>
        </w:tc>
      </w:tr>
      <w:tr w:rsidR="00622D31" w14:paraId="64BF99A6" w14:textId="77777777" w:rsidTr="003A73F5">
        <w:tc>
          <w:tcPr>
            <w:tcW w:w="510" w:type="dxa"/>
            <w:vAlign w:val="center"/>
          </w:tcPr>
          <w:p w14:paraId="426BBA31" w14:textId="77777777" w:rsidR="00622D31" w:rsidRPr="001A26B6" w:rsidRDefault="00622D31" w:rsidP="003A73F5">
            <w:pPr>
              <w:jc w:val="center"/>
              <w:rPr>
                <w:b/>
                <w:bCs/>
              </w:rPr>
            </w:pPr>
            <w:r>
              <w:rPr>
                <w:b/>
                <w:bCs/>
              </w:rPr>
              <w:t>9</w:t>
            </w:r>
          </w:p>
        </w:tc>
        <w:tc>
          <w:tcPr>
            <w:tcW w:w="1635" w:type="dxa"/>
          </w:tcPr>
          <w:p w14:paraId="39D2BE2C" w14:textId="77777777" w:rsidR="00622D31" w:rsidRPr="00281159" w:rsidRDefault="00622D31" w:rsidP="003A73F5">
            <w:pPr>
              <w:jc w:val="both"/>
            </w:pPr>
            <w:r>
              <w:t>Hapus Data</w:t>
            </w:r>
          </w:p>
        </w:tc>
        <w:tc>
          <w:tcPr>
            <w:tcW w:w="1945" w:type="dxa"/>
          </w:tcPr>
          <w:p w14:paraId="64D665B0" w14:textId="77777777" w:rsidR="00622D31" w:rsidRPr="00281159" w:rsidRDefault="00622D31" w:rsidP="003A73F5">
            <w:pPr>
              <w:jc w:val="both"/>
            </w:pPr>
            <w:r>
              <w:t>Klik hapus data</w:t>
            </w:r>
          </w:p>
        </w:tc>
        <w:tc>
          <w:tcPr>
            <w:tcW w:w="2016" w:type="dxa"/>
          </w:tcPr>
          <w:p w14:paraId="10080AA0" w14:textId="77777777" w:rsidR="00622D31" w:rsidRPr="00281159" w:rsidRDefault="00622D31" w:rsidP="003A73F5">
            <w:pPr>
              <w:jc w:val="both"/>
            </w:pPr>
            <w:r>
              <w:t>Admin dapat menghapus data mahasiswa.</w:t>
            </w:r>
          </w:p>
        </w:tc>
        <w:tc>
          <w:tcPr>
            <w:tcW w:w="1016" w:type="dxa"/>
            <w:vAlign w:val="center"/>
          </w:tcPr>
          <w:p w14:paraId="1F8C4F01" w14:textId="77777777" w:rsidR="00622D31" w:rsidRPr="00281159" w:rsidRDefault="00622D31" w:rsidP="003A73F5">
            <w:pPr>
              <w:jc w:val="center"/>
            </w:pPr>
            <w:r>
              <w:t>Berhasil</w:t>
            </w:r>
          </w:p>
        </w:tc>
      </w:tr>
      <w:tr w:rsidR="00622D31" w14:paraId="5B85D3A7" w14:textId="77777777" w:rsidTr="003A73F5">
        <w:tc>
          <w:tcPr>
            <w:tcW w:w="510" w:type="dxa"/>
            <w:vAlign w:val="center"/>
          </w:tcPr>
          <w:p w14:paraId="25766FAA" w14:textId="77777777" w:rsidR="00622D31" w:rsidRPr="001A26B6" w:rsidRDefault="00622D31" w:rsidP="003A73F5">
            <w:pPr>
              <w:jc w:val="center"/>
              <w:rPr>
                <w:b/>
                <w:bCs/>
              </w:rPr>
            </w:pPr>
            <w:r>
              <w:rPr>
                <w:b/>
                <w:bCs/>
              </w:rPr>
              <w:t>10</w:t>
            </w:r>
          </w:p>
        </w:tc>
        <w:tc>
          <w:tcPr>
            <w:tcW w:w="1635" w:type="dxa"/>
          </w:tcPr>
          <w:p w14:paraId="4BA697FC" w14:textId="77777777" w:rsidR="00622D31" w:rsidRPr="00281159" w:rsidRDefault="00622D31" w:rsidP="003A73F5">
            <w:pPr>
              <w:jc w:val="both"/>
            </w:pPr>
            <w:r>
              <w:t>Atur Jadwal Sidang Proposal/Sidang UP-1/Sidang UP-2</w:t>
            </w:r>
          </w:p>
        </w:tc>
        <w:tc>
          <w:tcPr>
            <w:tcW w:w="1945" w:type="dxa"/>
          </w:tcPr>
          <w:p w14:paraId="51218679" w14:textId="77777777" w:rsidR="00622D31" w:rsidRPr="00344B00" w:rsidRDefault="00622D31" w:rsidP="003A73F5">
            <w:pPr>
              <w:jc w:val="both"/>
            </w:pPr>
            <w:r>
              <w:t xml:space="preserve">Klik Sidang Proposal/Sidang UP-1/Sidang UP-2 lalu mengisi </w:t>
            </w:r>
            <w:r>
              <w:rPr>
                <w:i/>
                <w:iCs/>
              </w:rPr>
              <w:t xml:space="preserve">form </w:t>
            </w:r>
            <w:r>
              <w:t>input jadwal</w:t>
            </w:r>
          </w:p>
        </w:tc>
        <w:tc>
          <w:tcPr>
            <w:tcW w:w="2016" w:type="dxa"/>
          </w:tcPr>
          <w:p w14:paraId="0E30A754" w14:textId="77777777" w:rsidR="00622D31" w:rsidRPr="00281159" w:rsidRDefault="00622D31" w:rsidP="003A73F5">
            <w:pPr>
              <w:jc w:val="both"/>
            </w:pPr>
            <w:r>
              <w:t>Admin dapat melakukan input jadwal untuk mahasiswa.</w:t>
            </w:r>
          </w:p>
        </w:tc>
        <w:tc>
          <w:tcPr>
            <w:tcW w:w="1016" w:type="dxa"/>
            <w:vAlign w:val="center"/>
          </w:tcPr>
          <w:p w14:paraId="7B8FED0C" w14:textId="77777777" w:rsidR="00622D31" w:rsidRPr="00281159" w:rsidRDefault="00622D31" w:rsidP="003A73F5">
            <w:pPr>
              <w:jc w:val="center"/>
            </w:pPr>
            <w:r>
              <w:t>Berhasil</w:t>
            </w:r>
          </w:p>
        </w:tc>
      </w:tr>
      <w:tr w:rsidR="00622D31" w14:paraId="01DC0E66" w14:textId="77777777" w:rsidTr="003A73F5">
        <w:tc>
          <w:tcPr>
            <w:tcW w:w="510" w:type="dxa"/>
            <w:vAlign w:val="center"/>
          </w:tcPr>
          <w:p w14:paraId="381595E5" w14:textId="77777777" w:rsidR="00622D31" w:rsidRPr="001A26B6" w:rsidRDefault="00622D31" w:rsidP="003A73F5">
            <w:pPr>
              <w:jc w:val="center"/>
              <w:rPr>
                <w:b/>
                <w:bCs/>
              </w:rPr>
            </w:pPr>
            <w:r w:rsidRPr="001A26B6">
              <w:rPr>
                <w:b/>
                <w:bCs/>
              </w:rPr>
              <w:t>1</w:t>
            </w:r>
            <w:r>
              <w:rPr>
                <w:b/>
                <w:bCs/>
              </w:rPr>
              <w:t>1</w:t>
            </w:r>
          </w:p>
        </w:tc>
        <w:tc>
          <w:tcPr>
            <w:tcW w:w="1635" w:type="dxa"/>
          </w:tcPr>
          <w:p w14:paraId="2F243F12" w14:textId="77777777" w:rsidR="00622D31" w:rsidRPr="00281159" w:rsidRDefault="00622D31" w:rsidP="003A73F5">
            <w:pPr>
              <w:jc w:val="both"/>
            </w:pPr>
            <w:r>
              <w:t>Halaman Pesan</w:t>
            </w:r>
          </w:p>
        </w:tc>
        <w:tc>
          <w:tcPr>
            <w:tcW w:w="1945" w:type="dxa"/>
          </w:tcPr>
          <w:p w14:paraId="1C9456F4" w14:textId="77777777" w:rsidR="00622D31" w:rsidRPr="00281159" w:rsidRDefault="00622D31" w:rsidP="003A73F5">
            <w:pPr>
              <w:jc w:val="both"/>
            </w:pPr>
            <w:r>
              <w:t>Klik menu pesan</w:t>
            </w:r>
          </w:p>
        </w:tc>
        <w:tc>
          <w:tcPr>
            <w:tcW w:w="2016" w:type="dxa"/>
          </w:tcPr>
          <w:p w14:paraId="01D89813" w14:textId="77777777" w:rsidR="00622D31" w:rsidRPr="00281159" w:rsidRDefault="00622D31" w:rsidP="003A73F5">
            <w:pPr>
              <w:jc w:val="both"/>
            </w:pPr>
            <w:r>
              <w:t>Admin dapat mengakses halaman pesan.</w:t>
            </w:r>
          </w:p>
        </w:tc>
        <w:tc>
          <w:tcPr>
            <w:tcW w:w="1016" w:type="dxa"/>
            <w:vAlign w:val="center"/>
          </w:tcPr>
          <w:p w14:paraId="6D4EC4AD" w14:textId="77777777" w:rsidR="00622D31" w:rsidRPr="00281159" w:rsidRDefault="00622D31" w:rsidP="003A73F5">
            <w:pPr>
              <w:jc w:val="center"/>
            </w:pPr>
            <w:r>
              <w:t>Berhasil</w:t>
            </w:r>
          </w:p>
        </w:tc>
      </w:tr>
      <w:tr w:rsidR="00622D31" w14:paraId="06DE5396" w14:textId="77777777" w:rsidTr="003A73F5">
        <w:tc>
          <w:tcPr>
            <w:tcW w:w="510" w:type="dxa"/>
            <w:vAlign w:val="center"/>
          </w:tcPr>
          <w:p w14:paraId="722118AC" w14:textId="77777777" w:rsidR="00622D31" w:rsidRPr="001A26B6" w:rsidRDefault="00622D31" w:rsidP="003A73F5">
            <w:pPr>
              <w:jc w:val="center"/>
              <w:rPr>
                <w:b/>
                <w:bCs/>
              </w:rPr>
            </w:pPr>
            <w:r w:rsidRPr="001A26B6">
              <w:rPr>
                <w:b/>
                <w:bCs/>
              </w:rPr>
              <w:t>1</w:t>
            </w:r>
            <w:r>
              <w:rPr>
                <w:b/>
                <w:bCs/>
              </w:rPr>
              <w:t>2</w:t>
            </w:r>
          </w:p>
        </w:tc>
        <w:tc>
          <w:tcPr>
            <w:tcW w:w="1635" w:type="dxa"/>
          </w:tcPr>
          <w:p w14:paraId="7ABC7279" w14:textId="77777777" w:rsidR="00622D31" w:rsidRPr="00281159" w:rsidRDefault="00622D31" w:rsidP="003A73F5">
            <w:pPr>
              <w:jc w:val="both"/>
            </w:pPr>
            <w:r>
              <w:t>Baca Pesan</w:t>
            </w:r>
          </w:p>
        </w:tc>
        <w:tc>
          <w:tcPr>
            <w:tcW w:w="1945" w:type="dxa"/>
          </w:tcPr>
          <w:p w14:paraId="2A8083C5" w14:textId="77777777" w:rsidR="00622D31" w:rsidRPr="00281159" w:rsidRDefault="00622D31" w:rsidP="003A73F5">
            <w:pPr>
              <w:jc w:val="both"/>
            </w:pPr>
            <w:r>
              <w:t>Klik baca pesan</w:t>
            </w:r>
          </w:p>
        </w:tc>
        <w:tc>
          <w:tcPr>
            <w:tcW w:w="2016" w:type="dxa"/>
          </w:tcPr>
          <w:p w14:paraId="1F4BE121" w14:textId="77777777" w:rsidR="00622D31" w:rsidRPr="00281159" w:rsidRDefault="00622D31" w:rsidP="003A73F5">
            <w:pPr>
              <w:jc w:val="both"/>
            </w:pPr>
            <w:r>
              <w:t>Admin dapat membaca pesan masuk.</w:t>
            </w:r>
          </w:p>
        </w:tc>
        <w:tc>
          <w:tcPr>
            <w:tcW w:w="1016" w:type="dxa"/>
            <w:vAlign w:val="center"/>
          </w:tcPr>
          <w:p w14:paraId="3D086A2F" w14:textId="77777777" w:rsidR="00622D31" w:rsidRPr="00281159" w:rsidRDefault="00622D31" w:rsidP="003A73F5">
            <w:pPr>
              <w:jc w:val="center"/>
            </w:pPr>
            <w:r>
              <w:t>Berhasil</w:t>
            </w:r>
          </w:p>
        </w:tc>
      </w:tr>
      <w:tr w:rsidR="00622D31" w14:paraId="6FD18D3F" w14:textId="77777777" w:rsidTr="003A73F5">
        <w:tc>
          <w:tcPr>
            <w:tcW w:w="510" w:type="dxa"/>
            <w:vAlign w:val="center"/>
          </w:tcPr>
          <w:p w14:paraId="1A39520C" w14:textId="77777777" w:rsidR="00622D31" w:rsidRPr="001A26B6" w:rsidRDefault="00622D31" w:rsidP="003A73F5">
            <w:pPr>
              <w:jc w:val="center"/>
              <w:rPr>
                <w:b/>
                <w:bCs/>
              </w:rPr>
            </w:pPr>
            <w:r w:rsidRPr="001A26B6">
              <w:rPr>
                <w:b/>
                <w:bCs/>
              </w:rPr>
              <w:t>1</w:t>
            </w:r>
            <w:r>
              <w:rPr>
                <w:b/>
                <w:bCs/>
              </w:rPr>
              <w:t>3</w:t>
            </w:r>
          </w:p>
        </w:tc>
        <w:tc>
          <w:tcPr>
            <w:tcW w:w="1635" w:type="dxa"/>
          </w:tcPr>
          <w:p w14:paraId="240D64D0" w14:textId="77777777" w:rsidR="00622D31" w:rsidRPr="00281159" w:rsidRDefault="00622D31" w:rsidP="003A73F5">
            <w:pPr>
              <w:jc w:val="both"/>
            </w:pPr>
            <w:r>
              <w:t>Balas Pesan</w:t>
            </w:r>
          </w:p>
        </w:tc>
        <w:tc>
          <w:tcPr>
            <w:tcW w:w="1945" w:type="dxa"/>
          </w:tcPr>
          <w:p w14:paraId="30E139DC" w14:textId="77777777" w:rsidR="00622D31" w:rsidRPr="00281159" w:rsidRDefault="00622D31" w:rsidP="003A73F5">
            <w:pPr>
              <w:jc w:val="both"/>
            </w:pPr>
            <w:r>
              <w:t>Klik balas pesan</w:t>
            </w:r>
          </w:p>
        </w:tc>
        <w:tc>
          <w:tcPr>
            <w:tcW w:w="2016" w:type="dxa"/>
          </w:tcPr>
          <w:p w14:paraId="4B756C89" w14:textId="77777777" w:rsidR="00622D31" w:rsidRPr="00281159" w:rsidRDefault="00622D31" w:rsidP="003A73F5">
            <w:pPr>
              <w:jc w:val="both"/>
            </w:pPr>
            <w:r>
              <w:t>Admin dapat membalas pesan .</w:t>
            </w:r>
          </w:p>
        </w:tc>
        <w:tc>
          <w:tcPr>
            <w:tcW w:w="1016" w:type="dxa"/>
            <w:vAlign w:val="center"/>
          </w:tcPr>
          <w:p w14:paraId="72D1A5C6" w14:textId="77777777" w:rsidR="00622D31" w:rsidRPr="00281159" w:rsidRDefault="00622D31" w:rsidP="003A73F5">
            <w:pPr>
              <w:jc w:val="center"/>
            </w:pPr>
            <w:r>
              <w:t>Berhasil</w:t>
            </w:r>
          </w:p>
        </w:tc>
      </w:tr>
      <w:tr w:rsidR="00622D31" w14:paraId="6005CDE0" w14:textId="77777777" w:rsidTr="003A73F5">
        <w:tc>
          <w:tcPr>
            <w:tcW w:w="510" w:type="dxa"/>
            <w:vAlign w:val="center"/>
          </w:tcPr>
          <w:p w14:paraId="55248E84" w14:textId="77777777" w:rsidR="00622D31" w:rsidRPr="001A26B6" w:rsidRDefault="00622D31" w:rsidP="003A73F5">
            <w:pPr>
              <w:jc w:val="center"/>
              <w:rPr>
                <w:b/>
                <w:bCs/>
              </w:rPr>
            </w:pPr>
            <w:r w:rsidRPr="001A26B6">
              <w:rPr>
                <w:b/>
                <w:bCs/>
              </w:rPr>
              <w:t>1</w:t>
            </w:r>
            <w:r>
              <w:rPr>
                <w:b/>
                <w:bCs/>
              </w:rPr>
              <w:t>4</w:t>
            </w:r>
          </w:p>
        </w:tc>
        <w:tc>
          <w:tcPr>
            <w:tcW w:w="1635" w:type="dxa"/>
          </w:tcPr>
          <w:p w14:paraId="767C35B1" w14:textId="77777777" w:rsidR="00622D31" w:rsidRPr="00281159" w:rsidRDefault="00622D31" w:rsidP="003A73F5">
            <w:pPr>
              <w:jc w:val="both"/>
            </w:pPr>
            <w:r>
              <w:t>Mulai Kirim Pesan</w:t>
            </w:r>
          </w:p>
        </w:tc>
        <w:tc>
          <w:tcPr>
            <w:tcW w:w="1945" w:type="dxa"/>
          </w:tcPr>
          <w:p w14:paraId="1624BC0B" w14:textId="77777777" w:rsidR="00622D31" w:rsidRPr="00281159" w:rsidRDefault="00622D31" w:rsidP="003A73F5">
            <w:pPr>
              <w:jc w:val="both"/>
            </w:pPr>
            <w:r>
              <w:t>Klik mulai kirim pesan</w:t>
            </w:r>
          </w:p>
        </w:tc>
        <w:tc>
          <w:tcPr>
            <w:tcW w:w="2016" w:type="dxa"/>
          </w:tcPr>
          <w:p w14:paraId="1A4EA579" w14:textId="77777777" w:rsidR="00622D31" w:rsidRPr="00281159" w:rsidRDefault="00622D31" w:rsidP="003A73F5">
            <w:pPr>
              <w:jc w:val="both"/>
            </w:pPr>
            <w:r>
              <w:t>Admin dapat melakukan kirim pesan .</w:t>
            </w:r>
          </w:p>
        </w:tc>
        <w:tc>
          <w:tcPr>
            <w:tcW w:w="1016" w:type="dxa"/>
            <w:vAlign w:val="center"/>
          </w:tcPr>
          <w:p w14:paraId="562EE4A1" w14:textId="77777777" w:rsidR="00622D31" w:rsidRPr="00281159" w:rsidRDefault="00622D31" w:rsidP="003A73F5">
            <w:pPr>
              <w:jc w:val="center"/>
            </w:pPr>
            <w:r>
              <w:t>Berhasil</w:t>
            </w:r>
          </w:p>
        </w:tc>
      </w:tr>
      <w:tr w:rsidR="00622D31" w14:paraId="06A265D3" w14:textId="77777777" w:rsidTr="003A73F5">
        <w:tc>
          <w:tcPr>
            <w:tcW w:w="510" w:type="dxa"/>
            <w:vAlign w:val="center"/>
          </w:tcPr>
          <w:p w14:paraId="59B7FEF6" w14:textId="77777777" w:rsidR="00622D31" w:rsidRPr="001A26B6" w:rsidRDefault="00622D31" w:rsidP="003A73F5">
            <w:pPr>
              <w:jc w:val="center"/>
              <w:rPr>
                <w:b/>
                <w:bCs/>
              </w:rPr>
            </w:pPr>
            <w:r w:rsidRPr="001A26B6">
              <w:rPr>
                <w:b/>
                <w:bCs/>
              </w:rPr>
              <w:t>1</w:t>
            </w:r>
            <w:r>
              <w:rPr>
                <w:b/>
                <w:bCs/>
              </w:rPr>
              <w:t>5</w:t>
            </w:r>
          </w:p>
        </w:tc>
        <w:tc>
          <w:tcPr>
            <w:tcW w:w="1635" w:type="dxa"/>
          </w:tcPr>
          <w:p w14:paraId="02BD157D" w14:textId="77777777" w:rsidR="00622D31" w:rsidRPr="00281159" w:rsidRDefault="00622D31" w:rsidP="003A73F5">
            <w:pPr>
              <w:jc w:val="both"/>
            </w:pPr>
            <w:r>
              <w:t>Jadwal Sidang</w:t>
            </w:r>
          </w:p>
        </w:tc>
        <w:tc>
          <w:tcPr>
            <w:tcW w:w="1945" w:type="dxa"/>
          </w:tcPr>
          <w:p w14:paraId="2AEE0207" w14:textId="77777777" w:rsidR="00622D31" w:rsidRPr="00281159" w:rsidRDefault="00622D31" w:rsidP="003A73F5">
            <w:pPr>
              <w:jc w:val="both"/>
            </w:pPr>
            <w:r>
              <w:t>Klik menu jadwal sidang</w:t>
            </w:r>
          </w:p>
        </w:tc>
        <w:tc>
          <w:tcPr>
            <w:tcW w:w="2016" w:type="dxa"/>
          </w:tcPr>
          <w:p w14:paraId="07D08111" w14:textId="77777777" w:rsidR="00622D31" w:rsidRPr="00281159" w:rsidRDefault="00622D31" w:rsidP="003A73F5">
            <w:pPr>
              <w:jc w:val="both"/>
            </w:pPr>
            <w:r>
              <w:t>Admin dapat melihat jadwal sidang proposal/sidang up-1/sidang up-2 yang telah diinput sebelumnya.</w:t>
            </w:r>
          </w:p>
        </w:tc>
        <w:tc>
          <w:tcPr>
            <w:tcW w:w="1016" w:type="dxa"/>
            <w:vAlign w:val="center"/>
          </w:tcPr>
          <w:p w14:paraId="64F42E55" w14:textId="77777777" w:rsidR="00622D31" w:rsidRPr="00281159" w:rsidRDefault="00622D31" w:rsidP="003A73F5">
            <w:pPr>
              <w:jc w:val="center"/>
            </w:pPr>
            <w:r>
              <w:t>Berhasil</w:t>
            </w:r>
          </w:p>
        </w:tc>
      </w:tr>
      <w:tr w:rsidR="00622D31" w14:paraId="3D7C260B" w14:textId="77777777" w:rsidTr="003A73F5">
        <w:tc>
          <w:tcPr>
            <w:tcW w:w="510" w:type="dxa"/>
            <w:vAlign w:val="center"/>
          </w:tcPr>
          <w:p w14:paraId="1F28F532" w14:textId="77777777" w:rsidR="00622D31" w:rsidRPr="001A26B6" w:rsidRDefault="00622D31" w:rsidP="003A73F5">
            <w:pPr>
              <w:jc w:val="center"/>
              <w:rPr>
                <w:b/>
                <w:bCs/>
              </w:rPr>
            </w:pPr>
            <w:r w:rsidRPr="001A26B6">
              <w:rPr>
                <w:b/>
                <w:bCs/>
              </w:rPr>
              <w:lastRenderedPageBreak/>
              <w:t>1</w:t>
            </w:r>
            <w:r>
              <w:rPr>
                <w:b/>
                <w:bCs/>
              </w:rPr>
              <w:t>6</w:t>
            </w:r>
          </w:p>
        </w:tc>
        <w:tc>
          <w:tcPr>
            <w:tcW w:w="1635" w:type="dxa"/>
          </w:tcPr>
          <w:p w14:paraId="015332B8" w14:textId="77777777" w:rsidR="00622D31" w:rsidRPr="00281159" w:rsidRDefault="00622D31" w:rsidP="003A73F5">
            <w:pPr>
              <w:jc w:val="both"/>
            </w:pPr>
            <w:r w:rsidRPr="00281159">
              <w:rPr>
                <w:i/>
                <w:iCs/>
              </w:rPr>
              <w:t>Update</w:t>
            </w:r>
            <w:r>
              <w:t xml:space="preserve"> Informasi</w:t>
            </w:r>
          </w:p>
        </w:tc>
        <w:tc>
          <w:tcPr>
            <w:tcW w:w="1945" w:type="dxa"/>
          </w:tcPr>
          <w:p w14:paraId="6FCD6F1E" w14:textId="77777777" w:rsidR="00622D31" w:rsidRPr="00281159" w:rsidRDefault="00622D31" w:rsidP="003A73F5">
            <w:pPr>
              <w:jc w:val="both"/>
            </w:pPr>
            <w:r>
              <w:t xml:space="preserve">Klik </w:t>
            </w:r>
            <w:r w:rsidRPr="00281159">
              <w:rPr>
                <w:i/>
                <w:iCs/>
              </w:rPr>
              <w:t>Update</w:t>
            </w:r>
            <w:r>
              <w:t xml:space="preserve"> Informasi </w:t>
            </w:r>
          </w:p>
        </w:tc>
        <w:tc>
          <w:tcPr>
            <w:tcW w:w="2016" w:type="dxa"/>
          </w:tcPr>
          <w:p w14:paraId="372CCD88" w14:textId="77777777" w:rsidR="00622D31" w:rsidRPr="0085397C" w:rsidRDefault="00622D31" w:rsidP="003A73F5">
            <w:pPr>
              <w:jc w:val="both"/>
            </w:pPr>
            <w:r>
              <w:t xml:space="preserve">Admin dapat mengisi </w:t>
            </w:r>
            <w:r>
              <w:rPr>
                <w:i/>
                <w:iCs/>
              </w:rPr>
              <w:t xml:space="preserve">form </w:t>
            </w:r>
            <w:r w:rsidRPr="0085397C">
              <w:rPr>
                <w:i/>
                <w:iCs/>
              </w:rPr>
              <w:t>update</w:t>
            </w:r>
            <w:r>
              <w:rPr>
                <w:i/>
                <w:iCs/>
              </w:rPr>
              <w:t xml:space="preserve"> </w:t>
            </w:r>
            <w:r>
              <w:t>informasi dan berhasil menginformasikan pada mahasiswa.</w:t>
            </w:r>
          </w:p>
        </w:tc>
        <w:tc>
          <w:tcPr>
            <w:tcW w:w="1016" w:type="dxa"/>
            <w:vAlign w:val="center"/>
          </w:tcPr>
          <w:p w14:paraId="4CD5B48B" w14:textId="77777777" w:rsidR="00622D31" w:rsidRPr="00281159" w:rsidRDefault="00622D31" w:rsidP="003A73F5">
            <w:pPr>
              <w:jc w:val="center"/>
            </w:pPr>
            <w:r>
              <w:t>Berhasil</w:t>
            </w:r>
          </w:p>
        </w:tc>
      </w:tr>
      <w:tr w:rsidR="00622D31" w14:paraId="7CD629A1" w14:textId="77777777" w:rsidTr="003A73F5">
        <w:tc>
          <w:tcPr>
            <w:tcW w:w="510" w:type="dxa"/>
            <w:vAlign w:val="center"/>
          </w:tcPr>
          <w:p w14:paraId="5ECC3CE6" w14:textId="77777777" w:rsidR="00622D31" w:rsidRPr="001A26B6" w:rsidRDefault="00622D31" w:rsidP="003A73F5">
            <w:pPr>
              <w:jc w:val="center"/>
              <w:rPr>
                <w:b/>
                <w:bCs/>
              </w:rPr>
            </w:pPr>
            <w:r w:rsidRPr="001A26B6">
              <w:rPr>
                <w:b/>
                <w:bCs/>
              </w:rPr>
              <w:t>1</w:t>
            </w:r>
            <w:r>
              <w:rPr>
                <w:b/>
                <w:bCs/>
              </w:rPr>
              <w:t>7</w:t>
            </w:r>
          </w:p>
        </w:tc>
        <w:tc>
          <w:tcPr>
            <w:tcW w:w="1635" w:type="dxa"/>
          </w:tcPr>
          <w:p w14:paraId="5C4939A4" w14:textId="77777777" w:rsidR="00622D31" w:rsidRPr="00281159" w:rsidRDefault="00622D31" w:rsidP="003A73F5">
            <w:pPr>
              <w:jc w:val="both"/>
            </w:pPr>
            <w:r>
              <w:t>Profil</w:t>
            </w:r>
          </w:p>
        </w:tc>
        <w:tc>
          <w:tcPr>
            <w:tcW w:w="1945" w:type="dxa"/>
          </w:tcPr>
          <w:p w14:paraId="00352C9D" w14:textId="77777777" w:rsidR="00622D31" w:rsidRPr="00281159" w:rsidRDefault="00622D31" w:rsidP="003A73F5">
            <w:pPr>
              <w:jc w:val="both"/>
            </w:pPr>
            <w:r>
              <w:t>Klik menu profil</w:t>
            </w:r>
          </w:p>
        </w:tc>
        <w:tc>
          <w:tcPr>
            <w:tcW w:w="2016" w:type="dxa"/>
          </w:tcPr>
          <w:p w14:paraId="12FD22F5" w14:textId="77777777" w:rsidR="00622D31" w:rsidRPr="00281159" w:rsidRDefault="00622D31" w:rsidP="003A73F5">
            <w:pPr>
              <w:jc w:val="both"/>
            </w:pPr>
            <w:r>
              <w:t>Admin dapat mengakses halaman profil.</w:t>
            </w:r>
          </w:p>
        </w:tc>
        <w:tc>
          <w:tcPr>
            <w:tcW w:w="1016" w:type="dxa"/>
            <w:vAlign w:val="center"/>
          </w:tcPr>
          <w:p w14:paraId="1432D305" w14:textId="77777777" w:rsidR="00622D31" w:rsidRPr="00281159" w:rsidRDefault="00622D31" w:rsidP="003A73F5">
            <w:pPr>
              <w:jc w:val="center"/>
            </w:pPr>
            <w:r>
              <w:t>Berhasil</w:t>
            </w:r>
          </w:p>
        </w:tc>
      </w:tr>
      <w:tr w:rsidR="00622D31" w14:paraId="78314667" w14:textId="77777777" w:rsidTr="003A73F5">
        <w:tc>
          <w:tcPr>
            <w:tcW w:w="510" w:type="dxa"/>
            <w:vAlign w:val="center"/>
          </w:tcPr>
          <w:p w14:paraId="3F080E70" w14:textId="77777777" w:rsidR="00622D31" w:rsidRPr="001A26B6" w:rsidRDefault="00622D31" w:rsidP="003A73F5">
            <w:pPr>
              <w:jc w:val="center"/>
              <w:rPr>
                <w:b/>
                <w:bCs/>
              </w:rPr>
            </w:pPr>
            <w:r w:rsidRPr="001A26B6">
              <w:rPr>
                <w:b/>
                <w:bCs/>
              </w:rPr>
              <w:t>1</w:t>
            </w:r>
            <w:r>
              <w:rPr>
                <w:b/>
                <w:bCs/>
              </w:rPr>
              <w:t>8</w:t>
            </w:r>
          </w:p>
        </w:tc>
        <w:tc>
          <w:tcPr>
            <w:tcW w:w="1635" w:type="dxa"/>
          </w:tcPr>
          <w:p w14:paraId="331EC1F8" w14:textId="77777777" w:rsidR="00622D31" w:rsidRPr="00281159" w:rsidRDefault="00622D31" w:rsidP="003A73F5">
            <w:pPr>
              <w:jc w:val="both"/>
            </w:pPr>
            <w:r w:rsidRPr="00281159">
              <w:rPr>
                <w:i/>
                <w:iCs/>
              </w:rPr>
              <w:t>Update</w:t>
            </w:r>
            <w:r>
              <w:t xml:space="preserve"> Profil</w:t>
            </w:r>
          </w:p>
        </w:tc>
        <w:tc>
          <w:tcPr>
            <w:tcW w:w="1945" w:type="dxa"/>
          </w:tcPr>
          <w:p w14:paraId="3E04146C" w14:textId="77777777" w:rsidR="00622D31" w:rsidRPr="00281159" w:rsidRDefault="00622D31" w:rsidP="003A73F5">
            <w:pPr>
              <w:jc w:val="both"/>
            </w:pPr>
            <w:r>
              <w:t xml:space="preserve">Klik </w:t>
            </w:r>
            <w:r w:rsidRPr="00281159">
              <w:rPr>
                <w:i/>
                <w:iCs/>
              </w:rPr>
              <w:t>Update</w:t>
            </w:r>
            <w:r>
              <w:t xml:space="preserve"> Profil</w:t>
            </w:r>
          </w:p>
        </w:tc>
        <w:tc>
          <w:tcPr>
            <w:tcW w:w="2016" w:type="dxa"/>
          </w:tcPr>
          <w:p w14:paraId="3D903818" w14:textId="77777777" w:rsidR="00622D31" w:rsidRPr="0085397C" w:rsidRDefault="00622D31" w:rsidP="003A73F5">
            <w:pPr>
              <w:jc w:val="both"/>
            </w:pPr>
            <w:r>
              <w:t xml:space="preserve">Admin dapat melakukan </w:t>
            </w:r>
            <w:r>
              <w:rPr>
                <w:i/>
                <w:iCs/>
              </w:rPr>
              <w:t xml:space="preserve">update </w:t>
            </w:r>
            <w:r>
              <w:t>profil pribadinya.</w:t>
            </w:r>
          </w:p>
        </w:tc>
        <w:tc>
          <w:tcPr>
            <w:tcW w:w="1016" w:type="dxa"/>
            <w:vAlign w:val="center"/>
          </w:tcPr>
          <w:p w14:paraId="60C4C7C9" w14:textId="77777777" w:rsidR="00622D31" w:rsidRPr="00281159" w:rsidRDefault="00622D31" w:rsidP="003A73F5">
            <w:pPr>
              <w:jc w:val="center"/>
            </w:pPr>
            <w:r>
              <w:t>Berhasil</w:t>
            </w:r>
          </w:p>
        </w:tc>
      </w:tr>
      <w:tr w:rsidR="00622D31" w14:paraId="59D2EDFB" w14:textId="77777777" w:rsidTr="003A73F5">
        <w:tc>
          <w:tcPr>
            <w:tcW w:w="510" w:type="dxa"/>
            <w:vAlign w:val="center"/>
          </w:tcPr>
          <w:p w14:paraId="1566DC33" w14:textId="77777777" w:rsidR="00622D31" w:rsidRPr="001A26B6" w:rsidRDefault="00622D31" w:rsidP="003A73F5">
            <w:pPr>
              <w:jc w:val="center"/>
              <w:rPr>
                <w:b/>
                <w:bCs/>
              </w:rPr>
            </w:pPr>
            <w:r w:rsidRPr="001A26B6">
              <w:rPr>
                <w:b/>
                <w:bCs/>
              </w:rPr>
              <w:t>1</w:t>
            </w:r>
            <w:r>
              <w:rPr>
                <w:b/>
                <w:bCs/>
              </w:rPr>
              <w:t>9</w:t>
            </w:r>
          </w:p>
        </w:tc>
        <w:tc>
          <w:tcPr>
            <w:tcW w:w="1635" w:type="dxa"/>
          </w:tcPr>
          <w:p w14:paraId="261A50E5" w14:textId="77777777" w:rsidR="00622D31" w:rsidRPr="00281159" w:rsidRDefault="00622D31" w:rsidP="003A73F5">
            <w:pPr>
              <w:jc w:val="both"/>
            </w:pPr>
            <w:r>
              <w:t xml:space="preserve">Ganti </w:t>
            </w:r>
            <w:r w:rsidRPr="00281159">
              <w:rPr>
                <w:i/>
                <w:iCs/>
              </w:rPr>
              <w:t>Password</w:t>
            </w:r>
          </w:p>
        </w:tc>
        <w:tc>
          <w:tcPr>
            <w:tcW w:w="1945" w:type="dxa"/>
          </w:tcPr>
          <w:p w14:paraId="5A9E15CA" w14:textId="77777777" w:rsidR="00622D31" w:rsidRPr="00281159" w:rsidRDefault="00622D31" w:rsidP="003A73F5">
            <w:pPr>
              <w:jc w:val="both"/>
            </w:pPr>
            <w:r>
              <w:t xml:space="preserve">Klik Ganti </w:t>
            </w:r>
            <w:r w:rsidRPr="00281159">
              <w:rPr>
                <w:i/>
                <w:iCs/>
              </w:rPr>
              <w:t>Password</w:t>
            </w:r>
          </w:p>
        </w:tc>
        <w:tc>
          <w:tcPr>
            <w:tcW w:w="2016" w:type="dxa"/>
          </w:tcPr>
          <w:p w14:paraId="7DB6D3D9" w14:textId="77777777" w:rsidR="00622D31" w:rsidRPr="00281159" w:rsidRDefault="00622D31" w:rsidP="003A73F5">
            <w:pPr>
              <w:jc w:val="both"/>
            </w:pPr>
            <w:r>
              <w:t xml:space="preserve">Admin dapat mengganti </w:t>
            </w:r>
            <w:r w:rsidRPr="0085397C">
              <w:rPr>
                <w:i/>
                <w:iCs/>
              </w:rPr>
              <w:t>password</w:t>
            </w:r>
            <w:r>
              <w:t xml:space="preserve"> akun tesebut.</w:t>
            </w:r>
          </w:p>
        </w:tc>
        <w:tc>
          <w:tcPr>
            <w:tcW w:w="1016" w:type="dxa"/>
            <w:vAlign w:val="center"/>
          </w:tcPr>
          <w:p w14:paraId="69EA3A7E" w14:textId="77777777" w:rsidR="00622D31" w:rsidRPr="00281159" w:rsidRDefault="00622D31" w:rsidP="003A73F5">
            <w:pPr>
              <w:jc w:val="center"/>
            </w:pPr>
            <w:r>
              <w:t>Berhasil</w:t>
            </w:r>
          </w:p>
        </w:tc>
      </w:tr>
      <w:tr w:rsidR="00622D31" w14:paraId="5A0DEF4D" w14:textId="77777777" w:rsidTr="003A73F5">
        <w:tc>
          <w:tcPr>
            <w:tcW w:w="510" w:type="dxa"/>
            <w:vAlign w:val="center"/>
          </w:tcPr>
          <w:p w14:paraId="0C0099D7" w14:textId="77777777" w:rsidR="00622D31" w:rsidRPr="001A26B6" w:rsidRDefault="00622D31" w:rsidP="003A73F5">
            <w:pPr>
              <w:jc w:val="center"/>
              <w:rPr>
                <w:b/>
                <w:bCs/>
              </w:rPr>
            </w:pPr>
            <w:r>
              <w:rPr>
                <w:b/>
                <w:bCs/>
              </w:rPr>
              <w:t>20</w:t>
            </w:r>
          </w:p>
        </w:tc>
        <w:tc>
          <w:tcPr>
            <w:tcW w:w="1635" w:type="dxa"/>
          </w:tcPr>
          <w:p w14:paraId="0E1A96EA" w14:textId="77777777" w:rsidR="00622D31" w:rsidRPr="00317676" w:rsidRDefault="00622D31" w:rsidP="003A73F5">
            <w:pPr>
              <w:jc w:val="both"/>
              <w:rPr>
                <w:i/>
                <w:iCs/>
              </w:rPr>
            </w:pPr>
            <w:r>
              <w:rPr>
                <w:i/>
                <w:iCs/>
              </w:rPr>
              <w:t>L</w:t>
            </w:r>
            <w:r w:rsidRPr="00317676">
              <w:rPr>
                <w:i/>
                <w:iCs/>
              </w:rPr>
              <w:t>ogout</w:t>
            </w:r>
          </w:p>
        </w:tc>
        <w:tc>
          <w:tcPr>
            <w:tcW w:w="1945" w:type="dxa"/>
          </w:tcPr>
          <w:p w14:paraId="2D1C3F43" w14:textId="77777777" w:rsidR="00622D31" w:rsidRDefault="00622D31" w:rsidP="003A73F5">
            <w:pPr>
              <w:jc w:val="both"/>
            </w:pPr>
            <w:r>
              <w:t xml:space="preserve">Klik </w:t>
            </w:r>
            <w:r w:rsidRPr="00317676">
              <w:rPr>
                <w:i/>
                <w:iCs/>
              </w:rPr>
              <w:t>logout</w:t>
            </w:r>
          </w:p>
        </w:tc>
        <w:tc>
          <w:tcPr>
            <w:tcW w:w="2016" w:type="dxa"/>
          </w:tcPr>
          <w:p w14:paraId="2FB3C648" w14:textId="77777777" w:rsidR="00622D31" w:rsidRDefault="00622D31" w:rsidP="003A73F5">
            <w:pPr>
              <w:jc w:val="both"/>
            </w:pPr>
            <w:r>
              <w:t>Admin dapat keluar dari aplikasi tersebut</w:t>
            </w:r>
          </w:p>
        </w:tc>
        <w:tc>
          <w:tcPr>
            <w:tcW w:w="1016" w:type="dxa"/>
            <w:vAlign w:val="center"/>
          </w:tcPr>
          <w:p w14:paraId="1ECA82F0" w14:textId="77777777" w:rsidR="00622D31" w:rsidRDefault="00622D31" w:rsidP="003A73F5">
            <w:pPr>
              <w:jc w:val="center"/>
            </w:pPr>
            <w:r>
              <w:t xml:space="preserve">Berhasil </w:t>
            </w:r>
          </w:p>
        </w:tc>
      </w:tr>
    </w:tbl>
    <w:p w14:paraId="63A24D10" w14:textId="77777777" w:rsidR="00622D31" w:rsidRPr="009D15C3" w:rsidRDefault="00622D31" w:rsidP="00622D31">
      <w:pPr>
        <w:spacing w:line="480" w:lineRule="auto"/>
      </w:pPr>
    </w:p>
    <w:p w14:paraId="647354D3" w14:textId="172BEBD7" w:rsidR="00622D31" w:rsidRDefault="00622D31" w:rsidP="00622D31">
      <w:pPr>
        <w:pStyle w:val="ListParagraph"/>
        <w:numPr>
          <w:ilvl w:val="0"/>
          <w:numId w:val="94"/>
        </w:numPr>
        <w:spacing w:after="160"/>
        <w:ind w:left="1418"/>
        <w:rPr>
          <w:b/>
          <w:bCs/>
        </w:rPr>
      </w:pPr>
      <w:r w:rsidRPr="00533109">
        <w:rPr>
          <w:b/>
          <w:bCs/>
        </w:rPr>
        <w:t>Pengujian User Mahasiswa</w:t>
      </w:r>
    </w:p>
    <w:p w14:paraId="0B034C9C" w14:textId="77777777" w:rsidR="00F35EA8" w:rsidRDefault="00F35EA8" w:rsidP="00F35EA8">
      <w:pPr>
        <w:pStyle w:val="ListParagraph"/>
        <w:spacing w:line="360" w:lineRule="auto"/>
        <w:ind w:left="1418"/>
        <w:rPr>
          <w:b/>
          <w:bCs/>
        </w:rPr>
      </w:pPr>
    </w:p>
    <w:p w14:paraId="33A41533" w14:textId="5685E62B" w:rsidR="00063DE0" w:rsidRPr="004E00AD" w:rsidRDefault="004E00AD" w:rsidP="004E00AD">
      <w:pPr>
        <w:pStyle w:val="Caption"/>
        <w:spacing w:after="0" w:line="360" w:lineRule="auto"/>
        <w:ind w:left="1418"/>
        <w:jc w:val="center"/>
        <w:rPr>
          <w:b/>
          <w:bCs/>
          <w:i w:val="0"/>
          <w:iCs w:val="0"/>
          <w:color w:val="auto"/>
          <w:sz w:val="36"/>
          <w:szCs w:val="36"/>
        </w:rPr>
      </w:pPr>
      <w:bookmarkStart w:id="267" w:name="_Toc79605289"/>
      <w:r w:rsidRPr="004E00AD">
        <w:rPr>
          <w:i w:val="0"/>
          <w:iCs w:val="0"/>
          <w:color w:val="auto"/>
          <w:sz w:val="24"/>
          <w:szCs w:val="24"/>
        </w:rPr>
        <w:t xml:space="preserve">Tabel 5. </w:t>
      </w:r>
      <w:r w:rsidRPr="004E00AD">
        <w:rPr>
          <w:i w:val="0"/>
          <w:iCs w:val="0"/>
          <w:color w:val="auto"/>
          <w:sz w:val="24"/>
          <w:szCs w:val="24"/>
        </w:rPr>
        <w:fldChar w:fldCharType="begin"/>
      </w:r>
      <w:r w:rsidRPr="004E00AD">
        <w:rPr>
          <w:i w:val="0"/>
          <w:iCs w:val="0"/>
          <w:color w:val="auto"/>
          <w:sz w:val="24"/>
          <w:szCs w:val="24"/>
        </w:rPr>
        <w:instrText xml:space="preserve"> SEQ Tabel_5. \* ARABIC </w:instrText>
      </w:r>
      <w:r w:rsidRPr="004E00AD">
        <w:rPr>
          <w:i w:val="0"/>
          <w:iCs w:val="0"/>
          <w:color w:val="auto"/>
          <w:sz w:val="24"/>
          <w:szCs w:val="24"/>
        </w:rPr>
        <w:fldChar w:fldCharType="separate"/>
      </w:r>
      <w:r w:rsidR="00FB1FF7">
        <w:rPr>
          <w:i w:val="0"/>
          <w:iCs w:val="0"/>
          <w:noProof/>
          <w:color w:val="auto"/>
          <w:sz w:val="24"/>
          <w:szCs w:val="24"/>
        </w:rPr>
        <w:t>2</w:t>
      </w:r>
      <w:r w:rsidRPr="004E00AD">
        <w:rPr>
          <w:i w:val="0"/>
          <w:iCs w:val="0"/>
          <w:color w:val="auto"/>
          <w:sz w:val="24"/>
          <w:szCs w:val="24"/>
        </w:rPr>
        <w:fldChar w:fldCharType="end"/>
      </w:r>
      <w:r w:rsidRPr="004E00AD">
        <w:rPr>
          <w:i w:val="0"/>
          <w:iCs w:val="0"/>
          <w:color w:val="auto"/>
          <w:sz w:val="24"/>
          <w:szCs w:val="24"/>
        </w:rPr>
        <w:t xml:space="preserve"> Pengujian User Mahasiswa</w:t>
      </w:r>
      <w:bookmarkEnd w:id="267"/>
    </w:p>
    <w:tbl>
      <w:tblPr>
        <w:tblStyle w:val="TableGrid"/>
        <w:tblW w:w="7038" w:type="dxa"/>
        <w:tblInd w:w="1413" w:type="dxa"/>
        <w:tblLook w:val="04A0" w:firstRow="1" w:lastRow="0" w:firstColumn="1" w:lastColumn="0" w:noHBand="0" w:noVBand="1"/>
      </w:tblPr>
      <w:tblGrid>
        <w:gridCol w:w="652"/>
        <w:gridCol w:w="1790"/>
        <w:gridCol w:w="1790"/>
        <w:gridCol w:w="1790"/>
        <w:gridCol w:w="1016"/>
      </w:tblGrid>
      <w:tr w:rsidR="00622D31" w14:paraId="62587AA1" w14:textId="77777777" w:rsidTr="003A73F5">
        <w:trPr>
          <w:trHeight w:val="711"/>
        </w:trPr>
        <w:tc>
          <w:tcPr>
            <w:tcW w:w="652" w:type="dxa"/>
            <w:vAlign w:val="center"/>
          </w:tcPr>
          <w:p w14:paraId="3789FFB7" w14:textId="77777777" w:rsidR="00622D31" w:rsidRPr="009D15C3" w:rsidRDefault="00622D31" w:rsidP="003A73F5">
            <w:pPr>
              <w:jc w:val="center"/>
              <w:rPr>
                <w:b/>
                <w:bCs/>
              </w:rPr>
            </w:pPr>
            <w:r w:rsidRPr="009D15C3">
              <w:rPr>
                <w:b/>
                <w:bCs/>
              </w:rPr>
              <w:t>No</w:t>
            </w:r>
          </w:p>
        </w:tc>
        <w:tc>
          <w:tcPr>
            <w:tcW w:w="1790" w:type="dxa"/>
            <w:vAlign w:val="center"/>
          </w:tcPr>
          <w:p w14:paraId="4423D9E2" w14:textId="77777777" w:rsidR="00622D31" w:rsidRPr="009D15C3" w:rsidRDefault="00622D31" w:rsidP="003A73F5">
            <w:pPr>
              <w:jc w:val="center"/>
              <w:rPr>
                <w:b/>
                <w:bCs/>
              </w:rPr>
            </w:pPr>
            <w:r>
              <w:rPr>
                <w:b/>
                <w:bCs/>
              </w:rPr>
              <w:t>Item Uji</w:t>
            </w:r>
          </w:p>
        </w:tc>
        <w:tc>
          <w:tcPr>
            <w:tcW w:w="1790" w:type="dxa"/>
            <w:vAlign w:val="center"/>
          </w:tcPr>
          <w:p w14:paraId="2E6A9B1A" w14:textId="77777777" w:rsidR="00622D31" w:rsidRPr="009D15C3" w:rsidRDefault="00622D31" w:rsidP="003A73F5">
            <w:pPr>
              <w:jc w:val="center"/>
              <w:rPr>
                <w:b/>
                <w:bCs/>
              </w:rPr>
            </w:pPr>
            <w:r>
              <w:rPr>
                <w:b/>
                <w:bCs/>
              </w:rPr>
              <w:t>Skenario Uji</w:t>
            </w:r>
          </w:p>
        </w:tc>
        <w:tc>
          <w:tcPr>
            <w:tcW w:w="1790" w:type="dxa"/>
            <w:vAlign w:val="center"/>
          </w:tcPr>
          <w:p w14:paraId="4ACD12C8" w14:textId="77777777" w:rsidR="00622D31" w:rsidRPr="001A26B6" w:rsidRDefault="00622D31" w:rsidP="003A73F5">
            <w:pPr>
              <w:jc w:val="center"/>
              <w:rPr>
                <w:b/>
                <w:bCs/>
              </w:rPr>
            </w:pPr>
            <w:r>
              <w:rPr>
                <w:b/>
                <w:bCs/>
              </w:rPr>
              <w:t>Hasil Yang Diharapkan</w:t>
            </w:r>
          </w:p>
        </w:tc>
        <w:tc>
          <w:tcPr>
            <w:tcW w:w="1016" w:type="dxa"/>
            <w:vAlign w:val="center"/>
          </w:tcPr>
          <w:p w14:paraId="3856506F" w14:textId="77777777" w:rsidR="00622D31" w:rsidRPr="001A26B6" w:rsidRDefault="00622D31" w:rsidP="003A73F5">
            <w:pPr>
              <w:jc w:val="center"/>
              <w:rPr>
                <w:b/>
                <w:bCs/>
              </w:rPr>
            </w:pPr>
            <w:r>
              <w:rPr>
                <w:b/>
                <w:bCs/>
              </w:rPr>
              <w:t>Hasil</w:t>
            </w:r>
          </w:p>
        </w:tc>
      </w:tr>
      <w:tr w:rsidR="00622D31" w14:paraId="04818469" w14:textId="77777777" w:rsidTr="003A73F5">
        <w:tc>
          <w:tcPr>
            <w:tcW w:w="652" w:type="dxa"/>
            <w:vAlign w:val="center"/>
          </w:tcPr>
          <w:p w14:paraId="77655730" w14:textId="77777777" w:rsidR="00622D31" w:rsidRPr="001A26B6" w:rsidRDefault="00622D31" w:rsidP="003A73F5">
            <w:pPr>
              <w:jc w:val="center"/>
              <w:rPr>
                <w:b/>
                <w:bCs/>
              </w:rPr>
            </w:pPr>
            <w:r>
              <w:rPr>
                <w:b/>
                <w:bCs/>
              </w:rPr>
              <w:t>1</w:t>
            </w:r>
          </w:p>
        </w:tc>
        <w:tc>
          <w:tcPr>
            <w:tcW w:w="1790" w:type="dxa"/>
          </w:tcPr>
          <w:p w14:paraId="05CED170" w14:textId="77777777" w:rsidR="00622D31" w:rsidRPr="00281159" w:rsidRDefault="00622D31" w:rsidP="003A73F5">
            <w:pPr>
              <w:jc w:val="both"/>
              <w:rPr>
                <w:i/>
                <w:iCs/>
              </w:rPr>
            </w:pPr>
            <w:r>
              <w:rPr>
                <w:i/>
                <w:iCs/>
              </w:rPr>
              <w:t>Form Login</w:t>
            </w:r>
          </w:p>
        </w:tc>
        <w:tc>
          <w:tcPr>
            <w:tcW w:w="1790" w:type="dxa"/>
          </w:tcPr>
          <w:p w14:paraId="6A45790C" w14:textId="77777777" w:rsidR="00622D31" w:rsidRPr="00281159" w:rsidRDefault="00622D31" w:rsidP="003A73F5">
            <w:pPr>
              <w:jc w:val="both"/>
              <w:rPr>
                <w:i/>
                <w:iCs/>
              </w:rPr>
            </w:pPr>
            <w:r>
              <w:t xml:space="preserve">Mengisi </w:t>
            </w:r>
            <w:r>
              <w:rPr>
                <w:i/>
                <w:iCs/>
              </w:rPr>
              <w:t xml:space="preserve">Username </w:t>
            </w:r>
            <w:r>
              <w:t xml:space="preserve">dan </w:t>
            </w:r>
            <w:r>
              <w:rPr>
                <w:i/>
                <w:iCs/>
              </w:rPr>
              <w:t>Password</w:t>
            </w:r>
          </w:p>
        </w:tc>
        <w:tc>
          <w:tcPr>
            <w:tcW w:w="1790" w:type="dxa"/>
          </w:tcPr>
          <w:p w14:paraId="0641A684" w14:textId="77777777" w:rsidR="00622D31" w:rsidRPr="0085397C" w:rsidRDefault="00622D31" w:rsidP="003A73F5">
            <w:pPr>
              <w:jc w:val="both"/>
            </w:pPr>
            <w:r>
              <w:t>Mahasiswa dapat masuk ke aplikasi pengajuan proposal dan sidang skripsi.</w:t>
            </w:r>
          </w:p>
        </w:tc>
        <w:tc>
          <w:tcPr>
            <w:tcW w:w="1016" w:type="dxa"/>
            <w:vAlign w:val="center"/>
          </w:tcPr>
          <w:p w14:paraId="1F9DD1AC" w14:textId="77777777" w:rsidR="00622D31" w:rsidRPr="00281159" w:rsidRDefault="00622D31" w:rsidP="003A73F5">
            <w:pPr>
              <w:jc w:val="center"/>
            </w:pPr>
            <w:r>
              <w:t>Berhasil</w:t>
            </w:r>
          </w:p>
        </w:tc>
      </w:tr>
      <w:tr w:rsidR="00622D31" w14:paraId="3F655331" w14:textId="77777777" w:rsidTr="003A73F5">
        <w:tc>
          <w:tcPr>
            <w:tcW w:w="652" w:type="dxa"/>
            <w:vAlign w:val="center"/>
          </w:tcPr>
          <w:p w14:paraId="77C16A36" w14:textId="77777777" w:rsidR="00622D31" w:rsidRDefault="00622D31" w:rsidP="003A73F5">
            <w:pPr>
              <w:jc w:val="center"/>
              <w:rPr>
                <w:b/>
                <w:bCs/>
              </w:rPr>
            </w:pPr>
            <w:r>
              <w:rPr>
                <w:b/>
                <w:bCs/>
              </w:rPr>
              <w:t>2</w:t>
            </w:r>
          </w:p>
        </w:tc>
        <w:tc>
          <w:tcPr>
            <w:tcW w:w="1790" w:type="dxa"/>
          </w:tcPr>
          <w:p w14:paraId="5214910D" w14:textId="77777777" w:rsidR="00622D31" w:rsidRDefault="00622D31" w:rsidP="003A73F5">
            <w:pPr>
              <w:jc w:val="both"/>
              <w:rPr>
                <w:i/>
                <w:iCs/>
              </w:rPr>
            </w:pPr>
            <w:r>
              <w:rPr>
                <w:i/>
                <w:iCs/>
              </w:rPr>
              <w:t xml:space="preserve">Form </w:t>
            </w:r>
            <w:r>
              <w:t>Registrasi</w:t>
            </w:r>
          </w:p>
        </w:tc>
        <w:tc>
          <w:tcPr>
            <w:tcW w:w="1790" w:type="dxa"/>
          </w:tcPr>
          <w:p w14:paraId="7A0D8E3D" w14:textId="77777777" w:rsidR="00622D31" w:rsidRDefault="00622D31" w:rsidP="003A73F5">
            <w:pPr>
              <w:jc w:val="both"/>
            </w:pPr>
            <w:r>
              <w:t xml:space="preserve">Mengisi </w:t>
            </w:r>
            <w:r>
              <w:rPr>
                <w:i/>
                <w:iCs/>
              </w:rPr>
              <w:t xml:space="preserve">Form </w:t>
            </w:r>
            <w:r>
              <w:t>Registrasi kemudian klik registrasi</w:t>
            </w:r>
          </w:p>
        </w:tc>
        <w:tc>
          <w:tcPr>
            <w:tcW w:w="1790" w:type="dxa"/>
          </w:tcPr>
          <w:p w14:paraId="7516B74A" w14:textId="77777777" w:rsidR="00622D31" w:rsidRDefault="00622D31" w:rsidP="003A73F5">
            <w:pPr>
              <w:jc w:val="both"/>
            </w:pPr>
            <w:r>
              <w:t>Mahasiswa dapat melakukan registrasi.</w:t>
            </w:r>
          </w:p>
        </w:tc>
        <w:tc>
          <w:tcPr>
            <w:tcW w:w="1016" w:type="dxa"/>
            <w:vAlign w:val="center"/>
          </w:tcPr>
          <w:p w14:paraId="038278EA" w14:textId="77777777" w:rsidR="00622D31" w:rsidRDefault="00622D31" w:rsidP="003A73F5">
            <w:pPr>
              <w:jc w:val="center"/>
            </w:pPr>
            <w:r>
              <w:t>Berhasil</w:t>
            </w:r>
          </w:p>
        </w:tc>
      </w:tr>
      <w:tr w:rsidR="00622D31" w14:paraId="763CBD33" w14:textId="77777777" w:rsidTr="003A73F5">
        <w:tc>
          <w:tcPr>
            <w:tcW w:w="652" w:type="dxa"/>
            <w:vAlign w:val="center"/>
          </w:tcPr>
          <w:p w14:paraId="2D3562C2" w14:textId="77777777" w:rsidR="00622D31" w:rsidRPr="001A26B6" w:rsidRDefault="00622D31" w:rsidP="003A73F5">
            <w:pPr>
              <w:jc w:val="center"/>
              <w:rPr>
                <w:b/>
                <w:bCs/>
              </w:rPr>
            </w:pPr>
            <w:r>
              <w:rPr>
                <w:b/>
                <w:bCs/>
              </w:rPr>
              <w:t>3</w:t>
            </w:r>
          </w:p>
        </w:tc>
        <w:tc>
          <w:tcPr>
            <w:tcW w:w="1790" w:type="dxa"/>
          </w:tcPr>
          <w:p w14:paraId="741A6BCA" w14:textId="77777777" w:rsidR="00622D31" w:rsidRPr="00281159" w:rsidRDefault="00622D31" w:rsidP="003A73F5">
            <w:pPr>
              <w:jc w:val="both"/>
              <w:rPr>
                <w:i/>
                <w:iCs/>
              </w:rPr>
            </w:pPr>
            <w:r>
              <w:t xml:space="preserve">Halaman </w:t>
            </w:r>
            <w:r>
              <w:rPr>
                <w:i/>
                <w:iCs/>
              </w:rPr>
              <w:t>Home</w:t>
            </w:r>
          </w:p>
        </w:tc>
        <w:tc>
          <w:tcPr>
            <w:tcW w:w="1790" w:type="dxa"/>
          </w:tcPr>
          <w:p w14:paraId="34A610E1" w14:textId="77777777" w:rsidR="00622D31" w:rsidRPr="00281159" w:rsidRDefault="00622D31" w:rsidP="003A73F5">
            <w:pPr>
              <w:jc w:val="both"/>
              <w:rPr>
                <w:i/>
                <w:iCs/>
              </w:rPr>
            </w:pPr>
            <w:r>
              <w:t xml:space="preserve">Klik </w:t>
            </w:r>
            <w:r w:rsidRPr="00281159">
              <w:rPr>
                <w:i/>
                <w:iCs/>
              </w:rPr>
              <w:t>Login</w:t>
            </w:r>
            <w:r>
              <w:rPr>
                <w:i/>
                <w:iCs/>
              </w:rPr>
              <w:t xml:space="preserve"> </w:t>
            </w:r>
            <w:r>
              <w:t xml:space="preserve">lalu masuk pada halaman </w:t>
            </w:r>
            <w:r>
              <w:rPr>
                <w:i/>
                <w:iCs/>
              </w:rPr>
              <w:t>home</w:t>
            </w:r>
          </w:p>
        </w:tc>
        <w:tc>
          <w:tcPr>
            <w:tcW w:w="1790" w:type="dxa"/>
          </w:tcPr>
          <w:p w14:paraId="61E2622D" w14:textId="77777777" w:rsidR="00622D31" w:rsidRPr="00281159" w:rsidRDefault="00622D31" w:rsidP="003A73F5">
            <w:pPr>
              <w:jc w:val="both"/>
            </w:pPr>
            <w:r>
              <w:t xml:space="preserve">Mahasiswa dapat mengakses halaman </w:t>
            </w:r>
            <w:r w:rsidRPr="0085397C">
              <w:rPr>
                <w:i/>
                <w:iCs/>
              </w:rPr>
              <w:t>home</w:t>
            </w:r>
            <w:r>
              <w:rPr>
                <w:i/>
                <w:iCs/>
              </w:rPr>
              <w:t>.</w:t>
            </w:r>
          </w:p>
        </w:tc>
        <w:tc>
          <w:tcPr>
            <w:tcW w:w="1016" w:type="dxa"/>
            <w:vAlign w:val="center"/>
          </w:tcPr>
          <w:p w14:paraId="44DD3B67" w14:textId="77777777" w:rsidR="00622D31" w:rsidRPr="00281159" w:rsidRDefault="00622D31" w:rsidP="003A73F5">
            <w:pPr>
              <w:jc w:val="center"/>
            </w:pPr>
            <w:r>
              <w:t>Berhasil</w:t>
            </w:r>
          </w:p>
        </w:tc>
      </w:tr>
      <w:tr w:rsidR="00622D31" w14:paraId="1B1A30E3" w14:textId="77777777" w:rsidTr="003A73F5">
        <w:tc>
          <w:tcPr>
            <w:tcW w:w="652" w:type="dxa"/>
            <w:vAlign w:val="center"/>
          </w:tcPr>
          <w:p w14:paraId="1333451E" w14:textId="77777777" w:rsidR="00622D31" w:rsidRPr="001A26B6" w:rsidRDefault="00622D31" w:rsidP="003A73F5">
            <w:pPr>
              <w:jc w:val="center"/>
              <w:rPr>
                <w:b/>
                <w:bCs/>
              </w:rPr>
            </w:pPr>
            <w:r>
              <w:rPr>
                <w:b/>
                <w:bCs/>
              </w:rPr>
              <w:t>4</w:t>
            </w:r>
          </w:p>
        </w:tc>
        <w:tc>
          <w:tcPr>
            <w:tcW w:w="1790" w:type="dxa"/>
          </w:tcPr>
          <w:p w14:paraId="30EF3F7B" w14:textId="77777777" w:rsidR="00622D31" w:rsidRDefault="00622D31" w:rsidP="003A73F5">
            <w:pPr>
              <w:jc w:val="both"/>
            </w:pPr>
            <w:r>
              <w:t>Halaman Persyaratan</w:t>
            </w:r>
          </w:p>
        </w:tc>
        <w:tc>
          <w:tcPr>
            <w:tcW w:w="1790" w:type="dxa"/>
          </w:tcPr>
          <w:p w14:paraId="65631245" w14:textId="77777777" w:rsidR="00622D31" w:rsidRDefault="00622D31" w:rsidP="003A73F5">
            <w:pPr>
              <w:jc w:val="both"/>
            </w:pPr>
            <w:r>
              <w:t>Klik menu persyaratan</w:t>
            </w:r>
          </w:p>
        </w:tc>
        <w:tc>
          <w:tcPr>
            <w:tcW w:w="1790" w:type="dxa"/>
          </w:tcPr>
          <w:p w14:paraId="24C0D0F0" w14:textId="77777777" w:rsidR="00622D31" w:rsidRDefault="00622D31" w:rsidP="003A73F5">
            <w:pPr>
              <w:jc w:val="both"/>
            </w:pPr>
            <w:r>
              <w:t>Mahasiswa dapat melihat halaman persyaratan skripsi</w:t>
            </w:r>
          </w:p>
        </w:tc>
        <w:tc>
          <w:tcPr>
            <w:tcW w:w="1016" w:type="dxa"/>
            <w:vAlign w:val="center"/>
          </w:tcPr>
          <w:p w14:paraId="141C41EF" w14:textId="77777777" w:rsidR="00622D31" w:rsidRDefault="00622D31" w:rsidP="003A73F5">
            <w:pPr>
              <w:jc w:val="center"/>
            </w:pPr>
          </w:p>
        </w:tc>
      </w:tr>
      <w:tr w:rsidR="00622D31" w14:paraId="364BF8E5" w14:textId="77777777" w:rsidTr="003A73F5">
        <w:tc>
          <w:tcPr>
            <w:tcW w:w="652" w:type="dxa"/>
            <w:vAlign w:val="center"/>
          </w:tcPr>
          <w:p w14:paraId="56D23DBE" w14:textId="77777777" w:rsidR="00622D31" w:rsidRPr="001A26B6" w:rsidRDefault="00622D31" w:rsidP="003A73F5">
            <w:pPr>
              <w:jc w:val="center"/>
              <w:rPr>
                <w:b/>
                <w:bCs/>
              </w:rPr>
            </w:pPr>
            <w:r>
              <w:rPr>
                <w:b/>
                <w:bCs/>
              </w:rPr>
              <w:lastRenderedPageBreak/>
              <w:t>5</w:t>
            </w:r>
          </w:p>
        </w:tc>
        <w:tc>
          <w:tcPr>
            <w:tcW w:w="1790" w:type="dxa"/>
          </w:tcPr>
          <w:p w14:paraId="5A979496" w14:textId="77777777" w:rsidR="00622D31" w:rsidRPr="00281159" w:rsidRDefault="00622D31" w:rsidP="003A73F5">
            <w:pPr>
              <w:jc w:val="both"/>
            </w:pPr>
            <w:r>
              <w:t>Halaman Pendaftaran</w:t>
            </w:r>
          </w:p>
        </w:tc>
        <w:tc>
          <w:tcPr>
            <w:tcW w:w="1790" w:type="dxa"/>
          </w:tcPr>
          <w:p w14:paraId="042C3449" w14:textId="77777777" w:rsidR="00622D31" w:rsidRPr="00281159" w:rsidRDefault="00622D31" w:rsidP="003A73F5">
            <w:pPr>
              <w:jc w:val="both"/>
            </w:pPr>
            <w:r>
              <w:t>Klik menu Pendaftaran</w:t>
            </w:r>
          </w:p>
        </w:tc>
        <w:tc>
          <w:tcPr>
            <w:tcW w:w="1790" w:type="dxa"/>
          </w:tcPr>
          <w:p w14:paraId="2EDE7650" w14:textId="77777777" w:rsidR="00622D31" w:rsidRPr="00B26115" w:rsidRDefault="00622D31" w:rsidP="003A73F5">
            <w:pPr>
              <w:jc w:val="both"/>
            </w:pPr>
            <w:r>
              <w:t xml:space="preserve">Mahasiswa dapat mengakses halaman pendaftaran dan melakukan </w:t>
            </w:r>
            <w:r>
              <w:rPr>
                <w:i/>
                <w:iCs/>
              </w:rPr>
              <w:t xml:space="preserve">upload </w:t>
            </w:r>
            <w:r>
              <w:t>file  sebagai persyaratan sidang proposal/sidang skripsi up-1/sidang skripsi up-2</w:t>
            </w:r>
          </w:p>
        </w:tc>
        <w:tc>
          <w:tcPr>
            <w:tcW w:w="1016" w:type="dxa"/>
            <w:vAlign w:val="center"/>
          </w:tcPr>
          <w:p w14:paraId="276DB1D5" w14:textId="77777777" w:rsidR="00622D31" w:rsidRPr="00281159" w:rsidRDefault="00622D31" w:rsidP="003A73F5">
            <w:pPr>
              <w:jc w:val="center"/>
            </w:pPr>
            <w:r>
              <w:t>Berhasil</w:t>
            </w:r>
          </w:p>
        </w:tc>
      </w:tr>
      <w:tr w:rsidR="00622D31" w14:paraId="5DC09B82" w14:textId="77777777" w:rsidTr="003A73F5">
        <w:tc>
          <w:tcPr>
            <w:tcW w:w="652" w:type="dxa"/>
            <w:vAlign w:val="center"/>
          </w:tcPr>
          <w:p w14:paraId="1B982BBB" w14:textId="77777777" w:rsidR="00622D31" w:rsidRPr="001A26B6" w:rsidRDefault="00622D31" w:rsidP="003A73F5">
            <w:pPr>
              <w:jc w:val="center"/>
              <w:rPr>
                <w:b/>
                <w:bCs/>
              </w:rPr>
            </w:pPr>
            <w:r>
              <w:rPr>
                <w:b/>
                <w:bCs/>
              </w:rPr>
              <w:t>6</w:t>
            </w:r>
          </w:p>
        </w:tc>
        <w:tc>
          <w:tcPr>
            <w:tcW w:w="1790" w:type="dxa"/>
          </w:tcPr>
          <w:p w14:paraId="37D263CD" w14:textId="77777777" w:rsidR="00622D31" w:rsidRPr="00281159" w:rsidRDefault="00622D31" w:rsidP="003A73F5">
            <w:pPr>
              <w:jc w:val="both"/>
            </w:pPr>
            <w:r>
              <w:t>Halaman Pesan</w:t>
            </w:r>
          </w:p>
        </w:tc>
        <w:tc>
          <w:tcPr>
            <w:tcW w:w="1790" w:type="dxa"/>
          </w:tcPr>
          <w:p w14:paraId="1D4B7229" w14:textId="77777777" w:rsidR="00622D31" w:rsidRPr="00281159" w:rsidRDefault="00622D31" w:rsidP="003A73F5">
            <w:pPr>
              <w:jc w:val="both"/>
            </w:pPr>
            <w:r>
              <w:t>Klik menu pesan</w:t>
            </w:r>
          </w:p>
        </w:tc>
        <w:tc>
          <w:tcPr>
            <w:tcW w:w="1790" w:type="dxa"/>
          </w:tcPr>
          <w:p w14:paraId="72675BB1" w14:textId="77777777" w:rsidR="00622D31" w:rsidRPr="00281159" w:rsidRDefault="00622D31" w:rsidP="003A73F5">
            <w:pPr>
              <w:jc w:val="both"/>
            </w:pPr>
            <w:r>
              <w:t>Mahasiswa dapat mengakses halaman pesan.</w:t>
            </w:r>
          </w:p>
        </w:tc>
        <w:tc>
          <w:tcPr>
            <w:tcW w:w="1016" w:type="dxa"/>
            <w:vAlign w:val="center"/>
          </w:tcPr>
          <w:p w14:paraId="02359C7A" w14:textId="77777777" w:rsidR="00622D31" w:rsidRPr="00281159" w:rsidRDefault="00622D31" w:rsidP="003A73F5">
            <w:pPr>
              <w:jc w:val="center"/>
            </w:pPr>
            <w:r>
              <w:t>Berhasil</w:t>
            </w:r>
          </w:p>
        </w:tc>
      </w:tr>
      <w:tr w:rsidR="00622D31" w14:paraId="329217DC" w14:textId="77777777" w:rsidTr="003A73F5">
        <w:tc>
          <w:tcPr>
            <w:tcW w:w="652" w:type="dxa"/>
            <w:vAlign w:val="center"/>
          </w:tcPr>
          <w:p w14:paraId="411AA3FE" w14:textId="77777777" w:rsidR="00622D31" w:rsidRPr="001A26B6" w:rsidRDefault="00622D31" w:rsidP="003A73F5">
            <w:pPr>
              <w:jc w:val="center"/>
              <w:rPr>
                <w:b/>
                <w:bCs/>
              </w:rPr>
            </w:pPr>
            <w:r>
              <w:rPr>
                <w:b/>
                <w:bCs/>
              </w:rPr>
              <w:t>7</w:t>
            </w:r>
          </w:p>
        </w:tc>
        <w:tc>
          <w:tcPr>
            <w:tcW w:w="1790" w:type="dxa"/>
          </w:tcPr>
          <w:p w14:paraId="361228FB" w14:textId="77777777" w:rsidR="00622D31" w:rsidRPr="00281159" w:rsidRDefault="00622D31" w:rsidP="003A73F5">
            <w:pPr>
              <w:jc w:val="both"/>
            </w:pPr>
            <w:r>
              <w:t>Baca Pesan</w:t>
            </w:r>
          </w:p>
        </w:tc>
        <w:tc>
          <w:tcPr>
            <w:tcW w:w="1790" w:type="dxa"/>
          </w:tcPr>
          <w:p w14:paraId="71BAF9A0" w14:textId="77777777" w:rsidR="00622D31" w:rsidRPr="00281159" w:rsidRDefault="00622D31" w:rsidP="003A73F5">
            <w:pPr>
              <w:jc w:val="both"/>
            </w:pPr>
            <w:r>
              <w:t>Klik baca pesan</w:t>
            </w:r>
          </w:p>
        </w:tc>
        <w:tc>
          <w:tcPr>
            <w:tcW w:w="1790" w:type="dxa"/>
          </w:tcPr>
          <w:p w14:paraId="2D07642A" w14:textId="77777777" w:rsidR="00622D31" w:rsidRPr="00281159" w:rsidRDefault="00622D31" w:rsidP="003A73F5">
            <w:pPr>
              <w:jc w:val="both"/>
            </w:pPr>
            <w:r>
              <w:t>Mahasiswa dapat membaca pesan masuk.</w:t>
            </w:r>
          </w:p>
        </w:tc>
        <w:tc>
          <w:tcPr>
            <w:tcW w:w="1016" w:type="dxa"/>
            <w:vAlign w:val="center"/>
          </w:tcPr>
          <w:p w14:paraId="0F9A6E9C" w14:textId="77777777" w:rsidR="00622D31" w:rsidRPr="00281159" w:rsidRDefault="00622D31" w:rsidP="003A73F5">
            <w:pPr>
              <w:jc w:val="center"/>
            </w:pPr>
            <w:r>
              <w:t>Berhasil</w:t>
            </w:r>
          </w:p>
        </w:tc>
      </w:tr>
      <w:tr w:rsidR="00622D31" w14:paraId="4FA2EE4E" w14:textId="77777777" w:rsidTr="003A73F5">
        <w:tc>
          <w:tcPr>
            <w:tcW w:w="652" w:type="dxa"/>
            <w:vAlign w:val="center"/>
          </w:tcPr>
          <w:p w14:paraId="29AA2DD0" w14:textId="77777777" w:rsidR="00622D31" w:rsidRPr="001A26B6" w:rsidRDefault="00622D31" w:rsidP="003A73F5">
            <w:pPr>
              <w:jc w:val="center"/>
              <w:rPr>
                <w:b/>
                <w:bCs/>
              </w:rPr>
            </w:pPr>
            <w:r>
              <w:rPr>
                <w:b/>
                <w:bCs/>
              </w:rPr>
              <w:t>8</w:t>
            </w:r>
          </w:p>
        </w:tc>
        <w:tc>
          <w:tcPr>
            <w:tcW w:w="1790" w:type="dxa"/>
          </w:tcPr>
          <w:p w14:paraId="00AC44B5" w14:textId="77777777" w:rsidR="00622D31" w:rsidRPr="00281159" w:rsidRDefault="00622D31" w:rsidP="003A73F5">
            <w:pPr>
              <w:jc w:val="both"/>
            </w:pPr>
            <w:r>
              <w:t>Balas Pesan</w:t>
            </w:r>
          </w:p>
        </w:tc>
        <w:tc>
          <w:tcPr>
            <w:tcW w:w="1790" w:type="dxa"/>
          </w:tcPr>
          <w:p w14:paraId="6BD47372" w14:textId="77777777" w:rsidR="00622D31" w:rsidRPr="00281159" w:rsidRDefault="00622D31" w:rsidP="003A73F5">
            <w:pPr>
              <w:jc w:val="both"/>
            </w:pPr>
            <w:r>
              <w:t>Klik balas pesan</w:t>
            </w:r>
          </w:p>
        </w:tc>
        <w:tc>
          <w:tcPr>
            <w:tcW w:w="1790" w:type="dxa"/>
          </w:tcPr>
          <w:p w14:paraId="505DD63F" w14:textId="77777777" w:rsidR="00622D31" w:rsidRPr="00281159" w:rsidRDefault="00622D31" w:rsidP="003A73F5">
            <w:pPr>
              <w:jc w:val="both"/>
            </w:pPr>
            <w:r>
              <w:t>Mahasiswa dapat membalas pesan .</w:t>
            </w:r>
          </w:p>
        </w:tc>
        <w:tc>
          <w:tcPr>
            <w:tcW w:w="1016" w:type="dxa"/>
            <w:vAlign w:val="center"/>
          </w:tcPr>
          <w:p w14:paraId="3AF1219A" w14:textId="77777777" w:rsidR="00622D31" w:rsidRPr="00281159" w:rsidRDefault="00622D31" w:rsidP="003A73F5">
            <w:pPr>
              <w:jc w:val="center"/>
            </w:pPr>
            <w:r>
              <w:t>Berhasil</w:t>
            </w:r>
          </w:p>
        </w:tc>
      </w:tr>
      <w:tr w:rsidR="00622D31" w14:paraId="7F01F72C" w14:textId="77777777" w:rsidTr="003A73F5">
        <w:tc>
          <w:tcPr>
            <w:tcW w:w="652" w:type="dxa"/>
            <w:vAlign w:val="center"/>
          </w:tcPr>
          <w:p w14:paraId="389D0C9D" w14:textId="77777777" w:rsidR="00622D31" w:rsidRPr="001A26B6" w:rsidRDefault="00622D31" w:rsidP="003A73F5">
            <w:pPr>
              <w:jc w:val="center"/>
              <w:rPr>
                <w:b/>
                <w:bCs/>
              </w:rPr>
            </w:pPr>
            <w:r>
              <w:rPr>
                <w:b/>
                <w:bCs/>
              </w:rPr>
              <w:t>9</w:t>
            </w:r>
          </w:p>
        </w:tc>
        <w:tc>
          <w:tcPr>
            <w:tcW w:w="1790" w:type="dxa"/>
          </w:tcPr>
          <w:p w14:paraId="7BF9BA8C" w14:textId="77777777" w:rsidR="00622D31" w:rsidRPr="00281159" w:rsidRDefault="00622D31" w:rsidP="003A73F5">
            <w:pPr>
              <w:jc w:val="both"/>
            </w:pPr>
            <w:r>
              <w:t>Mulai Kirim Pesan</w:t>
            </w:r>
          </w:p>
        </w:tc>
        <w:tc>
          <w:tcPr>
            <w:tcW w:w="1790" w:type="dxa"/>
          </w:tcPr>
          <w:p w14:paraId="3676930F" w14:textId="77777777" w:rsidR="00622D31" w:rsidRPr="00281159" w:rsidRDefault="00622D31" w:rsidP="003A73F5">
            <w:pPr>
              <w:jc w:val="both"/>
            </w:pPr>
            <w:r>
              <w:t>Klik mulai kirim pesan</w:t>
            </w:r>
          </w:p>
        </w:tc>
        <w:tc>
          <w:tcPr>
            <w:tcW w:w="1790" w:type="dxa"/>
          </w:tcPr>
          <w:p w14:paraId="7DF46636" w14:textId="77777777" w:rsidR="00622D31" w:rsidRPr="00281159" w:rsidRDefault="00622D31" w:rsidP="003A73F5">
            <w:pPr>
              <w:jc w:val="both"/>
            </w:pPr>
            <w:r>
              <w:t>Mahasiswa dapat melakukan kirim pesan .</w:t>
            </w:r>
          </w:p>
        </w:tc>
        <w:tc>
          <w:tcPr>
            <w:tcW w:w="1016" w:type="dxa"/>
            <w:vAlign w:val="center"/>
          </w:tcPr>
          <w:p w14:paraId="24021590" w14:textId="77777777" w:rsidR="00622D31" w:rsidRPr="00281159" w:rsidRDefault="00622D31" w:rsidP="003A73F5">
            <w:pPr>
              <w:jc w:val="center"/>
            </w:pPr>
            <w:r>
              <w:t>Berhasil</w:t>
            </w:r>
          </w:p>
        </w:tc>
      </w:tr>
      <w:tr w:rsidR="00622D31" w14:paraId="65EAB05D" w14:textId="77777777" w:rsidTr="003A73F5">
        <w:tc>
          <w:tcPr>
            <w:tcW w:w="652" w:type="dxa"/>
            <w:vAlign w:val="center"/>
          </w:tcPr>
          <w:p w14:paraId="0974463A" w14:textId="77777777" w:rsidR="00622D31" w:rsidRPr="001A26B6" w:rsidRDefault="00622D31" w:rsidP="003A73F5">
            <w:pPr>
              <w:jc w:val="center"/>
              <w:rPr>
                <w:b/>
                <w:bCs/>
              </w:rPr>
            </w:pPr>
            <w:r w:rsidRPr="001A26B6">
              <w:rPr>
                <w:b/>
                <w:bCs/>
              </w:rPr>
              <w:t>1</w:t>
            </w:r>
            <w:r>
              <w:rPr>
                <w:b/>
                <w:bCs/>
              </w:rPr>
              <w:t>0</w:t>
            </w:r>
          </w:p>
        </w:tc>
        <w:tc>
          <w:tcPr>
            <w:tcW w:w="1790" w:type="dxa"/>
          </w:tcPr>
          <w:p w14:paraId="4CB6E0A2" w14:textId="77777777" w:rsidR="00622D31" w:rsidRPr="00281159" w:rsidRDefault="00622D31" w:rsidP="003A73F5">
            <w:pPr>
              <w:jc w:val="both"/>
            </w:pPr>
            <w:r>
              <w:t>Info Jadwal Sidang Proposal/Sidang UP-1/Sidang UP-2</w:t>
            </w:r>
          </w:p>
        </w:tc>
        <w:tc>
          <w:tcPr>
            <w:tcW w:w="1790" w:type="dxa"/>
          </w:tcPr>
          <w:p w14:paraId="1ED47E38" w14:textId="77777777" w:rsidR="00622D31" w:rsidRPr="00281159" w:rsidRDefault="00622D31" w:rsidP="003A73F5">
            <w:pPr>
              <w:jc w:val="both"/>
            </w:pPr>
            <w:r>
              <w:t xml:space="preserve">Klik info jadwal Sidang lalu muncul </w:t>
            </w:r>
            <w:r w:rsidRPr="00B26115">
              <w:rPr>
                <w:i/>
                <w:iCs/>
              </w:rPr>
              <w:t xml:space="preserve">dropdown </w:t>
            </w:r>
            <w:r>
              <w:t>jadwal sidang Proposal/Sidang UP-1/Sidang UP-2</w:t>
            </w:r>
          </w:p>
        </w:tc>
        <w:tc>
          <w:tcPr>
            <w:tcW w:w="1790" w:type="dxa"/>
          </w:tcPr>
          <w:p w14:paraId="58FAFC3D" w14:textId="77777777" w:rsidR="00622D31" w:rsidRPr="00281159" w:rsidRDefault="00622D31" w:rsidP="003A73F5">
            <w:pPr>
              <w:jc w:val="both"/>
            </w:pPr>
            <w:r>
              <w:t>Mahasiswa dapat melihat informasi jadwal Proposal/Sidang UP-1/Sidang UP-2.</w:t>
            </w:r>
          </w:p>
        </w:tc>
        <w:tc>
          <w:tcPr>
            <w:tcW w:w="1016" w:type="dxa"/>
            <w:vAlign w:val="center"/>
          </w:tcPr>
          <w:p w14:paraId="2FAB9E75" w14:textId="77777777" w:rsidR="00622D31" w:rsidRPr="00281159" w:rsidRDefault="00622D31" w:rsidP="003A73F5">
            <w:pPr>
              <w:jc w:val="center"/>
            </w:pPr>
            <w:r>
              <w:t>Berhasil</w:t>
            </w:r>
          </w:p>
        </w:tc>
      </w:tr>
      <w:tr w:rsidR="00622D31" w14:paraId="419C37B1" w14:textId="77777777" w:rsidTr="003A73F5">
        <w:tc>
          <w:tcPr>
            <w:tcW w:w="652" w:type="dxa"/>
            <w:vAlign w:val="center"/>
          </w:tcPr>
          <w:p w14:paraId="777CD306" w14:textId="77777777" w:rsidR="00622D31" w:rsidRPr="001A26B6" w:rsidRDefault="00622D31" w:rsidP="003A73F5">
            <w:pPr>
              <w:jc w:val="center"/>
              <w:rPr>
                <w:b/>
                <w:bCs/>
              </w:rPr>
            </w:pPr>
            <w:r w:rsidRPr="001A26B6">
              <w:rPr>
                <w:b/>
                <w:bCs/>
              </w:rPr>
              <w:t>1</w:t>
            </w:r>
            <w:r>
              <w:rPr>
                <w:b/>
                <w:bCs/>
              </w:rPr>
              <w:t>1</w:t>
            </w:r>
          </w:p>
        </w:tc>
        <w:tc>
          <w:tcPr>
            <w:tcW w:w="1790" w:type="dxa"/>
          </w:tcPr>
          <w:p w14:paraId="0AB874F5" w14:textId="77777777" w:rsidR="00622D31" w:rsidRPr="00B26115" w:rsidRDefault="00622D31" w:rsidP="003A73F5">
            <w:pPr>
              <w:jc w:val="both"/>
            </w:pPr>
            <w:r>
              <w:t>Tentang</w:t>
            </w:r>
          </w:p>
        </w:tc>
        <w:tc>
          <w:tcPr>
            <w:tcW w:w="1790" w:type="dxa"/>
          </w:tcPr>
          <w:p w14:paraId="616BA482" w14:textId="77777777" w:rsidR="00622D31" w:rsidRPr="00281159" w:rsidRDefault="00622D31" w:rsidP="003A73F5">
            <w:pPr>
              <w:jc w:val="both"/>
            </w:pPr>
            <w:r>
              <w:t xml:space="preserve">Klik </w:t>
            </w:r>
            <w:r w:rsidRPr="00B26115">
              <w:t>Tentang</w:t>
            </w:r>
            <w:r>
              <w:t xml:space="preserve"> </w:t>
            </w:r>
          </w:p>
        </w:tc>
        <w:tc>
          <w:tcPr>
            <w:tcW w:w="1790" w:type="dxa"/>
          </w:tcPr>
          <w:p w14:paraId="7992F055" w14:textId="77777777" w:rsidR="00622D31" w:rsidRPr="0085397C" w:rsidRDefault="00622D31" w:rsidP="003A73F5">
            <w:pPr>
              <w:jc w:val="both"/>
            </w:pPr>
            <w:r>
              <w:t>Mahasiswa dapat mengakses halaman tentang.</w:t>
            </w:r>
          </w:p>
        </w:tc>
        <w:tc>
          <w:tcPr>
            <w:tcW w:w="1016" w:type="dxa"/>
            <w:vAlign w:val="center"/>
          </w:tcPr>
          <w:p w14:paraId="151AD64E" w14:textId="77777777" w:rsidR="00622D31" w:rsidRPr="00281159" w:rsidRDefault="00622D31" w:rsidP="003A73F5">
            <w:pPr>
              <w:jc w:val="center"/>
            </w:pPr>
            <w:r>
              <w:t>Berhasil</w:t>
            </w:r>
          </w:p>
        </w:tc>
      </w:tr>
      <w:tr w:rsidR="00622D31" w14:paraId="24496288" w14:textId="77777777" w:rsidTr="003A73F5">
        <w:tc>
          <w:tcPr>
            <w:tcW w:w="652" w:type="dxa"/>
            <w:vAlign w:val="center"/>
          </w:tcPr>
          <w:p w14:paraId="21115479" w14:textId="77777777" w:rsidR="00622D31" w:rsidRPr="001A26B6" w:rsidRDefault="00622D31" w:rsidP="003A73F5">
            <w:pPr>
              <w:jc w:val="center"/>
              <w:rPr>
                <w:b/>
                <w:bCs/>
              </w:rPr>
            </w:pPr>
            <w:r w:rsidRPr="001A26B6">
              <w:rPr>
                <w:b/>
                <w:bCs/>
              </w:rPr>
              <w:t>1</w:t>
            </w:r>
            <w:r>
              <w:rPr>
                <w:b/>
                <w:bCs/>
              </w:rPr>
              <w:t>2</w:t>
            </w:r>
          </w:p>
        </w:tc>
        <w:tc>
          <w:tcPr>
            <w:tcW w:w="1790" w:type="dxa"/>
          </w:tcPr>
          <w:p w14:paraId="30E27143" w14:textId="77777777" w:rsidR="00622D31" w:rsidRPr="00281159" w:rsidRDefault="00622D31" w:rsidP="003A73F5">
            <w:pPr>
              <w:jc w:val="both"/>
            </w:pPr>
            <w:r>
              <w:t>Profil</w:t>
            </w:r>
          </w:p>
        </w:tc>
        <w:tc>
          <w:tcPr>
            <w:tcW w:w="1790" w:type="dxa"/>
          </w:tcPr>
          <w:p w14:paraId="7A1FDFDE" w14:textId="77777777" w:rsidR="00622D31" w:rsidRPr="00281159" w:rsidRDefault="00622D31" w:rsidP="003A73F5">
            <w:pPr>
              <w:jc w:val="both"/>
            </w:pPr>
            <w:r>
              <w:t>Klik menu profil</w:t>
            </w:r>
          </w:p>
        </w:tc>
        <w:tc>
          <w:tcPr>
            <w:tcW w:w="1790" w:type="dxa"/>
          </w:tcPr>
          <w:p w14:paraId="33DC4142" w14:textId="77777777" w:rsidR="00622D31" w:rsidRPr="00281159" w:rsidRDefault="00622D31" w:rsidP="003A73F5">
            <w:pPr>
              <w:jc w:val="both"/>
            </w:pPr>
            <w:r>
              <w:t>Mahasiswa dapat mengakses halaman profil.</w:t>
            </w:r>
          </w:p>
        </w:tc>
        <w:tc>
          <w:tcPr>
            <w:tcW w:w="1016" w:type="dxa"/>
            <w:vAlign w:val="center"/>
          </w:tcPr>
          <w:p w14:paraId="23C05353" w14:textId="77777777" w:rsidR="00622D31" w:rsidRPr="00281159" w:rsidRDefault="00622D31" w:rsidP="003A73F5">
            <w:pPr>
              <w:jc w:val="center"/>
            </w:pPr>
            <w:r>
              <w:t>Berhasil</w:t>
            </w:r>
          </w:p>
        </w:tc>
      </w:tr>
      <w:tr w:rsidR="00622D31" w14:paraId="342452FC" w14:textId="77777777" w:rsidTr="003A73F5">
        <w:tc>
          <w:tcPr>
            <w:tcW w:w="652" w:type="dxa"/>
            <w:vAlign w:val="center"/>
          </w:tcPr>
          <w:p w14:paraId="2E55CAE8" w14:textId="77777777" w:rsidR="00622D31" w:rsidRPr="001A26B6" w:rsidRDefault="00622D31" w:rsidP="003A73F5">
            <w:pPr>
              <w:jc w:val="center"/>
              <w:rPr>
                <w:b/>
                <w:bCs/>
              </w:rPr>
            </w:pPr>
            <w:r w:rsidRPr="001A26B6">
              <w:rPr>
                <w:b/>
                <w:bCs/>
              </w:rPr>
              <w:t>1</w:t>
            </w:r>
            <w:r>
              <w:rPr>
                <w:b/>
                <w:bCs/>
              </w:rPr>
              <w:t>3</w:t>
            </w:r>
          </w:p>
        </w:tc>
        <w:tc>
          <w:tcPr>
            <w:tcW w:w="1790" w:type="dxa"/>
          </w:tcPr>
          <w:p w14:paraId="2C55F568" w14:textId="77777777" w:rsidR="00622D31" w:rsidRPr="00281159" w:rsidRDefault="00622D31" w:rsidP="003A73F5">
            <w:pPr>
              <w:jc w:val="both"/>
            </w:pPr>
            <w:r w:rsidRPr="00281159">
              <w:rPr>
                <w:i/>
                <w:iCs/>
              </w:rPr>
              <w:t>Update</w:t>
            </w:r>
            <w:r>
              <w:t xml:space="preserve"> Profil</w:t>
            </w:r>
          </w:p>
        </w:tc>
        <w:tc>
          <w:tcPr>
            <w:tcW w:w="1790" w:type="dxa"/>
          </w:tcPr>
          <w:p w14:paraId="78B4696D" w14:textId="77777777" w:rsidR="00622D31" w:rsidRPr="00281159" w:rsidRDefault="00622D31" w:rsidP="003A73F5">
            <w:pPr>
              <w:jc w:val="both"/>
            </w:pPr>
            <w:r>
              <w:t xml:space="preserve">Klik </w:t>
            </w:r>
            <w:r w:rsidRPr="00281159">
              <w:rPr>
                <w:i/>
                <w:iCs/>
              </w:rPr>
              <w:t>Update</w:t>
            </w:r>
            <w:r>
              <w:t xml:space="preserve"> Profil</w:t>
            </w:r>
          </w:p>
        </w:tc>
        <w:tc>
          <w:tcPr>
            <w:tcW w:w="1790" w:type="dxa"/>
          </w:tcPr>
          <w:p w14:paraId="3C3D61D9" w14:textId="77777777" w:rsidR="00622D31" w:rsidRPr="0085397C" w:rsidRDefault="00622D31" w:rsidP="003A73F5">
            <w:pPr>
              <w:jc w:val="both"/>
            </w:pPr>
            <w:r>
              <w:t xml:space="preserve">Mahasiswa dapat melakukan </w:t>
            </w:r>
            <w:r>
              <w:rPr>
                <w:i/>
                <w:iCs/>
              </w:rPr>
              <w:lastRenderedPageBreak/>
              <w:t xml:space="preserve">update </w:t>
            </w:r>
            <w:r>
              <w:t>profil pribadinya.</w:t>
            </w:r>
          </w:p>
        </w:tc>
        <w:tc>
          <w:tcPr>
            <w:tcW w:w="1016" w:type="dxa"/>
            <w:vAlign w:val="center"/>
          </w:tcPr>
          <w:p w14:paraId="19DFA75D" w14:textId="77777777" w:rsidR="00622D31" w:rsidRPr="00281159" w:rsidRDefault="00622D31" w:rsidP="003A73F5">
            <w:pPr>
              <w:jc w:val="center"/>
            </w:pPr>
            <w:r>
              <w:lastRenderedPageBreak/>
              <w:t>Berhasil</w:t>
            </w:r>
          </w:p>
        </w:tc>
      </w:tr>
      <w:tr w:rsidR="00622D31" w14:paraId="19DF6686" w14:textId="77777777" w:rsidTr="003A73F5">
        <w:tc>
          <w:tcPr>
            <w:tcW w:w="652" w:type="dxa"/>
            <w:vAlign w:val="center"/>
          </w:tcPr>
          <w:p w14:paraId="709049DD" w14:textId="77777777" w:rsidR="00622D31" w:rsidRPr="001A26B6" w:rsidRDefault="00622D31" w:rsidP="003A73F5">
            <w:pPr>
              <w:jc w:val="center"/>
              <w:rPr>
                <w:b/>
                <w:bCs/>
              </w:rPr>
            </w:pPr>
            <w:r>
              <w:rPr>
                <w:b/>
                <w:bCs/>
              </w:rPr>
              <w:t>14</w:t>
            </w:r>
          </w:p>
        </w:tc>
        <w:tc>
          <w:tcPr>
            <w:tcW w:w="1790" w:type="dxa"/>
          </w:tcPr>
          <w:p w14:paraId="6A6E8597" w14:textId="77777777" w:rsidR="00622D31" w:rsidRPr="00281159" w:rsidRDefault="00622D31" w:rsidP="003A73F5">
            <w:pPr>
              <w:jc w:val="both"/>
            </w:pPr>
            <w:r>
              <w:t xml:space="preserve">Ganti </w:t>
            </w:r>
            <w:r w:rsidRPr="00281159">
              <w:rPr>
                <w:i/>
                <w:iCs/>
              </w:rPr>
              <w:t>Password</w:t>
            </w:r>
          </w:p>
        </w:tc>
        <w:tc>
          <w:tcPr>
            <w:tcW w:w="1790" w:type="dxa"/>
          </w:tcPr>
          <w:p w14:paraId="2D07D7AF" w14:textId="77777777" w:rsidR="00622D31" w:rsidRPr="00281159" w:rsidRDefault="00622D31" w:rsidP="003A73F5">
            <w:pPr>
              <w:jc w:val="both"/>
            </w:pPr>
            <w:r>
              <w:t xml:space="preserve">Klik Ganti </w:t>
            </w:r>
            <w:r w:rsidRPr="00281159">
              <w:rPr>
                <w:i/>
                <w:iCs/>
              </w:rPr>
              <w:t>Password</w:t>
            </w:r>
          </w:p>
        </w:tc>
        <w:tc>
          <w:tcPr>
            <w:tcW w:w="1790" w:type="dxa"/>
          </w:tcPr>
          <w:p w14:paraId="20EA28A5" w14:textId="77777777" w:rsidR="00622D31" w:rsidRPr="00281159" w:rsidRDefault="00622D31" w:rsidP="003A73F5">
            <w:pPr>
              <w:jc w:val="both"/>
            </w:pPr>
            <w:r>
              <w:t xml:space="preserve">Mahasiswa dapat mengganti </w:t>
            </w:r>
            <w:r w:rsidRPr="0085397C">
              <w:rPr>
                <w:i/>
                <w:iCs/>
              </w:rPr>
              <w:t>password</w:t>
            </w:r>
            <w:r>
              <w:t xml:space="preserve"> akun tesebut.</w:t>
            </w:r>
          </w:p>
        </w:tc>
        <w:tc>
          <w:tcPr>
            <w:tcW w:w="1016" w:type="dxa"/>
            <w:vAlign w:val="center"/>
          </w:tcPr>
          <w:p w14:paraId="52261423" w14:textId="77777777" w:rsidR="00622D31" w:rsidRPr="00281159" w:rsidRDefault="00622D31" w:rsidP="003A73F5">
            <w:pPr>
              <w:jc w:val="center"/>
            </w:pPr>
            <w:r>
              <w:t>Berhasil</w:t>
            </w:r>
          </w:p>
        </w:tc>
      </w:tr>
      <w:tr w:rsidR="00622D31" w14:paraId="5D6446A7" w14:textId="77777777" w:rsidTr="003A73F5">
        <w:tc>
          <w:tcPr>
            <w:tcW w:w="652" w:type="dxa"/>
            <w:vAlign w:val="center"/>
          </w:tcPr>
          <w:p w14:paraId="2A6CD40F" w14:textId="77777777" w:rsidR="00622D31" w:rsidRDefault="00622D31" w:rsidP="003A73F5">
            <w:pPr>
              <w:jc w:val="center"/>
              <w:rPr>
                <w:b/>
                <w:bCs/>
              </w:rPr>
            </w:pPr>
            <w:r>
              <w:rPr>
                <w:b/>
                <w:bCs/>
              </w:rPr>
              <w:t>15</w:t>
            </w:r>
          </w:p>
        </w:tc>
        <w:tc>
          <w:tcPr>
            <w:tcW w:w="1790" w:type="dxa"/>
          </w:tcPr>
          <w:p w14:paraId="2C1011D3" w14:textId="77777777" w:rsidR="00622D31" w:rsidRDefault="00622D31" w:rsidP="003A73F5">
            <w:pPr>
              <w:jc w:val="both"/>
            </w:pPr>
            <w:r>
              <w:rPr>
                <w:i/>
                <w:iCs/>
              </w:rPr>
              <w:t>L</w:t>
            </w:r>
            <w:r w:rsidRPr="00317676">
              <w:rPr>
                <w:i/>
                <w:iCs/>
              </w:rPr>
              <w:t>ogout</w:t>
            </w:r>
          </w:p>
        </w:tc>
        <w:tc>
          <w:tcPr>
            <w:tcW w:w="1790" w:type="dxa"/>
          </w:tcPr>
          <w:p w14:paraId="7F88A557" w14:textId="77777777" w:rsidR="00622D31" w:rsidRDefault="00622D31" w:rsidP="003A73F5">
            <w:pPr>
              <w:jc w:val="both"/>
            </w:pPr>
            <w:r>
              <w:t xml:space="preserve">Klik </w:t>
            </w:r>
            <w:r w:rsidRPr="00317676">
              <w:rPr>
                <w:i/>
                <w:iCs/>
              </w:rPr>
              <w:t>logout</w:t>
            </w:r>
          </w:p>
        </w:tc>
        <w:tc>
          <w:tcPr>
            <w:tcW w:w="1790" w:type="dxa"/>
          </w:tcPr>
          <w:p w14:paraId="383BE4B4" w14:textId="77777777" w:rsidR="00622D31" w:rsidRDefault="00622D31" w:rsidP="003A73F5">
            <w:pPr>
              <w:jc w:val="both"/>
            </w:pPr>
            <w:r>
              <w:t>Mahasiswa dapat keluar dari aplikasi tersebut</w:t>
            </w:r>
          </w:p>
        </w:tc>
        <w:tc>
          <w:tcPr>
            <w:tcW w:w="1016" w:type="dxa"/>
            <w:vAlign w:val="center"/>
          </w:tcPr>
          <w:p w14:paraId="6CC1AF05" w14:textId="77777777" w:rsidR="00622D31" w:rsidRDefault="00622D31" w:rsidP="003A73F5">
            <w:pPr>
              <w:jc w:val="center"/>
            </w:pPr>
            <w:r>
              <w:t xml:space="preserve">Berhasil </w:t>
            </w:r>
          </w:p>
        </w:tc>
      </w:tr>
    </w:tbl>
    <w:p w14:paraId="6AF76DF9" w14:textId="77777777" w:rsidR="00622D31" w:rsidRDefault="00622D31" w:rsidP="00622D31">
      <w:pPr>
        <w:pStyle w:val="ListParagraph"/>
        <w:spacing w:line="360" w:lineRule="auto"/>
        <w:ind w:left="284"/>
      </w:pPr>
    </w:p>
    <w:p w14:paraId="3142EC95" w14:textId="0DC369C0" w:rsidR="00622D31" w:rsidRDefault="00622D31" w:rsidP="00622D31"/>
    <w:p w14:paraId="1CBCA259" w14:textId="0BAD01A2" w:rsidR="00056CD3" w:rsidRDefault="00056CD3" w:rsidP="00622D31"/>
    <w:p w14:paraId="07245A67" w14:textId="4F91688E" w:rsidR="00056CD3" w:rsidRDefault="00056CD3" w:rsidP="00622D31"/>
    <w:p w14:paraId="1864E468" w14:textId="4A60F54B" w:rsidR="00056CD3" w:rsidRDefault="00056CD3" w:rsidP="00622D31"/>
    <w:p w14:paraId="04AF1DB5" w14:textId="11E7633E" w:rsidR="00056CD3" w:rsidRDefault="00056CD3" w:rsidP="00622D31"/>
    <w:p w14:paraId="74D6EB68" w14:textId="56A5AA76" w:rsidR="00056CD3" w:rsidRDefault="00056CD3" w:rsidP="00622D31"/>
    <w:p w14:paraId="2C895832" w14:textId="58107DA2" w:rsidR="00056CD3" w:rsidRDefault="00056CD3" w:rsidP="00622D31"/>
    <w:p w14:paraId="0BB08DE4" w14:textId="7DC6BF69" w:rsidR="00056CD3" w:rsidRDefault="00056CD3" w:rsidP="00622D31"/>
    <w:p w14:paraId="4CAA0BDD" w14:textId="551D5582" w:rsidR="00056CD3" w:rsidRDefault="00056CD3" w:rsidP="00622D31"/>
    <w:p w14:paraId="6166499F" w14:textId="503A56DB" w:rsidR="00056CD3" w:rsidRDefault="00056CD3" w:rsidP="00622D31"/>
    <w:p w14:paraId="6922DCE2" w14:textId="2A7D28E2" w:rsidR="00056CD3" w:rsidRDefault="00056CD3" w:rsidP="00622D31"/>
    <w:p w14:paraId="1E962618" w14:textId="5EDBAD5A" w:rsidR="00056CD3" w:rsidRDefault="00056CD3" w:rsidP="00622D31"/>
    <w:p w14:paraId="2C9646A7" w14:textId="267DA2E3" w:rsidR="00056CD3" w:rsidRDefault="00056CD3" w:rsidP="00622D31"/>
    <w:p w14:paraId="3CDE9DC8" w14:textId="0746DD59" w:rsidR="00056CD3" w:rsidRDefault="00056CD3" w:rsidP="00622D31"/>
    <w:p w14:paraId="44A657C1" w14:textId="6C683F06" w:rsidR="00056CD3" w:rsidRDefault="00056CD3" w:rsidP="00622D31"/>
    <w:p w14:paraId="7646B90B" w14:textId="25F6B813" w:rsidR="00056CD3" w:rsidRDefault="00056CD3" w:rsidP="00622D31"/>
    <w:p w14:paraId="0500795D" w14:textId="2105B259" w:rsidR="00056CD3" w:rsidRDefault="00056CD3" w:rsidP="00622D31"/>
    <w:p w14:paraId="7297B827" w14:textId="3E84A267" w:rsidR="00056CD3" w:rsidRDefault="00056CD3" w:rsidP="00622D31"/>
    <w:p w14:paraId="01572F40" w14:textId="2784A7D6" w:rsidR="00056CD3" w:rsidRDefault="00056CD3" w:rsidP="00622D31"/>
    <w:p w14:paraId="27277CBC" w14:textId="2E8E7E8F" w:rsidR="00056CD3" w:rsidRDefault="00056CD3" w:rsidP="00622D31"/>
    <w:p w14:paraId="2B99F31E" w14:textId="4A53C85C" w:rsidR="00056CD3" w:rsidRDefault="00056CD3" w:rsidP="00622D31"/>
    <w:p w14:paraId="0B3A5741" w14:textId="55082C5A" w:rsidR="00056CD3" w:rsidRDefault="00056CD3" w:rsidP="00622D31"/>
    <w:p w14:paraId="359A5070" w14:textId="093E1AAD" w:rsidR="00056CD3" w:rsidRDefault="00056CD3" w:rsidP="00622D31"/>
    <w:p w14:paraId="2E922116" w14:textId="657B272A" w:rsidR="00056CD3" w:rsidRDefault="00056CD3" w:rsidP="00622D31"/>
    <w:p w14:paraId="409A6527" w14:textId="77235D36" w:rsidR="00056CD3" w:rsidRDefault="00056CD3" w:rsidP="00622D31"/>
    <w:p w14:paraId="22BBE88A" w14:textId="20D3C85F" w:rsidR="00056CD3" w:rsidRDefault="00056CD3" w:rsidP="00622D31"/>
    <w:p w14:paraId="77BA9F8D" w14:textId="62355FE4" w:rsidR="00056CD3" w:rsidRDefault="00056CD3" w:rsidP="00622D31"/>
    <w:p w14:paraId="34AC918F" w14:textId="30D3D4B5" w:rsidR="00056CD3" w:rsidRDefault="00056CD3" w:rsidP="00622D31"/>
    <w:p w14:paraId="4993EB03" w14:textId="568A3D48" w:rsidR="00056CD3" w:rsidRDefault="00056CD3" w:rsidP="00622D31"/>
    <w:p w14:paraId="105DDC49" w14:textId="7B265E04" w:rsidR="00056CD3" w:rsidRDefault="00056CD3" w:rsidP="00622D31"/>
    <w:p w14:paraId="09F1C308" w14:textId="51835301" w:rsidR="00056CD3" w:rsidRDefault="00056CD3" w:rsidP="00622D31"/>
    <w:p w14:paraId="268FE84A" w14:textId="77777777" w:rsidR="00056CD3" w:rsidRDefault="00056CD3" w:rsidP="00622D31">
      <w:pPr>
        <w:sectPr w:rsidR="00056CD3" w:rsidSect="00987356">
          <w:pgSz w:w="11906" w:h="16838"/>
          <w:pgMar w:top="1701" w:right="1701" w:bottom="1701" w:left="2268" w:header="709" w:footer="709" w:gutter="0"/>
          <w:cols w:space="708"/>
          <w:titlePg/>
          <w:docGrid w:linePitch="360"/>
        </w:sectPr>
      </w:pPr>
    </w:p>
    <w:p w14:paraId="6F7AE52C" w14:textId="77777777" w:rsidR="00622D31" w:rsidRDefault="00622D31" w:rsidP="00622D31">
      <w:pPr>
        <w:pStyle w:val="Heading1"/>
        <w:spacing w:before="0" w:line="480" w:lineRule="auto"/>
        <w:rPr>
          <w:rFonts w:cs="Times New Roman"/>
          <w:b w:val="0"/>
          <w:bCs/>
          <w:szCs w:val="24"/>
        </w:rPr>
      </w:pPr>
      <w:bookmarkStart w:id="268" w:name="_Toc80226328"/>
      <w:r w:rsidRPr="00B46037">
        <w:rPr>
          <w:rFonts w:cs="Times New Roman"/>
          <w:bCs/>
          <w:szCs w:val="24"/>
        </w:rPr>
        <w:lastRenderedPageBreak/>
        <w:t>BAB V</w:t>
      </w:r>
      <w:r>
        <w:rPr>
          <w:rFonts w:cs="Times New Roman"/>
          <w:bCs/>
          <w:szCs w:val="24"/>
        </w:rPr>
        <w:t>I</w:t>
      </w:r>
      <w:r w:rsidRPr="00B46037">
        <w:rPr>
          <w:rFonts w:cs="Times New Roman"/>
          <w:bCs/>
          <w:szCs w:val="24"/>
        </w:rPr>
        <w:br/>
      </w:r>
      <w:r>
        <w:rPr>
          <w:rFonts w:cs="Times New Roman"/>
          <w:bCs/>
          <w:szCs w:val="24"/>
        </w:rPr>
        <w:t>KESIMPULAN</w:t>
      </w:r>
      <w:bookmarkEnd w:id="268"/>
    </w:p>
    <w:p w14:paraId="58B6A90B" w14:textId="77777777" w:rsidR="00622D31" w:rsidRDefault="00622D31" w:rsidP="00622D31"/>
    <w:p w14:paraId="727FDFBD" w14:textId="77777777" w:rsidR="00622D31" w:rsidRPr="006F0840" w:rsidRDefault="00622D31" w:rsidP="00622D31"/>
    <w:p w14:paraId="2EB74036" w14:textId="77777777" w:rsidR="00622D31" w:rsidRDefault="00622D31" w:rsidP="00622D31">
      <w:pPr>
        <w:spacing w:line="360" w:lineRule="auto"/>
        <w:ind w:firstLine="426"/>
        <w:jc w:val="both"/>
      </w:pPr>
      <w:r>
        <w:t>B</w:t>
      </w:r>
      <w:r w:rsidRPr="006F0840">
        <w:t>erdasarkan hasil pengembangan sistem yang penulis lakukan, maka penulis melakukan kesimpulan, dan mengajukan beberapa saran-saran yang berhubungan dengan pembahasan yang telah ditemukan dibab-bab sebelumnya.</w:t>
      </w:r>
    </w:p>
    <w:p w14:paraId="4727167B" w14:textId="77777777" w:rsidR="00622D31" w:rsidRPr="006F0840" w:rsidRDefault="00622D31" w:rsidP="00622D31">
      <w:pPr>
        <w:spacing w:line="480" w:lineRule="auto"/>
        <w:ind w:firstLine="426"/>
        <w:jc w:val="both"/>
      </w:pPr>
    </w:p>
    <w:p w14:paraId="419655BC" w14:textId="4E1E1A2D" w:rsidR="00622D31" w:rsidRDefault="00622D31" w:rsidP="00622D31">
      <w:pPr>
        <w:pStyle w:val="Heading2"/>
        <w:numPr>
          <w:ilvl w:val="0"/>
          <w:numId w:val="95"/>
        </w:numPr>
        <w:ind w:left="426" w:hanging="426"/>
        <w:rPr>
          <w:rFonts w:cs="Times New Roman"/>
          <w:b w:val="0"/>
          <w:bCs/>
          <w:szCs w:val="24"/>
        </w:rPr>
      </w:pPr>
      <w:bookmarkStart w:id="269" w:name="_Toc80226329"/>
      <w:r w:rsidRPr="004B2984">
        <w:rPr>
          <w:rFonts w:cs="Times New Roman"/>
          <w:bCs/>
          <w:szCs w:val="24"/>
        </w:rPr>
        <w:t>K</w:t>
      </w:r>
      <w:r w:rsidR="00BE7430">
        <w:rPr>
          <w:rFonts w:cs="Times New Roman"/>
          <w:bCs/>
          <w:szCs w:val="24"/>
        </w:rPr>
        <w:t>esimpulan</w:t>
      </w:r>
      <w:bookmarkEnd w:id="269"/>
    </w:p>
    <w:p w14:paraId="3F63DA19" w14:textId="77777777" w:rsidR="00622D31" w:rsidRDefault="00622D31" w:rsidP="00622D31">
      <w:pPr>
        <w:spacing w:line="360" w:lineRule="auto"/>
        <w:ind w:firstLine="426"/>
        <w:jc w:val="both"/>
      </w:pPr>
      <w:r w:rsidRPr="006F0840">
        <w:t>Pada proses Pengembangan Aplikasi Seleksi Kelayakan Pengajuan Proposal Skripsi dan Sidang Skripsi Berbasis Web di Fakultas teknologi Informasi Universitas Bale Bandung ini dapat diambil beberapa kesimpulan sebagai berikut :</w:t>
      </w:r>
    </w:p>
    <w:p w14:paraId="74B2D1E3" w14:textId="77777777" w:rsidR="00622D31" w:rsidRDefault="00622D31" w:rsidP="00622D31">
      <w:pPr>
        <w:pStyle w:val="ListParagraph"/>
        <w:numPr>
          <w:ilvl w:val="0"/>
          <w:numId w:val="96"/>
        </w:numPr>
        <w:spacing w:line="360" w:lineRule="auto"/>
        <w:ind w:left="567"/>
        <w:jc w:val="both"/>
      </w:pPr>
      <w:r w:rsidRPr="006F0840">
        <w:t>Aplikasi Seleksi Kelayakan Pengajuan Proposal Skripsi dan Sidang Skripsi Berbasis Web di Fakultas teknologi Informasi Universitas Bale Bandung ini dapat</w:t>
      </w:r>
      <w:r>
        <w:t xml:space="preserve"> memudahkan mahasiswa dalam melakukan pendaftaran Skripsi.</w:t>
      </w:r>
    </w:p>
    <w:p w14:paraId="0B2AE562" w14:textId="4FC67C01" w:rsidR="00622D31" w:rsidRDefault="00622D31" w:rsidP="00622D31">
      <w:pPr>
        <w:pStyle w:val="ListParagraph"/>
        <w:numPr>
          <w:ilvl w:val="0"/>
          <w:numId w:val="96"/>
        </w:numPr>
        <w:spacing w:line="360" w:lineRule="auto"/>
        <w:ind w:left="567"/>
        <w:jc w:val="both"/>
      </w:pPr>
      <w:r w:rsidRPr="006F0840">
        <w:t>Aplikasi Seleksi Kelayakan Pengajuan Proposal Skripsi dan Sidang Skripsi Berbasis Web di Fakultas teknologi Informasi Universitas Bale Bandung ini dapat</w:t>
      </w:r>
      <w:r>
        <w:t xml:space="preserve"> </w:t>
      </w:r>
      <w:r w:rsidR="002D4C79">
        <w:t>ter</w:t>
      </w:r>
      <w:r>
        <w:t>implementasikan yang tadinya harus memerlukan waktu cukup panjang untuk pengumpulan berkas kini dengan adanya aplikasi ini dapat dilakukan kapan saja dan dimana saja sebelum batas waktu yang ditentukan.</w:t>
      </w:r>
    </w:p>
    <w:p w14:paraId="07AE9415" w14:textId="77777777" w:rsidR="00622D31" w:rsidRPr="006F0840" w:rsidRDefault="00622D31" w:rsidP="00622D31">
      <w:pPr>
        <w:pStyle w:val="ListParagraph"/>
        <w:numPr>
          <w:ilvl w:val="0"/>
          <w:numId w:val="96"/>
        </w:numPr>
        <w:spacing w:line="360" w:lineRule="auto"/>
        <w:ind w:left="567"/>
        <w:jc w:val="both"/>
      </w:pPr>
      <w:r w:rsidRPr="006F0840">
        <w:t>Aplikasi Seleksi Kelayakan Pengajuan Proposal Skripsi dan Sidang Skripsi Berbasis Web di Fakultas teknologi Informasi Universitas Bale Bandung ini dapat</w:t>
      </w:r>
      <w:r>
        <w:t xml:space="preserve"> diakses oleh Mahasiswa dan bagian Tata Usaha Fakultas Teknologi Informasi Universitas Bale Bandung.</w:t>
      </w:r>
    </w:p>
    <w:p w14:paraId="4F7394F0" w14:textId="77777777" w:rsidR="00622D31" w:rsidRPr="006F0840" w:rsidRDefault="00622D31" w:rsidP="00BE7430">
      <w:pPr>
        <w:spacing w:line="480" w:lineRule="auto"/>
      </w:pPr>
    </w:p>
    <w:p w14:paraId="20259494" w14:textId="77777777" w:rsidR="00622D31" w:rsidRPr="009D39EA" w:rsidRDefault="00622D31" w:rsidP="00622D31">
      <w:pPr>
        <w:pStyle w:val="Heading2"/>
        <w:numPr>
          <w:ilvl w:val="0"/>
          <w:numId w:val="95"/>
        </w:numPr>
        <w:ind w:left="426" w:hanging="426"/>
        <w:rPr>
          <w:rFonts w:cs="Times New Roman"/>
          <w:b w:val="0"/>
          <w:bCs/>
          <w:szCs w:val="24"/>
        </w:rPr>
      </w:pPr>
      <w:bookmarkStart w:id="270" w:name="_Toc80226330"/>
      <w:r w:rsidRPr="009D39EA">
        <w:rPr>
          <w:rFonts w:cs="Times New Roman"/>
          <w:bCs/>
          <w:szCs w:val="24"/>
        </w:rPr>
        <w:t>SARAN</w:t>
      </w:r>
      <w:bookmarkEnd w:id="270"/>
    </w:p>
    <w:p w14:paraId="5CC1BFFD" w14:textId="77777777" w:rsidR="00622D31" w:rsidRDefault="00622D31" w:rsidP="00622D31">
      <w:pPr>
        <w:spacing w:line="360" w:lineRule="auto"/>
        <w:ind w:firstLine="426"/>
        <w:jc w:val="both"/>
      </w:pPr>
      <w:r w:rsidRPr="00975AD3">
        <w:t>Dari hasil Pengembangan Aplikasi Seleksi Kelayakan Pengajuan Proposal Skripsi dan Sidang Skripsi Berbasis Web di Fakultas teknologi Informasi Universitas Bale Bandung, penulis memberikan saran agar pada tahap selanjutnya dilakukan pengembangan, antara lain meliputi:</w:t>
      </w:r>
    </w:p>
    <w:p w14:paraId="0FEF3F07" w14:textId="77777777" w:rsidR="00622D31" w:rsidRDefault="00622D31" w:rsidP="00622D31">
      <w:pPr>
        <w:pStyle w:val="ListParagraph"/>
        <w:numPr>
          <w:ilvl w:val="0"/>
          <w:numId w:val="97"/>
        </w:numPr>
        <w:spacing w:line="360" w:lineRule="auto"/>
        <w:ind w:left="567"/>
        <w:jc w:val="both"/>
      </w:pPr>
      <w:r>
        <w:lastRenderedPageBreak/>
        <w:t xml:space="preserve">Penambahan fitur </w:t>
      </w:r>
      <w:r w:rsidRPr="00975AD3">
        <w:t>Per</w:t>
      </w:r>
      <w:r>
        <w:t>pustakaan Skripsi yang bertujuan untuk menambah referensi mahasiswa yang sedang melakukan Skripsi.</w:t>
      </w:r>
    </w:p>
    <w:p w14:paraId="6851BB85" w14:textId="77777777" w:rsidR="00622D31" w:rsidRDefault="00622D31" w:rsidP="00622D31">
      <w:pPr>
        <w:pStyle w:val="ListParagraph"/>
        <w:numPr>
          <w:ilvl w:val="0"/>
          <w:numId w:val="97"/>
        </w:numPr>
        <w:spacing w:line="360" w:lineRule="auto"/>
        <w:ind w:left="567"/>
        <w:jc w:val="both"/>
      </w:pPr>
      <w:r>
        <w:t xml:space="preserve">Penambahan Fitur </w:t>
      </w:r>
      <w:r w:rsidRPr="00975AD3">
        <w:rPr>
          <w:i/>
          <w:iCs/>
        </w:rPr>
        <w:t>login</w:t>
      </w:r>
      <w:r>
        <w:rPr>
          <w:i/>
          <w:iCs/>
        </w:rPr>
        <w:t xml:space="preserve"> </w:t>
      </w:r>
      <w:r>
        <w:t>Dosen Pembimbing untuk melakukan bimbingan online.</w:t>
      </w:r>
    </w:p>
    <w:p w14:paraId="2293BE33" w14:textId="77777777" w:rsidR="00622D31" w:rsidRDefault="00622D31" w:rsidP="00622D31">
      <w:pPr>
        <w:pStyle w:val="ListParagraph"/>
        <w:numPr>
          <w:ilvl w:val="0"/>
          <w:numId w:val="97"/>
        </w:numPr>
        <w:spacing w:line="360" w:lineRule="auto"/>
        <w:ind w:left="567"/>
        <w:jc w:val="both"/>
      </w:pPr>
      <w:r>
        <w:t>Penambahan fitur bimbingan online.</w:t>
      </w:r>
    </w:p>
    <w:p w14:paraId="18F47F0D" w14:textId="77777777" w:rsidR="00622D31" w:rsidRDefault="00622D31" w:rsidP="00622D31">
      <w:pPr>
        <w:pStyle w:val="ListParagraph"/>
        <w:numPr>
          <w:ilvl w:val="0"/>
          <w:numId w:val="97"/>
        </w:numPr>
        <w:spacing w:line="360" w:lineRule="auto"/>
        <w:ind w:left="567"/>
        <w:jc w:val="both"/>
      </w:pPr>
      <w:r w:rsidRPr="00975AD3">
        <w:t xml:space="preserve">Perbaikan </w:t>
      </w:r>
      <w:r w:rsidRPr="00975AD3">
        <w:rPr>
          <w:i/>
          <w:iCs/>
        </w:rPr>
        <w:t>User Interface</w:t>
      </w:r>
      <w:r w:rsidRPr="00975AD3">
        <w:t xml:space="preserve"> agar lebih menarik</w:t>
      </w:r>
    </w:p>
    <w:p w14:paraId="76BAC500" w14:textId="77777777" w:rsidR="00622D31" w:rsidRPr="00975AD3" w:rsidRDefault="00622D31" w:rsidP="00622D31">
      <w:pPr>
        <w:pStyle w:val="ListParagraph"/>
        <w:spacing w:line="360" w:lineRule="auto"/>
        <w:ind w:left="142"/>
        <w:jc w:val="both"/>
      </w:pPr>
    </w:p>
    <w:p w14:paraId="46F0AEB2" w14:textId="2CD4DA31" w:rsidR="002A154B" w:rsidRDefault="002A154B" w:rsidP="00622D31">
      <w:pPr>
        <w:spacing w:after="160"/>
      </w:pPr>
    </w:p>
    <w:p w14:paraId="7CC35EB1" w14:textId="6E14A4C8" w:rsidR="00056CD3" w:rsidRDefault="00056CD3" w:rsidP="00622D31">
      <w:pPr>
        <w:spacing w:after="160"/>
      </w:pPr>
    </w:p>
    <w:p w14:paraId="29028FDB" w14:textId="7CCCCDE5" w:rsidR="00056CD3" w:rsidRDefault="00056CD3" w:rsidP="00622D31">
      <w:pPr>
        <w:spacing w:after="160"/>
      </w:pPr>
    </w:p>
    <w:p w14:paraId="5803C945" w14:textId="60256488" w:rsidR="00056CD3" w:rsidRDefault="00056CD3" w:rsidP="00622D31">
      <w:pPr>
        <w:spacing w:after="160"/>
      </w:pPr>
    </w:p>
    <w:p w14:paraId="158E8F9F" w14:textId="3749D0D8" w:rsidR="00056CD3" w:rsidRDefault="00056CD3" w:rsidP="00622D31">
      <w:pPr>
        <w:spacing w:after="160"/>
      </w:pPr>
    </w:p>
    <w:p w14:paraId="25DDCEFA" w14:textId="4AA4BF30" w:rsidR="00056CD3" w:rsidRDefault="00056CD3" w:rsidP="00622D31">
      <w:pPr>
        <w:spacing w:after="160"/>
      </w:pPr>
    </w:p>
    <w:p w14:paraId="2D478009" w14:textId="4CE51B0B" w:rsidR="00056CD3" w:rsidRDefault="00056CD3" w:rsidP="00622D31">
      <w:pPr>
        <w:spacing w:after="160"/>
      </w:pPr>
    </w:p>
    <w:p w14:paraId="0C4B4A1E" w14:textId="1BD73902" w:rsidR="00056CD3" w:rsidRDefault="00056CD3" w:rsidP="00622D31">
      <w:pPr>
        <w:spacing w:after="160"/>
      </w:pPr>
    </w:p>
    <w:p w14:paraId="2AB2C53D" w14:textId="54E27102" w:rsidR="00056CD3" w:rsidRDefault="00056CD3" w:rsidP="00622D31">
      <w:pPr>
        <w:spacing w:after="160"/>
      </w:pPr>
    </w:p>
    <w:p w14:paraId="0E16331F" w14:textId="2D9EA438" w:rsidR="00056CD3" w:rsidRDefault="00056CD3" w:rsidP="00622D31">
      <w:pPr>
        <w:spacing w:after="160"/>
      </w:pPr>
    </w:p>
    <w:p w14:paraId="3A0EB2DE" w14:textId="0C9018A5" w:rsidR="00056CD3" w:rsidRDefault="002D4C79" w:rsidP="00622D31">
      <w:pPr>
        <w:spacing w:after="160"/>
      </w:pPr>
      <w:r>
        <w:t xml:space="preserve"> </w:t>
      </w:r>
    </w:p>
    <w:p w14:paraId="64435613" w14:textId="58CE01D2" w:rsidR="00056CD3" w:rsidRDefault="00056CD3" w:rsidP="00622D31">
      <w:pPr>
        <w:spacing w:after="160"/>
      </w:pPr>
    </w:p>
    <w:p w14:paraId="7228C3E1" w14:textId="4F931748" w:rsidR="00056CD3" w:rsidRDefault="00056CD3" w:rsidP="00622D31">
      <w:pPr>
        <w:spacing w:after="160"/>
      </w:pPr>
    </w:p>
    <w:p w14:paraId="58F102BE" w14:textId="1F2E18B9" w:rsidR="00056CD3" w:rsidRDefault="00056CD3" w:rsidP="00622D31">
      <w:pPr>
        <w:spacing w:after="160"/>
      </w:pPr>
    </w:p>
    <w:p w14:paraId="46772655" w14:textId="03F58F7C" w:rsidR="00056CD3" w:rsidRDefault="00056CD3" w:rsidP="00622D31">
      <w:pPr>
        <w:spacing w:after="160"/>
      </w:pPr>
    </w:p>
    <w:p w14:paraId="7E8E2CAF" w14:textId="37E10D12" w:rsidR="00056CD3" w:rsidRDefault="00056CD3" w:rsidP="00622D31">
      <w:pPr>
        <w:spacing w:after="160"/>
      </w:pPr>
    </w:p>
    <w:p w14:paraId="4FBF3E2F" w14:textId="51724B1A" w:rsidR="00056CD3" w:rsidRDefault="00056CD3" w:rsidP="00622D31">
      <w:pPr>
        <w:spacing w:after="160"/>
      </w:pPr>
    </w:p>
    <w:p w14:paraId="28B8166A" w14:textId="08961C52" w:rsidR="00056CD3" w:rsidRDefault="00056CD3" w:rsidP="00622D31">
      <w:pPr>
        <w:spacing w:after="160"/>
      </w:pPr>
    </w:p>
    <w:p w14:paraId="01C92C44" w14:textId="3E50C90B" w:rsidR="00056CD3" w:rsidRDefault="00056CD3" w:rsidP="00622D31">
      <w:pPr>
        <w:spacing w:after="160"/>
      </w:pPr>
    </w:p>
    <w:p w14:paraId="3C3D7A45" w14:textId="4681D731" w:rsidR="00056CD3" w:rsidRDefault="00056CD3" w:rsidP="00622D31">
      <w:pPr>
        <w:spacing w:after="160"/>
      </w:pPr>
    </w:p>
    <w:p w14:paraId="7E293C60" w14:textId="205ABEAD" w:rsidR="00056CD3" w:rsidRDefault="00056CD3" w:rsidP="00622D31">
      <w:pPr>
        <w:spacing w:after="160"/>
      </w:pPr>
    </w:p>
    <w:p w14:paraId="3938C870" w14:textId="77777777" w:rsidR="00056CD3" w:rsidRDefault="00056CD3" w:rsidP="00622D31">
      <w:pPr>
        <w:spacing w:after="160"/>
        <w:sectPr w:rsidR="00056CD3" w:rsidSect="00987356">
          <w:pgSz w:w="11906" w:h="16838"/>
          <w:pgMar w:top="1701" w:right="1701" w:bottom="1701" w:left="2268" w:header="709" w:footer="709" w:gutter="0"/>
          <w:cols w:space="708"/>
          <w:titlePg/>
          <w:docGrid w:linePitch="360"/>
        </w:sectPr>
      </w:pPr>
    </w:p>
    <w:p w14:paraId="0AB9B0A6" w14:textId="098DD931" w:rsidR="00DD0F76" w:rsidRDefault="00150B78" w:rsidP="00150B78">
      <w:pPr>
        <w:pStyle w:val="Heading1"/>
        <w:spacing w:before="0" w:line="360" w:lineRule="auto"/>
        <w:rPr>
          <w:lang w:val="id-ID"/>
        </w:rPr>
      </w:pPr>
      <w:bookmarkStart w:id="271" w:name="_Toc47457742"/>
      <w:bookmarkStart w:id="272" w:name="_Toc80226331"/>
      <w:r>
        <w:rPr>
          <w:lang w:val="id-ID"/>
        </w:rPr>
        <w:lastRenderedPageBreak/>
        <w:t>DAFTAR PUSTAKA</w:t>
      </w:r>
      <w:bookmarkEnd w:id="271"/>
      <w:bookmarkEnd w:id="272"/>
    </w:p>
    <w:p w14:paraId="43180E20" w14:textId="7088B975" w:rsidR="00A634BE" w:rsidRDefault="00A634BE" w:rsidP="00150B78">
      <w:pPr>
        <w:spacing w:line="480" w:lineRule="auto"/>
        <w:rPr>
          <w:lang w:val="id-ID"/>
        </w:rPr>
      </w:pPr>
    </w:p>
    <w:p w14:paraId="483FA7D4" w14:textId="77777777" w:rsidR="003D5150" w:rsidRPr="00150B78" w:rsidRDefault="003D5150" w:rsidP="00150B78">
      <w:pPr>
        <w:spacing w:line="480" w:lineRule="auto"/>
        <w:rPr>
          <w:lang w:val="id-ID"/>
        </w:rPr>
      </w:pPr>
    </w:p>
    <w:p w14:paraId="4ECD0F80" w14:textId="7375C8C8" w:rsidR="003D5150" w:rsidRPr="003D5150" w:rsidRDefault="00DD0F76" w:rsidP="002D4C79">
      <w:pPr>
        <w:widowControl w:val="0"/>
        <w:autoSpaceDE w:val="0"/>
        <w:autoSpaceDN w:val="0"/>
        <w:adjustRightInd w:val="0"/>
        <w:spacing w:line="360" w:lineRule="auto"/>
        <w:ind w:left="480" w:hanging="480"/>
        <w:jc w:val="both"/>
        <w:rPr>
          <w:noProof/>
        </w:rPr>
      </w:pPr>
      <w:r>
        <w:rPr>
          <w:b/>
          <w:bCs/>
        </w:rPr>
        <w:fldChar w:fldCharType="begin" w:fldLock="1"/>
      </w:r>
      <w:r>
        <w:rPr>
          <w:b/>
          <w:bCs/>
        </w:rPr>
        <w:instrText xml:space="preserve">ADDIN Mendeley Bibliography CSL_BIBLIOGRAPHY </w:instrText>
      </w:r>
      <w:r>
        <w:rPr>
          <w:b/>
          <w:bCs/>
        </w:rPr>
        <w:fldChar w:fldCharType="separate"/>
      </w:r>
      <w:r w:rsidR="003D5150" w:rsidRPr="003D5150">
        <w:rPr>
          <w:noProof/>
        </w:rPr>
        <w:t xml:space="preserve">Abdulloh, Rohi. 2018. </w:t>
      </w:r>
      <w:r w:rsidR="003D5150" w:rsidRPr="003D5150">
        <w:rPr>
          <w:i/>
          <w:iCs/>
          <w:noProof/>
        </w:rPr>
        <w:t>7 in 1 Pemrograman Web Untuk Pemula</w:t>
      </w:r>
      <w:r w:rsidR="003D5150" w:rsidRPr="003D5150">
        <w:rPr>
          <w:noProof/>
        </w:rPr>
        <w:t>. ed. Rohi Abdulloh. Elex media komputindo 2018.</w:t>
      </w:r>
    </w:p>
    <w:p w14:paraId="2BD8708D" w14:textId="77777777" w:rsidR="003D5150" w:rsidRPr="003D5150" w:rsidRDefault="003D5150" w:rsidP="002D4C79">
      <w:pPr>
        <w:widowControl w:val="0"/>
        <w:autoSpaceDE w:val="0"/>
        <w:autoSpaceDN w:val="0"/>
        <w:adjustRightInd w:val="0"/>
        <w:spacing w:line="360" w:lineRule="auto"/>
        <w:ind w:left="480" w:hanging="480"/>
        <w:jc w:val="both"/>
        <w:rPr>
          <w:noProof/>
        </w:rPr>
      </w:pPr>
      <w:r w:rsidRPr="003D5150">
        <w:rPr>
          <w:noProof/>
        </w:rPr>
        <w:t xml:space="preserve">Fadillah, syafrial fahri pane; mochhammad zamzam; muhammad diar. 2020. </w:t>
      </w:r>
      <w:r w:rsidRPr="003D5150">
        <w:rPr>
          <w:i/>
          <w:iCs/>
          <w:noProof/>
        </w:rPr>
        <w:t>Membangun Aplikasi Peminjaman Jurnal Menggunakan Aplikasi Oracle Apex Online</w:t>
      </w:r>
      <w:r w:rsidRPr="003D5150">
        <w:rPr>
          <w:noProof/>
        </w:rPr>
        <w:t>. ed. muhammad diar fadillah syafrial fahri pane, mochhammad zamzam. Kreatif, 2020.</w:t>
      </w:r>
    </w:p>
    <w:p w14:paraId="29629CE7" w14:textId="77777777" w:rsidR="003D5150" w:rsidRPr="003D5150" w:rsidRDefault="003D5150" w:rsidP="002D4C79">
      <w:pPr>
        <w:widowControl w:val="0"/>
        <w:autoSpaceDE w:val="0"/>
        <w:autoSpaceDN w:val="0"/>
        <w:adjustRightInd w:val="0"/>
        <w:spacing w:line="360" w:lineRule="auto"/>
        <w:ind w:left="480" w:hanging="480"/>
        <w:jc w:val="both"/>
        <w:rPr>
          <w:noProof/>
        </w:rPr>
      </w:pPr>
      <w:r w:rsidRPr="003D5150">
        <w:rPr>
          <w:noProof/>
        </w:rPr>
        <w:t xml:space="preserve">Guru Pendidikan. 2020. “Pengertian Aplikasi Menurut Para Ahli.” </w:t>
      </w:r>
      <w:r w:rsidRPr="003D5150">
        <w:rPr>
          <w:i/>
          <w:iCs/>
          <w:noProof/>
        </w:rPr>
        <w:t>SeputarIlmu.com</w:t>
      </w:r>
      <w:r w:rsidRPr="003D5150">
        <w:rPr>
          <w:noProof/>
        </w:rPr>
        <w:t>. https://seputarilmu.com/2020/12/pengertian-aplikasi-menurut-para-ahli.html (April 20, 2021).</w:t>
      </w:r>
    </w:p>
    <w:p w14:paraId="472A0EED" w14:textId="77777777" w:rsidR="003D5150" w:rsidRPr="003D5150" w:rsidRDefault="003D5150" w:rsidP="002D4C79">
      <w:pPr>
        <w:widowControl w:val="0"/>
        <w:autoSpaceDE w:val="0"/>
        <w:autoSpaceDN w:val="0"/>
        <w:adjustRightInd w:val="0"/>
        <w:spacing w:line="360" w:lineRule="auto"/>
        <w:ind w:left="480" w:hanging="480"/>
        <w:jc w:val="both"/>
        <w:rPr>
          <w:noProof/>
        </w:rPr>
      </w:pPr>
      <w:r w:rsidRPr="003D5150">
        <w:rPr>
          <w:noProof/>
        </w:rPr>
        <w:t xml:space="preserve">Hasantirmizi. 2017. “Pengertian Sublime Text.” </w:t>
      </w:r>
      <w:r w:rsidRPr="003D5150">
        <w:rPr>
          <w:i/>
          <w:iCs/>
          <w:noProof/>
        </w:rPr>
        <w:t>hasantirmizi.blogspot.com</w:t>
      </w:r>
      <w:r w:rsidRPr="003D5150">
        <w:rPr>
          <w:noProof/>
        </w:rPr>
        <w:t>. https://hasantarmizi.blogspot.com/2017/04/pengertian-sublime-text.html?m=1 (April 21, 2021).</w:t>
      </w:r>
    </w:p>
    <w:p w14:paraId="338B7F1A" w14:textId="77777777" w:rsidR="003D5150" w:rsidRPr="003D5150" w:rsidRDefault="003D5150" w:rsidP="002D4C79">
      <w:pPr>
        <w:widowControl w:val="0"/>
        <w:autoSpaceDE w:val="0"/>
        <w:autoSpaceDN w:val="0"/>
        <w:adjustRightInd w:val="0"/>
        <w:spacing w:line="360" w:lineRule="auto"/>
        <w:ind w:left="480" w:hanging="480"/>
        <w:jc w:val="both"/>
        <w:rPr>
          <w:noProof/>
        </w:rPr>
      </w:pPr>
      <w:r w:rsidRPr="003D5150">
        <w:rPr>
          <w:noProof/>
        </w:rPr>
        <w:t xml:space="preserve">Hidayatullah Priyanto, Khairul Jauhari Kawistara. 2017. </w:t>
      </w:r>
      <w:r w:rsidRPr="003D5150">
        <w:rPr>
          <w:i/>
          <w:iCs/>
          <w:noProof/>
        </w:rPr>
        <w:t>Pemrograman Web</w:t>
      </w:r>
      <w:r w:rsidRPr="003D5150">
        <w:rPr>
          <w:noProof/>
        </w:rPr>
        <w:t>. Bandung: Informatika Bandung.</w:t>
      </w:r>
    </w:p>
    <w:p w14:paraId="0997DC98" w14:textId="77777777" w:rsidR="003D5150" w:rsidRPr="003D5150" w:rsidRDefault="003D5150" w:rsidP="002D4C79">
      <w:pPr>
        <w:widowControl w:val="0"/>
        <w:autoSpaceDE w:val="0"/>
        <w:autoSpaceDN w:val="0"/>
        <w:adjustRightInd w:val="0"/>
        <w:spacing w:line="360" w:lineRule="auto"/>
        <w:ind w:left="480" w:hanging="480"/>
        <w:jc w:val="both"/>
        <w:rPr>
          <w:noProof/>
        </w:rPr>
      </w:pPr>
      <w:r w:rsidRPr="003D5150">
        <w:rPr>
          <w:noProof/>
        </w:rPr>
        <w:t>Informatika, Program Studi et al. 2020. “UNIVERSITAS PGRI SEMARANG BERBASIS WEB DI UPT TIK UNIVERSITAS PGRI SEMARANG.” 5(Sens 5): 474–80.</w:t>
      </w:r>
    </w:p>
    <w:p w14:paraId="21F66606" w14:textId="77777777" w:rsidR="003D5150" w:rsidRPr="003D5150" w:rsidRDefault="003D5150" w:rsidP="002D4C79">
      <w:pPr>
        <w:widowControl w:val="0"/>
        <w:autoSpaceDE w:val="0"/>
        <w:autoSpaceDN w:val="0"/>
        <w:adjustRightInd w:val="0"/>
        <w:spacing w:line="360" w:lineRule="auto"/>
        <w:ind w:left="480" w:hanging="480"/>
        <w:jc w:val="both"/>
        <w:rPr>
          <w:noProof/>
        </w:rPr>
      </w:pPr>
      <w:r w:rsidRPr="003D5150">
        <w:rPr>
          <w:noProof/>
        </w:rPr>
        <w:t xml:space="preserve">Kaban, Roberto. 2018. </w:t>
      </w:r>
      <w:r w:rsidRPr="003D5150">
        <w:rPr>
          <w:i/>
          <w:iCs/>
          <w:noProof/>
        </w:rPr>
        <w:t>Bootstrap CSS Framework</w:t>
      </w:r>
      <w:r w:rsidRPr="003D5150">
        <w:rPr>
          <w:noProof/>
        </w:rPr>
        <w:t>. Medan: Andi.</w:t>
      </w:r>
    </w:p>
    <w:p w14:paraId="04B4AD81" w14:textId="77777777" w:rsidR="003D5150" w:rsidRPr="003D5150" w:rsidRDefault="003D5150" w:rsidP="002D4C79">
      <w:pPr>
        <w:widowControl w:val="0"/>
        <w:autoSpaceDE w:val="0"/>
        <w:autoSpaceDN w:val="0"/>
        <w:adjustRightInd w:val="0"/>
        <w:spacing w:line="360" w:lineRule="auto"/>
        <w:ind w:left="480" w:hanging="480"/>
        <w:jc w:val="both"/>
        <w:rPr>
          <w:noProof/>
        </w:rPr>
      </w:pPr>
      <w:r w:rsidRPr="003D5150">
        <w:rPr>
          <w:noProof/>
        </w:rPr>
        <w:t xml:space="preserve">Kasim, Adnan, Lillyan Hadjaratie, and Roviana H Dai. 2020. “Rancang Bangun Sistem Informasi Skripsi Dan Kerja Praktik Berbasis Web.” </w:t>
      </w:r>
      <w:r w:rsidRPr="003D5150">
        <w:rPr>
          <w:i/>
          <w:iCs/>
          <w:noProof/>
        </w:rPr>
        <w:t>Jambura Journal of Informatics</w:t>
      </w:r>
      <w:r w:rsidRPr="003D5150">
        <w:rPr>
          <w:noProof/>
        </w:rPr>
        <w:t xml:space="preserve"> 2(2). http://ejurnal.ung.ac.id/index.php/jji.</w:t>
      </w:r>
    </w:p>
    <w:p w14:paraId="2270DF9E" w14:textId="77777777" w:rsidR="003D5150" w:rsidRPr="003D5150" w:rsidRDefault="003D5150" w:rsidP="002D4C79">
      <w:pPr>
        <w:widowControl w:val="0"/>
        <w:autoSpaceDE w:val="0"/>
        <w:autoSpaceDN w:val="0"/>
        <w:adjustRightInd w:val="0"/>
        <w:spacing w:line="360" w:lineRule="auto"/>
        <w:ind w:left="480" w:hanging="480"/>
        <w:jc w:val="both"/>
        <w:rPr>
          <w:noProof/>
        </w:rPr>
      </w:pPr>
      <w:r w:rsidRPr="003D5150">
        <w:rPr>
          <w:noProof/>
        </w:rPr>
        <w:t xml:space="preserve">Kautsar, Ahmad. 2018. “Pengembangan Aplikasi Penjadwalan Seminar Jadwal Seminar Dan Ujian Skripsi Berbasis Mobile.” </w:t>
      </w:r>
      <w:r w:rsidRPr="003D5150">
        <w:rPr>
          <w:i/>
          <w:iCs/>
          <w:noProof/>
        </w:rPr>
        <w:t>Fakultas Sains Dan Teknologi</w:t>
      </w:r>
      <w:r w:rsidRPr="003D5150">
        <w:rPr>
          <w:noProof/>
        </w:rPr>
        <w:t>.</w:t>
      </w:r>
    </w:p>
    <w:p w14:paraId="5F3F7B40" w14:textId="77777777" w:rsidR="003D5150" w:rsidRPr="003D5150" w:rsidRDefault="003D5150" w:rsidP="002D4C79">
      <w:pPr>
        <w:widowControl w:val="0"/>
        <w:autoSpaceDE w:val="0"/>
        <w:autoSpaceDN w:val="0"/>
        <w:adjustRightInd w:val="0"/>
        <w:spacing w:line="360" w:lineRule="auto"/>
        <w:ind w:left="480" w:hanging="480"/>
        <w:jc w:val="both"/>
        <w:rPr>
          <w:noProof/>
        </w:rPr>
      </w:pPr>
      <w:r w:rsidRPr="003D5150">
        <w:rPr>
          <w:noProof/>
        </w:rPr>
        <w:t xml:space="preserve">Kurniawan, Hendra, and Wicaksono Bandung Bondowoso. 2019. “Sistem Informasi Terintegrasi Tugas Akhir/Skripsi Berbasis Web (Studi Kasus: Jurusan Sistem Informasi Institut Informatika Dan Bisnis Darmajaya).” </w:t>
      </w:r>
      <w:r w:rsidRPr="003D5150">
        <w:rPr>
          <w:i/>
          <w:iCs/>
          <w:noProof/>
        </w:rPr>
        <w:t>Jurnal Sistem Informasi dan Manajemen Basis Data (SIMADA)</w:t>
      </w:r>
      <w:r w:rsidRPr="003D5150">
        <w:rPr>
          <w:noProof/>
        </w:rPr>
        <w:t xml:space="preserve"> 2(2): 124–34.</w:t>
      </w:r>
    </w:p>
    <w:p w14:paraId="216831B3" w14:textId="77777777" w:rsidR="003D5150" w:rsidRPr="003D5150" w:rsidRDefault="003D5150" w:rsidP="002D4C79">
      <w:pPr>
        <w:widowControl w:val="0"/>
        <w:autoSpaceDE w:val="0"/>
        <w:autoSpaceDN w:val="0"/>
        <w:adjustRightInd w:val="0"/>
        <w:spacing w:line="360" w:lineRule="auto"/>
        <w:ind w:left="480" w:hanging="480"/>
        <w:jc w:val="both"/>
        <w:rPr>
          <w:noProof/>
        </w:rPr>
      </w:pPr>
      <w:r w:rsidRPr="003D5150">
        <w:rPr>
          <w:noProof/>
        </w:rPr>
        <w:t xml:space="preserve">Madcoms, Andi. 2016. </w:t>
      </w:r>
      <w:r w:rsidRPr="003D5150">
        <w:rPr>
          <w:i/>
          <w:iCs/>
          <w:noProof/>
        </w:rPr>
        <w:t>Pemrograman PHP Dan MySQL Untuk Pemula</w:t>
      </w:r>
      <w:r w:rsidRPr="003D5150">
        <w:rPr>
          <w:noProof/>
        </w:rPr>
        <w:t>. Yogyakarta: Andi.</w:t>
      </w:r>
    </w:p>
    <w:p w14:paraId="354765A3" w14:textId="77777777" w:rsidR="003D5150" w:rsidRPr="003D5150" w:rsidRDefault="003D5150" w:rsidP="002D4C79">
      <w:pPr>
        <w:widowControl w:val="0"/>
        <w:autoSpaceDE w:val="0"/>
        <w:autoSpaceDN w:val="0"/>
        <w:adjustRightInd w:val="0"/>
        <w:spacing w:line="360" w:lineRule="auto"/>
        <w:ind w:left="480" w:hanging="480"/>
        <w:jc w:val="both"/>
        <w:rPr>
          <w:noProof/>
        </w:rPr>
      </w:pPr>
      <w:r w:rsidRPr="003D5150">
        <w:rPr>
          <w:noProof/>
        </w:rPr>
        <w:lastRenderedPageBreak/>
        <w:t xml:space="preserve">Murtadho, Mukhamad, and Cahya Bagus Sanjaya. 2019. “Sistem Aplikasi Pendaftaran Skripsi Berbasis Mobile Di Universitas Yudharta Pasuruan Menggunakan Motodologi Unified Process.” </w:t>
      </w:r>
      <w:r w:rsidRPr="003D5150">
        <w:rPr>
          <w:i/>
          <w:iCs/>
          <w:noProof/>
        </w:rPr>
        <w:t>JASIEK (Jurnal Aplikasi Sains, Informasi, Elektronika dan Komputer)</w:t>
      </w:r>
      <w:r w:rsidRPr="003D5150">
        <w:rPr>
          <w:noProof/>
        </w:rPr>
        <w:t xml:space="preserve"> 1(2): 156–60.</w:t>
      </w:r>
    </w:p>
    <w:p w14:paraId="0F12EE3E" w14:textId="77777777" w:rsidR="003D5150" w:rsidRPr="003D5150" w:rsidRDefault="003D5150" w:rsidP="002D4C79">
      <w:pPr>
        <w:widowControl w:val="0"/>
        <w:autoSpaceDE w:val="0"/>
        <w:autoSpaceDN w:val="0"/>
        <w:adjustRightInd w:val="0"/>
        <w:spacing w:line="360" w:lineRule="auto"/>
        <w:ind w:left="480" w:hanging="480"/>
        <w:jc w:val="both"/>
        <w:rPr>
          <w:noProof/>
        </w:rPr>
      </w:pPr>
      <w:r w:rsidRPr="003D5150">
        <w:rPr>
          <w:noProof/>
        </w:rPr>
        <w:t xml:space="preserve">Mustianti, Mustianti, Ida Bagus Ketut Widiartha, and Moh Ali Albar. 2020. “Sistem Informasi Tugas Akhir Program Studi Informatika.” </w:t>
      </w:r>
      <w:r w:rsidRPr="003D5150">
        <w:rPr>
          <w:i/>
          <w:iCs/>
          <w:noProof/>
        </w:rPr>
        <w:t>Jurnal Teknologi Informasi, Komputer, dan Aplikasinya (JTIKA )</w:t>
      </w:r>
      <w:r w:rsidRPr="003D5150">
        <w:rPr>
          <w:noProof/>
        </w:rPr>
        <w:t xml:space="preserve"> 2(1): 19–29.</w:t>
      </w:r>
    </w:p>
    <w:p w14:paraId="644A73B3" w14:textId="77777777" w:rsidR="003D5150" w:rsidRPr="003D5150" w:rsidRDefault="003D5150" w:rsidP="002D4C79">
      <w:pPr>
        <w:widowControl w:val="0"/>
        <w:autoSpaceDE w:val="0"/>
        <w:autoSpaceDN w:val="0"/>
        <w:adjustRightInd w:val="0"/>
        <w:spacing w:line="360" w:lineRule="auto"/>
        <w:ind w:left="480" w:hanging="480"/>
        <w:jc w:val="both"/>
        <w:rPr>
          <w:noProof/>
        </w:rPr>
      </w:pPr>
      <w:r w:rsidRPr="003D5150">
        <w:rPr>
          <w:noProof/>
        </w:rPr>
        <w:t xml:space="preserve">Nathan, Andrew J., and Andrew Scobell. 2017. “Rancang Bangun Sistem Informasi Sidang Proposal Skripsi Di Universitas Nusantara PGRI Kediri.” </w:t>
      </w:r>
      <w:r w:rsidRPr="003D5150">
        <w:rPr>
          <w:i/>
          <w:iCs/>
          <w:noProof/>
        </w:rPr>
        <w:t>Snatika</w:t>
      </w:r>
      <w:r w:rsidRPr="003D5150">
        <w:rPr>
          <w:noProof/>
        </w:rPr>
        <w:t xml:space="preserve"> 4(3): 1689–99.</w:t>
      </w:r>
    </w:p>
    <w:p w14:paraId="17457631" w14:textId="77777777" w:rsidR="003D5150" w:rsidRPr="003D5150" w:rsidRDefault="003D5150" w:rsidP="002D4C79">
      <w:pPr>
        <w:widowControl w:val="0"/>
        <w:autoSpaceDE w:val="0"/>
        <w:autoSpaceDN w:val="0"/>
        <w:adjustRightInd w:val="0"/>
        <w:spacing w:line="360" w:lineRule="auto"/>
        <w:ind w:left="480" w:hanging="480"/>
        <w:jc w:val="both"/>
        <w:rPr>
          <w:noProof/>
        </w:rPr>
      </w:pPr>
      <w:r w:rsidRPr="003D5150">
        <w:rPr>
          <w:noProof/>
        </w:rPr>
        <w:t xml:space="preserve">Oktarina, Dwi, and Alyauma Hajjah. 2019. “Perancangan Sistem Penjadwalan Seminar Proposal Dan Sidang Skripsi Dengan Metode Algoritma Genetika.” </w:t>
      </w:r>
      <w:r w:rsidRPr="003D5150">
        <w:rPr>
          <w:i/>
          <w:iCs/>
          <w:noProof/>
        </w:rPr>
        <w:t>JOISIE (Journal Of Information Systems And Informatics Engineering)</w:t>
      </w:r>
      <w:r w:rsidRPr="003D5150">
        <w:rPr>
          <w:noProof/>
        </w:rPr>
        <w:t xml:space="preserve"> 3(1): 32.</w:t>
      </w:r>
    </w:p>
    <w:p w14:paraId="5ED3F94F" w14:textId="77777777" w:rsidR="003D5150" w:rsidRPr="003D5150" w:rsidRDefault="003D5150" w:rsidP="002D4C79">
      <w:pPr>
        <w:widowControl w:val="0"/>
        <w:autoSpaceDE w:val="0"/>
        <w:autoSpaceDN w:val="0"/>
        <w:adjustRightInd w:val="0"/>
        <w:spacing w:line="360" w:lineRule="auto"/>
        <w:ind w:left="480" w:hanging="480"/>
        <w:jc w:val="both"/>
        <w:rPr>
          <w:noProof/>
        </w:rPr>
      </w:pPr>
      <w:r w:rsidRPr="003D5150">
        <w:rPr>
          <w:noProof/>
        </w:rPr>
        <w:t xml:space="preserve">Patimah, Siti. 2018. “Aplikasi Manajemen E-Skripsi Online (Studi Kasus Prodi Sistem Informasi Universitas Islam Indragiri).” </w:t>
      </w:r>
      <w:r w:rsidRPr="003D5150">
        <w:rPr>
          <w:i/>
          <w:iCs/>
          <w:noProof/>
        </w:rPr>
        <w:t>Sistemasi</w:t>
      </w:r>
      <w:r w:rsidRPr="003D5150">
        <w:rPr>
          <w:noProof/>
        </w:rPr>
        <w:t xml:space="preserve"> 7(3).</w:t>
      </w:r>
    </w:p>
    <w:p w14:paraId="05103ECB" w14:textId="77777777" w:rsidR="003D5150" w:rsidRPr="003D5150" w:rsidRDefault="003D5150" w:rsidP="002D4C79">
      <w:pPr>
        <w:widowControl w:val="0"/>
        <w:autoSpaceDE w:val="0"/>
        <w:autoSpaceDN w:val="0"/>
        <w:adjustRightInd w:val="0"/>
        <w:spacing w:line="360" w:lineRule="auto"/>
        <w:ind w:left="480" w:hanging="480"/>
        <w:jc w:val="both"/>
        <w:rPr>
          <w:noProof/>
        </w:rPr>
      </w:pPr>
      <w:r w:rsidRPr="003D5150">
        <w:rPr>
          <w:noProof/>
        </w:rPr>
        <w:t>Prasti, D, M Idham, J Clara, and H Hesti. 2019. “Perancangan Interface E-Skripsi Program Studi Informatika Universitas Cokroaminoto Palopo.” : 192–200.</w:t>
      </w:r>
    </w:p>
    <w:p w14:paraId="5B45A538" w14:textId="77777777" w:rsidR="003D5150" w:rsidRPr="003D5150" w:rsidRDefault="003D5150" w:rsidP="002D4C79">
      <w:pPr>
        <w:widowControl w:val="0"/>
        <w:autoSpaceDE w:val="0"/>
        <w:autoSpaceDN w:val="0"/>
        <w:adjustRightInd w:val="0"/>
        <w:spacing w:line="360" w:lineRule="auto"/>
        <w:ind w:left="480" w:hanging="480"/>
        <w:jc w:val="both"/>
        <w:rPr>
          <w:noProof/>
        </w:rPr>
      </w:pPr>
      <w:r w:rsidRPr="003D5150">
        <w:rPr>
          <w:noProof/>
        </w:rPr>
        <w:t xml:space="preserve">Prawiro, M. 2019. “Pengertian Aplikasi : Arti, Fungsi, Klasifikasi, Dan Contoh Aplikasi.” </w:t>
      </w:r>
      <w:r w:rsidRPr="003D5150">
        <w:rPr>
          <w:i/>
          <w:iCs/>
          <w:noProof/>
        </w:rPr>
        <w:t>Maxmanroe.com</w:t>
      </w:r>
      <w:r w:rsidRPr="003D5150">
        <w:rPr>
          <w:noProof/>
        </w:rPr>
        <w:t>. http://www.maxmanroe.com/vid/teknologi/pengertian-aplikasi.htlm (April 20, 2021).</w:t>
      </w:r>
    </w:p>
    <w:p w14:paraId="19E04D62" w14:textId="77777777" w:rsidR="003D5150" w:rsidRPr="003D5150" w:rsidRDefault="003D5150" w:rsidP="002D4C79">
      <w:pPr>
        <w:widowControl w:val="0"/>
        <w:autoSpaceDE w:val="0"/>
        <w:autoSpaceDN w:val="0"/>
        <w:adjustRightInd w:val="0"/>
        <w:spacing w:line="360" w:lineRule="auto"/>
        <w:ind w:left="480" w:hanging="480"/>
        <w:jc w:val="both"/>
        <w:rPr>
          <w:noProof/>
        </w:rPr>
      </w:pPr>
      <w:r w:rsidRPr="003D5150">
        <w:rPr>
          <w:noProof/>
        </w:rPr>
        <w:t xml:space="preserve">Putra, Dimas, Azhar Azhar, and Akmalul Fata. 2016. “Rancang Bangun Aplikasi Pengajuan Proposal Judul Tugas Akhir Berbasis Web Dan Sms Gateway Menggunakan Konsep Model View Control.” </w:t>
      </w:r>
      <w:r w:rsidRPr="003D5150">
        <w:rPr>
          <w:i/>
          <w:iCs/>
          <w:noProof/>
        </w:rPr>
        <w:t>Jurnal Infomedia</w:t>
      </w:r>
      <w:r w:rsidRPr="003D5150">
        <w:rPr>
          <w:noProof/>
        </w:rPr>
        <w:t xml:space="preserve"> 1(2): 17–21.</w:t>
      </w:r>
    </w:p>
    <w:p w14:paraId="4D055BA1" w14:textId="77777777" w:rsidR="003D5150" w:rsidRPr="003D5150" w:rsidRDefault="003D5150" w:rsidP="002D4C79">
      <w:pPr>
        <w:widowControl w:val="0"/>
        <w:autoSpaceDE w:val="0"/>
        <w:autoSpaceDN w:val="0"/>
        <w:adjustRightInd w:val="0"/>
        <w:spacing w:line="360" w:lineRule="auto"/>
        <w:ind w:left="480" w:hanging="480"/>
        <w:jc w:val="both"/>
        <w:rPr>
          <w:noProof/>
        </w:rPr>
      </w:pPr>
      <w:r w:rsidRPr="003D5150">
        <w:rPr>
          <w:noProof/>
        </w:rPr>
        <w:t xml:space="preserve">Raharjo, Budi. 2018. </w:t>
      </w:r>
      <w:r w:rsidRPr="003D5150">
        <w:rPr>
          <w:i/>
          <w:iCs/>
          <w:noProof/>
        </w:rPr>
        <w:t>Modul Pemrograman Web (HTML, PHP &amp; MySQL/MariaDB) Edisi Keempat</w:t>
      </w:r>
      <w:r w:rsidRPr="003D5150">
        <w:rPr>
          <w:noProof/>
        </w:rPr>
        <w:t>. edisi keem. Bandung: Modula.</w:t>
      </w:r>
    </w:p>
    <w:p w14:paraId="6198FDB6" w14:textId="77777777" w:rsidR="003D5150" w:rsidRPr="003D5150" w:rsidRDefault="003D5150" w:rsidP="002D4C79">
      <w:pPr>
        <w:widowControl w:val="0"/>
        <w:autoSpaceDE w:val="0"/>
        <w:autoSpaceDN w:val="0"/>
        <w:adjustRightInd w:val="0"/>
        <w:spacing w:line="360" w:lineRule="auto"/>
        <w:ind w:left="480" w:hanging="480"/>
        <w:jc w:val="both"/>
        <w:rPr>
          <w:noProof/>
        </w:rPr>
      </w:pPr>
      <w:r w:rsidRPr="003D5150">
        <w:rPr>
          <w:noProof/>
        </w:rPr>
        <w:t xml:space="preserve">RIZAL, J. 2019. </w:t>
      </w:r>
      <w:r w:rsidRPr="003D5150">
        <w:rPr>
          <w:i/>
          <w:iCs/>
          <w:noProof/>
        </w:rPr>
        <w:t>Rancang Bangun Aplikasi Pendaftaran Skripsi Berbasis Web Pada Program Studi Informatika</w:t>
      </w:r>
      <w:r w:rsidRPr="003D5150">
        <w:rPr>
          <w:noProof/>
        </w:rPr>
        <w:t>. http://repository.uts.ac.id/id/eprint/24.</w:t>
      </w:r>
    </w:p>
    <w:p w14:paraId="454A213C" w14:textId="77777777" w:rsidR="003D5150" w:rsidRPr="003D5150" w:rsidRDefault="003D5150" w:rsidP="002D4C79">
      <w:pPr>
        <w:widowControl w:val="0"/>
        <w:autoSpaceDE w:val="0"/>
        <w:autoSpaceDN w:val="0"/>
        <w:adjustRightInd w:val="0"/>
        <w:spacing w:line="360" w:lineRule="auto"/>
        <w:ind w:left="480" w:hanging="480"/>
        <w:jc w:val="both"/>
        <w:rPr>
          <w:noProof/>
        </w:rPr>
      </w:pPr>
      <w:r w:rsidRPr="003D5150">
        <w:rPr>
          <w:noProof/>
        </w:rPr>
        <w:t xml:space="preserve">Rosa A.S, M.Shalahuddin. 2019. </w:t>
      </w:r>
      <w:r w:rsidRPr="003D5150">
        <w:rPr>
          <w:i/>
          <w:iCs/>
          <w:noProof/>
        </w:rPr>
        <w:t>Rekayasa Perangkat Lunak Terstruktur Dan Berorientasi Objek Edisi Revisi</w:t>
      </w:r>
      <w:r w:rsidRPr="003D5150">
        <w:rPr>
          <w:noProof/>
        </w:rPr>
        <w:t>. Edisi Revi. Bandung: Informatika Bandung.</w:t>
      </w:r>
    </w:p>
    <w:p w14:paraId="47E9C6C6" w14:textId="77777777" w:rsidR="003D5150" w:rsidRPr="003D5150" w:rsidRDefault="003D5150" w:rsidP="002D4C79">
      <w:pPr>
        <w:widowControl w:val="0"/>
        <w:autoSpaceDE w:val="0"/>
        <w:autoSpaceDN w:val="0"/>
        <w:adjustRightInd w:val="0"/>
        <w:spacing w:line="360" w:lineRule="auto"/>
        <w:ind w:left="480" w:hanging="480"/>
        <w:jc w:val="both"/>
        <w:rPr>
          <w:noProof/>
        </w:rPr>
      </w:pPr>
      <w:r w:rsidRPr="003D5150">
        <w:rPr>
          <w:noProof/>
        </w:rPr>
        <w:t xml:space="preserve">Rusmawan, Uus. 2019. </w:t>
      </w:r>
      <w:r w:rsidRPr="003D5150">
        <w:rPr>
          <w:i/>
          <w:iCs/>
          <w:noProof/>
        </w:rPr>
        <w:t>Teknik Penulisan Tugas Akhir Dan Skripsi Pemrograman</w:t>
      </w:r>
      <w:r w:rsidRPr="003D5150">
        <w:rPr>
          <w:noProof/>
        </w:rPr>
        <w:t xml:space="preserve">. </w:t>
      </w:r>
      <w:r w:rsidRPr="003D5150">
        <w:rPr>
          <w:noProof/>
        </w:rPr>
        <w:lastRenderedPageBreak/>
        <w:t>ed. Uus Rusmawan. elex media komputindo 2019.</w:t>
      </w:r>
    </w:p>
    <w:p w14:paraId="6E7B7ACF" w14:textId="77777777" w:rsidR="003D5150" w:rsidRPr="003D5150" w:rsidRDefault="003D5150" w:rsidP="002D4C79">
      <w:pPr>
        <w:widowControl w:val="0"/>
        <w:autoSpaceDE w:val="0"/>
        <w:autoSpaceDN w:val="0"/>
        <w:adjustRightInd w:val="0"/>
        <w:spacing w:line="360" w:lineRule="auto"/>
        <w:ind w:left="480" w:hanging="480"/>
        <w:jc w:val="both"/>
        <w:rPr>
          <w:noProof/>
        </w:rPr>
      </w:pPr>
      <w:r w:rsidRPr="003D5150">
        <w:rPr>
          <w:noProof/>
        </w:rPr>
        <w:t xml:space="preserve">Sa’’ad, muhammad ibnu. 2020. </w:t>
      </w:r>
      <w:r w:rsidRPr="003D5150">
        <w:rPr>
          <w:i/>
          <w:iCs/>
          <w:noProof/>
        </w:rPr>
        <w:t>Otodidak Web Programing Membuat Website Edutainment</w:t>
      </w:r>
      <w:r w:rsidRPr="003D5150">
        <w:rPr>
          <w:noProof/>
        </w:rPr>
        <w:t>. ed. Muhammad Ibnu Sa’ad. Jakarta: PT elex media komputindo.</w:t>
      </w:r>
    </w:p>
    <w:p w14:paraId="12235216" w14:textId="77777777" w:rsidR="003D5150" w:rsidRPr="003D5150" w:rsidRDefault="003D5150" w:rsidP="002D4C79">
      <w:pPr>
        <w:widowControl w:val="0"/>
        <w:autoSpaceDE w:val="0"/>
        <w:autoSpaceDN w:val="0"/>
        <w:adjustRightInd w:val="0"/>
        <w:spacing w:line="360" w:lineRule="auto"/>
        <w:ind w:left="480" w:hanging="480"/>
        <w:jc w:val="both"/>
        <w:rPr>
          <w:noProof/>
        </w:rPr>
      </w:pPr>
      <w:r w:rsidRPr="003D5150">
        <w:rPr>
          <w:noProof/>
        </w:rPr>
        <w:t xml:space="preserve">Sabirin, Febrianto, Dewi Sulistiyarini, and Zulkarnain Zulkarnain. 2020. “Pengembangan Sistem Informasi Seminar Dan Skripsi Mahasiswa.” </w:t>
      </w:r>
      <w:r w:rsidRPr="003D5150">
        <w:rPr>
          <w:i/>
          <w:iCs/>
          <w:noProof/>
        </w:rPr>
        <w:t>Edumatic : Jurnal Pendidikan Informatika</w:t>
      </w:r>
      <w:r w:rsidRPr="003D5150">
        <w:rPr>
          <w:noProof/>
        </w:rPr>
        <w:t xml:space="preserve"> 4(1): 73–82.</w:t>
      </w:r>
    </w:p>
    <w:p w14:paraId="7010C545" w14:textId="77777777" w:rsidR="003D5150" w:rsidRPr="003D5150" w:rsidRDefault="003D5150" w:rsidP="002D4C79">
      <w:pPr>
        <w:widowControl w:val="0"/>
        <w:autoSpaceDE w:val="0"/>
        <w:autoSpaceDN w:val="0"/>
        <w:adjustRightInd w:val="0"/>
        <w:spacing w:line="360" w:lineRule="auto"/>
        <w:ind w:left="480" w:hanging="480"/>
        <w:jc w:val="both"/>
        <w:rPr>
          <w:noProof/>
        </w:rPr>
      </w:pPr>
      <w:r w:rsidRPr="003D5150">
        <w:rPr>
          <w:noProof/>
        </w:rPr>
        <w:t xml:space="preserve">Sunarsi, Denok. 2018. “Pengaruh Rekrutmen, Seleksi Dan Pelatihan Terhadap Produktivitas Kerja Karyawan.” </w:t>
      </w:r>
      <w:r w:rsidRPr="003D5150">
        <w:rPr>
          <w:i/>
          <w:iCs/>
          <w:noProof/>
        </w:rPr>
        <w:t>Jurnal KREATIF : Pemasaran, Sumberdaya Manusia dan Keuangan</w:t>
      </w:r>
      <w:r w:rsidRPr="003D5150">
        <w:rPr>
          <w:noProof/>
        </w:rPr>
        <w:t xml:space="preserve"> 6(1): 14–31.</w:t>
      </w:r>
    </w:p>
    <w:p w14:paraId="4E6CD982" w14:textId="77777777" w:rsidR="003D5150" w:rsidRPr="003D5150" w:rsidRDefault="003D5150" w:rsidP="002D4C79">
      <w:pPr>
        <w:widowControl w:val="0"/>
        <w:autoSpaceDE w:val="0"/>
        <w:autoSpaceDN w:val="0"/>
        <w:adjustRightInd w:val="0"/>
        <w:spacing w:line="360" w:lineRule="auto"/>
        <w:ind w:left="480" w:hanging="480"/>
        <w:jc w:val="both"/>
        <w:rPr>
          <w:noProof/>
        </w:rPr>
      </w:pPr>
      <w:r w:rsidRPr="003D5150">
        <w:rPr>
          <w:noProof/>
        </w:rPr>
        <w:t xml:space="preserve">Utama, Jihad Satrio. 2020. “Rancang Bangun Aplikasi Penjadwalan Skripsi Dan Tugas Akhir Berbasis Web Menggunakan Framework Laravel.” </w:t>
      </w:r>
      <w:r w:rsidRPr="003D5150">
        <w:rPr>
          <w:i/>
          <w:iCs/>
          <w:noProof/>
        </w:rPr>
        <w:t>e-journal Unesa</w:t>
      </w:r>
      <w:r w:rsidRPr="003D5150">
        <w:rPr>
          <w:noProof/>
        </w:rPr>
        <w:t>: 1–10.</w:t>
      </w:r>
    </w:p>
    <w:p w14:paraId="53F48A15" w14:textId="77777777" w:rsidR="007B4071" w:rsidRDefault="003D5150" w:rsidP="002D4C79">
      <w:pPr>
        <w:widowControl w:val="0"/>
        <w:autoSpaceDE w:val="0"/>
        <w:autoSpaceDN w:val="0"/>
        <w:adjustRightInd w:val="0"/>
        <w:spacing w:line="360" w:lineRule="auto"/>
        <w:ind w:left="480" w:hanging="480"/>
        <w:jc w:val="both"/>
        <w:rPr>
          <w:noProof/>
        </w:rPr>
        <w:sectPr w:rsidR="007B4071" w:rsidSect="007B4071">
          <w:headerReference w:type="default" r:id="rId142"/>
          <w:footerReference w:type="default" r:id="rId143"/>
          <w:pgSz w:w="11906" w:h="16838"/>
          <w:pgMar w:top="1701" w:right="1701" w:bottom="1701" w:left="2268" w:header="709" w:footer="709" w:gutter="0"/>
          <w:pgNumType w:fmt="lowerRoman" w:start="17"/>
          <w:cols w:space="708"/>
          <w:titlePg/>
          <w:docGrid w:linePitch="360"/>
        </w:sectPr>
      </w:pPr>
      <w:r w:rsidRPr="003D5150">
        <w:rPr>
          <w:noProof/>
        </w:rPr>
        <w:t xml:space="preserve">Widaretna, Titi, Muchammad Naseer, and Irwin Supriadi. 2017. “Pengembangan Aplikasi Web Pengajuan Judul Skripsi Dengan Framework Codeigniter Dan Html5 Pada Sekolah Tinggi.” </w:t>
      </w:r>
      <w:r w:rsidRPr="003D5150">
        <w:rPr>
          <w:i/>
          <w:iCs/>
          <w:noProof/>
        </w:rPr>
        <w:t>Seminar Nasional Informatika dan Sistem Informasi</w:t>
      </w:r>
      <w:r w:rsidRPr="003D5150">
        <w:rPr>
          <w:noProof/>
        </w:rPr>
        <w:t>: 200–221.</w:t>
      </w:r>
    </w:p>
    <w:p w14:paraId="21B9A4C7" w14:textId="170A25B7" w:rsidR="006F3950" w:rsidRDefault="00DD0F76" w:rsidP="007B4071">
      <w:r>
        <w:rPr>
          <w:b/>
          <w:bCs/>
        </w:rPr>
        <w:lastRenderedPageBreak/>
        <w:fldChar w:fldCharType="end"/>
      </w:r>
    </w:p>
    <w:p w14:paraId="50E46B7D" w14:textId="6760D45D" w:rsidR="002318E2" w:rsidRDefault="006F3950" w:rsidP="006F3950">
      <w:pPr>
        <w:pStyle w:val="Heading1"/>
        <w:spacing w:before="0" w:line="960" w:lineRule="auto"/>
      </w:pPr>
      <w:bookmarkStart w:id="273" w:name="_Toc80226332"/>
      <w:r>
        <w:t>LAMPIRAN</w:t>
      </w:r>
      <w:bookmarkEnd w:id="273"/>
    </w:p>
    <w:p w14:paraId="08BFEE12" w14:textId="74B67DD0" w:rsidR="006F3950" w:rsidRDefault="007B4071" w:rsidP="006F3950">
      <w:r>
        <w:rPr>
          <w:noProof/>
        </w:rPr>
        <w:drawing>
          <wp:anchor distT="0" distB="0" distL="114300" distR="114300" simplePos="0" relativeHeight="251812864" behindDoc="0" locked="0" layoutInCell="1" allowOverlap="1" wp14:anchorId="71DEE67C" wp14:editId="576B9306">
            <wp:simplePos x="0" y="0"/>
            <wp:positionH relativeFrom="column">
              <wp:posOffset>55616</wp:posOffset>
            </wp:positionH>
            <wp:positionV relativeFrom="paragraph">
              <wp:posOffset>340673</wp:posOffset>
            </wp:positionV>
            <wp:extent cx="5039995" cy="6711950"/>
            <wp:effectExtent l="0" t="0" r="8255" b="0"/>
            <wp:wrapTopAndBottom/>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039995" cy="6711950"/>
                    </a:xfrm>
                    <a:prstGeom prst="rect">
                      <a:avLst/>
                    </a:prstGeom>
                    <a:noFill/>
                    <a:ln>
                      <a:noFill/>
                    </a:ln>
                  </pic:spPr>
                </pic:pic>
              </a:graphicData>
            </a:graphic>
          </wp:anchor>
        </w:drawing>
      </w:r>
      <w:r w:rsidR="006F3950">
        <w:t>Lampiran 1 : Wawancara pengembangan program</w:t>
      </w:r>
    </w:p>
    <w:p w14:paraId="01F3627C" w14:textId="7158BF79" w:rsidR="007B4071" w:rsidRDefault="007B4071" w:rsidP="006F3950"/>
    <w:p w14:paraId="0474C861" w14:textId="0F37EFCF" w:rsidR="006F3950" w:rsidRDefault="006F3950" w:rsidP="006F3950"/>
    <w:p w14:paraId="6FF77F02" w14:textId="04D07361" w:rsidR="006F3950" w:rsidRDefault="006F3950" w:rsidP="006F3950"/>
    <w:p w14:paraId="3F3241D7" w14:textId="06149D1E" w:rsidR="006F3950" w:rsidRDefault="006F3950" w:rsidP="006F3950"/>
    <w:p w14:paraId="32AC5F48" w14:textId="75A088E1" w:rsidR="00254509" w:rsidRDefault="006F3950" w:rsidP="004D398E">
      <w:r>
        <w:t>Lampiran 2 : Script Program</w:t>
      </w:r>
    </w:p>
    <w:p w14:paraId="2AB02111" w14:textId="41F1506F" w:rsidR="004D398E" w:rsidRDefault="004D398E" w:rsidP="004D398E"/>
    <w:p w14:paraId="61A78232" w14:textId="77777777" w:rsidR="004D398E" w:rsidRDefault="004D398E" w:rsidP="004D398E"/>
    <w:p w14:paraId="765A8955" w14:textId="5A6D2B0D" w:rsidR="00385046" w:rsidRDefault="00385046" w:rsidP="00385046">
      <w:pPr>
        <w:spacing w:line="360" w:lineRule="auto"/>
        <w:jc w:val="both"/>
      </w:pPr>
      <w:r>
        <w:t>Script Program Halaman Awal</w:t>
      </w:r>
    </w:p>
    <w:tbl>
      <w:tblPr>
        <w:tblStyle w:val="TableGrid"/>
        <w:tblW w:w="7927" w:type="dxa"/>
        <w:tblLook w:val="04A0" w:firstRow="1" w:lastRow="0" w:firstColumn="1" w:lastColumn="0" w:noHBand="0" w:noVBand="1"/>
      </w:tblPr>
      <w:tblGrid>
        <w:gridCol w:w="7927"/>
      </w:tblGrid>
      <w:tr w:rsidR="00385046" w14:paraId="362FF7A8" w14:textId="77777777" w:rsidTr="00385046">
        <w:trPr>
          <w:trHeight w:val="6661"/>
        </w:trPr>
        <w:tc>
          <w:tcPr>
            <w:tcW w:w="7927" w:type="dxa"/>
          </w:tcPr>
          <w:p w14:paraId="583F4FBF" w14:textId="77777777" w:rsidR="00385046" w:rsidRDefault="00385046" w:rsidP="00385046">
            <w:pPr>
              <w:jc w:val="both"/>
            </w:pPr>
            <w:r>
              <w:t>&lt;!DOCTYPE html&gt;</w:t>
            </w:r>
          </w:p>
          <w:p w14:paraId="0FE34135" w14:textId="77777777" w:rsidR="00385046" w:rsidRDefault="00385046" w:rsidP="00385046">
            <w:pPr>
              <w:jc w:val="both"/>
            </w:pPr>
            <w:r>
              <w:t>&lt;html lang="en"&gt;</w:t>
            </w:r>
          </w:p>
          <w:p w14:paraId="1C495A89" w14:textId="77777777" w:rsidR="00385046" w:rsidRDefault="00385046" w:rsidP="00385046">
            <w:pPr>
              <w:jc w:val="both"/>
            </w:pPr>
            <w:r>
              <w:t>&lt;head&gt;</w:t>
            </w:r>
          </w:p>
          <w:p w14:paraId="4522E9CC" w14:textId="4451157B" w:rsidR="00385046" w:rsidRDefault="00385046" w:rsidP="00385046">
            <w:pPr>
              <w:jc w:val="both"/>
            </w:pPr>
            <w:r>
              <w:t>&lt;meta charset="utf-8"&gt;</w:t>
            </w:r>
          </w:p>
          <w:p w14:paraId="67702181" w14:textId="26AB7474" w:rsidR="00385046" w:rsidRDefault="00385046" w:rsidP="00385046">
            <w:pPr>
              <w:jc w:val="both"/>
            </w:pPr>
            <w:r>
              <w:t>&lt;meta http-equiv="X-UA-Compatible" content="IE=edge"&gt;</w:t>
            </w:r>
          </w:p>
          <w:p w14:paraId="53C24F5E" w14:textId="59B3D441" w:rsidR="00385046" w:rsidRDefault="00385046" w:rsidP="00385046">
            <w:pPr>
              <w:ind w:left="30"/>
              <w:jc w:val="both"/>
            </w:pPr>
            <w:r>
              <w:t>&lt;meta name="viewport" content="width=device-width, initial-scale=1, shrink-to-fit=no"&gt;</w:t>
            </w:r>
          </w:p>
          <w:p w14:paraId="606BAC80" w14:textId="5622351F" w:rsidR="00385046" w:rsidRDefault="00385046" w:rsidP="00385046">
            <w:pPr>
              <w:ind w:left="30"/>
              <w:jc w:val="both"/>
            </w:pPr>
            <w:r>
              <w:t>&lt;meta name="description" content=""&gt;</w:t>
            </w:r>
          </w:p>
          <w:p w14:paraId="1DC5A529" w14:textId="29AD3205" w:rsidR="00385046" w:rsidRDefault="00385046" w:rsidP="00385046">
            <w:pPr>
              <w:ind w:left="30"/>
              <w:jc w:val="both"/>
            </w:pPr>
            <w:r>
              <w:t>&lt;meta name="author" content=""&gt;</w:t>
            </w:r>
          </w:p>
          <w:p w14:paraId="425DD6A2" w14:textId="77777777" w:rsidR="00385046" w:rsidRDefault="00385046" w:rsidP="00385046">
            <w:pPr>
              <w:ind w:left="30"/>
              <w:jc w:val="both"/>
            </w:pPr>
          </w:p>
          <w:p w14:paraId="24FFDC4B" w14:textId="77777777" w:rsidR="00385046" w:rsidRDefault="00385046" w:rsidP="00385046">
            <w:pPr>
              <w:ind w:left="30"/>
              <w:jc w:val="both"/>
            </w:pPr>
            <w:r>
              <w:t xml:space="preserve">  &lt;title&gt;Login &lt;/title&gt;</w:t>
            </w:r>
          </w:p>
          <w:p w14:paraId="06B3021D" w14:textId="77777777" w:rsidR="00385046" w:rsidRDefault="00385046" w:rsidP="00385046">
            <w:pPr>
              <w:ind w:left="30"/>
              <w:jc w:val="both"/>
            </w:pPr>
          </w:p>
          <w:p w14:paraId="1C64D659" w14:textId="77777777" w:rsidR="00385046" w:rsidRDefault="00385046" w:rsidP="00385046">
            <w:pPr>
              <w:ind w:left="30"/>
              <w:jc w:val="both"/>
            </w:pPr>
            <w:r>
              <w:t xml:space="preserve">  &lt;!-- Custom fonts for this template--&gt;</w:t>
            </w:r>
          </w:p>
          <w:p w14:paraId="637FD691" w14:textId="77777777" w:rsidR="00385046" w:rsidRDefault="00385046" w:rsidP="00385046">
            <w:pPr>
              <w:ind w:left="30"/>
              <w:jc w:val="both"/>
            </w:pPr>
            <w:r>
              <w:t xml:space="preserve">  &lt;link href="assets/vendor/fontawesome-free/css/all.min.css" rel="stylesheet" type="text/css"&gt;</w:t>
            </w:r>
          </w:p>
          <w:p w14:paraId="3A576865" w14:textId="77777777" w:rsidR="00385046" w:rsidRDefault="00385046" w:rsidP="00385046">
            <w:pPr>
              <w:ind w:left="30"/>
              <w:jc w:val="both"/>
            </w:pPr>
            <w:r>
              <w:t xml:space="preserve">  &lt;link href="https://fonts.googleapis.com/css?family=Nunito:200,200i,300,300i,400,400i,600,600i,700,700i,800,800i,900,900i" rel="stylesheet"&gt;</w:t>
            </w:r>
          </w:p>
          <w:p w14:paraId="464CBDDD" w14:textId="77777777" w:rsidR="00385046" w:rsidRDefault="00385046" w:rsidP="00385046">
            <w:pPr>
              <w:ind w:left="30"/>
              <w:jc w:val="both"/>
            </w:pPr>
          </w:p>
          <w:p w14:paraId="091C9297" w14:textId="77777777" w:rsidR="00385046" w:rsidRDefault="00385046" w:rsidP="00385046">
            <w:pPr>
              <w:ind w:left="30"/>
              <w:jc w:val="both"/>
            </w:pPr>
            <w:r>
              <w:t xml:space="preserve">  &lt;!-- Custom styles for this template--&gt;</w:t>
            </w:r>
          </w:p>
          <w:p w14:paraId="28307363" w14:textId="77777777" w:rsidR="00385046" w:rsidRDefault="00385046" w:rsidP="00385046">
            <w:pPr>
              <w:ind w:left="30"/>
              <w:jc w:val="both"/>
            </w:pPr>
            <w:r>
              <w:t xml:space="preserve">  &lt;link href="assets/css/sb-admin-2.min.css" rel="stylesheet"&gt;</w:t>
            </w:r>
          </w:p>
          <w:p w14:paraId="65C77035" w14:textId="77777777" w:rsidR="00385046" w:rsidRDefault="00385046" w:rsidP="00385046">
            <w:pPr>
              <w:ind w:left="30"/>
              <w:jc w:val="both"/>
            </w:pPr>
          </w:p>
          <w:p w14:paraId="2F2899E4" w14:textId="77777777" w:rsidR="00385046" w:rsidRDefault="00385046" w:rsidP="00385046">
            <w:pPr>
              <w:ind w:left="30"/>
              <w:jc w:val="both"/>
            </w:pPr>
            <w:r>
              <w:t>&lt;/head&gt;</w:t>
            </w:r>
          </w:p>
          <w:p w14:paraId="43A4843D" w14:textId="77777777" w:rsidR="00385046" w:rsidRDefault="00385046" w:rsidP="00385046">
            <w:pPr>
              <w:ind w:left="30"/>
              <w:jc w:val="both"/>
            </w:pPr>
          </w:p>
          <w:p w14:paraId="426F2668" w14:textId="1F6EB849" w:rsidR="00385046" w:rsidRDefault="00385046" w:rsidP="004D398E">
            <w:pPr>
              <w:ind w:left="30"/>
              <w:jc w:val="both"/>
            </w:pPr>
            <w:r>
              <w:t>&lt;body&gt;</w:t>
            </w:r>
          </w:p>
          <w:p w14:paraId="3D2139F3" w14:textId="77777777" w:rsidR="00385046" w:rsidRDefault="00385046" w:rsidP="00385046">
            <w:pPr>
              <w:ind w:left="30"/>
              <w:jc w:val="both"/>
            </w:pPr>
            <w:r>
              <w:t xml:space="preserve">  </w:t>
            </w:r>
          </w:p>
          <w:p w14:paraId="3EB8F4C5" w14:textId="77777777" w:rsidR="00385046" w:rsidRDefault="00385046" w:rsidP="00385046">
            <w:pPr>
              <w:ind w:left="30"/>
              <w:jc w:val="both"/>
            </w:pPr>
            <w:r>
              <w:t>&lt;nav class="navbar navbar-light bg-light fixed-top"&gt;</w:t>
            </w:r>
          </w:p>
          <w:p w14:paraId="58930D12" w14:textId="77777777" w:rsidR="00385046" w:rsidRDefault="00385046" w:rsidP="00385046">
            <w:pPr>
              <w:ind w:left="30"/>
              <w:jc w:val="both"/>
            </w:pPr>
            <w:r>
              <w:t xml:space="preserve">  &lt;div class="container"&gt;</w:t>
            </w:r>
          </w:p>
          <w:p w14:paraId="1C694DC6" w14:textId="77777777" w:rsidR="00385046" w:rsidRDefault="00385046" w:rsidP="00385046">
            <w:pPr>
              <w:ind w:left="30"/>
              <w:jc w:val="both"/>
            </w:pPr>
            <w:r>
              <w:t xml:space="preserve">    &lt;a class="navbar-brand font-weight-bold" href=""&gt;</w:t>
            </w:r>
          </w:p>
          <w:p w14:paraId="0ED95D6E" w14:textId="77777777" w:rsidR="00385046" w:rsidRDefault="00385046" w:rsidP="00385046">
            <w:pPr>
              <w:ind w:left="30"/>
              <w:jc w:val="both"/>
            </w:pPr>
            <w:r>
              <w:t xml:space="preserve">      &lt;img src="picture/5.png" width="50" height="50" class="d-inline-block align-top"&gt; SKRIPSIKU</w:t>
            </w:r>
          </w:p>
          <w:p w14:paraId="43E1F6CA" w14:textId="77777777" w:rsidR="00385046" w:rsidRDefault="00385046" w:rsidP="00385046">
            <w:pPr>
              <w:ind w:left="30"/>
              <w:jc w:val="both"/>
            </w:pPr>
            <w:r>
              <w:t xml:space="preserve">    &lt;/a&gt;</w:t>
            </w:r>
          </w:p>
          <w:p w14:paraId="4EC57534" w14:textId="77777777" w:rsidR="00385046" w:rsidRDefault="00385046" w:rsidP="00385046">
            <w:pPr>
              <w:ind w:left="30"/>
              <w:jc w:val="both"/>
            </w:pPr>
            <w:r>
              <w:t xml:space="preserve">  &lt;/div&gt;</w:t>
            </w:r>
          </w:p>
          <w:p w14:paraId="2AF2B005" w14:textId="6C0BE575" w:rsidR="00385046" w:rsidRDefault="00385046" w:rsidP="004D398E">
            <w:pPr>
              <w:ind w:left="30"/>
              <w:jc w:val="both"/>
            </w:pPr>
            <w:r>
              <w:t>&lt;/nav&gt;</w:t>
            </w:r>
          </w:p>
          <w:p w14:paraId="3B5774D3" w14:textId="77777777" w:rsidR="00385046" w:rsidRDefault="00385046" w:rsidP="00385046">
            <w:pPr>
              <w:ind w:left="30"/>
              <w:jc w:val="both"/>
            </w:pPr>
            <w:r>
              <w:t>&lt;div class="carousel slide " data-ride="carousel" &gt;</w:t>
            </w:r>
          </w:p>
          <w:p w14:paraId="2529A7A8" w14:textId="77777777" w:rsidR="00385046" w:rsidRDefault="00385046" w:rsidP="00385046">
            <w:pPr>
              <w:ind w:left="30"/>
              <w:jc w:val="both"/>
            </w:pPr>
            <w:r>
              <w:t xml:space="preserve">  &lt;div class="carousel-inner"&gt;</w:t>
            </w:r>
          </w:p>
          <w:p w14:paraId="4A11AC2D" w14:textId="77777777" w:rsidR="00385046" w:rsidRDefault="00385046" w:rsidP="00385046">
            <w:pPr>
              <w:ind w:left="30"/>
              <w:jc w:val="both"/>
            </w:pPr>
            <w:r>
              <w:t xml:space="preserve">    &lt;div class="carousel-item active text-center"&gt;</w:t>
            </w:r>
          </w:p>
          <w:p w14:paraId="23071384" w14:textId="77777777" w:rsidR="00385046" w:rsidRDefault="00385046" w:rsidP="00385046">
            <w:pPr>
              <w:ind w:left="30"/>
              <w:jc w:val="both"/>
            </w:pPr>
            <w:r>
              <w:t xml:space="preserve">    &lt;img src="picture/8.png" width="500px"&gt;</w:t>
            </w:r>
          </w:p>
          <w:p w14:paraId="61846846" w14:textId="77777777" w:rsidR="00385046" w:rsidRDefault="00385046" w:rsidP="00385046">
            <w:pPr>
              <w:ind w:left="30"/>
              <w:jc w:val="both"/>
            </w:pPr>
            <w:r>
              <w:t xml:space="preserve">    &lt;/div&gt;</w:t>
            </w:r>
          </w:p>
          <w:p w14:paraId="2FA11D8C" w14:textId="77777777" w:rsidR="00385046" w:rsidRDefault="00385046" w:rsidP="00385046">
            <w:pPr>
              <w:ind w:left="30"/>
              <w:jc w:val="both"/>
            </w:pPr>
            <w:r>
              <w:t xml:space="preserve">  &lt;/div&gt;</w:t>
            </w:r>
          </w:p>
          <w:p w14:paraId="5BFA8E3F" w14:textId="52F74EB6" w:rsidR="00385046" w:rsidRDefault="00385046" w:rsidP="00385046">
            <w:pPr>
              <w:ind w:left="30"/>
              <w:jc w:val="both"/>
            </w:pPr>
            <w:r>
              <w:t>&lt;/div&gt;</w:t>
            </w:r>
          </w:p>
        </w:tc>
      </w:tr>
      <w:tr w:rsidR="00D93689" w14:paraId="703830DA" w14:textId="77777777" w:rsidTr="00D93689">
        <w:trPr>
          <w:trHeight w:val="15132"/>
        </w:trPr>
        <w:tc>
          <w:tcPr>
            <w:tcW w:w="7927" w:type="dxa"/>
          </w:tcPr>
          <w:p w14:paraId="66E3184E" w14:textId="77777777" w:rsidR="00D93689" w:rsidRDefault="00D93689" w:rsidP="00D93689">
            <w:pPr>
              <w:jc w:val="both"/>
            </w:pPr>
            <w:r>
              <w:lastRenderedPageBreak/>
              <w:t>&lt;div class="container-akses text-center"&gt;</w:t>
            </w:r>
          </w:p>
          <w:p w14:paraId="31285AC1" w14:textId="77777777" w:rsidR="00D93689" w:rsidRDefault="00D93689" w:rsidP="00D93689">
            <w:pPr>
              <w:jc w:val="both"/>
            </w:pPr>
            <w:r>
              <w:t xml:space="preserve">  &lt;div class="container-fluid"&gt;</w:t>
            </w:r>
          </w:p>
          <w:p w14:paraId="742E5F99" w14:textId="77777777" w:rsidR="00D93689" w:rsidRDefault="00D93689" w:rsidP="00D93689">
            <w:pPr>
              <w:jc w:val="both"/>
            </w:pPr>
            <w:r>
              <w:t xml:space="preserve">  &lt;h2 class="heading"&gt;LOGIN&lt;/h2&gt;</w:t>
            </w:r>
          </w:p>
          <w:p w14:paraId="32166758" w14:textId="77777777" w:rsidR="00D93689" w:rsidRDefault="00D93689" w:rsidP="00D93689">
            <w:pPr>
              <w:jc w:val="both"/>
            </w:pPr>
            <w:r>
              <w:t xml:space="preserve">  &lt;p class="lead"&gt;Silahkan Pilih Akses dibawah ini untuk Login&lt;/p&gt;</w:t>
            </w:r>
          </w:p>
          <w:p w14:paraId="20877110" w14:textId="77777777" w:rsidR="00D93689" w:rsidRDefault="00D93689" w:rsidP="00D93689">
            <w:pPr>
              <w:jc w:val="both"/>
            </w:pPr>
            <w:r>
              <w:t xml:space="preserve">    &lt;div class="heading-underline"&gt;&lt;/div&gt;</w:t>
            </w:r>
          </w:p>
          <w:p w14:paraId="07094157" w14:textId="77777777" w:rsidR="00D93689" w:rsidRDefault="00D93689" w:rsidP="00D93689">
            <w:pPr>
              <w:jc w:val="both"/>
            </w:pPr>
            <w:r>
              <w:t xml:space="preserve">  &lt;br&gt;</w:t>
            </w:r>
          </w:p>
          <w:p w14:paraId="091C67DF" w14:textId="77777777" w:rsidR="00D93689" w:rsidRDefault="00D93689" w:rsidP="00D93689">
            <w:pPr>
              <w:jc w:val="both"/>
            </w:pPr>
            <w:r>
              <w:t xml:space="preserve">          &lt;br&gt;</w:t>
            </w:r>
          </w:p>
          <w:p w14:paraId="21C99182" w14:textId="77777777" w:rsidR="00D93689" w:rsidRDefault="00D93689" w:rsidP="00D93689">
            <w:pPr>
              <w:jc w:val="both"/>
            </w:pPr>
          </w:p>
          <w:p w14:paraId="4CDFE43E" w14:textId="77777777" w:rsidR="00D93689" w:rsidRDefault="00D93689" w:rsidP="00D93689">
            <w:pPr>
              <w:jc w:val="both"/>
            </w:pPr>
            <w:r>
              <w:t xml:space="preserve">      &lt;div class="row no-padding"&gt;</w:t>
            </w:r>
          </w:p>
          <w:p w14:paraId="44440B52" w14:textId="77777777" w:rsidR="00D93689" w:rsidRDefault="00D93689" w:rsidP="00D93689">
            <w:pPr>
              <w:jc w:val="both"/>
            </w:pPr>
            <w:r>
              <w:t xml:space="preserve">        </w:t>
            </w:r>
          </w:p>
          <w:p w14:paraId="017318BE" w14:textId="77777777" w:rsidR="00D93689" w:rsidRDefault="00D93689" w:rsidP="00D93689">
            <w:pPr>
              <w:jc w:val="both"/>
            </w:pPr>
            <w:r>
              <w:t xml:space="preserve">        &lt;div class="col-sm-3"&gt;</w:t>
            </w:r>
          </w:p>
          <w:p w14:paraId="3788DD3B" w14:textId="77777777" w:rsidR="00D93689" w:rsidRDefault="00D93689" w:rsidP="00D93689">
            <w:pPr>
              <w:jc w:val="both"/>
            </w:pPr>
            <w:r>
              <w:t xml:space="preserve">          &lt;div class="text-center"&gt;</w:t>
            </w:r>
          </w:p>
          <w:p w14:paraId="189C00B8" w14:textId="77777777" w:rsidR="00D93689" w:rsidRDefault="00D93689" w:rsidP="00D93689">
            <w:pPr>
              <w:jc w:val="both"/>
            </w:pPr>
            <w:r>
              <w:t xml:space="preserve">            &lt;a href="admin/login.php"&gt;</w:t>
            </w:r>
          </w:p>
          <w:p w14:paraId="33D46172" w14:textId="77777777" w:rsidR="00D93689" w:rsidRDefault="00D93689" w:rsidP="00D93689">
            <w:pPr>
              <w:jc w:val="both"/>
            </w:pPr>
            <w:r>
              <w:t xml:space="preserve">            &lt;img src="picture/2.png" width="100" height="100"&gt;</w:t>
            </w:r>
          </w:p>
          <w:p w14:paraId="75AB1AA4" w14:textId="77777777" w:rsidR="00D93689" w:rsidRDefault="00D93689" w:rsidP="00D93689">
            <w:pPr>
              <w:jc w:val="both"/>
            </w:pPr>
            <w:r>
              <w:t xml:space="preserve">            &lt;h5&gt;ADMIN&lt;/h5&gt;</w:t>
            </w:r>
          </w:p>
          <w:p w14:paraId="402A09AD" w14:textId="77777777" w:rsidR="00D93689" w:rsidRDefault="00D93689" w:rsidP="00D93689">
            <w:pPr>
              <w:jc w:val="both"/>
            </w:pPr>
            <w:r>
              <w:t xml:space="preserve">          &lt;/a&gt;</w:t>
            </w:r>
          </w:p>
          <w:p w14:paraId="27C214AE" w14:textId="77777777" w:rsidR="00D93689" w:rsidRDefault="00D93689" w:rsidP="00D93689">
            <w:pPr>
              <w:jc w:val="both"/>
            </w:pPr>
            <w:r>
              <w:t xml:space="preserve">          &lt;/div&gt;</w:t>
            </w:r>
          </w:p>
          <w:p w14:paraId="5BA02117" w14:textId="77777777" w:rsidR="00D93689" w:rsidRDefault="00D93689" w:rsidP="00D93689">
            <w:pPr>
              <w:jc w:val="both"/>
            </w:pPr>
            <w:r>
              <w:t xml:space="preserve">        &lt;/div&gt;</w:t>
            </w:r>
          </w:p>
          <w:p w14:paraId="29224CF1" w14:textId="77777777" w:rsidR="00D93689" w:rsidRDefault="00D93689" w:rsidP="00D93689">
            <w:pPr>
              <w:jc w:val="both"/>
            </w:pPr>
          </w:p>
          <w:p w14:paraId="23EE8E5F" w14:textId="77777777" w:rsidR="00D93689" w:rsidRDefault="00D93689" w:rsidP="00D93689">
            <w:pPr>
              <w:jc w:val="both"/>
            </w:pPr>
            <w:r>
              <w:t xml:space="preserve">        &lt;div class="col-sm-3"&gt;</w:t>
            </w:r>
          </w:p>
          <w:p w14:paraId="11D89DAB" w14:textId="77777777" w:rsidR="00D93689" w:rsidRDefault="00D93689" w:rsidP="00D93689">
            <w:pPr>
              <w:jc w:val="both"/>
            </w:pPr>
            <w:r>
              <w:t xml:space="preserve">          &lt;div class="loginakun"&gt;</w:t>
            </w:r>
          </w:p>
          <w:p w14:paraId="3E2563B7" w14:textId="77777777" w:rsidR="00D93689" w:rsidRDefault="00D93689" w:rsidP="00D93689">
            <w:pPr>
              <w:jc w:val="both"/>
            </w:pPr>
            <w:r>
              <w:t xml:space="preserve">            &lt;a href="login.php"&gt;</w:t>
            </w:r>
          </w:p>
          <w:p w14:paraId="3B6F3EF8" w14:textId="77777777" w:rsidR="00D93689" w:rsidRDefault="00D93689" w:rsidP="00D93689">
            <w:pPr>
              <w:jc w:val="both"/>
            </w:pPr>
            <w:r>
              <w:t xml:space="preserve">            &lt;img src="picture/1.png" width="100" height="100"&gt;</w:t>
            </w:r>
          </w:p>
          <w:p w14:paraId="35CF819E" w14:textId="77777777" w:rsidR="00D93689" w:rsidRDefault="00D93689" w:rsidP="00D93689">
            <w:pPr>
              <w:jc w:val="both"/>
            </w:pPr>
            <w:r>
              <w:t xml:space="preserve">            &lt;h5&gt;MAHASISWA&lt;/h5&gt;</w:t>
            </w:r>
          </w:p>
          <w:p w14:paraId="74AC55D9" w14:textId="77777777" w:rsidR="00D93689" w:rsidRDefault="00D93689" w:rsidP="00D93689">
            <w:pPr>
              <w:jc w:val="both"/>
            </w:pPr>
            <w:r>
              <w:t xml:space="preserve">            &lt;/a&gt;</w:t>
            </w:r>
          </w:p>
          <w:p w14:paraId="126662AA" w14:textId="77777777" w:rsidR="00D93689" w:rsidRDefault="00D93689" w:rsidP="00D93689">
            <w:pPr>
              <w:jc w:val="both"/>
            </w:pPr>
            <w:r>
              <w:t xml:space="preserve">          &lt;/div&gt;</w:t>
            </w:r>
          </w:p>
          <w:p w14:paraId="7CE3DEE8" w14:textId="77777777" w:rsidR="00D93689" w:rsidRDefault="00D93689" w:rsidP="00D93689">
            <w:pPr>
              <w:jc w:val="both"/>
            </w:pPr>
            <w:r>
              <w:t xml:space="preserve">        &lt;/div&gt;</w:t>
            </w:r>
          </w:p>
          <w:p w14:paraId="4CEB719A" w14:textId="77777777" w:rsidR="00D93689" w:rsidRDefault="00D93689" w:rsidP="00D93689">
            <w:pPr>
              <w:jc w:val="both"/>
            </w:pPr>
          </w:p>
          <w:p w14:paraId="7F71FC94" w14:textId="77777777" w:rsidR="00D93689" w:rsidRDefault="00D93689" w:rsidP="00D93689">
            <w:pPr>
              <w:jc w:val="both"/>
            </w:pPr>
            <w:r>
              <w:t xml:space="preserve">        &lt;div class="col-sm-3"&gt;</w:t>
            </w:r>
          </w:p>
          <w:p w14:paraId="52F3BF96" w14:textId="77777777" w:rsidR="00D93689" w:rsidRDefault="00D93689" w:rsidP="00D93689">
            <w:pPr>
              <w:jc w:val="both"/>
            </w:pPr>
            <w:r>
              <w:t xml:space="preserve">          &lt;div class="loginakun"&gt;</w:t>
            </w:r>
          </w:p>
          <w:p w14:paraId="6C09C737" w14:textId="77777777" w:rsidR="00D93689" w:rsidRDefault="00D93689" w:rsidP="00D93689">
            <w:pPr>
              <w:jc w:val="both"/>
            </w:pPr>
            <w:r>
              <w:t xml:space="preserve">            &lt;a href="prodi_teknik_informatika/login.php"&gt;</w:t>
            </w:r>
          </w:p>
          <w:p w14:paraId="4E2C6E22" w14:textId="77777777" w:rsidR="00D93689" w:rsidRDefault="00D93689" w:rsidP="00D93689">
            <w:pPr>
              <w:jc w:val="both"/>
            </w:pPr>
            <w:r>
              <w:t xml:space="preserve">            &lt;img src="picture/TIK.jpg" width="100" height="100"&gt;</w:t>
            </w:r>
          </w:p>
          <w:p w14:paraId="1989F096" w14:textId="77777777" w:rsidR="00D93689" w:rsidRDefault="00D93689" w:rsidP="00D93689">
            <w:pPr>
              <w:jc w:val="both"/>
            </w:pPr>
            <w:r>
              <w:t xml:space="preserve">            &lt;h5&gt;PRODI IF&lt;/h5&gt;</w:t>
            </w:r>
          </w:p>
          <w:p w14:paraId="5BDF62FD" w14:textId="77777777" w:rsidR="00D93689" w:rsidRDefault="00D93689" w:rsidP="00D93689">
            <w:pPr>
              <w:jc w:val="both"/>
            </w:pPr>
            <w:r>
              <w:t xml:space="preserve">            &lt;/a&gt;</w:t>
            </w:r>
          </w:p>
          <w:p w14:paraId="23E55C1A" w14:textId="77777777" w:rsidR="00D93689" w:rsidRDefault="00D93689" w:rsidP="00D93689">
            <w:pPr>
              <w:jc w:val="both"/>
            </w:pPr>
            <w:r>
              <w:t xml:space="preserve">          &lt;/div&gt;</w:t>
            </w:r>
          </w:p>
          <w:p w14:paraId="4DD340DC" w14:textId="78355743" w:rsidR="00D93689" w:rsidRDefault="00D93689" w:rsidP="00D93689">
            <w:pPr>
              <w:ind w:left="30"/>
              <w:jc w:val="both"/>
            </w:pPr>
            <w:r>
              <w:t xml:space="preserve">        &lt;/div&gt;</w:t>
            </w:r>
          </w:p>
          <w:p w14:paraId="31619F66" w14:textId="77777777" w:rsidR="00D93689" w:rsidRDefault="00D93689" w:rsidP="00D93689">
            <w:pPr>
              <w:ind w:left="30"/>
              <w:jc w:val="both"/>
            </w:pPr>
          </w:p>
          <w:p w14:paraId="7822FAD9" w14:textId="77777777" w:rsidR="00D93689" w:rsidRDefault="00D93689" w:rsidP="00D93689">
            <w:pPr>
              <w:ind w:left="455"/>
              <w:jc w:val="both"/>
            </w:pPr>
            <w:r>
              <w:t>&lt;div class="col-sm-3"&gt;</w:t>
            </w:r>
          </w:p>
          <w:p w14:paraId="70FE5BD4" w14:textId="77777777" w:rsidR="00D93689" w:rsidRDefault="00D93689" w:rsidP="00D93689">
            <w:pPr>
              <w:ind w:left="30"/>
              <w:jc w:val="both"/>
            </w:pPr>
            <w:r>
              <w:t xml:space="preserve">          &lt;div class="loginakun"&gt;</w:t>
            </w:r>
          </w:p>
          <w:p w14:paraId="6915BDBD" w14:textId="77777777" w:rsidR="00D93689" w:rsidRDefault="00D93689" w:rsidP="00D93689">
            <w:pPr>
              <w:ind w:left="30"/>
              <w:jc w:val="both"/>
            </w:pPr>
            <w:r>
              <w:t xml:space="preserve">            &lt;a href="prodi_sistem_informasi/login.php"&gt;</w:t>
            </w:r>
          </w:p>
          <w:p w14:paraId="021CE0E4" w14:textId="77777777" w:rsidR="00D93689" w:rsidRDefault="00D93689" w:rsidP="00D93689">
            <w:pPr>
              <w:ind w:left="30"/>
              <w:jc w:val="both"/>
            </w:pPr>
            <w:r>
              <w:t xml:space="preserve">            &lt;img src="picture/SI.png" width="100" height="100"&gt;</w:t>
            </w:r>
          </w:p>
          <w:p w14:paraId="28EC4D84" w14:textId="77777777" w:rsidR="00D93689" w:rsidRDefault="00D93689" w:rsidP="00D93689">
            <w:pPr>
              <w:ind w:left="30"/>
              <w:jc w:val="both"/>
            </w:pPr>
            <w:r>
              <w:t xml:space="preserve">            &lt;h5&gt;PRODI SI&lt;/h5&gt;</w:t>
            </w:r>
          </w:p>
          <w:p w14:paraId="0C668DC3" w14:textId="77777777" w:rsidR="00D93689" w:rsidRDefault="00D93689" w:rsidP="00D93689">
            <w:pPr>
              <w:ind w:left="30"/>
              <w:jc w:val="both"/>
            </w:pPr>
            <w:r>
              <w:t xml:space="preserve">            &lt;/a&gt;</w:t>
            </w:r>
          </w:p>
          <w:p w14:paraId="55591CEC" w14:textId="77777777" w:rsidR="00D93689" w:rsidRDefault="00D93689" w:rsidP="00D93689">
            <w:pPr>
              <w:ind w:left="30"/>
              <w:jc w:val="both"/>
            </w:pPr>
            <w:r>
              <w:t xml:space="preserve">          &lt;/div&gt;</w:t>
            </w:r>
          </w:p>
          <w:p w14:paraId="570052B7" w14:textId="65408B85" w:rsidR="00D93689" w:rsidRDefault="00D93689" w:rsidP="00D93689">
            <w:pPr>
              <w:ind w:left="30"/>
              <w:jc w:val="both"/>
            </w:pPr>
            <w:r>
              <w:t xml:space="preserve">        &lt;/div&gt;</w:t>
            </w:r>
          </w:p>
          <w:p w14:paraId="199BB779" w14:textId="38DF2FFB" w:rsidR="00D93689" w:rsidRDefault="00D93689" w:rsidP="00D93689">
            <w:pPr>
              <w:ind w:left="30"/>
              <w:jc w:val="both"/>
            </w:pPr>
            <w:r>
              <w:t xml:space="preserve">      &lt;/div&gt;</w:t>
            </w:r>
          </w:p>
          <w:p w14:paraId="05DA6BDC" w14:textId="77777777" w:rsidR="00D93689" w:rsidRDefault="00D93689" w:rsidP="00D93689">
            <w:pPr>
              <w:ind w:left="30"/>
              <w:jc w:val="both"/>
            </w:pPr>
            <w:r>
              <w:t xml:space="preserve">  &lt;/div&gt;</w:t>
            </w:r>
          </w:p>
          <w:p w14:paraId="0FF2C9E6" w14:textId="276894AA" w:rsidR="00D93689" w:rsidRDefault="00D93689" w:rsidP="00D93689">
            <w:pPr>
              <w:ind w:left="30"/>
              <w:jc w:val="both"/>
            </w:pPr>
            <w:r>
              <w:t>&lt;/div&gt;</w:t>
            </w:r>
          </w:p>
        </w:tc>
      </w:tr>
      <w:tr w:rsidR="00D93689" w14:paraId="013903EE" w14:textId="77777777" w:rsidTr="00D93689">
        <w:trPr>
          <w:trHeight w:val="4248"/>
        </w:trPr>
        <w:tc>
          <w:tcPr>
            <w:tcW w:w="7927" w:type="dxa"/>
          </w:tcPr>
          <w:p w14:paraId="75D09FD8" w14:textId="77777777" w:rsidR="00D93689" w:rsidRDefault="00D93689" w:rsidP="00D93689">
            <w:pPr>
              <w:jc w:val="both"/>
            </w:pPr>
            <w:r>
              <w:lastRenderedPageBreak/>
              <w:t>&lt;script src="assets/vendor/jquery/jquery.min.js"&gt;&lt;/script&gt;</w:t>
            </w:r>
          </w:p>
          <w:p w14:paraId="5F91195A" w14:textId="77777777" w:rsidR="00D93689" w:rsidRDefault="00D93689" w:rsidP="00D93689">
            <w:pPr>
              <w:jc w:val="both"/>
            </w:pPr>
            <w:r>
              <w:t xml:space="preserve">  &lt;script src="assets/vendor/bootstrap/js/bootstrap.bundle.min.js"&gt;&lt;/script&gt;</w:t>
            </w:r>
          </w:p>
          <w:p w14:paraId="5C868383" w14:textId="77777777" w:rsidR="00D93689" w:rsidRDefault="00D93689" w:rsidP="00D93689">
            <w:pPr>
              <w:jc w:val="both"/>
            </w:pPr>
          </w:p>
          <w:p w14:paraId="2F700F0F" w14:textId="77777777" w:rsidR="00D93689" w:rsidRDefault="00D93689" w:rsidP="00D93689">
            <w:pPr>
              <w:jc w:val="both"/>
            </w:pPr>
            <w:r>
              <w:t xml:space="preserve">  &lt;!-- Core plugin JavaScript--&gt;</w:t>
            </w:r>
          </w:p>
          <w:p w14:paraId="78FE7D73" w14:textId="77777777" w:rsidR="00D93689" w:rsidRDefault="00D93689" w:rsidP="00D93689">
            <w:pPr>
              <w:jc w:val="both"/>
            </w:pPr>
            <w:r>
              <w:t xml:space="preserve">  &lt;script src="assets/vendor/jquery-easing/jquery.easing.min.js"&gt;&lt;/script&gt;</w:t>
            </w:r>
          </w:p>
          <w:p w14:paraId="561F9E29" w14:textId="77777777" w:rsidR="00D93689" w:rsidRDefault="00D93689" w:rsidP="00D93689">
            <w:pPr>
              <w:jc w:val="both"/>
            </w:pPr>
          </w:p>
          <w:p w14:paraId="16036EA1" w14:textId="77777777" w:rsidR="00D93689" w:rsidRDefault="00D93689" w:rsidP="00D93689">
            <w:pPr>
              <w:jc w:val="both"/>
            </w:pPr>
            <w:r>
              <w:t xml:space="preserve">  &lt;!-- Custom scripts for all pages--&gt;</w:t>
            </w:r>
          </w:p>
          <w:p w14:paraId="1CB7C0E6" w14:textId="77777777" w:rsidR="00D93689" w:rsidRDefault="00D93689" w:rsidP="00D93689">
            <w:pPr>
              <w:jc w:val="both"/>
            </w:pPr>
            <w:r>
              <w:t xml:space="preserve">  &lt;script src="assets/js/sb-admin-2.min.js"&gt;&lt;/script&gt;</w:t>
            </w:r>
          </w:p>
          <w:p w14:paraId="50700A0D" w14:textId="77777777" w:rsidR="00D93689" w:rsidRDefault="00D93689" w:rsidP="00D93689">
            <w:pPr>
              <w:jc w:val="both"/>
            </w:pPr>
            <w:r>
              <w:t>&lt;br&gt;</w:t>
            </w:r>
          </w:p>
          <w:p w14:paraId="753E6E09" w14:textId="77777777" w:rsidR="00D93689" w:rsidRDefault="00D93689" w:rsidP="00D93689">
            <w:pPr>
              <w:jc w:val="both"/>
            </w:pPr>
            <w:r>
              <w:t>&lt;br&gt;</w:t>
            </w:r>
          </w:p>
          <w:p w14:paraId="77103CE3" w14:textId="77777777" w:rsidR="00D93689" w:rsidRDefault="00D93689" w:rsidP="00D93689">
            <w:pPr>
              <w:jc w:val="both"/>
            </w:pPr>
            <w:r>
              <w:t xml:space="preserve">  &lt;?php include 'templates/footer2.php'; ?&gt;</w:t>
            </w:r>
          </w:p>
          <w:p w14:paraId="44FCC6C7" w14:textId="77777777" w:rsidR="00D93689" w:rsidRDefault="00D93689" w:rsidP="00D93689">
            <w:pPr>
              <w:jc w:val="both"/>
            </w:pPr>
          </w:p>
          <w:p w14:paraId="306292F1" w14:textId="77777777" w:rsidR="00D93689" w:rsidRDefault="00D93689" w:rsidP="00D93689">
            <w:pPr>
              <w:jc w:val="both"/>
            </w:pPr>
            <w:r>
              <w:t>&lt;/body&gt;</w:t>
            </w:r>
          </w:p>
          <w:p w14:paraId="50ABE870" w14:textId="77777777" w:rsidR="00D93689" w:rsidRDefault="00D93689" w:rsidP="00D93689">
            <w:pPr>
              <w:jc w:val="both"/>
            </w:pPr>
          </w:p>
          <w:p w14:paraId="391BF955" w14:textId="6E00F610" w:rsidR="00D93689" w:rsidRDefault="00D93689" w:rsidP="00D93689">
            <w:pPr>
              <w:ind w:left="30"/>
              <w:jc w:val="both"/>
            </w:pPr>
            <w:r>
              <w:t>&lt;/html&gt;</w:t>
            </w:r>
          </w:p>
        </w:tc>
      </w:tr>
    </w:tbl>
    <w:p w14:paraId="1E4AFAA0" w14:textId="77777777" w:rsidR="00D93689" w:rsidRDefault="00D93689" w:rsidP="00D93689">
      <w:pPr>
        <w:spacing w:line="360" w:lineRule="auto"/>
        <w:jc w:val="both"/>
      </w:pPr>
    </w:p>
    <w:p w14:paraId="6287A6E2" w14:textId="62421390" w:rsidR="00385046" w:rsidRDefault="00385046" w:rsidP="00D93689">
      <w:pPr>
        <w:spacing w:line="360" w:lineRule="auto"/>
        <w:jc w:val="both"/>
      </w:pPr>
      <w:r>
        <w:t>Script Program Halaman</w:t>
      </w:r>
      <w:r w:rsidR="00D93689">
        <w:t xml:space="preserve"> </w:t>
      </w:r>
      <w:r w:rsidR="00D93689" w:rsidRPr="00D93689">
        <w:rPr>
          <w:i/>
          <w:iCs/>
        </w:rPr>
        <w:t>Login</w:t>
      </w:r>
      <w:r w:rsidR="00D93689">
        <w:t xml:space="preserve"> Admin</w:t>
      </w:r>
    </w:p>
    <w:tbl>
      <w:tblPr>
        <w:tblStyle w:val="TableGrid"/>
        <w:tblW w:w="7927" w:type="dxa"/>
        <w:tblLook w:val="04A0" w:firstRow="1" w:lastRow="0" w:firstColumn="1" w:lastColumn="0" w:noHBand="0" w:noVBand="1"/>
      </w:tblPr>
      <w:tblGrid>
        <w:gridCol w:w="7927"/>
      </w:tblGrid>
      <w:tr w:rsidR="00D93689" w14:paraId="73A0F7FF" w14:textId="77777777" w:rsidTr="00D93689">
        <w:trPr>
          <w:trHeight w:val="8231"/>
        </w:trPr>
        <w:tc>
          <w:tcPr>
            <w:tcW w:w="7927" w:type="dxa"/>
          </w:tcPr>
          <w:p w14:paraId="52C21363" w14:textId="77777777" w:rsidR="00D93689" w:rsidRDefault="00D93689" w:rsidP="00D93689">
            <w:pPr>
              <w:jc w:val="both"/>
            </w:pPr>
            <w:r>
              <w:t xml:space="preserve">&lt;?php </w:t>
            </w:r>
          </w:p>
          <w:p w14:paraId="7A6E9E98" w14:textId="77777777" w:rsidR="00D93689" w:rsidRDefault="00D93689" w:rsidP="00D93689">
            <w:pPr>
              <w:jc w:val="both"/>
            </w:pPr>
          </w:p>
          <w:p w14:paraId="00C72110" w14:textId="4064DA06" w:rsidR="00D93689" w:rsidRDefault="00D93689" w:rsidP="007F1CF5">
            <w:r>
              <w:t>require_once '../function/koneksi.php';</w:t>
            </w:r>
          </w:p>
          <w:p w14:paraId="724C0F64" w14:textId="77777777" w:rsidR="00D93689" w:rsidRDefault="00D93689" w:rsidP="007F1CF5"/>
          <w:p w14:paraId="6AF77274" w14:textId="780CE594" w:rsidR="00D93689" w:rsidRDefault="00D93689" w:rsidP="007F1CF5">
            <w:r>
              <w:t>session_start();</w:t>
            </w:r>
          </w:p>
          <w:p w14:paraId="31EEAC93" w14:textId="77777777" w:rsidR="00D93689" w:rsidRDefault="00D93689" w:rsidP="007F1CF5"/>
          <w:p w14:paraId="2C5F548D" w14:textId="21D050F5" w:rsidR="00D93689" w:rsidRDefault="00D93689" w:rsidP="007F1CF5">
            <w:r>
              <w:t>if(isset($_SESSION['admin'])){</w:t>
            </w:r>
          </w:p>
          <w:p w14:paraId="603B7432" w14:textId="4FBE99F3" w:rsidR="00D93689" w:rsidRDefault="00D93689" w:rsidP="007F1CF5">
            <w:r>
              <w:t>header('Location: index.php');</w:t>
            </w:r>
          </w:p>
          <w:p w14:paraId="63E58D3C" w14:textId="471A4087" w:rsidR="00D93689" w:rsidRDefault="00D93689" w:rsidP="007F1CF5">
            <w:r>
              <w:t>}</w:t>
            </w:r>
          </w:p>
          <w:p w14:paraId="78682649" w14:textId="77777777" w:rsidR="00D93689" w:rsidRDefault="00D93689" w:rsidP="007F1CF5"/>
          <w:p w14:paraId="4E91C983" w14:textId="552A4D2A" w:rsidR="00D93689" w:rsidRDefault="00D93689" w:rsidP="007F1CF5">
            <w:r>
              <w:t>$error = '';</w:t>
            </w:r>
          </w:p>
          <w:p w14:paraId="49EC7E55" w14:textId="77777777" w:rsidR="00D93689" w:rsidRDefault="00D93689" w:rsidP="007F1CF5"/>
          <w:p w14:paraId="10B75142" w14:textId="52DF2118" w:rsidR="00D93689" w:rsidRDefault="00D93689" w:rsidP="007F1CF5">
            <w:r>
              <w:t>if(isset($_POST['submit'])){</w:t>
            </w:r>
          </w:p>
          <w:p w14:paraId="63B5044D" w14:textId="77777777" w:rsidR="00D93689" w:rsidRDefault="00D93689" w:rsidP="007F1CF5"/>
          <w:p w14:paraId="3272E813" w14:textId="55057194" w:rsidR="00D93689" w:rsidRDefault="00D93689" w:rsidP="007F1CF5">
            <w:r>
              <w:t>$username = $_POST['username'];</w:t>
            </w:r>
          </w:p>
          <w:p w14:paraId="7725EECF" w14:textId="4CE32F21" w:rsidR="00D93689" w:rsidRDefault="00D93689" w:rsidP="007F1CF5">
            <w:pPr>
              <w:ind w:left="30"/>
            </w:pPr>
            <w:r>
              <w:t>$password = $_POST['password'];</w:t>
            </w:r>
          </w:p>
          <w:p w14:paraId="5EA54405" w14:textId="77777777" w:rsidR="00D93689" w:rsidRDefault="00D93689" w:rsidP="007F1CF5">
            <w:pPr>
              <w:ind w:left="30"/>
            </w:pPr>
          </w:p>
          <w:p w14:paraId="00A29C75" w14:textId="77777777" w:rsidR="00D93689" w:rsidRDefault="00D93689" w:rsidP="007F1CF5">
            <w:pPr>
              <w:ind w:left="739"/>
            </w:pPr>
            <w:r>
              <w:t>//validasi atau logika</w:t>
            </w:r>
          </w:p>
          <w:p w14:paraId="7958EE58" w14:textId="4293E233" w:rsidR="00D93689" w:rsidRDefault="00D93689" w:rsidP="007F1CF5">
            <w:pPr>
              <w:ind w:left="30"/>
            </w:pPr>
            <w:r>
              <w:t>if(!empty(trim($username)) &amp;&amp; !empty(trim($password))){</w:t>
            </w:r>
          </w:p>
          <w:p w14:paraId="63BCAEDD" w14:textId="77777777" w:rsidR="00D93689" w:rsidRDefault="00D93689" w:rsidP="007F1CF5">
            <w:pPr>
              <w:ind w:left="30"/>
            </w:pPr>
          </w:p>
          <w:p w14:paraId="588D3444" w14:textId="3E5996DE" w:rsidR="00D93689" w:rsidRDefault="00D93689" w:rsidP="007F1CF5">
            <w:pPr>
              <w:ind w:left="30"/>
            </w:pPr>
            <w:r>
              <w:t>$query_read = "SELECT * FROM admin WHERE username='$username'";</w:t>
            </w:r>
          </w:p>
          <w:p w14:paraId="3C1B08B1" w14:textId="0DFDA269" w:rsidR="00D93689" w:rsidRDefault="00D93689" w:rsidP="007F1CF5">
            <w:pPr>
              <w:ind w:left="30"/>
            </w:pPr>
            <w:r>
              <w:t>$result_read = mysqli_query($koneksi, $query_read);</w:t>
            </w:r>
          </w:p>
          <w:p w14:paraId="74294F08" w14:textId="564C4EDD" w:rsidR="00D93689" w:rsidRDefault="00D93689" w:rsidP="007F1CF5">
            <w:pPr>
              <w:ind w:left="30"/>
            </w:pPr>
          </w:p>
          <w:p w14:paraId="6FC9D2D9" w14:textId="487A6161" w:rsidR="00D93689" w:rsidRDefault="00D93689" w:rsidP="007F1CF5">
            <w:pPr>
              <w:ind w:left="30"/>
            </w:pPr>
            <w:r>
              <w:t>if($user = mysqli_num_rows($result_read) != 0){</w:t>
            </w:r>
          </w:p>
          <w:p w14:paraId="2CAAD33B" w14:textId="77777777" w:rsidR="00D93689" w:rsidRDefault="00D93689" w:rsidP="007F1CF5">
            <w:pPr>
              <w:ind w:left="30"/>
            </w:pPr>
          </w:p>
          <w:p w14:paraId="110122CE" w14:textId="19F6B210" w:rsidR="00D93689" w:rsidRDefault="00D93689" w:rsidP="007F1CF5">
            <w:pPr>
              <w:ind w:left="30"/>
            </w:pPr>
            <w:r>
              <w:t>$row = mysqli_fetch_assoc($result_read);</w:t>
            </w:r>
          </w:p>
        </w:tc>
      </w:tr>
      <w:tr w:rsidR="00C947B2" w14:paraId="0E7EF23F" w14:textId="77777777" w:rsidTr="006838D1">
        <w:trPr>
          <w:trHeight w:val="13603"/>
        </w:trPr>
        <w:tc>
          <w:tcPr>
            <w:tcW w:w="7927" w:type="dxa"/>
          </w:tcPr>
          <w:p w14:paraId="6839CE57" w14:textId="77777777" w:rsidR="00C947B2" w:rsidRDefault="00C947B2" w:rsidP="007F1CF5">
            <w:r>
              <w:lastRenderedPageBreak/>
              <w:t>if($user = mysqli_num_rows($result_read) != 0){</w:t>
            </w:r>
          </w:p>
          <w:p w14:paraId="0CADBF11" w14:textId="77777777" w:rsidR="00C947B2" w:rsidRDefault="00C947B2" w:rsidP="007F1CF5"/>
          <w:p w14:paraId="0087B264" w14:textId="2819D1E7" w:rsidR="00C947B2" w:rsidRDefault="00C947B2" w:rsidP="007F1CF5">
            <w:r>
              <w:t>$row = mysqli_fetch_assoc($result_read);</w:t>
            </w:r>
          </w:p>
          <w:p w14:paraId="70D3572E" w14:textId="77777777" w:rsidR="00C947B2" w:rsidRDefault="00C947B2" w:rsidP="007F1CF5"/>
          <w:p w14:paraId="76C46A08" w14:textId="01964657" w:rsidR="00C947B2" w:rsidRDefault="00C947B2" w:rsidP="007F1CF5">
            <w:r>
              <w:t>if(password_verify($password, $row['password'])){</w:t>
            </w:r>
          </w:p>
          <w:p w14:paraId="6824B70E" w14:textId="77777777" w:rsidR="00C947B2" w:rsidRDefault="00C947B2" w:rsidP="007F1CF5"/>
          <w:p w14:paraId="638F818E" w14:textId="7D152CA7" w:rsidR="00C947B2" w:rsidRDefault="00C947B2" w:rsidP="007F1CF5">
            <w:r>
              <w:t>$_SESSION['admin'] = $username;</w:t>
            </w:r>
          </w:p>
          <w:p w14:paraId="136A0CE4" w14:textId="305EF396" w:rsidR="00C947B2" w:rsidRDefault="00C947B2" w:rsidP="007F1CF5">
            <w:r>
              <w:t>header('Location: index.php');</w:t>
            </w:r>
          </w:p>
          <w:p w14:paraId="667D344F" w14:textId="77777777" w:rsidR="00C947B2" w:rsidRDefault="00C947B2" w:rsidP="007F1CF5"/>
          <w:p w14:paraId="6C4C9E5A" w14:textId="45B39CAE" w:rsidR="00C947B2" w:rsidRDefault="00C947B2" w:rsidP="007F1CF5">
            <w:r>
              <w:t>}else{</w:t>
            </w:r>
          </w:p>
          <w:p w14:paraId="5263D2DD" w14:textId="168E9B3A" w:rsidR="00C947B2" w:rsidRDefault="00C947B2" w:rsidP="007F1CF5">
            <w:r>
              <w:t>$error = 'Username atau password salah';</w:t>
            </w:r>
          </w:p>
          <w:p w14:paraId="5A9D3EFA" w14:textId="77E5B5A4" w:rsidR="00C947B2" w:rsidRDefault="00C947B2" w:rsidP="007F1CF5">
            <w:r>
              <w:t>}</w:t>
            </w:r>
          </w:p>
          <w:p w14:paraId="5D85DCBA" w14:textId="42764FE9" w:rsidR="00C947B2" w:rsidRDefault="00C947B2" w:rsidP="007F1CF5"/>
          <w:p w14:paraId="7371B897" w14:textId="77777777" w:rsidR="00C947B2" w:rsidRDefault="00C947B2" w:rsidP="007F1CF5"/>
          <w:p w14:paraId="6CC35DB5" w14:textId="4FE476E2" w:rsidR="00C947B2" w:rsidRDefault="00C947B2" w:rsidP="007F1CF5">
            <w:r>
              <w:t>}else{</w:t>
            </w:r>
          </w:p>
          <w:p w14:paraId="1DEED57A" w14:textId="0AB1A2C2" w:rsidR="00C947B2" w:rsidRDefault="00C947B2" w:rsidP="007F1CF5">
            <w:r>
              <w:t>$error = 'username belum ada';</w:t>
            </w:r>
          </w:p>
          <w:p w14:paraId="6E80725F" w14:textId="5BBD9A1B" w:rsidR="00C947B2" w:rsidRDefault="00C947B2" w:rsidP="007F1CF5">
            <w:r>
              <w:t>}</w:t>
            </w:r>
          </w:p>
          <w:p w14:paraId="50B0AA89" w14:textId="77777777" w:rsidR="00C947B2" w:rsidRDefault="00C947B2" w:rsidP="007F1CF5"/>
          <w:p w14:paraId="248B25B5" w14:textId="13CDEF67" w:rsidR="00C947B2" w:rsidRDefault="00C947B2" w:rsidP="007F1CF5">
            <w:r>
              <w:t>}else{</w:t>
            </w:r>
          </w:p>
          <w:p w14:paraId="093265BA" w14:textId="5E6603FB" w:rsidR="00C947B2" w:rsidRDefault="00C947B2" w:rsidP="007F1CF5">
            <w:r>
              <w:t>$error = 'Data tidak boleh kosong';</w:t>
            </w:r>
          </w:p>
          <w:p w14:paraId="6D75434B" w14:textId="0AB38B8E" w:rsidR="00C947B2" w:rsidRDefault="00C947B2" w:rsidP="007F1CF5">
            <w:r>
              <w:t>}</w:t>
            </w:r>
          </w:p>
          <w:p w14:paraId="46A39353" w14:textId="24FD721F" w:rsidR="00C947B2" w:rsidRDefault="00C947B2" w:rsidP="007F1CF5"/>
          <w:p w14:paraId="1FDE45D0" w14:textId="2A0FD732" w:rsidR="00C947B2" w:rsidRDefault="00C947B2" w:rsidP="007F1CF5">
            <w:pPr>
              <w:ind w:left="30"/>
            </w:pPr>
            <w:r>
              <w:t>}</w:t>
            </w:r>
          </w:p>
          <w:p w14:paraId="2864B5B1" w14:textId="3CBF5B07" w:rsidR="006838D1" w:rsidRDefault="006838D1" w:rsidP="007F1CF5">
            <w:pPr>
              <w:ind w:left="30"/>
            </w:pPr>
            <w:r>
              <w:t>?&gt;</w:t>
            </w:r>
          </w:p>
          <w:p w14:paraId="67CCC7DE" w14:textId="77777777" w:rsidR="006838D1" w:rsidRDefault="006838D1" w:rsidP="007F1CF5">
            <w:pPr>
              <w:ind w:left="30"/>
            </w:pPr>
          </w:p>
          <w:p w14:paraId="20A44F93" w14:textId="77777777" w:rsidR="006838D1" w:rsidRDefault="006838D1" w:rsidP="007F1CF5">
            <w:pPr>
              <w:ind w:left="30"/>
            </w:pPr>
            <w:r>
              <w:t>&lt;!DOCTYPE html&gt;</w:t>
            </w:r>
          </w:p>
          <w:p w14:paraId="5A8D6B67" w14:textId="77777777" w:rsidR="006838D1" w:rsidRDefault="006838D1" w:rsidP="007F1CF5">
            <w:pPr>
              <w:ind w:left="30"/>
            </w:pPr>
            <w:r>
              <w:t>&lt;html lang="en"&gt;</w:t>
            </w:r>
          </w:p>
          <w:p w14:paraId="7E5E46AD" w14:textId="77777777" w:rsidR="006838D1" w:rsidRDefault="006838D1" w:rsidP="007F1CF5">
            <w:pPr>
              <w:ind w:left="30"/>
            </w:pPr>
            <w:r>
              <w:t>&lt;head&gt;</w:t>
            </w:r>
          </w:p>
          <w:p w14:paraId="01CA4925" w14:textId="1413E86C" w:rsidR="006838D1" w:rsidRDefault="006838D1" w:rsidP="007F1CF5">
            <w:pPr>
              <w:ind w:left="30"/>
            </w:pPr>
            <w:r>
              <w:t>&lt;meta charset="utf-8"&gt;</w:t>
            </w:r>
          </w:p>
          <w:p w14:paraId="4864D24E" w14:textId="5AC838A5" w:rsidR="006838D1" w:rsidRDefault="006838D1" w:rsidP="007F1CF5">
            <w:pPr>
              <w:ind w:left="30"/>
            </w:pPr>
            <w:r>
              <w:t>&lt;meta http-equiv="X-UA-Compatible" content="IE=edge"&gt;</w:t>
            </w:r>
          </w:p>
          <w:p w14:paraId="5EE4C737" w14:textId="4E3201BC" w:rsidR="006838D1" w:rsidRDefault="006838D1" w:rsidP="007F1CF5">
            <w:pPr>
              <w:ind w:left="30"/>
            </w:pPr>
            <w:r>
              <w:t>&lt;meta name="viewport" content="width=device-width, initial-scale=1, shrink-to-fit=no"&gt;</w:t>
            </w:r>
          </w:p>
          <w:p w14:paraId="09BB6166" w14:textId="6F79636F" w:rsidR="006838D1" w:rsidRDefault="006838D1" w:rsidP="007F1CF5">
            <w:pPr>
              <w:ind w:left="30"/>
            </w:pPr>
            <w:r>
              <w:t>&lt;meta name="description" content=""&gt;</w:t>
            </w:r>
          </w:p>
          <w:p w14:paraId="7494466A" w14:textId="1EE886DF" w:rsidR="006838D1" w:rsidRDefault="006838D1" w:rsidP="007F1CF5">
            <w:pPr>
              <w:ind w:left="30"/>
            </w:pPr>
            <w:r>
              <w:t>&lt;meta name="author" content=""&gt;</w:t>
            </w:r>
          </w:p>
          <w:p w14:paraId="775E51D5" w14:textId="77777777" w:rsidR="006838D1" w:rsidRDefault="006838D1" w:rsidP="007F1CF5">
            <w:pPr>
              <w:ind w:left="30"/>
            </w:pPr>
          </w:p>
          <w:p w14:paraId="787645FF" w14:textId="598AE211" w:rsidR="006838D1" w:rsidRDefault="006838D1" w:rsidP="007F1CF5">
            <w:pPr>
              <w:ind w:left="30"/>
            </w:pPr>
            <w:r>
              <w:t>&lt;title&gt;Login Admin&lt;/title&gt;</w:t>
            </w:r>
          </w:p>
          <w:p w14:paraId="6C683DF2" w14:textId="77777777" w:rsidR="006838D1" w:rsidRDefault="006838D1" w:rsidP="007F1CF5">
            <w:pPr>
              <w:ind w:left="30"/>
            </w:pPr>
          </w:p>
          <w:p w14:paraId="761D65EC" w14:textId="400F83D6" w:rsidR="006838D1" w:rsidRDefault="006838D1" w:rsidP="007F1CF5">
            <w:pPr>
              <w:ind w:left="30"/>
            </w:pPr>
            <w:r>
              <w:t>&lt;!-- Custom fonts for this template--&gt;</w:t>
            </w:r>
          </w:p>
          <w:p w14:paraId="60DBF60F" w14:textId="2E418488" w:rsidR="006838D1" w:rsidRDefault="006838D1" w:rsidP="007F1CF5">
            <w:pPr>
              <w:ind w:left="30"/>
            </w:pPr>
            <w:r>
              <w:t>&lt;link href="../assets/vendor/fontawesome-free/css/all.min.css" rel="stylesheet" type="text/css"&gt;</w:t>
            </w:r>
          </w:p>
          <w:p w14:paraId="5D436D02" w14:textId="22861C71" w:rsidR="006838D1" w:rsidRDefault="006838D1" w:rsidP="007F1CF5">
            <w:pPr>
              <w:ind w:left="30"/>
            </w:pPr>
            <w:r>
              <w:t>&lt;link href="https://fonts.googleapis.com/css?family=Nunito:200,200i,300,300i,400,400i,600,600i,700,700i,800,800i,900,900i" rel="stylesheet"&gt;</w:t>
            </w:r>
          </w:p>
          <w:p w14:paraId="39BCEF68" w14:textId="77777777" w:rsidR="006838D1" w:rsidRDefault="006838D1" w:rsidP="007F1CF5">
            <w:pPr>
              <w:ind w:left="30"/>
            </w:pPr>
          </w:p>
          <w:p w14:paraId="442BEB61" w14:textId="77777777" w:rsidR="006838D1" w:rsidRDefault="006838D1" w:rsidP="007F1CF5">
            <w:pPr>
              <w:ind w:left="30"/>
            </w:pPr>
            <w:r>
              <w:t>!-- Custom styles for this template--&gt;</w:t>
            </w:r>
          </w:p>
          <w:p w14:paraId="4F55AC6A" w14:textId="0DFDD606" w:rsidR="006838D1" w:rsidRDefault="006838D1" w:rsidP="007F1CF5">
            <w:pPr>
              <w:ind w:left="30"/>
            </w:pPr>
            <w:r>
              <w:t>&lt;link href="../assets/css/sb-admin-2.min.css" rel="stylesheet"&gt;</w:t>
            </w:r>
          </w:p>
          <w:p w14:paraId="1A3215E7" w14:textId="24C450C7" w:rsidR="006838D1" w:rsidRDefault="006838D1" w:rsidP="007F1CF5">
            <w:pPr>
              <w:ind w:left="30"/>
            </w:pPr>
            <w:r>
              <w:t>&lt;/head&gt;</w:t>
            </w:r>
          </w:p>
        </w:tc>
      </w:tr>
      <w:tr w:rsidR="006838D1" w14:paraId="37BBD7CC" w14:textId="77777777" w:rsidTr="006838D1">
        <w:trPr>
          <w:trHeight w:val="3964"/>
        </w:trPr>
        <w:tc>
          <w:tcPr>
            <w:tcW w:w="7927" w:type="dxa"/>
          </w:tcPr>
          <w:p w14:paraId="75FF6F69" w14:textId="77777777" w:rsidR="006838D1" w:rsidRDefault="006838D1" w:rsidP="006838D1">
            <w:pPr>
              <w:jc w:val="both"/>
            </w:pPr>
            <w:r>
              <w:lastRenderedPageBreak/>
              <w:t>&lt;body class="bg-gradient-primary"&gt;</w:t>
            </w:r>
          </w:p>
          <w:p w14:paraId="63621125" w14:textId="77777777" w:rsidR="006838D1" w:rsidRDefault="006838D1" w:rsidP="006838D1">
            <w:pPr>
              <w:jc w:val="both"/>
            </w:pPr>
          </w:p>
          <w:p w14:paraId="443897FA" w14:textId="77777777" w:rsidR="006838D1" w:rsidRDefault="006838D1" w:rsidP="006838D1">
            <w:pPr>
              <w:jc w:val="both"/>
            </w:pPr>
            <w:r>
              <w:t xml:space="preserve">  &lt;div class="container"&gt;</w:t>
            </w:r>
          </w:p>
          <w:p w14:paraId="4A2B1C00" w14:textId="77777777" w:rsidR="006838D1" w:rsidRDefault="006838D1" w:rsidP="006838D1">
            <w:pPr>
              <w:jc w:val="both"/>
            </w:pPr>
          </w:p>
          <w:p w14:paraId="72DDFF18" w14:textId="77777777" w:rsidR="006838D1" w:rsidRDefault="006838D1" w:rsidP="006838D1">
            <w:pPr>
              <w:jc w:val="both"/>
            </w:pPr>
            <w:r>
              <w:t xml:space="preserve">    &lt;!-- Outer Row --&gt;</w:t>
            </w:r>
          </w:p>
          <w:p w14:paraId="4990266B" w14:textId="77777777" w:rsidR="006838D1" w:rsidRDefault="006838D1" w:rsidP="006838D1">
            <w:pPr>
              <w:jc w:val="both"/>
            </w:pPr>
            <w:r>
              <w:t xml:space="preserve">    &lt;div class="row justify-content-center mt-5"&gt;</w:t>
            </w:r>
          </w:p>
          <w:p w14:paraId="3A1EA386" w14:textId="77777777" w:rsidR="006838D1" w:rsidRDefault="006838D1" w:rsidP="006838D1">
            <w:pPr>
              <w:jc w:val="both"/>
            </w:pPr>
          </w:p>
          <w:p w14:paraId="44741E8D" w14:textId="77777777" w:rsidR="006838D1" w:rsidRDefault="006838D1" w:rsidP="006838D1">
            <w:pPr>
              <w:jc w:val="both"/>
            </w:pPr>
            <w:r>
              <w:t xml:space="preserve">      &lt;div class="col-lg-6"&gt;</w:t>
            </w:r>
          </w:p>
          <w:p w14:paraId="35C4DD04" w14:textId="77777777" w:rsidR="006838D1" w:rsidRDefault="006838D1" w:rsidP="006838D1">
            <w:pPr>
              <w:jc w:val="both"/>
            </w:pPr>
          </w:p>
          <w:p w14:paraId="5C5FBB77" w14:textId="77777777" w:rsidR="006838D1" w:rsidRDefault="006838D1" w:rsidP="006838D1">
            <w:pPr>
              <w:jc w:val="both"/>
            </w:pPr>
            <w:r>
              <w:t xml:space="preserve">        &lt;div class="card o-hidden border-0 shadow-lg my-5"&gt;</w:t>
            </w:r>
          </w:p>
          <w:p w14:paraId="5FA7BC57" w14:textId="77777777" w:rsidR="006838D1" w:rsidRDefault="006838D1" w:rsidP="006838D1">
            <w:pPr>
              <w:jc w:val="both"/>
            </w:pPr>
            <w:r>
              <w:t xml:space="preserve">          &lt;div class="card-body p-0"&gt;</w:t>
            </w:r>
          </w:p>
          <w:p w14:paraId="40F135F7" w14:textId="77777777" w:rsidR="006838D1" w:rsidRDefault="006838D1" w:rsidP="006838D1">
            <w:pPr>
              <w:jc w:val="both"/>
            </w:pPr>
            <w:r>
              <w:t xml:space="preserve">            &lt;!-- Nested Row within Card Body --&gt;</w:t>
            </w:r>
          </w:p>
          <w:p w14:paraId="00B00ED7" w14:textId="77777777" w:rsidR="006838D1" w:rsidRDefault="006838D1" w:rsidP="006838D1">
            <w:pPr>
              <w:jc w:val="both"/>
            </w:pPr>
            <w:r>
              <w:t xml:space="preserve">            &lt;div class="row"&gt;</w:t>
            </w:r>
          </w:p>
          <w:p w14:paraId="7D35F3DE" w14:textId="77777777" w:rsidR="006838D1" w:rsidRDefault="006838D1" w:rsidP="006838D1">
            <w:pPr>
              <w:jc w:val="both"/>
            </w:pPr>
            <w:r>
              <w:t xml:space="preserve">              &lt;div class="col-lg"&gt;</w:t>
            </w:r>
          </w:p>
          <w:p w14:paraId="19D97A79" w14:textId="77777777" w:rsidR="006838D1" w:rsidRDefault="006838D1" w:rsidP="006838D1">
            <w:pPr>
              <w:jc w:val="both"/>
            </w:pPr>
            <w:r>
              <w:t xml:space="preserve">                &lt;div class="p-5"&gt;</w:t>
            </w:r>
          </w:p>
          <w:p w14:paraId="473C257C" w14:textId="77777777" w:rsidR="006838D1" w:rsidRDefault="006838D1" w:rsidP="006838D1">
            <w:pPr>
              <w:jc w:val="both"/>
            </w:pPr>
            <w:r>
              <w:t xml:space="preserve">                  &lt;div class="text-center"&gt;</w:t>
            </w:r>
          </w:p>
          <w:p w14:paraId="6976E25B" w14:textId="77777777" w:rsidR="006838D1" w:rsidRDefault="006838D1" w:rsidP="006838D1">
            <w:pPr>
              <w:jc w:val="both"/>
            </w:pPr>
            <w:r>
              <w:t xml:space="preserve">                    &lt;img src="picture/Picture1.png" style="width: 170px"&gt;</w:t>
            </w:r>
          </w:p>
          <w:p w14:paraId="10D6B4DF" w14:textId="77777777" w:rsidR="006838D1" w:rsidRDefault="006838D1" w:rsidP="006838D1">
            <w:pPr>
              <w:jc w:val="both"/>
            </w:pPr>
            <w:r>
              <w:t xml:space="preserve">                    &lt;br&gt;&lt;/br&gt;</w:t>
            </w:r>
          </w:p>
          <w:p w14:paraId="17E59380" w14:textId="77777777" w:rsidR="006838D1" w:rsidRDefault="006838D1" w:rsidP="006838D1">
            <w:pPr>
              <w:jc w:val="both"/>
            </w:pPr>
            <w:r>
              <w:t xml:space="preserve">                    &lt;h1 class="h4 text-gray-900 mb-4"&gt;Login Admin&lt;/h1&gt;</w:t>
            </w:r>
          </w:p>
          <w:p w14:paraId="5D5849B9" w14:textId="77777777" w:rsidR="006838D1" w:rsidRDefault="006838D1" w:rsidP="006838D1">
            <w:pPr>
              <w:jc w:val="both"/>
            </w:pPr>
            <w:r>
              <w:t xml:space="preserve">                  &lt;/div&gt;</w:t>
            </w:r>
          </w:p>
          <w:p w14:paraId="1F112F34" w14:textId="77777777" w:rsidR="006838D1" w:rsidRDefault="006838D1" w:rsidP="006838D1">
            <w:pPr>
              <w:jc w:val="both"/>
            </w:pPr>
          </w:p>
          <w:p w14:paraId="714C8E11" w14:textId="77777777" w:rsidR="006838D1" w:rsidRDefault="006838D1" w:rsidP="006838D1">
            <w:pPr>
              <w:jc w:val="both"/>
            </w:pPr>
            <w:r>
              <w:t xml:space="preserve">                  &lt;?php if($error) : ?&gt;</w:t>
            </w:r>
          </w:p>
          <w:p w14:paraId="20F31A83" w14:textId="77777777" w:rsidR="006838D1" w:rsidRDefault="006838D1" w:rsidP="006838D1">
            <w:pPr>
              <w:jc w:val="both"/>
            </w:pPr>
            <w:r>
              <w:t xml:space="preserve">                  </w:t>
            </w:r>
            <w:r>
              <w:tab/>
              <w:t>&lt;div class="alert alert-danger"&gt;</w:t>
            </w:r>
          </w:p>
          <w:p w14:paraId="294CE2A4" w14:textId="77777777" w:rsidR="006838D1" w:rsidRDefault="006838D1" w:rsidP="006838D1">
            <w:pPr>
              <w:jc w:val="both"/>
            </w:pPr>
            <w:r>
              <w:t xml:space="preserve">                  </w:t>
            </w:r>
            <w:r>
              <w:tab/>
            </w:r>
            <w:r>
              <w:tab/>
              <w:t>&lt;?= $error; ?&gt;</w:t>
            </w:r>
          </w:p>
          <w:p w14:paraId="059F7942" w14:textId="77777777" w:rsidR="006838D1" w:rsidRDefault="006838D1" w:rsidP="006838D1">
            <w:pPr>
              <w:jc w:val="both"/>
            </w:pPr>
            <w:r>
              <w:t xml:space="preserve">                  </w:t>
            </w:r>
            <w:r>
              <w:tab/>
              <w:t>&lt;/div&gt;</w:t>
            </w:r>
          </w:p>
          <w:p w14:paraId="51FB9DFC" w14:textId="77777777" w:rsidR="006838D1" w:rsidRDefault="006838D1" w:rsidP="006838D1">
            <w:pPr>
              <w:jc w:val="both"/>
            </w:pPr>
            <w:r>
              <w:t xml:space="preserve">                  &lt;?php endif; ?&gt;</w:t>
            </w:r>
          </w:p>
          <w:p w14:paraId="3CE8B18D" w14:textId="77777777" w:rsidR="006838D1" w:rsidRDefault="006838D1" w:rsidP="006838D1">
            <w:pPr>
              <w:jc w:val="both"/>
            </w:pPr>
          </w:p>
          <w:p w14:paraId="45F0425E" w14:textId="77777777" w:rsidR="006838D1" w:rsidRDefault="006838D1" w:rsidP="006838D1">
            <w:pPr>
              <w:jc w:val="both"/>
            </w:pPr>
            <w:r>
              <w:t xml:space="preserve">                  &lt;form class="user" method="POST" action=""&gt;</w:t>
            </w:r>
          </w:p>
          <w:p w14:paraId="2D2EE951" w14:textId="77777777" w:rsidR="006838D1" w:rsidRDefault="006838D1" w:rsidP="006838D1">
            <w:pPr>
              <w:jc w:val="both"/>
            </w:pPr>
            <w:r>
              <w:t xml:space="preserve">                    &lt;div class="form-group"&gt;</w:t>
            </w:r>
          </w:p>
          <w:p w14:paraId="7BB981BE" w14:textId="77777777" w:rsidR="006838D1" w:rsidRDefault="006838D1" w:rsidP="006838D1">
            <w:pPr>
              <w:jc w:val="both"/>
            </w:pPr>
            <w:r>
              <w:t xml:space="preserve">                      &lt;input type="text" class="form-control form-control-user" placeholder="Username" name="username"&gt;</w:t>
            </w:r>
          </w:p>
          <w:p w14:paraId="16B35481" w14:textId="77777777" w:rsidR="006838D1" w:rsidRDefault="006838D1" w:rsidP="006838D1">
            <w:pPr>
              <w:jc w:val="both"/>
            </w:pPr>
            <w:r>
              <w:t xml:space="preserve">                    &lt;/div&gt;</w:t>
            </w:r>
          </w:p>
          <w:p w14:paraId="78BDA3B7" w14:textId="77777777" w:rsidR="006838D1" w:rsidRDefault="006838D1" w:rsidP="006838D1">
            <w:pPr>
              <w:jc w:val="both"/>
            </w:pPr>
            <w:r>
              <w:t xml:space="preserve">                    &lt;div class="form-group"&gt;</w:t>
            </w:r>
          </w:p>
          <w:p w14:paraId="1E3E8EEE" w14:textId="77777777" w:rsidR="006838D1" w:rsidRDefault="006838D1" w:rsidP="006838D1">
            <w:pPr>
              <w:jc w:val="both"/>
            </w:pPr>
            <w:r>
              <w:t xml:space="preserve">                      &lt;input type="password" class="form-control form-control-user" id="password" placeholder="Password" name="password"&gt;</w:t>
            </w:r>
          </w:p>
          <w:p w14:paraId="60FE0638" w14:textId="77777777" w:rsidR="006838D1" w:rsidRDefault="006838D1" w:rsidP="006838D1">
            <w:pPr>
              <w:jc w:val="both"/>
            </w:pPr>
            <w:r>
              <w:t xml:space="preserve">                    &lt;/div&gt;</w:t>
            </w:r>
          </w:p>
          <w:p w14:paraId="0C41704F" w14:textId="77777777" w:rsidR="006838D1" w:rsidRDefault="006838D1" w:rsidP="006838D1">
            <w:pPr>
              <w:jc w:val="both"/>
            </w:pPr>
            <w:r>
              <w:t xml:space="preserve">                    &lt;button type="submit" name="submit" class="btn btn-primary btn-user btn-block"&gt;</w:t>
            </w:r>
          </w:p>
          <w:p w14:paraId="457E31A2" w14:textId="77777777" w:rsidR="006838D1" w:rsidRDefault="006838D1" w:rsidP="006838D1">
            <w:pPr>
              <w:jc w:val="both"/>
            </w:pPr>
            <w:r>
              <w:t xml:space="preserve">                      Login</w:t>
            </w:r>
          </w:p>
          <w:p w14:paraId="1542F0C4" w14:textId="77777777" w:rsidR="006838D1" w:rsidRDefault="006838D1" w:rsidP="006838D1">
            <w:pPr>
              <w:jc w:val="both"/>
            </w:pPr>
            <w:r>
              <w:t xml:space="preserve">                    &lt;/button&gt;</w:t>
            </w:r>
          </w:p>
          <w:p w14:paraId="441B4BAC" w14:textId="77777777" w:rsidR="006838D1" w:rsidRDefault="006838D1" w:rsidP="006838D1">
            <w:pPr>
              <w:jc w:val="both"/>
            </w:pPr>
            <w:r>
              <w:t xml:space="preserve">                  &lt;/form&gt;</w:t>
            </w:r>
          </w:p>
          <w:p w14:paraId="6632CF5D" w14:textId="77777777" w:rsidR="006838D1" w:rsidRDefault="006838D1" w:rsidP="006838D1">
            <w:pPr>
              <w:jc w:val="both"/>
            </w:pPr>
            <w:r>
              <w:t xml:space="preserve">                &lt;/div&gt;</w:t>
            </w:r>
          </w:p>
          <w:p w14:paraId="464A005F" w14:textId="77777777" w:rsidR="006838D1" w:rsidRDefault="006838D1" w:rsidP="006838D1">
            <w:pPr>
              <w:jc w:val="both"/>
            </w:pPr>
            <w:r>
              <w:t xml:space="preserve">              &lt;/div&gt;</w:t>
            </w:r>
          </w:p>
          <w:p w14:paraId="1FFD1155" w14:textId="77777777" w:rsidR="006838D1" w:rsidRDefault="006838D1" w:rsidP="006838D1">
            <w:pPr>
              <w:jc w:val="both"/>
            </w:pPr>
            <w:r>
              <w:t xml:space="preserve">            &lt;/div&gt;</w:t>
            </w:r>
          </w:p>
          <w:p w14:paraId="4A8EB508" w14:textId="77777777" w:rsidR="006838D1" w:rsidRDefault="006838D1" w:rsidP="006838D1">
            <w:pPr>
              <w:jc w:val="both"/>
            </w:pPr>
            <w:r>
              <w:t xml:space="preserve">          &lt;/div&gt;</w:t>
            </w:r>
          </w:p>
          <w:p w14:paraId="3E196674" w14:textId="77777777" w:rsidR="006838D1" w:rsidRDefault="006838D1" w:rsidP="006838D1">
            <w:pPr>
              <w:ind w:left="30"/>
              <w:jc w:val="both"/>
            </w:pPr>
            <w:r>
              <w:t xml:space="preserve">        &lt;/div&gt;</w:t>
            </w:r>
          </w:p>
          <w:p w14:paraId="4F818892" w14:textId="78BA6871" w:rsidR="006838D1" w:rsidRDefault="006838D1" w:rsidP="006838D1">
            <w:pPr>
              <w:ind w:left="30"/>
              <w:jc w:val="both"/>
            </w:pPr>
            <w:r>
              <w:t xml:space="preserve">     &lt;/div&gt;</w:t>
            </w:r>
          </w:p>
          <w:p w14:paraId="37613A68" w14:textId="77777777" w:rsidR="006838D1" w:rsidRDefault="006838D1" w:rsidP="006838D1">
            <w:pPr>
              <w:ind w:left="30"/>
              <w:jc w:val="both"/>
            </w:pPr>
            <w:r>
              <w:t xml:space="preserve">    &lt;/div&gt;</w:t>
            </w:r>
          </w:p>
          <w:p w14:paraId="280A7ACE" w14:textId="77777777" w:rsidR="006838D1" w:rsidRDefault="006838D1" w:rsidP="006838D1">
            <w:pPr>
              <w:ind w:left="30"/>
              <w:jc w:val="both"/>
            </w:pPr>
          </w:p>
          <w:p w14:paraId="2D74E888" w14:textId="77777777" w:rsidR="006838D1" w:rsidRDefault="006838D1" w:rsidP="006838D1">
            <w:pPr>
              <w:ind w:left="30"/>
              <w:jc w:val="both"/>
            </w:pPr>
            <w:r>
              <w:t>&lt;!-- Bootstrap core JavaScript--&gt;</w:t>
            </w:r>
          </w:p>
          <w:p w14:paraId="79097036" w14:textId="77777777" w:rsidR="006838D1" w:rsidRDefault="006838D1" w:rsidP="006838D1">
            <w:pPr>
              <w:ind w:left="30"/>
              <w:jc w:val="both"/>
            </w:pPr>
            <w:r>
              <w:t xml:space="preserve">  &lt;script src="../assets/vendor/jquery/jquery.min.js"&gt;&lt;/script&gt;</w:t>
            </w:r>
          </w:p>
          <w:p w14:paraId="7A22BA67" w14:textId="77777777" w:rsidR="006838D1" w:rsidRDefault="006838D1" w:rsidP="006838D1">
            <w:pPr>
              <w:ind w:left="30"/>
              <w:jc w:val="both"/>
            </w:pPr>
            <w:r>
              <w:t xml:space="preserve">  &lt;script src="../assets/vendor/bootstrap/js/bootstrap.bundle.min.js"&gt;&lt;/script&gt;</w:t>
            </w:r>
          </w:p>
          <w:p w14:paraId="21560C1D" w14:textId="77777777" w:rsidR="006838D1" w:rsidRDefault="006838D1" w:rsidP="006838D1">
            <w:pPr>
              <w:ind w:left="30"/>
              <w:jc w:val="both"/>
            </w:pPr>
          </w:p>
          <w:p w14:paraId="7D1B7066" w14:textId="77777777" w:rsidR="006838D1" w:rsidRDefault="006838D1" w:rsidP="006838D1">
            <w:pPr>
              <w:ind w:left="30"/>
              <w:jc w:val="both"/>
            </w:pPr>
            <w:r>
              <w:t xml:space="preserve">  &lt;!-- Core plugin JavaScript--&gt;</w:t>
            </w:r>
          </w:p>
          <w:p w14:paraId="20B3FE48" w14:textId="77777777" w:rsidR="006838D1" w:rsidRDefault="006838D1" w:rsidP="006838D1">
            <w:pPr>
              <w:ind w:left="30"/>
              <w:jc w:val="both"/>
            </w:pPr>
            <w:r>
              <w:t xml:space="preserve">  &lt;script src="../assets/vendor/jquery-easing/jquery.easing.min.js"&gt;&lt;/script&gt;</w:t>
            </w:r>
          </w:p>
          <w:p w14:paraId="342EC222" w14:textId="77777777" w:rsidR="006838D1" w:rsidRDefault="006838D1" w:rsidP="006838D1">
            <w:pPr>
              <w:ind w:left="30"/>
              <w:jc w:val="both"/>
            </w:pPr>
          </w:p>
          <w:p w14:paraId="00DA721D" w14:textId="77777777" w:rsidR="006838D1" w:rsidRDefault="006838D1" w:rsidP="006838D1">
            <w:pPr>
              <w:ind w:left="30"/>
              <w:jc w:val="both"/>
            </w:pPr>
            <w:r>
              <w:t xml:space="preserve">  &lt;!-- Custom scripts for all pages--&gt;</w:t>
            </w:r>
          </w:p>
          <w:p w14:paraId="57587B41" w14:textId="77777777" w:rsidR="006838D1" w:rsidRDefault="006838D1" w:rsidP="006838D1">
            <w:pPr>
              <w:ind w:left="30"/>
              <w:jc w:val="both"/>
            </w:pPr>
            <w:r>
              <w:t xml:space="preserve">  &lt;script src="../assets/js/sb-admin-2.min.js"&gt;&lt;/script&gt;</w:t>
            </w:r>
          </w:p>
          <w:p w14:paraId="787D59B5" w14:textId="77777777" w:rsidR="006838D1" w:rsidRDefault="006838D1" w:rsidP="006838D1">
            <w:pPr>
              <w:ind w:left="30"/>
              <w:jc w:val="both"/>
            </w:pPr>
          </w:p>
          <w:p w14:paraId="7BE76C09" w14:textId="77777777" w:rsidR="006838D1" w:rsidRDefault="006838D1" w:rsidP="006838D1">
            <w:pPr>
              <w:ind w:left="30"/>
              <w:jc w:val="both"/>
            </w:pPr>
            <w:r>
              <w:t>&lt;/body&gt;</w:t>
            </w:r>
          </w:p>
          <w:p w14:paraId="78289C10" w14:textId="77777777" w:rsidR="006838D1" w:rsidRDefault="006838D1" w:rsidP="006838D1">
            <w:pPr>
              <w:ind w:left="30"/>
              <w:jc w:val="both"/>
            </w:pPr>
          </w:p>
          <w:p w14:paraId="131214FD" w14:textId="48F80953" w:rsidR="006838D1" w:rsidRDefault="006838D1" w:rsidP="006838D1">
            <w:pPr>
              <w:ind w:left="30"/>
              <w:jc w:val="both"/>
            </w:pPr>
            <w:r>
              <w:t>&lt;/html&gt;</w:t>
            </w:r>
          </w:p>
        </w:tc>
      </w:tr>
    </w:tbl>
    <w:p w14:paraId="1BF563C4" w14:textId="77777777" w:rsidR="00D93689" w:rsidRDefault="00D93689" w:rsidP="00D93689">
      <w:pPr>
        <w:spacing w:line="360" w:lineRule="auto"/>
        <w:jc w:val="both"/>
      </w:pPr>
    </w:p>
    <w:p w14:paraId="4FF77EBE" w14:textId="1B4E0C66" w:rsidR="006838D1" w:rsidRDefault="006838D1" w:rsidP="006838D1">
      <w:pPr>
        <w:spacing w:line="360" w:lineRule="auto"/>
        <w:jc w:val="both"/>
      </w:pPr>
      <w:r>
        <w:t>Script Program Halaman</w:t>
      </w:r>
      <w:r w:rsidR="00701115">
        <w:t xml:space="preserve"> Berkas Masuk pada Admin</w:t>
      </w:r>
    </w:p>
    <w:tbl>
      <w:tblPr>
        <w:tblStyle w:val="TableGrid"/>
        <w:tblW w:w="7927" w:type="dxa"/>
        <w:tblLook w:val="04A0" w:firstRow="1" w:lastRow="0" w:firstColumn="1" w:lastColumn="0" w:noHBand="0" w:noVBand="1"/>
      </w:tblPr>
      <w:tblGrid>
        <w:gridCol w:w="7927"/>
      </w:tblGrid>
      <w:tr w:rsidR="00701115" w14:paraId="4638C83B" w14:textId="77777777" w:rsidTr="00701115">
        <w:trPr>
          <w:trHeight w:val="8369"/>
        </w:trPr>
        <w:tc>
          <w:tcPr>
            <w:tcW w:w="7927" w:type="dxa"/>
          </w:tcPr>
          <w:p w14:paraId="220FDE0A" w14:textId="77777777" w:rsidR="00701115" w:rsidRDefault="00701115" w:rsidP="00701115">
            <w:pPr>
              <w:jc w:val="both"/>
            </w:pPr>
            <w:r>
              <w:t xml:space="preserve">&lt;?php </w:t>
            </w:r>
          </w:p>
          <w:p w14:paraId="55C5E745" w14:textId="77777777" w:rsidR="00701115" w:rsidRDefault="00701115" w:rsidP="00701115">
            <w:pPr>
              <w:jc w:val="both"/>
            </w:pPr>
          </w:p>
          <w:p w14:paraId="24462067" w14:textId="77777777" w:rsidR="00701115" w:rsidRDefault="00701115" w:rsidP="00701115">
            <w:pPr>
              <w:jc w:val="both"/>
            </w:pPr>
            <w:r>
              <w:t xml:space="preserve"> </w:t>
            </w:r>
            <w:r>
              <w:tab/>
              <w:t xml:space="preserve">require_once '../function/koneksi.php'; </w:t>
            </w:r>
          </w:p>
          <w:p w14:paraId="3155DD32" w14:textId="77777777" w:rsidR="00701115" w:rsidRDefault="00701115" w:rsidP="00701115">
            <w:pPr>
              <w:jc w:val="both"/>
            </w:pPr>
            <w:r>
              <w:t xml:space="preserve"> </w:t>
            </w:r>
            <w:r>
              <w:tab/>
              <w:t>require_once '../templates/header.php';</w:t>
            </w:r>
          </w:p>
          <w:p w14:paraId="46138F78" w14:textId="77777777" w:rsidR="00701115" w:rsidRDefault="00701115" w:rsidP="00701115">
            <w:pPr>
              <w:jc w:val="both"/>
            </w:pPr>
            <w:r>
              <w:t xml:space="preserve"> </w:t>
            </w:r>
            <w:r>
              <w:tab/>
              <w:t>require_once '../templates/sidebar.php';</w:t>
            </w:r>
          </w:p>
          <w:p w14:paraId="7773D34B" w14:textId="77777777" w:rsidR="00701115" w:rsidRDefault="00701115" w:rsidP="00701115">
            <w:pPr>
              <w:jc w:val="both"/>
            </w:pPr>
            <w:r>
              <w:t xml:space="preserve"> </w:t>
            </w:r>
            <w:r>
              <w:tab/>
              <w:t>require_once '../templates/topbar.php' ;</w:t>
            </w:r>
          </w:p>
          <w:p w14:paraId="317DE93F" w14:textId="77777777" w:rsidR="00701115" w:rsidRDefault="00701115" w:rsidP="00701115">
            <w:pPr>
              <w:jc w:val="both"/>
            </w:pPr>
          </w:p>
          <w:p w14:paraId="4669D93F" w14:textId="77777777" w:rsidR="00701115" w:rsidRDefault="00701115" w:rsidP="00701115">
            <w:pPr>
              <w:jc w:val="both"/>
            </w:pPr>
            <w:r>
              <w:tab/>
              <w:t>$status = isset($_GET['status']) ? $_GET['status'] : '';</w:t>
            </w:r>
          </w:p>
          <w:p w14:paraId="65C02B0A" w14:textId="77777777" w:rsidR="00701115" w:rsidRDefault="00701115" w:rsidP="00701115">
            <w:pPr>
              <w:jc w:val="both"/>
            </w:pPr>
          </w:p>
          <w:p w14:paraId="184000B7" w14:textId="77777777" w:rsidR="00701115" w:rsidRDefault="00701115" w:rsidP="00701115">
            <w:pPr>
              <w:jc w:val="both"/>
            </w:pPr>
            <w:r>
              <w:tab/>
              <w:t>$halaman = 10;</w:t>
            </w:r>
          </w:p>
          <w:p w14:paraId="6A683D67" w14:textId="77777777" w:rsidR="00701115" w:rsidRDefault="00701115" w:rsidP="00701115">
            <w:pPr>
              <w:jc w:val="both"/>
            </w:pPr>
            <w:r>
              <w:t xml:space="preserve">    $page = isset($_GET["halaman"]) ? (int)$_GET["halaman"] : 1;</w:t>
            </w:r>
          </w:p>
          <w:p w14:paraId="3C0878DA" w14:textId="77777777" w:rsidR="00701115" w:rsidRDefault="00701115" w:rsidP="00701115">
            <w:pPr>
              <w:jc w:val="both"/>
            </w:pPr>
            <w:r>
              <w:t xml:space="preserve">    $mulai = ($page&gt;1) ? ($page * $halaman) - $halaman : 0;</w:t>
            </w:r>
          </w:p>
          <w:p w14:paraId="2C111445" w14:textId="77777777" w:rsidR="00701115" w:rsidRDefault="00701115" w:rsidP="00701115">
            <w:pPr>
              <w:jc w:val="both"/>
            </w:pPr>
            <w:r>
              <w:t xml:space="preserve">    $result_halaman = mysqli_query($koneksi, "SELECT * FROM mahasiswa");</w:t>
            </w:r>
          </w:p>
          <w:p w14:paraId="26436313" w14:textId="77777777" w:rsidR="00701115" w:rsidRDefault="00701115" w:rsidP="00701115">
            <w:pPr>
              <w:jc w:val="both"/>
            </w:pPr>
            <w:r>
              <w:t xml:space="preserve">    $total = mysqli_num_rows($result_halaman);</w:t>
            </w:r>
          </w:p>
          <w:p w14:paraId="023C98BD" w14:textId="77777777" w:rsidR="00701115" w:rsidRDefault="00701115" w:rsidP="00701115">
            <w:pPr>
              <w:jc w:val="both"/>
            </w:pPr>
            <w:r>
              <w:t xml:space="preserve">    $pages = ceil($total/$halaman);            </w:t>
            </w:r>
          </w:p>
          <w:p w14:paraId="28E7F54A" w14:textId="203E45AB" w:rsidR="00701115" w:rsidRDefault="00701115" w:rsidP="00701115">
            <w:pPr>
              <w:jc w:val="both"/>
            </w:pPr>
            <w:r>
              <w:t xml:space="preserve">    $no = $mulai+1;</w:t>
            </w:r>
            <w:r>
              <w:tab/>
            </w:r>
          </w:p>
          <w:p w14:paraId="6D81CFE4" w14:textId="77777777" w:rsidR="00701115" w:rsidRDefault="00701115" w:rsidP="00701115">
            <w:pPr>
              <w:ind w:left="30"/>
              <w:jc w:val="both"/>
            </w:pPr>
            <w:r>
              <w:t xml:space="preserve"> ?&gt;</w:t>
            </w:r>
          </w:p>
          <w:p w14:paraId="7658CBC9" w14:textId="77777777" w:rsidR="00701115" w:rsidRDefault="00701115" w:rsidP="00701115">
            <w:pPr>
              <w:ind w:left="30"/>
              <w:jc w:val="both"/>
            </w:pPr>
            <w:r>
              <w:t>&lt;!-- Begin Page Content --&gt;</w:t>
            </w:r>
          </w:p>
          <w:p w14:paraId="478ED8E7" w14:textId="77777777" w:rsidR="00701115" w:rsidRDefault="00701115" w:rsidP="00701115">
            <w:pPr>
              <w:ind w:left="30"/>
              <w:jc w:val="both"/>
            </w:pPr>
            <w:r>
              <w:t>&lt;div class="container-fluid"&gt;</w:t>
            </w:r>
          </w:p>
          <w:p w14:paraId="4E23EB8F" w14:textId="77777777" w:rsidR="00701115" w:rsidRDefault="00701115" w:rsidP="00701115">
            <w:pPr>
              <w:ind w:left="30"/>
              <w:jc w:val="both"/>
            </w:pPr>
            <w:r>
              <w:t>&lt;!-- Page Heading --&gt;</w:t>
            </w:r>
          </w:p>
          <w:p w14:paraId="5310BE64" w14:textId="77777777" w:rsidR="00701115" w:rsidRDefault="00701115" w:rsidP="00701115">
            <w:pPr>
              <w:ind w:left="30"/>
              <w:jc w:val="both"/>
            </w:pPr>
            <w:r>
              <w:t>&lt;!-- Page Heading --&gt;</w:t>
            </w:r>
          </w:p>
          <w:p w14:paraId="4464DC51" w14:textId="77777777" w:rsidR="00701115" w:rsidRDefault="00701115" w:rsidP="00701115">
            <w:pPr>
              <w:ind w:left="30"/>
              <w:jc w:val="both"/>
            </w:pPr>
            <w:r>
              <w:t xml:space="preserve">  &lt;div class="d-sm-flex align-items-center justify-content-between mb-4"&gt;</w:t>
            </w:r>
          </w:p>
          <w:p w14:paraId="6C64EF08" w14:textId="77777777" w:rsidR="00701115" w:rsidRDefault="00701115" w:rsidP="00701115">
            <w:pPr>
              <w:ind w:left="30"/>
              <w:jc w:val="both"/>
            </w:pPr>
            <w:r>
              <w:t xml:space="preserve">    &lt;h1 class="h3 mb-0 text-gray-800"&gt;Berkas Masuk&lt;/h1&gt;</w:t>
            </w:r>
          </w:p>
          <w:p w14:paraId="7732FD6A" w14:textId="77777777" w:rsidR="00701115" w:rsidRDefault="00701115" w:rsidP="00701115">
            <w:pPr>
              <w:ind w:left="30"/>
              <w:jc w:val="both"/>
            </w:pPr>
            <w:r>
              <w:t xml:space="preserve">  &lt;/div&gt;</w:t>
            </w:r>
          </w:p>
          <w:p w14:paraId="7A30C0EB" w14:textId="77777777" w:rsidR="00701115" w:rsidRDefault="00701115" w:rsidP="00701115">
            <w:pPr>
              <w:ind w:left="30"/>
              <w:jc w:val="both"/>
            </w:pPr>
          </w:p>
          <w:p w14:paraId="3B65E97D" w14:textId="77777777" w:rsidR="00701115" w:rsidRDefault="00701115" w:rsidP="00701115">
            <w:pPr>
              <w:ind w:left="30"/>
              <w:jc w:val="both"/>
            </w:pPr>
            <w:r>
              <w:t xml:space="preserve">  &lt;?php if(isset($_SESSION['alert'])) : ?&gt;</w:t>
            </w:r>
          </w:p>
          <w:p w14:paraId="4FBB2C76" w14:textId="77777777" w:rsidR="00701115" w:rsidRDefault="00701115" w:rsidP="00701115">
            <w:pPr>
              <w:ind w:left="30"/>
              <w:jc w:val="both"/>
            </w:pPr>
            <w:r>
              <w:tab/>
              <w:t>&lt;div class="alert alert-success"&gt;</w:t>
            </w:r>
          </w:p>
          <w:p w14:paraId="5AA592B7" w14:textId="77777777" w:rsidR="00701115" w:rsidRDefault="00701115" w:rsidP="00701115">
            <w:pPr>
              <w:ind w:left="30"/>
              <w:jc w:val="both"/>
            </w:pPr>
            <w:r>
              <w:tab/>
            </w:r>
            <w:r>
              <w:tab/>
              <w:t>&lt;?= $_SESSION['alert']; ?&gt;</w:t>
            </w:r>
          </w:p>
          <w:p w14:paraId="1CFA6D3F" w14:textId="77777777" w:rsidR="00701115" w:rsidRDefault="00701115" w:rsidP="00701115">
            <w:pPr>
              <w:ind w:left="30"/>
              <w:jc w:val="both"/>
            </w:pPr>
            <w:r>
              <w:tab/>
              <w:t>&lt;/div&gt;</w:t>
            </w:r>
          </w:p>
          <w:p w14:paraId="4E3DB98A" w14:textId="77777777" w:rsidR="00701115" w:rsidRDefault="00701115" w:rsidP="00701115">
            <w:pPr>
              <w:ind w:left="30"/>
              <w:jc w:val="both"/>
            </w:pPr>
            <w:r>
              <w:tab/>
              <w:t>&lt;?php unset($_SESSION['alert']); ?&gt;</w:t>
            </w:r>
          </w:p>
          <w:p w14:paraId="7045F0EE" w14:textId="3103D10E" w:rsidR="00701115" w:rsidRDefault="00701115" w:rsidP="00701115">
            <w:pPr>
              <w:ind w:left="30"/>
              <w:jc w:val="both"/>
            </w:pPr>
            <w:r>
              <w:t xml:space="preserve">  &lt;?php endif; ?&gt;</w:t>
            </w:r>
          </w:p>
        </w:tc>
      </w:tr>
      <w:tr w:rsidR="00701115" w14:paraId="5A6B4819" w14:textId="77777777" w:rsidTr="00701115">
        <w:trPr>
          <w:trHeight w:val="1129"/>
        </w:trPr>
        <w:tc>
          <w:tcPr>
            <w:tcW w:w="7927" w:type="dxa"/>
          </w:tcPr>
          <w:p w14:paraId="17F370F4" w14:textId="77777777" w:rsidR="00701115" w:rsidRDefault="00701115" w:rsidP="00701115">
            <w:pPr>
              <w:ind w:left="30"/>
              <w:jc w:val="both"/>
            </w:pPr>
            <w:r>
              <w:lastRenderedPageBreak/>
              <w:t>!-- Content Row --&gt;</w:t>
            </w:r>
          </w:p>
          <w:p w14:paraId="7141026D" w14:textId="5E0855C8" w:rsidR="00701115" w:rsidRDefault="00701115" w:rsidP="007F1CF5">
            <w:pPr>
              <w:ind w:left="30"/>
            </w:pPr>
            <w:r>
              <w:t>&lt;div class="card"&gt;</w:t>
            </w:r>
          </w:p>
          <w:p w14:paraId="6606FBDE" w14:textId="00CFBCF1" w:rsidR="00701115" w:rsidRDefault="00701115" w:rsidP="007F1CF5">
            <w:pPr>
              <w:ind w:left="30"/>
            </w:pPr>
            <w:r>
              <w:t>&lt;div class="card-header"&gt;</w:t>
            </w:r>
          </w:p>
          <w:p w14:paraId="34F95F9F" w14:textId="3C901084" w:rsidR="00701115" w:rsidRDefault="00701115" w:rsidP="007F1CF5">
            <w:pPr>
              <w:ind w:left="30"/>
            </w:pPr>
            <w:r>
              <w:t>&lt;div class="row"&gt;</w:t>
            </w:r>
          </w:p>
          <w:p w14:paraId="5DD626C9" w14:textId="77777777" w:rsidR="00701115" w:rsidRDefault="00701115" w:rsidP="007F1CF5">
            <w:pPr>
              <w:ind w:left="30"/>
            </w:pPr>
          </w:p>
          <w:p w14:paraId="7B9AC68E" w14:textId="7DD65CCF" w:rsidR="00701115" w:rsidRDefault="00701115" w:rsidP="007F1CF5">
            <w:pPr>
              <w:ind w:left="30"/>
            </w:pPr>
            <w:r>
              <w:t>&lt;div class="col-md-3"&gt;</w:t>
            </w:r>
          </w:p>
          <w:p w14:paraId="7BC0381C" w14:textId="23B37A18" w:rsidR="00701115" w:rsidRDefault="00701115" w:rsidP="007F1CF5">
            <w:pPr>
              <w:ind w:left="30"/>
            </w:pPr>
            <w:r>
              <w:t>&lt;form action="" method="GET" class="d-none d-sm-inline-block form-inline mr-auto ml-md-3 my-2 my-md-0 mw-100 navbar-search"&gt;</w:t>
            </w:r>
          </w:p>
          <w:p w14:paraId="18357433" w14:textId="375FBF2A" w:rsidR="00701115" w:rsidRDefault="00701115" w:rsidP="007F1CF5">
            <w:pPr>
              <w:ind w:left="30"/>
            </w:pPr>
            <w:r>
              <w:t>&lt;div class="input-group"&gt;</w:t>
            </w:r>
          </w:p>
          <w:p w14:paraId="55B77CE7" w14:textId="6F357CEE" w:rsidR="00701115" w:rsidRDefault="00701115" w:rsidP="007F1CF5">
            <w:pPr>
              <w:ind w:left="30"/>
            </w:pPr>
            <w:r>
              <w:t>&lt;input type="text" name="nim" class="form-control form-control-sm border-1 small" placeholder="Cari NIM.." aria-label="Search" aria-describedby="basic-addon2"&gt;</w:t>
            </w:r>
          </w:p>
          <w:p w14:paraId="7B3F827B" w14:textId="7206AC05" w:rsidR="00701115" w:rsidRDefault="00701115" w:rsidP="007F1CF5">
            <w:pPr>
              <w:ind w:left="30"/>
            </w:pPr>
            <w:r>
              <w:t>&lt;div class="input-group-append"&gt;</w:t>
            </w:r>
          </w:p>
          <w:p w14:paraId="4E7D9D59" w14:textId="05023BDF" w:rsidR="00701115" w:rsidRDefault="00701115" w:rsidP="007F1CF5">
            <w:pPr>
              <w:ind w:left="30"/>
            </w:pPr>
            <w:r>
              <w:t>&lt;button class="btn btn-primary btn-sm" type="submit"&gt;</w:t>
            </w:r>
          </w:p>
          <w:p w14:paraId="440A3221" w14:textId="41BF9DD2" w:rsidR="00701115" w:rsidRDefault="00701115" w:rsidP="007F1CF5">
            <w:pPr>
              <w:ind w:left="30"/>
            </w:pPr>
            <w:r>
              <w:t>&lt;i class="fas fa-search fa-sm"&gt;&lt;/i&gt;</w:t>
            </w:r>
          </w:p>
          <w:p w14:paraId="5631EAD0" w14:textId="6F1669E3" w:rsidR="00701115" w:rsidRDefault="00701115" w:rsidP="007F1CF5">
            <w:pPr>
              <w:ind w:left="30"/>
            </w:pPr>
            <w:r>
              <w:t>&lt;/button&gt;</w:t>
            </w:r>
          </w:p>
          <w:p w14:paraId="540A0AB3" w14:textId="49E9192F" w:rsidR="00701115" w:rsidRDefault="00701115" w:rsidP="007F1CF5">
            <w:pPr>
              <w:ind w:left="30"/>
            </w:pPr>
            <w:r>
              <w:t>&lt;/div&gt;</w:t>
            </w:r>
          </w:p>
          <w:p w14:paraId="20494667" w14:textId="0E77F353" w:rsidR="00701115" w:rsidRDefault="00701115" w:rsidP="007F1CF5">
            <w:pPr>
              <w:ind w:left="30"/>
            </w:pPr>
            <w:r>
              <w:t>&lt;/div&gt;</w:t>
            </w:r>
          </w:p>
          <w:p w14:paraId="361E9AEF" w14:textId="2ABE6310" w:rsidR="00701115" w:rsidRDefault="00701115" w:rsidP="007F1CF5">
            <w:pPr>
              <w:ind w:left="30"/>
            </w:pPr>
            <w:r>
              <w:t>&lt;/form&gt;</w:t>
            </w:r>
          </w:p>
          <w:p w14:paraId="28A9F33F" w14:textId="64EB2138" w:rsidR="00701115" w:rsidRDefault="00701115" w:rsidP="007F1CF5">
            <w:pPr>
              <w:ind w:left="30"/>
            </w:pPr>
            <w:r>
              <w:t>&lt;/div&gt;</w:t>
            </w:r>
          </w:p>
          <w:p w14:paraId="4264FD32" w14:textId="77777777" w:rsidR="00701115" w:rsidRDefault="00701115" w:rsidP="007F1CF5">
            <w:pPr>
              <w:ind w:left="30"/>
            </w:pPr>
            <w:r>
              <w:t>&lt;/select&gt;</w:t>
            </w:r>
          </w:p>
          <w:p w14:paraId="3752402E" w14:textId="2B665B54" w:rsidR="00701115" w:rsidRDefault="00701115" w:rsidP="007F1CF5">
            <w:pPr>
              <w:ind w:left="30"/>
            </w:pPr>
            <w:r>
              <w:t>&lt;/div&gt;</w:t>
            </w:r>
          </w:p>
          <w:p w14:paraId="6974F675" w14:textId="10CA7445" w:rsidR="00701115" w:rsidRDefault="00701115" w:rsidP="007F1CF5">
            <w:pPr>
              <w:ind w:left="30"/>
            </w:pPr>
            <w:r>
              <w:t>&lt;div class="table-responsive"&gt;</w:t>
            </w:r>
          </w:p>
          <w:p w14:paraId="471FC6DD" w14:textId="41DB2ADF" w:rsidR="00701115" w:rsidRDefault="00701115" w:rsidP="007F1CF5">
            <w:pPr>
              <w:ind w:left="30"/>
            </w:pPr>
            <w:r>
              <w:t>&lt;table class="table"&gt;</w:t>
            </w:r>
          </w:p>
          <w:p w14:paraId="291CD664" w14:textId="10088282" w:rsidR="00701115" w:rsidRDefault="00701115" w:rsidP="007F1CF5">
            <w:pPr>
              <w:ind w:left="30"/>
            </w:pPr>
            <w:r>
              <w:t>&lt;tr&gt;</w:t>
            </w:r>
          </w:p>
          <w:p w14:paraId="52598674" w14:textId="3183725F" w:rsidR="00701115" w:rsidRDefault="00701115" w:rsidP="007F1CF5">
            <w:pPr>
              <w:ind w:left="30"/>
            </w:pPr>
            <w:r>
              <w:t>&lt;th class="text-left"&gt;Nama&lt;/th&gt;</w:t>
            </w:r>
          </w:p>
          <w:p w14:paraId="4F87FEF5" w14:textId="1AC76262" w:rsidR="00701115" w:rsidRDefault="00701115" w:rsidP="007F1CF5">
            <w:pPr>
              <w:ind w:left="30"/>
            </w:pPr>
            <w:r>
              <w:t>&lt;th class="text-center"&gt;NIM&lt;/th&gt;</w:t>
            </w:r>
          </w:p>
          <w:p w14:paraId="2F4CEFA5" w14:textId="6E160218" w:rsidR="00701115" w:rsidRDefault="00701115" w:rsidP="007F1CF5">
            <w:pPr>
              <w:ind w:left="30"/>
            </w:pPr>
            <w:r>
              <w:t>&lt;th class="text-center"&gt;Persyaratan Proposal&lt;/th&gt;</w:t>
            </w:r>
          </w:p>
          <w:p w14:paraId="35926356" w14:textId="5D5B5145" w:rsidR="00701115" w:rsidRDefault="00701115" w:rsidP="007F1CF5">
            <w:pPr>
              <w:ind w:left="30"/>
            </w:pPr>
            <w:r>
              <w:t>&lt;th class="text-center"&gt;Persyaratan UP1&lt;/th&gt;</w:t>
            </w:r>
          </w:p>
          <w:p w14:paraId="4BF99E47" w14:textId="1349BC54" w:rsidR="00701115" w:rsidRDefault="00701115" w:rsidP="007F1CF5">
            <w:pPr>
              <w:ind w:left="30"/>
            </w:pPr>
            <w:r>
              <w:t>&lt;th class="text-center"&gt;Persyaratan UP2&lt;/th&gt;</w:t>
            </w:r>
          </w:p>
          <w:p w14:paraId="4239E0EF" w14:textId="0ECAAA73" w:rsidR="00701115" w:rsidRDefault="00701115" w:rsidP="007F1CF5">
            <w:pPr>
              <w:ind w:left="30"/>
            </w:pPr>
            <w:r>
              <w:t>&lt;/tr&gt;</w:t>
            </w:r>
          </w:p>
          <w:p w14:paraId="06D29CD4" w14:textId="0FF9BFA4" w:rsidR="00701115" w:rsidRDefault="00701115" w:rsidP="007F1CF5">
            <w:pPr>
              <w:ind w:left="30"/>
            </w:pPr>
            <w:r>
              <w:t>&lt;?php</w:t>
            </w:r>
          </w:p>
          <w:p w14:paraId="69E15089" w14:textId="77777777" w:rsidR="00701115" w:rsidRDefault="00701115" w:rsidP="007F1CF5">
            <w:pPr>
              <w:ind w:left="30"/>
            </w:pPr>
            <w:r>
              <w:t>if($status == ''){</w:t>
            </w:r>
          </w:p>
          <w:p w14:paraId="03DB7DC0" w14:textId="7B39C374" w:rsidR="00701115" w:rsidRDefault="00701115" w:rsidP="007F1CF5">
            <w:pPr>
              <w:ind w:left="30"/>
            </w:pPr>
            <w:r>
              <w:t>$sql = "SELECT * FROM mahasiswa ORDER BY nama ASC LIMIT $mulai, $halaman";</w:t>
            </w:r>
          </w:p>
          <w:p w14:paraId="1673EA65" w14:textId="720C20EA" w:rsidR="00701115" w:rsidRDefault="00701115" w:rsidP="007F1CF5">
            <w:pPr>
              <w:ind w:left="30"/>
            </w:pPr>
            <w:r>
              <w:t>}elseif($status == 0){</w:t>
            </w:r>
          </w:p>
          <w:p w14:paraId="77F3EEA4" w14:textId="5657A0E0" w:rsidR="00701115" w:rsidRDefault="00701115" w:rsidP="007F1CF5">
            <w:pPr>
              <w:ind w:left="30"/>
            </w:pPr>
            <w:r>
              <w:t>$sql = "SELECT * FROM mahasiswa WHERE status = 0 ORDER BY nama ASC LIMIT $mulai, $halaman";</w:t>
            </w:r>
          </w:p>
          <w:p w14:paraId="6417147E" w14:textId="7AC3928E" w:rsidR="00701115" w:rsidRDefault="00701115" w:rsidP="007F1CF5">
            <w:pPr>
              <w:ind w:left="30"/>
            </w:pPr>
            <w:r>
              <w:t>}elseif($status == 1){</w:t>
            </w:r>
          </w:p>
          <w:p w14:paraId="647A1CFC" w14:textId="3F21FF58" w:rsidR="00701115" w:rsidRDefault="00701115" w:rsidP="007F1CF5">
            <w:pPr>
              <w:ind w:left="30"/>
            </w:pPr>
            <w:r>
              <w:t>$sql = "SELECT * FROM mahasiswa WHERE status = 1 ORDER BY nama ASC LIMIT $mulai, $halaman";</w:t>
            </w:r>
          </w:p>
          <w:p w14:paraId="3BB6C903" w14:textId="164D9F8C" w:rsidR="00701115" w:rsidRDefault="00701115" w:rsidP="007F1CF5">
            <w:pPr>
              <w:ind w:left="30"/>
            </w:pPr>
            <w:r>
              <w:t>}elseif($status == 2){</w:t>
            </w:r>
          </w:p>
          <w:p w14:paraId="6E4A4D48" w14:textId="3AEE89C3" w:rsidR="00701115" w:rsidRDefault="00701115" w:rsidP="007F1CF5">
            <w:pPr>
              <w:ind w:left="30"/>
            </w:pPr>
            <w:r>
              <w:t>$sql = "SELECT * FROM mahasiswa WHERE status = 2 ORDER BY nama ASC LIMIT $mulai, $halaman";</w:t>
            </w:r>
          </w:p>
          <w:p w14:paraId="3383B127" w14:textId="6C27D7C0" w:rsidR="00701115" w:rsidRDefault="00701115" w:rsidP="007F1CF5">
            <w:pPr>
              <w:ind w:left="30"/>
            </w:pPr>
            <w:r>
              <w:t>}else{</w:t>
            </w:r>
          </w:p>
          <w:p w14:paraId="5E2FF185" w14:textId="4F8CDFC1" w:rsidR="00701115" w:rsidRDefault="00701115" w:rsidP="007F1CF5">
            <w:pPr>
              <w:ind w:left="30"/>
            </w:pPr>
            <w:r>
              <w:t>$sql = "SELECT * FROM mahasiswa WHERE status = 3 ORDER BY nama ASC LIMIT $mulai, $halaman";</w:t>
            </w:r>
          </w:p>
          <w:p w14:paraId="21546238" w14:textId="6A70C474" w:rsidR="00701115" w:rsidRDefault="00701115" w:rsidP="007F1CF5">
            <w:pPr>
              <w:ind w:left="30"/>
            </w:pPr>
            <w:r>
              <w:t>}</w:t>
            </w:r>
          </w:p>
          <w:p w14:paraId="2ACEC076" w14:textId="77777777" w:rsidR="00701115" w:rsidRDefault="00701115" w:rsidP="00701115">
            <w:pPr>
              <w:ind w:left="30"/>
              <w:jc w:val="both"/>
            </w:pPr>
          </w:p>
          <w:p w14:paraId="4226D699" w14:textId="77777777" w:rsidR="00701115" w:rsidRDefault="00701115" w:rsidP="007F1CF5">
            <w:pPr>
              <w:ind w:left="30"/>
            </w:pPr>
            <w:r>
              <w:t>//cari berdasarkan nim</w:t>
            </w:r>
          </w:p>
          <w:p w14:paraId="67038C2A" w14:textId="032D9213" w:rsidR="00701115" w:rsidRDefault="00701115" w:rsidP="007F1CF5">
            <w:pPr>
              <w:ind w:left="30"/>
            </w:pPr>
            <w:r>
              <w:t>$cari = isset($_GET['nim']) ? $_GET['nim'] : false;</w:t>
            </w:r>
          </w:p>
          <w:p w14:paraId="0E250645" w14:textId="0649A704" w:rsidR="00701115" w:rsidRDefault="00701115" w:rsidP="007F1CF5">
            <w:pPr>
              <w:ind w:left="30"/>
            </w:pPr>
            <w:r>
              <w:t>if($cari){</w:t>
            </w:r>
          </w:p>
          <w:p w14:paraId="3D6E44D5" w14:textId="5298FC34" w:rsidR="00701115" w:rsidRDefault="00701115" w:rsidP="007F1CF5">
            <w:pPr>
              <w:ind w:left="30"/>
            </w:pPr>
            <w:r>
              <w:t>$sql = $sql = "SELECT * FROM mahasiswa WHERE nim = '$cari'";</w:t>
            </w:r>
          </w:p>
          <w:p w14:paraId="4A5368F5" w14:textId="521026C1" w:rsidR="00701115" w:rsidRDefault="00701115" w:rsidP="007F1CF5">
            <w:pPr>
              <w:ind w:left="30"/>
            </w:pPr>
            <w:r>
              <w:t>}</w:t>
            </w:r>
          </w:p>
          <w:p w14:paraId="7CEE6713" w14:textId="50AB9CCB" w:rsidR="00701115" w:rsidRDefault="00701115" w:rsidP="007F1CF5">
            <w:pPr>
              <w:ind w:left="30"/>
            </w:pPr>
            <w:r>
              <w:t>$query = mysqli_query($koneksi, $sql);</w:t>
            </w:r>
          </w:p>
          <w:p w14:paraId="60F54F91" w14:textId="62AAFA0D" w:rsidR="00701115" w:rsidRDefault="00701115" w:rsidP="007F1CF5">
            <w:pPr>
              <w:ind w:left="30"/>
            </w:pPr>
            <w:r>
              <w:t>?&gt;</w:t>
            </w:r>
          </w:p>
          <w:p w14:paraId="3DFA5DB2" w14:textId="77777777" w:rsidR="00701115" w:rsidRDefault="00701115" w:rsidP="007F1CF5">
            <w:pPr>
              <w:ind w:left="30"/>
            </w:pPr>
          </w:p>
          <w:p w14:paraId="48E93E58" w14:textId="5447AA8D" w:rsidR="00701115" w:rsidRDefault="00701115" w:rsidP="007F1CF5">
            <w:pPr>
              <w:ind w:left="30"/>
            </w:pPr>
            <w:r>
              <w:t>&lt;?php if(mysqli_num_rows($query) == 0) : ?&gt;</w:t>
            </w:r>
          </w:p>
          <w:p w14:paraId="37099727" w14:textId="5C66B74A" w:rsidR="00701115" w:rsidRDefault="00701115" w:rsidP="007F1CF5">
            <w:pPr>
              <w:ind w:left="30"/>
            </w:pPr>
            <w:r>
              <w:t>&lt;td&gt;Tidak ada mahasiswa&lt;/td&gt;</w:t>
            </w:r>
          </w:p>
          <w:p w14:paraId="05F87D33" w14:textId="6B928A71" w:rsidR="00701115" w:rsidRDefault="00701115" w:rsidP="007F1CF5">
            <w:pPr>
              <w:ind w:left="30"/>
            </w:pPr>
            <w:r>
              <w:t>&lt;?php endif; ?&gt;</w:t>
            </w:r>
          </w:p>
          <w:p w14:paraId="28E7D2B0" w14:textId="77777777" w:rsidR="00701115" w:rsidRDefault="00701115" w:rsidP="007F1CF5">
            <w:pPr>
              <w:ind w:left="30"/>
            </w:pPr>
          </w:p>
          <w:p w14:paraId="608A7683" w14:textId="6FD5F4DA" w:rsidR="00701115" w:rsidRDefault="00701115" w:rsidP="007F1CF5">
            <w:pPr>
              <w:ind w:left="30"/>
            </w:pPr>
            <w:r>
              <w:t>&lt;?php while($row = mysqli_fetch_assoc($query)) : ?&gt;</w:t>
            </w:r>
          </w:p>
          <w:p w14:paraId="3AF171DB" w14:textId="77777777" w:rsidR="00701115" w:rsidRDefault="00701115" w:rsidP="007F1CF5">
            <w:pPr>
              <w:ind w:left="30"/>
            </w:pPr>
          </w:p>
          <w:p w14:paraId="5BA9B879" w14:textId="7E1F4D4C" w:rsidR="00701115" w:rsidRDefault="00701115" w:rsidP="007F1CF5">
            <w:pPr>
              <w:ind w:left="30"/>
            </w:pPr>
            <w:r>
              <w:t>&lt;tr&gt;</w:t>
            </w:r>
          </w:p>
          <w:p w14:paraId="1916D29A" w14:textId="11E5516D" w:rsidR="00701115" w:rsidRDefault="00701115" w:rsidP="007F1CF5">
            <w:pPr>
              <w:ind w:left="30"/>
            </w:pPr>
            <w:r>
              <w:t>&lt;td class="text-left"&gt;&lt;?= $row['nama']; ?&gt;&lt;/td&gt;</w:t>
            </w:r>
          </w:p>
          <w:p w14:paraId="1B9A0CDA" w14:textId="25717CF8" w:rsidR="00701115" w:rsidRDefault="00701115" w:rsidP="007F1CF5">
            <w:pPr>
              <w:ind w:left="30"/>
            </w:pPr>
            <w:r>
              <w:t>&lt;td class="text-center"&gt;&lt;?= $row['nim']; ?&gt;&lt;/td&gt;</w:t>
            </w:r>
          </w:p>
          <w:p w14:paraId="7FEBD5CB" w14:textId="0DD3FCAE" w:rsidR="00701115" w:rsidRDefault="00701115" w:rsidP="007F1CF5">
            <w:pPr>
              <w:ind w:left="30"/>
            </w:pPr>
            <w:r>
              <w:t>&lt;td class="text-center"&gt;</w:t>
            </w:r>
          </w:p>
          <w:p w14:paraId="1575BB58" w14:textId="189156BC" w:rsidR="00701115" w:rsidRDefault="00701115" w:rsidP="007F1CF5">
            <w:pPr>
              <w:ind w:left="30"/>
            </w:pPr>
            <w:r>
              <w:t>&lt;a href="lihat-berkas2.php?nim=&lt;?= $row['nim']; ?&gt; " class="badge badge-success"&gt;Lihat Berkas&lt;/a&gt;</w:t>
            </w:r>
          </w:p>
          <w:p w14:paraId="60A0D657" w14:textId="1AB934A1" w:rsidR="00701115" w:rsidRDefault="00701115" w:rsidP="007F1CF5">
            <w:pPr>
              <w:ind w:left="30"/>
            </w:pPr>
            <w:r>
              <w:t>&lt;?php if ($row['status'] == 0 ): ?&gt;</w:t>
            </w:r>
          </w:p>
          <w:p w14:paraId="154BAA5D" w14:textId="4E24BF28" w:rsidR="00701115" w:rsidRDefault="00701115" w:rsidP="007F1CF5">
            <w:pPr>
              <w:ind w:left="30"/>
            </w:pPr>
            <w:r>
              <w:t>&lt;a onclick="return confirm('Apa anda yakin?')" href="update-status-file.php?nim=&lt;?= $row['nim']; ?&gt;" class="badge badge-warning"&gt;Update Status&lt;/a&gt;</w:t>
            </w:r>
          </w:p>
          <w:p w14:paraId="12D374B3" w14:textId="72C643FC" w:rsidR="00701115" w:rsidRDefault="00701115" w:rsidP="007F1CF5">
            <w:pPr>
              <w:ind w:left="30"/>
            </w:pPr>
            <w:r>
              <w:t>&lt;?php else : ?&gt;</w:t>
            </w:r>
          </w:p>
          <w:p w14:paraId="5530B25F" w14:textId="3B2B0E50" w:rsidR="00701115" w:rsidRDefault="00701115" w:rsidP="007F1CF5">
            <w:pPr>
              <w:ind w:left="30"/>
            </w:pPr>
            <w:r>
              <w:t>&lt;a href ="berkas_masuk.php" class="badge badge-secondary"&gt;Update&lt;/a&gt;</w:t>
            </w:r>
          </w:p>
          <w:p w14:paraId="73F53D68" w14:textId="7DD0DEF6" w:rsidR="00701115" w:rsidRDefault="00701115" w:rsidP="007F1CF5">
            <w:pPr>
              <w:ind w:left="30"/>
            </w:pPr>
            <w:r>
              <w:t>&lt;?php endif ; ?&gt;</w:t>
            </w:r>
          </w:p>
          <w:p w14:paraId="4F3FFB9B" w14:textId="77777777" w:rsidR="00701115" w:rsidRDefault="00701115" w:rsidP="007F1CF5">
            <w:pPr>
              <w:ind w:left="30"/>
            </w:pPr>
          </w:p>
          <w:p w14:paraId="0E63EF3D" w14:textId="77777777" w:rsidR="00701115" w:rsidRDefault="00701115" w:rsidP="007F1CF5">
            <w:pPr>
              <w:ind w:left="30"/>
            </w:pPr>
            <w:r>
              <w:t>&lt;/td&gt;</w:t>
            </w:r>
          </w:p>
          <w:p w14:paraId="2ADDAFCF" w14:textId="510683A5" w:rsidR="00701115" w:rsidRDefault="00701115" w:rsidP="007F1CF5">
            <w:pPr>
              <w:ind w:left="30"/>
            </w:pPr>
            <w:r>
              <w:t>&lt;td class="text-center"&gt;</w:t>
            </w:r>
          </w:p>
          <w:p w14:paraId="15AE57F7" w14:textId="01F52996" w:rsidR="00701115" w:rsidRDefault="00701115" w:rsidP="007F1CF5">
            <w:pPr>
              <w:ind w:left="30"/>
            </w:pPr>
            <w:r>
              <w:t>&lt;a href="lihat-berkas1.php?nim=&lt;?= $row['nim']; ?&gt; " class="badge badge-success"&gt;Lihat Berkas&lt;/a&gt;</w:t>
            </w:r>
          </w:p>
          <w:p w14:paraId="5C71684F" w14:textId="35490E66" w:rsidR="00701115" w:rsidRDefault="00701115" w:rsidP="007F1CF5">
            <w:pPr>
              <w:ind w:left="30"/>
            </w:pPr>
            <w:r>
              <w:t>&lt;?php if ($row['status'] == 1 ): ?&gt;</w:t>
            </w:r>
          </w:p>
          <w:p w14:paraId="05BB86C7" w14:textId="4EBA2DA8" w:rsidR="00701115" w:rsidRDefault="00701115" w:rsidP="007F1CF5">
            <w:pPr>
              <w:ind w:left="30"/>
            </w:pPr>
            <w:r>
              <w:t>&lt;a onclick="return confirm('Apa anda yakin?')" href="update-status-file.php?nim=&lt;?= $row['nim']; ?&gt;" class="badge badge-warning"&gt;Update Status&lt;/a&gt;</w:t>
            </w:r>
          </w:p>
          <w:p w14:paraId="062E3F3D" w14:textId="57766544" w:rsidR="00701115" w:rsidRDefault="00701115" w:rsidP="007F1CF5">
            <w:pPr>
              <w:ind w:left="30"/>
            </w:pPr>
            <w:r>
              <w:t>&lt;?php else : ?&gt;</w:t>
            </w:r>
          </w:p>
          <w:p w14:paraId="373CAA74" w14:textId="7417B65F" w:rsidR="00701115" w:rsidRDefault="00701115" w:rsidP="007F1CF5">
            <w:pPr>
              <w:ind w:left="30"/>
            </w:pPr>
            <w:r>
              <w:t>&lt;a href ="berkas_masuk.php" class="badge badge-secondary"&gt;Update&lt;/a&gt;</w:t>
            </w:r>
          </w:p>
          <w:p w14:paraId="2D63ECD3" w14:textId="4CBC3E17" w:rsidR="00701115" w:rsidRDefault="00701115" w:rsidP="007F1CF5">
            <w:pPr>
              <w:ind w:left="30"/>
            </w:pPr>
            <w:r>
              <w:t>&lt;?php endif; ?&gt;</w:t>
            </w:r>
          </w:p>
          <w:p w14:paraId="6D811578" w14:textId="6CA6E1A1" w:rsidR="00701115" w:rsidRDefault="00701115" w:rsidP="007F1CF5">
            <w:pPr>
              <w:ind w:left="30"/>
            </w:pPr>
            <w:r>
              <w:t>&lt;/td&gt;</w:t>
            </w:r>
          </w:p>
          <w:p w14:paraId="0C218CFD" w14:textId="592ABF32" w:rsidR="00701115" w:rsidRDefault="00701115" w:rsidP="007F1CF5">
            <w:pPr>
              <w:ind w:left="30"/>
            </w:pPr>
            <w:r>
              <w:t>&lt;td class="text-center"&gt;</w:t>
            </w:r>
          </w:p>
          <w:p w14:paraId="7E2A8B11" w14:textId="57F5B59B" w:rsidR="00701115" w:rsidRDefault="00701115" w:rsidP="007F1CF5">
            <w:pPr>
              <w:ind w:left="30"/>
            </w:pPr>
            <w:r>
              <w:t>&lt;a href="lihat-berkas.php?nim=&lt;?= $row['nim']; ?&gt; " class="badge badge-success"&gt;Lihat Berkas&lt;/a&gt;</w:t>
            </w:r>
          </w:p>
          <w:p w14:paraId="4125FE1E" w14:textId="0844F05A" w:rsidR="00701115" w:rsidRDefault="00701115" w:rsidP="007F1CF5">
            <w:pPr>
              <w:ind w:left="30"/>
            </w:pPr>
            <w:r>
              <w:t>&lt;?php if ($row['status'] == 2 ): ?&gt;</w:t>
            </w:r>
          </w:p>
          <w:p w14:paraId="699290F3" w14:textId="57C55588" w:rsidR="00701115" w:rsidRDefault="00701115" w:rsidP="007F1CF5">
            <w:pPr>
              <w:ind w:left="30"/>
            </w:pPr>
            <w:r>
              <w:t>&lt;a onclick="return confirm('Apa anda yakin?')" href="update-status-file.php?nim=&lt;?= $row['nim']; ?&gt;" class="badge badge-warning"&gt;Update Status&lt;/a&gt;</w:t>
            </w:r>
          </w:p>
          <w:p w14:paraId="36CFA221" w14:textId="486F1C05" w:rsidR="00701115" w:rsidRDefault="00701115" w:rsidP="007F1CF5">
            <w:pPr>
              <w:ind w:left="30"/>
            </w:pPr>
            <w:r>
              <w:lastRenderedPageBreak/>
              <w:t>&lt;?php else : ?&gt;</w:t>
            </w:r>
          </w:p>
          <w:p w14:paraId="568B9C63" w14:textId="6992CEF2" w:rsidR="00701115" w:rsidRDefault="00701115" w:rsidP="007F1CF5">
            <w:pPr>
              <w:ind w:left="30"/>
            </w:pPr>
            <w:r>
              <w:t>&lt;a href ="berkas_masuk.php" class="badge badge-secondary"&gt;Update&lt;/a&gt;</w:t>
            </w:r>
          </w:p>
          <w:p w14:paraId="44FB57FC" w14:textId="4019FFAB" w:rsidR="00701115" w:rsidRDefault="00701115" w:rsidP="007F1CF5">
            <w:pPr>
              <w:ind w:left="30"/>
            </w:pPr>
            <w:r>
              <w:t>&lt;?php endif; ?&gt;</w:t>
            </w:r>
          </w:p>
          <w:p w14:paraId="796B261A" w14:textId="40721039" w:rsidR="00701115" w:rsidRDefault="00701115" w:rsidP="007F1CF5">
            <w:pPr>
              <w:ind w:left="30"/>
            </w:pPr>
            <w:r>
              <w:t>&lt;/td&gt;</w:t>
            </w:r>
          </w:p>
          <w:p w14:paraId="1EA19F32" w14:textId="72E53106" w:rsidR="00701115" w:rsidRDefault="00701115" w:rsidP="007F1CF5">
            <w:pPr>
              <w:ind w:left="30"/>
            </w:pPr>
            <w:r>
              <w:t>&lt;/tr&gt;</w:t>
            </w:r>
          </w:p>
          <w:p w14:paraId="3964FC6F" w14:textId="5D96969C" w:rsidR="00701115" w:rsidRDefault="00701115" w:rsidP="007F1CF5">
            <w:pPr>
              <w:ind w:left="30"/>
            </w:pPr>
            <w:r>
              <w:t>&lt;?php endwhile; ?&gt;</w:t>
            </w:r>
          </w:p>
          <w:p w14:paraId="7234FBCC" w14:textId="751CBA02" w:rsidR="00701115" w:rsidRDefault="00701115" w:rsidP="007F1CF5">
            <w:pPr>
              <w:ind w:left="30"/>
            </w:pPr>
            <w:r>
              <w:t>&lt;/table&gt;</w:t>
            </w:r>
          </w:p>
          <w:p w14:paraId="75ACBA44" w14:textId="6A18C8AC" w:rsidR="00701115" w:rsidRDefault="00701115" w:rsidP="007F1CF5">
            <w:pPr>
              <w:ind w:left="30"/>
            </w:pPr>
            <w:r>
              <w:t>&lt;/div&gt;</w:t>
            </w:r>
          </w:p>
          <w:p w14:paraId="7E72B7F6" w14:textId="53D768B1" w:rsidR="00701115" w:rsidRDefault="00701115" w:rsidP="007F1CF5">
            <w:pPr>
              <w:ind w:left="30"/>
            </w:pPr>
            <w:r>
              <w:t>&lt;div class="card-footer"&gt;</w:t>
            </w:r>
          </w:p>
          <w:p w14:paraId="120862EA" w14:textId="09D831F6" w:rsidR="00701115" w:rsidRDefault="00701115" w:rsidP="007F1CF5">
            <w:pPr>
              <w:ind w:left="30"/>
            </w:pPr>
            <w:r>
              <w:t>&lt;nav aria-label="..."&gt;</w:t>
            </w:r>
          </w:p>
          <w:p w14:paraId="4348AC53" w14:textId="46014DCF" w:rsidR="00701115" w:rsidRDefault="00701115" w:rsidP="007F1CF5">
            <w:pPr>
              <w:ind w:left="30"/>
            </w:pPr>
            <w:r>
              <w:t>&lt;ul class="pagination pagination-sm justify-content-center"&gt;</w:t>
            </w:r>
          </w:p>
          <w:p w14:paraId="569E41E0" w14:textId="77777777" w:rsidR="00701115" w:rsidRDefault="00701115" w:rsidP="007F1CF5">
            <w:pPr>
              <w:ind w:left="30"/>
            </w:pPr>
            <w:r>
              <w:t>&lt;?php for ($i=1; $i&lt;=$pages; $i++) : ?&gt;</w:t>
            </w:r>
          </w:p>
          <w:p w14:paraId="1052079E" w14:textId="3B12D4D1" w:rsidR="00701115" w:rsidRDefault="00701115" w:rsidP="007F1CF5">
            <w:pPr>
              <w:ind w:left="30"/>
            </w:pPr>
            <w:r>
              <w:t>&lt;?php if($page == $i) : ?&gt;</w:t>
            </w:r>
          </w:p>
          <w:p w14:paraId="35FAF8B0" w14:textId="5C7B2EDD" w:rsidR="00701115" w:rsidRDefault="00701115" w:rsidP="007F1CF5">
            <w:pPr>
              <w:ind w:left="30"/>
            </w:pPr>
            <w:r>
              <w:t>&lt;?php if(isset($_GET['status'])) : ?&gt;</w:t>
            </w:r>
          </w:p>
          <w:p w14:paraId="78234BEE" w14:textId="7CC1C56C" w:rsidR="00701115" w:rsidRDefault="00701115" w:rsidP="007F1CF5">
            <w:pPr>
              <w:ind w:left="30"/>
            </w:pPr>
            <w:r>
              <w:t>&lt;li class="page-item active"&gt;&lt;a class="page-link" href="?status=&lt;?= $_GET['status']; ?&gt;&amp;halaman=&lt;?= $i; ?&gt;"&gt;&lt;?= $i; ?&gt;&lt;/a&gt;&lt;/li&gt;</w:t>
            </w:r>
          </w:p>
          <w:p w14:paraId="7D24DB0C" w14:textId="48DE8812" w:rsidR="00701115" w:rsidRDefault="00701115" w:rsidP="007F1CF5">
            <w:pPr>
              <w:ind w:left="30"/>
            </w:pPr>
            <w:r>
              <w:t>&lt;?php else : ?&gt;</w:t>
            </w:r>
          </w:p>
          <w:p w14:paraId="09F469A7" w14:textId="1C16F129" w:rsidR="00701115" w:rsidRDefault="00701115" w:rsidP="007F1CF5">
            <w:pPr>
              <w:ind w:left="30"/>
            </w:pPr>
            <w:r>
              <w:t>&lt;li class="page-item active"&gt;&lt;a class="page-link" href="?halaman=&lt;?= $i; ?&gt;"&gt;&lt;?= $i; ?&gt;&lt;/a&gt;&lt;/li&gt;</w:t>
            </w:r>
          </w:p>
          <w:p w14:paraId="0085DCC0" w14:textId="372E6479" w:rsidR="00701115" w:rsidRDefault="00701115" w:rsidP="007F1CF5">
            <w:pPr>
              <w:ind w:left="30"/>
            </w:pPr>
            <w:r>
              <w:t>&lt;?php endif; ?&gt;</w:t>
            </w:r>
          </w:p>
          <w:p w14:paraId="2A726441" w14:textId="09D140BD" w:rsidR="00701115" w:rsidRDefault="00701115" w:rsidP="007F1CF5">
            <w:pPr>
              <w:ind w:left="30"/>
            </w:pPr>
            <w:r>
              <w:t>&lt;?php else : ?&gt;</w:t>
            </w:r>
          </w:p>
          <w:p w14:paraId="017CD56E" w14:textId="3BAD50C7" w:rsidR="00701115" w:rsidRDefault="00701115" w:rsidP="007F1CF5">
            <w:pPr>
              <w:ind w:left="30"/>
            </w:pPr>
            <w:r>
              <w:t>&lt;?php if(isset($_GET['status'])) : ?&gt;</w:t>
            </w:r>
          </w:p>
          <w:p w14:paraId="2D148456" w14:textId="0300AC07" w:rsidR="00701115" w:rsidRDefault="00701115" w:rsidP="007F1CF5">
            <w:pPr>
              <w:ind w:left="30"/>
            </w:pPr>
            <w:r>
              <w:t>&lt;li class="page-item"&gt;&lt;a class="page-link" href="?status=&lt;?= $_GET['status']; ?&gt;&amp;halaman=&lt;?= $i; ?&gt;"&gt;&lt;?= $i; ?&gt;&lt;/a&gt;&lt;/li&gt;</w:t>
            </w:r>
          </w:p>
          <w:p w14:paraId="0725AF40" w14:textId="26886F15" w:rsidR="00701115" w:rsidRDefault="00701115" w:rsidP="007F1CF5">
            <w:pPr>
              <w:ind w:left="30"/>
            </w:pPr>
            <w:r>
              <w:t>&lt;?php else : ?&gt;</w:t>
            </w:r>
          </w:p>
          <w:p w14:paraId="4BC0E2F8" w14:textId="5B1A33AC" w:rsidR="00701115" w:rsidRDefault="00701115" w:rsidP="007F1CF5">
            <w:pPr>
              <w:ind w:left="30"/>
            </w:pPr>
            <w:r>
              <w:t>&lt;li class="page-item"&gt;&lt;a class="page-link" href="?halaman=&lt;?= $i; ?&gt;"&gt;&lt;?= $i; ?&gt;&lt;/a&gt;&lt;/li&gt;</w:t>
            </w:r>
          </w:p>
          <w:p w14:paraId="41D03131" w14:textId="173D2C6C" w:rsidR="00701115" w:rsidRDefault="00701115" w:rsidP="007F1CF5">
            <w:pPr>
              <w:ind w:left="30"/>
            </w:pPr>
            <w:r>
              <w:t>&lt;?php endif; ?&gt;</w:t>
            </w:r>
          </w:p>
          <w:p w14:paraId="6AFBEA42" w14:textId="20DDE408" w:rsidR="00701115" w:rsidRDefault="00701115" w:rsidP="007F1CF5">
            <w:pPr>
              <w:ind w:left="30"/>
            </w:pPr>
            <w:r>
              <w:t>&lt;?php endif; ?&gt;</w:t>
            </w:r>
          </w:p>
          <w:p w14:paraId="5D56CE6D" w14:textId="7B81D49B" w:rsidR="00701115" w:rsidRDefault="00701115" w:rsidP="007F1CF5">
            <w:pPr>
              <w:ind w:left="30"/>
            </w:pPr>
            <w:r>
              <w:t>&lt;?php endfor; ?&gt;</w:t>
            </w:r>
          </w:p>
          <w:p w14:paraId="663A0D87" w14:textId="3EC62602" w:rsidR="00701115" w:rsidRDefault="00701115" w:rsidP="007F1CF5">
            <w:pPr>
              <w:ind w:left="30"/>
            </w:pPr>
            <w:r>
              <w:t>&lt;!-- &lt;li class="page-item"&gt;</w:t>
            </w:r>
          </w:p>
          <w:p w14:paraId="5C25DD64" w14:textId="52AD038D" w:rsidR="00701115" w:rsidRDefault="00701115" w:rsidP="007F1CF5">
            <w:pPr>
              <w:ind w:left="30"/>
            </w:pPr>
            <w:r>
              <w:t>&lt;a class="page-link" href="#"&gt;&gt;&lt;/a&gt;</w:t>
            </w:r>
          </w:p>
          <w:p w14:paraId="33AB2E01" w14:textId="526E167B" w:rsidR="00701115" w:rsidRDefault="00701115" w:rsidP="007F1CF5">
            <w:pPr>
              <w:ind w:left="30"/>
            </w:pPr>
            <w:r>
              <w:t>&lt;/li&gt; --&gt;</w:t>
            </w:r>
          </w:p>
          <w:p w14:paraId="4910ACB0" w14:textId="646159DA" w:rsidR="00701115" w:rsidRDefault="00701115" w:rsidP="007F1CF5">
            <w:pPr>
              <w:ind w:left="30"/>
            </w:pPr>
            <w:r>
              <w:t>&lt;/ul&gt;</w:t>
            </w:r>
          </w:p>
          <w:p w14:paraId="1FBDAAFD" w14:textId="05C0F2FD" w:rsidR="00701115" w:rsidRDefault="00701115" w:rsidP="007F1CF5">
            <w:pPr>
              <w:ind w:left="30"/>
            </w:pPr>
            <w:r>
              <w:t>&lt;/nav&gt;</w:t>
            </w:r>
          </w:p>
          <w:p w14:paraId="4A557796" w14:textId="563691E0" w:rsidR="00701115" w:rsidRDefault="00701115" w:rsidP="007F1CF5">
            <w:pPr>
              <w:ind w:left="30"/>
            </w:pPr>
            <w:r>
              <w:t>&lt;/div&gt;</w:t>
            </w:r>
          </w:p>
          <w:p w14:paraId="6C37BFC8" w14:textId="06872089" w:rsidR="00701115" w:rsidRDefault="00701115" w:rsidP="007F1CF5">
            <w:pPr>
              <w:ind w:left="30"/>
            </w:pPr>
            <w:r>
              <w:t>&lt;/div&gt;</w:t>
            </w:r>
          </w:p>
          <w:p w14:paraId="0FF9CBA3" w14:textId="65E34DAD" w:rsidR="00701115" w:rsidRDefault="00701115" w:rsidP="007F1CF5">
            <w:pPr>
              <w:ind w:left="30"/>
            </w:pPr>
            <w:r>
              <w:t>&lt;/div&gt;</w:t>
            </w:r>
          </w:p>
          <w:p w14:paraId="0DED90CB" w14:textId="22A5B597" w:rsidR="00701115" w:rsidRDefault="00701115" w:rsidP="007F1CF5">
            <w:pPr>
              <w:ind w:left="30"/>
            </w:pPr>
            <w:r>
              <w:t>&lt;/div&gt;</w:t>
            </w:r>
          </w:p>
          <w:p w14:paraId="784A6E02" w14:textId="08F7D94D" w:rsidR="00701115" w:rsidRDefault="00701115" w:rsidP="007F1CF5">
            <w:pPr>
              <w:ind w:left="30"/>
            </w:pPr>
            <w:r>
              <w:t>&lt;?php require_once '../templates/footer.php' ;?&gt;</w:t>
            </w:r>
          </w:p>
        </w:tc>
      </w:tr>
    </w:tbl>
    <w:p w14:paraId="1C3E5E01" w14:textId="77777777" w:rsidR="00701115" w:rsidRDefault="00701115" w:rsidP="006838D1">
      <w:pPr>
        <w:spacing w:line="360" w:lineRule="auto"/>
        <w:jc w:val="both"/>
      </w:pPr>
    </w:p>
    <w:p w14:paraId="64C6144A" w14:textId="32BBD594" w:rsidR="006838D1" w:rsidRDefault="006838D1" w:rsidP="006838D1">
      <w:pPr>
        <w:spacing w:line="360" w:lineRule="auto"/>
        <w:jc w:val="both"/>
      </w:pPr>
      <w:r>
        <w:t>Script Program Halaman</w:t>
      </w:r>
      <w:r w:rsidR="00701115">
        <w:t xml:space="preserve"> Data Mahasiswa pada Admin</w:t>
      </w:r>
    </w:p>
    <w:tbl>
      <w:tblPr>
        <w:tblStyle w:val="TableGrid"/>
        <w:tblW w:w="7927" w:type="dxa"/>
        <w:tblLook w:val="04A0" w:firstRow="1" w:lastRow="0" w:firstColumn="1" w:lastColumn="0" w:noHBand="0" w:noVBand="1"/>
      </w:tblPr>
      <w:tblGrid>
        <w:gridCol w:w="7927"/>
      </w:tblGrid>
      <w:tr w:rsidR="00701115" w14:paraId="136B3831" w14:textId="77777777" w:rsidTr="004D352E">
        <w:trPr>
          <w:trHeight w:val="1129"/>
        </w:trPr>
        <w:tc>
          <w:tcPr>
            <w:tcW w:w="7927" w:type="dxa"/>
          </w:tcPr>
          <w:p w14:paraId="26A928F2" w14:textId="723AAA21" w:rsidR="00C67445" w:rsidRDefault="00C67445" w:rsidP="004D398E">
            <w:pPr>
              <w:jc w:val="both"/>
            </w:pPr>
            <w:r>
              <w:t xml:space="preserve"> &lt;?php </w:t>
            </w:r>
          </w:p>
          <w:p w14:paraId="429498DE" w14:textId="77777777" w:rsidR="00C67445" w:rsidRDefault="00C67445" w:rsidP="00C67445">
            <w:pPr>
              <w:ind w:left="30"/>
              <w:jc w:val="both"/>
            </w:pPr>
            <w:r>
              <w:t xml:space="preserve"> </w:t>
            </w:r>
            <w:r>
              <w:tab/>
              <w:t xml:space="preserve">require_once '../function/koneksi.php'; </w:t>
            </w:r>
          </w:p>
          <w:p w14:paraId="59B94507" w14:textId="77777777" w:rsidR="00C67445" w:rsidRDefault="00C67445" w:rsidP="00C67445">
            <w:pPr>
              <w:ind w:left="30"/>
              <w:jc w:val="both"/>
            </w:pPr>
            <w:r>
              <w:t xml:space="preserve"> </w:t>
            </w:r>
            <w:r>
              <w:tab/>
              <w:t>require_once '../templates/header.php';</w:t>
            </w:r>
          </w:p>
          <w:p w14:paraId="339A0937" w14:textId="77777777" w:rsidR="00C67445" w:rsidRDefault="00C67445" w:rsidP="00C67445">
            <w:pPr>
              <w:ind w:left="30"/>
              <w:jc w:val="both"/>
            </w:pPr>
            <w:r>
              <w:t xml:space="preserve"> </w:t>
            </w:r>
            <w:r>
              <w:tab/>
              <w:t>require_once '../templates/sidebar.php';</w:t>
            </w:r>
          </w:p>
          <w:p w14:paraId="37605D7F" w14:textId="77777777" w:rsidR="00C67445" w:rsidRDefault="00C67445" w:rsidP="00C67445">
            <w:pPr>
              <w:ind w:left="30"/>
              <w:jc w:val="both"/>
            </w:pPr>
            <w:r>
              <w:t xml:space="preserve"> </w:t>
            </w:r>
            <w:r>
              <w:tab/>
              <w:t>require_once '../templates/topbar.php' ;</w:t>
            </w:r>
          </w:p>
          <w:p w14:paraId="06EF94CD" w14:textId="77777777" w:rsidR="00C67445" w:rsidRDefault="00C67445" w:rsidP="00C67445">
            <w:pPr>
              <w:ind w:left="30"/>
              <w:jc w:val="both"/>
            </w:pPr>
          </w:p>
          <w:p w14:paraId="302C30C6" w14:textId="275814EC" w:rsidR="00C67445" w:rsidRDefault="00C67445" w:rsidP="007F1CF5">
            <w:pPr>
              <w:ind w:left="30"/>
            </w:pPr>
            <w:r>
              <w:t>$status = isset($_GET['status']) ? $_GET['status'] : '';</w:t>
            </w:r>
          </w:p>
          <w:p w14:paraId="2A57ED87" w14:textId="77777777" w:rsidR="00C67445" w:rsidRDefault="00C67445" w:rsidP="007F1CF5">
            <w:pPr>
              <w:ind w:left="30"/>
            </w:pPr>
          </w:p>
          <w:p w14:paraId="0A402678" w14:textId="7927732E" w:rsidR="00C67445" w:rsidRDefault="00C67445" w:rsidP="007F1CF5">
            <w:pPr>
              <w:ind w:left="30"/>
            </w:pPr>
            <w:r>
              <w:t>$halaman = 10;</w:t>
            </w:r>
          </w:p>
          <w:p w14:paraId="5A107593" w14:textId="797A968E" w:rsidR="00C67445" w:rsidRDefault="00C67445" w:rsidP="007F1CF5">
            <w:pPr>
              <w:ind w:left="30"/>
            </w:pPr>
            <w:r>
              <w:t>$page = isset($_GET["halaman"]) ? (int)$_GET["halaman"] : 1;</w:t>
            </w:r>
          </w:p>
          <w:p w14:paraId="447B7A25" w14:textId="6EEEC6AF" w:rsidR="00C67445" w:rsidRDefault="00C67445" w:rsidP="007F1CF5">
            <w:pPr>
              <w:ind w:left="30"/>
            </w:pPr>
            <w:r>
              <w:t>$mulai = ($page&gt;1) ? ($page * $halaman) - $halaman : 0;</w:t>
            </w:r>
          </w:p>
          <w:p w14:paraId="5009ACF1" w14:textId="59492694" w:rsidR="00C67445" w:rsidRDefault="00C67445" w:rsidP="007F1CF5">
            <w:pPr>
              <w:ind w:left="30"/>
            </w:pPr>
            <w:r>
              <w:t>$result_halaman = mysqli_query($koneksi, "SELECT * FROM mahasiswa");</w:t>
            </w:r>
          </w:p>
          <w:p w14:paraId="1E3C68AD" w14:textId="6659D11B" w:rsidR="00C67445" w:rsidRDefault="00C67445" w:rsidP="007F1CF5">
            <w:pPr>
              <w:ind w:left="30"/>
            </w:pPr>
            <w:r>
              <w:t>$total = mysqli_num_rows($result_halaman);</w:t>
            </w:r>
          </w:p>
          <w:p w14:paraId="0E88877F" w14:textId="1234E123" w:rsidR="00C67445" w:rsidRDefault="00C67445" w:rsidP="007F1CF5">
            <w:pPr>
              <w:ind w:left="30"/>
            </w:pPr>
            <w:r>
              <w:t>$pages = ceil($total/$halaman);</w:t>
            </w:r>
          </w:p>
          <w:p w14:paraId="26C2D407" w14:textId="11ADB377" w:rsidR="00C67445" w:rsidRDefault="00C67445" w:rsidP="007F1CF5">
            <w:pPr>
              <w:ind w:left="30"/>
            </w:pPr>
            <w:r>
              <w:t>$no = $mulai+1;</w:t>
            </w:r>
          </w:p>
          <w:p w14:paraId="1B4CCF8F" w14:textId="77777777" w:rsidR="00C67445" w:rsidRDefault="00C67445" w:rsidP="007F1CF5">
            <w:pPr>
              <w:ind w:left="30"/>
            </w:pPr>
          </w:p>
          <w:p w14:paraId="6CC37192" w14:textId="4FCA951A" w:rsidR="00C67445" w:rsidRDefault="00C67445" w:rsidP="007F1CF5">
            <w:pPr>
              <w:ind w:left="30"/>
            </w:pPr>
            <w:r>
              <w:t>// $query = mysqli_query($koneksi, "SELECT * FROM mahasiswa ORDER BY nama ASC LIMIT $mulai, $halaman");</w:t>
            </w:r>
          </w:p>
          <w:p w14:paraId="20E8D8F7" w14:textId="29C6DB1E" w:rsidR="00C67445" w:rsidRDefault="00C67445" w:rsidP="007F1CF5">
            <w:pPr>
              <w:ind w:left="30"/>
            </w:pPr>
            <w:r>
              <w:t>?&gt;</w:t>
            </w:r>
          </w:p>
          <w:p w14:paraId="1FD83700" w14:textId="77777777" w:rsidR="00C67445" w:rsidRDefault="00C67445" w:rsidP="007F1CF5">
            <w:pPr>
              <w:ind w:left="30"/>
            </w:pPr>
          </w:p>
          <w:p w14:paraId="44C2C87A" w14:textId="77777777" w:rsidR="00C67445" w:rsidRDefault="00C67445" w:rsidP="007F1CF5">
            <w:pPr>
              <w:ind w:left="30"/>
            </w:pPr>
          </w:p>
          <w:p w14:paraId="7F91C31D" w14:textId="77777777" w:rsidR="00C67445" w:rsidRDefault="00C67445" w:rsidP="007F1CF5">
            <w:pPr>
              <w:ind w:left="30"/>
            </w:pPr>
            <w:r>
              <w:t>&lt;!-- Begin Page Content --&gt;</w:t>
            </w:r>
          </w:p>
          <w:p w14:paraId="15F724BA" w14:textId="77777777" w:rsidR="00C67445" w:rsidRDefault="00C67445" w:rsidP="007F1CF5">
            <w:pPr>
              <w:ind w:left="30"/>
            </w:pPr>
            <w:r>
              <w:t>&lt;div class="container-fluid"&gt;</w:t>
            </w:r>
          </w:p>
          <w:p w14:paraId="4548AA58" w14:textId="77777777" w:rsidR="00C67445" w:rsidRDefault="00C67445" w:rsidP="007F1CF5">
            <w:pPr>
              <w:ind w:left="30"/>
            </w:pPr>
            <w:r>
              <w:t>&lt;!-- Page Heading --&gt;</w:t>
            </w:r>
          </w:p>
          <w:p w14:paraId="0FBBC358" w14:textId="77777777" w:rsidR="00C67445" w:rsidRDefault="00C67445" w:rsidP="007F1CF5">
            <w:pPr>
              <w:ind w:left="30"/>
            </w:pPr>
            <w:r>
              <w:t>&lt;!-- Page Heading --&gt;</w:t>
            </w:r>
          </w:p>
          <w:p w14:paraId="3141C47C" w14:textId="4CD0CB1D" w:rsidR="00C67445" w:rsidRDefault="00C67445" w:rsidP="007F1CF5">
            <w:pPr>
              <w:ind w:left="30"/>
            </w:pPr>
            <w:r>
              <w:t>&lt;div class="d-sm-flex align-items-center justify-content-between mb-4"&gt;</w:t>
            </w:r>
          </w:p>
          <w:p w14:paraId="431BA7C2" w14:textId="010D00BD" w:rsidR="00C67445" w:rsidRDefault="00C67445" w:rsidP="007F1CF5">
            <w:pPr>
              <w:ind w:left="30"/>
            </w:pPr>
            <w:r>
              <w:t>&lt;h1 class="h3 mb-0 text-gray-800"&gt;Daftar Mahasiswa&lt;/h1&gt;</w:t>
            </w:r>
          </w:p>
          <w:p w14:paraId="16FF87BC" w14:textId="6AE20708" w:rsidR="00C67445" w:rsidRDefault="00C67445" w:rsidP="007F1CF5">
            <w:pPr>
              <w:ind w:left="30"/>
            </w:pPr>
            <w:r>
              <w:t>&lt;a href="tambah.php" class="btn btn-primary btn-sm"&gt;Tambah Mahasiswa&lt;/a&gt;</w:t>
            </w:r>
          </w:p>
          <w:p w14:paraId="6406EAFF" w14:textId="7C34BCD5" w:rsidR="00C67445" w:rsidRDefault="00C67445" w:rsidP="007F1CF5">
            <w:pPr>
              <w:ind w:left="30"/>
            </w:pPr>
            <w:r>
              <w:t>&lt;/div&gt;</w:t>
            </w:r>
          </w:p>
          <w:p w14:paraId="78721F36" w14:textId="77777777" w:rsidR="00C67445" w:rsidRDefault="00C67445" w:rsidP="007F1CF5">
            <w:pPr>
              <w:ind w:left="30"/>
            </w:pPr>
          </w:p>
          <w:p w14:paraId="4D244E02" w14:textId="0E3D3796" w:rsidR="00C67445" w:rsidRDefault="00C67445" w:rsidP="007F1CF5">
            <w:pPr>
              <w:ind w:left="30"/>
            </w:pPr>
            <w:r>
              <w:t>&lt;?php if(isset($_SESSION['alert'])) : ?&gt;</w:t>
            </w:r>
          </w:p>
          <w:p w14:paraId="04D17214" w14:textId="5D8A20E0" w:rsidR="00C67445" w:rsidRDefault="00C67445" w:rsidP="007F1CF5">
            <w:pPr>
              <w:ind w:left="30"/>
            </w:pPr>
            <w:r>
              <w:t>&lt;div class="alert alert-success"&gt;</w:t>
            </w:r>
          </w:p>
          <w:p w14:paraId="72122A73" w14:textId="171C11BC" w:rsidR="00C67445" w:rsidRDefault="00C67445" w:rsidP="007F1CF5">
            <w:pPr>
              <w:ind w:left="30"/>
            </w:pPr>
            <w:r>
              <w:t>&lt;?= $_SESSION['alert']; ?&gt;</w:t>
            </w:r>
          </w:p>
          <w:p w14:paraId="3DF37F07" w14:textId="2AE12367" w:rsidR="00C67445" w:rsidRDefault="00C67445" w:rsidP="007F1CF5">
            <w:pPr>
              <w:ind w:left="30"/>
            </w:pPr>
            <w:r>
              <w:t>&lt;/div&gt;</w:t>
            </w:r>
          </w:p>
          <w:p w14:paraId="415D161F" w14:textId="1A17F28C" w:rsidR="00C67445" w:rsidRDefault="00C67445" w:rsidP="007F1CF5">
            <w:pPr>
              <w:ind w:left="30"/>
            </w:pPr>
            <w:r>
              <w:t>&lt;?php unset($_SESSION['alert']); ?&gt;</w:t>
            </w:r>
          </w:p>
          <w:p w14:paraId="2B26704A" w14:textId="23C0AD51" w:rsidR="00C67445" w:rsidRDefault="00C67445" w:rsidP="007F1CF5">
            <w:pPr>
              <w:ind w:left="30"/>
            </w:pPr>
            <w:r>
              <w:t>&lt;?php endif; ?&gt;</w:t>
            </w:r>
          </w:p>
          <w:p w14:paraId="7CAE963A" w14:textId="77777777" w:rsidR="00C67445" w:rsidRDefault="00C67445" w:rsidP="007F1CF5">
            <w:pPr>
              <w:ind w:left="30"/>
            </w:pPr>
          </w:p>
          <w:p w14:paraId="50C63CFC" w14:textId="31C5C8B4" w:rsidR="00C67445" w:rsidRDefault="00C67445" w:rsidP="007F1CF5">
            <w:pPr>
              <w:ind w:left="30"/>
            </w:pPr>
            <w:r>
              <w:t>&lt;!-- Content Row --&gt;</w:t>
            </w:r>
          </w:p>
          <w:p w14:paraId="601E6A95" w14:textId="0BB177C9" w:rsidR="00C67445" w:rsidRDefault="00C67445" w:rsidP="007F1CF5">
            <w:pPr>
              <w:ind w:left="30"/>
            </w:pPr>
            <w:r>
              <w:t>&lt;div class="card"&gt;</w:t>
            </w:r>
          </w:p>
          <w:p w14:paraId="09EBCA92" w14:textId="324D1E0E" w:rsidR="00C67445" w:rsidRDefault="00C67445" w:rsidP="007F1CF5">
            <w:pPr>
              <w:ind w:left="30"/>
            </w:pPr>
            <w:r>
              <w:t>&lt;div class="card-header"&gt;</w:t>
            </w:r>
          </w:p>
          <w:p w14:paraId="35C700DB" w14:textId="5386D63A" w:rsidR="00C67445" w:rsidRDefault="00C67445" w:rsidP="007F1CF5">
            <w:pPr>
              <w:ind w:left="30"/>
            </w:pPr>
            <w:r>
              <w:t>&lt;div class="row"&gt;</w:t>
            </w:r>
          </w:p>
          <w:p w14:paraId="2E78A5C8" w14:textId="76D5526C" w:rsidR="00C67445" w:rsidRDefault="00C67445" w:rsidP="007F1CF5">
            <w:pPr>
              <w:ind w:left="30"/>
            </w:pPr>
            <w:r>
              <w:t>&lt;div class="col-md-3"&gt;</w:t>
            </w:r>
          </w:p>
          <w:p w14:paraId="657CA36D" w14:textId="70C7F3E4" w:rsidR="00C67445" w:rsidRDefault="00C67445" w:rsidP="007F1CF5">
            <w:pPr>
              <w:ind w:left="30"/>
            </w:pPr>
            <w:r>
              <w:t>&lt;select class="form-control form-control-sm" onChange="document.location.href=this.options[this.selectedIndex].value;"&gt;</w:t>
            </w:r>
          </w:p>
          <w:p w14:paraId="79966828" w14:textId="41E45901" w:rsidR="00C67445" w:rsidRDefault="00C67445" w:rsidP="007F1CF5">
            <w:pPr>
              <w:ind w:left="30"/>
            </w:pPr>
            <w:r>
              <w:t>&lt;option value="#"&gt;-----&lt;/option&gt;</w:t>
            </w:r>
          </w:p>
          <w:p w14:paraId="1A26C563" w14:textId="703759D8" w:rsidR="00C67445" w:rsidRDefault="00C67445" w:rsidP="007F1CF5">
            <w:pPr>
              <w:ind w:left="30"/>
            </w:pPr>
            <w:r>
              <w:t>&lt;option value="daftar-mahasiswa.php"&gt;Semua Mahasiswa&lt;/option&gt;</w:t>
            </w:r>
          </w:p>
          <w:p w14:paraId="5C6F2E5F" w14:textId="167EB58C" w:rsidR="00C67445" w:rsidRDefault="00C67445" w:rsidP="007F1CF5">
            <w:pPr>
              <w:ind w:left="30"/>
            </w:pPr>
            <w:r>
              <w:t>&lt;option value="daftar-mahasiswa.php?status=0"&gt;Mahasiswa yang belum lolos persyaratan pertama&lt;/option&gt;</w:t>
            </w:r>
          </w:p>
          <w:p w14:paraId="3052D053" w14:textId="16077BED" w:rsidR="00C67445" w:rsidRDefault="00C67445" w:rsidP="007F1CF5">
            <w:pPr>
              <w:ind w:left="30"/>
            </w:pPr>
            <w:r>
              <w:t>&lt;option value="daftar-mahasiswa.php?status=1"&gt;Mahasiswa yang Sudah lolos persyaratan pertama&lt;/option&gt;</w:t>
            </w:r>
          </w:p>
          <w:p w14:paraId="740EC383" w14:textId="3829F230" w:rsidR="00C67445" w:rsidRDefault="00C67445" w:rsidP="007F1CF5">
            <w:pPr>
              <w:ind w:left="30"/>
            </w:pPr>
            <w:r>
              <w:t>&lt;option value="daftar-mahasiswa.php?status=2"&gt;Mahasiswa yang Layak Skripsi&lt;/option&gt;</w:t>
            </w:r>
          </w:p>
          <w:p w14:paraId="756F5DBD" w14:textId="3C3CF307" w:rsidR="00C67445" w:rsidRDefault="00C67445" w:rsidP="007F1CF5">
            <w:pPr>
              <w:ind w:left="30"/>
            </w:pPr>
            <w:r>
              <w:lastRenderedPageBreak/>
              <w:t>&lt;option value="daftar-mahasiswa.php?status=3"&gt;Mahasiswa yang Layak Skripsi up2&lt;/option&gt;</w:t>
            </w:r>
          </w:p>
          <w:p w14:paraId="4C6C2441" w14:textId="09443A59" w:rsidR="00C67445" w:rsidRDefault="00C67445" w:rsidP="007F1CF5">
            <w:pPr>
              <w:ind w:left="30"/>
            </w:pPr>
            <w:r>
              <w:t>&lt;/select&gt;</w:t>
            </w:r>
          </w:p>
          <w:p w14:paraId="6BB7B08C" w14:textId="197F23E7" w:rsidR="00C67445" w:rsidRDefault="00C67445" w:rsidP="007F1CF5">
            <w:pPr>
              <w:ind w:left="30"/>
            </w:pPr>
            <w:r>
              <w:t>&lt;/div&gt;</w:t>
            </w:r>
          </w:p>
          <w:p w14:paraId="00FCCA06" w14:textId="77777777" w:rsidR="00C67445" w:rsidRDefault="00C67445" w:rsidP="007F1CF5">
            <w:pPr>
              <w:ind w:left="30"/>
            </w:pPr>
          </w:p>
          <w:p w14:paraId="7CDEEFAA" w14:textId="3D9117E8" w:rsidR="00C67445" w:rsidRDefault="00C67445" w:rsidP="007F1CF5">
            <w:pPr>
              <w:ind w:left="30"/>
            </w:pPr>
            <w:r>
              <w:t>&lt;div class="col-md-3"&gt;</w:t>
            </w:r>
          </w:p>
          <w:p w14:paraId="0F9D4266" w14:textId="024EE199" w:rsidR="00C67445" w:rsidRDefault="00C67445" w:rsidP="007F1CF5">
            <w:pPr>
              <w:ind w:left="30"/>
            </w:pPr>
            <w:r>
              <w:t>&lt;form action="" method="GET" class="d-none d-sm-inline-block form-inline mr-auto ml-md-3 my-2 my-md-0 mw-100 navbar-search"&gt;</w:t>
            </w:r>
          </w:p>
          <w:p w14:paraId="1F0908D1" w14:textId="2731548B" w:rsidR="00C67445" w:rsidRDefault="00C67445" w:rsidP="007F1CF5">
            <w:pPr>
              <w:ind w:left="30"/>
            </w:pPr>
            <w:r>
              <w:t>&lt;div class="input-group"&gt;</w:t>
            </w:r>
          </w:p>
          <w:p w14:paraId="38A3F186" w14:textId="2A85278D" w:rsidR="00C67445" w:rsidRDefault="00C67445" w:rsidP="007F1CF5">
            <w:pPr>
              <w:ind w:left="30"/>
            </w:pPr>
            <w:r>
              <w:t>&lt;input type="text" name="nim" class="form-control form-control-sm border-1 small" placeholder="Cari NIM.." aria-label="Search" aria-describedby="basic-addon2"&gt;</w:t>
            </w:r>
          </w:p>
          <w:p w14:paraId="047572FB" w14:textId="514B088A" w:rsidR="00C67445" w:rsidRDefault="00C67445" w:rsidP="007F1CF5">
            <w:pPr>
              <w:ind w:left="30"/>
            </w:pPr>
            <w:r>
              <w:t>&lt;div class="input-group-append"&gt;</w:t>
            </w:r>
          </w:p>
          <w:p w14:paraId="28C8BDBC" w14:textId="46937870" w:rsidR="00C67445" w:rsidRDefault="00C67445" w:rsidP="007F1CF5">
            <w:pPr>
              <w:ind w:left="30"/>
            </w:pPr>
            <w:r>
              <w:t>&lt;button class="btn btn-primary btn-sm" type="submit"&gt;</w:t>
            </w:r>
          </w:p>
          <w:p w14:paraId="382391C4" w14:textId="22804684" w:rsidR="00C67445" w:rsidRDefault="00C67445" w:rsidP="007F1CF5">
            <w:pPr>
              <w:ind w:left="30"/>
            </w:pPr>
            <w:r>
              <w:t>&lt;i class="fas fa-search fa-sm"&gt;&lt;/i&gt;</w:t>
            </w:r>
          </w:p>
          <w:p w14:paraId="479BD615" w14:textId="2E1E0A06" w:rsidR="00C67445" w:rsidRDefault="00C67445" w:rsidP="007F1CF5">
            <w:pPr>
              <w:ind w:left="30"/>
            </w:pPr>
            <w:r>
              <w:t>&lt;/button&gt;</w:t>
            </w:r>
          </w:p>
          <w:p w14:paraId="4070C137" w14:textId="51735A60" w:rsidR="00C67445" w:rsidRDefault="00C67445" w:rsidP="007F1CF5">
            <w:pPr>
              <w:ind w:left="30"/>
            </w:pPr>
            <w:r>
              <w:t>&lt;/div&gt;</w:t>
            </w:r>
          </w:p>
          <w:p w14:paraId="40B12FCD" w14:textId="515EF8AE" w:rsidR="00C67445" w:rsidRDefault="00C67445" w:rsidP="007F1CF5">
            <w:pPr>
              <w:ind w:left="30"/>
            </w:pPr>
            <w:r>
              <w:t>&lt;/div&gt;</w:t>
            </w:r>
          </w:p>
          <w:p w14:paraId="688396A0" w14:textId="437702F4" w:rsidR="00C67445" w:rsidRDefault="00C67445" w:rsidP="007F1CF5">
            <w:pPr>
              <w:ind w:left="30"/>
            </w:pPr>
            <w:r>
              <w:t>&lt;/form&gt;</w:t>
            </w:r>
          </w:p>
          <w:p w14:paraId="1B365916" w14:textId="47B91904" w:rsidR="00C67445" w:rsidRDefault="00C67445" w:rsidP="007F1CF5">
            <w:pPr>
              <w:ind w:left="30"/>
            </w:pPr>
            <w:r>
              <w:t>&lt;/div&gt;</w:t>
            </w:r>
          </w:p>
          <w:p w14:paraId="0F04561F" w14:textId="77777777" w:rsidR="00C67445" w:rsidRDefault="00C67445" w:rsidP="007F1CF5">
            <w:pPr>
              <w:ind w:left="30"/>
            </w:pPr>
          </w:p>
          <w:p w14:paraId="34688E6C" w14:textId="23018825" w:rsidR="00C67445" w:rsidRDefault="00C67445" w:rsidP="007F1CF5">
            <w:pPr>
              <w:ind w:left="30"/>
            </w:pPr>
            <w:r>
              <w:t>&lt;div class="ml-auto"&gt;</w:t>
            </w:r>
          </w:p>
          <w:p w14:paraId="2A2C90B0" w14:textId="0CD0B72E" w:rsidR="00C67445" w:rsidRDefault="00C67445" w:rsidP="007F1CF5">
            <w:pPr>
              <w:ind w:left="30"/>
            </w:pPr>
            <w:r>
              <w:t>&lt;?php if($status != '') : ?&gt;</w:t>
            </w:r>
          </w:p>
          <w:p w14:paraId="0AB78669" w14:textId="3E101AFB" w:rsidR="00C67445" w:rsidRDefault="00C67445" w:rsidP="007F1CF5">
            <w:pPr>
              <w:ind w:left="30"/>
            </w:pPr>
            <w:r>
              <w:t>&lt;a href="cetak.php?status=&lt;?= $status; ?&gt;" target="_blank" class="btn btn-danger btn-sm"&gt;&lt;i class="fa fa-print"&gt;&lt;/i&gt; Cetak&lt;/a&gt;</w:t>
            </w:r>
          </w:p>
          <w:p w14:paraId="3DAC0EC9" w14:textId="0AE7DCAA" w:rsidR="00C67445" w:rsidRDefault="00C67445" w:rsidP="007F1CF5">
            <w:pPr>
              <w:ind w:left="30"/>
            </w:pPr>
            <w:r>
              <w:t>&lt;?php else : ?&gt;</w:t>
            </w:r>
          </w:p>
          <w:p w14:paraId="0CC0080B" w14:textId="7C091230" w:rsidR="00C67445" w:rsidRDefault="00C67445" w:rsidP="007F1CF5">
            <w:pPr>
              <w:ind w:left="30"/>
            </w:pPr>
            <w:r>
              <w:t>&lt;a href="cetak.php" target="_blank" class="btn btn-danger btn-sm"&gt;&lt;i class="fa fa-print"&gt;&lt;/i&gt; Cetak&lt;/a&gt;</w:t>
            </w:r>
          </w:p>
          <w:p w14:paraId="3E014B5D" w14:textId="030BB0A1" w:rsidR="00C67445" w:rsidRDefault="00C67445" w:rsidP="007F1CF5">
            <w:pPr>
              <w:ind w:left="30"/>
            </w:pPr>
            <w:r>
              <w:t>&lt;?php endif; ?&gt;</w:t>
            </w:r>
          </w:p>
          <w:p w14:paraId="52B4FF8F" w14:textId="7283C742" w:rsidR="00C67445" w:rsidRDefault="00C67445" w:rsidP="007F1CF5">
            <w:pPr>
              <w:ind w:left="30"/>
            </w:pPr>
            <w:r>
              <w:t>&lt;/div&gt;</w:t>
            </w:r>
          </w:p>
          <w:p w14:paraId="04BCE373" w14:textId="448026B7" w:rsidR="00C67445" w:rsidRDefault="00C67445" w:rsidP="007F1CF5">
            <w:pPr>
              <w:ind w:left="30"/>
            </w:pPr>
            <w:r>
              <w:t>&lt;/div&gt;</w:t>
            </w:r>
          </w:p>
          <w:p w14:paraId="5D6E65BA" w14:textId="035A0F14" w:rsidR="00C67445" w:rsidRDefault="00C67445" w:rsidP="007F1CF5">
            <w:pPr>
              <w:ind w:left="30"/>
            </w:pPr>
          </w:p>
          <w:p w14:paraId="6F417E30" w14:textId="31012884" w:rsidR="00C67445" w:rsidRDefault="00C67445" w:rsidP="007F1CF5">
            <w:pPr>
              <w:ind w:left="30"/>
            </w:pPr>
            <w:r>
              <w:t>&lt;/select&gt;</w:t>
            </w:r>
          </w:p>
          <w:p w14:paraId="3E92EDAD" w14:textId="147C16EA" w:rsidR="00C67445" w:rsidRDefault="00C67445" w:rsidP="007F1CF5">
            <w:pPr>
              <w:ind w:left="30"/>
            </w:pPr>
            <w:r>
              <w:t>&lt;/div&gt;</w:t>
            </w:r>
          </w:p>
          <w:p w14:paraId="25B4D19A" w14:textId="7787C301" w:rsidR="00C67445" w:rsidRDefault="00C67445" w:rsidP="007F1CF5">
            <w:pPr>
              <w:ind w:left="30"/>
            </w:pPr>
            <w:r>
              <w:t>&lt;div class="table-responsive"&gt;</w:t>
            </w:r>
          </w:p>
          <w:p w14:paraId="24D9CCED" w14:textId="2E50FFD1" w:rsidR="00C67445" w:rsidRDefault="00C67445" w:rsidP="007F1CF5">
            <w:pPr>
              <w:ind w:left="30"/>
            </w:pPr>
            <w:r>
              <w:t>&lt;table class="table"&gt;</w:t>
            </w:r>
          </w:p>
          <w:p w14:paraId="52975A9E" w14:textId="7472B18A" w:rsidR="00C67445" w:rsidRDefault="00C67445" w:rsidP="007F1CF5">
            <w:pPr>
              <w:ind w:left="30"/>
            </w:pPr>
            <w:r>
              <w:t>&lt;tr&gt;</w:t>
            </w:r>
          </w:p>
          <w:p w14:paraId="137C33EC" w14:textId="6F11F94F" w:rsidR="00C67445" w:rsidRDefault="00C67445" w:rsidP="007F1CF5">
            <w:pPr>
              <w:ind w:left="30"/>
            </w:pPr>
            <w:r>
              <w:t>&lt;th class="text-left"&gt;Nama&lt;/th&gt;</w:t>
            </w:r>
          </w:p>
          <w:p w14:paraId="1EE09404" w14:textId="1F964768" w:rsidR="00C67445" w:rsidRDefault="00C67445" w:rsidP="007F1CF5">
            <w:pPr>
              <w:ind w:left="30"/>
            </w:pPr>
            <w:r>
              <w:t>&lt;th class="text-center"&gt;NIM&lt;/th&gt;</w:t>
            </w:r>
          </w:p>
          <w:p w14:paraId="289B2888" w14:textId="633E366C" w:rsidR="00C67445" w:rsidRDefault="00C67445" w:rsidP="007F1CF5">
            <w:pPr>
              <w:ind w:left="30"/>
            </w:pPr>
            <w:r>
              <w:t>&lt;th class="text-center"&gt;Status&lt;/th&gt;</w:t>
            </w:r>
          </w:p>
          <w:p w14:paraId="636EC365" w14:textId="64BABEAD" w:rsidR="00C67445" w:rsidRDefault="00C67445" w:rsidP="007F1CF5">
            <w:pPr>
              <w:ind w:left="30"/>
            </w:pPr>
            <w:r>
              <w:t>&lt;th class="text-center"&gt;Jadwal&lt;/th&gt;</w:t>
            </w:r>
          </w:p>
          <w:p w14:paraId="2B4AD94D" w14:textId="6B31CCD6" w:rsidR="00C67445" w:rsidRDefault="00C67445" w:rsidP="007F1CF5">
            <w:pPr>
              <w:ind w:left="30"/>
            </w:pPr>
            <w:r>
              <w:t>&lt;th class="text-center"&gt;Aksi&lt;/th&gt;</w:t>
            </w:r>
          </w:p>
          <w:p w14:paraId="717F301E" w14:textId="708C0D59" w:rsidR="00C67445" w:rsidRDefault="00C67445" w:rsidP="007F1CF5">
            <w:pPr>
              <w:ind w:left="30"/>
            </w:pPr>
            <w:r>
              <w:t>&lt;/tr&gt;</w:t>
            </w:r>
          </w:p>
          <w:p w14:paraId="3765E43D" w14:textId="47E906D8" w:rsidR="00C67445" w:rsidRDefault="00C67445" w:rsidP="007F1CF5">
            <w:pPr>
              <w:ind w:left="30"/>
            </w:pPr>
            <w:r>
              <w:t>&lt;?php</w:t>
            </w:r>
          </w:p>
          <w:p w14:paraId="5AF1BD05" w14:textId="77777777" w:rsidR="00C67445" w:rsidRDefault="00C67445" w:rsidP="007F1CF5">
            <w:pPr>
              <w:ind w:left="30"/>
            </w:pPr>
          </w:p>
          <w:p w14:paraId="06ED3FE3" w14:textId="51B85B84" w:rsidR="00C67445" w:rsidRDefault="00C67445" w:rsidP="007F1CF5">
            <w:pPr>
              <w:ind w:left="30"/>
            </w:pPr>
            <w:r>
              <w:t>//cari berdasarkan status</w:t>
            </w:r>
          </w:p>
          <w:p w14:paraId="56B89D7D" w14:textId="289BC8FF" w:rsidR="00C67445" w:rsidRDefault="00C67445" w:rsidP="007F1CF5">
            <w:pPr>
              <w:ind w:left="30"/>
            </w:pPr>
            <w:r>
              <w:t>if($status == ''){</w:t>
            </w:r>
          </w:p>
          <w:p w14:paraId="037E9CD4" w14:textId="7B7AA3A4" w:rsidR="00C67445" w:rsidRDefault="00C67445" w:rsidP="007F1CF5">
            <w:pPr>
              <w:ind w:left="30"/>
            </w:pPr>
            <w:r>
              <w:lastRenderedPageBreak/>
              <w:t>$sql = "SELECT * FROM mahasiswa ORDER BY nama ASC LIMIT $mulai, $halaman";</w:t>
            </w:r>
          </w:p>
          <w:p w14:paraId="2B533161" w14:textId="2AE4D5F2" w:rsidR="00C67445" w:rsidRDefault="00C67445" w:rsidP="007F1CF5">
            <w:pPr>
              <w:ind w:left="30"/>
            </w:pPr>
            <w:r>
              <w:t>}elseif($status == 0){</w:t>
            </w:r>
          </w:p>
          <w:p w14:paraId="319A3134" w14:textId="27F0790F" w:rsidR="00C67445" w:rsidRDefault="00C67445" w:rsidP="007F1CF5">
            <w:pPr>
              <w:ind w:left="30"/>
            </w:pPr>
            <w:r>
              <w:t>$sql = "SELECT * FROM mahasiswa WHERE status = 0 ORDER BY nama ASC LIMIT $mulai, $halaman";</w:t>
            </w:r>
          </w:p>
          <w:p w14:paraId="035E5F00" w14:textId="4F610D9D" w:rsidR="00C67445" w:rsidRDefault="00C67445" w:rsidP="007F1CF5">
            <w:pPr>
              <w:ind w:left="30"/>
            </w:pPr>
            <w:r>
              <w:t>}elseif($status == 1){</w:t>
            </w:r>
          </w:p>
          <w:p w14:paraId="566F44F0" w14:textId="0B51ADF7" w:rsidR="00C67445" w:rsidRDefault="00C67445" w:rsidP="007F1CF5">
            <w:pPr>
              <w:ind w:left="30"/>
            </w:pPr>
            <w:r>
              <w:t>$sql = "SELECT * FROM mahasiswa WHERE status = 1 ORDER BY nama ASC LIMIT $mulai, $halaman";</w:t>
            </w:r>
          </w:p>
          <w:p w14:paraId="05B47F09" w14:textId="578B8138" w:rsidR="00C67445" w:rsidRDefault="00C67445" w:rsidP="007F1CF5">
            <w:pPr>
              <w:ind w:left="30"/>
            </w:pPr>
            <w:r>
              <w:t>}elseif($status == 2){</w:t>
            </w:r>
          </w:p>
          <w:p w14:paraId="787A398F" w14:textId="15682D5B" w:rsidR="00C67445" w:rsidRDefault="00C67445" w:rsidP="007F1CF5">
            <w:pPr>
              <w:ind w:left="30"/>
            </w:pPr>
            <w:r>
              <w:t>$sql = "SELECT * FROM mahasiswa WHERE status = 2 ORDER BY nama ASC LIMIT $mulai, $halaman";</w:t>
            </w:r>
          </w:p>
          <w:p w14:paraId="03FF131F" w14:textId="58A0CC15" w:rsidR="00C67445" w:rsidRDefault="00C67445" w:rsidP="007F1CF5">
            <w:pPr>
              <w:ind w:left="30"/>
            </w:pPr>
            <w:r>
              <w:t>}else{</w:t>
            </w:r>
          </w:p>
          <w:p w14:paraId="6B8D3C97" w14:textId="2BC21B2B" w:rsidR="00C67445" w:rsidRDefault="00C67445" w:rsidP="007F1CF5">
            <w:pPr>
              <w:ind w:left="30"/>
            </w:pPr>
            <w:r>
              <w:t>$sql = "SELECT * FROM mahasiswa WHERE status = 3 ORDER BY nama ASC LIMIT $mulai, $halaman";</w:t>
            </w:r>
          </w:p>
          <w:p w14:paraId="245A4CC4" w14:textId="50991CC8" w:rsidR="00C67445" w:rsidRDefault="00C67445" w:rsidP="007F1CF5">
            <w:pPr>
              <w:ind w:left="30"/>
            </w:pPr>
            <w:r>
              <w:t>}</w:t>
            </w:r>
          </w:p>
          <w:p w14:paraId="373FC1DD" w14:textId="77777777" w:rsidR="00C67445" w:rsidRDefault="00C67445" w:rsidP="007F1CF5">
            <w:pPr>
              <w:ind w:left="30"/>
            </w:pPr>
          </w:p>
          <w:p w14:paraId="23FCF9C7" w14:textId="1CF20E88" w:rsidR="00C67445" w:rsidRDefault="00C67445" w:rsidP="007F1CF5">
            <w:pPr>
              <w:ind w:left="30"/>
            </w:pPr>
            <w:r>
              <w:t>//cari berdasarkan nim</w:t>
            </w:r>
          </w:p>
          <w:p w14:paraId="3B070D80" w14:textId="0D244423" w:rsidR="00C67445" w:rsidRDefault="00C67445" w:rsidP="007F1CF5">
            <w:pPr>
              <w:ind w:left="30"/>
            </w:pPr>
            <w:r>
              <w:t>$cari = isset($_GET['nim']) ? $_GET['nim'] : false;</w:t>
            </w:r>
          </w:p>
          <w:p w14:paraId="189DC8E9" w14:textId="4356A631" w:rsidR="00C67445" w:rsidRDefault="00C67445" w:rsidP="007F1CF5">
            <w:pPr>
              <w:ind w:left="30"/>
            </w:pPr>
            <w:r>
              <w:t>if($cari){</w:t>
            </w:r>
          </w:p>
          <w:p w14:paraId="78314B36" w14:textId="6E327778" w:rsidR="00C67445" w:rsidRDefault="00C67445" w:rsidP="007F1CF5">
            <w:pPr>
              <w:ind w:left="30"/>
            </w:pPr>
            <w:r>
              <w:t>$sql = $sql = "SELECT * FROM mahasiswa WHERE nim = '$cari'";</w:t>
            </w:r>
          </w:p>
          <w:p w14:paraId="161F5C24" w14:textId="211E3659" w:rsidR="00C67445" w:rsidRDefault="00C67445" w:rsidP="007F1CF5">
            <w:pPr>
              <w:ind w:left="30"/>
            </w:pPr>
            <w:r>
              <w:t>}</w:t>
            </w:r>
          </w:p>
          <w:p w14:paraId="4C1E9EEE" w14:textId="77777777" w:rsidR="00C67445" w:rsidRDefault="00C67445" w:rsidP="007F1CF5">
            <w:pPr>
              <w:ind w:left="30"/>
            </w:pPr>
          </w:p>
          <w:p w14:paraId="4DC3DFBC" w14:textId="1F17C2A2" w:rsidR="00C67445" w:rsidRDefault="00C67445" w:rsidP="007F1CF5">
            <w:pPr>
              <w:ind w:left="30"/>
            </w:pPr>
            <w:r>
              <w:t>$query = mysqli_query($koneksi, $sql);</w:t>
            </w:r>
          </w:p>
          <w:p w14:paraId="6E6B0FE0" w14:textId="6D929392" w:rsidR="00C67445" w:rsidRDefault="00C67445" w:rsidP="007F1CF5">
            <w:pPr>
              <w:ind w:left="30"/>
            </w:pPr>
            <w:r>
              <w:t>?&gt;</w:t>
            </w:r>
          </w:p>
          <w:p w14:paraId="1C4D09C0" w14:textId="77777777" w:rsidR="00C67445" w:rsidRDefault="00C67445" w:rsidP="007F1CF5">
            <w:pPr>
              <w:ind w:left="30"/>
            </w:pPr>
          </w:p>
          <w:p w14:paraId="527BCA83" w14:textId="2B343643" w:rsidR="00C67445" w:rsidRDefault="00C67445" w:rsidP="007F1CF5">
            <w:pPr>
              <w:ind w:left="30"/>
            </w:pPr>
            <w:r>
              <w:t>&lt;?php if(mysqli_num_rows($query) == 0) : ?&gt;</w:t>
            </w:r>
          </w:p>
          <w:p w14:paraId="7214F388" w14:textId="0D126350" w:rsidR="00C67445" w:rsidRDefault="00C67445" w:rsidP="007F1CF5">
            <w:pPr>
              <w:ind w:left="30"/>
            </w:pPr>
            <w:r>
              <w:t>&lt;td&gt;Tidak ada mahasiswa&lt;/td&gt;</w:t>
            </w:r>
          </w:p>
          <w:p w14:paraId="28CF907C" w14:textId="1578A5AB" w:rsidR="00C67445" w:rsidRDefault="00C67445" w:rsidP="007F1CF5">
            <w:pPr>
              <w:ind w:left="30"/>
            </w:pPr>
            <w:r>
              <w:t>&lt;?php endif; ?&gt;</w:t>
            </w:r>
          </w:p>
          <w:p w14:paraId="3DE6A410" w14:textId="77777777" w:rsidR="00C67445" w:rsidRDefault="00C67445" w:rsidP="007F1CF5">
            <w:pPr>
              <w:ind w:left="30"/>
            </w:pPr>
          </w:p>
          <w:p w14:paraId="5430CA6F" w14:textId="50784E0A" w:rsidR="00C67445" w:rsidRDefault="00C67445" w:rsidP="007F1CF5">
            <w:pPr>
              <w:ind w:left="30"/>
            </w:pPr>
            <w:r>
              <w:t>&lt;?php while($row = mysqli_fetch_assoc($query)) : ?&gt;</w:t>
            </w:r>
          </w:p>
          <w:p w14:paraId="6ED2EF3F" w14:textId="3256A2F6" w:rsidR="00C67445" w:rsidRDefault="00C67445" w:rsidP="007F1CF5">
            <w:pPr>
              <w:ind w:left="30"/>
            </w:pPr>
            <w:r>
              <w:t>&lt;tr&gt;</w:t>
            </w:r>
          </w:p>
          <w:p w14:paraId="2D312572" w14:textId="40B67C3A" w:rsidR="00C67445" w:rsidRDefault="00C67445" w:rsidP="007F1CF5">
            <w:pPr>
              <w:ind w:left="30"/>
            </w:pPr>
            <w:r>
              <w:t>&lt;td class="text-left"&gt;&lt;?= $row['nama']; ?&gt;&lt;/td&gt;</w:t>
            </w:r>
          </w:p>
          <w:p w14:paraId="51764D12" w14:textId="33C89423" w:rsidR="00C67445" w:rsidRDefault="00C67445" w:rsidP="007F1CF5">
            <w:pPr>
              <w:ind w:left="30"/>
            </w:pPr>
            <w:r>
              <w:t>&lt;td class="text-center"&gt;&lt;?= $row['nim']; ?&gt;&lt;/td&gt;</w:t>
            </w:r>
          </w:p>
          <w:p w14:paraId="42779065" w14:textId="4A66C0DC" w:rsidR="00C67445" w:rsidRDefault="00C67445" w:rsidP="007F1CF5">
            <w:pPr>
              <w:ind w:left="30"/>
            </w:pPr>
            <w:r>
              <w:t>&lt;td class="d-flex justify-content-center align-middle" &gt;&lt;?php</w:t>
            </w:r>
          </w:p>
          <w:p w14:paraId="7FEB38E5" w14:textId="50302144" w:rsidR="00C67445" w:rsidRDefault="00C67445" w:rsidP="007F1CF5">
            <w:pPr>
              <w:ind w:left="30"/>
            </w:pPr>
            <w:r>
              <w:t>if ($row['status'] == '0') {</w:t>
            </w:r>
          </w:p>
          <w:p w14:paraId="7DF2B0F5" w14:textId="61791B2C" w:rsidR="00C67445" w:rsidRDefault="00C67445" w:rsidP="007F1CF5">
            <w:pPr>
              <w:ind w:left="30"/>
            </w:pPr>
            <w:r>
              <w:t>echo "belum layak";</w:t>
            </w:r>
          </w:p>
          <w:p w14:paraId="627BAC4D" w14:textId="7E144F48" w:rsidR="00C67445" w:rsidRDefault="00C67445" w:rsidP="007F1CF5">
            <w:pPr>
              <w:ind w:left="30"/>
            </w:pPr>
            <w:r>
              <w:t>}else if ($row['status'] == '1') {</w:t>
            </w:r>
          </w:p>
          <w:p w14:paraId="3D8DE535" w14:textId="6C32775D" w:rsidR="00C67445" w:rsidRDefault="00C67445" w:rsidP="007F1CF5">
            <w:pPr>
              <w:ind w:left="30"/>
            </w:pPr>
            <w:r>
              <w:t>echo "sudah layak sidang proposal";</w:t>
            </w:r>
          </w:p>
          <w:p w14:paraId="079EF6ED" w14:textId="671A0E83" w:rsidR="00C67445" w:rsidRDefault="00C67445" w:rsidP="007F1CF5">
            <w:pPr>
              <w:ind w:left="30"/>
            </w:pPr>
            <w:r>
              <w:t>}else if ($row['status'] == '2')  {</w:t>
            </w:r>
          </w:p>
          <w:p w14:paraId="78739F50" w14:textId="6E5DC7EF" w:rsidR="00C67445" w:rsidRDefault="00C67445" w:rsidP="007F1CF5">
            <w:pPr>
              <w:ind w:left="30"/>
            </w:pPr>
            <w:r>
              <w:t>echo "sudah layak sidang up 1";</w:t>
            </w:r>
          </w:p>
          <w:p w14:paraId="06B3A944" w14:textId="1ECC1788" w:rsidR="00C67445" w:rsidRDefault="00C67445" w:rsidP="007F1CF5">
            <w:pPr>
              <w:ind w:left="30"/>
            </w:pPr>
            <w:r>
              <w:t>}else {</w:t>
            </w:r>
          </w:p>
          <w:p w14:paraId="35714A14" w14:textId="6882C7CC" w:rsidR="00C67445" w:rsidRDefault="00C67445" w:rsidP="007F1CF5">
            <w:pPr>
              <w:ind w:left="30"/>
            </w:pPr>
            <w:r>
              <w:t>echo "sudah layak sidang up 2";</w:t>
            </w:r>
          </w:p>
          <w:p w14:paraId="5633B9D4" w14:textId="7C37DD75" w:rsidR="00C67445" w:rsidRDefault="00C67445" w:rsidP="007F1CF5">
            <w:pPr>
              <w:ind w:left="30"/>
            </w:pPr>
            <w:r>
              <w:t>}?&gt;</w:t>
            </w:r>
          </w:p>
          <w:p w14:paraId="196CEEAF" w14:textId="77777777" w:rsidR="00C67445" w:rsidRDefault="00C67445" w:rsidP="00C67445">
            <w:pPr>
              <w:ind w:left="30"/>
              <w:jc w:val="both"/>
            </w:pPr>
          </w:p>
          <w:p w14:paraId="030D5BF0" w14:textId="0637D77B" w:rsidR="00C67445" w:rsidRDefault="00C67445" w:rsidP="007F1CF5">
            <w:pPr>
              <w:ind w:left="30"/>
            </w:pPr>
            <w:r>
              <w:t>&lt;/td&gt;</w:t>
            </w:r>
          </w:p>
          <w:p w14:paraId="328CA7AE" w14:textId="27523478" w:rsidR="00C67445" w:rsidRDefault="00C67445" w:rsidP="007F1CF5">
            <w:pPr>
              <w:ind w:left="30"/>
            </w:pPr>
            <w:r>
              <w:t>&lt;td class="text-center"&gt;</w:t>
            </w:r>
          </w:p>
          <w:p w14:paraId="59099F78" w14:textId="17B3AE92" w:rsidR="00C67445" w:rsidRDefault="00C67445" w:rsidP="007F1CF5">
            <w:pPr>
              <w:ind w:left="30"/>
            </w:pPr>
            <w:r>
              <w:t>&lt;a href="tambah_jadwal.php?nim=&lt;?= $row['nim']; ?&gt;" class="badge badge-primary"&gt;Proposal&lt;/a&gt;</w:t>
            </w:r>
          </w:p>
          <w:p w14:paraId="6137A698" w14:textId="633CDBBF" w:rsidR="00C67445" w:rsidRDefault="00C67445" w:rsidP="007F1CF5">
            <w:pPr>
              <w:ind w:left="30"/>
            </w:pPr>
            <w:r>
              <w:lastRenderedPageBreak/>
              <w:t>&lt;a href="tambah_jadwalup1.php?nim=&lt;?= $row['nim']; ?&gt;" class="badge badge-primary"&gt;UP-1&lt;/a&gt;</w:t>
            </w:r>
          </w:p>
          <w:p w14:paraId="2EFEF38E" w14:textId="30C71DE2" w:rsidR="00C67445" w:rsidRDefault="00C67445" w:rsidP="007F1CF5">
            <w:pPr>
              <w:ind w:left="30"/>
            </w:pPr>
            <w:r>
              <w:t>&lt;a href="tambah_jadwalup2.php?nim=&lt;?= $row['nim']; ?&gt;" class="badge badge-primary"&gt;UP-2&lt;/a&gt;</w:t>
            </w:r>
          </w:p>
          <w:p w14:paraId="05D25C5E" w14:textId="61D2255E" w:rsidR="00C67445" w:rsidRDefault="00C67445" w:rsidP="007F1CF5">
            <w:pPr>
              <w:ind w:left="30"/>
            </w:pPr>
            <w:r>
              <w:t>&lt;/td&gt;</w:t>
            </w:r>
          </w:p>
          <w:p w14:paraId="722E2417" w14:textId="55F05ED0" w:rsidR="00C67445" w:rsidRDefault="00C67445" w:rsidP="007F1CF5">
            <w:pPr>
              <w:ind w:left="30"/>
            </w:pPr>
            <w:r>
              <w:t>&lt;/td&gt;</w:t>
            </w:r>
          </w:p>
          <w:p w14:paraId="6F2B6B0E" w14:textId="01723F56" w:rsidR="00C67445" w:rsidRDefault="00C67445" w:rsidP="007F1CF5">
            <w:pPr>
              <w:ind w:left="30"/>
            </w:pPr>
            <w:r>
              <w:t>&lt;td class="text-center"&gt;</w:t>
            </w:r>
          </w:p>
          <w:p w14:paraId="6FB6FD15" w14:textId="16F47DB1" w:rsidR="00C67445" w:rsidRDefault="00C67445" w:rsidP="007F1CF5">
            <w:pPr>
              <w:ind w:left="30"/>
            </w:pPr>
            <w:r>
              <w:t>&lt;?php if($status != '') : ?&gt;</w:t>
            </w:r>
          </w:p>
          <w:p w14:paraId="5A17F85A" w14:textId="3C86B2AA" w:rsidR="00C67445" w:rsidRDefault="00C67445" w:rsidP="007F1CF5">
            <w:pPr>
              <w:ind w:left="30"/>
            </w:pPr>
            <w:r>
              <w:t>&lt;a href="lihat-berkas.php?nim=&lt;?= $row['nim']; ?&gt; " class="badge badge-success"&gt;Lihat Berkas&lt;/a&gt;</w:t>
            </w:r>
          </w:p>
          <w:p w14:paraId="649F79EC" w14:textId="1680EE0D" w:rsidR="00C67445" w:rsidRDefault="00C67445" w:rsidP="007F1CF5">
            <w:pPr>
              <w:ind w:left="30"/>
            </w:pPr>
            <w:r>
              <w:t>&lt;a onclick="return confirm('Apa anda yakin?')" href="update-status.php?nim=&lt;?= $row['nim']; ?&gt;" class="badge badge-secondary"&gt;Update Status&lt;/a&gt;</w:t>
            </w:r>
          </w:p>
          <w:p w14:paraId="55153BC8" w14:textId="6B39330D" w:rsidR="00C67445" w:rsidRDefault="00C67445" w:rsidP="007F1CF5">
            <w:pPr>
              <w:ind w:left="30"/>
            </w:pPr>
            <w:r>
              <w:t>&lt;?php else : ?&gt;</w:t>
            </w:r>
          </w:p>
          <w:p w14:paraId="2AA35AD3" w14:textId="0C685AC2" w:rsidR="00C67445" w:rsidRDefault="00C67445" w:rsidP="007F1CF5">
            <w:pPr>
              <w:ind w:left="30"/>
            </w:pPr>
            <w:r>
              <w:t>&lt;a href="edit.php?nim=&lt;?= $row['nim']; ?&gt;" class="badge badge-warning"&gt;Edit&lt;/a&gt;</w:t>
            </w:r>
          </w:p>
          <w:p w14:paraId="57E00B18" w14:textId="1A6E80A6" w:rsidR="00C67445" w:rsidRDefault="00C67445" w:rsidP="007F1CF5">
            <w:pPr>
              <w:ind w:left="30"/>
            </w:pPr>
            <w:r>
              <w:t>&lt;a onclick="return confirm('Apa anda yakin?')" href="hapus.php?nim=&lt;?= $row['nim']; ?&gt;" class="badge badge-danger"&gt;Hapus&lt;/a&gt;</w:t>
            </w:r>
          </w:p>
          <w:p w14:paraId="49168BA2" w14:textId="1C4A0E50" w:rsidR="00C67445" w:rsidRDefault="00C67445" w:rsidP="007F1CF5">
            <w:pPr>
              <w:ind w:left="30"/>
            </w:pPr>
            <w:r>
              <w:t>&lt;?php endif; ?&gt;</w:t>
            </w:r>
          </w:p>
          <w:p w14:paraId="00F79F9F" w14:textId="6013DAC4" w:rsidR="00C67445" w:rsidRDefault="00C67445" w:rsidP="007F1CF5">
            <w:pPr>
              <w:ind w:left="30"/>
            </w:pPr>
            <w:r>
              <w:t>&lt;/td&gt;</w:t>
            </w:r>
          </w:p>
          <w:p w14:paraId="36B33B1A" w14:textId="74BC8AE2" w:rsidR="00C67445" w:rsidRDefault="00C67445" w:rsidP="007F1CF5">
            <w:pPr>
              <w:ind w:left="30"/>
            </w:pPr>
            <w:r>
              <w:t>&lt;/tr&gt;</w:t>
            </w:r>
          </w:p>
          <w:p w14:paraId="14EF31F6" w14:textId="0028FFB5" w:rsidR="00C67445" w:rsidRDefault="00C67445" w:rsidP="007F1CF5">
            <w:pPr>
              <w:ind w:left="30"/>
            </w:pPr>
            <w:r>
              <w:t>&lt;?php endwhile; ?&gt;</w:t>
            </w:r>
          </w:p>
          <w:p w14:paraId="375C5D52" w14:textId="3FE6831E" w:rsidR="00C67445" w:rsidRDefault="00C67445" w:rsidP="007F1CF5">
            <w:pPr>
              <w:ind w:left="30"/>
            </w:pPr>
            <w:r>
              <w:t>&lt;/table&gt;</w:t>
            </w:r>
          </w:p>
          <w:p w14:paraId="6D74DA0B" w14:textId="0940F0DE" w:rsidR="00C67445" w:rsidRDefault="00C67445" w:rsidP="007F1CF5">
            <w:pPr>
              <w:ind w:left="30"/>
            </w:pPr>
            <w:r>
              <w:t>&lt;/div&gt;</w:t>
            </w:r>
          </w:p>
          <w:p w14:paraId="36DDCE3C" w14:textId="1B6523C8" w:rsidR="00C67445" w:rsidRDefault="00C67445" w:rsidP="007F1CF5">
            <w:pPr>
              <w:ind w:left="30"/>
            </w:pPr>
            <w:r>
              <w:t>&lt;div class="card-footer"&gt;</w:t>
            </w:r>
          </w:p>
          <w:p w14:paraId="763D9F8C" w14:textId="121A6CCD" w:rsidR="00C67445" w:rsidRDefault="00C67445" w:rsidP="007F1CF5">
            <w:pPr>
              <w:ind w:left="30"/>
            </w:pPr>
            <w:r>
              <w:t>&lt;nav aria-label="..."&gt;</w:t>
            </w:r>
          </w:p>
          <w:p w14:paraId="351EB033" w14:textId="1ACCB058" w:rsidR="00C67445" w:rsidRDefault="00C67445" w:rsidP="007F1CF5">
            <w:pPr>
              <w:ind w:left="30"/>
            </w:pPr>
            <w:r>
              <w:t>&lt;ul class="pagination pagination-sm justify-content-center"&gt;</w:t>
            </w:r>
          </w:p>
          <w:p w14:paraId="755A758E" w14:textId="3995D877" w:rsidR="00C67445" w:rsidRDefault="00C67445" w:rsidP="007F1CF5">
            <w:pPr>
              <w:ind w:left="30"/>
            </w:pPr>
            <w:r>
              <w:t>&lt;!-- &lt;li class="page-item disabled"&gt;</w:t>
            </w:r>
          </w:p>
          <w:p w14:paraId="2A5CD168" w14:textId="449E256C" w:rsidR="00C67445" w:rsidRDefault="00C67445" w:rsidP="007F1CF5">
            <w:pPr>
              <w:ind w:left="30"/>
            </w:pPr>
            <w:r>
              <w:t>&lt;a class="page-link" href="#" tabindex="-1" aria-disabled="true"&gt;&lt;&lt;/a&gt;</w:t>
            </w:r>
          </w:p>
          <w:p w14:paraId="45DA5055" w14:textId="020E720F" w:rsidR="00C67445" w:rsidRDefault="00C67445" w:rsidP="007F1CF5">
            <w:pPr>
              <w:ind w:left="30"/>
            </w:pPr>
            <w:r>
              <w:t>&lt;/li&gt; --&gt;</w:t>
            </w:r>
          </w:p>
          <w:p w14:paraId="6348A6A4" w14:textId="7F3A6A69" w:rsidR="00C67445" w:rsidRDefault="00C67445" w:rsidP="007F1CF5">
            <w:pPr>
              <w:ind w:left="30"/>
            </w:pPr>
            <w:r>
              <w:t>&lt;?php for ($i=1; $i&lt;=$pages; $i++) : ?&gt;</w:t>
            </w:r>
          </w:p>
          <w:p w14:paraId="752DD2A4" w14:textId="7F112A7D" w:rsidR="00C67445" w:rsidRDefault="00C67445" w:rsidP="007F1CF5">
            <w:pPr>
              <w:ind w:left="30"/>
            </w:pPr>
            <w:r>
              <w:t>&lt;?php if($page == $i) : ?&gt;</w:t>
            </w:r>
          </w:p>
          <w:p w14:paraId="79F6E173" w14:textId="5098075A" w:rsidR="00C67445" w:rsidRDefault="00C67445" w:rsidP="007F1CF5">
            <w:pPr>
              <w:ind w:left="30"/>
            </w:pPr>
            <w:r>
              <w:t>&lt;?php if(isset($_GET['status'])) : ?&gt;</w:t>
            </w:r>
          </w:p>
          <w:p w14:paraId="0F33ECFF" w14:textId="735EF0F7" w:rsidR="00C67445" w:rsidRDefault="00C67445" w:rsidP="007F1CF5">
            <w:pPr>
              <w:ind w:left="30"/>
            </w:pPr>
            <w:r>
              <w:t>&lt;li class="page-item active"&gt;&lt;a class="page-link" href="?status=&lt;?= $_GET['status']; ?&gt;&amp;halaman=&lt;?= $i; ?&gt;"&gt;&lt;?= $i; ?&gt;&lt;/a&gt;&lt;/li&gt;</w:t>
            </w:r>
          </w:p>
          <w:p w14:paraId="56179B9F" w14:textId="26B5FBEB" w:rsidR="00C67445" w:rsidRDefault="00C67445" w:rsidP="007F1CF5">
            <w:pPr>
              <w:ind w:left="30"/>
            </w:pPr>
            <w:r>
              <w:t>&lt;?php else : ?&gt;</w:t>
            </w:r>
          </w:p>
          <w:p w14:paraId="62BA0A50" w14:textId="2E8E350C" w:rsidR="00C67445" w:rsidRDefault="00C67445" w:rsidP="007F1CF5">
            <w:pPr>
              <w:ind w:left="30"/>
            </w:pPr>
            <w:r>
              <w:t>&lt;li class="page-item active"&gt;&lt;a class="page-link" href="?halaman=&lt;?= $i; ?&gt;"&gt;&lt;?= $i; ?&gt;&lt;/a&gt;&lt;/li&gt;</w:t>
            </w:r>
          </w:p>
          <w:p w14:paraId="162A79F4" w14:textId="2095DC90" w:rsidR="00C67445" w:rsidRDefault="00C67445" w:rsidP="007F1CF5">
            <w:pPr>
              <w:ind w:left="30"/>
            </w:pPr>
            <w:r>
              <w:t>&lt;?php endif; ?&gt;</w:t>
            </w:r>
          </w:p>
          <w:p w14:paraId="769545C7" w14:textId="303B3391" w:rsidR="00C67445" w:rsidRDefault="00C67445" w:rsidP="007F1CF5">
            <w:pPr>
              <w:ind w:left="30"/>
            </w:pPr>
            <w:r>
              <w:t>&lt;?php else : ?&gt;</w:t>
            </w:r>
          </w:p>
          <w:p w14:paraId="57A2CFB7" w14:textId="6A35FE71" w:rsidR="00C67445" w:rsidRDefault="00C67445" w:rsidP="007F1CF5">
            <w:pPr>
              <w:ind w:left="30"/>
            </w:pPr>
            <w:r>
              <w:t>&lt;?php if(isset($_GET['status'])) : ?&gt;</w:t>
            </w:r>
          </w:p>
          <w:p w14:paraId="1C077307" w14:textId="346F1ACE" w:rsidR="00C67445" w:rsidRDefault="00C67445" w:rsidP="007F1CF5">
            <w:pPr>
              <w:ind w:left="30"/>
            </w:pPr>
            <w:r>
              <w:t>&lt;li class="page-item"&gt;&lt;a class="page-link" href="?status=&lt;?= $_GET['status']; ?&gt;&amp;halaman=&lt;?= $i; ?&gt;"&gt;&lt;?= $i; ?&gt;&lt;/a&gt;&lt;/li&gt;</w:t>
            </w:r>
          </w:p>
          <w:p w14:paraId="64D49B53" w14:textId="0CDD5682" w:rsidR="00C67445" w:rsidRDefault="00C67445" w:rsidP="007F1CF5">
            <w:pPr>
              <w:ind w:left="30"/>
            </w:pPr>
            <w:r>
              <w:t>&lt;?php else : ?&gt;</w:t>
            </w:r>
          </w:p>
          <w:p w14:paraId="4B579971" w14:textId="224C764C" w:rsidR="00C67445" w:rsidRDefault="00C67445" w:rsidP="00C67445">
            <w:pPr>
              <w:ind w:left="30"/>
              <w:jc w:val="both"/>
            </w:pPr>
            <w:r>
              <w:t>&lt;li class="page-item"&gt;&lt;a class="page-link" href="?halaman=&lt;?= $i; ?&gt;"&gt;&lt;?= $i; ?&gt;&lt;/a&gt;&lt;/li&gt;</w:t>
            </w:r>
          </w:p>
          <w:p w14:paraId="7AA6592B" w14:textId="6A62F682" w:rsidR="00C67445" w:rsidRDefault="00C67445" w:rsidP="007F1CF5">
            <w:pPr>
              <w:ind w:left="30"/>
            </w:pPr>
            <w:r>
              <w:t>&lt;?php endif; ?&gt;</w:t>
            </w:r>
          </w:p>
          <w:p w14:paraId="5AB7ADA5" w14:textId="7197BC34" w:rsidR="00C67445" w:rsidRDefault="00C67445" w:rsidP="007F1CF5">
            <w:pPr>
              <w:ind w:left="30"/>
            </w:pPr>
            <w:r>
              <w:t>&lt;?php endif; ?&gt;</w:t>
            </w:r>
          </w:p>
          <w:p w14:paraId="538D89DA" w14:textId="651C1511" w:rsidR="00C67445" w:rsidRDefault="00C67445" w:rsidP="007F1CF5">
            <w:pPr>
              <w:ind w:left="30"/>
            </w:pPr>
            <w:r>
              <w:lastRenderedPageBreak/>
              <w:t>&lt;?php endfor; ?&gt;</w:t>
            </w:r>
          </w:p>
          <w:p w14:paraId="77EE5426" w14:textId="016128E3" w:rsidR="00C67445" w:rsidRDefault="00C67445" w:rsidP="007F1CF5">
            <w:pPr>
              <w:ind w:left="30"/>
            </w:pPr>
            <w:r>
              <w:t>&lt;!-- &lt;li class="page-item"&gt;</w:t>
            </w:r>
          </w:p>
          <w:p w14:paraId="0D1F1B7C" w14:textId="076A3BAC" w:rsidR="00C67445" w:rsidRDefault="00C67445" w:rsidP="007F1CF5">
            <w:pPr>
              <w:ind w:left="30"/>
            </w:pPr>
            <w:r>
              <w:t>&lt;a class="page-link" href="#"&gt;&gt;&lt;/a&gt;</w:t>
            </w:r>
          </w:p>
          <w:p w14:paraId="7D6E2A40" w14:textId="117FF999" w:rsidR="00C67445" w:rsidRDefault="00C67445" w:rsidP="007F1CF5">
            <w:pPr>
              <w:ind w:left="30"/>
            </w:pPr>
            <w:r>
              <w:t>&lt;/li&gt; --&gt;</w:t>
            </w:r>
          </w:p>
          <w:p w14:paraId="0657E106" w14:textId="759725D4" w:rsidR="00C67445" w:rsidRDefault="00C67445" w:rsidP="007F1CF5">
            <w:pPr>
              <w:ind w:left="30"/>
            </w:pPr>
            <w:r>
              <w:t>&lt;/ul&gt;</w:t>
            </w:r>
          </w:p>
          <w:p w14:paraId="74605BBF" w14:textId="429323E6" w:rsidR="00C67445" w:rsidRDefault="00C67445" w:rsidP="007F1CF5">
            <w:pPr>
              <w:ind w:left="30"/>
            </w:pPr>
            <w:r>
              <w:t>&lt;/nav&gt;</w:t>
            </w:r>
          </w:p>
          <w:p w14:paraId="2FACB3E9" w14:textId="21D503C0" w:rsidR="00C67445" w:rsidRDefault="00C67445" w:rsidP="007F1CF5">
            <w:pPr>
              <w:ind w:left="30"/>
            </w:pPr>
            <w:r>
              <w:t>&lt;/div&gt;</w:t>
            </w:r>
          </w:p>
          <w:p w14:paraId="0F7EBF80" w14:textId="03FDA463" w:rsidR="00C67445" w:rsidRDefault="00C67445" w:rsidP="007F1CF5">
            <w:pPr>
              <w:ind w:left="30"/>
            </w:pPr>
            <w:r>
              <w:t>&lt;/div&gt;</w:t>
            </w:r>
          </w:p>
          <w:p w14:paraId="0C853A6A" w14:textId="77777777" w:rsidR="00C67445" w:rsidRDefault="00C67445" w:rsidP="007F1CF5">
            <w:pPr>
              <w:ind w:left="30"/>
            </w:pPr>
          </w:p>
          <w:p w14:paraId="6E1EAEBA" w14:textId="34980FF4" w:rsidR="00C67445" w:rsidRDefault="00C67445" w:rsidP="007F1CF5">
            <w:pPr>
              <w:ind w:left="30"/>
            </w:pPr>
            <w:r>
              <w:t>&lt;!-- Content Row --&gt;</w:t>
            </w:r>
          </w:p>
          <w:p w14:paraId="2A21F495" w14:textId="77777777" w:rsidR="00C67445" w:rsidRDefault="00C67445" w:rsidP="007F1CF5">
            <w:pPr>
              <w:ind w:left="30"/>
            </w:pPr>
          </w:p>
          <w:p w14:paraId="73B0B7E4" w14:textId="77777777" w:rsidR="00C67445" w:rsidRDefault="00C67445" w:rsidP="007F1CF5">
            <w:pPr>
              <w:ind w:left="30"/>
            </w:pPr>
            <w:r>
              <w:t>&lt;/div&gt;</w:t>
            </w:r>
          </w:p>
          <w:p w14:paraId="5D8B95C5" w14:textId="77777777" w:rsidR="00C67445" w:rsidRDefault="00C67445" w:rsidP="007F1CF5">
            <w:pPr>
              <w:ind w:left="30"/>
            </w:pPr>
            <w:r>
              <w:t>&lt;!-- /.container-fluid --&gt;</w:t>
            </w:r>
          </w:p>
          <w:p w14:paraId="4EFD8ECB" w14:textId="77777777" w:rsidR="00C67445" w:rsidRDefault="00C67445" w:rsidP="007F1CF5">
            <w:pPr>
              <w:ind w:left="30"/>
            </w:pPr>
          </w:p>
          <w:p w14:paraId="705BCE9F" w14:textId="77777777" w:rsidR="00C67445" w:rsidRDefault="00C67445" w:rsidP="007F1CF5">
            <w:pPr>
              <w:ind w:left="30"/>
            </w:pPr>
            <w:r>
              <w:t>&lt;/div&gt;</w:t>
            </w:r>
          </w:p>
          <w:p w14:paraId="0D12918A" w14:textId="77777777" w:rsidR="00C67445" w:rsidRDefault="00C67445" w:rsidP="007F1CF5">
            <w:pPr>
              <w:ind w:left="30"/>
            </w:pPr>
            <w:r>
              <w:t>&lt;!-- End of Main Content --&gt;</w:t>
            </w:r>
          </w:p>
          <w:p w14:paraId="1C6624A4" w14:textId="77777777" w:rsidR="00C67445" w:rsidRDefault="00C67445" w:rsidP="007F1CF5">
            <w:pPr>
              <w:ind w:left="30"/>
            </w:pPr>
          </w:p>
          <w:p w14:paraId="15986253" w14:textId="77777777" w:rsidR="00C67445" w:rsidRDefault="00C67445" w:rsidP="007F1CF5">
            <w:pPr>
              <w:ind w:left="30"/>
            </w:pPr>
            <w:r>
              <w:t>&lt;!-- Button trigger modal --&gt;</w:t>
            </w:r>
          </w:p>
          <w:p w14:paraId="43CD8043" w14:textId="77777777" w:rsidR="00C67445" w:rsidRDefault="00C67445" w:rsidP="007F1CF5"/>
          <w:p w14:paraId="3DBE568B" w14:textId="48A8E100" w:rsidR="00C67445" w:rsidRDefault="00C67445" w:rsidP="007F1CF5">
            <w:pPr>
              <w:ind w:left="30"/>
            </w:pPr>
            <w:r>
              <w:t>&lt;?php require_once '../templates/footer.php' ;?&gt;</w:t>
            </w:r>
          </w:p>
          <w:p w14:paraId="574F2C81" w14:textId="32AC4482" w:rsidR="00701115" w:rsidRDefault="00701115" w:rsidP="004D352E">
            <w:pPr>
              <w:ind w:left="30"/>
              <w:jc w:val="both"/>
            </w:pPr>
          </w:p>
        </w:tc>
      </w:tr>
    </w:tbl>
    <w:p w14:paraId="6AFD6E99" w14:textId="77777777" w:rsidR="00701115" w:rsidRDefault="00701115" w:rsidP="006838D1">
      <w:pPr>
        <w:spacing w:line="360" w:lineRule="auto"/>
        <w:jc w:val="both"/>
      </w:pPr>
    </w:p>
    <w:p w14:paraId="1E054FD9" w14:textId="1A141B12" w:rsidR="006838D1" w:rsidRDefault="006838D1" w:rsidP="006838D1">
      <w:pPr>
        <w:spacing w:line="360" w:lineRule="auto"/>
        <w:jc w:val="both"/>
      </w:pPr>
      <w:r>
        <w:t>Script Program Halaman</w:t>
      </w:r>
      <w:r w:rsidR="00C67445">
        <w:t xml:space="preserve"> Tambah Mahasiswa</w:t>
      </w:r>
    </w:p>
    <w:tbl>
      <w:tblPr>
        <w:tblStyle w:val="TableGrid"/>
        <w:tblW w:w="0" w:type="auto"/>
        <w:tblLook w:val="04A0" w:firstRow="1" w:lastRow="0" w:firstColumn="1" w:lastColumn="0" w:noHBand="0" w:noVBand="1"/>
      </w:tblPr>
      <w:tblGrid>
        <w:gridCol w:w="7927"/>
      </w:tblGrid>
      <w:tr w:rsidR="00C67445" w14:paraId="656CD716" w14:textId="77777777" w:rsidTr="00C67445">
        <w:tc>
          <w:tcPr>
            <w:tcW w:w="7927" w:type="dxa"/>
          </w:tcPr>
          <w:p w14:paraId="0EEFEE6A" w14:textId="77777777" w:rsidR="00C67445" w:rsidRDefault="00C67445" w:rsidP="00C67445">
            <w:pPr>
              <w:jc w:val="both"/>
            </w:pPr>
            <w:r>
              <w:t xml:space="preserve">&lt;?php </w:t>
            </w:r>
          </w:p>
          <w:p w14:paraId="259A0205" w14:textId="77777777" w:rsidR="00C67445" w:rsidRDefault="00C67445" w:rsidP="00C67445">
            <w:pPr>
              <w:jc w:val="both"/>
            </w:pPr>
          </w:p>
          <w:p w14:paraId="204C456C" w14:textId="77777777" w:rsidR="00C67445" w:rsidRDefault="00C67445" w:rsidP="00C67445">
            <w:pPr>
              <w:jc w:val="both"/>
            </w:pPr>
            <w:r>
              <w:tab/>
              <w:t xml:space="preserve">require_once '../function/koneksi.php'; </w:t>
            </w:r>
          </w:p>
          <w:p w14:paraId="290FFE47" w14:textId="77777777" w:rsidR="00C67445" w:rsidRDefault="00C67445" w:rsidP="00C67445">
            <w:pPr>
              <w:jc w:val="both"/>
            </w:pPr>
          </w:p>
          <w:p w14:paraId="659AAC8D" w14:textId="77777777" w:rsidR="00C67445" w:rsidRDefault="00C67445" w:rsidP="00C67445">
            <w:pPr>
              <w:jc w:val="both"/>
            </w:pPr>
            <w:r>
              <w:tab/>
              <w:t>if(isset($_POST['submit'])){</w:t>
            </w:r>
          </w:p>
          <w:p w14:paraId="79DA975A" w14:textId="77777777" w:rsidR="00C67445" w:rsidRDefault="00C67445" w:rsidP="00C67445">
            <w:pPr>
              <w:jc w:val="both"/>
            </w:pPr>
            <w:r>
              <w:tab/>
            </w:r>
            <w:r>
              <w:tab/>
              <w:t>$nama = $_POST['nama'];</w:t>
            </w:r>
          </w:p>
          <w:p w14:paraId="51ED5ABE" w14:textId="77777777" w:rsidR="00C67445" w:rsidRDefault="00C67445" w:rsidP="00C67445">
            <w:pPr>
              <w:jc w:val="both"/>
            </w:pPr>
            <w:r>
              <w:tab/>
            </w:r>
            <w:r>
              <w:tab/>
              <w:t>$nim = $_POST['nim'];</w:t>
            </w:r>
          </w:p>
          <w:p w14:paraId="19BF1F64" w14:textId="77777777" w:rsidR="00C67445" w:rsidRDefault="00C67445" w:rsidP="00C67445">
            <w:pPr>
              <w:jc w:val="both"/>
            </w:pPr>
            <w:r>
              <w:tab/>
            </w:r>
            <w:r>
              <w:tab/>
              <w:t>$email = $_POST['email'];</w:t>
            </w:r>
          </w:p>
          <w:p w14:paraId="5423F62D" w14:textId="77777777" w:rsidR="00C67445" w:rsidRDefault="00C67445" w:rsidP="00C67445">
            <w:pPr>
              <w:jc w:val="both"/>
            </w:pPr>
            <w:r>
              <w:tab/>
            </w:r>
            <w:r>
              <w:tab/>
              <w:t>$prodi = $_POST['prodi'];</w:t>
            </w:r>
          </w:p>
          <w:p w14:paraId="02A7F4B1" w14:textId="77777777" w:rsidR="00C67445" w:rsidRDefault="00C67445" w:rsidP="00C67445">
            <w:pPr>
              <w:jc w:val="both"/>
            </w:pPr>
            <w:r>
              <w:tab/>
            </w:r>
            <w:r>
              <w:tab/>
              <w:t>$password = password_hash($nim, PASSWORD_DEFAULT);</w:t>
            </w:r>
          </w:p>
          <w:p w14:paraId="0062E3B3" w14:textId="77777777" w:rsidR="00C67445" w:rsidRDefault="00C67445" w:rsidP="00C67445">
            <w:pPr>
              <w:jc w:val="both"/>
            </w:pPr>
            <w:r>
              <w:tab/>
            </w:r>
            <w:r>
              <w:tab/>
              <w:t>$foto = 'default.jpg';</w:t>
            </w:r>
          </w:p>
          <w:p w14:paraId="6CC602BF" w14:textId="77777777" w:rsidR="00C67445" w:rsidRDefault="00C67445" w:rsidP="00C67445">
            <w:pPr>
              <w:jc w:val="both"/>
            </w:pPr>
          </w:p>
          <w:p w14:paraId="03645D7C" w14:textId="77777777" w:rsidR="00C67445" w:rsidRDefault="00C67445" w:rsidP="00C67445">
            <w:pPr>
              <w:jc w:val="both"/>
            </w:pPr>
            <w:r>
              <w:tab/>
            </w:r>
            <w:r>
              <w:tab/>
              <w:t>$sql = "INSERT INTO mahasiswa(nama, nim, password, email, prodi, foto) VALUES('$nama', '$nim', '$password', '$email', '$prodi', '$foto')";</w:t>
            </w:r>
          </w:p>
          <w:p w14:paraId="3C630A54" w14:textId="77777777" w:rsidR="00C67445" w:rsidRDefault="00C67445" w:rsidP="00C67445">
            <w:pPr>
              <w:jc w:val="both"/>
            </w:pPr>
            <w:r>
              <w:tab/>
            </w:r>
            <w:r>
              <w:tab/>
              <w:t>mysqli_query($koneksi, $sql);</w:t>
            </w:r>
          </w:p>
          <w:p w14:paraId="3E901FC4" w14:textId="77777777" w:rsidR="00C67445" w:rsidRDefault="00C67445" w:rsidP="00C67445">
            <w:pPr>
              <w:jc w:val="both"/>
            </w:pPr>
          </w:p>
          <w:p w14:paraId="3A1F8795" w14:textId="77777777" w:rsidR="00C67445" w:rsidRDefault="00C67445" w:rsidP="00C67445">
            <w:pPr>
              <w:jc w:val="both"/>
            </w:pPr>
            <w:r>
              <w:tab/>
            </w:r>
            <w:r>
              <w:tab/>
              <w:t>mysqli_query($koneksi, "INSERT INTO file(nim) VALUES('$nim')");</w:t>
            </w:r>
          </w:p>
          <w:p w14:paraId="66A12FC0" w14:textId="77777777" w:rsidR="00C67445" w:rsidRDefault="00C67445" w:rsidP="00C67445">
            <w:pPr>
              <w:jc w:val="both"/>
            </w:pPr>
            <w:r>
              <w:tab/>
            </w:r>
            <w:r>
              <w:tab/>
              <w:t>header('Location: daftar-mahasiswa.php');</w:t>
            </w:r>
          </w:p>
          <w:p w14:paraId="4EAC7F0A" w14:textId="303B7443" w:rsidR="00C67445" w:rsidRDefault="00C67445" w:rsidP="00C67445">
            <w:pPr>
              <w:jc w:val="both"/>
            </w:pPr>
            <w:r>
              <w:tab/>
              <w:t>}</w:t>
            </w:r>
          </w:p>
          <w:p w14:paraId="4A928F81" w14:textId="77777777" w:rsidR="00C67445" w:rsidRDefault="00C67445" w:rsidP="00C67445">
            <w:pPr>
              <w:jc w:val="both"/>
            </w:pPr>
            <w:r>
              <w:t>?&gt;</w:t>
            </w:r>
          </w:p>
          <w:p w14:paraId="73981EC7" w14:textId="77777777" w:rsidR="00C67445" w:rsidRDefault="00C67445" w:rsidP="00C67445">
            <w:pPr>
              <w:jc w:val="both"/>
            </w:pPr>
          </w:p>
          <w:p w14:paraId="2DE1AD1C" w14:textId="77777777" w:rsidR="00C67445" w:rsidRDefault="00C67445" w:rsidP="00C67445">
            <w:pPr>
              <w:jc w:val="both"/>
            </w:pPr>
            <w:r>
              <w:t xml:space="preserve"> &lt;?php require_once '../function/koneksi.php' ;?&gt;</w:t>
            </w:r>
          </w:p>
          <w:p w14:paraId="45BAC58A" w14:textId="77777777" w:rsidR="00C67445" w:rsidRDefault="00C67445" w:rsidP="00C67445">
            <w:pPr>
              <w:jc w:val="both"/>
            </w:pPr>
            <w:r>
              <w:t xml:space="preserve"> &lt;?php require_once '../templates/header.php' ;?&gt;</w:t>
            </w:r>
          </w:p>
          <w:p w14:paraId="29392C15" w14:textId="77777777" w:rsidR="00C67445" w:rsidRDefault="00C67445" w:rsidP="00C67445">
            <w:pPr>
              <w:jc w:val="both"/>
            </w:pPr>
            <w:r>
              <w:lastRenderedPageBreak/>
              <w:t xml:space="preserve"> &lt;?php require_once '../templates/sidebar.php' ;?&gt;</w:t>
            </w:r>
          </w:p>
          <w:p w14:paraId="115CD927" w14:textId="77777777" w:rsidR="00C67445" w:rsidRDefault="00C67445" w:rsidP="00C67445">
            <w:pPr>
              <w:jc w:val="both"/>
            </w:pPr>
            <w:r>
              <w:t xml:space="preserve"> &lt;?php require_once '../templates/topbar.php' ;?&gt;</w:t>
            </w:r>
          </w:p>
          <w:p w14:paraId="3203777F" w14:textId="77777777" w:rsidR="00C67445" w:rsidRDefault="00C67445" w:rsidP="00C67445">
            <w:pPr>
              <w:jc w:val="both"/>
            </w:pPr>
          </w:p>
          <w:p w14:paraId="4A0C242B" w14:textId="77777777" w:rsidR="00C67445" w:rsidRDefault="00C67445" w:rsidP="00C67445">
            <w:pPr>
              <w:jc w:val="both"/>
            </w:pPr>
            <w:r>
              <w:t>&lt;!-- Begin Page Content --&gt;</w:t>
            </w:r>
          </w:p>
          <w:p w14:paraId="4ED46814" w14:textId="77777777" w:rsidR="00C67445" w:rsidRDefault="00C67445" w:rsidP="00C67445">
            <w:pPr>
              <w:jc w:val="both"/>
            </w:pPr>
            <w:r>
              <w:t>&lt;div class="container-fluid"&gt;</w:t>
            </w:r>
          </w:p>
          <w:p w14:paraId="45A994AB" w14:textId="77777777" w:rsidR="00C67445" w:rsidRDefault="00C67445" w:rsidP="00C67445">
            <w:pPr>
              <w:jc w:val="both"/>
            </w:pPr>
            <w:r>
              <w:t>&lt;!-- Page Heading --&gt;</w:t>
            </w:r>
          </w:p>
          <w:p w14:paraId="15B92FF4" w14:textId="77777777" w:rsidR="00C67445" w:rsidRDefault="00C67445" w:rsidP="00C67445">
            <w:pPr>
              <w:jc w:val="both"/>
            </w:pPr>
            <w:r>
              <w:tab/>
            </w:r>
          </w:p>
          <w:p w14:paraId="7C715038" w14:textId="77777777" w:rsidR="00C67445" w:rsidRDefault="00C67445" w:rsidP="00C67445">
            <w:pPr>
              <w:jc w:val="both"/>
            </w:pPr>
            <w:r>
              <w:t>&lt;!-- Page Heading --&gt;</w:t>
            </w:r>
          </w:p>
          <w:p w14:paraId="221F7778" w14:textId="77777777" w:rsidR="00C67445" w:rsidRDefault="00C67445" w:rsidP="00C67445">
            <w:pPr>
              <w:jc w:val="both"/>
            </w:pPr>
            <w:r>
              <w:t xml:space="preserve">  &lt;div class="d-sm-flex align-items-center justify-content-between mb-4"&gt;</w:t>
            </w:r>
          </w:p>
          <w:p w14:paraId="2C370BA4" w14:textId="77777777" w:rsidR="00C67445" w:rsidRDefault="00C67445" w:rsidP="00C67445">
            <w:pPr>
              <w:jc w:val="both"/>
            </w:pPr>
            <w:r>
              <w:t xml:space="preserve">    &lt;h1 class="h3 mb-0 text-gray-800"&gt;Tambah Mahasiswa&lt;/h1&gt;</w:t>
            </w:r>
          </w:p>
          <w:p w14:paraId="56C64C46" w14:textId="77777777" w:rsidR="00C67445" w:rsidRDefault="00C67445" w:rsidP="00C67445">
            <w:pPr>
              <w:jc w:val="both"/>
            </w:pPr>
            <w:r>
              <w:t xml:space="preserve">  &lt;/div&gt;</w:t>
            </w:r>
          </w:p>
          <w:p w14:paraId="1068EE07" w14:textId="77777777" w:rsidR="00C67445" w:rsidRDefault="00C67445" w:rsidP="00C67445">
            <w:pPr>
              <w:jc w:val="both"/>
            </w:pPr>
          </w:p>
          <w:p w14:paraId="248038CB" w14:textId="77777777" w:rsidR="00C67445" w:rsidRDefault="00C67445" w:rsidP="00C67445">
            <w:pPr>
              <w:jc w:val="both"/>
            </w:pPr>
            <w:r>
              <w:t xml:space="preserve">  &lt;!-- Content Row --&gt;</w:t>
            </w:r>
          </w:p>
          <w:p w14:paraId="660F8AB4" w14:textId="05EDF7D8" w:rsidR="00C67445" w:rsidRDefault="00C67445" w:rsidP="00DF5DE3">
            <w:r>
              <w:t>&lt;div class="row"&gt;</w:t>
            </w:r>
          </w:p>
          <w:p w14:paraId="7D48F5C0" w14:textId="1549CC59" w:rsidR="00C67445" w:rsidRDefault="00C67445" w:rsidP="00DF5DE3">
            <w:r>
              <w:t>&lt;div class="col-md-6"&gt;</w:t>
            </w:r>
          </w:p>
          <w:p w14:paraId="7308C933" w14:textId="4B31329F" w:rsidR="00C67445" w:rsidRDefault="00C67445" w:rsidP="00DF5DE3">
            <w:r>
              <w:t>&lt;div class="card p-3"&gt;</w:t>
            </w:r>
          </w:p>
          <w:p w14:paraId="331B8C82" w14:textId="396FD1C2" w:rsidR="00C67445" w:rsidRDefault="00C67445" w:rsidP="00DF5DE3">
            <w:r>
              <w:t>&lt;form action="" method="POST"&gt;</w:t>
            </w:r>
          </w:p>
          <w:p w14:paraId="42EA2F1E" w14:textId="77777777" w:rsidR="00C67445" w:rsidRDefault="00C67445" w:rsidP="00DF5DE3"/>
          <w:p w14:paraId="2D1E6E36" w14:textId="45434351" w:rsidR="00C67445" w:rsidRDefault="00C67445" w:rsidP="00DF5DE3">
            <w:r>
              <w:t>&lt;div class="form-group"&gt;</w:t>
            </w:r>
          </w:p>
          <w:p w14:paraId="0376DF11" w14:textId="407A51CB" w:rsidR="00C67445" w:rsidRDefault="00C67445" w:rsidP="00DF5DE3">
            <w:r>
              <w:t>&lt;label&gt;Nama&lt;/label&gt;</w:t>
            </w:r>
          </w:p>
          <w:p w14:paraId="025853AA" w14:textId="2FA0AAA5" w:rsidR="00C67445" w:rsidRDefault="00C67445" w:rsidP="00DF5DE3">
            <w:r>
              <w:t>&lt;input type="text" name="nama" class="form-control"&gt;</w:t>
            </w:r>
          </w:p>
          <w:p w14:paraId="118E54FC" w14:textId="41BF43DF" w:rsidR="00C67445" w:rsidRDefault="00C67445" w:rsidP="00DF5DE3">
            <w:r>
              <w:t>&lt;/div&gt;</w:t>
            </w:r>
          </w:p>
          <w:p w14:paraId="1C5F122E" w14:textId="77777777" w:rsidR="00C67445" w:rsidRDefault="00C67445" w:rsidP="00DF5DE3"/>
          <w:p w14:paraId="064935E6" w14:textId="619BAA3C" w:rsidR="00C67445" w:rsidRDefault="00C67445" w:rsidP="00DF5DE3">
            <w:r>
              <w:t>&lt;div class="form-group"&gt;</w:t>
            </w:r>
          </w:p>
          <w:p w14:paraId="41A55B19" w14:textId="2BDEB30A" w:rsidR="00C67445" w:rsidRDefault="00C67445" w:rsidP="00DF5DE3">
            <w:r>
              <w:t>&lt;label&gt;NIM&lt;/label&gt;</w:t>
            </w:r>
          </w:p>
          <w:p w14:paraId="7FA49DCD" w14:textId="1987480C" w:rsidR="00C67445" w:rsidRDefault="00C67445" w:rsidP="00DF5DE3">
            <w:r>
              <w:t>&lt;input type="text" name="nim" class="form-control"&gt;</w:t>
            </w:r>
          </w:p>
          <w:p w14:paraId="6946CBDD" w14:textId="75E3BDC9" w:rsidR="00C67445" w:rsidRDefault="00C67445" w:rsidP="00DF5DE3">
            <w:r>
              <w:t>&lt;/div&gt;</w:t>
            </w:r>
          </w:p>
          <w:p w14:paraId="5C07CA01" w14:textId="3CF4C886" w:rsidR="00C67445" w:rsidRDefault="00C67445" w:rsidP="00DF5DE3">
            <w:r>
              <w:t>&lt;div class="form-group"&gt;</w:t>
            </w:r>
          </w:p>
          <w:p w14:paraId="31DD77B5" w14:textId="15BD83F0" w:rsidR="00C67445" w:rsidRDefault="00C67445" w:rsidP="00DF5DE3">
            <w:r>
              <w:t>&lt;label&gt;EMAIL&lt;/label&gt;</w:t>
            </w:r>
          </w:p>
          <w:p w14:paraId="18463173" w14:textId="227B5E10" w:rsidR="00C67445" w:rsidRDefault="00C67445" w:rsidP="00DF5DE3">
            <w:r>
              <w:t>&lt;input type="text" class="form-control form-control-user"  name="email"&gt;</w:t>
            </w:r>
          </w:p>
          <w:p w14:paraId="57E3C252" w14:textId="71D4576A" w:rsidR="00C67445" w:rsidRDefault="00C67445" w:rsidP="00DF5DE3">
            <w:r>
              <w:t>&lt;/div&gt;</w:t>
            </w:r>
          </w:p>
          <w:p w14:paraId="57A2B0CF" w14:textId="77777777" w:rsidR="00C67445" w:rsidRDefault="00C67445" w:rsidP="00DF5DE3"/>
          <w:p w14:paraId="1765DA0E" w14:textId="7A2A61E9" w:rsidR="00C67445" w:rsidRDefault="00C67445" w:rsidP="00DF5DE3">
            <w:r>
              <w:t>&lt;div class="form-group"&gt;</w:t>
            </w:r>
          </w:p>
          <w:p w14:paraId="396B114B" w14:textId="46FB10C5" w:rsidR="00C67445" w:rsidRDefault="00C67445" w:rsidP="00DF5DE3">
            <w:r>
              <w:t>&lt;label&gt;Prodi :&lt;/label&gt; &lt;br&gt;</w:t>
            </w:r>
          </w:p>
          <w:p w14:paraId="5B834BA7" w14:textId="28BF296A" w:rsidR="00C67445" w:rsidRDefault="00C67445" w:rsidP="00DF5DE3">
            <w:r>
              <w:t>&lt;input type="radio" name="prodi" id="prodi" required="required" value="Teknik Informatika"&gt;Teknik Informatika&lt;br&gt;</w:t>
            </w:r>
          </w:p>
          <w:p w14:paraId="56FA249A" w14:textId="48A484CD" w:rsidR="00C67445" w:rsidRDefault="00C67445" w:rsidP="00DF5DE3">
            <w:r>
              <w:t>&lt;input type="radio" name="prodi" id="prodi" required="required" value="Sistem Informasi"&gt;Sistem Informasi&lt;br&gt;</w:t>
            </w:r>
          </w:p>
          <w:p w14:paraId="555B071A" w14:textId="6A877646" w:rsidR="00C67445" w:rsidRDefault="00C67445" w:rsidP="00DF5DE3">
            <w:r>
              <w:t>&lt;/div&gt;</w:t>
            </w:r>
          </w:p>
          <w:p w14:paraId="202C6483" w14:textId="77777777" w:rsidR="00C67445" w:rsidRDefault="00C67445" w:rsidP="00DF5DE3"/>
          <w:p w14:paraId="6218B6ED" w14:textId="69D15868" w:rsidR="00C67445" w:rsidRDefault="00C67445" w:rsidP="00DF5DE3">
            <w:r>
              <w:t>&lt;button type="submit" name="submit" class="btn btn-primary btn-sm"&gt;Simpan&lt;/button&gt;</w:t>
            </w:r>
          </w:p>
          <w:p w14:paraId="692E8AEC" w14:textId="1F398D16" w:rsidR="00C67445" w:rsidRDefault="00C67445" w:rsidP="00DF5DE3">
            <w:r>
              <w:t>&lt;/form&gt;</w:t>
            </w:r>
          </w:p>
          <w:p w14:paraId="39945DFF" w14:textId="7DE64FC4" w:rsidR="00C67445" w:rsidRDefault="00C67445" w:rsidP="00DF5DE3">
            <w:r>
              <w:t>&lt;/div&gt;</w:t>
            </w:r>
          </w:p>
          <w:p w14:paraId="0BE6C673" w14:textId="078F1D0D" w:rsidR="00C67445" w:rsidRDefault="00C67445" w:rsidP="00DF5DE3">
            <w:r>
              <w:t>&lt;/div&gt;</w:t>
            </w:r>
          </w:p>
          <w:p w14:paraId="2F57CFD8" w14:textId="185A1F2B" w:rsidR="00C67445" w:rsidRDefault="00C67445" w:rsidP="00DF5DE3">
            <w:r>
              <w:t>&lt;/div&gt;</w:t>
            </w:r>
          </w:p>
          <w:p w14:paraId="1D6D377C" w14:textId="0180D2ED" w:rsidR="00C67445" w:rsidRDefault="00C67445" w:rsidP="00C67445">
            <w:pPr>
              <w:jc w:val="both"/>
            </w:pPr>
            <w:r>
              <w:t xml:space="preserve">  &lt;!-- Content Row --&gt;</w:t>
            </w:r>
          </w:p>
          <w:p w14:paraId="01F64194" w14:textId="77777777" w:rsidR="00C67445" w:rsidRDefault="00C67445" w:rsidP="00C67445">
            <w:pPr>
              <w:jc w:val="both"/>
            </w:pPr>
            <w:r>
              <w:t>&lt;/div&gt;</w:t>
            </w:r>
          </w:p>
          <w:p w14:paraId="7BDCBDED" w14:textId="0B9F8368" w:rsidR="00C67445" w:rsidRDefault="00C67445" w:rsidP="00C67445">
            <w:pPr>
              <w:jc w:val="both"/>
            </w:pPr>
            <w:r>
              <w:lastRenderedPageBreak/>
              <w:t>&lt;!-- /.container-fluid --&gt;</w:t>
            </w:r>
          </w:p>
          <w:p w14:paraId="5E6F2EF2" w14:textId="77777777" w:rsidR="00C67445" w:rsidRDefault="00C67445" w:rsidP="00C67445">
            <w:pPr>
              <w:jc w:val="both"/>
            </w:pPr>
            <w:r>
              <w:t>&lt;/div&gt;</w:t>
            </w:r>
          </w:p>
          <w:p w14:paraId="5713F0CC" w14:textId="15FFA667" w:rsidR="00C67445" w:rsidRDefault="00C67445" w:rsidP="00C67445">
            <w:pPr>
              <w:jc w:val="both"/>
            </w:pPr>
            <w:r>
              <w:t>&lt;!-- End of Main Content --&gt;</w:t>
            </w:r>
          </w:p>
          <w:p w14:paraId="119117E3" w14:textId="51F7442F" w:rsidR="00C67445" w:rsidRDefault="00C67445" w:rsidP="00C67445">
            <w:pPr>
              <w:jc w:val="both"/>
            </w:pPr>
            <w:r>
              <w:t>&lt;!-- Button trigger modal --&gt;</w:t>
            </w:r>
          </w:p>
          <w:p w14:paraId="10D56413" w14:textId="7AACCB11" w:rsidR="00C67445" w:rsidRDefault="00C67445" w:rsidP="00C67445">
            <w:pPr>
              <w:jc w:val="both"/>
            </w:pPr>
            <w:r>
              <w:t xml:space="preserve"> &lt;?php require_once '../templates/footer.php' ;?&gt;</w:t>
            </w:r>
          </w:p>
        </w:tc>
      </w:tr>
    </w:tbl>
    <w:p w14:paraId="105F3445" w14:textId="77777777" w:rsidR="00C67445" w:rsidRDefault="00C67445" w:rsidP="006838D1">
      <w:pPr>
        <w:spacing w:line="360" w:lineRule="auto"/>
        <w:jc w:val="both"/>
      </w:pPr>
    </w:p>
    <w:p w14:paraId="4CD50010" w14:textId="45D9396B" w:rsidR="006838D1" w:rsidRDefault="006838D1" w:rsidP="006838D1">
      <w:pPr>
        <w:spacing w:line="360" w:lineRule="auto"/>
        <w:jc w:val="both"/>
      </w:pPr>
      <w:r>
        <w:t>Script Program Halaman</w:t>
      </w:r>
      <w:r w:rsidR="00C67445">
        <w:t xml:space="preserve"> Pesan</w:t>
      </w:r>
    </w:p>
    <w:tbl>
      <w:tblPr>
        <w:tblStyle w:val="TableGrid"/>
        <w:tblW w:w="8075" w:type="dxa"/>
        <w:tblLook w:val="04A0" w:firstRow="1" w:lastRow="0" w:firstColumn="1" w:lastColumn="0" w:noHBand="0" w:noVBand="1"/>
      </w:tblPr>
      <w:tblGrid>
        <w:gridCol w:w="8075"/>
      </w:tblGrid>
      <w:tr w:rsidR="00C67445" w14:paraId="1D6F5651" w14:textId="77777777" w:rsidTr="00C67445">
        <w:tc>
          <w:tcPr>
            <w:tcW w:w="8075" w:type="dxa"/>
          </w:tcPr>
          <w:p w14:paraId="0D609865" w14:textId="6326F589" w:rsidR="00C67445" w:rsidRDefault="00C67445" w:rsidP="00C67445">
            <w:pPr>
              <w:jc w:val="both"/>
            </w:pPr>
            <w:r>
              <w:t xml:space="preserve">&lt;?php </w:t>
            </w:r>
          </w:p>
          <w:p w14:paraId="4DC300AE" w14:textId="77777777" w:rsidR="00C67445" w:rsidRDefault="00C67445" w:rsidP="00C67445">
            <w:pPr>
              <w:jc w:val="both"/>
            </w:pPr>
            <w:r>
              <w:tab/>
              <w:t xml:space="preserve">require_once '../function/koneksi.php'; </w:t>
            </w:r>
          </w:p>
          <w:p w14:paraId="4CFDF092" w14:textId="77777777" w:rsidR="00C67445" w:rsidRDefault="00C67445" w:rsidP="00C67445">
            <w:pPr>
              <w:jc w:val="both"/>
            </w:pPr>
            <w:r>
              <w:tab/>
              <w:t>require_once '../templates/header.php';</w:t>
            </w:r>
          </w:p>
          <w:p w14:paraId="4502F751" w14:textId="77777777" w:rsidR="00C67445" w:rsidRDefault="00C67445" w:rsidP="00C67445">
            <w:pPr>
              <w:jc w:val="both"/>
            </w:pPr>
          </w:p>
          <w:p w14:paraId="1DD6B5F2" w14:textId="77777777" w:rsidR="00C67445" w:rsidRDefault="00C67445" w:rsidP="00C67445">
            <w:pPr>
              <w:jc w:val="both"/>
            </w:pPr>
            <w:r>
              <w:t xml:space="preserve">    $halaman = 10;</w:t>
            </w:r>
          </w:p>
          <w:p w14:paraId="510EBE62" w14:textId="77777777" w:rsidR="00C67445" w:rsidRDefault="00C67445" w:rsidP="00C67445">
            <w:pPr>
              <w:jc w:val="both"/>
            </w:pPr>
            <w:r>
              <w:t xml:space="preserve">    $page = isset($_GET["halaman"]) ? (int)$_GET["halaman"] : 1;</w:t>
            </w:r>
          </w:p>
          <w:p w14:paraId="3DAA9BA8" w14:textId="77777777" w:rsidR="00C67445" w:rsidRDefault="00C67445" w:rsidP="00C67445">
            <w:pPr>
              <w:jc w:val="both"/>
            </w:pPr>
            <w:r>
              <w:t xml:space="preserve">    $mulai = ($page&gt;1) ? ($page * $halaman) - $halaman : 0;</w:t>
            </w:r>
          </w:p>
          <w:p w14:paraId="55223EA4" w14:textId="77777777" w:rsidR="00C67445" w:rsidRDefault="00C67445" w:rsidP="00C67445">
            <w:pPr>
              <w:jc w:val="both"/>
            </w:pPr>
            <w:r>
              <w:t xml:space="preserve">    $result_halaman = mysqli_query($koneksi, "SELECT * FROM pesan WHERE penerima = 'Admin Tata Usaha FTI IF UNIBBA'");</w:t>
            </w:r>
          </w:p>
          <w:p w14:paraId="1DCA05C7" w14:textId="77777777" w:rsidR="00C67445" w:rsidRDefault="00C67445" w:rsidP="00C67445">
            <w:pPr>
              <w:jc w:val="both"/>
            </w:pPr>
            <w:r>
              <w:t xml:space="preserve">    $total = mysqli_num_rows($result_halaman);</w:t>
            </w:r>
          </w:p>
          <w:p w14:paraId="6A4C61DB" w14:textId="77777777" w:rsidR="00C67445" w:rsidRDefault="00C67445" w:rsidP="00C67445">
            <w:pPr>
              <w:jc w:val="both"/>
            </w:pPr>
            <w:r>
              <w:t xml:space="preserve">    $pages = ceil($total/$halaman);            </w:t>
            </w:r>
          </w:p>
          <w:p w14:paraId="0F53021A" w14:textId="77777777" w:rsidR="00C67445" w:rsidRDefault="00C67445" w:rsidP="00C67445">
            <w:pPr>
              <w:jc w:val="both"/>
            </w:pPr>
            <w:r>
              <w:t xml:space="preserve">    $no = $mulai+1;</w:t>
            </w:r>
          </w:p>
          <w:p w14:paraId="7E84565D" w14:textId="77777777" w:rsidR="00C67445" w:rsidRDefault="00C67445" w:rsidP="00C67445">
            <w:pPr>
              <w:jc w:val="both"/>
            </w:pPr>
          </w:p>
          <w:p w14:paraId="35F23375" w14:textId="77777777" w:rsidR="00C67445" w:rsidRDefault="00C67445" w:rsidP="00C67445">
            <w:pPr>
              <w:jc w:val="both"/>
            </w:pPr>
            <w:r>
              <w:tab/>
              <w:t>$query = mysqli_query($koneksi, "SELECT * FROM pesan WHERE penerima = 'Admin Tata Usaha FTI IF UNIBBA' ORDER BY id_pesan DESC LIMIT $mulai, $halaman");</w:t>
            </w:r>
          </w:p>
          <w:p w14:paraId="27ACEB25" w14:textId="77777777" w:rsidR="00C67445" w:rsidRDefault="00C67445" w:rsidP="00C67445">
            <w:pPr>
              <w:jc w:val="both"/>
            </w:pPr>
            <w:r>
              <w:t>?&gt;</w:t>
            </w:r>
          </w:p>
          <w:p w14:paraId="2FC5A38A" w14:textId="77777777" w:rsidR="00C67445" w:rsidRDefault="00C67445" w:rsidP="00C67445">
            <w:pPr>
              <w:jc w:val="both"/>
            </w:pPr>
          </w:p>
          <w:p w14:paraId="4C1FA858" w14:textId="77777777" w:rsidR="00C67445" w:rsidRDefault="00C67445" w:rsidP="00C67445">
            <w:pPr>
              <w:jc w:val="both"/>
            </w:pPr>
            <w:r>
              <w:t xml:space="preserve"> &lt;?php require_once '../templates/sidebar.php' ;?&gt;</w:t>
            </w:r>
          </w:p>
          <w:p w14:paraId="758A0F2F" w14:textId="77777777" w:rsidR="00C67445" w:rsidRDefault="00C67445" w:rsidP="00C67445">
            <w:pPr>
              <w:jc w:val="both"/>
            </w:pPr>
            <w:r>
              <w:t xml:space="preserve"> &lt;?php require_once '../templates/topbar.php' ;?&gt;</w:t>
            </w:r>
          </w:p>
          <w:p w14:paraId="4F32E14D" w14:textId="77777777" w:rsidR="00C67445" w:rsidRDefault="00C67445" w:rsidP="00C67445">
            <w:pPr>
              <w:jc w:val="both"/>
            </w:pPr>
          </w:p>
          <w:p w14:paraId="6DFA356A" w14:textId="77777777" w:rsidR="00C67445" w:rsidRDefault="00C67445" w:rsidP="00C67445">
            <w:pPr>
              <w:jc w:val="both"/>
            </w:pPr>
            <w:r>
              <w:t>&lt;!-- Begin Page Content --&gt;</w:t>
            </w:r>
          </w:p>
          <w:p w14:paraId="32E019AC" w14:textId="77777777" w:rsidR="00C67445" w:rsidRDefault="00C67445" w:rsidP="00C67445">
            <w:pPr>
              <w:jc w:val="both"/>
            </w:pPr>
            <w:r>
              <w:t>&lt;div class="container-fluid"&gt;</w:t>
            </w:r>
          </w:p>
          <w:p w14:paraId="5A45A031" w14:textId="77777777" w:rsidR="00C67445" w:rsidRDefault="00C67445" w:rsidP="00C67445">
            <w:pPr>
              <w:jc w:val="both"/>
            </w:pPr>
            <w:r>
              <w:t>&lt;!-- Page Heading --&gt;</w:t>
            </w:r>
          </w:p>
          <w:p w14:paraId="3C1F674B" w14:textId="77777777" w:rsidR="00C67445" w:rsidRDefault="00C67445" w:rsidP="00C67445">
            <w:pPr>
              <w:jc w:val="both"/>
            </w:pPr>
            <w:r>
              <w:tab/>
            </w:r>
          </w:p>
          <w:p w14:paraId="1BCA8CE1" w14:textId="77777777" w:rsidR="00C67445" w:rsidRDefault="00C67445" w:rsidP="00C67445">
            <w:pPr>
              <w:jc w:val="both"/>
            </w:pPr>
            <w:r>
              <w:t>&lt;!-- Page Heading --&gt;</w:t>
            </w:r>
          </w:p>
          <w:p w14:paraId="448B450B" w14:textId="77777777" w:rsidR="00C67445" w:rsidRDefault="00C67445" w:rsidP="00C67445">
            <w:pPr>
              <w:jc w:val="both"/>
            </w:pPr>
            <w:r>
              <w:t xml:space="preserve">  &lt;div class="d-sm-flex align-items-center justify-content-between mb-4"&gt;</w:t>
            </w:r>
          </w:p>
          <w:p w14:paraId="2DE47E67" w14:textId="77777777" w:rsidR="00C67445" w:rsidRDefault="00C67445" w:rsidP="00C67445">
            <w:pPr>
              <w:jc w:val="both"/>
            </w:pPr>
            <w:r>
              <w:t xml:space="preserve">    &lt;h1 class="h3 mb-0 text-gray-800"&gt;Pesan&lt;/h1&gt;</w:t>
            </w:r>
          </w:p>
          <w:p w14:paraId="31D2133B" w14:textId="77777777" w:rsidR="00C67445" w:rsidRDefault="00C67445" w:rsidP="00C67445">
            <w:pPr>
              <w:jc w:val="both"/>
            </w:pPr>
            <w:r>
              <w:t xml:space="preserve">    &lt;a href="kirim-pesan.php" class="btn btn-primary btn-sm"&gt;Mulai Kirim Pesan&lt;/a&gt;</w:t>
            </w:r>
          </w:p>
          <w:p w14:paraId="633881CB" w14:textId="77777777" w:rsidR="00C67445" w:rsidRDefault="00C67445" w:rsidP="00C67445">
            <w:pPr>
              <w:jc w:val="both"/>
            </w:pPr>
            <w:r>
              <w:t xml:space="preserve">  &lt;/div&gt;</w:t>
            </w:r>
          </w:p>
          <w:p w14:paraId="09D82DE7" w14:textId="77777777" w:rsidR="00C67445" w:rsidRDefault="00C67445" w:rsidP="00DF5DE3"/>
          <w:p w14:paraId="4565B2A3" w14:textId="546A64E0" w:rsidR="00C67445" w:rsidRDefault="00C67445" w:rsidP="00DF5DE3">
            <w:r>
              <w:t>&lt;!-- Content Row --&gt;</w:t>
            </w:r>
          </w:p>
          <w:p w14:paraId="6982E823" w14:textId="10ACBE51" w:rsidR="00C67445" w:rsidRDefault="00C67445" w:rsidP="00DF5DE3">
            <w:r>
              <w:t>&lt;div class="row"&gt;</w:t>
            </w:r>
          </w:p>
          <w:p w14:paraId="5E106725" w14:textId="4E0DF434" w:rsidR="00C67445" w:rsidRDefault="00C67445" w:rsidP="00DF5DE3">
            <w:r>
              <w:t>&lt;div class="col-md-12"&gt;</w:t>
            </w:r>
          </w:p>
          <w:p w14:paraId="3651EDE1" w14:textId="77777777" w:rsidR="00C67445" w:rsidRDefault="00C67445" w:rsidP="00DF5DE3"/>
          <w:p w14:paraId="001F98C0" w14:textId="085E5360" w:rsidR="00C67445" w:rsidRDefault="00C67445" w:rsidP="00DF5DE3">
            <w:r>
              <w:t>&lt;?php if(isset($_SESSION['alert'])) : ?&gt;</w:t>
            </w:r>
          </w:p>
          <w:p w14:paraId="5733A037" w14:textId="25B12D3E" w:rsidR="00C67445" w:rsidRDefault="00C67445" w:rsidP="00DF5DE3">
            <w:r>
              <w:t>&lt;div class="alert alert-success"&gt;</w:t>
            </w:r>
          </w:p>
          <w:p w14:paraId="72964D19" w14:textId="1921732D" w:rsidR="00C67445" w:rsidRDefault="00C67445" w:rsidP="00DF5DE3">
            <w:r>
              <w:t>&lt;?= $_SESSION['alert']; ?&gt;</w:t>
            </w:r>
          </w:p>
          <w:p w14:paraId="0B18AE9F" w14:textId="334C3C0C" w:rsidR="00C67445" w:rsidRDefault="00C67445" w:rsidP="00DF5DE3">
            <w:r>
              <w:t>&lt;/div&gt;</w:t>
            </w:r>
          </w:p>
          <w:p w14:paraId="4CEFCB06" w14:textId="0EA862C4" w:rsidR="00C67445" w:rsidRDefault="00C67445" w:rsidP="00DF5DE3">
            <w:r>
              <w:lastRenderedPageBreak/>
              <w:t>&lt;?php unset($_SESSION['alert']); ?&gt;</w:t>
            </w:r>
          </w:p>
          <w:p w14:paraId="264C870A" w14:textId="6CE1BAD7" w:rsidR="00C67445" w:rsidRDefault="00C67445" w:rsidP="00DF5DE3">
            <w:r>
              <w:t>&lt;?php endif; ?&gt;</w:t>
            </w:r>
          </w:p>
          <w:p w14:paraId="60E546A6" w14:textId="77777777" w:rsidR="00C67445" w:rsidRDefault="00C67445" w:rsidP="00DF5DE3"/>
          <w:p w14:paraId="56D43B19" w14:textId="2AC9A871" w:rsidR="00C67445" w:rsidRDefault="00C67445" w:rsidP="00DF5DE3">
            <w:r>
              <w:t>&lt;div class="card"&gt;</w:t>
            </w:r>
          </w:p>
          <w:p w14:paraId="26EC2465" w14:textId="3041A132" w:rsidR="00C67445" w:rsidRDefault="00C67445" w:rsidP="00DF5DE3">
            <w:r>
              <w:t>&lt;div class="card-header"&gt;Kotak Masuk&lt;/div&gt;</w:t>
            </w:r>
          </w:p>
          <w:p w14:paraId="4C3D0943" w14:textId="60D1B562" w:rsidR="00C67445" w:rsidRDefault="00C67445" w:rsidP="00DF5DE3">
            <w:r>
              <w:t>&lt;table class="table"&gt;</w:t>
            </w:r>
          </w:p>
          <w:p w14:paraId="5C992F9F" w14:textId="68284F9C" w:rsidR="00C67445" w:rsidRDefault="00C67445" w:rsidP="00DF5DE3">
            <w:r>
              <w:t>&lt;tr&gt;</w:t>
            </w:r>
          </w:p>
          <w:p w14:paraId="7BC4D042" w14:textId="6D82F9CC" w:rsidR="00C67445" w:rsidRDefault="00C67445" w:rsidP="00DF5DE3">
            <w:r>
              <w:t>&lt;th class="text-left"&gt;Nama&lt;/th&gt;</w:t>
            </w:r>
          </w:p>
          <w:p w14:paraId="48766A96" w14:textId="54B5F70D" w:rsidR="00C67445" w:rsidRDefault="00C67445" w:rsidP="00DF5DE3">
            <w:r>
              <w:t>&lt;th class="text-left"&gt;Isi Pesan&lt;/th&gt;</w:t>
            </w:r>
          </w:p>
          <w:p w14:paraId="01E3EB04" w14:textId="63D395F2" w:rsidR="00C67445" w:rsidRDefault="00C67445" w:rsidP="00DF5DE3">
            <w:r>
              <w:t>&lt;th class="text-center"&gt;Waktu&lt;/th&gt;</w:t>
            </w:r>
          </w:p>
          <w:p w14:paraId="1FBBA8DC" w14:textId="472C5827" w:rsidR="00C67445" w:rsidRDefault="00C67445" w:rsidP="00DF5DE3">
            <w:r>
              <w:t>&lt;th class="text-center"&gt;Status&lt;/th&gt;</w:t>
            </w:r>
          </w:p>
          <w:p w14:paraId="7D49C06F" w14:textId="0B3EB7F2" w:rsidR="00C67445" w:rsidRDefault="00C67445" w:rsidP="00DF5DE3">
            <w:r>
              <w:t>&lt;th class="text-center"&gt;Aksi&lt;/th&gt;</w:t>
            </w:r>
          </w:p>
          <w:p w14:paraId="1168623B" w14:textId="00238859" w:rsidR="00C67445" w:rsidRDefault="00C67445" w:rsidP="00DF5DE3">
            <w:r>
              <w:t>&lt;/tr&gt;</w:t>
            </w:r>
          </w:p>
          <w:p w14:paraId="6C8D274E" w14:textId="77777777" w:rsidR="00C67445" w:rsidRDefault="00C67445" w:rsidP="00DF5DE3"/>
          <w:p w14:paraId="7E29CC2D" w14:textId="6E32721B" w:rsidR="00C67445" w:rsidRDefault="00C67445" w:rsidP="00DF5DE3">
            <w:r>
              <w:t>&lt;?php if(mysqli_num_rows($query) == 0) : ?&gt;</w:t>
            </w:r>
          </w:p>
          <w:p w14:paraId="248AC978" w14:textId="2050635C" w:rsidR="00C67445" w:rsidRDefault="00C67445" w:rsidP="00DF5DE3">
            <w:r>
              <w:t>&lt;td class="text-center" colspan="6"&gt;Tidak ada pesan&lt;/td&gt;</w:t>
            </w:r>
          </w:p>
          <w:p w14:paraId="7B5FC274" w14:textId="4700715A" w:rsidR="00C67445" w:rsidRDefault="00C67445" w:rsidP="00DF5DE3">
            <w:r>
              <w:t>&lt;?php endif; ?&gt;</w:t>
            </w:r>
          </w:p>
          <w:p w14:paraId="23B3CF62" w14:textId="77777777" w:rsidR="00C67445" w:rsidRDefault="00C67445" w:rsidP="00DF5DE3"/>
          <w:p w14:paraId="4427A42A" w14:textId="7709549F" w:rsidR="00C67445" w:rsidRDefault="00C67445" w:rsidP="00DF5DE3">
            <w:r>
              <w:t>&lt;?php $i = 0; ?&gt;</w:t>
            </w:r>
          </w:p>
          <w:p w14:paraId="3FD1B6A0" w14:textId="3C004A2E" w:rsidR="00C67445" w:rsidRDefault="00C67445" w:rsidP="00DF5DE3">
            <w:r>
              <w:t>&lt;?php while($row = mysqli_fetch_assoc($query)) : ?&gt;</w:t>
            </w:r>
          </w:p>
          <w:p w14:paraId="6B57EA05" w14:textId="64BABCCB" w:rsidR="00C67445" w:rsidRDefault="00C67445" w:rsidP="00DF5DE3">
            <w:r>
              <w:t>&lt;?php</w:t>
            </w:r>
          </w:p>
          <w:p w14:paraId="26B9B01D" w14:textId="6AE9B027" w:rsidR="00C67445" w:rsidRDefault="00C67445" w:rsidP="00DF5DE3">
            <w:r>
              <w:t>$query_mhs = mysqli_query($koneksi, "SELECT * FROM mahasiswa WHERE nim = '$row[pengirim]'");</w:t>
            </w:r>
          </w:p>
          <w:p w14:paraId="3CA60A66" w14:textId="2217C467" w:rsidR="00C67445" w:rsidRDefault="00C67445" w:rsidP="00DF5DE3">
            <w:r>
              <w:t>$row_mhs = mysqli_fetch_assoc($query_mhs);</w:t>
            </w:r>
          </w:p>
          <w:p w14:paraId="48E9B7EE" w14:textId="2EC1D600" w:rsidR="00C67445" w:rsidRDefault="00C67445" w:rsidP="00DF5DE3">
            <w:r>
              <w:t>?&gt;</w:t>
            </w:r>
          </w:p>
          <w:p w14:paraId="49420D3D" w14:textId="5D3B967D" w:rsidR="00C67445" w:rsidRDefault="00C67445" w:rsidP="00DF5DE3">
            <w:r>
              <w:t>&lt;tr&gt;</w:t>
            </w:r>
          </w:p>
          <w:p w14:paraId="0602A698" w14:textId="5209271B" w:rsidR="00C67445" w:rsidRDefault="00C67445" w:rsidP="00DF5DE3">
            <w:r>
              <w:t>&lt;td&gt;&lt;?= $row_mhs['nama']; ?&gt;&lt;/td&gt;</w:t>
            </w:r>
          </w:p>
          <w:p w14:paraId="2EBDC8FF" w14:textId="442E0DA7" w:rsidR="00C67445" w:rsidRDefault="00C67445" w:rsidP="00DF5DE3">
            <w:r>
              <w:t>&lt;td&gt;&lt;?= substr($row['isi_pesan'], 0,20); ?&gt;...&lt;/td&gt;</w:t>
            </w:r>
          </w:p>
          <w:p w14:paraId="41D4A5D2" w14:textId="35CE8727" w:rsidR="00C67445" w:rsidRDefault="00C67445" w:rsidP="00DF5DE3">
            <w:r>
              <w:t>&lt;td class="text-center"&gt;&lt;?= date('d-m-Y H:i:s', strtotime($row['tanggal'])); ?&gt;&lt;/td&gt;</w:t>
            </w:r>
          </w:p>
          <w:p w14:paraId="15EA3232" w14:textId="4F23A195" w:rsidR="00C67445" w:rsidRDefault="00C67445" w:rsidP="00DF5DE3">
            <w:r>
              <w:t>&lt;td class="text-center"&gt;&lt;?= ($row['status'] == 0) ? 'Belum dibaca' : 'Sudah dibaca'; ?&gt;&lt;/td&gt;</w:t>
            </w:r>
          </w:p>
          <w:p w14:paraId="549477E3" w14:textId="24FAB6BC" w:rsidR="00C67445" w:rsidRDefault="00C67445" w:rsidP="00DF5DE3">
            <w:r>
              <w:t>&lt;td class="text-center"&gt;</w:t>
            </w:r>
          </w:p>
          <w:p w14:paraId="5EC8237E" w14:textId="41410976" w:rsidR="00C67445" w:rsidRDefault="00C67445" w:rsidP="00DF5DE3">
            <w:r>
              <w:t>&lt;a href="baca-pesan.php?pesan=&lt;?= $row['id_pesan']; ?&gt;" class="badge badge-success"&gt;Baca&lt;/a&gt;</w:t>
            </w:r>
          </w:p>
          <w:p w14:paraId="3F06856B" w14:textId="7714D26C" w:rsidR="00C67445" w:rsidRDefault="00C67445" w:rsidP="00DF5DE3">
            <w:r>
              <w:t>&lt;a onclick="return confirm('Apa anda yakin?')" href="hapus-pesan.php?id_pesan=&lt;?= $row['id_pesan']; ?&gt;" class="badge badge-danger"&gt;Hapus&lt;/a&gt;</w:t>
            </w:r>
          </w:p>
          <w:p w14:paraId="7839423E" w14:textId="74D98246" w:rsidR="00C67445" w:rsidRDefault="00C67445" w:rsidP="00DF5DE3">
            <w:r>
              <w:t>&lt;/td&gt;</w:t>
            </w:r>
          </w:p>
          <w:p w14:paraId="47AF45B3" w14:textId="5767C02C" w:rsidR="00C67445" w:rsidRDefault="00C67445" w:rsidP="00DF5DE3">
            <w:r>
              <w:t>&lt;/tr&gt;</w:t>
            </w:r>
          </w:p>
          <w:p w14:paraId="2A11C390" w14:textId="424444DB" w:rsidR="00C67445" w:rsidRDefault="00C67445" w:rsidP="00DF5DE3">
            <w:r>
              <w:t>&lt;?php $i++; ?&gt;</w:t>
            </w:r>
          </w:p>
          <w:p w14:paraId="0688357F" w14:textId="50125C7A" w:rsidR="00C67445" w:rsidRDefault="00C67445" w:rsidP="00DF5DE3">
            <w:r>
              <w:t>&lt;?php endwhile; ?&gt;</w:t>
            </w:r>
          </w:p>
          <w:p w14:paraId="3278F5DF" w14:textId="6B7282C5" w:rsidR="00C67445" w:rsidRDefault="00C67445" w:rsidP="00DF5DE3">
            <w:r>
              <w:t>&lt;/table&gt;</w:t>
            </w:r>
          </w:p>
          <w:p w14:paraId="657D3058" w14:textId="77777777" w:rsidR="00C67445" w:rsidRDefault="00C67445" w:rsidP="00DF5DE3"/>
          <w:p w14:paraId="0EB492FD" w14:textId="230FA03A" w:rsidR="00C67445" w:rsidRDefault="00C67445" w:rsidP="00DF5DE3">
            <w:r>
              <w:t>&lt;div class="card-footer"&gt;</w:t>
            </w:r>
          </w:p>
          <w:p w14:paraId="4077A06B" w14:textId="298290D6" w:rsidR="00C67445" w:rsidRDefault="00C67445" w:rsidP="00DF5DE3">
            <w:r>
              <w:t>&lt;nav aria-label="..."&gt;</w:t>
            </w:r>
          </w:p>
          <w:p w14:paraId="4851FEAA" w14:textId="10FB2B53" w:rsidR="00C67445" w:rsidRDefault="00C67445" w:rsidP="00DF5DE3">
            <w:r>
              <w:t>&lt;ul class="pagination pagination-sm justify-content-center"&gt;</w:t>
            </w:r>
          </w:p>
          <w:p w14:paraId="0CA398C7" w14:textId="0EB9D0DE" w:rsidR="00C67445" w:rsidRDefault="00C67445" w:rsidP="00DF5DE3">
            <w:r>
              <w:t>&lt;!-- &lt;li class="page-item disabled"&gt;</w:t>
            </w:r>
          </w:p>
          <w:p w14:paraId="7B28B5AC" w14:textId="098E9398" w:rsidR="00C67445" w:rsidRDefault="00C67445" w:rsidP="00DF5DE3">
            <w:r>
              <w:lastRenderedPageBreak/>
              <w:t>&lt;a class="page-link" href="#" tabindex="-1" aria-disabled="true"&gt;&lt;&lt;/a&gt;</w:t>
            </w:r>
          </w:p>
          <w:p w14:paraId="63CE8E34" w14:textId="3DC0D183" w:rsidR="00C67445" w:rsidRDefault="00C67445" w:rsidP="00DF5DE3">
            <w:r>
              <w:t>&lt;/li&gt; --&gt;</w:t>
            </w:r>
          </w:p>
          <w:p w14:paraId="06325183" w14:textId="29325746" w:rsidR="00C67445" w:rsidRDefault="00C67445" w:rsidP="00DF5DE3">
            <w:r>
              <w:t>&lt;?php for ($i=1; $i&lt;=$pages; $i++) : ?&gt;</w:t>
            </w:r>
          </w:p>
          <w:p w14:paraId="536DC24A" w14:textId="0B4AD340" w:rsidR="00C67445" w:rsidRDefault="00C67445" w:rsidP="00DF5DE3">
            <w:r>
              <w:t>&lt;?php if($page == $i) : ?&gt;</w:t>
            </w:r>
          </w:p>
          <w:p w14:paraId="34C37776" w14:textId="50970847" w:rsidR="00C67445" w:rsidRDefault="00C67445" w:rsidP="00DF5DE3">
            <w:r>
              <w:t>&lt;li class="page-item active"&gt;&lt;a class="page-link" href="?halaman=&lt;?= $i; ?&gt;"&gt;&lt;?= $i; ?&gt;&lt;/a&gt;&lt;/li&gt;</w:t>
            </w:r>
          </w:p>
          <w:p w14:paraId="49CAB6E5" w14:textId="4D257751" w:rsidR="00C67445" w:rsidRDefault="00C67445" w:rsidP="00DF5DE3">
            <w:r>
              <w:t>&lt;?php else : ?&gt;</w:t>
            </w:r>
          </w:p>
          <w:p w14:paraId="00D73E8B" w14:textId="315F2B01" w:rsidR="00C67445" w:rsidRDefault="00C67445" w:rsidP="00DF5DE3">
            <w:r>
              <w:t>&lt;li class="page-item"&gt;&lt;a class="page-link" href="?halaman=&lt;?= $i; ?&gt;"&gt;&lt;?= $i; ?&gt;&lt;/a&gt;&lt;/li&gt;</w:t>
            </w:r>
          </w:p>
          <w:p w14:paraId="5C871BAF" w14:textId="2B019144" w:rsidR="00C67445" w:rsidRDefault="00C67445" w:rsidP="00DF5DE3">
            <w:r>
              <w:t>&lt;?php endif; ?&gt;</w:t>
            </w:r>
          </w:p>
          <w:p w14:paraId="463DE377" w14:textId="762EB79D" w:rsidR="00C67445" w:rsidRDefault="00C67445" w:rsidP="00DF5DE3">
            <w:r>
              <w:t>&lt;?php endfor; ?&gt;</w:t>
            </w:r>
          </w:p>
          <w:p w14:paraId="4F4C17D5" w14:textId="79470109" w:rsidR="00C67445" w:rsidRDefault="00C67445" w:rsidP="00DF5DE3">
            <w:r>
              <w:t>&lt;!-- &lt;li class="page-item"&gt;</w:t>
            </w:r>
          </w:p>
          <w:p w14:paraId="353B2AC9" w14:textId="33FFB1FA" w:rsidR="00C67445" w:rsidRDefault="00C67445" w:rsidP="00DF5DE3">
            <w:r>
              <w:t>&lt;a class="page-link" href="#"&gt;&gt;&lt;/a&gt;</w:t>
            </w:r>
          </w:p>
          <w:p w14:paraId="39E523C8" w14:textId="735B9976" w:rsidR="00C67445" w:rsidRDefault="00C67445" w:rsidP="00DF5DE3">
            <w:r>
              <w:t>&lt;/li&gt; --&gt;</w:t>
            </w:r>
          </w:p>
          <w:p w14:paraId="269A836E" w14:textId="1C1B3550" w:rsidR="00C67445" w:rsidRDefault="00C67445" w:rsidP="00DF5DE3">
            <w:r>
              <w:t>&lt;/ul&gt;</w:t>
            </w:r>
          </w:p>
          <w:p w14:paraId="10B0C94A" w14:textId="5AD8F1D6" w:rsidR="00C67445" w:rsidRDefault="00C67445" w:rsidP="00DF5DE3">
            <w:r>
              <w:t>&lt;/nav&gt;</w:t>
            </w:r>
          </w:p>
          <w:p w14:paraId="6926C371" w14:textId="4FC28C49" w:rsidR="00C67445" w:rsidRDefault="00C67445" w:rsidP="00DF5DE3">
            <w:r>
              <w:t>&lt;/div&gt;</w:t>
            </w:r>
          </w:p>
          <w:p w14:paraId="0F24C2A9" w14:textId="758CBBC9" w:rsidR="00C67445" w:rsidRDefault="00C67445" w:rsidP="00DF5DE3">
            <w:r>
              <w:t>&lt;/div&gt;</w:t>
            </w:r>
          </w:p>
          <w:p w14:paraId="104C837F" w14:textId="330D041C" w:rsidR="00C67445" w:rsidRDefault="00C67445" w:rsidP="00DF5DE3">
            <w:r>
              <w:t>&lt;br&gt;</w:t>
            </w:r>
          </w:p>
          <w:p w14:paraId="625D5828" w14:textId="156363D7" w:rsidR="00C67445" w:rsidRDefault="00C67445" w:rsidP="00DF5DE3">
            <w:r>
              <w:t>&lt;/div&gt;</w:t>
            </w:r>
          </w:p>
          <w:p w14:paraId="320BD923" w14:textId="20F9F564" w:rsidR="00C67445" w:rsidRDefault="00C67445" w:rsidP="00DF5DE3">
            <w:r>
              <w:t>&lt;/div&gt;</w:t>
            </w:r>
          </w:p>
          <w:p w14:paraId="1200AFAD" w14:textId="3047BF57" w:rsidR="00C67445" w:rsidRDefault="00C67445" w:rsidP="00DF5DE3">
            <w:r>
              <w:t>&lt;!-- Content Row --&gt;</w:t>
            </w:r>
          </w:p>
          <w:p w14:paraId="3F602D2E" w14:textId="77777777" w:rsidR="00C67445" w:rsidRDefault="00C67445" w:rsidP="00DF5DE3">
            <w:r>
              <w:t>&lt;/div&gt;</w:t>
            </w:r>
          </w:p>
          <w:p w14:paraId="35A03502" w14:textId="7554EC42" w:rsidR="00C67445" w:rsidRDefault="00C67445" w:rsidP="00DF5DE3">
            <w:r>
              <w:t>&lt;!-- /.container-fluid --&gt;</w:t>
            </w:r>
          </w:p>
          <w:p w14:paraId="5E1E6398" w14:textId="77777777" w:rsidR="00C67445" w:rsidRDefault="00C67445" w:rsidP="00DF5DE3">
            <w:r>
              <w:t>&lt;/div&gt;</w:t>
            </w:r>
          </w:p>
          <w:p w14:paraId="73C4FE83" w14:textId="525A82B3" w:rsidR="00C67445" w:rsidRDefault="00C67445" w:rsidP="00DF5DE3">
            <w:r>
              <w:t>&lt;!-- End of Main Content --&gt;</w:t>
            </w:r>
          </w:p>
          <w:p w14:paraId="0BF55813" w14:textId="6EF1EE93" w:rsidR="00C67445" w:rsidRDefault="00C67445" w:rsidP="00DF5DE3">
            <w:r>
              <w:t>&lt;!-- Button trigger modal --&gt;</w:t>
            </w:r>
          </w:p>
          <w:p w14:paraId="5E40971C" w14:textId="4B84476B" w:rsidR="00C67445" w:rsidRDefault="00C67445" w:rsidP="00DF5DE3">
            <w:r>
              <w:t>&lt;?php require_once '../templates/footer.php' ;?&gt;</w:t>
            </w:r>
          </w:p>
          <w:p w14:paraId="41ACCE33" w14:textId="77777777" w:rsidR="00C67445" w:rsidRDefault="00C67445" w:rsidP="00C67445">
            <w:pPr>
              <w:jc w:val="both"/>
            </w:pPr>
          </w:p>
        </w:tc>
      </w:tr>
    </w:tbl>
    <w:p w14:paraId="397C9264" w14:textId="77777777" w:rsidR="00C67445" w:rsidRDefault="00C67445" w:rsidP="006838D1">
      <w:pPr>
        <w:spacing w:line="360" w:lineRule="auto"/>
        <w:jc w:val="both"/>
      </w:pPr>
    </w:p>
    <w:p w14:paraId="2270438D" w14:textId="0AA54BF4" w:rsidR="006838D1" w:rsidRDefault="006838D1" w:rsidP="006838D1">
      <w:pPr>
        <w:spacing w:line="360" w:lineRule="auto"/>
        <w:jc w:val="both"/>
      </w:pPr>
      <w:r>
        <w:t>Script Program Halaman</w:t>
      </w:r>
      <w:r w:rsidR="00090BDE">
        <w:t xml:space="preserve"> Tambah Jadwal</w:t>
      </w:r>
    </w:p>
    <w:tbl>
      <w:tblPr>
        <w:tblStyle w:val="TableGrid"/>
        <w:tblW w:w="8075" w:type="dxa"/>
        <w:tblLook w:val="04A0" w:firstRow="1" w:lastRow="0" w:firstColumn="1" w:lastColumn="0" w:noHBand="0" w:noVBand="1"/>
      </w:tblPr>
      <w:tblGrid>
        <w:gridCol w:w="8075"/>
      </w:tblGrid>
      <w:tr w:rsidR="00090BDE" w14:paraId="198E841E" w14:textId="77777777" w:rsidTr="00090BDE">
        <w:tc>
          <w:tcPr>
            <w:tcW w:w="8075" w:type="dxa"/>
          </w:tcPr>
          <w:p w14:paraId="374EF3B8" w14:textId="77777777" w:rsidR="00090BDE" w:rsidRDefault="00090BDE" w:rsidP="00090BDE">
            <w:pPr>
              <w:jc w:val="both"/>
            </w:pPr>
            <w:r>
              <w:t xml:space="preserve">&lt;?php </w:t>
            </w:r>
          </w:p>
          <w:p w14:paraId="6AE8A8D1" w14:textId="77777777" w:rsidR="00090BDE" w:rsidRDefault="00090BDE" w:rsidP="00090BDE">
            <w:pPr>
              <w:jc w:val="both"/>
            </w:pPr>
          </w:p>
          <w:p w14:paraId="7AA144FF" w14:textId="77777777" w:rsidR="00090BDE" w:rsidRDefault="00090BDE" w:rsidP="00090BDE">
            <w:pPr>
              <w:jc w:val="both"/>
            </w:pPr>
            <w:r>
              <w:tab/>
              <w:t xml:space="preserve">require_once '../function/koneksi.php'; </w:t>
            </w:r>
          </w:p>
          <w:p w14:paraId="17E0DA35" w14:textId="77777777" w:rsidR="00090BDE" w:rsidRDefault="00090BDE" w:rsidP="00090BDE">
            <w:pPr>
              <w:jc w:val="both"/>
            </w:pPr>
          </w:p>
          <w:p w14:paraId="281FE890" w14:textId="77777777" w:rsidR="00090BDE" w:rsidRDefault="00090BDE" w:rsidP="00090BDE">
            <w:pPr>
              <w:jc w:val="both"/>
            </w:pPr>
            <w:r>
              <w:tab/>
              <w:t>$nim = $_GET['nim'];</w:t>
            </w:r>
          </w:p>
          <w:p w14:paraId="6B29B6D3" w14:textId="77777777" w:rsidR="00090BDE" w:rsidRDefault="00090BDE" w:rsidP="00090BDE">
            <w:pPr>
              <w:jc w:val="both"/>
            </w:pPr>
            <w:r>
              <w:tab/>
              <w:t>$query_mhs = mysqli_query($koneksi, "SELECT * FROM mahasiswa WHERE nim='$nim'");</w:t>
            </w:r>
          </w:p>
          <w:p w14:paraId="3A57A6AD" w14:textId="77777777" w:rsidR="00090BDE" w:rsidRDefault="00090BDE" w:rsidP="00090BDE">
            <w:pPr>
              <w:jc w:val="both"/>
            </w:pPr>
            <w:r>
              <w:tab/>
              <w:t>$row = mysqli_fetch_assoc($query_mhs);</w:t>
            </w:r>
          </w:p>
          <w:p w14:paraId="4FA21596" w14:textId="77777777" w:rsidR="00090BDE" w:rsidRDefault="00090BDE" w:rsidP="00090BDE">
            <w:pPr>
              <w:jc w:val="both"/>
            </w:pPr>
          </w:p>
          <w:p w14:paraId="1822F40F" w14:textId="77777777" w:rsidR="00090BDE" w:rsidRDefault="00090BDE" w:rsidP="00090BDE">
            <w:pPr>
              <w:jc w:val="both"/>
            </w:pPr>
            <w:r>
              <w:tab/>
              <w:t>if(isset($_POST['submit'])){</w:t>
            </w:r>
          </w:p>
          <w:p w14:paraId="0FF9B1C1" w14:textId="77777777" w:rsidR="00090BDE" w:rsidRDefault="00090BDE" w:rsidP="00090BDE">
            <w:pPr>
              <w:jc w:val="both"/>
            </w:pPr>
            <w:r>
              <w:tab/>
            </w:r>
            <w:r>
              <w:tab/>
              <w:t>$nama = $_POST['nama'];</w:t>
            </w:r>
          </w:p>
          <w:p w14:paraId="7924E578" w14:textId="77777777" w:rsidR="00090BDE" w:rsidRDefault="00090BDE" w:rsidP="00090BDE">
            <w:pPr>
              <w:jc w:val="both"/>
            </w:pPr>
            <w:r>
              <w:tab/>
            </w:r>
            <w:r>
              <w:tab/>
              <w:t>$nim = $_POST['nim'];</w:t>
            </w:r>
          </w:p>
          <w:p w14:paraId="17841AD1" w14:textId="77777777" w:rsidR="00090BDE" w:rsidRDefault="00090BDE" w:rsidP="00090BDE">
            <w:pPr>
              <w:jc w:val="both"/>
            </w:pPr>
            <w:r>
              <w:tab/>
            </w:r>
            <w:r>
              <w:tab/>
              <w:t>$tanggal = $_POST['tanggal'];</w:t>
            </w:r>
          </w:p>
          <w:p w14:paraId="42057EE5" w14:textId="77777777" w:rsidR="00090BDE" w:rsidRDefault="00090BDE" w:rsidP="00090BDE">
            <w:pPr>
              <w:jc w:val="both"/>
            </w:pPr>
            <w:r>
              <w:tab/>
            </w:r>
            <w:r>
              <w:tab/>
              <w:t>$jam_mulai = $_POST['jam_mulai'];</w:t>
            </w:r>
          </w:p>
          <w:p w14:paraId="67E1EF28" w14:textId="77777777" w:rsidR="00090BDE" w:rsidRDefault="00090BDE" w:rsidP="00090BDE">
            <w:pPr>
              <w:jc w:val="both"/>
            </w:pPr>
            <w:r>
              <w:tab/>
            </w:r>
            <w:r>
              <w:tab/>
              <w:t>$jam_selesai = $_POST['jam_selesai'];</w:t>
            </w:r>
          </w:p>
          <w:p w14:paraId="61A0B4CF" w14:textId="77777777" w:rsidR="00090BDE" w:rsidRDefault="00090BDE" w:rsidP="00090BDE">
            <w:pPr>
              <w:jc w:val="both"/>
            </w:pPr>
            <w:r>
              <w:tab/>
            </w:r>
            <w:r>
              <w:tab/>
              <w:t>$pmb1 = $_POST['pmb1'];</w:t>
            </w:r>
          </w:p>
          <w:p w14:paraId="6D455CE3" w14:textId="77777777" w:rsidR="00090BDE" w:rsidRDefault="00090BDE" w:rsidP="00090BDE">
            <w:pPr>
              <w:jc w:val="both"/>
            </w:pPr>
            <w:r>
              <w:lastRenderedPageBreak/>
              <w:tab/>
            </w:r>
            <w:r>
              <w:tab/>
              <w:t>$pmb2 = $_POST['pmb2'];</w:t>
            </w:r>
          </w:p>
          <w:p w14:paraId="19095BB1" w14:textId="77777777" w:rsidR="00090BDE" w:rsidRDefault="00090BDE" w:rsidP="00090BDE">
            <w:pPr>
              <w:jc w:val="both"/>
            </w:pPr>
            <w:r>
              <w:tab/>
            </w:r>
            <w:r>
              <w:tab/>
              <w:t>$ks = $_POST['ks'];</w:t>
            </w:r>
          </w:p>
          <w:p w14:paraId="170F4615" w14:textId="77777777" w:rsidR="00090BDE" w:rsidRDefault="00090BDE" w:rsidP="00090BDE">
            <w:pPr>
              <w:jc w:val="both"/>
            </w:pPr>
            <w:r>
              <w:tab/>
            </w:r>
            <w:r>
              <w:tab/>
              <w:t>$pnj1 = $_POST['pnj1'];</w:t>
            </w:r>
          </w:p>
          <w:p w14:paraId="4000509F" w14:textId="77777777" w:rsidR="00090BDE" w:rsidRDefault="00090BDE" w:rsidP="00090BDE">
            <w:pPr>
              <w:jc w:val="both"/>
            </w:pPr>
            <w:r>
              <w:tab/>
            </w:r>
            <w:r>
              <w:tab/>
              <w:t>$pnj2 = $_POST['pnj2'];</w:t>
            </w:r>
          </w:p>
          <w:p w14:paraId="6721B80E" w14:textId="77777777" w:rsidR="00090BDE" w:rsidRDefault="00090BDE" w:rsidP="00090BDE">
            <w:pPr>
              <w:jc w:val="both"/>
            </w:pPr>
          </w:p>
          <w:p w14:paraId="139ED831" w14:textId="77777777" w:rsidR="00090BDE" w:rsidRDefault="00090BDE" w:rsidP="00090BDE">
            <w:pPr>
              <w:jc w:val="both"/>
            </w:pPr>
            <w:r>
              <w:tab/>
            </w:r>
            <w:r>
              <w:tab/>
              <w:t>$sql = "INSERT INTO jadwal_proposal(nama, nim, tanggal, jam_mulai, jam_selesai, pmb1, pmb2, ks, pnj1, pnj2 ) VALUES('$nama', '$nim', '$tanggal', '$jam_mulai', '$jam_selesai', '$pmb1', '$pmb2', '$ks', '$pnj1', '$pnj2')";</w:t>
            </w:r>
          </w:p>
          <w:p w14:paraId="4FD880E1" w14:textId="77777777" w:rsidR="00090BDE" w:rsidRDefault="00090BDE" w:rsidP="00090BDE">
            <w:pPr>
              <w:jc w:val="both"/>
            </w:pPr>
            <w:r>
              <w:tab/>
            </w:r>
            <w:r>
              <w:tab/>
              <w:t>mysqli_query($koneksi, $sql);</w:t>
            </w:r>
          </w:p>
          <w:p w14:paraId="3FD5109B" w14:textId="77777777" w:rsidR="00090BDE" w:rsidRDefault="00090BDE" w:rsidP="00090BDE">
            <w:pPr>
              <w:jc w:val="both"/>
            </w:pPr>
            <w:r>
              <w:tab/>
            </w:r>
            <w:r>
              <w:tab/>
              <w:t>header('Location: jadwal_sidangproposal.php');</w:t>
            </w:r>
          </w:p>
          <w:p w14:paraId="6BEACE1E" w14:textId="77777777" w:rsidR="00090BDE" w:rsidRDefault="00090BDE" w:rsidP="00090BDE">
            <w:pPr>
              <w:jc w:val="both"/>
            </w:pPr>
            <w:r>
              <w:tab/>
              <w:t>}</w:t>
            </w:r>
          </w:p>
          <w:p w14:paraId="29F23D80" w14:textId="77777777" w:rsidR="00090BDE" w:rsidRDefault="00090BDE" w:rsidP="00090BDE">
            <w:pPr>
              <w:jc w:val="both"/>
            </w:pPr>
          </w:p>
          <w:p w14:paraId="4D2E20DB" w14:textId="77777777" w:rsidR="00090BDE" w:rsidRDefault="00090BDE" w:rsidP="00090BDE">
            <w:pPr>
              <w:jc w:val="both"/>
            </w:pPr>
            <w:r>
              <w:t>?&gt;</w:t>
            </w:r>
          </w:p>
          <w:p w14:paraId="7DAF44BA" w14:textId="77777777" w:rsidR="00090BDE" w:rsidRDefault="00090BDE" w:rsidP="00090BDE">
            <w:pPr>
              <w:jc w:val="both"/>
            </w:pPr>
          </w:p>
          <w:p w14:paraId="47EC853D" w14:textId="77777777" w:rsidR="00090BDE" w:rsidRDefault="00090BDE" w:rsidP="00090BDE">
            <w:pPr>
              <w:jc w:val="both"/>
            </w:pPr>
            <w:r>
              <w:t xml:space="preserve"> &lt;?php require_once '../function/koneksi.php' ;?&gt;</w:t>
            </w:r>
          </w:p>
          <w:p w14:paraId="57C03DC4" w14:textId="77777777" w:rsidR="00090BDE" w:rsidRDefault="00090BDE" w:rsidP="00090BDE">
            <w:pPr>
              <w:jc w:val="both"/>
            </w:pPr>
            <w:r>
              <w:t xml:space="preserve"> &lt;?php require_once '../templates/header.php' ;?&gt;</w:t>
            </w:r>
          </w:p>
          <w:p w14:paraId="050E626C" w14:textId="77777777" w:rsidR="00090BDE" w:rsidRDefault="00090BDE" w:rsidP="00090BDE">
            <w:pPr>
              <w:jc w:val="both"/>
            </w:pPr>
            <w:r>
              <w:t xml:space="preserve"> &lt;?php require_once '../templates/sidebar.php' ;?&gt;</w:t>
            </w:r>
          </w:p>
          <w:p w14:paraId="13E27106" w14:textId="77777777" w:rsidR="00090BDE" w:rsidRDefault="00090BDE" w:rsidP="00090BDE">
            <w:pPr>
              <w:jc w:val="both"/>
            </w:pPr>
            <w:r>
              <w:t xml:space="preserve"> &lt;?php require_once '../templates/topbar.php' ;?&gt;</w:t>
            </w:r>
          </w:p>
          <w:p w14:paraId="7116B7F6" w14:textId="77777777" w:rsidR="00090BDE" w:rsidRDefault="00090BDE" w:rsidP="00090BDE">
            <w:pPr>
              <w:jc w:val="both"/>
            </w:pPr>
          </w:p>
          <w:p w14:paraId="0F9C4ED5" w14:textId="77777777" w:rsidR="00090BDE" w:rsidRDefault="00090BDE" w:rsidP="00090BDE">
            <w:pPr>
              <w:jc w:val="both"/>
            </w:pPr>
            <w:r>
              <w:t>&lt;!-- Begin Page Content --&gt;</w:t>
            </w:r>
          </w:p>
          <w:p w14:paraId="7A88FB98" w14:textId="77777777" w:rsidR="00090BDE" w:rsidRDefault="00090BDE" w:rsidP="00090BDE">
            <w:pPr>
              <w:jc w:val="both"/>
            </w:pPr>
            <w:r>
              <w:t>&lt;div class="container-fluid"&gt;</w:t>
            </w:r>
          </w:p>
          <w:p w14:paraId="7428FB97" w14:textId="77777777" w:rsidR="00090BDE" w:rsidRDefault="00090BDE" w:rsidP="00090BDE">
            <w:pPr>
              <w:jc w:val="both"/>
            </w:pPr>
            <w:r>
              <w:t>&lt;!-- Page Heading --&gt;</w:t>
            </w:r>
          </w:p>
          <w:p w14:paraId="6348B5FB" w14:textId="77777777" w:rsidR="00090BDE" w:rsidRDefault="00090BDE" w:rsidP="00090BDE">
            <w:pPr>
              <w:jc w:val="both"/>
            </w:pPr>
            <w:r>
              <w:tab/>
            </w:r>
          </w:p>
          <w:p w14:paraId="777A4E33" w14:textId="77777777" w:rsidR="00090BDE" w:rsidRDefault="00090BDE" w:rsidP="00090BDE">
            <w:pPr>
              <w:jc w:val="both"/>
            </w:pPr>
            <w:r>
              <w:t>&lt;!-- Page Heading --&gt;</w:t>
            </w:r>
          </w:p>
          <w:p w14:paraId="2A16E993" w14:textId="77777777" w:rsidR="00090BDE" w:rsidRDefault="00090BDE" w:rsidP="00090BDE">
            <w:pPr>
              <w:jc w:val="both"/>
            </w:pPr>
            <w:r>
              <w:t xml:space="preserve">  &lt;div class="d-sm-flex align-items-center justify-content-between mb-4"&gt;</w:t>
            </w:r>
          </w:p>
          <w:p w14:paraId="4C0B675F" w14:textId="77777777" w:rsidR="00090BDE" w:rsidRDefault="00090BDE" w:rsidP="00090BDE">
            <w:pPr>
              <w:jc w:val="both"/>
            </w:pPr>
            <w:r>
              <w:t xml:space="preserve">    &lt;h1 class="h3 mb-0 text-gray-800"&gt;Silahkan Input Jadwal Untuk Jadwal Sidang Proposal&lt;/h1&gt;</w:t>
            </w:r>
          </w:p>
          <w:p w14:paraId="6C897F7A" w14:textId="77777777" w:rsidR="00090BDE" w:rsidRDefault="00090BDE" w:rsidP="00090BDE">
            <w:pPr>
              <w:jc w:val="both"/>
            </w:pPr>
            <w:r>
              <w:t xml:space="preserve">  &lt;/div&gt;</w:t>
            </w:r>
          </w:p>
          <w:p w14:paraId="71EC4E99" w14:textId="77777777" w:rsidR="00090BDE" w:rsidRDefault="00090BDE" w:rsidP="00DF5DE3"/>
          <w:p w14:paraId="11903759" w14:textId="2CB4B368" w:rsidR="00090BDE" w:rsidRDefault="00090BDE" w:rsidP="00DF5DE3">
            <w:r>
              <w:t>&lt;!-- Content Row --&gt;</w:t>
            </w:r>
          </w:p>
          <w:p w14:paraId="64A81D3C" w14:textId="2B5366F6" w:rsidR="00090BDE" w:rsidRDefault="00090BDE" w:rsidP="00DF5DE3">
            <w:r>
              <w:t>&lt;div class="row"&gt;</w:t>
            </w:r>
          </w:p>
          <w:p w14:paraId="207660B7" w14:textId="39A1BE77" w:rsidR="00090BDE" w:rsidRDefault="00090BDE" w:rsidP="00DF5DE3">
            <w:r>
              <w:t>&lt;div class="col-md-6"&gt;</w:t>
            </w:r>
          </w:p>
          <w:p w14:paraId="7868FEC1" w14:textId="0D149F92" w:rsidR="00090BDE" w:rsidRDefault="00090BDE" w:rsidP="00DF5DE3">
            <w:r>
              <w:t>&lt;div class="card p-3"&gt;</w:t>
            </w:r>
          </w:p>
          <w:p w14:paraId="6F022DBE" w14:textId="6B3A4A53" w:rsidR="00090BDE" w:rsidRDefault="00090BDE" w:rsidP="00DF5DE3">
            <w:r>
              <w:t>&lt;form action="" method="POST"&gt;</w:t>
            </w:r>
          </w:p>
          <w:p w14:paraId="41A1C723" w14:textId="77777777" w:rsidR="00090BDE" w:rsidRDefault="00090BDE" w:rsidP="00DF5DE3"/>
          <w:p w14:paraId="76615FF4" w14:textId="36424B63" w:rsidR="00090BDE" w:rsidRDefault="00090BDE" w:rsidP="00DF5DE3">
            <w:r>
              <w:t>&lt;div class="form-group"&gt;</w:t>
            </w:r>
          </w:p>
          <w:p w14:paraId="10AB1678" w14:textId="2852EAE9" w:rsidR="00090BDE" w:rsidRDefault="00090BDE" w:rsidP="00DF5DE3">
            <w:r>
              <w:t>&lt;label&gt;Nama&lt;/label&gt;</w:t>
            </w:r>
          </w:p>
          <w:p w14:paraId="0E89B2C4" w14:textId="100AAD3C" w:rsidR="00090BDE" w:rsidRDefault="00090BDE" w:rsidP="00DF5DE3">
            <w:r>
              <w:t>&lt;input type="text" name="nama" value="&lt;?= $row['nama']; ?&gt;" class="form-control" readonly&gt;</w:t>
            </w:r>
          </w:p>
          <w:p w14:paraId="539BD362" w14:textId="04A4A04E" w:rsidR="00090BDE" w:rsidRDefault="00090BDE" w:rsidP="00DF5DE3">
            <w:r>
              <w:t>&lt;/div&gt;</w:t>
            </w:r>
          </w:p>
          <w:p w14:paraId="1C0929B3" w14:textId="3AA68B15" w:rsidR="00090BDE" w:rsidRDefault="00090BDE" w:rsidP="00DF5DE3">
            <w:r>
              <w:t>&lt;div class="form-group"&gt;</w:t>
            </w:r>
          </w:p>
          <w:p w14:paraId="26917C5D" w14:textId="223267B1" w:rsidR="00090BDE" w:rsidRDefault="00090BDE" w:rsidP="00DF5DE3">
            <w:r>
              <w:t>&lt;label&gt;NIM&lt;/label&gt;</w:t>
            </w:r>
          </w:p>
          <w:p w14:paraId="365CC870" w14:textId="02C0BA96" w:rsidR="00090BDE" w:rsidRDefault="00090BDE" w:rsidP="00DF5DE3">
            <w:r>
              <w:t>&lt;input type="text" name="nim" value="&lt;?= $row['nim']; ?&gt;" class="form-control" readonly&gt;</w:t>
            </w:r>
          </w:p>
          <w:p w14:paraId="2082438F" w14:textId="36C2B255" w:rsidR="00090BDE" w:rsidRDefault="00090BDE" w:rsidP="00DF5DE3">
            <w:r>
              <w:t>&lt;/div&gt;</w:t>
            </w:r>
          </w:p>
          <w:p w14:paraId="40669ABE" w14:textId="6640364E" w:rsidR="00090BDE" w:rsidRDefault="00090BDE" w:rsidP="00DF5DE3">
            <w:r>
              <w:t>&lt;div class="form-group"&gt;</w:t>
            </w:r>
          </w:p>
          <w:p w14:paraId="3B4B440A" w14:textId="48702D7F" w:rsidR="00090BDE" w:rsidRDefault="00090BDE" w:rsidP="00DF5DE3">
            <w:r>
              <w:t>&lt;label&gt;Tanggal&lt;/label&gt;</w:t>
            </w:r>
          </w:p>
          <w:p w14:paraId="517E0561" w14:textId="128E2ED7" w:rsidR="00090BDE" w:rsidRDefault="00090BDE" w:rsidP="00DF5DE3">
            <w:r>
              <w:t>&lt;input type="date" name="tanggal" class="form-control"&gt;</w:t>
            </w:r>
          </w:p>
          <w:p w14:paraId="6AA13A98" w14:textId="73A7AF71" w:rsidR="00090BDE" w:rsidRDefault="00090BDE" w:rsidP="00DF5DE3">
            <w:r>
              <w:lastRenderedPageBreak/>
              <w:t>&lt;/div&gt;</w:t>
            </w:r>
          </w:p>
          <w:p w14:paraId="4651C9B0" w14:textId="03026AE1" w:rsidR="00090BDE" w:rsidRDefault="00090BDE" w:rsidP="00DF5DE3">
            <w:r>
              <w:t>&lt;div class="form-group"&gt;</w:t>
            </w:r>
          </w:p>
          <w:p w14:paraId="4AB33110" w14:textId="0ECAF1B7" w:rsidR="00090BDE" w:rsidRDefault="00090BDE" w:rsidP="00DF5DE3">
            <w:r>
              <w:t>&lt;label&gt;Jam Mulai&lt;/label&gt;</w:t>
            </w:r>
          </w:p>
          <w:p w14:paraId="576E21A1" w14:textId="1AA7A0E6" w:rsidR="00090BDE" w:rsidRDefault="00090BDE" w:rsidP="00DF5DE3">
            <w:r>
              <w:t>&lt;input type="time" name="jam_mulai" class="form-control"&gt;</w:t>
            </w:r>
          </w:p>
          <w:p w14:paraId="370D1021" w14:textId="2BD45080" w:rsidR="00090BDE" w:rsidRDefault="00090BDE" w:rsidP="00DF5DE3">
            <w:r>
              <w:t>&lt;/div&gt;</w:t>
            </w:r>
          </w:p>
          <w:p w14:paraId="0B309862" w14:textId="0B211A24" w:rsidR="00090BDE" w:rsidRDefault="00090BDE" w:rsidP="00DF5DE3">
            <w:r>
              <w:t>&lt;div class="form-group"&gt;</w:t>
            </w:r>
          </w:p>
          <w:p w14:paraId="6252ABA2" w14:textId="0FF4902D" w:rsidR="00090BDE" w:rsidRDefault="00090BDE" w:rsidP="00DF5DE3">
            <w:r>
              <w:t>&lt;label&gt;Jam Selesai&lt;/label&gt;</w:t>
            </w:r>
          </w:p>
          <w:p w14:paraId="188F635C" w14:textId="344BD18F" w:rsidR="00090BDE" w:rsidRDefault="00090BDE" w:rsidP="00DF5DE3">
            <w:r>
              <w:t>&lt;input type="time" name="jam_selesai" class="form-control"&gt;</w:t>
            </w:r>
          </w:p>
          <w:p w14:paraId="4FE37D6A" w14:textId="5BB3322A" w:rsidR="00090BDE" w:rsidRDefault="00090BDE" w:rsidP="00DF5DE3">
            <w:r>
              <w:t>&lt;/div&gt;</w:t>
            </w:r>
          </w:p>
          <w:p w14:paraId="654F1FCD" w14:textId="04985F96" w:rsidR="00090BDE" w:rsidRDefault="00090BDE" w:rsidP="00DF5DE3">
            <w:r>
              <w:t>&lt;div class="form-group"&gt;</w:t>
            </w:r>
          </w:p>
          <w:p w14:paraId="2783E293" w14:textId="6497A74D" w:rsidR="00090BDE" w:rsidRDefault="00090BDE" w:rsidP="00DF5DE3">
            <w:r>
              <w:t>&lt;label&gt;Pembimbing 1&lt;/label&gt;</w:t>
            </w:r>
          </w:p>
          <w:p w14:paraId="0997F8D9" w14:textId="28FA1C73" w:rsidR="00090BDE" w:rsidRDefault="00090BDE" w:rsidP="00DF5DE3">
            <w:r>
              <w:t>&lt;input type="text" name="pmb1" class="form-control"&gt;</w:t>
            </w:r>
          </w:p>
          <w:p w14:paraId="26324F56" w14:textId="1E223BB3" w:rsidR="00090BDE" w:rsidRDefault="00090BDE" w:rsidP="00DF5DE3">
            <w:r>
              <w:t>&lt;/div&gt;</w:t>
            </w:r>
          </w:p>
          <w:p w14:paraId="731A5A0D" w14:textId="2259064A" w:rsidR="00090BDE" w:rsidRDefault="00090BDE" w:rsidP="00DF5DE3">
            <w:r>
              <w:t>&lt;div class="form-group"&gt;</w:t>
            </w:r>
          </w:p>
          <w:p w14:paraId="54FD8D52" w14:textId="4C530A91" w:rsidR="00090BDE" w:rsidRDefault="00090BDE" w:rsidP="00DF5DE3">
            <w:r>
              <w:t>&lt;label&gt;Pembimbing 2&lt;/label&gt;</w:t>
            </w:r>
          </w:p>
          <w:p w14:paraId="1E237282" w14:textId="28C933AB" w:rsidR="00090BDE" w:rsidRDefault="00090BDE" w:rsidP="00DF5DE3">
            <w:r>
              <w:t>&lt;input type="text" name="pmb2" class="form-control"&gt;</w:t>
            </w:r>
          </w:p>
          <w:p w14:paraId="50ECB865" w14:textId="49CFFC8A" w:rsidR="00090BDE" w:rsidRDefault="00090BDE" w:rsidP="00DF5DE3">
            <w:r>
              <w:t>&lt;/div&gt;</w:t>
            </w:r>
          </w:p>
          <w:p w14:paraId="246AEC5C" w14:textId="4B1816AB" w:rsidR="00090BDE" w:rsidRDefault="00090BDE" w:rsidP="00DF5DE3">
            <w:r>
              <w:t>&lt;div class="form-group"&gt;</w:t>
            </w:r>
          </w:p>
          <w:p w14:paraId="34FA4DF4" w14:textId="762A8478" w:rsidR="00090BDE" w:rsidRDefault="00090BDE" w:rsidP="00DF5DE3">
            <w:r>
              <w:t>&lt;label&gt;Ketua Sidang&lt;/label&gt;</w:t>
            </w:r>
          </w:p>
          <w:p w14:paraId="018D5CE4" w14:textId="5828F471" w:rsidR="00090BDE" w:rsidRDefault="00090BDE" w:rsidP="00DF5DE3">
            <w:r>
              <w:t>&lt;input type="text" name="ks" class="form-control"&gt;</w:t>
            </w:r>
          </w:p>
          <w:p w14:paraId="273142BD" w14:textId="36366ED7" w:rsidR="00090BDE" w:rsidRDefault="00090BDE" w:rsidP="00DF5DE3">
            <w:r>
              <w:t>&lt;/div&gt;</w:t>
            </w:r>
          </w:p>
          <w:p w14:paraId="27DA1113" w14:textId="6146F523" w:rsidR="00090BDE" w:rsidRDefault="00090BDE" w:rsidP="00DF5DE3">
            <w:r>
              <w:t>&lt;div class="form-group"&gt;</w:t>
            </w:r>
          </w:p>
          <w:p w14:paraId="73CDBEA8" w14:textId="7A37210B" w:rsidR="00090BDE" w:rsidRDefault="00090BDE" w:rsidP="00DF5DE3">
            <w:r>
              <w:t>&lt;label&gt;Penguji 1&lt;/label&gt;</w:t>
            </w:r>
          </w:p>
          <w:p w14:paraId="371836CB" w14:textId="2FFBA154" w:rsidR="00090BDE" w:rsidRDefault="00090BDE" w:rsidP="00DF5DE3">
            <w:r>
              <w:t>&lt;input type="text" name="pnj1" class="form-control"&gt;</w:t>
            </w:r>
          </w:p>
          <w:p w14:paraId="36FAE070" w14:textId="6368D095" w:rsidR="00090BDE" w:rsidRDefault="00090BDE" w:rsidP="00DF5DE3">
            <w:r>
              <w:t>&lt;/div&gt;</w:t>
            </w:r>
          </w:p>
          <w:p w14:paraId="51810898" w14:textId="4716BF64" w:rsidR="00090BDE" w:rsidRDefault="00090BDE" w:rsidP="00DF5DE3">
            <w:r>
              <w:t>&lt;div class="form-group"&gt;</w:t>
            </w:r>
          </w:p>
          <w:p w14:paraId="5E339C3D" w14:textId="4EB9424F" w:rsidR="00090BDE" w:rsidRDefault="00090BDE" w:rsidP="00DF5DE3">
            <w:r>
              <w:t>&lt;label&gt;Penguji 2&lt;/label&gt;</w:t>
            </w:r>
          </w:p>
          <w:p w14:paraId="7CFDB503" w14:textId="3431A884" w:rsidR="00090BDE" w:rsidRDefault="00090BDE" w:rsidP="00DF5DE3">
            <w:r>
              <w:t>&lt;input type="text" name="pnj2" class="form-control"&gt;</w:t>
            </w:r>
          </w:p>
          <w:p w14:paraId="2C1620AA" w14:textId="701AA54B" w:rsidR="00090BDE" w:rsidRDefault="00090BDE" w:rsidP="00DF5DE3">
            <w:r>
              <w:t>&lt;/div&gt;</w:t>
            </w:r>
          </w:p>
          <w:p w14:paraId="67EFD4E0" w14:textId="77777777" w:rsidR="00090BDE" w:rsidRDefault="00090BDE" w:rsidP="00DF5DE3"/>
          <w:p w14:paraId="76C67B46" w14:textId="49442A2D" w:rsidR="00090BDE" w:rsidRDefault="00090BDE" w:rsidP="00DF5DE3">
            <w:r>
              <w:t>&lt;button type="submit" name="submit" class="btn btn-primary btn-sm"&gt;Simpan&lt;/button&gt;</w:t>
            </w:r>
          </w:p>
          <w:p w14:paraId="37742DD5" w14:textId="5712EAF8" w:rsidR="00090BDE" w:rsidRDefault="00090BDE" w:rsidP="00DF5DE3">
            <w:r>
              <w:t>&lt;/form&gt;</w:t>
            </w:r>
          </w:p>
          <w:p w14:paraId="7F0F1287" w14:textId="0BCD1825" w:rsidR="00090BDE" w:rsidRDefault="00090BDE" w:rsidP="00DF5DE3">
            <w:r>
              <w:t>&lt;/div&gt;</w:t>
            </w:r>
          </w:p>
          <w:p w14:paraId="0046B032" w14:textId="5623F412" w:rsidR="00090BDE" w:rsidRDefault="00090BDE" w:rsidP="00DF5DE3">
            <w:r>
              <w:t>&lt;/div&gt;</w:t>
            </w:r>
          </w:p>
          <w:p w14:paraId="32E2180D" w14:textId="3C572BF5" w:rsidR="00090BDE" w:rsidRDefault="00090BDE" w:rsidP="00DF5DE3">
            <w:r>
              <w:t>&lt;/div&gt;</w:t>
            </w:r>
          </w:p>
          <w:p w14:paraId="26C172CF" w14:textId="773E328A" w:rsidR="00090BDE" w:rsidRDefault="00090BDE" w:rsidP="00DF5DE3">
            <w:r>
              <w:t>&lt;!-- Content Row --&gt;</w:t>
            </w:r>
          </w:p>
          <w:p w14:paraId="665E2705" w14:textId="77777777" w:rsidR="00090BDE" w:rsidRDefault="00090BDE" w:rsidP="00DF5DE3"/>
          <w:p w14:paraId="450BD105" w14:textId="77777777" w:rsidR="00090BDE" w:rsidRDefault="00090BDE" w:rsidP="00090BDE">
            <w:pPr>
              <w:jc w:val="both"/>
            </w:pPr>
            <w:r>
              <w:t>&lt;/div&gt;</w:t>
            </w:r>
          </w:p>
          <w:p w14:paraId="715E7D5D" w14:textId="77777777" w:rsidR="00090BDE" w:rsidRDefault="00090BDE" w:rsidP="00090BDE">
            <w:pPr>
              <w:jc w:val="both"/>
            </w:pPr>
            <w:r>
              <w:t>&lt;!-- /.container-fluid --&gt;</w:t>
            </w:r>
          </w:p>
          <w:p w14:paraId="50FC3CBD" w14:textId="77777777" w:rsidR="00090BDE" w:rsidRDefault="00090BDE" w:rsidP="00090BDE">
            <w:pPr>
              <w:jc w:val="both"/>
            </w:pPr>
          </w:p>
          <w:p w14:paraId="77B3047C" w14:textId="77777777" w:rsidR="00090BDE" w:rsidRDefault="00090BDE" w:rsidP="00090BDE">
            <w:pPr>
              <w:jc w:val="both"/>
            </w:pPr>
            <w:r>
              <w:t>&lt;/div&gt;</w:t>
            </w:r>
          </w:p>
          <w:p w14:paraId="29C0037B" w14:textId="77777777" w:rsidR="00090BDE" w:rsidRDefault="00090BDE" w:rsidP="00090BDE">
            <w:pPr>
              <w:jc w:val="both"/>
            </w:pPr>
            <w:r>
              <w:t>&lt;!-- End of Main Content --&gt;</w:t>
            </w:r>
          </w:p>
          <w:p w14:paraId="46525808" w14:textId="77777777" w:rsidR="00090BDE" w:rsidRDefault="00090BDE" w:rsidP="00090BDE">
            <w:pPr>
              <w:jc w:val="both"/>
            </w:pPr>
          </w:p>
          <w:p w14:paraId="6007F648" w14:textId="77777777" w:rsidR="00090BDE" w:rsidRDefault="00090BDE" w:rsidP="00090BDE">
            <w:pPr>
              <w:jc w:val="both"/>
            </w:pPr>
            <w:r>
              <w:t>&lt;!-- Button trigger modal --&gt;</w:t>
            </w:r>
          </w:p>
          <w:p w14:paraId="2C801E05" w14:textId="77777777" w:rsidR="00090BDE" w:rsidRDefault="00090BDE" w:rsidP="00090BDE">
            <w:pPr>
              <w:jc w:val="both"/>
            </w:pPr>
          </w:p>
          <w:p w14:paraId="4A0C74F1" w14:textId="77777777" w:rsidR="00090BDE" w:rsidRDefault="00090BDE" w:rsidP="00090BDE">
            <w:pPr>
              <w:jc w:val="both"/>
            </w:pPr>
            <w:r>
              <w:t xml:space="preserve"> &lt;?php require_once '../templates/footer.php' ;?&gt;</w:t>
            </w:r>
          </w:p>
          <w:p w14:paraId="0164F819" w14:textId="77777777" w:rsidR="00090BDE" w:rsidRDefault="00090BDE" w:rsidP="00090BDE">
            <w:pPr>
              <w:jc w:val="both"/>
            </w:pPr>
          </w:p>
        </w:tc>
      </w:tr>
    </w:tbl>
    <w:p w14:paraId="025F7D33" w14:textId="77777777" w:rsidR="00090BDE" w:rsidRDefault="00090BDE" w:rsidP="006838D1">
      <w:pPr>
        <w:spacing w:line="360" w:lineRule="auto"/>
        <w:jc w:val="both"/>
      </w:pPr>
    </w:p>
    <w:p w14:paraId="20CF68E3" w14:textId="0074A9A5" w:rsidR="006838D1" w:rsidRDefault="006838D1" w:rsidP="00D93689">
      <w:pPr>
        <w:spacing w:line="360" w:lineRule="auto"/>
        <w:jc w:val="both"/>
      </w:pPr>
      <w:r>
        <w:t>Script Program Halaman</w:t>
      </w:r>
      <w:r w:rsidR="00090BDE">
        <w:t xml:space="preserve"> Info</w:t>
      </w:r>
    </w:p>
    <w:tbl>
      <w:tblPr>
        <w:tblStyle w:val="TableGrid"/>
        <w:tblW w:w="8075" w:type="dxa"/>
        <w:tblLook w:val="04A0" w:firstRow="1" w:lastRow="0" w:firstColumn="1" w:lastColumn="0" w:noHBand="0" w:noVBand="1"/>
      </w:tblPr>
      <w:tblGrid>
        <w:gridCol w:w="8075"/>
      </w:tblGrid>
      <w:tr w:rsidR="00090BDE" w14:paraId="3C19471D" w14:textId="77777777" w:rsidTr="00090BDE">
        <w:tc>
          <w:tcPr>
            <w:tcW w:w="8075" w:type="dxa"/>
          </w:tcPr>
          <w:p w14:paraId="15E816B0" w14:textId="77777777" w:rsidR="00090BDE" w:rsidRDefault="00090BDE" w:rsidP="00090BDE">
            <w:pPr>
              <w:jc w:val="both"/>
            </w:pPr>
            <w:r>
              <w:t xml:space="preserve">&lt;?php </w:t>
            </w:r>
          </w:p>
          <w:p w14:paraId="03BB0BB9" w14:textId="77777777" w:rsidR="00090BDE" w:rsidRDefault="00090BDE" w:rsidP="00090BDE">
            <w:pPr>
              <w:jc w:val="both"/>
            </w:pPr>
          </w:p>
          <w:p w14:paraId="39BD6B02" w14:textId="77777777" w:rsidR="00090BDE" w:rsidRDefault="00090BDE" w:rsidP="00090BDE">
            <w:pPr>
              <w:jc w:val="both"/>
            </w:pPr>
            <w:r>
              <w:tab/>
              <w:t xml:space="preserve">require_once '../function/koneksi.php'; </w:t>
            </w:r>
          </w:p>
          <w:p w14:paraId="32BF0B69" w14:textId="77777777" w:rsidR="00090BDE" w:rsidRDefault="00090BDE" w:rsidP="00090BDE">
            <w:pPr>
              <w:jc w:val="both"/>
            </w:pPr>
            <w:r>
              <w:tab/>
              <w:t>require_once '../templates/header.php';</w:t>
            </w:r>
          </w:p>
          <w:p w14:paraId="66259342" w14:textId="77777777" w:rsidR="00090BDE" w:rsidRDefault="00090BDE" w:rsidP="00090BDE">
            <w:pPr>
              <w:jc w:val="both"/>
            </w:pPr>
            <w:r>
              <w:tab/>
              <w:t>require_once '../templates/sidebar.php';</w:t>
            </w:r>
          </w:p>
          <w:p w14:paraId="4A8F3C31" w14:textId="77777777" w:rsidR="00090BDE" w:rsidRDefault="00090BDE" w:rsidP="00090BDE">
            <w:pPr>
              <w:jc w:val="both"/>
            </w:pPr>
            <w:r>
              <w:tab/>
              <w:t>require_once '../templates/topbar.php';</w:t>
            </w:r>
          </w:p>
          <w:p w14:paraId="74050F3F" w14:textId="77777777" w:rsidR="00090BDE" w:rsidRDefault="00090BDE" w:rsidP="00090BDE">
            <w:pPr>
              <w:jc w:val="both"/>
            </w:pPr>
          </w:p>
          <w:p w14:paraId="0126CFDD" w14:textId="77777777" w:rsidR="00090BDE" w:rsidRDefault="00090BDE" w:rsidP="00090BDE">
            <w:pPr>
              <w:jc w:val="both"/>
            </w:pPr>
            <w:r>
              <w:tab/>
              <w:t>if(isset($_POST['submit'])){</w:t>
            </w:r>
          </w:p>
          <w:p w14:paraId="4900FB05" w14:textId="77777777" w:rsidR="00090BDE" w:rsidRDefault="00090BDE" w:rsidP="00090BDE">
            <w:pPr>
              <w:jc w:val="both"/>
            </w:pPr>
            <w:r>
              <w:tab/>
            </w:r>
            <w:r>
              <w:tab/>
              <w:t>$deadline = $_POST['deadline'];</w:t>
            </w:r>
          </w:p>
          <w:p w14:paraId="45AACF53" w14:textId="77777777" w:rsidR="00090BDE" w:rsidRDefault="00090BDE" w:rsidP="00090BDE">
            <w:pPr>
              <w:jc w:val="both"/>
            </w:pPr>
            <w:r>
              <w:tab/>
            </w:r>
            <w:r>
              <w:tab/>
              <w:t>$informasi = $_POST['informasi'];</w:t>
            </w:r>
          </w:p>
          <w:p w14:paraId="44E086A8" w14:textId="77777777" w:rsidR="00090BDE" w:rsidRDefault="00090BDE" w:rsidP="00090BDE">
            <w:pPr>
              <w:jc w:val="both"/>
            </w:pPr>
            <w:r>
              <w:tab/>
            </w:r>
            <w:r>
              <w:tab/>
              <w:t>$waktu = $_POST['waktu'];</w:t>
            </w:r>
          </w:p>
          <w:p w14:paraId="749ABD42" w14:textId="77777777" w:rsidR="00090BDE" w:rsidRDefault="00090BDE" w:rsidP="00090BDE">
            <w:pPr>
              <w:jc w:val="both"/>
            </w:pPr>
          </w:p>
          <w:p w14:paraId="6F5B9232" w14:textId="7E68319E" w:rsidR="00090BDE" w:rsidRDefault="00090BDE" w:rsidP="007F1CF5">
            <w:r>
              <w:t>$sql = "UPDATE info SET deadline = '$deadline', informasi = '$informasi', waktu = '$waktu' WHERE id_info = 1";</w:t>
            </w:r>
          </w:p>
          <w:p w14:paraId="270486DF" w14:textId="7E44743A" w:rsidR="00090BDE" w:rsidRDefault="00090BDE" w:rsidP="007F1CF5">
            <w:r>
              <w:t>if(mysqli_query($koneksi, $sql)){</w:t>
            </w:r>
          </w:p>
          <w:p w14:paraId="73B6D27B" w14:textId="232BE2C3" w:rsidR="00090BDE" w:rsidRDefault="00090BDE" w:rsidP="007F1CF5">
            <w:r>
              <w:t>$_SESSION['alert'] = "Informasi berhasil disimpan";</w:t>
            </w:r>
          </w:p>
          <w:p w14:paraId="47B59EBC" w14:textId="65A718E5" w:rsidR="00090BDE" w:rsidRDefault="00090BDE" w:rsidP="007F1CF5">
            <w:r>
              <w:t>header('Location: info.php');</w:t>
            </w:r>
          </w:p>
          <w:p w14:paraId="1D977B6C" w14:textId="56730306" w:rsidR="00090BDE" w:rsidRDefault="00090BDE" w:rsidP="007F1CF5">
            <w:r>
              <w:t>}</w:t>
            </w:r>
          </w:p>
          <w:p w14:paraId="5766B201" w14:textId="1547E45C" w:rsidR="00090BDE" w:rsidRDefault="00090BDE" w:rsidP="007F1CF5">
            <w:r>
              <w:t>}</w:t>
            </w:r>
          </w:p>
          <w:p w14:paraId="19C7AD0D" w14:textId="77777777" w:rsidR="00090BDE" w:rsidRDefault="00090BDE" w:rsidP="007F1CF5"/>
          <w:p w14:paraId="1C4699A7" w14:textId="02105579" w:rsidR="00090BDE" w:rsidRDefault="00090BDE" w:rsidP="007F1CF5">
            <w:r>
              <w:t>$query = mysqli_query($koneksi, "SELECT * FROM info WHERE id_info = 1");</w:t>
            </w:r>
          </w:p>
          <w:p w14:paraId="5B814B8C" w14:textId="47ABB156" w:rsidR="00090BDE" w:rsidRDefault="00090BDE" w:rsidP="007F1CF5">
            <w:r>
              <w:t>$row = mysqli_fetch_assoc($query);</w:t>
            </w:r>
          </w:p>
          <w:p w14:paraId="0A3C1653" w14:textId="77777777" w:rsidR="00090BDE" w:rsidRDefault="00090BDE" w:rsidP="007F1CF5"/>
          <w:p w14:paraId="3E31272C" w14:textId="77777777" w:rsidR="00090BDE" w:rsidRDefault="00090BDE" w:rsidP="007F1CF5">
            <w:r>
              <w:t>?&gt;</w:t>
            </w:r>
          </w:p>
          <w:p w14:paraId="7EB8A596" w14:textId="77777777" w:rsidR="00090BDE" w:rsidRDefault="00090BDE" w:rsidP="007F1CF5"/>
          <w:p w14:paraId="0CB56D32" w14:textId="77777777" w:rsidR="00090BDE" w:rsidRDefault="00090BDE" w:rsidP="007F1CF5">
            <w:r>
              <w:t>&lt;!-- Begin Page Content --&gt;</w:t>
            </w:r>
          </w:p>
          <w:p w14:paraId="272ADAD3" w14:textId="77777777" w:rsidR="00090BDE" w:rsidRDefault="00090BDE" w:rsidP="007F1CF5">
            <w:r>
              <w:t>&lt;div class="container-fluid"&gt;</w:t>
            </w:r>
          </w:p>
          <w:p w14:paraId="3219AB51" w14:textId="77777777" w:rsidR="00090BDE" w:rsidRDefault="00090BDE" w:rsidP="007F1CF5">
            <w:r>
              <w:t>&lt;!-- Page Heading --&gt;</w:t>
            </w:r>
          </w:p>
          <w:p w14:paraId="1DCE1406" w14:textId="20BF1ACB" w:rsidR="00090BDE" w:rsidRDefault="00090BDE" w:rsidP="007F1CF5"/>
          <w:p w14:paraId="05E2FC9B" w14:textId="77777777" w:rsidR="00090BDE" w:rsidRDefault="00090BDE" w:rsidP="007F1CF5">
            <w:r>
              <w:t>&lt;!-- Page Heading --&gt;</w:t>
            </w:r>
          </w:p>
          <w:p w14:paraId="7001724A" w14:textId="5E73B376" w:rsidR="00090BDE" w:rsidRDefault="00090BDE" w:rsidP="007F1CF5">
            <w:r>
              <w:t>&lt;div class="d-sm-flex align-items-center justify-content-between mb-4"&gt;</w:t>
            </w:r>
          </w:p>
          <w:p w14:paraId="028A72A1" w14:textId="17B8AE48" w:rsidR="00090BDE" w:rsidRDefault="00090BDE" w:rsidP="007F1CF5">
            <w:r>
              <w:t>&lt;h1 class="h3 mb-0 text-gray-800"&gt;Update Informasi Terkini&lt;/h1&gt;</w:t>
            </w:r>
          </w:p>
          <w:p w14:paraId="145C33C7" w14:textId="2302AFAA" w:rsidR="00090BDE" w:rsidRDefault="00090BDE" w:rsidP="007F1CF5">
            <w:r>
              <w:t>&lt;/div&gt;</w:t>
            </w:r>
          </w:p>
          <w:p w14:paraId="303B0FFF" w14:textId="77777777" w:rsidR="00090BDE" w:rsidRDefault="00090BDE" w:rsidP="007F1CF5"/>
          <w:p w14:paraId="64E164AE" w14:textId="3919C661" w:rsidR="00090BDE" w:rsidRDefault="00090BDE" w:rsidP="007F1CF5">
            <w:r>
              <w:t>&lt;!-- Content Row --&gt;</w:t>
            </w:r>
          </w:p>
          <w:p w14:paraId="35E04625" w14:textId="194AB305" w:rsidR="00090BDE" w:rsidRDefault="00090BDE" w:rsidP="007F1CF5">
            <w:r>
              <w:t>&lt;div class="row"&gt;</w:t>
            </w:r>
          </w:p>
          <w:p w14:paraId="77EFD899" w14:textId="61C28D66" w:rsidR="00090BDE" w:rsidRDefault="00090BDE" w:rsidP="007F1CF5">
            <w:r>
              <w:t>&lt;div class="col-md-6"&gt;</w:t>
            </w:r>
          </w:p>
          <w:p w14:paraId="475559A5" w14:textId="7FB75FF0" w:rsidR="00090BDE" w:rsidRDefault="00090BDE" w:rsidP="007F1CF5">
            <w:r>
              <w:t>&lt;?php if(isset($_SESSION['alert'])) : ?&gt;</w:t>
            </w:r>
          </w:p>
          <w:p w14:paraId="305CF6B8" w14:textId="38E86AE1" w:rsidR="00090BDE" w:rsidRDefault="00090BDE" w:rsidP="007F1CF5">
            <w:r>
              <w:t>&lt;div class="alert alert-success"&gt;</w:t>
            </w:r>
          </w:p>
          <w:p w14:paraId="7971BA45" w14:textId="45C59C79" w:rsidR="00090BDE" w:rsidRDefault="00090BDE" w:rsidP="007F1CF5">
            <w:pPr>
              <w:jc w:val="both"/>
            </w:pPr>
            <w:r>
              <w:t>&lt;?= $_SESSION['alert']; ?&gt;</w:t>
            </w:r>
          </w:p>
          <w:p w14:paraId="1B03E992" w14:textId="49109C08" w:rsidR="00090BDE" w:rsidRDefault="00090BDE" w:rsidP="007F1CF5">
            <w:pPr>
              <w:jc w:val="both"/>
            </w:pPr>
            <w:r>
              <w:t>&lt;/div&gt;</w:t>
            </w:r>
          </w:p>
          <w:p w14:paraId="00244D4D" w14:textId="1D3EC316" w:rsidR="00090BDE" w:rsidRDefault="00090BDE" w:rsidP="007F1CF5">
            <w:pPr>
              <w:jc w:val="both"/>
            </w:pPr>
            <w:r>
              <w:t>&lt;?php unset($_SESSION['alert']); ?&gt;</w:t>
            </w:r>
          </w:p>
          <w:p w14:paraId="0BB62C7D" w14:textId="0BCEF737" w:rsidR="00090BDE" w:rsidRDefault="00090BDE" w:rsidP="007F1CF5">
            <w:pPr>
              <w:jc w:val="both"/>
            </w:pPr>
            <w:r>
              <w:t>&lt;?php endif; ?&gt;</w:t>
            </w:r>
          </w:p>
          <w:p w14:paraId="66D55CA6" w14:textId="77777777" w:rsidR="00090BDE" w:rsidRDefault="00090BDE" w:rsidP="007F1CF5">
            <w:pPr>
              <w:jc w:val="both"/>
            </w:pPr>
          </w:p>
          <w:p w14:paraId="22503F16" w14:textId="1DEEB2C1" w:rsidR="00090BDE" w:rsidRDefault="00090BDE" w:rsidP="007F1CF5">
            <w:pPr>
              <w:jc w:val="both"/>
            </w:pPr>
            <w:r>
              <w:lastRenderedPageBreak/>
              <w:t>&lt;?php if(isset($_SESSION['error'])) : ?&gt;</w:t>
            </w:r>
          </w:p>
          <w:p w14:paraId="7B910408" w14:textId="694C4B4F" w:rsidR="00090BDE" w:rsidRDefault="00090BDE" w:rsidP="007F1CF5">
            <w:pPr>
              <w:jc w:val="both"/>
            </w:pPr>
            <w:r>
              <w:t>&lt;div class="alert alert-danger"&gt;</w:t>
            </w:r>
          </w:p>
          <w:p w14:paraId="0554AD55" w14:textId="2EF2148E" w:rsidR="00090BDE" w:rsidRDefault="00090BDE" w:rsidP="007F1CF5">
            <w:pPr>
              <w:jc w:val="both"/>
            </w:pPr>
            <w:r>
              <w:t>&lt;?= $_SESSION['error']; ?&gt;</w:t>
            </w:r>
          </w:p>
          <w:p w14:paraId="1C8A4443" w14:textId="180B52EC" w:rsidR="00090BDE" w:rsidRDefault="00090BDE" w:rsidP="007F1CF5">
            <w:pPr>
              <w:jc w:val="both"/>
            </w:pPr>
            <w:r>
              <w:t>&lt;/div&gt;</w:t>
            </w:r>
          </w:p>
          <w:p w14:paraId="7F698285" w14:textId="0578D838" w:rsidR="00090BDE" w:rsidRDefault="00090BDE" w:rsidP="007F1CF5">
            <w:pPr>
              <w:jc w:val="both"/>
            </w:pPr>
            <w:r>
              <w:t>&lt;?php unset($_SESSION['error']); ?&gt;</w:t>
            </w:r>
          </w:p>
          <w:p w14:paraId="0DC133C3" w14:textId="080B7D77" w:rsidR="00090BDE" w:rsidRDefault="00090BDE" w:rsidP="007F1CF5">
            <w:pPr>
              <w:jc w:val="both"/>
            </w:pPr>
            <w:r>
              <w:t>&lt;?php endif; ?&gt;</w:t>
            </w:r>
          </w:p>
          <w:p w14:paraId="47EB74AA" w14:textId="3BD8FCA5" w:rsidR="00090BDE" w:rsidRDefault="00090BDE" w:rsidP="007F1CF5">
            <w:pPr>
              <w:jc w:val="both"/>
            </w:pPr>
            <w:r>
              <w:t>&lt;div class="card p-3"&gt;</w:t>
            </w:r>
          </w:p>
          <w:p w14:paraId="01375682" w14:textId="659C9821" w:rsidR="00090BDE" w:rsidRDefault="00090BDE" w:rsidP="007F1CF5">
            <w:pPr>
              <w:jc w:val="both"/>
            </w:pPr>
            <w:r>
              <w:t>&lt;form action="" method="POST"&gt;</w:t>
            </w:r>
          </w:p>
          <w:p w14:paraId="42FE67D5" w14:textId="13F419BE" w:rsidR="00090BDE" w:rsidRDefault="00090BDE" w:rsidP="007F1CF5">
            <w:pPr>
              <w:jc w:val="both"/>
            </w:pPr>
            <w:r>
              <w:t>&lt;div class="form-group"&gt;</w:t>
            </w:r>
          </w:p>
          <w:p w14:paraId="34E22F79" w14:textId="168C4A58" w:rsidR="00090BDE" w:rsidRDefault="00090BDE" w:rsidP="007F1CF5">
            <w:pPr>
              <w:jc w:val="both"/>
            </w:pPr>
            <w:r>
              <w:t>&lt;label&gt;Pesan Deadline&lt;/label&gt;</w:t>
            </w:r>
          </w:p>
          <w:p w14:paraId="6443F2C5" w14:textId="1F0CCDEA" w:rsidR="00090BDE" w:rsidRDefault="00090BDE" w:rsidP="007F1CF5">
            <w:pPr>
              <w:jc w:val="both"/>
            </w:pPr>
            <w:r>
              <w:t>&lt;input type="text" name="deadline" class="form-control" value="&lt;?= $row['deadline']; ?&gt;"&gt;</w:t>
            </w:r>
          </w:p>
          <w:p w14:paraId="398613F0" w14:textId="3D579FDC" w:rsidR="00090BDE" w:rsidRDefault="00090BDE" w:rsidP="007F1CF5">
            <w:pPr>
              <w:jc w:val="both"/>
            </w:pPr>
            <w:r>
              <w:t>&lt;/div&gt;</w:t>
            </w:r>
          </w:p>
          <w:p w14:paraId="67B7B9BF" w14:textId="75538DBD" w:rsidR="00090BDE" w:rsidRDefault="00090BDE" w:rsidP="007F1CF5">
            <w:pPr>
              <w:jc w:val="both"/>
            </w:pPr>
            <w:r>
              <w:t>&lt;div class="form-group"&gt;</w:t>
            </w:r>
          </w:p>
          <w:p w14:paraId="0E5DD33E" w14:textId="21716F78" w:rsidR="00090BDE" w:rsidRDefault="00090BDE" w:rsidP="007F1CF5">
            <w:pPr>
              <w:jc w:val="both"/>
            </w:pPr>
            <w:r>
              <w:t>&lt;label&gt;Waktu Deadline&lt;/label&gt;</w:t>
            </w:r>
          </w:p>
          <w:p w14:paraId="407DB8DB" w14:textId="17CDFFF9" w:rsidR="00090BDE" w:rsidRDefault="00090BDE" w:rsidP="007F1CF5">
            <w:pPr>
              <w:jc w:val="both"/>
            </w:pPr>
            <w:r>
              <w:t>&lt;input type="date" name="waktu" class="form-control" value="&lt;?= $row['waktu']; ?&gt;"&gt;</w:t>
            </w:r>
          </w:p>
          <w:p w14:paraId="7D2FB6E5" w14:textId="2F21C38C" w:rsidR="00090BDE" w:rsidRDefault="00090BDE" w:rsidP="007F1CF5">
            <w:pPr>
              <w:jc w:val="both"/>
            </w:pPr>
            <w:r>
              <w:t>&lt;/div&gt;</w:t>
            </w:r>
          </w:p>
          <w:p w14:paraId="2A887A56" w14:textId="6F4E9046" w:rsidR="00090BDE" w:rsidRDefault="00090BDE" w:rsidP="007F1CF5">
            <w:pPr>
              <w:jc w:val="both"/>
            </w:pPr>
            <w:r>
              <w:t>&lt;div class="form-group"&gt;</w:t>
            </w:r>
          </w:p>
          <w:p w14:paraId="50C9F48E" w14:textId="3401AF10" w:rsidR="00090BDE" w:rsidRDefault="00090BDE" w:rsidP="007F1CF5">
            <w:pPr>
              <w:jc w:val="both"/>
            </w:pPr>
            <w:r>
              <w:t>&lt;label&gt;Informasi&lt;/label&gt;</w:t>
            </w:r>
          </w:p>
          <w:p w14:paraId="6EB7D814" w14:textId="3FA5C65D" w:rsidR="00090BDE" w:rsidRDefault="00090BDE" w:rsidP="007F1CF5">
            <w:pPr>
              <w:jc w:val="both"/>
            </w:pPr>
            <w:r>
              <w:t>&lt;textarea name="informasi" class="form-control" rows="7"&gt;&lt;?= $row['informasi']; ?&gt;&lt;/textarea&gt;</w:t>
            </w:r>
          </w:p>
          <w:p w14:paraId="20B0074F" w14:textId="21D2CD7C" w:rsidR="00090BDE" w:rsidRDefault="00090BDE" w:rsidP="007F1CF5">
            <w:pPr>
              <w:jc w:val="both"/>
            </w:pPr>
            <w:r>
              <w:t>&lt;/div&gt;</w:t>
            </w:r>
          </w:p>
          <w:p w14:paraId="1C152117" w14:textId="040966EE" w:rsidR="00090BDE" w:rsidRDefault="00090BDE" w:rsidP="007F1CF5">
            <w:pPr>
              <w:jc w:val="both"/>
            </w:pPr>
            <w:r>
              <w:t>&lt;button type="submit" name="submit" class="btn btn-primary btn-sm"&gt;Simpan&lt;/button&gt;</w:t>
            </w:r>
          </w:p>
          <w:p w14:paraId="71A33C74" w14:textId="77BE6F9B" w:rsidR="00090BDE" w:rsidRDefault="00090BDE" w:rsidP="007F1CF5">
            <w:pPr>
              <w:jc w:val="both"/>
            </w:pPr>
            <w:r>
              <w:t>&lt;/form&gt;</w:t>
            </w:r>
          </w:p>
          <w:p w14:paraId="1E532AD3" w14:textId="5FCC8185" w:rsidR="00090BDE" w:rsidRDefault="00090BDE" w:rsidP="007F1CF5">
            <w:pPr>
              <w:jc w:val="both"/>
            </w:pPr>
            <w:r>
              <w:t>&lt;/div&gt;</w:t>
            </w:r>
          </w:p>
          <w:p w14:paraId="779E9DB7" w14:textId="4391C107" w:rsidR="00090BDE" w:rsidRDefault="00090BDE" w:rsidP="007F1CF5">
            <w:pPr>
              <w:jc w:val="both"/>
            </w:pPr>
            <w:r>
              <w:t>&lt;/div&gt;</w:t>
            </w:r>
          </w:p>
          <w:p w14:paraId="218729F1" w14:textId="5C32BEE9" w:rsidR="00090BDE" w:rsidRDefault="00090BDE" w:rsidP="007F1CF5">
            <w:pPr>
              <w:jc w:val="both"/>
            </w:pPr>
            <w:r>
              <w:t>&lt;/div&gt;</w:t>
            </w:r>
          </w:p>
          <w:p w14:paraId="6FFD07A6" w14:textId="2947A09C" w:rsidR="00090BDE" w:rsidRDefault="00090BDE" w:rsidP="007F1CF5">
            <w:pPr>
              <w:jc w:val="both"/>
            </w:pPr>
            <w:r>
              <w:t>&lt;!-- Content Row --&gt;</w:t>
            </w:r>
          </w:p>
          <w:p w14:paraId="591B67FC" w14:textId="77777777" w:rsidR="00090BDE" w:rsidRDefault="00090BDE" w:rsidP="007F1CF5">
            <w:pPr>
              <w:jc w:val="both"/>
            </w:pPr>
            <w:r>
              <w:t>&lt;/div&gt;</w:t>
            </w:r>
          </w:p>
          <w:p w14:paraId="0BCB7F16" w14:textId="26718F44" w:rsidR="00090BDE" w:rsidRDefault="00090BDE" w:rsidP="007F1CF5">
            <w:pPr>
              <w:jc w:val="both"/>
            </w:pPr>
            <w:r>
              <w:t>&lt;!-- /.container-fluid --&gt;</w:t>
            </w:r>
          </w:p>
          <w:p w14:paraId="01F312E8" w14:textId="6BEC1D73" w:rsidR="001C7C77" w:rsidRDefault="00090BDE" w:rsidP="007F1CF5">
            <w:pPr>
              <w:jc w:val="both"/>
            </w:pPr>
            <w:r>
              <w:t>&lt;/div&gt;</w:t>
            </w:r>
          </w:p>
          <w:p w14:paraId="4847ABC1" w14:textId="2824CA4C" w:rsidR="00090BDE" w:rsidRDefault="00090BDE" w:rsidP="007F1CF5">
            <w:pPr>
              <w:jc w:val="both"/>
            </w:pPr>
            <w:r>
              <w:t>&lt;!-- End of Main Content --&gt;</w:t>
            </w:r>
          </w:p>
          <w:p w14:paraId="570650C8" w14:textId="4F9D9864" w:rsidR="001C7C77" w:rsidRDefault="00090BDE" w:rsidP="007F1CF5">
            <w:pPr>
              <w:jc w:val="both"/>
            </w:pPr>
            <w:r>
              <w:t>&lt;!-- Button trigger modal --&gt;</w:t>
            </w:r>
          </w:p>
          <w:p w14:paraId="3DE6034C" w14:textId="3BE940D0" w:rsidR="00090BDE" w:rsidRDefault="00090BDE" w:rsidP="007F1CF5">
            <w:pPr>
              <w:jc w:val="both"/>
            </w:pPr>
            <w:r>
              <w:t>&lt;?php require_once '../templates/footer.php' ;?&gt;</w:t>
            </w:r>
          </w:p>
        </w:tc>
      </w:tr>
    </w:tbl>
    <w:p w14:paraId="7184631B" w14:textId="77777777" w:rsidR="00DF5DE3" w:rsidRDefault="00DF5DE3" w:rsidP="00D93689">
      <w:pPr>
        <w:spacing w:line="360" w:lineRule="auto"/>
        <w:jc w:val="both"/>
      </w:pPr>
    </w:p>
    <w:p w14:paraId="0FBB0116" w14:textId="458DF1DC" w:rsidR="00385046" w:rsidRDefault="00385046" w:rsidP="00D93689">
      <w:pPr>
        <w:spacing w:line="360" w:lineRule="auto"/>
        <w:jc w:val="both"/>
      </w:pPr>
      <w:r>
        <w:t>Script Program Halaman</w:t>
      </w:r>
      <w:r w:rsidR="00D93689">
        <w:t xml:space="preserve"> </w:t>
      </w:r>
      <w:r w:rsidR="00D93689" w:rsidRPr="00D93689">
        <w:rPr>
          <w:i/>
          <w:iCs/>
        </w:rPr>
        <w:t>Login</w:t>
      </w:r>
      <w:r w:rsidR="00D93689">
        <w:t xml:space="preserve"> Mahasiswa</w:t>
      </w:r>
    </w:p>
    <w:tbl>
      <w:tblPr>
        <w:tblStyle w:val="TableGrid"/>
        <w:tblW w:w="8075" w:type="dxa"/>
        <w:tblLayout w:type="fixed"/>
        <w:tblLook w:val="04A0" w:firstRow="1" w:lastRow="0" w:firstColumn="1" w:lastColumn="0" w:noHBand="0" w:noVBand="1"/>
      </w:tblPr>
      <w:tblGrid>
        <w:gridCol w:w="8075"/>
      </w:tblGrid>
      <w:tr w:rsidR="00DC12A6" w14:paraId="24F17528" w14:textId="77777777" w:rsidTr="001C7C77">
        <w:tc>
          <w:tcPr>
            <w:tcW w:w="8075" w:type="dxa"/>
          </w:tcPr>
          <w:p w14:paraId="7059EAEF" w14:textId="6914A72D" w:rsidR="00DC12A6" w:rsidRDefault="00DC12A6" w:rsidP="00DC12A6">
            <w:pPr>
              <w:jc w:val="both"/>
            </w:pPr>
            <w:r>
              <w:t xml:space="preserve">&lt;?php </w:t>
            </w:r>
          </w:p>
          <w:p w14:paraId="65593142" w14:textId="1861555E" w:rsidR="00DC12A6" w:rsidRDefault="00DC12A6" w:rsidP="00DC12A6">
            <w:pPr>
              <w:jc w:val="both"/>
            </w:pPr>
            <w:r>
              <w:tab/>
              <w:t xml:space="preserve">require_once 'function/koneksi.php'; </w:t>
            </w:r>
          </w:p>
          <w:p w14:paraId="51ADB7B0" w14:textId="0A95300F" w:rsidR="00DC12A6" w:rsidRDefault="00DC12A6" w:rsidP="00DC12A6">
            <w:pPr>
              <w:jc w:val="both"/>
            </w:pPr>
            <w:r>
              <w:tab/>
              <w:t>session_start();</w:t>
            </w:r>
          </w:p>
          <w:p w14:paraId="106CAF29" w14:textId="77777777" w:rsidR="00DC12A6" w:rsidRDefault="00DC12A6" w:rsidP="00DC12A6">
            <w:pPr>
              <w:jc w:val="both"/>
            </w:pPr>
            <w:r>
              <w:tab/>
              <w:t>if(isset($_SESSION['user'])){</w:t>
            </w:r>
          </w:p>
          <w:p w14:paraId="348871AA" w14:textId="77777777" w:rsidR="00DC12A6" w:rsidRDefault="00DC12A6" w:rsidP="00DC12A6">
            <w:pPr>
              <w:jc w:val="both"/>
            </w:pPr>
            <w:r>
              <w:tab/>
            </w:r>
            <w:r>
              <w:tab/>
              <w:t>header('Location: home.php');</w:t>
            </w:r>
          </w:p>
          <w:p w14:paraId="7231BC47" w14:textId="27733A6D" w:rsidR="00DC12A6" w:rsidRDefault="00DC12A6" w:rsidP="00DC12A6">
            <w:pPr>
              <w:jc w:val="both"/>
            </w:pPr>
            <w:r>
              <w:tab/>
              <w:t>}</w:t>
            </w:r>
            <w:r>
              <w:tab/>
            </w:r>
          </w:p>
          <w:p w14:paraId="7910DD8F" w14:textId="77777777" w:rsidR="00DC12A6" w:rsidRDefault="00DC12A6" w:rsidP="00DC12A6">
            <w:pPr>
              <w:jc w:val="both"/>
            </w:pPr>
            <w:r>
              <w:tab/>
              <w:t>$error = '';</w:t>
            </w:r>
          </w:p>
          <w:p w14:paraId="1710BB33" w14:textId="77777777" w:rsidR="00DC12A6" w:rsidRDefault="00DC12A6" w:rsidP="00DC12A6">
            <w:pPr>
              <w:jc w:val="both"/>
            </w:pPr>
          </w:p>
          <w:p w14:paraId="77EA5DEE" w14:textId="77777777" w:rsidR="00DC12A6" w:rsidRDefault="00DC12A6" w:rsidP="00DC12A6">
            <w:pPr>
              <w:jc w:val="both"/>
            </w:pPr>
            <w:r>
              <w:tab/>
              <w:t>if(isset($_POST['submit'])){</w:t>
            </w:r>
          </w:p>
          <w:p w14:paraId="75225B75" w14:textId="77777777" w:rsidR="00DC12A6" w:rsidRDefault="00DC12A6" w:rsidP="00DC12A6">
            <w:pPr>
              <w:jc w:val="both"/>
            </w:pPr>
          </w:p>
          <w:p w14:paraId="421B9C34" w14:textId="77777777" w:rsidR="00DC12A6" w:rsidRDefault="00DC12A6" w:rsidP="00DC12A6">
            <w:pPr>
              <w:jc w:val="both"/>
            </w:pPr>
            <w:r>
              <w:tab/>
            </w:r>
            <w:r>
              <w:tab/>
              <w:t>$nim = $_POST['nim'];</w:t>
            </w:r>
          </w:p>
          <w:p w14:paraId="384444BE" w14:textId="77777777" w:rsidR="00DC12A6" w:rsidRDefault="00DC12A6" w:rsidP="00DC12A6">
            <w:pPr>
              <w:jc w:val="both"/>
            </w:pPr>
            <w:r>
              <w:tab/>
            </w:r>
            <w:r>
              <w:tab/>
              <w:t>$password = $_POST['password'];</w:t>
            </w:r>
          </w:p>
          <w:p w14:paraId="2E0DFC4D" w14:textId="77777777" w:rsidR="00DC12A6" w:rsidRDefault="00DC12A6" w:rsidP="00DC12A6">
            <w:pPr>
              <w:jc w:val="both"/>
            </w:pPr>
          </w:p>
          <w:p w14:paraId="6994D031" w14:textId="7EDAE902" w:rsidR="00DC12A6" w:rsidRDefault="00DC12A6" w:rsidP="00DF5DE3">
            <w:r>
              <w:t>//validasi atau logika</w:t>
            </w:r>
          </w:p>
          <w:p w14:paraId="64EED953" w14:textId="2F29E8A4" w:rsidR="00DC12A6" w:rsidRDefault="00DC12A6" w:rsidP="00DF5DE3">
            <w:r>
              <w:t>if(!empty(trim($nim)) &amp;&amp; !empty(trim($password))){</w:t>
            </w:r>
          </w:p>
          <w:p w14:paraId="3A143519" w14:textId="75CE993E" w:rsidR="00DC12A6" w:rsidRDefault="00DC12A6" w:rsidP="00DF5DE3">
            <w:r>
              <w:t>$query_read = "SELECT * FROM mahasiswa WHERE nim='$nim'";</w:t>
            </w:r>
          </w:p>
          <w:p w14:paraId="73286E0C" w14:textId="6B7A7625" w:rsidR="00DC12A6" w:rsidRDefault="00DC12A6" w:rsidP="00DF5DE3">
            <w:r>
              <w:t>$result_read = mysqli_query($koneksi, $query_read);</w:t>
            </w:r>
          </w:p>
          <w:p w14:paraId="7551FBFE" w14:textId="54135231" w:rsidR="00DC12A6" w:rsidRDefault="00DC12A6" w:rsidP="00DF5DE3">
            <w:r>
              <w:t>if($user = mysqli_num_rows($result_read) != 0){</w:t>
            </w:r>
          </w:p>
          <w:p w14:paraId="76212673" w14:textId="0444F93F" w:rsidR="00DC12A6" w:rsidRDefault="00DC12A6" w:rsidP="00DF5DE3">
            <w:r>
              <w:t>$row = mysqli_fetch_assoc($result_read);</w:t>
            </w:r>
          </w:p>
          <w:p w14:paraId="70CCF885" w14:textId="651A9863" w:rsidR="00DC12A6" w:rsidRDefault="00DC12A6" w:rsidP="00DF5DE3">
            <w:r>
              <w:t>if(password_verify($password, $row['password'])){</w:t>
            </w:r>
          </w:p>
          <w:p w14:paraId="0266F224" w14:textId="77777777" w:rsidR="00DC12A6" w:rsidRDefault="00DC12A6" w:rsidP="00DF5DE3"/>
          <w:p w14:paraId="4264113D" w14:textId="4854F823" w:rsidR="00DC12A6" w:rsidRDefault="00DC12A6" w:rsidP="00DF5DE3">
            <w:r>
              <w:t>$_SESSION['user'] = $row['nim'];</w:t>
            </w:r>
          </w:p>
          <w:p w14:paraId="68188DF0" w14:textId="7EC03F50" w:rsidR="00DC12A6" w:rsidRDefault="00DC12A6" w:rsidP="00DF5DE3">
            <w:r>
              <w:t>header('Location: home.php');</w:t>
            </w:r>
          </w:p>
          <w:p w14:paraId="110A186A" w14:textId="3049CFC8" w:rsidR="00DC12A6" w:rsidRDefault="00DC12A6" w:rsidP="00DF5DE3">
            <w:r>
              <w:t>}else{</w:t>
            </w:r>
          </w:p>
          <w:p w14:paraId="4B576762" w14:textId="1AB4FEE7" w:rsidR="00DC12A6" w:rsidRDefault="00DC12A6" w:rsidP="00DF5DE3">
            <w:r>
              <w:t>$error = 'nim atau password salah';</w:t>
            </w:r>
          </w:p>
          <w:p w14:paraId="7890D642" w14:textId="1F913A36" w:rsidR="00DC12A6" w:rsidRDefault="00DC12A6" w:rsidP="00DF5DE3">
            <w:r>
              <w:t>}</w:t>
            </w:r>
          </w:p>
          <w:p w14:paraId="67788F85" w14:textId="2172FD3D" w:rsidR="00DC12A6" w:rsidRDefault="00DC12A6" w:rsidP="00DF5DE3">
            <w:r>
              <w:t>}else{</w:t>
            </w:r>
          </w:p>
          <w:p w14:paraId="1726D0BD" w14:textId="5369DBE9" w:rsidR="00DC12A6" w:rsidRDefault="00DC12A6" w:rsidP="00DF5DE3">
            <w:r>
              <w:t>$error = 'nim belum ada';</w:t>
            </w:r>
          </w:p>
          <w:p w14:paraId="157927CB" w14:textId="1F264FD0" w:rsidR="00DC12A6" w:rsidRDefault="00DC12A6" w:rsidP="00DF5DE3">
            <w:r>
              <w:t>}</w:t>
            </w:r>
          </w:p>
          <w:p w14:paraId="63F85DC7" w14:textId="1BD0B40F" w:rsidR="00DC12A6" w:rsidRDefault="00DC12A6" w:rsidP="00DF5DE3">
            <w:r>
              <w:t>}else{</w:t>
            </w:r>
          </w:p>
          <w:p w14:paraId="4A327CA0" w14:textId="30986098" w:rsidR="00DC12A6" w:rsidRDefault="00DC12A6" w:rsidP="00DF5DE3">
            <w:r>
              <w:t>$error = 'Data tidak boleh kosong';</w:t>
            </w:r>
          </w:p>
          <w:p w14:paraId="79CBFBA2" w14:textId="60BE6316" w:rsidR="00DC12A6" w:rsidRDefault="00DC12A6" w:rsidP="00DF5DE3">
            <w:r>
              <w:t>}</w:t>
            </w:r>
          </w:p>
          <w:p w14:paraId="23258021" w14:textId="02EC21DB" w:rsidR="00DC12A6" w:rsidRDefault="00DC12A6" w:rsidP="00DF5DE3">
            <w:r>
              <w:t>}</w:t>
            </w:r>
          </w:p>
          <w:p w14:paraId="575E933F" w14:textId="37DB8063" w:rsidR="00DC12A6" w:rsidRDefault="00DC12A6" w:rsidP="00DF5DE3">
            <w:r>
              <w:t>?&gt;</w:t>
            </w:r>
          </w:p>
          <w:p w14:paraId="6243B685" w14:textId="77777777" w:rsidR="00DC12A6" w:rsidRDefault="00DC12A6" w:rsidP="00DF5DE3">
            <w:r>
              <w:t>&lt;!DOCTYPE html&gt;</w:t>
            </w:r>
          </w:p>
          <w:p w14:paraId="5ABDF5F7" w14:textId="77777777" w:rsidR="00DC12A6" w:rsidRDefault="00DC12A6" w:rsidP="00DF5DE3">
            <w:r>
              <w:t>&lt;html lang="en"&gt;</w:t>
            </w:r>
          </w:p>
          <w:p w14:paraId="4491E2EA" w14:textId="77777777" w:rsidR="00DC12A6" w:rsidRDefault="00DC12A6" w:rsidP="00DF5DE3">
            <w:r>
              <w:t>&lt;head&gt;</w:t>
            </w:r>
          </w:p>
          <w:p w14:paraId="2BBB1136" w14:textId="7AD927C9" w:rsidR="00DC12A6" w:rsidRDefault="00DC12A6" w:rsidP="00DF5DE3">
            <w:r>
              <w:t>&lt;meta charset="utf-8"&gt;</w:t>
            </w:r>
          </w:p>
          <w:p w14:paraId="4290152A" w14:textId="77D84858" w:rsidR="00DC12A6" w:rsidRDefault="00DC12A6" w:rsidP="00DF5DE3">
            <w:r>
              <w:t>&lt;meta http-equiv="X-UA-Compatible" content="IE=edge"&gt;</w:t>
            </w:r>
          </w:p>
          <w:p w14:paraId="2C88D037" w14:textId="3F5C61C3" w:rsidR="00DC12A6" w:rsidRDefault="00DC12A6" w:rsidP="00DF5DE3">
            <w:r>
              <w:t>&lt;meta name="viewport" content="width=device-width, initial-scale=1, shrink-to-fit=no"&gt;</w:t>
            </w:r>
          </w:p>
          <w:p w14:paraId="17A88D4C" w14:textId="561F512D" w:rsidR="00DC12A6" w:rsidRDefault="00DC12A6" w:rsidP="00DF5DE3">
            <w:r>
              <w:t>&lt;meta name="description" content=""&gt;</w:t>
            </w:r>
          </w:p>
          <w:p w14:paraId="3F75ED76" w14:textId="0A7A154D" w:rsidR="00DC12A6" w:rsidRDefault="00DC12A6" w:rsidP="00DF5DE3">
            <w:r>
              <w:t>&lt;meta name="author" content=""&gt;</w:t>
            </w:r>
          </w:p>
          <w:p w14:paraId="0A1F6F94" w14:textId="77777777" w:rsidR="00DC12A6" w:rsidRDefault="00DC12A6" w:rsidP="00DF5DE3"/>
          <w:p w14:paraId="3560FE85" w14:textId="088FD84F" w:rsidR="00DC12A6" w:rsidRDefault="00DC12A6" w:rsidP="00DF5DE3">
            <w:r>
              <w:t>&lt;title&gt;Login Mahasiswa&lt;/title&gt;</w:t>
            </w:r>
          </w:p>
          <w:p w14:paraId="65110589" w14:textId="77777777" w:rsidR="00DC12A6" w:rsidRDefault="00DC12A6" w:rsidP="00DC12A6">
            <w:pPr>
              <w:jc w:val="both"/>
            </w:pPr>
            <w:r>
              <w:t xml:space="preserve">  &lt;!-- Custom fonts for this template--&gt;</w:t>
            </w:r>
          </w:p>
          <w:p w14:paraId="590E5513" w14:textId="77777777" w:rsidR="00DC12A6" w:rsidRDefault="00DC12A6" w:rsidP="00DC12A6">
            <w:pPr>
              <w:jc w:val="both"/>
            </w:pPr>
            <w:r>
              <w:t xml:space="preserve">  &lt;link href="assets/vendor/fontawesome-free/css/all.min.css" rel="stylesheet" type="text/css"&gt;</w:t>
            </w:r>
          </w:p>
          <w:p w14:paraId="3241BB10" w14:textId="1169FE0F" w:rsidR="00DC12A6" w:rsidRDefault="00DC12A6" w:rsidP="00DF5DE3">
            <w:r>
              <w:t>&lt;link href="https://fonts.googleapis.com/css?family=Nunito:200,200i,300,300i,400,400i,600,600i,700,700i,800,800i,900,900i" rel="stylesheet"&gt;</w:t>
            </w:r>
          </w:p>
          <w:p w14:paraId="1EB235EC" w14:textId="2A443122" w:rsidR="00DC12A6" w:rsidRDefault="00DC12A6" w:rsidP="00DF5DE3">
            <w:r>
              <w:t>&lt;!-- Custom styles for this template--&gt;</w:t>
            </w:r>
          </w:p>
          <w:p w14:paraId="56739863" w14:textId="151DBB39" w:rsidR="00DC12A6" w:rsidRDefault="00DC12A6" w:rsidP="00DF5DE3">
            <w:r>
              <w:t>&lt;link href="assets/css/sb-admin-2.min.css" rel="stylesheet"&gt;</w:t>
            </w:r>
          </w:p>
          <w:p w14:paraId="33E330D5" w14:textId="5C51EB6C" w:rsidR="00DC12A6" w:rsidRDefault="00DC12A6" w:rsidP="00DF5DE3">
            <w:r>
              <w:t>&lt;/head&gt;</w:t>
            </w:r>
          </w:p>
          <w:p w14:paraId="64C11589" w14:textId="234655AF" w:rsidR="00DC12A6" w:rsidRDefault="00DC12A6" w:rsidP="00DF5DE3">
            <w:r>
              <w:t>&lt;body class="bg-gradient-primary"&gt;</w:t>
            </w:r>
          </w:p>
          <w:p w14:paraId="3FB915D7" w14:textId="30A43354" w:rsidR="00DC12A6" w:rsidRDefault="00DC12A6" w:rsidP="00DF5DE3">
            <w:r>
              <w:t>&lt;div class="container"&gt;</w:t>
            </w:r>
          </w:p>
          <w:p w14:paraId="3A87BE56" w14:textId="2651EB25" w:rsidR="00DC12A6" w:rsidRDefault="00DC12A6" w:rsidP="00DF5DE3">
            <w:r>
              <w:t>&lt;!-- Outer Row --&gt;</w:t>
            </w:r>
          </w:p>
          <w:p w14:paraId="2FD99644" w14:textId="2FB6A4D0" w:rsidR="00DC12A6" w:rsidRDefault="00DC12A6" w:rsidP="00DF5DE3">
            <w:r>
              <w:lastRenderedPageBreak/>
              <w:t>&lt;div class="row justify-content-center mt-5"&gt;</w:t>
            </w:r>
          </w:p>
          <w:p w14:paraId="78DCA45A" w14:textId="0CDD8626" w:rsidR="00DC12A6" w:rsidRDefault="00DC12A6" w:rsidP="00DF5DE3">
            <w:r>
              <w:t>&lt;div class="col-lg-6"&gt;</w:t>
            </w:r>
          </w:p>
          <w:p w14:paraId="439A10D3" w14:textId="29701754" w:rsidR="00DC12A6" w:rsidRDefault="00DC12A6" w:rsidP="00DF5DE3">
            <w:r>
              <w:t>&lt;div class="card o-hidden border-0 shadow-lg my-5"&gt;</w:t>
            </w:r>
          </w:p>
          <w:p w14:paraId="08843982" w14:textId="4C3BBBD8" w:rsidR="00DC12A6" w:rsidRDefault="00DC12A6" w:rsidP="00DF5DE3">
            <w:r>
              <w:t>&lt;div class="card-body p-0"&gt;</w:t>
            </w:r>
          </w:p>
          <w:p w14:paraId="539EF54F" w14:textId="2AA22E81" w:rsidR="00DC12A6" w:rsidRDefault="00DC12A6" w:rsidP="00DF5DE3">
            <w:r>
              <w:t>&lt;!-- Nested Row within Card Body --&gt;</w:t>
            </w:r>
          </w:p>
          <w:p w14:paraId="1435C3AD" w14:textId="2ADEC6F5" w:rsidR="00DC12A6" w:rsidRDefault="00DC12A6" w:rsidP="00DF5DE3">
            <w:r>
              <w:t>&lt;div class="row"&gt;</w:t>
            </w:r>
          </w:p>
          <w:p w14:paraId="6DA06D81" w14:textId="3F837268" w:rsidR="00DC12A6" w:rsidRDefault="00DC12A6" w:rsidP="00DF5DE3">
            <w:r>
              <w:t>&lt;div class="col-lg"&gt;</w:t>
            </w:r>
          </w:p>
          <w:p w14:paraId="3E95EDC4" w14:textId="30C8CB9C" w:rsidR="00DC12A6" w:rsidRDefault="00DC12A6" w:rsidP="00DF5DE3">
            <w:r>
              <w:t>&lt;div class="p-5"&gt;</w:t>
            </w:r>
          </w:p>
          <w:p w14:paraId="18CF5471" w14:textId="2237F29F" w:rsidR="00DC12A6" w:rsidRDefault="00DC12A6" w:rsidP="00DF5DE3">
            <w:r>
              <w:t>&lt;div class="text-center"&gt;</w:t>
            </w:r>
          </w:p>
          <w:p w14:paraId="64E73D87" w14:textId="57637429" w:rsidR="00DC12A6" w:rsidRDefault="00DC12A6" w:rsidP="00DF5DE3">
            <w:r>
              <w:t>&lt;img src="admin/Picture/Picture1.png" style="width: 170px"&gt;</w:t>
            </w:r>
          </w:p>
          <w:p w14:paraId="16305304" w14:textId="1D6C1DCA" w:rsidR="00DC12A6" w:rsidRDefault="00DC12A6" w:rsidP="00DF5DE3">
            <w:r>
              <w:t>&lt;br&gt;&lt;/br&gt;</w:t>
            </w:r>
          </w:p>
          <w:p w14:paraId="56ED744D" w14:textId="57BFA081" w:rsidR="00DC12A6" w:rsidRDefault="00DC12A6" w:rsidP="00DF5DE3">
            <w:r>
              <w:t>&lt;h1 class="h4 text-gray-900 mb-4"&gt;Login Mahasiswa&lt;/h1&gt;</w:t>
            </w:r>
          </w:p>
          <w:p w14:paraId="30CD5A32" w14:textId="6D7D51B2" w:rsidR="00DC12A6" w:rsidRDefault="00DC12A6" w:rsidP="00DF5DE3">
            <w:r>
              <w:t>&lt;/div&gt;</w:t>
            </w:r>
          </w:p>
          <w:p w14:paraId="510A0069" w14:textId="7BB41BE3" w:rsidR="00DC12A6" w:rsidRDefault="00DC12A6" w:rsidP="00DF5DE3">
            <w:r>
              <w:t>&lt;?php if($error) : ?&gt;</w:t>
            </w:r>
          </w:p>
          <w:p w14:paraId="07BEAA98" w14:textId="479EC7FA" w:rsidR="00DC12A6" w:rsidRDefault="00DC12A6" w:rsidP="00DF5DE3">
            <w:r>
              <w:t>&lt;div class="alert alert-danger"&gt;</w:t>
            </w:r>
          </w:p>
          <w:p w14:paraId="38A332A8" w14:textId="316AAD0B" w:rsidR="00DC12A6" w:rsidRDefault="00DC12A6" w:rsidP="00DF5DE3">
            <w:r>
              <w:t>&lt;?= $error; ?&gt;</w:t>
            </w:r>
          </w:p>
          <w:p w14:paraId="67DB1BAA" w14:textId="647D5610" w:rsidR="00DC12A6" w:rsidRDefault="00DC12A6" w:rsidP="00DF5DE3">
            <w:r>
              <w:t>&lt;/div&gt;</w:t>
            </w:r>
          </w:p>
          <w:p w14:paraId="1D8C7FE9" w14:textId="375B8033" w:rsidR="00DC12A6" w:rsidRDefault="00DC12A6" w:rsidP="00DF5DE3">
            <w:r>
              <w:t>&lt;?php endif; ?&gt;</w:t>
            </w:r>
          </w:p>
          <w:p w14:paraId="3213BE93" w14:textId="4C51FCF1" w:rsidR="00DC12A6" w:rsidRDefault="00DC12A6" w:rsidP="00DF5DE3">
            <w:r>
              <w:t>&lt;form class="user" method="POST" action=""&gt;</w:t>
            </w:r>
          </w:p>
          <w:p w14:paraId="3A82D855" w14:textId="00619048" w:rsidR="00DC12A6" w:rsidRDefault="00DC12A6" w:rsidP="00DF5DE3">
            <w:r>
              <w:t>&lt;div class="form-group"&gt;</w:t>
            </w:r>
          </w:p>
          <w:p w14:paraId="48B200EE" w14:textId="39E8CEC2" w:rsidR="00DC12A6" w:rsidRDefault="00DC12A6" w:rsidP="00DF5DE3">
            <w:r>
              <w:t>&lt;input type="text" class="form-control form-control-user" placeholder="Masukkan NIM" name="nim"&gt;</w:t>
            </w:r>
          </w:p>
          <w:p w14:paraId="6FDA924F" w14:textId="3350AF96" w:rsidR="00DC12A6" w:rsidRDefault="00DC12A6" w:rsidP="00DF5DE3">
            <w:r>
              <w:t>&lt;/div&gt;</w:t>
            </w:r>
          </w:p>
          <w:p w14:paraId="2F2BD776" w14:textId="396CDDD1" w:rsidR="00DC12A6" w:rsidRDefault="00DC12A6" w:rsidP="00DF5DE3">
            <w:r>
              <w:t>&lt;div class="form-group"&gt;</w:t>
            </w:r>
          </w:p>
          <w:p w14:paraId="3FF59FF6" w14:textId="208669FA" w:rsidR="00DC12A6" w:rsidRDefault="00DC12A6" w:rsidP="00DF5DE3">
            <w:r>
              <w:t>&lt;input type="password" class="form-control form-control-user" id="password" placeholder="Masukkan Password" name="password"&gt;</w:t>
            </w:r>
          </w:p>
          <w:p w14:paraId="4D066EE4" w14:textId="5F9C677F" w:rsidR="00DC12A6" w:rsidRDefault="00DC12A6" w:rsidP="00DF5DE3">
            <w:r>
              <w:t>&lt;/div&gt;</w:t>
            </w:r>
          </w:p>
          <w:p w14:paraId="0AD90875" w14:textId="0E3B5E83" w:rsidR="00DC12A6" w:rsidRDefault="00DC12A6" w:rsidP="00DF5DE3">
            <w:r>
              <w:t>&lt;button type="submit" name="submit" class="btn btn-primary btn-user btn-block"&gt;</w:t>
            </w:r>
          </w:p>
          <w:p w14:paraId="43262BFF" w14:textId="16A5863C" w:rsidR="00DC12A6" w:rsidRDefault="00DC12A6" w:rsidP="00DF5DE3">
            <w:r>
              <w:t>Login</w:t>
            </w:r>
          </w:p>
          <w:p w14:paraId="0E0A5E41" w14:textId="671B5993" w:rsidR="00DC12A6" w:rsidRDefault="00DC12A6" w:rsidP="00DF5DE3">
            <w:r>
              <w:t>&lt;/button&gt;</w:t>
            </w:r>
          </w:p>
          <w:p w14:paraId="3ECE8D33" w14:textId="1F485BEF" w:rsidR="00DC12A6" w:rsidRDefault="00DC12A6" w:rsidP="00DF5DE3">
            <w:r>
              <w:t>&lt;br&gt;</w:t>
            </w:r>
          </w:p>
          <w:p w14:paraId="150BB01A" w14:textId="35FB9925" w:rsidR="00DC12A6" w:rsidRDefault="00DC12A6" w:rsidP="00DF5DE3">
            <w:r>
              <w:t>&lt;div class="text-center"&gt;</w:t>
            </w:r>
          </w:p>
          <w:p w14:paraId="7C6F8F5D" w14:textId="102EF88F" w:rsidR="00DC12A6" w:rsidRDefault="00DC12A6" w:rsidP="00DF5DE3">
            <w:r>
              <w:t>&lt;a class="btn btn-primary btn-user btn-block" href="regis.php"&gt;Registrasi&lt;/a&gt;</w:t>
            </w:r>
          </w:p>
          <w:p w14:paraId="3138DCC5" w14:textId="74E2B3EB" w:rsidR="00DC12A6" w:rsidRDefault="00DC12A6" w:rsidP="00DF5DE3">
            <w:r>
              <w:t>&lt;/div&gt;</w:t>
            </w:r>
          </w:p>
          <w:p w14:paraId="6D7A39A5" w14:textId="381D2A7E" w:rsidR="00DC12A6" w:rsidRDefault="00DC12A6" w:rsidP="00DF5DE3">
            <w:r>
              <w:t>&lt;/form&gt;</w:t>
            </w:r>
          </w:p>
          <w:p w14:paraId="0502651B" w14:textId="17575F7A" w:rsidR="00DC12A6" w:rsidRDefault="00DC12A6" w:rsidP="00DC12A6">
            <w:pPr>
              <w:jc w:val="both"/>
            </w:pPr>
            <w:r>
              <w:t>&lt;/div&gt;</w:t>
            </w:r>
          </w:p>
          <w:p w14:paraId="47ED8185" w14:textId="0DF69401" w:rsidR="00DC12A6" w:rsidRDefault="00DC12A6" w:rsidP="00DF5DE3">
            <w:r>
              <w:t>&lt;/div&gt;</w:t>
            </w:r>
          </w:p>
          <w:p w14:paraId="7D8E9471" w14:textId="4798A52F" w:rsidR="00DC12A6" w:rsidRDefault="00DC12A6" w:rsidP="00DF5DE3">
            <w:r>
              <w:t>&lt;/div&gt;</w:t>
            </w:r>
          </w:p>
          <w:p w14:paraId="61E1BE0B" w14:textId="4605C61A" w:rsidR="00DC12A6" w:rsidRDefault="00DC12A6" w:rsidP="00DF5DE3">
            <w:r>
              <w:t>&lt;/div&gt;</w:t>
            </w:r>
          </w:p>
          <w:p w14:paraId="5B7EB809" w14:textId="668DBEF7" w:rsidR="00DC12A6" w:rsidRDefault="00DC12A6" w:rsidP="00DF5DE3">
            <w:r>
              <w:t>&lt;/div&gt;</w:t>
            </w:r>
          </w:p>
          <w:p w14:paraId="371C431A" w14:textId="66E3FCAB" w:rsidR="00DC12A6" w:rsidRDefault="00DC12A6" w:rsidP="00DF5DE3">
            <w:r>
              <w:t>&lt;/div&gt;</w:t>
            </w:r>
          </w:p>
          <w:p w14:paraId="0D59B2BF" w14:textId="53611E63" w:rsidR="00DC12A6" w:rsidRDefault="00DC12A6" w:rsidP="00DF5DE3">
            <w:r>
              <w:t>&lt;/div&gt;</w:t>
            </w:r>
          </w:p>
          <w:p w14:paraId="1C25481E" w14:textId="4FD795E1" w:rsidR="00DC12A6" w:rsidRDefault="00DC12A6" w:rsidP="00DF5DE3">
            <w:r>
              <w:t>&lt;/div&gt;</w:t>
            </w:r>
          </w:p>
          <w:p w14:paraId="5D4C5DAB" w14:textId="1C9DB162" w:rsidR="00DC12A6" w:rsidRDefault="00DC12A6" w:rsidP="00DF5DE3">
            <w:r>
              <w:t>&lt;!-- Bootstrap core JavaScript--&gt;</w:t>
            </w:r>
          </w:p>
          <w:p w14:paraId="55B260DB" w14:textId="68AAAB81" w:rsidR="00DC12A6" w:rsidRDefault="00DC12A6" w:rsidP="00DF5DE3">
            <w:r>
              <w:t>&lt;script src="assets/vendor/jquery/jquery.min.js"&gt;&lt;/script&gt;</w:t>
            </w:r>
          </w:p>
          <w:p w14:paraId="5D83C865" w14:textId="768268D3" w:rsidR="00DC12A6" w:rsidRDefault="00DC12A6" w:rsidP="00DF5DE3">
            <w:r>
              <w:t>&lt;script src="assets/vendor/bootstrap/js/bootstrap.bundle.min.js"&gt;&lt;/script&gt;</w:t>
            </w:r>
          </w:p>
          <w:p w14:paraId="23ABBB50" w14:textId="03FC5540" w:rsidR="00DC12A6" w:rsidRDefault="00DC12A6" w:rsidP="00DF5DE3">
            <w:r>
              <w:t>&lt;!-- Core plugin JavaScript--&gt;</w:t>
            </w:r>
          </w:p>
          <w:p w14:paraId="6D26E26A" w14:textId="025F2FA0" w:rsidR="00DC12A6" w:rsidRDefault="00DC12A6" w:rsidP="00DF5DE3">
            <w:r>
              <w:lastRenderedPageBreak/>
              <w:t>&lt;script src="assets/vendor/jquery-easing/jquery.easing.min.js"&gt;&lt;/script&gt;</w:t>
            </w:r>
          </w:p>
          <w:p w14:paraId="07C8EFE7" w14:textId="18B2C985" w:rsidR="00DC12A6" w:rsidRDefault="00DC12A6" w:rsidP="00DF5DE3">
            <w:r>
              <w:t>&lt;!-- Custom scripts for all pages--&gt;</w:t>
            </w:r>
          </w:p>
          <w:p w14:paraId="45F69A78" w14:textId="1DE9B63B" w:rsidR="00DC12A6" w:rsidRDefault="00DC12A6" w:rsidP="00DF5DE3">
            <w:r>
              <w:t>&lt;script src="assets/js/sb-admin-2.min.js"&gt;&lt;/script&gt;</w:t>
            </w:r>
          </w:p>
          <w:p w14:paraId="6D67FD2F" w14:textId="58236418" w:rsidR="00DC12A6" w:rsidRDefault="00DC12A6" w:rsidP="00DF5DE3">
            <w:r>
              <w:t>&lt;/body&gt;</w:t>
            </w:r>
          </w:p>
          <w:p w14:paraId="759D0C65" w14:textId="2A00C7C8" w:rsidR="00DC12A6" w:rsidRDefault="00DC12A6" w:rsidP="00DF5DE3">
            <w:r>
              <w:t>&lt;/html&gt;</w:t>
            </w:r>
          </w:p>
        </w:tc>
      </w:tr>
    </w:tbl>
    <w:p w14:paraId="2DC72EC1" w14:textId="04037859" w:rsidR="00090BDE" w:rsidRDefault="00090BDE" w:rsidP="00D93689">
      <w:pPr>
        <w:spacing w:line="360" w:lineRule="auto"/>
        <w:jc w:val="both"/>
      </w:pPr>
    </w:p>
    <w:p w14:paraId="2432D671" w14:textId="7F5F8074" w:rsidR="00D3312E" w:rsidRDefault="00D3312E" w:rsidP="00090BDE">
      <w:pPr>
        <w:spacing w:line="360" w:lineRule="auto"/>
        <w:jc w:val="both"/>
      </w:pPr>
      <w:r>
        <w:rPr>
          <w:noProof/>
        </w:rPr>
        <mc:AlternateContent>
          <mc:Choice Requires="wps">
            <w:drawing>
              <wp:anchor distT="0" distB="0" distL="114300" distR="114300" simplePos="0" relativeHeight="251807744" behindDoc="0" locked="0" layoutInCell="1" allowOverlap="1" wp14:anchorId="5EB78C08" wp14:editId="3D883831">
                <wp:simplePos x="0" y="0"/>
                <wp:positionH relativeFrom="margin">
                  <wp:align>left</wp:align>
                </wp:positionH>
                <wp:positionV relativeFrom="paragraph">
                  <wp:posOffset>263525</wp:posOffset>
                </wp:positionV>
                <wp:extent cx="5124450" cy="7067550"/>
                <wp:effectExtent l="0" t="0" r="19050" b="19050"/>
                <wp:wrapTopAndBottom/>
                <wp:docPr id="59" name="Text Box 59"/>
                <wp:cNvGraphicFramePr/>
                <a:graphic xmlns:a="http://schemas.openxmlformats.org/drawingml/2006/main">
                  <a:graphicData uri="http://schemas.microsoft.com/office/word/2010/wordprocessingShape">
                    <wps:wsp>
                      <wps:cNvSpPr txBox="1"/>
                      <wps:spPr>
                        <a:xfrm>
                          <a:off x="0" y="0"/>
                          <a:ext cx="5124450" cy="7067550"/>
                        </a:xfrm>
                        <a:prstGeom prst="rect">
                          <a:avLst/>
                        </a:prstGeom>
                        <a:solidFill>
                          <a:schemeClr val="lt1"/>
                        </a:solidFill>
                        <a:ln w="6350">
                          <a:solidFill>
                            <a:prstClr val="black"/>
                          </a:solidFill>
                        </a:ln>
                      </wps:spPr>
                      <wps:txbx>
                        <w:txbxContent>
                          <w:p w14:paraId="2E3193B4" w14:textId="7AFD0F08" w:rsidR="004A1F81" w:rsidRDefault="004A1F81" w:rsidP="00DF5DE3">
                            <w:pPr>
                              <w:spacing w:line="240" w:lineRule="auto"/>
                            </w:pPr>
                            <w:r>
                              <w:t>&lt;?php</w:t>
                            </w:r>
                          </w:p>
                          <w:p w14:paraId="3EFC1FB5" w14:textId="77777777" w:rsidR="004A1F81" w:rsidRDefault="004A1F81" w:rsidP="00DF5DE3">
                            <w:pPr>
                              <w:spacing w:line="240" w:lineRule="auto"/>
                            </w:pPr>
                          </w:p>
                          <w:p w14:paraId="695928E2" w14:textId="1F02A3C5" w:rsidR="004A1F81" w:rsidRDefault="004A1F81" w:rsidP="00DF5DE3">
                            <w:pPr>
                              <w:spacing w:line="240" w:lineRule="auto"/>
                            </w:pPr>
                            <w:r>
                              <w:t>require_once 'function/koneksi.php';</w:t>
                            </w:r>
                          </w:p>
                          <w:p w14:paraId="1C8266E8" w14:textId="77777777" w:rsidR="004A1F81" w:rsidRDefault="004A1F81" w:rsidP="00DF5DE3">
                            <w:pPr>
                              <w:spacing w:line="240" w:lineRule="auto"/>
                            </w:pPr>
                          </w:p>
                          <w:p w14:paraId="51B28EF9" w14:textId="43516FD1" w:rsidR="004A1F81" w:rsidRDefault="004A1F81" w:rsidP="00DF5DE3">
                            <w:pPr>
                              <w:spacing w:line="240" w:lineRule="auto"/>
                            </w:pPr>
                            <w:r>
                              <w:t>if(isset($_POST['submit'])){</w:t>
                            </w:r>
                          </w:p>
                          <w:p w14:paraId="4A23C53E" w14:textId="263B880F" w:rsidR="004A1F81" w:rsidRDefault="004A1F81" w:rsidP="00DF5DE3">
                            <w:pPr>
                              <w:spacing w:line="240" w:lineRule="auto"/>
                            </w:pPr>
                            <w:r>
                              <w:t>$nama = $_POST['nama'];</w:t>
                            </w:r>
                          </w:p>
                          <w:p w14:paraId="5952ACBF" w14:textId="54DF66D6" w:rsidR="004A1F81" w:rsidRDefault="004A1F81" w:rsidP="00DF5DE3">
                            <w:pPr>
                              <w:spacing w:line="240" w:lineRule="auto"/>
                            </w:pPr>
                            <w:r>
                              <w:t>$nim = $_POST['nim'];</w:t>
                            </w:r>
                          </w:p>
                          <w:p w14:paraId="53B9F154" w14:textId="19791336" w:rsidR="004A1F81" w:rsidRDefault="004A1F81" w:rsidP="00DF5DE3">
                            <w:pPr>
                              <w:spacing w:line="240" w:lineRule="auto"/>
                            </w:pPr>
                            <w:r>
                              <w:t>$password = password_hash($nim, PASSWORD_DEFAULT);</w:t>
                            </w:r>
                          </w:p>
                          <w:p w14:paraId="1F6C0A78" w14:textId="54E2AE92" w:rsidR="004A1F81" w:rsidRDefault="004A1F81" w:rsidP="00DF5DE3">
                            <w:pPr>
                              <w:spacing w:line="240" w:lineRule="auto"/>
                            </w:pPr>
                            <w:r>
                              <w:t>$foto = 'default.jpg';</w:t>
                            </w:r>
                          </w:p>
                          <w:p w14:paraId="0EDA671A" w14:textId="174FFA79" w:rsidR="004A1F81" w:rsidRDefault="004A1F81" w:rsidP="00DF5DE3">
                            <w:pPr>
                              <w:spacing w:line="240" w:lineRule="auto"/>
                            </w:pPr>
                            <w:r>
                              <w:t>$email = $_POST['email'];</w:t>
                            </w:r>
                          </w:p>
                          <w:p w14:paraId="6BB20B30" w14:textId="7248A8DB" w:rsidR="004A1F81" w:rsidRDefault="004A1F81" w:rsidP="00DF5DE3">
                            <w:pPr>
                              <w:spacing w:line="240" w:lineRule="auto"/>
                            </w:pPr>
                            <w:r>
                              <w:t>$prodi = $_POST['prodi'];</w:t>
                            </w:r>
                          </w:p>
                          <w:p w14:paraId="286419DD" w14:textId="77777777" w:rsidR="004A1F81" w:rsidRDefault="004A1F81" w:rsidP="00DF5DE3">
                            <w:pPr>
                              <w:spacing w:line="240" w:lineRule="auto"/>
                            </w:pPr>
                          </w:p>
                          <w:p w14:paraId="2340FCA4" w14:textId="6882BC89" w:rsidR="004A1F81" w:rsidRDefault="004A1F81" w:rsidP="00DF5DE3">
                            <w:pPr>
                              <w:spacing w:line="240" w:lineRule="auto"/>
                            </w:pPr>
                            <w:r>
                              <w:t>$sql = "INSERT INTO mahasiswa(nama, nim, password, foto, email, prodi) VALUES('$nama', '$nim', '$password', '$foto','$email','$prodi')";</w:t>
                            </w:r>
                          </w:p>
                          <w:p w14:paraId="0F28F2C0" w14:textId="7A87D205" w:rsidR="004A1F81" w:rsidRDefault="004A1F81" w:rsidP="00DF5DE3">
                            <w:pPr>
                              <w:spacing w:line="240" w:lineRule="auto"/>
                            </w:pPr>
                            <w:r>
                              <w:t>mysqli_query($koneksi, $sql);</w:t>
                            </w:r>
                          </w:p>
                          <w:p w14:paraId="30F57B0E" w14:textId="77777777" w:rsidR="004A1F81" w:rsidRDefault="004A1F81" w:rsidP="00DF5DE3">
                            <w:pPr>
                              <w:spacing w:line="240" w:lineRule="auto"/>
                            </w:pPr>
                          </w:p>
                          <w:p w14:paraId="547E909E" w14:textId="47910C7E" w:rsidR="004A1F81" w:rsidRDefault="004A1F81" w:rsidP="00DF5DE3">
                            <w:pPr>
                              <w:spacing w:line="240" w:lineRule="auto"/>
                            </w:pPr>
                            <w:r>
                              <w:t>mysqli_query($koneksi, "INSERT INTO file(nim) VALUES('$nim')");</w:t>
                            </w:r>
                          </w:p>
                          <w:p w14:paraId="167ED0A6" w14:textId="22990F39" w:rsidR="004A1F81" w:rsidRDefault="004A1F81" w:rsidP="00DF5DE3">
                            <w:pPr>
                              <w:spacing w:line="240" w:lineRule="auto"/>
                            </w:pPr>
                            <w:r>
                              <w:t>header('Location: login.php');</w:t>
                            </w:r>
                          </w:p>
                          <w:p w14:paraId="1A171C37" w14:textId="64E9C231" w:rsidR="004A1F81" w:rsidRDefault="004A1F81" w:rsidP="00DF5DE3">
                            <w:pPr>
                              <w:spacing w:line="240" w:lineRule="auto"/>
                            </w:pPr>
                            <w:r>
                              <w:t>}</w:t>
                            </w:r>
                          </w:p>
                          <w:p w14:paraId="7FDA85F2" w14:textId="09197AC2" w:rsidR="004A1F81" w:rsidRDefault="004A1F81" w:rsidP="00DF5DE3">
                            <w:pPr>
                              <w:spacing w:line="240" w:lineRule="auto"/>
                            </w:pPr>
                            <w:r>
                              <w:t>?&gt;</w:t>
                            </w:r>
                          </w:p>
                          <w:p w14:paraId="3C2904C9" w14:textId="76CBAC63" w:rsidR="004A1F81" w:rsidRDefault="004A1F81" w:rsidP="00DF5DE3">
                            <w:pPr>
                              <w:spacing w:line="240" w:lineRule="auto"/>
                            </w:pPr>
                            <w:r>
                              <w:t>&lt;?php require_once 'function/koneksi.php' ;?&gt;</w:t>
                            </w:r>
                          </w:p>
                          <w:p w14:paraId="26A8FD93" w14:textId="77777777" w:rsidR="004A1F81" w:rsidRDefault="004A1F81" w:rsidP="00DF5DE3">
                            <w:pPr>
                              <w:spacing w:line="240" w:lineRule="auto"/>
                            </w:pPr>
                          </w:p>
                          <w:p w14:paraId="0CA96F8F" w14:textId="77777777" w:rsidR="004A1F81" w:rsidRDefault="004A1F81" w:rsidP="00DF5DE3">
                            <w:pPr>
                              <w:spacing w:line="240" w:lineRule="auto"/>
                            </w:pPr>
                            <w:r>
                              <w:t>&lt;!DOCTYPE html&gt;</w:t>
                            </w:r>
                          </w:p>
                          <w:p w14:paraId="5B2980F0" w14:textId="77777777" w:rsidR="004A1F81" w:rsidRDefault="004A1F81" w:rsidP="00DF5DE3">
                            <w:pPr>
                              <w:spacing w:line="240" w:lineRule="auto"/>
                            </w:pPr>
                            <w:r>
                              <w:t>&lt;html lang="en"&gt;</w:t>
                            </w:r>
                          </w:p>
                          <w:p w14:paraId="624455AC" w14:textId="77777777" w:rsidR="004A1F81" w:rsidRDefault="004A1F81" w:rsidP="00DF5DE3">
                            <w:pPr>
                              <w:spacing w:line="240" w:lineRule="auto"/>
                            </w:pPr>
                            <w:r>
                              <w:t>&lt;head&gt;</w:t>
                            </w:r>
                          </w:p>
                          <w:p w14:paraId="72978332" w14:textId="7EA142F4" w:rsidR="004A1F81" w:rsidRDefault="004A1F81" w:rsidP="00DF5DE3">
                            <w:pPr>
                              <w:spacing w:line="240" w:lineRule="auto"/>
                            </w:pPr>
                            <w:r>
                              <w:t>&lt;meta charset="utf-8"&gt;</w:t>
                            </w:r>
                          </w:p>
                          <w:p w14:paraId="3990FB97" w14:textId="77777777" w:rsidR="004A1F81" w:rsidRDefault="004A1F81" w:rsidP="00D3312E">
                            <w:pPr>
                              <w:spacing w:line="240" w:lineRule="auto"/>
                              <w:jc w:val="both"/>
                            </w:pPr>
                            <w:r>
                              <w:t xml:space="preserve">  &lt;meta http-equiv="X-UA-Compatible" content="IE=edge"&gt;</w:t>
                            </w:r>
                          </w:p>
                          <w:p w14:paraId="0A10B563" w14:textId="77777777" w:rsidR="004A1F81" w:rsidRDefault="004A1F81" w:rsidP="00D3312E">
                            <w:pPr>
                              <w:spacing w:line="240" w:lineRule="auto"/>
                              <w:jc w:val="both"/>
                            </w:pPr>
                            <w:r>
                              <w:t xml:space="preserve">  &lt;meta name="viewport" content="width=device-width, initial-scale=1, shrink-to-fit=no"&gt;</w:t>
                            </w:r>
                          </w:p>
                          <w:p w14:paraId="3E0B4F29" w14:textId="77777777" w:rsidR="004A1F81" w:rsidRDefault="004A1F81" w:rsidP="00D3312E">
                            <w:pPr>
                              <w:spacing w:line="240" w:lineRule="auto"/>
                              <w:jc w:val="both"/>
                            </w:pPr>
                            <w:r>
                              <w:t xml:space="preserve">  &lt;meta name="description" content=""&gt;</w:t>
                            </w:r>
                          </w:p>
                          <w:p w14:paraId="124C6762" w14:textId="52E8BA93" w:rsidR="004A1F81" w:rsidRDefault="004A1F81" w:rsidP="00D3312E">
                            <w:pPr>
                              <w:spacing w:line="240" w:lineRule="auto"/>
                              <w:jc w:val="both"/>
                            </w:pPr>
                            <w:r>
                              <w:t xml:space="preserve">  &lt;meta name="author" conten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B78C08" id="Text Box 59" o:spid="_x0000_s1043" type="#_x0000_t202" style="position:absolute;left:0;text-align:left;margin-left:0;margin-top:20.75pt;width:403.5pt;height:556.5pt;z-index:25180774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" fillcolor="white [3201]" strokeweight=".5pt">
                <v:textbox>
                  <w:txbxContent>
                    <w:p w14:paraId="2E3193B4" w14:textId="7AFD0F08" w:rsidR="004A1F81" w:rsidRDefault="004A1F81" w:rsidP="00DF5DE3">
                      <w:pPr>
                        <w:spacing w:line="240" w:lineRule="auto"/>
                      </w:pPr>
                      <w:r>
                        <w:t>&lt;?php</w:t>
                      </w:r>
                    </w:p>
                    <w:p w14:paraId="3EFC1FB5" w14:textId="77777777" w:rsidR="004A1F81" w:rsidRDefault="004A1F81" w:rsidP="00DF5DE3">
                      <w:pPr>
                        <w:spacing w:line="240" w:lineRule="auto"/>
                      </w:pPr>
                    </w:p>
                    <w:p w14:paraId="695928E2" w14:textId="1F02A3C5" w:rsidR="004A1F81" w:rsidRDefault="004A1F81" w:rsidP="00DF5DE3">
                      <w:pPr>
                        <w:spacing w:line="240" w:lineRule="auto"/>
                      </w:pPr>
                      <w:r>
                        <w:t>require_once 'function/koneksi.php';</w:t>
                      </w:r>
                    </w:p>
                    <w:p w14:paraId="1C8266E8" w14:textId="77777777" w:rsidR="004A1F81" w:rsidRDefault="004A1F81" w:rsidP="00DF5DE3">
                      <w:pPr>
                        <w:spacing w:line="240" w:lineRule="auto"/>
                      </w:pPr>
                    </w:p>
                    <w:p w14:paraId="51B28EF9" w14:textId="43516FD1" w:rsidR="004A1F81" w:rsidRDefault="004A1F81" w:rsidP="00DF5DE3">
                      <w:pPr>
                        <w:spacing w:line="240" w:lineRule="auto"/>
                      </w:pPr>
                      <w:r>
                        <w:t>if(isset($_POST['submit'])){</w:t>
                      </w:r>
                    </w:p>
                    <w:p w14:paraId="4A23C53E" w14:textId="263B880F" w:rsidR="004A1F81" w:rsidRDefault="004A1F81" w:rsidP="00DF5DE3">
                      <w:pPr>
                        <w:spacing w:line="240" w:lineRule="auto"/>
                      </w:pPr>
                      <w:r>
                        <w:t>$nama = $_POST['nama'];</w:t>
                      </w:r>
                    </w:p>
                    <w:p w14:paraId="5952ACBF" w14:textId="54DF66D6" w:rsidR="004A1F81" w:rsidRDefault="004A1F81" w:rsidP="00DF5DE3">
                      <w:pPr>
                        <w:spacing w:line="240" w:lineRule="auto"/>
                      </w:pPr>
                      <w:r>
                        <w:t>$nim = $_POST['nim'];</w:t>
                      </w:r>
                    </w:p>
                    <w:p w14:paraId="53B9F154" w14:textId="19791336" w:rsidR="004A1F81" w:rsidRDefault="004A1F81" w:rsidP="00DF5DE3">
                      <w:pPr>
                        <w:spacing w:line="240" w:lineRule="auto"/>
                      </w:pPr>
                      <w:r>
                        <w:t>$password = password_hash($nim, PASSWORD_DEFAULT);</w:t>
                      </w:r>
                    </w:p>
                    <w:p w14:paraId="1F6C0A78" w14:textId="54E2AE92" w:rsidR="004A1F81" w:rsidRDefault="004A1F81" w:rsidP="00DF5DE3">
                      <w:pPr>
                        <w:spacing w:line="240" w:lineRule="auto"/>
                      </w:pPr>
                      <w:r>
                        <w:t>$foto = 'default.jpg';</w:t>
                      </w:r>
                    </w:p>
                    <w:p w14:paraId="0EDA671A" w14:textId="174FFA79" w:rsidR="004A1F81" w:rsidRDefault="004A1F81" w:rsidP="00DF5DE3">
                      <w:pPr>
                        <w:spacing w:line="240" w:lineRule="auto"/>
                      </w:pPr>
                      <w:r>
                        <w:t>$email = $_POST['email'];</w:t>
                      </w:r>
                    </w:p>
                    <w:p w14:paraId="6BB20B30" w14:textId="7248A8DB" w:rsidR="004A1F81" w:rsidRDefault="004A1F81" w:rsidP="00DF5DE3">
                      <w:pPr>
                        <w:spacing w:line="240" w:lineRule="auto"/>
                      </w:pPr>
                      <w:r>
                        <w:t>$prodi = $_POST['prodi'];</w:t>
                      </w:r>
                    </w:p>
                    <w:p w14:paraId="286419DD" w14:textId="77777777" w:rsidR="004A1F81" w:rsidRDefault="004A1F81" w:rsidP="00DF5DE3">
                      <w:pPr>
                        <w:spacing w:line="240" w:lineRule="auto"/>
                      </w:pPr>
                    </w:p>
                    <w:p w14:paraId="2340FCA4" w14:textId="6882BC89" w:rsidR="004A1F81" w:rsidRDefault="004A1F81" w:rsidP="00DF5DE3">
                      <w:pPr>
                        <w:spacing w:line="240" w:lineRule="auto"/>
                      </w:pPr>
                      <w:r>
                        <w:t>$sql = "INSERT INTO mahasiswa(nama, nim, password, foto, email, prodi) VALUES('$nama', '$nim', '$password', '$foto','$email','$prodi')";</w:t>
                      </w:r>
                    </w:p>
                    <w:p w14:paraId="0F28F2C0" w14:textId="7A87D205" w:rsidR="004A1F81" w:rsidRDefault="004A1F81" w:rsidP="00DF5DE3">
                      <w:pPr>
                        <w:spacing w:line="240" w:lineRule="auto"/>
                      </w:pPr>
                      <w:r>
                        <w:t>mysqli_query($koneksi, $sql);</w:t>
                      </w:r>
                    </w:p>
                    <w:p w14:paraId="30F57B0E" w14:textId="77777777" w:rsidR="004A1F81" w:rsidRDefault="004A1F81" w:rsidP="00DF5DE3">
                      <w:pPr>
                        <w:spacing w:line="240" w:lineRule="auto"/>
                      </w:pPr>
                    </w:p>
                    <w:p w14:paraId="547E909E" w14:textId="47910C7E" w:rsidR="004A1F81" w:rsidRDefault="004A1F81" w:rsidP="00DF5DE3">
                      <w:pPr>
                        <w:spacing w:line="240" w:lineRule="auto"/>
                      </w:pPr>
                      <w:r>
                        <w:t>mysqli_query($koneksi, "INSERT INTO file(nim) VALUES('$nim')");</w:t>
                      </w:r>
                    </w:p>
                    <w:p w14:paraId="167ED0A6" w14:textId="22990F39" w:rsidR="004A1F81" w:rsidRDefault="004A1F81" w:rsidP="00DF5DE3">
                      <w:pPr>
                        <w:spacing w:line="240" w:lineRule="auto"/>
                      </w:pPr>
                      <w:r>
                        <w:t>header('Location: login.php');</w:t>
                      </w:r>
                    </w:p>
                    <w:p w14:paraId="1A171C37" w14:textId="64E9C231" w:rsidR="004A1F81" w:rsidRDefault="004A1F81" w:rsidP="00DF5DE3">
                      <w:pPr>
                        <w:spacing w:line="240" w:lineRule="auto"/>
                      </w:pPr>
                      <w:r>
                        <w:t>}</w:t>
                      </w:r>
                    </w:p>
                    <w:p w14:paraId="7FDA85F2" w14:textId="09197AC2" w:rsidR="004A1F81" w:rsidRDefault="004A1F81" w:rsidP="00DF5DE3">
                      <w:pPr>
                        <w:spacing w:line="240" w:lineRule="auto"/>
                      </w:pPr>
                      <w:r>
                        <w:t>?&gt;</w:t>
                      </w:r>
                    </w:p>
                    <w:p w14:paraId="3C2904C9" w14:textId="76CBAC63" w:rsidR="004A1F81" w:rsidRDefault="004A1F81" w:rsidP="00DF5DE3">
                      <w:pPr>
                        <w:spacing w:line="240" w:lineRule="auto"/>
                      </w:pPr>
                      <w:r>
                        <w:t>&lt;?php require_once 'function/koneksi.php' ;?&gt;</w:t>
                      </w:r>
                    </w:p>
                    <w:p w14:paraId="26A8FD93" w14:textId="77777777" w:rsidR="004A1F81" w:rsidRDefault="004A1F81" w:rsidP="00DF5DE3">
                      <w:pPr>
                        <w:spacing w:line="240" w:lineRule="auto"/>
                      </w:pPr>
                    </w:p>
                    <w:p w14:paraId="0CA96F8F" w14:textId="77777777" w:rsidR="004A1F81" w:rsidRDefault="004A1F81" w:rsidP="00DF5DE3">
                      <w:pPr>
                        <w:spacing w:line="240" w:lineRule="auto"/>
                      </w:pPr>
                      <w:r>
                        <w:t>&lt;!DOCTYPE html&gt;</w:t>
                      </w:r>
                    </w:p>
                    <w:p w14:paraId="5B2980F0" w14:textId="77777777" w:rsidR="004A1F81" w:rsidRDefault="004A1F81" w:rsidP="00DF5DE3">
                      <w:pPr>
                        <w:spacing w:line="240" w:lineRule="auto"/>
                      </w:pPr>
                      <w:r>
                        <w:t>&lt;html lang="en"&gt;</w:t>
                      </w:r>
                    </w:p>
                    <w:p w14:paraId="624455AC" w14:textId="77777777" w:rsidR="004A1F81" w:rsidRDefault="004A1F81" w:rsidP="00DF5DE3">
                      <w:pPr>
                        <w:spacing w:line="240" w:lineRule="auto"/>
                      </w:pPr>
                      <w:r>
                        <w:t>&lt;head&gt;</w:t>
                      </w:r>
                    </w:p>
                    <w:p w14:paraId="72978332" w14:textId="7EA142F4" w:rsidR="004A1F81" w:rsidRDefault="004A1F81" w:rsidP="00DF5DE3">
                      <w:pPr>
                        <w:spacing w:line="240" w:lineRule="auto"/>
                      </w:pPr>
                      <w:r>
                        <w:t>&lt;meta charset="utf-8"&gt;</w:t>
                      </w:r>
                    </w:p>
                    <w:p w14:paraId="3990FB97" w14:textId="77777777" w:rsidR="004A1F81" w:rsidRDefault="004A1F81" w:rsidP="00D3312E">
                      <w:pPr>
                        <w:spacing w:line="240" w:lineRule="auto"/>
                        <w:jc w:val="both"/>
                      </w:pPr>
                      <w:r>
                        <w:t xml:space="preserve">  &lt;meta http-equiv="X-UA-Compatible" content="IE=edge"&gt;</w:t>
                      </w:r>
                    </w:p>
                    <w:p w14:paraId="0A10B563" w14:textId="77777777" w:rsidR="004A1F81" w:rsidRDefault="004A1F81" w:rsidP="00D3312E">
                      <w:pPr>
                        <w:spacing w:line="240" w:lineRule="auto"/>
                        <w:jc w:val="both"/>
                      </w:pPr>
                      <w:r>
                        <w:t xml:space="preserve">  &lt;meta name="viewport" content="width=device-width, initial-scale=1, shrink-to-fit=no"&gt;</w:t>
                      </w:r>
                    </w:p>
                    <w:p w14:paraId="3E0B4F29" w14:textId="77777777" w:rsidR="004A1F81" w:rsidRDefault="004A1F81" w:rsidP="00D3312E">
                      <w:pPr>
                        <w:spacing w:line="240" w:lineRule="auto"/>
                        <w:jc w:val="both"/>
                      </w:pPr>
                      <w:r>
                        <w:t xml:space="preserve">  &lt;meta name="description" content=""&gt;</w:t>
                      </w:r>
                    </w:p>
                    <w:p w14:paraId="124C6762" w14:textId="52E8BA93" w:rsidR="004A1F81" w:rsidRDefault="004A1F81" w:rsidP="00D3312E">
                      <w:pPr>
                        <w:spacing w:line="240" w:lineRule="auto"/>
                        <w:jc w:val="both"/>
                      </w:pPr>
                      <w:r>
                        <w:t xml:space="preserve">  &lt;meta name="author" content=""&gt;</w:t>
                      </w:r>
                    </w:p>
                  </w:txbxContent>
                </v:textbox>
                <w10:wrap type="topAndBottom" anchorx="margin"/>
              </v:shape>
            </w:pict>
          </mc:Fallback>
        </mc:AlternateContent>
      </w:r>
      <w:r w:rsidR="00090BDE">
        <w:t>Script Program Halaman Registrasi</w:t>
      </w:r>
    </w:p>
    <w:p w14:paraId="5A1A29C1" w14:textId="578044ED" w:rsidR="00D3312E" w:rsidRDefault="00D3312E" w:rsidP="00090BDE">
      <w:pPr>
        <w:spacing w:line="360" w:lineRule="auto"/>
        <w:jc w:val="both"/>
      </w:pPr>
      <w:r>
        <w:rPr>
          <w:noProof/>
        </w:rPr>
        <w:lastRenderedPageBreak/>
        <mc:AlternateContent>
          <mc:Choice Requires="wps">
            <w:drawing>
              <wp:anchor distT="0" distB="0" distL="114300" distR="114300" simplePos="0" relativeHeight="251809792" behindDoc="0" locked="0" layoutInCell="1" allowOverlap="1" wp14:anchorId="6EE12DCF" wp14:editId="3D16290B">
                <wp:simplePos x="0" y="0"/>
                <wp:positionH relativeFrom="margin">
                  <wp:align>left</wp:align>
                </wp:positionH>
                <wp:positionV relativeFrom="paragraph">
                  <wp:posOffset>575</wp:posOffset>
                </wp:positionV>
                <wp:extent cx="5124450" cy="8676005"/>
                <wp:effectExtent l="0" t="0" r="19050" b="10795"/>
                <wp:wrapTopAndBottom/>
                <wp:docPr id="61" name="Text Box 61"/>
                <wp:cNvGraphicFramePr/>
                <a:graphic xmlns:a="http://schemas.openxmlformats.org/drawingml/2006/main">
                  <a:graphicData uri="http://schemas.microsoft.com/office/word/2010/wordprocessingShape">
                    <wps:wsp>
                      <wps:cNvSpPr txBox="1"/>
                      <wps:spPr>
                        <a:xfrm>
                          <a:off x="0" y="0"/>
                          <a:ext cx="5124450" cy="8676167"/>
                        </a:xfrm>
                        <a:prstGeom prst="rect">
                          <a:avLst/>
                        </a:prstGeom>
                        <a:solidFill>
                          <a:schemeClr val="lt1"/>
                        </a:solidFill>
                        <a:ln w="6350">
                          <a:solidFill>
                            <a:prstClr val="black"/>
                          </a:solidFill>
                        </a:ln>
                      </wps:spPr>
                      <wps:txbx>
                        <w:txbxContent>
                          <w:p w14:paraId="61E1A598" w14:textId="0B92878D" w:rsidR="004A1F81" w:rsidRDefault="004A1F81" w:rsidP="00DF5DE3">
                            <w:pPr>
                              <w:spacing w:line="240" w:lineRule="auto"/>
                            </w:pPr>
                            <w:r>
                              <w:t>&lt;meta http-equiv="X-UA-Compatible" content="IE=edge"&gt;</w:t>
                            </w:r>
                          </w:p>
                          <w:p w14:paraId="289A96EE" w14:textId="0F66D7E9" w:rsidR="004A1F81" w:rsidRDefault="004A1F81" w:rsidP="00DF5DE3">
                            <w:pPr>
                              <w:spacing w:line="240" w:lineRule="auto"/>
                            </w:pPr>
                            <w:r>
                              <w:t>&lt;meta name="viewport" content="width=device-width, initial-scale=1, shrink-to-fit=no"&gt;</w:t>
                            </w:r>
                          </w:p>
                          <w:p w14:paraId="4D9CF2B7" w14:textId="7775B525" w:rsidR="004A1F81" w:rsidRDefault="004A1F81" w:rsidP="00DF5DE3">
                            <w:pPr>
                              <w:spacing w:line="240" w:lineRule="auto"/>
                            </w:pPr>
                            <w:r>
                              <w:t>&lt;meta name="description" content=""&gt;</w:t>
                            </w:r>
                          </w:p>
                          <w:p w14:paraId="1918308C" w14:textId="79B352C9" w:rsidR="004A1F81" w:rsidRDefault="004A1F81" w:rsidP="00DF5DE3">
                            <w:pPr>
                              <w:spacing w:line="240" w:lineRule="auto"/>
                            </w:pPr>
                            <w:r>
                              <w:t>&lt;meta name="author" content=""&gt;</w:t>
                            </w:r>
                          </w:p>
                          <w:p w14:paraId="03974A88" w14:textId="5E12F203" w:rsidR="004A1F81" w:rsidRDefault="004A1F81" w:rsidP="00DF5DE3">
                            <w:pPr>
                              <w:spacing w:line="240" w:lineRule="auto"/>
                            </w:pPr>
                          </w:p>
                          <w:p w14:paraId="16C769C7" w14:textId="77777777" w:rsidR="004A1F81" w:rsidRDefault="004A1F81" w:rsidP="00DF5DE3">
                            <w:pPr>
                              <w:spacing w:line="240" w:lineRule="auto"/>
                            </w:pPr>
                            <w:r>
                              <w:t>&lt;title&gt;Login Mahasiswa&lt;/title&gt;</w:t>
                            </w:r>
                          </w:p>
                          <w:p w14:paraId="7B31C6F0" w14:textId="77777777" w:rsidR="004A1F81" w:rsidRDefault="004A1F81" w:rsidP="00DF5DE3">
                            <w:pPr>
                              <w:spacing w:line="240" w:lineRule="auto"/>
                            </w:pPr>
                          </w:p>
                          <w:p w14:paraId="3FA9E89D" w14:textId="6F7BDD15" w:rsidR="004A1F81" w:rsidRDefault="004A1F81" w:rsidP="00DF5DE3">
                            <w:pPr>
                              <w:spacing w:line="240" w:lineRule="auto"/>
                            </w:pPr>
                            <w:r>
                              <w:t>&lt;!-- Custom fonts for this template--&gt;</w:t>
                            </w:r>
                          </w:p>
                          <w:p w14:paraId="744D9996" w14:textId="7DDD5667" w:rsidR="004A1F81" w:rsidRDefault="004A1F81" w:rsidP="00DF5DE3">
                            <w:pPr>
                              <w:spacing w:line="240" w:lineRule="auto"/>
                            </w:pPr>
                            <w:r>
                              <w:t>&lt;link href="assets/vendor/fontawesome-free/css/all.min.css" rel="stylesheet" type="text/css"&gt;</w:t>
                            </w:r>
                          </w:p>
                          <w:p w14:paraId="600A056D" w14:textId="2F489D4A" w:rsidR="004A1F81" w:rsidRDefault="004A1F81" w:rsidP="00DF5DE3">
                            <w:pPr>
                              <w:spacing w:line="240" w:lineRule="auto"/>
                            </w:pPr>
                            <w:r>
                              <w:t>&lt;link href="https://fonts.googleapis.com/css?family=Nunito:200,200i,300,300i,400,400i,600,600i,700,700i,800,800i,900,900i" rel="stylesheet"&gt;</w:t>
                            </w:r>
                          </w:p>
                          <w:p w14:paraId="7B7F2333" w14:textId="77777777" w:rsidR="004A1F81" w:rsidRDefault="004A1F81" w:rsidP="00DF5DE3">
                            <w:pPr>
                              <w:spacing w:line="240" w:lineRule="auto"/>
                            </w:pPr>
                          </w:p>
                          <w:p w14:paraId="57765E5A" w14:textId="0FC6DAB4" w:rsidR="004A1F81" w:rsidRDefault="004A1F81" w:rsidP="00DF5DE3">
                            <w:pPr>
                              <w:spacing w:line="240" w:lineRule="auto"/>
                            </w:pPr>
                            <w:r>
                              <w:t>&lt;!-- Custom styles for this template--&gt;</w:t>
                            </w:r>
                          </w:p>
                          <w:p w14:paraId="730E823A" w14:textId="5AC0F56B" w:rsidR="004A1F81" w:rsidRDefault="004A1F81" w:rsidP="00DF5DE3">
                            <w:pPr>
                              <w:spacing w:line="240" w:lineRule="auto"/>
                            </w:pPr>
                            <w:r>
                              <w:t>&lt;link href="assets/css/sb-admin-2.min.css" rel="stylesheet"&gt;</w:t>
                            </w:r>
                          </w:p>
                          <w:p w14:paraId="0EA6DB9E" w14:textId="77777777" w:rsidR="004A1F81" w:rsidRDefault="004A1F81" w:rsidP="00DF5DE3">
                            <w:pPr>
                              <w:spacing w:line="240" w:lineRule="auto"/>
                            </w:pPr>
                          </w:p>
                          <w:p w14:paraId="3243E948" w14:textId="77777777" w:rsidR="004A1F81" w:rsidRDefault="004A1F81" w:rsidP="00DF5DE3">
                            <w:pPr>
                              <w:spacing w:line="240" w:lineRule="auto"/>
                            </w:pPr>
                            <w:r>
                              <w:t>&lt;/head&gt;</w:t>
                            </w:r>
                          </w:p>
                          <w:p w14:paraId="7259416D" w14:textId="77777777" w:rsidR="004A1F81" w:rsidRDefault="004A1F81" w:rsidP="00DF5DE3">
                            <w:pPr>
                              <w:spacing w:line="240" w:lineRule="auto"/>
                            </w:pPr>
                          </w:p>
                          <w:p w14:paraId="652FDD5E" w14:textId="77777777" w:rsidR="004A1F81" w:rsidRDefault="004A1F81" w:rsidP="00DF5DE3">
                            <w:pPr>
                              <w:spacing w:line="240" w:lineRule="auto"/>
                            </w:pPr>
                            <w:r>
                              <w:t>&lt;body class="bg-gradient-primary"&gt;</w:t>
                            </w:r>
                          </w:p>
                          <w:p w14:paraId="784C5934" w14:textId="77777777" w:rsidR="004A1F81" w:rsidRDefault="004A1F81" w:rsidP="00DF5DE3">
                            <w:pPr>
                              <w:spacing w:line="240" w:lineRule="auto"/>
                            </w:pPr>
                          </w:p>
                          <w:p w14:paraId="24071BF9" w14:textId="3793F565" w:rsidR="004A1F81" w:rsidRDefault="004A1F81" w:rsidP="00DF5DE3">
                            <w:pPr>
                              <w:spacing w:line="240" w:lineRule="auto"/>
                            </w:pPr>
                            <w:r>
                              <w:t>&lt;div class="container"&gt;</w:t>
                            </w:r>
                          </w:p>
                          <w:p w14:paraId="3FC8F181" w14:textId="77777777" w:rsidR="004A1F81" w:rsidRDefault="004A1F81" w:rsidP="00DF5DE3">
                            <w:pPr>
                              <w:spacing w:line="240" w:lineRule="auto"/>
                            </w:pPr>
                          </w:p>
                          <w:p w14:paraId="1AE5B7BC" w14:textId="4239F045" w:rsidR="004A1F81" w:rsidRDefault="004A1F81" w:rsidP="00DF5DE3">
                            <w:pPr>
                              <w:spacing w:line="240" w:lineRule="auto"/>
                            </w:pPr>
                            <w:r>
                              <w:t>&lt;!-- Outer Row --&gt;</w:t>
                            </w:r>
                          </w:p>
                          <w:p w14:paraId="79C660EA" w14:textId="43C352F8" w:rsidR="004A1F81" w:rsidRDefault="004A1F81" w:rsidP="00DF5DE3">
                            <w:pPr>
                              <w:spacing w:line="240" w:lineRule="auto"/>
                            </w:pPr>
                            <w:r>
                              <w:t>&lt;div class="row justify-content-center mt-5"&gt;</w:t>
                            </w:r>
                          </w:p>
                          <w:p w14:paraId="4A80E4FF" w14:textId="77777777" w:rsidR="004A1F81" w:rsidRDefault="004A1F81" w:rsidP="00DF5DE3">
                            <w:pPr>
                              <w:spacing w:line="240" w:lineRule="auto"/>
                            </w:pPr>
                          </w:p>
                          <w:p w14:paraId="4DDDEB5E" w14:textId="3752CE02" w:rsidR="004A1F81" w:rsidRDefault="004A1F81" w:rsidP="00DF5DE3">
                            <w:pPr>
                              <w:spacing w:line="240" w:lineRule="auto"/>
                            </w:pPr>
                            <w:r>
                              <w:t>&lt;div class="col-lg-6"&gt;</w:t>
                            </w:r>
                          </w:p>
                          <w:p w14:paraId="559B6218" w14:textId="77777777" w:rsidR="004A1F81" w:rsidRDefault="004A1F81" w:rsidP="00DF5DE3">
                            <w:pPr>
                              <w:spacing w:line="240" w:lineRule="auto"/>
                            </w:pPr>
                          </w:p>
                          <w:p w14:paraId="450F109B" w14:textId="7EB5FB5D" w:rsidR="004A1F81" w:rsidRDefault="004A1F81" w:rsidP="00DF5DE3">
                            <w:pPr>
                              <w:spacing w:line="240" w:lineRule="auto"/>
                            </w:pPr>
                            <w:r>
                              <w:t>&lt;div class="card o-hidden border-0 shadow-lg my-5"&gt;</w:t>
                            </w:r>
                          </w:p>
                          <w:p w14:paraId="6DFCD4A3" w14:textId="26791A6B" w:rsidR="004A1F81" w:rsidRDefault="004A1F81" w:rsidP="00DF5DE3">
                            <w:pPr>
                              <w:spacing w:line="240" w:lineRule="auto"/>
                            </w:pPr>
                            <w:r>
                              <w:t>&lt;div class="card-body p-0"&gt;</w:t>
                            </w:r>
                          </w:p>
                          <w:p w14:paraId="17765240" w14:textId="0EF749A0" w:rsidR="004A1F81" w:rsidRDefault="004A1F81" w:rsidP="00DF5DE3">
                            <w:pPr>
                              <w:spacing w:line="240" w:lineRule="auto"/>
                            </w:pPr>
                            <w:r>
                              <w:t>&lt;!-- Nested Row within Card Body --&gt;</w:t>
                            </w:r>
                          </w:p>
                          <w:p w14:paraId="313E1D6B" w14:textId="3FD02EEE" w:rsidR="004A1F81" w:rsidRDefault="004A1F81" w:rsidP="00DF5DE3">
                            <w:pPr>
                              <w:spacing w:line="240" w:lineRule="auto"/>
                            </w:pPr>
                            <w:r>
                              <w:t>&lt;div class="row"&gt;</w:t>
                            </w:r>
                          </w:p>
                          <w:p w14:paraId="36FB663E" w14:textId="30A535F5" w:rsidR="004A1F81" w:rsidRDefault="004A1F81" w:rsidP="00DF5DE3">
                            <w:pPr>
                              <w:spacing w:line="240" w:lineRule="auto"/>
                            </w:pPr>
                            <w:r>
                              <w:t>&lt;div class="col-lg"&gt;</w:t>
                            </w:r>
                          </w:p>
                          <w:p w14:paraId="658E203A" w14:textId="4D13B525" w:rsidR="004A1F81" w:rsidRDefault="004A1F81" w:rsidP="00DF5DE3">
                            <w:pPr>
                              <w:spacing w:line="240" w:lineRule="auto"/>
                            </w:pPr>
                            <w:r>
                              <w:t>&lt;div class="p-5"&gt;</w:t>
                            </w:r>
                          </w:p>
                          <w:p w14:paraId="18774AC2" w14:textId="08192EAD" w:rsidR="004A1F81" w:rsidRDefault="004A1F81" w:rsidP="00DF5DE3">
                            <w:pPr>
                              <w:spacing w:line="240" w:lineRule="auto"/>
                            </w:pPr>
                            <w:r>
                              <w:t>&lt;div class="text-center"&gt;</w:t>
                            </w:r>
                          </w:p>
                          <w:p w14:paraId="337BA75B" w14:textId="49205B58" w:rsidR="004A1F81" w:rsidRDefault="004A1F81" w:rsidP="00DF5DE3">
                            <w:pPr>
                              <w:spacing w:line="240" w:lineRule="auto"/>
                            </w:pPr>
                            <w:r>
                              <w:t>&lt;h1 class="h4 text-gray-900 mb-4"&gt;Registrasi&lt;/h1&gt;</w:t>
                            </w:r>
                          </w:p>
                          <w:p w14:paraId="29D00E59" w14:textId="795D1728" w:rsidR="004A1F81" w:rsidRDefault="004A1F81" w:rsidP="00DF5DE3">
                            <w:pPr>
                              <w:spacing w:line="240" w:lineRule="auto"/>
                            </w:pPr>
                            <w:r>
                              <w:t>&lt;/div&gt;</w:t>
                            </w:r>
                          </w:p>
                          <w:p w14:paraId="2DC34054" w14:textId="77777777" w:rsidR="004A1F81" w:rsidRDefault="004A1F81" w:rsidP="00DF5DE3">
                            <w:pPr>
                              <w:spacing w:line="240" w:lineRule="auto"/>
                            </w:pPr>
                          </w:p>
                          <w:p w14:paraId="3687A1BF" w14:textId="034E51B8" w:rsidR="004A1F81" w:rsidRDefault="004A1F81" w:rsidP="00DF5DE3">
                            <w:pPr>
                              <w:spacing w:line="240" w:lineRule="auto"/>
                            </w:pPr>
                            <w:r>
                              <w:t>&lt;form class="user" method="POST" action=""&gt;</w:t>
                            </w:r>
                          </w:p>
                          <w:p w14:paraId="0C54DDF4" w14:textId="6EA1C0CE" w:rsidR="004A1F81" w:rsidRDefault="004A1F81" w:rsidP="00DF5DE3">
                            <w:pPr>
                              <w:spacing w:line="240" w:lineRule="auto"/>
                            </w:pPr>
                            <w:r>
                              <w:t>&lt;div class="form-group"&gt;</w:t>
                            </w:r>
                          </w:p>
                          <w:p w14:paraId="2ED38AA5" w14:textId="4E6E8B2F" w:rsidR="004A1F81" w:rsidRDefault="004A1F81" w:rsidP="00DF5DE3">
                            <w:pPr>
                              <w:spacing w:line="240" w:lineRule="auto"/>
                            </w:pPr>
                            <w:r>
                              <w:t>&lt;input type="text" class="form-control form-control-user" placeholder="Nama" name="nama"&gt;</w:t>
                            </w:r>
                          </w:p>
                          <w:p w14:paraId="047AADD8" w14:textId="01DE6DA8" w:rsidR="004A1F81" w:rsidRDefault="004A1F81" w:rsidP="00DF5DE3">
                            <w:pPr>
                              <w:spacing w:line="240" w:lineRule="auto"/>
                            </w:pPr>
                            <w:r>
                              <w:t>&lt;/div&gt;</w:t>
                            </w:r>
                          </w:p>
                          <w:p w14:paraId="716BD909" w14:textId="77777777" w:rsidR="004A1F81" w:rsidRDefault="004A1F81" w:rsidP="00DF5DE3">
                            <w:pPr>
                              <w:spacing w:line="240" w:lineRule="auto"/>
                            </w:pPr>
                          </w:p>
                          <w:p w14:paraId="5172167E" w14:textId="4D2188DE" w:rsidR="004A1F81" w:rsidRDefault="004A1F81" w:rsidP="00DF5DE3">
                            <w:pPr>
                              <w:spacing w:line="240" w:lineRule="auto"/>
                            </w:pPr>
                            <w:r>
                              <w:t>&lt;div class="form-group"&gt;</w:t>
                            </w:r>
                          </w:p>
                          <w:p w14:paraId="20D5D317" w14:textId="1A8C8764" w:rsidR="004A1F81" w:rsidRDefault="004A1F81" w:rsidP="00DF5DE3">
                            <w:pPr>
                              <w:spacing w:line="240" w:lineRule="auto"/>
                            </w:pPr>
                            <w:r>
                              <w:t>&lt;input type="text" class="form-control form-control-user" placeholder="NIM" name="nim"&gt;</w:t>
                            </w:r>
                          </w:p>
                          <w:p w14:paraId="460FE1BC" w14:textId="1C32D089" w:rsidR="004A1F81" w:rsidRDefault="004A1F81" w:rsidP="00DF5DE3">
                            <w:pPr>
                              <w:spacing w:line="240" w:lineRule="auto"/>
                            </w:pPr>
                            <w:r>
                              <w:t>&lt;/div&gt;</w:t>
                            </w:r>
                          </w:p>
                          <w:p w14:paraId="6A53D4F7" w14:textId="77777777" w:rsidR="004A1F81" w:rsidRDefault="004A1F81" w:rsidP="00DF5DE3">
                            <w:pPr>
                              <w:spacing w:line="240" w:lineRule="auto"/>
                            </w:pPr>
                          </w:p>
                          <w:p w14:paraId="2D1E089C" w14:textId="6476DD00" w:rsidR="004A1F81" w:rsidRDefault="004A1F81" w:rsidP="00D3312E">
                            <w:pPr>
                              <w:spacing w:line="240" w:lineRule="auto"/>
                              <w:jc w:val="both"/>
                            </w:pPr>
                            <w:r>
                              <w:t>&lt;div class="form-group"&gt;</w:t>
                            </w:r>
                          </w:p>
                          <w:p w14:paraId="743D0C54" w14:textId="77777777" w:rsidR="004A1F81" w:rsidRDefault="004A1F81" w:rsidP="00D3312E">
                            <w:pPr>
                              <w:spacing w:line="240" w:lineRule="auto"/>
                              <w:jc w:val="both"/>
                            </w:pPr>
                            <w:r>
                              <w:t xml:space="preserve">                      &lt;input type="text" class="form-control form-control-user" placeholder="EMAIL" name="email"&gt;</w:t>
                            </w:r>
                          </w:p>
                          <w:p w14:paraId="650EF38A" w14:textId="77777777" w:rsidR="004A1F81" w:rsidRDefault="004A1F81" w:rsidP="00D3312E">
                            <w:pPr>
                              <w:spacing w:line="240" w:lineRule="auto"/>
                              <w:jc w:val="both"/>
                            </w:pPr>
                            <w:r>
                              <w:t xml:space="preserve">                    &lt;/div&gt;</w:t>
                            </w:r>
                          </w:p>
                          <w:p w14:paraId="09A1ED3F" w14:textId="77777777" w:rsidR="004A1F81" w:rsidRDefault="004A1F81" w:rsidP="00D3312E">
                            <w:pPr>
                              <w:spacing w:line="240" w:lineRule="auto"/>
                              <w:jc w:val="both"/>
                            </w:pPr>
                          </w:p>
                          <w:p w14:paraId="241743E2" w14:textId="77777777" w:rsidR="004A1F81" w:rsidRDefault="004A1F81" w:rsidP="00D3312E">
                            <w:pPr>
                              <w:spacing w:line="240" w:lineRule="auto"/>
                              <w:jc w:val="both"/>
                            </w:pPr>
                            <w:r>
                              <w:t xml:space="preserve">                    &lt;div class="form-group"&gt;</w:t>
                            </w:r>
                          </w:p>
                          <w:p w14:paraId="2B93FF35" w14:textId="77777777" w:rsidR="004A1F81" w:rsidRDefault="004A1F81" w:rsidP="00D3312E">
                            <w:pPr>
                              <w:spacing w:line="240" w:lineRule="auto"/>
                              <w:jc w:val="both"/>
                            </w:pPr>
                            <w:r>
                              <w:t xml:space="preserve">                    </w:t>
                            </w:r>
                            <w:r>
                              <w:tab/>
                              <w:t>&lt;label&gt;Prodi :&lt;/label&gt; &lt;br&gt;</w:t>
                            </w:r>
                          </w:p>
                          <w:p w14:paraId="67B26061" w14:textId="77777777" w:rsidR="004A1F81" w:rsidRDefault="004A1F81" w:rsidP="00D3312E">
                            <w:pPr>
                              <w:spacing w:line="240" w:lineRule="auto"/>
                              <w:jc w:val="both"/>
                            </w:pPr>
                            <w:r>
                              <w:t xml:space="preserve">                      </w:t>
                            </w:r>
                            <w:r>
                              <w:tab/>
                              <w:t>&lt;input type="radio" name="prodi" id="prodi" required="required" value="Teknik Informatika"&gt;Teknik Informatika&lt;br&gt;</w:t>
                            </w:r>
                          </w:p>
                          <w:p w14:paraId="4128580F" w14:textId="77777777" w:rsidR="004A1F81" w:rsidRDefault="004A1F81" w:rsidP="00D3312E">
                            <w:pPr>
                              <w:spacing w:line="240" w:lineRule="auto"/>
                              <w:jc w:val="both"/>
                            </w:pPr>
                            <w:r>
                              <w:t xml:space="preserve">                      </w:t>
                            </w:r>
                            <w:r>
                              <w:tab/>
                              <w:t>&lt;input type="radio" name="prodi" id="prodi" required="required" value="Sistem Informasi"&gt;Sistem Informasi&lt;br&gt;</w:t>
                            </w:r>
                          </w:p>
                          <w:p w14:paraId="17DB362F" w14:textId="43C703BA" w:rsidR="004A1F81" w:rsidRDefault="004A1F81" w:rsidP="00D3312E">
                            <w:pPr>
                              <w:spacing w:line="240" w:lineRule="auto"/>
                              <w:jc w:val="both"/>
                            </w:pPr>
                            <w:r>
                              <w:t xml:space="preserve">                    &lt;/div&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E12DCF" id="Text Box 61" o:spid="_x0000_s1044" type="#_x0000_t202" style="position:absolute;left:0;text-align:left;margin-left:0;margin-top:.05pt;width:403.5pt;height:683.15pt;z-index:2518097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" fillcolor="white [3201]" strokeweight=".5pt">
                <v:textbox>
                  <w:txbxContent>
                    <w:p w14:paraId="61E1A598" w14:textId="0B92878D" w:rsidR="004A1F81" w:rsidRDefault="004A1F81" w:rsidP="00DF5DE3">
                      <w:pPr>
                        <w:spacing w:line="240" w:lineRule="auto"/>
                      </w:pPr>
                      <w:r>
                        <w:t>&lt;meta http-equiv="X-UA-Compatible" content="IE=edge"&gt;</w:t>
                      </w:r>
                    </w:p>
                    <w:p w14:paraId="289A96EE" w14:textId="0F66D7E9" w:rsidR="004A1F81" w:rsidRDefault="004A1F81" w:rsidP="00DF5DE3">
                      <w:pPr>
                        <w:spacing w:line="240" w:lineRule="auto"/>
                      </w:pPr>
                      <w:r>
                        <w:t>&lt;meta name="viewport" content="width=device-width, initial-scale=1, shrink-to-fit=no"&gt;</w:t>
                      </w:r>
                    </w:p>
                    <w:p w14:paraId="4D9CF2B7" w14:textId="7775B525" w:rsidR="004A1F81" w:rsidRDefault="004A1F81" w:rsidP="00DF5DE3">
                      <w:pPr>
                        <w:spacing w:line="240" w:lineRule="auto"/>
                      </w:pPr>
                      <w:r>
                        <w:t>&lt;meta name="description" content=""&gt;</w:t>
                      </w:r>
                    </w:p>
                    <w:p w14:paraId="1918308C" w14:textId="79B352C9" w:rsidR="004A1F81" w:rsidRDefault="004A1F81" w:rsidP="00DF5DE3">
                      <w:pPr>
                        <w:spacing w:line="240" w:lineRule="auto"/>
                      </w:pPr>
                      <w:r>
                        <w:t>&lt;meta name="author" content=""&gt;</w:t>
                      </w:r>
                    </w:p>
                    <w:p w14:paraId="03974A88" w14:textId="5E12F203" w:rsidR="004A1F81" w:rsidRDefault="004A1F81" w:rsidP="00DF5DE3">
                      <w:pPr>
                        <w:spacing w:line="240" w:lineRule="auto"/>
                      </w:pPr>
                    </w:p>
                    <w:p w14:paraId="16C769C7" w14:textId="77777777" w:rsidR="004A1F81" w:rsidRDefault="004A1F81" w:rsidP="00DF5DE3">
                      <w:pPr>
                        <w:spacing w:line="240" w:lineRule="auto"/>
                      </w:pPr>
                      <w:r>
                        <w:t>&lt;title&gt;Login Mahasiswa&lt;/title&gt;</w:t>
                      </w:r>
                    </w:p>
                    <w:p w14:paraId="7B31C6F0" w14:textId="77777777" w:rsidR="004A1F81" w:rsidRDefault="004A1F81" w:rsidP="00DF5DE3">
                      <w:pPr>
                        <w:spacing w:line="240" w:lineRule="auto"/>
                      </w:pPr>
                    </w:p>
                    <w:p w14:paraId="3FA9E89D" w14:textId="6F7BDD15" w:rsidR="004A1F81" w:rsidRDefault="004A1F81" w:rsidP="00DF5DE3">
                      <w:pPr>
                        <w:spacing w:line="240" w:lineRule="auto"/>
                      </w:pPr>
                      <w:r>
                        <w:t>&lt;!-- Custom fonts for this template--&gt;</w:t>
                      </w:r>
                    </w:p>
                    <w:p w14:paraId="744D9996" w14:textId="7DDD5667" w:rsidR="004A1F81" w:rsidRDefault="004A1F81" w:rsidP="00DF5DE3">
                      <w:pPr>
                        <w:spacing w:line="240" w:lineRule="auto"/>
                      </w:pPr>
                      <w:r>
                        <w:t>&lt;link href="assets/vendor/fontawesome-free/css/all.min.css" rel="stylesheet" type="text/css"&gt;</w:t>
                      </w:r>
                    </w:p>
                    <w:p w14:paraId="600A056D" w14:textId="2F489D4A" w:rsidR="004A1F81" w:rsidRDefault="004A1F81" w:rsidP="00DF5DE3">
                      <w:pPr>
                        <w:spacing w:line="240" w:lineRule="auto"/>
                      </w:pPr>
                      <w:r>
                        <w:t>&lt;link href="https://fonts.googleapis.com/css?family=Nunito:200,200i,300,300i,400,400i,600,600i,700,700i,800,800i,900,900i" rel="stylesheet"&gt;</w:t>
                      </w:r>
                    </w:p>
                    <w:p w14:paraId="7B7F2333" w14:textId="77777777" w:rsidR="004A1F81" w:rsidRDefault="004A1F81" w:rsidP="00DF5DE3">
                      <w:pPr>
                        <w:spacing w:line="240" w:lineRule="auto"/>
                      </w:pPr>
                    </w:p>
                    <w:p w14:paraId="57765E5A" w14:textId="0FC6DAB4" w:rsidR="004A1F81" w:rsidRDefault="004A1F81" w:rsidP="00DF5DE3">
                      <w:pPr>
                        <w:spacing w:line="240" w:lineRule="auto"/>
                      </w:pPr>
                      <w:r>
                        <w:t>&lt;!-- Custom styles for this template--&gt;</w:t>
                      </w:r>
                    </w:p>
                    <w:p w14:paraId="730E823A" w14:textId="5AC0F56B" w:rsidR="004A1F81" w:rsidRDefault="004A1F81" w:rsidP="00DF5DE3">
                      <w:pPr>
                        <w:spacing w:line="240" w:lineRule="auto"/>
                      </w:pPr>
                      <w:r>
                        <w:t>&lt;link href="assets/css/sb-admin-2.min.css" rel="stylesheet"&gt;</w:t>
                      </w:r>
                    </w:p>
                    <w:p w14:paraId="0EA6DB9E" w14:textId="77777777" w:rsidR="004A1F81" w:rsidRDefault="004A1F81" w:rsidP="00DF5DE3">
                      <w:pPr>
                        <w:spacing w:line="240" w:lineRule="auto"/>
                      </w:pPr>
                    </w:p>
                    <w:p w14:paraId="3243E948" w14:textId="77777777" w:rsidR="004A1F81" w:rsidRDefault="004A1F81" w:rsidP="00DF5DE3">
                      <w:pPr>
                        <w:spacing w:line="240" w:lineRule="auto"/>
                      </w:pPr>
                      <w:r>
                        <w:t>&lt;/head&gt;</w:t>
                      </w:r>
                    </w:p>
                    <w:p w14:paraId="7259416D" w14:textId="77777777" w:rsidR="004A1F81" w:rsidRDefault="004A1F81" w:rsidP="00DF5DE3">
                      <w:pPr>
                        <w:spacing w:line="240" w:lineRule="auto"/>
                      </w:pPr>
                    </w:p>
                    <w:p w14:paraId="652FDD5E" w14:textId="77777777" w:rsidR="004A1F81" w:rsidRDefault="004A1F81" w:rsidP="00DF5DE3">
                      <w:pPr>
                        <w:spacing w:line="240" w:lineRule="auto"/>
                      </w:pPr>
                      <w:r>
                        <w:t>&lt;body class="bg-gradient-primary"&gt;</w:t>
                      </w:r>
                    </w:p>
                    <w:p w14:paraId="784C5934" w14:textId="77777777" w:rsidR="004A1F81" w:rsidRDefault="004A1F81" w:rsidP="00DF5DE3">
                      <w:pPr>
                        <w:spacing w:line="240" w:lineRule="auto"/>
                      </w:pPr>
                    </w:p>
                    <w:p w14:paraId="24071BF9" w14:textId="3793F565" w:rsidR="004A1F81" w:rsidRDefault="004A1F81" w:rsidP="00DF5DE3">
                      <w:pPr>
                        <w:spacing w:line="240" w:lineRule="auto"/>
                      </w:pPr>
                      <w:r>
                        <w:t>&lt;div class="container"&gt;</w:t>
                      </w:r>
                    </w:p>
                    <w:p w14:paraId="3FC8F181" w14:textId="77777777" w:rsidR="004A1F81" w:rsidRDefault="004A1F81" w:rsidP="00DF5DE3">
                      <w:pPr>
                        <w:spacing w:line="240" w:lineRule="auto"/>
                      </w:pPr>
                    </w:p>
                    <w:p w14:paraId="1AE5B7BC" w14:textId="4239F045" w:rsidR="004A1F81" w:rsidRDefault="004A1F81" w:rsidP="00DF5DE3">
                      <w:pPr>
                        <w:spacing w:line="240" w:lineRule="auto"/>
                      </w:pPr>
                      <w:r>
                        <w:t>&lt;!-- Outer Row --&gt;</w:t>
                      </w:r>
                    </w:p>
                    <w:p w14:paraId="79C660EA" w14:textId="43C352F8" w:rsidR="004A1F81" w:rsidRDefault="004A1F81" w:rsidP="00DF5DE3">
                      <w:pPr>
                        <w:spacing w:line="240" w:lineRule="auto"/>
                      </w:pPr>
                      <w:r>
                        <w:t>&lt;div class="row justify-content-center mt-5"&gt;</w:t>
                      </w:r>
                    </w:p>
                    <w:p w14:paraId="4A80E4FF" w14:textId="77777777" w:rsidR="004A1F81" w:rsidRDefault="004A1F81" w:rsidP="00DF5DE3">
                      <w:pPr>
                        <w:spacing w:line="240" w:lineRule="auto"/>
                      </w:pPr>
                    </w:p>
                    <w:p w14:paraId="4DDDEB5E" w14:textId="3752CE02" w:rsidR="004A1F81" w:rsidRDefault="004A1F81" w:rsidP="00DF5DE3">
                      <w:pPr>
                        <w:spacing w:line="240" w:lineRule="auto"/>
                      </w:pPr>
                      <w:r>
                        <w:t>&lt;div class="col-lg-6"&gt;</w:t>
                      </w:r>
                    </w:p>
                    <w:p w14:paraId="559B6218" w14:textId="77777777" w:rsidR="004A1F81" w:rsidRDefault="004A1F81" w:rsidP="00DF5DE3">
                      <w:pPr>
                        <w:spacing w:line="240" w:lineRule="auto"/>
                      </w:pPr>
                    </w:p>
                    <w:p w14:paraId="450F109B" w14:textId="7EB5FB5D" w:rsidR="004A1F81" w:rsidRDefault="004A1F81" w:rsidP="00DF5DE3">
                      <w:pPr>
                        <w:spacing w:line="240" w:lineRule="auto"/>
                      </w:pPr>
                      <w:r>
                        <w:t>&lt;div class="card o-hidden border-0 shadow-lg my-5"&gt;</w:t>
                      </w:r>
                    </w:p>
                    <w:p w14:paraId="6DFCD4A3" w14:textId="26791A6B" w:rsidR="004A1F81" w:rsidRDefault="004A1F81" w:rsidP="00DF5DE3">
                      <w:pPr>
                        <w:spacing w:line="240" w:lineRule="auto"/>
                      </w:pPr>
                      <w:r>
                        <w:t>&lt;div class="card-body p-0"&gt;</w:t>
                      </w:r>
                    </w:p>
                    <w:p w14:paraId="17765240" w14:textId="0EF749A0" w:rsidR="004A1F81" w:rsidRDefault="004A1F81" w:rsidP="00DF5DE3">
                      <w:pPr>
                        <w:spacing w:line="240" w:lineRule="auto"/>
                      </w:pPr>
                      <w:r>
                        <w:t>&lt;!-- Nested Row within Card Body --&gt;</w:t>
                      </w:r>
                    </w:p>
                    <w:p w14:paraId="313E1D6B" w14:textId="3FD02EEE" w:rsidR="004A1F81" w:rsidRDefault="004A1F81" w:rsidP="00DF5DE3">
                      <w:pPr>
                        <w:spacing w:line="240" w:lineRule="auto"/>
                      </w:pPr>
                      <w:r>
                        <w:t>&lt;div class="row"&gt;</w:t>
                      </w:r>
                    </w:p>
                    <w:p w14:paraId="36FB663E" w14:textId="30A535F5" w:rsidR="004A1F81" w:rsidRDefault="004A1F81" w:rsidP="00DF5DE3">
                      <w:pPr>
                        <w:spacing w:line="240" w:lineRule="auto"/>
                      </w:pPr>
                      <w:r>
                        <w:t>&lt;div class="col-lg"&gt;</w:t>
                      </w:r>
                    </w:p>
                    <w:p w14:paraId="658E203A" w14:textId="4D13B525" w:rsidR="004A1F81" w:rsidRDefault="004A1F81" w:rsidP="00DF5DE3">
                      <w:pPr>
                        <w:spacing w:line="240" w:lineRule="auto"/>
                      </w:pPr>
                      <w:r>
                        <w:t>&lt;div class="p-5"&gt;</w:t>
                      </w:r>
                    </w:p>
                    <w:p w14:paraId="18774AC2" w14:textId="08192EAD" w:rsidR="004A1F81" w:rsidRDefault="004A1F81" w:rsidP="00DF5DE3">
                      <w:pPr>
                        <w:spacing w:line="240" w:lineRule="auto"/>
                      </w:pPr>
                      <w:r>
                        <w:t>&lt;div class="text-center"&gt;</w:t>
                      </w:r>
                    </w:p>
                    <w:p w14:paraId="337BA75B" w14:textId="49205B58" w:rsidR="004A1F81" w:rsidRDefault="004A1F81" w:rsidP="00DF5DE3">
                      <w:pPr>
                        <w:spacing w:line="240" w:lineRule="auto"/>
                      </w:pPr>
                      <w:r>
                        <w:t>&lt;h1 class="h4 text-gray-900 mb-4"&gt;Registrasi&lt;/h1&gt;</w:t>
                      </w:r>
                    </w:p>
                    <w:p w14:paraId="29D00E59" w14:textId="795D1728" w:rsidR="004A1F81" w:rsidRDefault="004A1F81" w:rsidP="00DF5DE3">
                      <w:pPr>
                        <w:spacing w:line="240" w:lineRule="auto"/>
                      </w:pPr>
                      <w:r>
                        <w:t>&lt;/div&gt;</w:t>
                      </w:r>
                    </w:p>
                    <w:p w14:paraId="2DC34054" w14:textId="77777777" w:rsidR="004A1F81" w:rsidRDefault="004A1F81" w:rsidP="00DF5DE3">
                      <w:pPr>
                        <w:spacing w:line="240" w:lineRule="auto"/>
                      </w:pPr>
                    </w:p>
                    <w:p w14:paraId="3687A1BF" w14:textId="034E51B8" w:rsidR="004A1F81" w:rsidRDefault="004A1F81" w:rsidP="00DF5DE3">
                      <w:pPr>
                        <w:spacing w:line="240" w:lineRule="auto"/>
                      </w:pPr>
                      <w:r>
                        <w:t>&lt;form class="user" method="POST" action=""&gt;</w:t>
                      </w:r>
                    </w:p>
                    <w:p w14:paraId="0C54DDF4" w14:textId="6EA1C0CE" w:rsidR="004A1F81" w:rsidRDefault="004A1F81" w:rsidP="00DF5DE3">
                      <w:pPr>
                        <w:spacing w:line="240" w:lineRule="auto"/>
                      </w:pPr>
                      <w:r>
                        <w:t>&lt;div class="form-group"&gt;</w:t>
                      </w:r>
                    </w:p>
                    <w:p w14:paraId="2ED38AA5" w14:textId="4E6E8B2F" w:rsidR="004A1F81" w:rsidRDefault="004A1F81" w:rsidP="00DF5DE3">
                      <w:pPr>
                        <w:spacing w:line="240" w:lineRule="auto"/>
                      </w:pPr>
                      <w:r>
                        <w:t>&lt;input type="text" class="form-control form-control-user" placeholder="Nama" name="nama"&gt;</w:t>
                      </w:r>
                    </w:p>
                    <w:p w14:paraId="047AADD8" w14:textId="01DE6DA8" w:rsidR="004A1F81" w:rsidRDefault="004A1F81" w:rsidP="00DF5DE3">
                      <w:pPr>
                        <w:spacing w:line="240" w:lineRule="auto"/>
                      </w:pPr>
                      <w:r>
                        <w:t>&lt;/div&gt;</w:t>
                      </w:r>
                    </w:p>
                    <w:p w14:paraId="716BD909" w14:textId="77777777" w:rsidR="004A1F81" w:rsidRDefault="004A1F81" w:rsidP="00DF5DE3">
                      <w:pPr>
                        <w:spacing w:line="240" w:lineRule="auto"/>
                      </w:pPr>
                    </w:p>
                    <w:p w14:paraId="5172167E" w14:textId="4D2188DE" w:rsidR="004A1F81" w:rsidRDefault="004A1F81" w:rsidP="00DF5DE3">
                      <w:pPr>
                        <w:spacing w:line="240" w:lineRule="auto"/>
                      </w:pPr>
                      <w:r>
                        <w:t>&lt;div class="form-group"&gt;</w:t>
                      </w:r>
                    </w:p>
                    <w:p w14:paraId="20D5D317" w14:textId="1A8C8764" w:rsidR="004A1F81" w:rsidRDefault="004A1F81" w:rsidP="00DF5DE3">
                      <w:pPr>
                        <w:spacing w:line="240" w:lineRule="auto"/>
                      </w:pPr>
                      <w:r>
                        <w:t>&lt;input type="text" class="form-control form-control-user" placeholder="NIM" name="nim"&gt;</w:t>
                      </w:r>
                    </w:p>
                    <w:p w14:paraId="460FE1BC" w14:textId="1C32D089" w:rsidR="004A1F81" w:rsidRDefault="004A1F81" w:rsidP="00DF5DE3">
                      <w:pPr>
                        <w:spacing w:line="240" w:lineRule="auto"/>
                      </w:pPr>
                      <w:r>
                        <w:t>&lt;/div&gt;</w:t>
                      </w:r>
                    </w:p>
                    <w:p w14:paraId="6A53D4F7" w14:textId="77777777" w:rsidR="004A1F81" w:rsidRDefault="004A1F81" w:rsidP="00DF5DE3">
                      <w:pPr>
                        <w:spacing w:line="240" w:lineRule="auto"/>
                      </w:pPr>
                    </w:p>
                    <w:p w14:paraId="2D1E089C" w14:textId="6476DD00" w:rsidR="004A1F81" w:rsidRDefault="004A1F81" w:rsidP="00D3312E">
                      <w:pPr>
                        <w:spacing w:line="240" w:lineRule="auto"/>
                        <w:jc w:val="both"/>
                      </w:pPr>
                      <w:r>
                        <w:t>&lt;div class="form-group"&gt;</w:t>
                      </w:r>
                    </w:p>
                    <w:p w14:paraId="743D0C54" w14:textId="77777777" w:rsidR="004A1F81" w:rsidRDefault="004A1F81" w:rsidP="00D3312E">
                      <w:pPr>
                        <w:spacing w:line="240" w:lineRule="auto"/>
                        <w:jc w:val="both"/>
                      </w:pPr>
                      <w:r>
                        <w:t xml:space="preserve">                      &lt;input type="text" class="form-control form-control-user" placeholder="EMAIL" name="email"&gt;</w:t>
                      </w:r>
                    </w:p>
                    <w:p w14:paraId="650EF38A" w14:textId="77777777" w:rsidR="004A1F81" w:rsidRDefault="004A1F81" w:rsidP="00D3312E">
                      <w:pPr>
                        <w:spacing w:line="240" w:lineRule="auto"/>
                        <w:jc w:val="both"/>
                      </w:pPr>
                      <w:r>
                        <w:t xml:space="preserve">                    &lt;/div&gt;</w:t>
                      </w:r>
                    </w:p>
                    <w:p w14:paraId="09A1ED3F" w14:textId="77777777" w:rsidR="004A1F81" w:rsidRDefault="004A1F81" w:rsidP="00D3312E">
                      <w:pPr>
                        <w:spacing w:line="240" w:lineRule="auto"/>
                        <w:jc w:val="both"/>
                      </w:pPr>
                    </w:p>
                    <w:p w14:paraId="241743E2" w14:textId="77777777" w:rsidR="004A1F81" w:rsidRDefault="004A1F81" w:rsidP="00D3312E">
                      <w:pPr>
                        <w:spacing w:line="240" w:lineRule="auto"/>
                        <w:jc w:val="both"/>
                      </w:pPr>
                      <w:r>
                        <w:t xml:space="preserve">                    &lt;div class="form-group"&gt;</w:t>
                      </w:r>
                    </w:p>
                    <w:p w14:paraId="2B93FF35" w14:textId="77777777" w:rsidR="004A1F81" w:rsidRDefault="004A1F81" w:rsidP="00D3312E">
                      <w:pPr>
                        <w:spacing w:line="240" w:lineRule="auto"/>
                        <w:jc w:val="both"/>
                      </w:pPr>
                      <w:r>
                        <w:t xml:space="preserve">                    </w:t>
                      </w:r>
                      <w:r>
                        <w:tab/>
                        <w:t>&lt;label&gt;Prodi :&lt;/label&gt; &lt;br&gt;</w:t>
                      </w:r>
                    </w:p>
                    <w:p w14:paraId="67B26061" w14:textId="77777777" w:rsidR="004A1F81" w:rsidRDefault="004A1F81" w:rsidP="00D3312E">
                      <w:pPr>
                        <w:spacing w:line="240" w:lineRule="auto"/>
                        <w:jc w:val="both"/>
                      </w:pPr>
                      <w:r>
                        <w:t xml:space="preserve">                      </w:t>
                      </w:r>
                      <w:r>
                        <w:tab/>
                        <w:t>&lt;input type="radio" name="prodi" id="prodi" required="required" value="Teknik Informatika"&gt;Teknik Informatika&lt;br&gt;</w:t>
                      </w:r>
                    </w:p>
                    <w:p w14:paraId="4128580F" w14:textId="77777777" w:rsidR="004A1F81" w:rsidRDefault="004A1F81" w:rsidP="00D3312E">
                      <w:pPr>
                        <w:spacing w:line="240" w:lineRule="auto"/>
                        <w:jc w:val="both"/>
                      </w:pPr>
                      <w:r>
                        <w:t xml:space="preserve">                      </w:t>
                      </w:r>
                      <w:r>
                        <w:tab/>
                        <w:t>&lt;input type="radio" name="prodi" id="prodi" required="required" value="Sistem Informasi"&gt;Sistem Informasi&lt;br&gt;</w:t>
                      </w:r>
                    </w:p>
                    <w:p w14:paraId="17DB362F" w14:textId="43C703BA" w:rsidR="004A1F81" w:rsidRDefault="004A1F81" w:rsidP="00D3312E">
                      <w:pPr>
                        <w:spacing w:line="240" w:lineRule="auto"/>
                        <w:jc w:val="both"/>
                      </w:pPr>
                      <w:r>
                        <w:t xml:space="preserve">                    &lt;/div&gt;</w:t>
                      </w:r>
                    </w:p>
                  </w:txbxContent>
                </v:textbox>
                <w10:wrap type="topAndBottom" anchorx="margin"/>
              </v:shape>
            </w:pict>
          </mc:Fallback>
        </mc:AlternateContent>
      </w:r>
    </w:p>
    <w:p w14:paraId="1914D9D3" w14:textId="4100148E" w:rsidR="00D3312E" w:rsidRDefault="00D3312E" w:rsidP="00090BDE">
      <w:pPr>
        <w:spacing w:line="360" w:lineRule="auto"/>
        <w:jc w:val="both"/>
      </w:pPr>
      <w:r>
        <w:rPr>
          <w:noProof/>
        </w:rPr>
        <w:lastRenderedPageBreak/>
        <mc:AlternateContent>
          <mc:Choice Requires="wps">
            <w:drawing>
              <wp:anchor distT="0" distB="0" distL="114300" distR="114300" simplePos="0" relativeHeight="251811840" behindDoc="0" locked="0" layoutInCell="1" allowOverlap="1" wp14:anchorId="3B21535E" wp14:editId="00780B01">
                <wp:simplePos x="0" y="0"/>
                <wp:positionH relativeFrom="margin">
                  <wp:align>left</wp:align>
                </wp:positionH>
                <wp:positionV relativeFrom="paragraph">
                  <wp:posOffset>3810</wp:posOffset>
                </wp:positionV>
                <wp:extent cx="5124450" cy="6251575"/>
                <wp:effectExtent l="0" t="0" r="19050" b="15875"/>
                <wp:wrapTopAndBottom/>
                <wp:docPr id="64" name="Text Box 64"/>
                <wp:cNvGraphicFramePr/>
                <a:graphic xmlns:a="http://schemas.openxmlformats.org/drawingml/2006/main">
                  <a:graphicData uri="http://schemas.microsoft.com/office/word/2010/wordprocessingShape">
                    <wps:wsp>
                      <wps:cNvSpPr txBox="1"/>
                      <wps:spPr>
                        <a:xfrm>
                          <a:off x="0" y="0"/>
                          <a:ext cx="5124450" cy="6251575"/>
                        </a:xfrm>
                        <a:prstGeom prst="rect">
                          <a:avLst/>
                        </a:prstGeom>
                        <a:solidFill>
                          <a:schemeClr val="lt1"/>
                        </a:solidFill>
                        <a:ln w="6350">
                          <a:solidFill>
                            <a:prstClr val="black"/>
                          </a:solidFill>
                        </a:ln>
                      </wps:spPr>
                      <wps:txbx>
                        <w:txbxContent>
                          <w:p w14:paraId="4674C8E7" w14:textId="77777777" w:rsidR="004A1F81" w:rsidRDefault="004A1F81" w:rsidP="00DF5DE3">
                            <w:pPr>
                              <w:spacing w:line="240" w:lineRule="auto"/>
                            </w:pPr>
                            <w:r>
                              <w:t>&lt;div class="form-group"&gt;</w:t>
                            </w:r>
                          </w:p>
                          <w:p w14:paraId="094C0E74" w14:textId="3F0942E9" w:rsidR="004A1F81" w:rsidRDefault="004A1F81" w:rsidP="00DF5DE3">
                            <w:pPr>
                              <w:spacing w:line="240" w:lineRule="auto"/>
                            </w:pPr>
                            <w:r>
                              <w:t>&lt;input type="text" class="form-control form-control-user" placeholder="EMAIL" name="email"&gt;</w:t>
                            </w:r>
                          </w:p>
                          <w:p w14:paraId="45D32506" w14:textId="6158AC6D" w:rsidR="004A1F81" w:rsidRDefault="004A1F81" w:rsidP="00DF5DE3">
                            <w:pPr>
                              <w:spacing w:line="240" w:lineRule="auto"/>
                            </w:pPr>
                            <w:r>
                              <w:t>&lt;/div&gt;</w:t>
                            </w:r>
                          </w:p>
                          <w:p w14:paraId="50402973" w14:textId="77777777" w:rsidR="004A1F81" w:rsidRDefault="004A1F81" w:rsidP="00DF5DE3">
                            <w:pPr>
                              <w:spacing w:line="240" w:lineRule="auto"/>
                            </w:pPr>
                          </w:p>
                          <w:p w14:paraId="48830B8D" w14:textId="21DBABE3" w:rsidR="004A1F81" w:rsidRDefault="004A1F81" w:rsidP="00DF5DE3">
                            <w:pPr>
                              <w:spacing w:line="240" w:lineRule="auto"/>
                            </w:pPr>
                            <w:r>
                              <w:t>&lt;div class="form-group"&gt;</w:t>
                            </w:r>
                          </w:p>
                          <w:p w14:paraId="665EF3D7" w14:textId="035DF896" w:rsidR="004A1F81" w:rsidRDefault="004A1F81" w:rsidP="00DF5DE3">
                            <w:pPr>
                              <w:spacing w:line="240" w:lineRule="auto"/>
                            </w:pPr>
                            <w:r>
                              <w:t>&lt;label&gt;Prodi :&lt;/label&gt; &lt;br&gt;</w:t>
                            </w:r>
                          </w:p>
                          <w:p w14:paraId="63BD7437" w14:textId="47165328" w:rsidR="004A1F81" w:rsidRDefault="004A1F81" w:rsidP="00DF5DE3">
                            <w:pPr>
                              <w:spacing w:line="240" w:lineRule="auto"/>
                            </w:pPr>
                            <w:r>
                              <w:t>&lt;input type="radio" name="prodi" id="prodi" required="required" value="Teknik Informatika"&gt;Teknik Informatika&lt;br&gt;</w:t>
                            </w:r>
                          </w:p>
                          <w:p w14:paraId="76205E82" w14:textId="3E80F601" w:rsidR="004A1F81" w:rsidRDefault="004A1F81" w:rsidP="00DF5DE3">
                            <w:pPr>
                              <w:spacing w:line="240" w:lineRule="auto"/>
                            </w:pPr>
                            <w:r>
                              <w:t>&lt;input type="radio" name="prodi" id="prodi" required="required" value="Sistem Informasi"&gt;Sistem Informasi&lt;br&gt;</w:t>
                            </w:r>
                          </w:p>
                          <w:p w14:paraId="52D69D15" w14:textId="746A6159" w:rsidR="004A1F81" w:rsidRDefault="004A1F81" w:rsidP="00DF5DE3">
                            <w:pPr>
                              <w:spacing w:line="240" w:lineRule="auto"/>
                            </w:pPr>
                            <w:r>
                              <w:t>&lt;/div&gt;</w:t>
                            </w:r>
                          </w:p>
                          <w:p w14:paraId="0E551236" w14:textId="77777777" w:rsidR="004A1F81" w:rsidRDefault="004A1F81" w:rsidP="00DF5DE3">
                            <w:pPr>
                              <w:spacing w:line="240" w:lineRule="auto"/>
                            </w:pPr>
                          </w:p>
                          <w:p w14:paraId="70A86473" w14:textId="30257D22" w:rsidR="004A1F81" w:rsidRDefault="004A1F81" w:rsidP="00DF5DE3">
                            <w:pPr>
                              <w:spacing w:line="240" w:lineRule="auto"/>
                            </w:pPr>
                            <w:r>
                              <w:t>&lt;button type="submit" name="submit" class="btn btn-primary btn-user btn-block"&gt;</w:t>
                            </w:r>
                          </w:p>
                          <w:p w14:paraId="072290E2" w14:textId="293E471D" w:rsidR="004A1F81" w:rsidRDefault="004A1F81" w:rsidP="00DF5DE3">
                            <w:pPr>
                              <w:spacing w:line="240" w:lineRule="auto"/>
                            </w:pPr>
                            <w:r>
                              <w:t>Simpan</w:t>
                            </w:r>
                          </w:p>
                          <w:p w14:paraId="00114FD5" w14:textId="553ADB22" w:rsidR="004A1F81" w:rsidRDefault="004A1F81" w:rsidP="00DF5DE3">
                            <w:pPr>
                              <w:spacing w:line="240" w:lineRule="auto"/>
                            </w:pPr>
                            <w:r>
                              <w:t>&lt;/button&gt;</w:t>
                            </w:r>
                          </w:p>
                          <w:p w14:paraId="33304053" w14:textId="4DF578A6" w:rsidR="004A1F81" w:rsidRDefault="004A1F81" w:rsidP="00DF5DE3">
                            <w:pPr>
                              <w:spacing w:line="240" w:lineRule="auto"/>
                            </w:pPr>
                            <w:r>
                              <w:t>&lt;/form&gt;</w:t>
                            </w:r>
                          </w:p>
                          <w:p w14:paraId="5D206E7E" w14:textId="5D225537" w:rsidR="004A1F81" w:rsidRDefault="004A1F81" w:rsidP="00DF5DE3">
                            <w:pPr>
                              <w:spacing w:line="240" w:lineRule="auto"/>
                            </w:pPr>
                            <w:r>
                              <w:t>&lt;/div&gt;</w:t>
                            </w:r>
                          </w:p>
                          <w:p w14:paraId="403BC40C" w14:textId="092C01D1" w:rsidR="004A1F81" w:rsidRDefault="004A1F81" w:rsidP="00DF5DE3">
                            <w:pPr>
                              <w:spacing w:line="240" w:lineRule="auto"/>
                            </w:pPr>
                            <w:r>
                              <w:t>&lt;/div&gt;</w:t>
                            </w:r>
                          </w:p>
                          <w:p w14:paraId="4FDCC5E4" w14:textId="784E5270" w:rsidR="004A1F81" w:rsidRDefault="004A1F81" w:rsidP="00DF5DE3">
                            <w:pPr>
                              <w:spacing w:line="240" w:lineRule="auto"/>
                            </w:pPr>
                            <w:r>
                              <w:t>&lt;/div&gt;</w:t>
                            </w:r>
                          </w:p>
                          <w:p w14:paraId="63A0AB3F" w14:textId="6FBD96A2" w:rsidR="004A1F81" w:rsidRDefault="004A1F81" w:rsidP="00DF5DE3">
                            <w:pPr>
                              <w:spacing w:line="240" w:lineRule="auto"/>
                            </w:pPr>
                            <w:r>
                              <w:t>&lt;/div&gt;</w:t>
                            </w:r>
                          </w:p>
                          <w:p w14:paraId="2E356FA6" w14:textId="5748C01C" w:rsidR="004A1F81" w:rsidRDefault="004A1F81" w:rsidP="00DF5DE3">
                            <w:pPr>
                              <w:spacing w:line="240" w:lineRule="auto"/>
                            </w:pPr>
                            <w:r>
                              <w:t>&lt;/div&gt;</w:t>
                            </w:r>
                          </w:p>
                          <w:p w14:paraId="1A789694" w14:textId="1CFEC45F" w:rsidR="004A1F81" w:rsidRDefault="004A1F81" w:rsidP="00DF5DE3">
                            <w:pPr>
                              <w:spacing w:line="240" w:lineRule="auto"/>
                            </w:pPr>
                            <w:r>
                              <w:t>&lt;/div&gt;</w:t>
                            </w:r>
                          </w:p>
                          <w:p w14:paraId="5D4BC26D" w14:textId="74C02DF3" w:rsidR="004A1F81" w:rsidRDefault="004A1F81" w:rsidP="00DF5DE3">
                            <w:pPr>
                              <w:spacing w:line="240" w:lineRule="auto"/>
                            </w:pPr>
                            <w:r>
                              <w:t>&lt;/div&gt;</w:t>
                            </w:r>
                          </w:p>
                          <w:p w14:paraId="3A46B2BE" w14:textId="0BAFC163" w:rsidR="004A1F81" w:rsidRDefault="004A1F81" w:rsidP="00DF5DE3">
                            <w:pPr>
                              <w:spacing w:line="240" w:lineRule="auto"/>
                            </w:pPr>
                            <w:r>
                              <w:t>&lt;/div&gt;</w:t>
                            </w:r>
                          </w:p>
                          <w:p w14:paraId="4543FA17" w14:textId="709A9B0D" w:rsidR="004A1F81" w:rsidRDefault="004A1F81" w:rsidP="00DF5DE3">
                            <w:pPr>
                              <w:spacing w:line="240" w:lineRule="auto"/>
                            </w:pPr>
                            <w:r>
                              <w:t>&lt;!-- Bootstrap core JavaScript--&gt;</w:t>
                            </w:r>
                          </w:p>
                          <w:p w14:paraId="5BDE20BE" w14:textId="763B2261" w:rsidR="004A1F81" w:rsidRDefault="004A1F81" w:rsidP="00DF5DE3">
                            <w:pPr>
                              <w:spacing w:line="240" w:lineRule="auto"/>
                            </w:pPr>
                            <w:r>
                              <w:t>&lt;script src="assets/vendor/jquery/jquery.min.js"&gt;&lt;/script&gt;</w:t>
                            </w:r>
                          </w:p>
                          <w:p w14:paraId="1A2D3C6B" w14:textId="55A2C95D" w:rsidR="004A1F81" w:rsidRDefault="004A1F81" w:rsidP="00DF5DE3">
                            <w:pPr>
                              <w:spacing w:line="240" w:lineRule="auto"/>
                            </w:pPr>
                            <w:r>
                              <w:t>&lt;script src="assets/vendor/bootstrap/js/bootstrap.bundle.min.js"&gt;&lt;/script&gt;</w:t>
                            </w:r>
                          </w:p>
                          <w:p w14:paraId="5473898B" w14:textId="6113E4CD" w:rsidR="004A1F81" w:rsidRDefault="004A1F81" w:rsidP="00DF5DE3">
                            <w:pPr>
                              <w:spacing w:line="240" w:lineRule="auto"/>
                            </w:pPr>
                            <w:r>
                              <w:t>&lt;!-- Core plugin JavaScript--&gt;</w:t>
                            </w:r>
                          </w:p>
                          <w:p w14:paraId="4C01EE01" w14:textId="533D7B84" w:rsidR="004A1F81" w:rsidRDefault="004A1F81" w:rsidP="00DF5DE3">
                            <w:pPr>
                              <w:spacing w:line="240" w:lineRule="auto"/>
                            </w:pPr>
                            <w:r>
                              <w:t>&lt;script src="assets/vendor/jquery-easing/jquery.easing.min.js"&gt;&lt;/script&gt;</w:t>
                            </w:r>
                          </w:p>
                          <w:p w14:paraId="011470A9" w14:textId="78B85822" w:rsidR="004A1F81" w:rsidRDefault="004A1F81" w:rsidP="00DF5DE3">
                            <w:pPr>
                              <w:spacing w:line="240" w:lineRule="auto"/>
                            </w:pPr>
                            <w:r>
                              <w:t>&lt;!-- Custom scripts for all pages--&gt;</w:t>
                            </w:r>
                          </w:p>
                          <w:p w14:paraId="1E9B23CC" w14:textId="531A00BE" w:rsidR="004A1F81" w:rsidRDefault="004A1F81" w:rsidP="00DF5DE3">
                            <w:pPr>
                              <w:spacing w:line="240" w:lineRule="auto"/>
                            </w:pPr>
                            <w:r>
                              <w:t>&lt;script src="assets/js/sb-admin-2.min.js"&gt;&lt;/script&gt;</w:t>
                            </w:r>
                          </w:p>
                          <w:p w14:paraId="1552B5FF" w14:textId="71234DE4" w:rsidR="004A1F81" w:rsidRDefault="004A1F81" w:rsidP="00DF5DE3">
                            <w:pPr>
                              <w:spacing w:line="240" w:lineRule="auto"/>
                            </w:pPr>
                            <w:r>
                              <w:t>&lt;/body&gt;</w:t>
                            </w:r>
                          </w:p>
                          <w:p w14:paraId="7DB81296" w14:textId="211CBA53" w:rsidR="004A1F81" w:rsidRDefault="004A1F81" w:rsidP="00DF5DE3">
                            <w:pPr>
                              <w:spacing w:line="240" w:lineRule="auto"/>
                            </w:pPr>
                            <w:r>
                              <w:t>&lt;/html&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21535E" id="Text Box 64" o:spid="_x0000_s1045" type="#_x0000_t202" style="position:absolute;left:0;text-align:left;margin-left:0;margin-top:.3pt;width:403.5pt;height:492.25pt;z-index:2518118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" fillcolor="white [3201]" strokeweight=".5pt">
                <v:textbox>
                  <w:txbxContent>
                    <w:p w14:paraId="4674C8E7" w14:textId="77777777" w:rsidR="004A1F81" w:rsidRDefault="004A1F81" w:rsidP="00DF5DE3">
                      <w:pPr>
                        <w:spacing w:line="240" w:lineRule="auto"/>
                      </w:pPr>
                      <w:r>
                        <w:t>&lt;div class="form-group"&gt;</w:t>
                      </w:r>
                    </w:p>
                    <w:p w14:paraId="094C0E74" w14:textId="3F0942E9" w:rsidR="004A1F81" w:rsidRDefault="004A1F81" w:rsidP="00DF5DE3">
                      <w:pPr>
                        <w:spacing w:line="240" w:lineRule="auto"/>
                      </w:pPr>
                      <w:r>
                        <w:t>&lt;input type="text" class="form-control form-control-user" placeholder="EMAIL" name="email"&gt;</w:t>
                      </w:r>
                    </w:p>
                    <w:p w14:paraId="45D32506" w14:textId="6158AC6D" w:rsidR="004A1F81" w:rsidRDefault="004A1F81" w:rsidP="00DF5DE3">
                      <w:pPr>
                        <w:spacing w:line="240" w:lineRule="auto"/>
                      </w:pPr>
                      <w:r>
                        <w:t>&lt;/div&gt;</w:t>
                      </w:r>
                    </w:p>
                    <w:p w14:paraId="50402973" w14:textId="77777777" w:rsidR="004A1F81" w:rsidRDefault="004A1F81" w:rsidP="00DF5DE3">
                      <w:pPr>
                        <w:spacing w:line="240" w:lineRule="auto"/>
                      </w:pPr>
                    </w:p>
                    <w:p w14:paraId="48830B8D" w14:textId="21DBABE3" w:rsidR="004A1F81" w:rsidRDefault="004A1F81" w:rsidP="00DF5DE3">
                      <w:pPr>
                        <w:spacing w:line="240" w:lineRule="auto"/>
                      </w:pPr>
                      <w:r>
                        <w:t>&lt;div class="form-group"&gt;</w:t>
                      </w:r>
                    </w:p>
                    <w:p w14:paraId="665EF3D7" w14:textId="035DF896" w:rsidR="004A1F81" w:rsidRDefault="004A1F81" w:rsidP="00DF5DE3">
                      <w:pPr>
                        <w:spacing w:line="240" w:lineRule="auto"/>
                      </w:pPr>
                      <w:r>
                        <w:t>&lt;label&gt;Prodi :&lt;/label&gt; &lt;br&gt;</w:t>
                      </w:r>
                    </w:p>
                    <w:p w14:paraId="63BD7437" w14:textId="47165328" w:rsidR="004A1F81" w:rsidRDefault="004A1F81" w:rsidP="00DF5DE3">
                      <w:pPr>
                        <w:spacing w:line="240" w:lineRule="auto"/>
                      </w:pPr>
                      <w:r>
                        <w:t>&lt;input type="radio" name="prodi" id="prodi" required="required" value="Teknik Informatika"&gt;Teknik Informatika&lt;br&gt;</w:t>
                      </w:r>
                    </w:p>
                    <w:p w14:paraId="76205E82" w14:textId="3E80F601" w:rsidR="004A1F81" w:rsidRDefault="004A1F81" w:rsidP="00DF5DE3">
                      <w:pPr>
                        <w:spacing w:line="240" w:lineRule="auto"/>
                      </w:pPr>
                      <w:r>
                        <w:t>&lt;input type="radio" name="prodi" id="prodi" required="required" value="Sistem Informasi"&gt;Sistem Informasi&lt;br&gt;</w:t>
                      </w:r>
                    </w:p>
                    <w:p w14:paraId="52D69D15" w14:textId="746A6159" w:rsidR="004A1F81" w:rsidRDefault="004A1F81" w:rsidP="00DF5DE3">
                      <w:pPr>
                        <w:spacing w:line="240" w:lineRule="auto"/>
                      </w:pPr>
                      <w:r>
                        <w:t>&lt;/div&gt;</w:t>
                      </w:r>
                    </w:p>
                    <w:p w14:paraId="0E551236" w14:textId="77777777" w:rsidR="004A1F81" w:rsidRDefault="004A1F81" w:rsidP="00DF5DE3">
                      <w:pPr>
                        <w:spacing w:line="240" w:lineRule="auto"/>
                      </w:pPr>
                    </w:p>
                    <w:p w14:paraId="70A86473" w14:textId="30257D22" w:rsidR="004A1F81" w:rsidRDefault="004A1F81" w:rsidP="00DF5DE3">
                      <w:pPr>
                        <w:spacing w:line="240" w:lineRule="auto"/>
                      </w:pPr>
                      <w:r>
                        <w:t>&lt;button type="submit" name="submit" class="btn btn-primary btn-user btn-block"&gt;</w:t>
                      </w:r>
                    </w:p>
                    <w:p w14:paraId="072290E2" w14:textId="293E471D" w:rsidR="004A1F81" w:rsidRDefault="004A1F81" w:rsidP="00DF5DE3">
                      <w:pPr>
                        <w:spacing w:line="240" w:lineRule="auto"/>
                      </w:pPr>
                      <w:r>
                        <w:t>Simpan</w:t>
                      </w:r>
                    </w:p>
                    <w:p w14:paraId="00114FD5" w14:textId="553ADB22" w:rsidR="004A1F81" w:rsidRDefault="004A1F81" w:rsidP="00DF5DE3">
                      <w:pPr>
                        <w:spacing w:line="240" w:lineRule="auto"/>
                      </w:pPr>
                      <w:r>
                        <w:t>&lt;/button&gt;</w:t>
                      </w:r>
                    </w:p>
                    <w:p w14:paraId="33304053" w14:textId="4DF578A6" w:rsidR="004A1F81" w:rsidRDefault="004A1F81" w:rsidP="00DF5DE3">
                      <w:pPr>
                        <w:spacing w:line="240" w:lineRule="auto"/>
                      </w:pPr>
                      <w:r>
                        <w:t>&lt;/form&gt;</w:t>
                      </w:r>
                    </w:p>
                    <w:p w14:paraId="5D206E7E" w14:textId="5D225537" w:rsidR="004A1F81" w:rsidRDefault="004A1F81" w:rsidP="00DF5DE3">
                      <w:pPr>
                        <w:spacing w:line="240" w:lineRule="auto"/>
                      </w:pPr>
                      <w:r>
                        <w:t>&lt;/div&gt;</w:t>
                      </w:r>
                    </w:p>
                    <w:p w14:paraId="403BC40C" w14:textId="092C01D1" w:rsidR="004A1F81" w:rsidRDefault="004A1F81" w:rsidP="00DF5DE3">
                      <w:pPr>
                        <w:spacing w:line="240" w:lineRule="auto"/>
                      </w:pPr>
                      <w:r>
                        <w:t>&lt;/div&gt;</w:t>
                      </w:r>
                    </w:p>
                    <w:p w14:paraId="4FDCC5E4" w14:textId="784E5270" w:rsidR="004A1F81" w:rsidRDefault="004A1F81" w:rsidP="00DF5DE3">
                      <w:pPr>
                        <w:spacing w:line="240" w:lineRule="auto"/>
                      </w:pPr>
                      <w:r>
                        <w:t>&lt;/div&gt;</w:t>
                      </w:r>
                    </w:p>
                    <w:p w14:paraId="63A0AB3F" w14:textId="6FBD96A2" w:rsidR="004A1F81" w:rsidRDefault="004A1F81" w:rsidP="00DF5DE3">
                      <w:pPr>
                        <w:spacing w:line="240" w:lineRule="auto"/>
                      </w:pPr>
                      <w:r>
                        <w:t>&lt;/div&gt;</w:t>
                      </w:r>
                    </w:p>
                    <w:p w14:paraId="2E356FA6" w14:textId="5748C01C" w:rsidR="004A1F81" w:rsidRDefault="004A1F81" w:rsidP="00DF5DE3">
                      <w:pPr>
                        <w:spacing w:line="240" w:lineRule="auto"/>
                      </w:pPr>
                      <w:r>
                        <w:t>&lt;/div&gt;</w:t>
                      </w:r>
                    </w:p>
                    <w:p w14:paraId="1A789694" w14:textId="1CFEC45F" w:rsidR="004A1F81" w:rsidRDefault="004A1F81" w:rsidP="00DF5DE3">
                      <w:pPr>
                        <w:spacing w:line="240" w:lineRule="auto"/>
                      </w:pPr>
                      <w:r>
                        <w:t>&lt;/div&gt;</w:t>
                      </w:r>
                    </w:p>
                    <w:p w14:paraId="5D4BC26D" w14:textId="74C02DF3" w:rsidR="004A1F81" w:rsidRDefault="004A1F81" w:rsidP="00DF5DE3">
                      <w:pPr>
                        <w:spacing w:line="240" w:lineRule="auto"/>
                      </w:pPr>
                      <w:r>
                        <w:t>&lt;/div&gt;</w:t>
                      </w:r>
                    </w:p>
                    <w:p w14:paraId="3A46B2BE" w14:textId="0BAFC163" w:rsidR="004A1F81" w:rsidRDefault="004A1F81" w:rsidP="00DF5DE3">
                      <w:pPr>
                        <w:spacing w:line="240" w:lineRule="auto"/>
                      </w:pPr>
                      <w:r>
                        <w:t>&lt;/div&gt;</w:t>
                      </w:r>
                    </w:p>
                    <w:p w14:paraId="4543FA17" w14:textId="709A9B0D" w:rsidR="004A1F81" w:rsidRDefault="004A1F81" w:rsidP="00DF5DE3">
                      <w:pPr>
                        <w:spacing w:line="240" w:lineRule="auto"/>
                      </w:pPr>
                      <w:r>
                        <w:t>&lt;!-- Bootstrap core JavaScript--&gt;</w:t>
                      </w:r>
                    </w:p>
                    <w:p w14:paraId="5BDE20BE" w14:textId="763B2261" w:rsidR="004A1F81" w:rsidRDefault="004A1F81" w:rsidP="00DF5DE3">
                      <w:pPr>
                        <w:spacing w:line="240" w:lineRule="auto"/>
                      </w:pPr>
                      <w:r>
                        <w:t>&lt;script src="assets/vendor/jquery/jquery.min.js"&gt;&lt;/script&gt;</w:t>
                      </w:r>
                    </w:p>
                    <w:p w14:paraId="1A2D3C6B" w14:textId="55A2C95D" w:rsidR="004A1F81" w:rsidRDefault="004A1F81" w:rsidP="00DF5DE3">
                      <w:pPr>
                        <w:spacing w:line="240" w:lineRule="auto"/>
                      </w:pPr>
                      <w:r>
                        <w:t>&lt;script src="assets/vendor/bootstrap/js/bootstrap.bundle.min.js"&gt;&lt;/script&gt;</w:t>
                      </w:r>
                    </w:p>
                    <w:p w14:paraId="5473898B" w14:textId="6113E4CD" w:rsidR="004A1F81" w:rsidRDefault="004A1F81" w:rsidP="00DF5DE3">
                      <w:pPr>
                        <w:spacing w:line="240" w:lineRule="auto"/>
                      </w:pPr>
                      <w:r>
                        <w:t>&lt;!-- Core plugin JavaScript--&gt;</w:t>
                      </w:r>
                    </w:p>
                    <w:p w14:paraId="4C01EE01" w14:textId="533D7B84" w:rsidR="004A1F81" w:rsidRDefault="004A1F81" w:rsidP="00DF5DE3">
                      <w:pPr>
                        <w:spacing w:line="240" w:lineRule="auto"/>
                      </w:pPr>
                      <w:r>
                        <w:t>&lt;script src="assets/vendor/jquery-easing/jquery.easing.min.js"&gt;&lt;/script&gt;</w:t>
                      </w:r>
                    </w:p>
                    <w:p w14:paraId="011470A9" w14:textId="78B85822" w:rsidR="004A1F81" w:rsidRDefault="004A1F81" w:rsidP="00DF5DE3">
                      <w:pPr>
                        <w:spacing w:line="240" w:lineRule="auto"/>
                      </w:pPr>
                      <w:r>
                        <w:t>&lt;!-- Custom scripts for all pages--&gt;</w:t>
                      </w:r>
                    </w:p>
                    <w:p w14:paraId="1E9B23CC" w14:textId="531A00BE" w:rsidR="004A1F81" w:rsidRDefault="004A1F81" w:rsidP="00DF5DE3">
                      <w:pPr>
                        <w:spacing w:line="240" w:lineRule="auto"/>
                      </w:pPr>
                      <w:r>
                        <w:t>&lt;script src="assets/js/sb-admin-2.min.js"&gt;&lt;/script&gt;</w:t>
                      </w:r>
                    </w:p>
                    <w:p w14:paraId="1552B5FF" w14:textId="71234DE4" w:rsidR="004A1F81" w:rsidRDefault="004A1F81" w:rsidP="00DF5DE3">
                      <w:pPr>
                        <w:spacing w:line="240" w:lineRule="auto"/>
                      </w:pPr>
                      <w:r>
                        <w:t>&lt;/body&gt;</w:t>
                      </w:r>
                    </w:p>
                    <w:p w14:paraId="7DB81296" w14:textId="211CBA53" w:rsidR="004A1F81" w:rsidRDefault="004A1F81" w:rsidP="00DF5DE3">
                      <w:pPr>
                        <w:spacing w:line="240" w:lineRule="auto"/>
                      </w:pPr>
                      <w:r>
                        <w:t>&lt;/html&gt;</w:t>
                      </w:r>
                    </w:p>
                  </w:txbxContent>
                </v:textbox>
                <w10:wrap type="topAndBottom" anchorx="margin"/>
              </v:shape>
            </w:pict>
          </mc:Fallback>
        </mc:AlternateContent>
      </w:r>
    </w:p>
    <w:p w14:paraId="5353F67D" w14:textId="183D47B5" w:rsidR="00090BDE" w:rsidRDefault="00090BDE" w:rsidP="00090BDE">
      <w:pPr>
        <w:spacing w:line="360" w:lineRule="auto"/>
        <w:jc w:val="both"/>
      </w:pPr>
      <w:r>
        <w:t>Script Program Halaman</w:t>
      </w:r>
      <w:r w:rsidR="00343582">
        <w:t xml:space="preserve"> Persyaratan</w:t>
      </w:r>
    </w:p>
    <w:tbl>
      <w:tblPr>
        <w:tblStyle w:val="TableGrid"/>
        <w:tblW w:w="8075" w:type="dxa"/>
        <w:tblLook w:val="04A0" w:firstRow="1" w:lastRow="0" w:firstColumn="1" w:lastColumn="0" w:noHBand="0" w:noVBand="1"/>
      </w:tblPr>
      <w:tblGrid>
        <w:gridCol w:w="8075"/>
      </w:tblGrid>
      <w:tr w:rsidR="00343582" w14:paraId="4C6E2941" w14:textId="77777777" w:rsidTr="00343582">
        <w:tc>
          <w:tcPr>
            <w:tcW w:w="8075" w:type="dxa"/>
          </w:tcPr>
          <w:p w14:paraId="051896A2" w14:textId="77777777" w:rsidR="00343582" w:rsidRDefault="00343582" w:rsidP="00343582">
            <w:pPr>
              <w:jc w:val="both"/>
            </w:pPr>
            <w:r>
              <w:t xml:space="preserve">&lt;?php </w:t>
            </w:r>
          </w:p>
          <w:p w14:paraId="1B5778A1" w14:textId="77777777" w:rsidR="00343582" w:rsidRDefault="00343582" w:rsidP="00343582">
            <w:pPr>
              <w:jc w:val="both"/>
            </w:pPr>
          </w:p>
          <w:p w14:paraId="05BB7FAD" w14:textId="77777777" w:rsidR="00343582" w:rsidRDefault="00343582" w:rsidP="00343582">
            <w:pPr>
              <w:jc w:val="both"/>
            </w:pPr>
            <w:r>
              <w:tab/>
              <w:t>require_once 'function/koneksi.php';</w:t>
            </w:r>
          </w:p>
          <w:p w14:paraId="051DB265" w14:textId="77777777" w:rsidR="00343582" w:rsidRDefault="00343582" w:rsidP="00343582">
            <w:pPr>
              <w:jc w:val="both"/>
            </w:pPr>
            <w:r>
              <w:tab/>
              <w:t>require_once 'templates/mahasiswa_header.php' ;</w:t>
            </w:r>
          </w:p>
          <w:p w14:paraId="5F51760D" w14:textId="77777777" w:rsidR="00343582" w:rsidRDefault="00343582" w:rsidP="00343582">
            <w:pPr>
              <w:jc w:val="both"/>
            </w:pPr>
            <w:r>
              <w:tab/>
              <w:t>require_once 'templates/sidebar.php' ;</w:t>
            </w:r>
          </w:p>
          <w:p w14:paraId="532AB4C0" w14:textId="77777777" w:rsidR="00343582" w:rsidRDefault="00343582" w:rsidP="00343582">
            <w:pPr>
              <w:jc w:val="both"/>
            </w:pPr>
            <w:r>
              <w:tab/>
              <w:t>require_once 'templates/topbar.php' ;</w:t>
            </w:r>
          </w:p>
          <w:p w14:paraId="28651666" w14:textId="77777777" w:rsidR="00343582" w:rsidRDefault="00343582" w:rsidP="00343582">
            <w:pPr>
              <w:jc w:val="both"/>
            </w:pPr>
          </w:p>
          <w:p w14:paraId="49190911" w14:textId="77777777" w:rsidR="00343582" w:rsidRDefault="00343582" w:rsidP="00343582">
            <w:pPr>
              <w:jc w:val="both"/>
            </w:pPr>
            <w:r>
              <w:tab/>
              <w:t>$nim = $_SESSION['user'];</w:t>
            </w:r>
          </w:p>
          <w:p w14:paraId="607DABFD" w14:textId="77777777" w:rsidR="00343582" w:rsidRDefault="00343582" w:rsidP="00343582">
            <w:pPr>
              <w:jc w:val="both"/>
            </w:pPr>
            <w:r>
              <w:tab/>
              <w:t>$sql = "SELECT * FROM mahasiswa WHERE nim = '$nim'";</w:t>
            </w:r>
          </w:p>
          <w:p w14:paraId="503BE871" w14:textId="7C8738C8" w:rsidR="00343582" w:rsidRDefault="00343582" w:rsidP="007F1CF5">
            <w:r>
              <w:lastRenderedPageBreak/>
              <w:t>$query = mysqli_query($koneksi, $sql);</w:t>
            </w:r>
          </w:p>
          <w:p w14:paraId="25512798" w14:textId="6A9A5008" w:rsidR="00343582" w:rsidRDefault="00343582" w:rsidP="007F1CF5">
            <w:r>
              <w:t>$row = mysqli_fetch_assoc($query);</w:t>
            </w:r>
          </w:p>
          <w:p w14:paraId="3568C551" w14:textId="77777777" w:rsidR="00343582" w:rsidRDefault="00343582" w:rsidP="007F1CF5"/>
          <w:p w14:paraId="0F6678C4" w14:textId="3CFD3B04" w:rsidR="00343582" w:rsidRDefault="00343582" w:rsidP="007F1CF5">
            <w:r>
              <w:t>$nama = $row['nama'];</w:t>
            </w:r>
          </w:p>
          <w:p w14:paraId="69339D7D" w14:textId="77777777" w:rsidR="00343582" w:rsidRDefault="00343582" w:rsidP="007F1CF5"/>
          <w:p w14:paraId="7C2DBDA4" w14:textId="77777777" w:rsidR="00343582" w:rsidRDefault="00343582" w:rsidP="007F1CF5">
            <w:r>
              <w:t>?&gt;</w:t>
            </w:r>
          </w:p>
          <w:p w14:paraId="01D138BD" w14:textId="77777777" w:rsidR="00343582" w:rsidRDefault="00343582" w:rsidP="007F1CF5"/>
          <w:p w14:paraId="527A5D63" w14:textId="77777777" w:rsidR="00343582" w:rsidRDefault="00343582" w:rsidP="007F1CF5">
            <w:r>
              <w:t>&lt;!-- Begin Page Content --&gt;</w:t>
            </w:r>
          </w:p>
          <w:p w14:paraId="3B5D77AF" w14:textId="77777777" w:rsidR="00343582" w:rsidRDefault="00343582" w:rsidP="007F1CF5">
            <w:r>
              <w:t>&lt;div class="container-fluid"&gt;</w:t>
            </w:r>
          </w:p>
          <w:p w14:paraId="0BC54174" w14:textId="77777777" w:rsidR="00343582" w:rsidRDefault="00343582" w:rsidP="007F1CF5">
            <w:r>
              <w:t>&lt;!-- Page Heading --&gt;</w:t>
            </w:r>
          </w:p>
          <w:p w14:paraId="296CC08E" w14:textId="59CDE8CF" w:rsidR="00343582" w:rsidRDefault="00343582" w:rsidP="007F1CF5"/>
          <w:p w14:paraId="4C23D104" w14:textId="77777777" w:rsidR="00343582" w:rsidRDefault="00343582" w:rsidP="007F1CF5">
            <w:r>
              <w:t>&lt;!-- Page Heading --&gt;</w:t>
            </w:r>
          </w:p>
          <w:p w14:paraId="15166098" w14:textId="4B693DAB" w:rsidR="00343582" w:rsidRDefault="00343582" w:rsidP="007F1CF5">
            <w:r>
              <w:t>&lt;div class="d-sm-flex align-items-center justify-content-between mb-4"&gt;</w:t>
            </w:r>
          </w:p>
          <w:p w14:paraId="16846E67" w14:textId="1F6F9540" w:rsidR="00343582" w:rsidRDefault="00343582" w:rsidP="007F1CF5">
            <w:r>
              <w:t>&lt;h1 class="h3 mb-0 text-gray-800"  &gt;&lt;i class=" fa fa-info"&gt;nfo Persyaratan Skripsi&lt;/h1&gt;&lt;/i&gt;</w:t>
            </w:r>
          </w:p>
          <w:p w14:paraId="718C2E52" w14:textId="16BD80B5" w:rsidR="00343582" w:rsidRDefault="00343582" w:rsidP="007F1CF5">
            <w:r>
              <w:t>&lt;/div&gt;</w:t>
            </w:r>
          </w:p>
          <w:p w14:paraId="29D9F5E1" w14:textId="77777777" w:rsidR="00343582" w:rsidRDefault="00343582" w:rsidP="007F1CF5"/>
          <w:p w14:paraId="29BA7668" w14:textId="77777777" w:rsidR="00343582" w:rsidRDefault="00343582" w:rsidP="007F1CF5"/>
          <w:p w14:paraId="715D3A10" w14:textId="7EFF6C07" w:rsidR="00343582" w:rsidRDefault="00343582" w:rsidP="007F1CF5">
            <w:r>
              <w:t>&lt;!-- Illustrations --&gt;</w:t>
            </w:r>
          </w:p>
          <w:p w14:paraId="20896031" w14:textId="27E0454D" w:rsidR="00343582" w:rsidRDefault="00343582" w:rsidP="007F1CF5">
            <w:r>
              <w:t>&lt;div class="card shadow mb-4"&gt;</w:t>
            </w:r>
          </w:p>
          <w:p w14:paraId="513BEC53" w14:textId="61CF5F15" w:rsidR="00343582" w:rsidRDefault="00343582" w:rsidP="007F1CF5">
            <w:r>
              <w:t>&lt;div class="card-header py-3"&gt;</w:t>
            </w:r>
          </w:p>
          <w:p w14:paraId="02E612A9" w14:textId="6B7F86BD" w:rsidR="00343582" w:rsidRDefault="00343582" w:rsidP="007F1CF5">
            <w:r>
              <w:t>&lt;h6 class="m-0 font-weight-bold text-primary"&gt;Persyaratan Sidang Proposal&lt;/h6&gt;</w:t>
            </w:r>
          </w:p>
          <w:p w14:paraId="4F667D17" w14:textId="1660DFE6" w:rsidR="00343582" w:rsidRDefault="00343582" w:rsidP="007F1CF5">
            <w:r>
              <w:t>&lt;br&gt;</w:t>
            </w:r>
          </w:p>
          <w:p w14:paraId="29D9AED4" w14:textId="1D7A28F0" w:rsidR="00343582" w:rsidRDefault="00343582" w:rsidP="007F1CF5">
            <w:r>
              <w:t>&lt;p&gt;Untuk pengajuan judul Mahasiswa harus melengkapi persyaratan berikut :</w:t>
            </w:r>
          </w:p>
          <w:p w14:paraId="1F14D2D5" w14:textId="7281435F" w:rsidR="00343582" w:rsidRDefault="00343582" w:rsidP="007F1CF5">
            <w:r>
              <w:t>&lt;br&gt;1. Bukti Pembayaran</w:t>
            </w:r>
          </w:p>
          <w:p w14:paraId="7CE90AB8" w14:textId="64027897" w:rsidR="00343582" w:rsidRDefault="00343582" w:rsidP="007F1CF5">
            <w:r>
              <w:t>&lt;br&gt;2. KRS Semester 8</w:t>
            </w:r>
          </w:p>
          <w:p w14:paraId="134D30C7" w14:textId="4DD9140B" w:rsidR="00343582" w:rsidRDefault="00343582" w:rsidP="007F1CF5">
            <w:r>
              <w:t>&lt;br&gt;3. KHS Semester 1-7</w:t>
            </w:r>
          </w:p>
          <w:p w14:paraId="1355068E" w14:textId="1BE2C603" w:rsidR="00343582" w:rsidRDefault="00343582" w:rsidP="007F1CF5">
            <w:r>
              <w:t>&lt;br&gt;4. Sertifikat LDKM</w:t>
            </w:r>
          </w:p>
          <w:p w14:paraId="3FE93B45" w14:textId="65D316A9" w:rsidR="00343582" w:rsidRDefault="00343582" w:rsidP="007F1CF5">
            <w:r>
              <w:t>&lt;br&gt;5. Sertifikat PKKMB</w:t>
            </w:r>
          </w:p>
          <w:p w14:paraId="71939D0E" w14:textId="6E194CB9" w:rsidR="00343582" w:rsidRDefault="00343582" w:rsidP="007F1CF5">
            <w:r>
              <w:t>&lt;br&gt;6. Laporan Penyerahan KP</w:t>
            </w:r>
          </w:p>
          <w:p w14:paraId="46FD1DDE" w14:textId="5BA154A9" w:rsidR="00343582" w:rsidRDefault="00343582" w:rsidP="007F1CF5">
            <w:r>
              <w:t>&lt;br&gt;7. Ijazah</w:t>
            </w:r>
          </w:p>
          <w:p w14:paraId="776FAA2F" w14:textId="5739B02F" w:rsidR="00343582" w:rsidRDefault="00343582" w:rsidP="007F1CF5">
            <w:r>
              <w:t>&lt;br&gt;</w:t>
            </w:r>
          </w:p>
          <w:p w14:paraId="11E0B36E" w14:textId="5B28DE47" w:rsidR="00343582" w:rsidRDefault="00343582" w:rsidP="007F1CF5">
            <w:r>
              <w:t>&lt;br&gt;</w:t>
            </w:r>
          </w:p>
          <w:p w14:paraId="74503B3B" w14:textId="49E43683" w:rsidR="00343582" w:rsidRDefault="00343582" w:rsidP="007F1CF5">
            <w:r>
              <w:t>Persyaratan di atas bersifat wajib. Apabila ada persyaratan yang tidak terpenuhi, maka Mahasiswa/i tidak bisa mengikuti Sidang Proposal.</w:t>
            </w:r>
          </w:p>
          <w:p w14:paraId="44FD3015" w14:textId="530C2EEF" w:rsidR="00343582" w:rsidRDefault="00343582" w:rsidP="007F1CF5">
            <w:r>
              <w:t>&lt;/p&gt;</w:t>
            </w:r>
          </w:p>
          <w:p w14:paraId="402A73F7" w14:textId="15715D85" w:rsidR="00343582" w:rsidRDefault="00343582" w:rsidP="007F1CF5">
            <w:r>
              <w:t>&lt;/div&gt;</w:t>
            </w:r>
          </w:p>
          <w:p w14:paraId="37AF9882" w14:textId="77777777" w:rsidR="00343582" w:rsidRDefault="00343582" w:rsidP="007F1CF5"/>
          <w:p w14:paraId="667A7B88" w14:textId="391D70DD" w:rsidR="00343582" w:rsidRDefault="00343582" w:rsidP="007F1CF5">
            <w:r>
              <w:t>&lt;div class="card-body"&gt;</w:t>
            </w:r>
          </w:p>
          <w:p w14:paraId="03E1F51D" w14:textId="397F94F1" w:rsidR="00343582" w:rsidRDefault="00343582" w:rsidP="007F1CF5">
            <w:r>
              <w:t>&lt;a target="_blank" rel="nofollow" href="http://unibba.ac.id/fti/skripsi/"&gt;Web resmi FTI UNIBBA &amp;rarr;&lt;/a&gt;</w:t>
            </w:r>
          </w:p>
          <w:p w14:paraId="0E8511CF" w14:textId="6E81C667" w:rsidR="00343582" w:rsidRDefault="00343582" w:rsidP="007F1CF5">
            <w:r>
              <w:t>&lt;/div&gt;</w:t>
            </w:r>
          </w:p>
          <w:p w14:paraId="2208F57D" w14:textId="03A549FE" w:rsidR="00343582" w:rsidRDefault="00343582" w:rsidP="007F1CF5">
            <w:r>
              <w:t>&lt;/div&gt;</w:t>
            </w:r>
          </w:p>
          <w:p w14:paraId="4CBE743B" w14:textId="77777777" w:rsidR="00343582" w:rsidRDefault="00343582" w:rsidP="007F1CF5"/>
          <w:p w14:paraId="417DE1A3" w14:textId="77145064" w:rsidR="00343582" w:rsidRDefault="00343582" w:rsidP="007F1CF5">
            <w:r>
              <w:t>&lt;!-- Illustrations --&gt;</w:t>
            </w:r>
          </w:p>
          <w:p w14:paraId="1545FAC4" w14:textId="615CF23B" w:rsidR="00343582" w:rsidRDefault="00343582" w:rsidP="007F1CF5">
            <w:r>
              <w:t>&lt;div class="card shadow mb-4"&gt;</w:t>
            </w:r>
          </w:p>
          <w:p w14:paraId="38B1EECC" w14:textId="770FC58F" w:rsidR="00343582" w:rsidRDefault="00343582" w:rsidP="007F1CF5">
            <w:r>
              <w:t>&lt;div class="card-header py-3"&gt;</w:t>
            </w:r>
          </w:p>
          <w:p w14:paraId="1D22C76D" w14:textId="331AF736" w:rsidR="00343582" w:rsidRDefault="00343582" w:rsidP="007F1CF5">
            <w:r>
              <w:lastRenderedPageBreak/>
              <w:t>&lt;h6 class="m-0 font-weight-bold text-primary"&gt;Persyaratan Sidang Skripsi Tahap 1&lt;/h6&gt;</w:t>
            </w:r>
          </w:p>
          <w:p w14:paraId="5A4966BB" w14:textId="2C8A9AA0" w:rsidR="00343582" w:rsidRDefault="00343582" w:rsidP="007F1CF5">
            <w:r>
              <w:t>&lt;br&gt;</w:t>
            </w:r>
          </w:p>
          <w:p w14:paraId="4CF6EE5F" w14:textId="5C5AB4F4" w:rsidR="00343582" w:rsidRDefault="00343582" w:rsidP="007F1CF5">
            <w:r>
              <w:t>&lt;p&gt;Untuk persyaratan sidang skripsi tahap-1 Mahasiswa harus melengkapi persyaratan berikut :</w:t>
            </w:r>
          </w:p>
          <w:p w14:paraId="38239591" w14:textId="1EDCE3C3" w:rsidR="00343582" w:rsidRDefault="00343582" w:rsidP="007F1CF5">
            <w:r>
              <w:t>&lt;br&gt;1. Bukti Pembayaran SUP-1</w:t>
            </w:r>
          </w:p>
          <w:p w14:paraId="482DBA76" w14:textId="1B1A71A1" w:rsidR="00343582" w:rsidRDefault="00343582" w:rsidP="007F1CF5">
            <w:r>
              <w:t>&lt;br&gt;2. Surat Rekomendasi SUP-1 dari Pembimbing</w:t>
            </w:r>
          </w:p>
          <w:p w14:paraId="1D571218" w14:textId="6085F365" w:rsidR="00343582" w:rsidRDefault="00343582" w:rsidP="007F1CF5">
            <w:r>
              <w:t>&lt;br&gt;3. Draft Laporan BAB1-3 berisi Cover, Abstrak, Daftar Isi dijilid bening (Dikumpulkan di bagian Tata Usaha)</w:t>
            </w:r>
          </w:p>
          <w:p w14:paraId="305DD24D" w14:textId="0DD75597" w:rsidR="00343582" w:rsidRDefault="00343582" w:rsidP="007F1CF5">
            <w:r>
              <w:t>&lt;br&gt;</w:t>
            </w:r>
          </w:p>
          <w:p w14:paraId="1A599490" w14:textId="18FB4AEA" w:rsidR="00343582" w:rsidRDefault="00343582" w:rsidP="007F1CF5">
            <w:r>
              <w:t>&lt;br&gt;</w:t>
            </w:r>
          </w:p>
          <w:p w14:paraId="79A521D0" w14:textId="7B75AA4D" w:rsidR="00343582" w:rsidRDefault="00343582" w:rsidP="007F1CF5">
            <w:r>
              <w:t>Persyaratan di atas bersifat wajib. Apabila ada persyaratan yang tidak terpenuhi, maka Mahasiswa/i tidak bisa mengikuti Sidang Skripsi Tahap Pertama ini.</w:t>
            </w:r>
          </w:p>
          <w:p w14:paraId="4F0F3008" w14:textId="6C134E1F" w:rsidR="00343582" w:rsidRDefault="00343582" w:rsidP="007F1CF5">
            <w:r>
              <w:t>&lt;/p&gt;</w:t>
            </w:r>
          </w:p>
          <w:p w14:paraId="14B28C55" w14:textId="3BA8E8BC" w:rsidR="00343582" w:rsidRDefault="00343582" w:rsidP="007F1CF5">
            <w:r>
              <w:t>&lt;/div&gt;</w:t>
            </w:r>
          </w:p>
          <w:p w14:paraId="20BE6229" w14:textId="59F5364F" w:rsidR="00343582" w:rsidRDefault="00343582" w:rsidP="007F1CF5">
            <w:r>
              <w:t>&lt;div class="card-body"&gt;</w:t>
            </w:r>
          </w:p>
          <w:p w14:paraId="42C88B19" w14:textId="2F314F83" w:rsidR="00343582" w:rsidRDefault="00343582" w:rsidP="007F1CF5"/>
          <w:p w14:paraId="228D0D82" w14:textId="11C43420" w:rsidR="00343582" w:rsidRDefault="00343582" w:rsidP="007F1CF5">
            <w:r>
              <w:t>&lt;a target="_blank" rel="nofollow" href="http://unibba.ac.id/fti/skripsi/"&gt;Website Resmi FTI UNIBBA&lt;/a&gt;</w:t>
            </w:r>
          </w:p>
          <w:p w14:paraId="184BFC63" w14:textId="2F1079CE" w:rsidR="00343582" w:rsidRDefault="00343582" w:rsidP="007F1CF5">
            <w:r>
              <w:t>&lt;/div&gt;</w:t>
            </w:r>
          </w:p>
          <w:p w14:paraId="361E125F" w14:textId="261DA6EF" w:rsidR="00343582" w:rsidRDefault="00343582" w:rsidP="007F1CF5">
            <w:r>
              <w:t>&lt;/div&gt;</w:t>
            </w:r>
          </w:p>
          <w:p w14:paraId="3AB38707" w14:textId="77777777" w:rsidR="00343582" w:rsidRDefault="00343582" w:rsidP="007F1CF5"/>
          <w:p w14:paraId="144FDA15" w14:textId="5A99E328" w:rsidR="00343582" w:rsidRDefault="00343582" w:rsidP="007F1CF5">
            <w:r>
              <w:t>&lt;!-- Illustrations --&gt;</w:t>
            </w:r>
          </w:p>
          <w:p w14:paraId="566E167E" w14:textId="5CAC688B" w:rsidR="00343582" w:rsidRDefault="00343582" w:rsidP="007F1CF5">
            <w:r>
              <w:t>&lt;div class="card shadow mb-4"&gt;</w:t>
            </w:r>
          </w:p>
          <w:p w14:paraId="5861C8D2" w14:textId="5D3395BB" w:rsidR="00343582" w:rsidRDefault="00343582" w:rsidP="007F1CF5">
            <w:r>
              <w:t>&lt;div class="card-header py-3"&gt;</w:t>
            </w:r>
          </w:p>
          <w:p w14:paraId="3A621374" w14:textId="1F03FCBB" w:rsidR="00343582" w:rsidRDefault="00343582" w:rsidP="007F1CF5">
            <w:r>
              <w:t>&lt;h6 class="m-0 font-weight-bold text-primary"&gt;Persyaratan Sidang Skripsi Tahap 2&lt;/h6&gt;</w:t>
            </w:r>
          </w:p>
          <w:p w14:paraId="5F9129F2" w14:textId="77034495" w:rsidR="00343582" w:rsidRDefault="00343582" w:rsidP="007F1CF5">
            <w:r>
              <w:t>&lt;br&gt;</w:t>
            </w:r>
          </w:p>
          <w:p w14:paraId="5F031CD4" w14:textId="536B003D" w:rsidR="00343582" w:rsidRDefault="00343582" w:rsidP="007F1CF5">
            <w:r>
              <w:t>&lt;p&gt;Untuk persyaratan sidang skripsi tahap-2 Mahasiswa harus melengkapi persyaratan berikut :</w:t>
            </w:r>
          </w:p>
          <w:p w14:paraId="1575CAC8" w14:textId="4AF50498" w:rsidR="00343582" w:rsidRDefault="00343582" w:rsidP="007F1CF5">
            <w:r>
              <w:t>&lt;br&gt;1. Bukti Pembayaran SUP-2</w:t>
            </w:r>
          </w:p>
          <w:p w14:paraId="62F1255C" w14:textId="34BE0C4B" w:rsidR="00343582" w:rsidRDefault="00343582" w:rsidP="007F1CF5">
            <w:r>
              <w:t>&lt;br&gt;2. Sertifikat BNSP</w:t>
            </w:r>
          </w:p>
          <w:p w14:paraId="583317EE" w14:textId="79EA6140" w:rsidR="00343582" w:rsidRDefault="00343582" w:rsidP="007F1CF5">
            <w:r>
              <w:t>&lt;br&gt;3. Sertifikat Toefl</w:t>
            </w:r>
          </w:p>
          <w:p w14:paraId="3B29F9AD" w14:textId="2FA1C372" w:rsidR="00343582" w:rsidRDefault="00343582" w:rsidP="007F1CF5">
            <w:r>
              <w:t>&lt;br&gt;4. Draft Laporan lengkap dijilid bening (Dikumpulkan di bagian Tata Usaha)</w:t>
            </w:r>
          </w:p>
          <w:p w14:paraId="545C311F" w14:textId="6BD3B52B" w:rsidR="00343582" w:rsidRDefault="00343582" w:rsidP="007F1CF5">
            <w:r>
              <w:t>&lt;br&gt;</w:t>
            </w:r>
          </w:p>
          <w:p w14:paraId="6FD552D7" w14:textId="33DA1AC6" w:rsidR="00343582" w:rsidRDefault="00343582" w:rsidP="007F1CF5">
            <w:r>
              <w:t>&lt;br&gt;</w:t>
            </w:r>
          </w:p>
          <w:p w14:paraId="65D8077A" w14:textId="5141E3FD" w:rsidR="00343582" w:rsidRDefault="00343582" w:rsidP="007F1CF5">
            <w:r>
              <w:t>Persyaratan di atas bersifat wajib. Apabila ada persyaratan yang tidak terpenuhi, maka Mahasiswa/i tidak bisa mengikuti Sidang Skripsi Tahap Pertama ini.</w:t>
            </w:r>
          </w:p>
          <w:p w14:paraId="2BA3B973" w14:textId="67D43461" w:rsidR="00343582" w:rsidRDefault="00343582" w:rsidP="007F1CF5">
            <w:r>
              <w:t>&lt;/p&gt;</w:t>
            </w:r>
          </w:p>
          <w:p w14:paraId="430E3A5B" w14:textId="52EA546A" w:rsidR="00343582" w:rsidRDefault="00343582" w:rsidP="007F1CF5">
            <w:r>
              <w:t>&lt;/div&gt;</w:t>
            </w:r>
          </w:p>
          <w:p w14:paraId="13E19D23" w14:textId="02B544EC" w:rsidR="00343582" w:rsidRDefault="00343582" w:rsidP="007F1CF5">
            <w:r>
              <w:t>&lt;div class="card-body"&gt;</w:t>
            </w:r>
          </w:p>
          <w:p w14:paraId="515606A7" w14:textId="7F21C01D" w:rsidR="00343582" w:rsidRDefault="00343582" w:rsidP="007F1CF5">
            <w:r>
              <w:t>&lt;div class="text-center"&gt;</w:t>
            </w:r>
          </w:p>
          <w:p w14:paraId="6C4A24AF" w14:textId="4CD40316" w:rsidR="00343582" w:rsidRDefault="00343582" w:rsidP="007F1CF5">
            <w:r>
              <w:t>&lt;img class="img-fluid px-3 px-sm-4 mt-3 mb-4" style="width: 25rem;" src="img/undraw_posting_photo.svg" alt=""&gt;</w:t>
            </w:r>
          </w:p>
          <w:p w14:paraId="736E3C9D" w14:textId="3969F223" w:rsidR="00343582" w:rsidRDefault="00343582" w:rsidP="007F1CF5">
            <w:r>
              <w:t>&lt;/div&gt;</w:t>
            </w:r>
          </w:p>
          <w:p w14:paraId="67185ABA" w14:textId="307B0DB8" w:rsidR="00343582" w:rsidRDefault="00343582" w:rsidP="007F1CF5">
            <w:r>
              <w:t>&lt;a target="_blank" rel="nofollow" href="http://unibba.ac.id/fti/skripsi/"&gt;Website Resmi FTI UNIBBA&lt;/a&gt;</w:t>
            </w:r>
          </w:p>
          <w:p w14:paraId="2C5D8FFA" w14:textId="7BCA1FFC" w:rsidR="00343582" w:rsidRDefault="00343582" w:rsidP="007F1CF5">
            <w:r>
              <w:lastRenderedPageBreak/>
              <w:t>&lt;/div&gt;</w:t>
            </w:r>
          </w:p>
          <w:p w14:paraId="1C692DB5" w14:textId="143A0614" w:rsidR="00343582" w:rsidRDefault="00343582" w:rsidP="007F1CF5">
            <w:r>
              <w:t>&lt;/div&gt;</w:t>
            </w:r>
          </w:p>
          <w:p w14:paraId="0A0B41F6" w14:textId="77777777" w:rsidR="00343582" w:rsidRDefault="00343582" w:rsidP="007F1CF5"/>
          <w:p w14:paraId="6CEE3F99" w14:textId="1107E6BD" w:rsidR="00343582" w:rsidRDefault="00343582" w:rsidP="007F1CF5">
            <w:r>
              <w:t>&lt;?php if(isset($_SESSION['alert'])) : ?&gt;</w:t>
            </w:r>
          </w:p>
          <w:p w14:paraId="0B0ACA7E" w14:textId="772BA059" w:rsidR="00343582" w:rsidRDefault="00343582" w:rsidP="007F1CF5">
            <w:r>
              <w:t>&lt;div class="alert alert-success"&gt;</w:t>
            </w:r>
          </w:p>
          <w:p w14:paraId="38070BA1" w14:textId="5FB35F4E" w:rsidR="00343582" w:rsidRDefault="00343582" w:rsidP="007F1CF5">
            <w:r>
              <w:t>&lt;?= $_SESSION['alert']; ?&gt;</w:t>
            </w:r>
          </w:p>
          <w:p w14:paraId="015600C0" w14:textId="7F5C1F9B" w:rsidR="00343582" w:rsidRDefault="00343582" w:rsidP="007F1CF5">
            <w:r>
              <w:t>&lt;/div&gt;</w:t>
            </w:r>
          </w:p>
          <w:p w14:paraId="5B677062" w14:textId="0C356935" w:rsidR="00343582" w:rsidRDefault="00343582" w:rsidP="007F1CF5">
            <w:r>
              <w:t>&lt;?php unset($_SESSION['alert']); ?&gt;</w:t>
            </w:r>
          </w:p>
          <w:p w14:paraId="2A4F4701" w14:textId="7811DF4E" w:rsidR="00343582" w:rsidRDefault="00343582" w:rsidP="007F1CF5">
            <w:r>
              <w:t>&lt;?php endif; ?&gt;</w:t>
            </w:r>
          </w:p>
          <w:p w14:paraId="3E63C9C7" w14:textId="77777777" w:rsidR="00343582" w:rsidRDefault="00343582" w:rsidP="007F1CF5"/>
          <w:p w14:paraId="1540BE06" w14:textId="60B0B75C" w:rsidR="00343582" w:rsidRDefault="00343582" w:rsidP="007F1CF5">
            <w:r>
              <w:t>&lt;?php if(isset($_SESSION['error'])) : ?&gt;</w:t>
            </w:r>
          </w:p>
          <w:p w14:paraId="6FC6A0C7" w14:textId="7677205B" w:rsidR="00343582" w:rsidRDefault="00343582" w:rsidP="007F1CF5">
            <w:r>
              <w:t>&lt;div class="alert alert-danger"&gt;</w:t>
            </w:r>
          </w:p>
          <w:p w14:paraId="3212DFC4" w14:textId="53213E64" w:rsidR="00343582" w:rsidRDefault="00343582" w:rsidP="007F1CF5">
            <w:r>
              <w:t>&lt;?= $_SESSION['error']; ?&gt;</w:t>
            </w:r>
          </w:p>
          <w:p w14:paraId="191F2438" w14:textId="3D635B91" w:rsidR="00343582" w:rsidRDefault="00343582" w:rsidP="007F1CF5">
            <w:r>
              <w:t>&lt;/div&gt;</w:t>
            </w:r>
          </w:p>
          <w:p w14:paraId="5ABD2CCB" w14:textId="27BCB054" w:rsidR="00343582" w:rsidRDefault="00343582" w:rsidP="007F1CF5">
            <w:r>
              <w:t>&lt;?php unset($_SESSION['error']); ?&gt;</w:t>
            </w:r>
          </w:p>
          <w:p w14:paraId="266C4748" w14:textId="0CC55A84" w:rsidR="00343582" w:rsidRDefault="00343582" w:rsidP="007F1CF5">
            <w:r>
              <w:t>&lt;?php endif; ?&gt;</w:t>
            </w:r>
          </w:p>
          <w:p w14:paraId="22F75F56" w14:textId="77777777" w:rsidR="00343582" w:rsidRDefault="00343582" w:rsidP="007F1CF5"/>
          <w:p w14:paraId="07113957" w14:textId="0A2E1ED2" w:rsidR="00343582" w:rsidRDefault="00343582" w:rsidP="007F1CF5">
            <w:r>
              <w:t>&lt;!-- Content Row --&gt;</w:t>
            </w:r>
          </w:p>
          <w:p w14:paraId="3AD182F1" w14:textId="26611FDA" w:rsidR="00343582" w:rsidRDefault="00343582" w:rsidP="007F1CF5"/>
          <w:p w14:paraId="12992435" w14:textId="77777777" w:rsidR="00343582" w:rsidRDefault="00343582" w:rsidP="007F1CF5">
            <w:r>
              <w:t>&lt;!-- /.container-fluid --&gt;</w:t>
            </w:r>
          </w:p>
          <w:p w14:paraId="180EB1C4" w14:textId="77777777" w:rsidR="00343582" w:rsidRDefault="00343582" w:rsidP="007F1CF5"/>
          <w:p w14:paraId="06C65BA3" w14:textId="77777777" w:rsidR="00343582" w:rsidRDefault="00343582" w:rsidP="007F1CF5">
            <w:r>
              <w:t>&lt;/div&gt;</w:t>
            </w:r>
          </w:p>
          <w:p w14:paraId="02B62EDF" w14:textId="77777777" w:rsidR="00343582" w:rsidRDefault="00343582" w:rsidP="007F1CF5"/>
          <w:p w14:paraId="369D5261" w14:textId="2230CC66" w:rsidR="00343582" w:rsidRDefault="00343582" w:rsidP="007F1CF5">
            <w:r>
              <w:t>&lt;?php require_once 'templates/footer.php'; ?&gt;</w:t>
            </w:r>
          </w:p>
        </w:tc>
      </w:tr>
    </w:tbl>
    <w:p w14:paraId="3C683A6B" w14:textId="77777777" w:rsidR="00343582" w:rsidRDefault="00343582" w:rsidP="00090BDE">
      <w:pPr>
        <w:spacing w:line="360" w:lineRule="auto"/>
        <w:jc w:val="both"/>
      </w:pPr>
    </w:p>
    <w:p w14:paraId="57240202" w14:textId="144E2325" w:rsidR="00090BDE" w:rsidRDefault="00090BDE" w:rsidP="00090BDE">
      <w:pPr>
        <w:spacing w:line="360" w:lineRule="auto"/>
        <w:jc w:val="both"/>
      </w:pPr>
      <w:r>
        <w:t>Script Program Halaman</w:t>
      </w:r>
      <w:r w:rsidR="00343582">
        <w:t xml:space="preserve"> Pendaftaran</w:t>
      </w:r>
    </w:p>
    <w:tbl>
      <w:tblPr>
        <w:tblStyle w:val="TableGrid"/>
        <w:tblW w:w="8075" w:type="dxa"/>
        <w:tblLook w:val="04A0" w:firstRow="1" w:lastRow="0" w:firstColumn="1" w:lastColumn="0" w:noHBand="0" w:noVBand="1"/>
      </w:tblPr>
      <w:tblGrid>
        <w:gridCol w:w="8075"/>
      </w:tblGrid>
      <w:tr w:rsidR="00343582" w14:paraId="151D5B0A" w14:textId="77777777" w:rsidTr="00343582">
        <w:tc>
          <w:tcPr>
            <w:tcW w:w="8075" w:type="dxa"/>
          </w:tcPr>
          <w:p w14:paraId="54AC9C40" w14:textId="77777777" w:rsidR="00343582" w:rsidRDefault="00343582" w:rsidP="00343582">
            <w:pPr>
              <w:jc w:val="both"/>
            </w:pPr>
            <w:r>
              <w:t xml:space="preserve">&lt;?php </w:t>
            </w:r>
          </w:p>
          <w:p w14:paraId="7CF31BA9" w14:textId="77777777" w:rsidR="00343582" w:rsidRDefault="00343582" w:rsidP="00343582">
            <w:pPr>
              <w:jc w:val="both"/>
            </w:pPr>
          </w:p>
          <w:p w14:paraId="15792F7D" w14:textId="77777777" w:rsidR="00343582" w:rsidRDefault="00343582" w:rsidP="00343582">
            <w:pPr>
              <w:jc w:val="both"/>
            </w:pPr>
            <w:r>
              <w:tab/>
              <w:t>require_once 'function/koneksi.php';</w:t>
            </w:r>
          </w:p>
          <w:p w14:paraId="651F8315" w14:textId="77777777" w:rsidR="00343582" w:rsidRDefault="00343582" w:rsidP="00343582">
            <w:pPr>
              <w:jc w:val="both"/>
            </w:pPr>
            <w:r>
              <w:tab/>
              <w:t>require_once 'templates/mahasiswa_header.php' ;</w:t>
            </w:r>
          </w:p>
          <w:p w14:paraId="04F4B112" w14:textId="77777777" w:rsidR="00343582" w:rsidRDefault="00343582" w:rsidP="00343582">
            <w:pPr>
              <w:jc w:val="both"/>
            </w:pPr>
            <w:r>
              <w:tab/>
              <w:t>require_once 'templates/sidebar.php' ;</w:t>
            </w:r>
          </w:p>
          <w:p w14:paraId="3A39BD5B" w14:textId="77777777" w:rsidR="00343582" w:rsidRDefault="00343582" w:rsidP="00343582">
            <w:pPr>
              <w:jc w:val="both"/>
            </w:pPr>
            <w:r>
              <w:tab/>
              <w:t>require_once 'templates/topbar.php' ;</w:t>
            </w:r>
          </w:p>
          <w:p w14:paraId="54222047" w14:textId="77777777" w:rsidR="00343582" w:rsidRDefault="00343582" w:rsidP="00343582">
            <w:pPr>
              <w:jc w:val="both"/>
            </w:pPr>
          </w:p>
          <w:p w14:paraId="3C3D23ED" w14:textId="77777777" w:rsidR="00343582" w:rsidRDefault="00343582" w:rsidP="00343582">
            <w:pPr>
              <w:jc w:val="both"/>
            </w:pPr>
            <w:r>
              <w:tab/>
              <w:t>$nim = $_SESSION['user'];</w:t>
            </w:r>
          </w:p>
          <w:p w14:paraId="109816AA" w14:textId="77777777" w:rsidR="00343582" w:rsidRDefault="00343582" w:rsidP="00343582">
            <w:pPr>
              <w:jc w:val="both"/>
            </w:pPr>
            <w:r>
              <w:tab/>
              <w:t>$sql = "SELECT * FROM mahasiswa WHERE nim = '$nim'";</w:t>
            </w:r>
          </w:p>
          <w:p w14:paraId="35AA29E3" w14:textId="77777777" w:rsidR="00343582" w:rsidRDefault="00343582" w:rsidP="00343582">
            <w:pPr>
              <w:jc w:val="both"/>
            </w:pPr>
            <w:r>
              <w:tab/>
              <w:t>$query = mysqli_query($koneksi, $sql);</w:t>
            </w:r>
          </w:p>
          <w:p w14:paraId="5C15B0CC" w14:textId="77777777" w:rsidR="00343582" w:rsidRDefault="00343582" w:rsidP="00343582">
            <w:pPr>
              <w:jc w:val="both"/>
            </w:pPr>
            <w:r>
              <w:tab/>
              <w:t>$row = mysqli_fetch_assoc($query);</w:t>
            </w:r>
          </w:p>
          <w:p w14:paraId="472C58F3" w14:textId="77777777" w:rsidR="00343582" w:rsidRDefault="00343582" w:rsidP="00343582">
            <w:pPr>
              <w:jc w:val="both"/>
            </w:pPr>
          </w:p>
          <w:p w14:paraId="0B5D5020" w14:textId="77777777" w:rsidR="00343582" w:rsidRDefault="00343582" w:rsidP="00343582">
            <w:pPr>
              <w:jc w:val="both"/>
            </w:pPr>
            <w:r>
              <w:tab/>
              <w:t>$nama = $row['nama'];</w:t>
            </w:r>
          </w:p>
          <w:p w14:paraId="15D79A0B" w14:textId="77777777" w:rsidR="00343582" w:rsidRDefault="00343582" w:rsidP="00343582">
            <w:pPr>
              <w:jc w:val="both"/>
            </w:pPr>
          </w:p>
          <w:p w14:paraId="0B3D573D" w14:textId="77777777" w:rsidR="00343582" w:rsidRDefault="00343582" w:rsidP="00343582">
            <w:pPr>
              <w:jc w:val="both"/>
            </w:pPr>
            <w:r>
              <w:t>?&gt;</w:t>
            </w:r>
          </w:p>
          <w:p w14:paraId="4B487E53" w14:textId="77777777" w:rsidR="00343582" w:rsidRDefault="00343582" w:rsidP="00343582">
            <w:pPr>
              <w:jc w:val="both"/>
            </w:pPr>
          </w:p>
          <w:p w14:paraId="372314B6" w14:textId="77777777" w:rsidR="00343582" w:rsidRDefault="00343582" w:rsidP="00343582">
            <w:pPr>
              <w:jc w:val="both"/>
            </w:pPr>
            <w:r>
              <w:t>&lt;!-- Begin Page Content --&gt;</w:t>
            </w:r>
          </w:p>
          <w:p w14:paraId="57DE6CCC" w14:textId="77777777" w:rsidR="00343582" w:rsidRDefault="00343582" w:rsidP="00343582">
            <w:pPr>
              <w:jc w:val="both"/>
            </w:pPr>
            <w:r>
              <w:t>&lt;div class="container-fluid"&gt;</w:t>
            </w:r>
          </w:p>
          <w:p w14:paraId="0B00B06B" w14:textId="77777777" w:rsidR="00343582" w:rsidRDefault="00343582" w:rsidP="00343582">
            <w:pPr>
              <w:jc w:val="both"/>
            </w:pPr>
            <w:r>
              <w:t>&lt;!-- Page Heading --&gt;</w:t>
            </w:r>
          </w:p>
          <w:p w14:paraId="347CB856" w14:textId="77777777" w:rsidR="00343582" w:rsidRDefault="00343582" w:rsidP="00343582">
            <w:pPr>
              <w:jc w:val="both"/>
            </w:pPr>
            <w:r>
              <w:tab/>
            </w:r>
          </w:p>
          <w:p w14:paraId="2FB88F50" w14:textId="77777777" w:rsidR="00343582" w:rsidRDefault="00343582" w:rsidP="00343582">
            <w:pPr>
              <w:jc w:val="both"/>
            </w:pPr>
            <w:r>
              <w:t>&lt;!-- Page Heading --&gt;</w:t>
            </w:r>
          </w:p>
          <w:p w14:paraId="565EC242" w14:textId="77777777" w:rsidR="00343582" w:rsidRDefault="00343582" w:rsidP="00343582">
            <w:pPr>
              <w:jc w:val="both"/>
            </w:pPr>
            <w:r>
              <w:lastRenderedPageBreak/>
              <w:t xml:space="preserve">  &lt;div class="d-sm-flex align-items-center justify-content-between mb-4"&gt;</w:t>
            </w:r>
          </w:p>
          <w:p w14:paraId="0C4F41C9" w14:textId="77777777" w:rsidR="00343582" w:rsidRDefault="00343582" w:rsidP="00343582">
            <w:pPr>
              <w:jc w:val="both"/>
            </w:pPr>
            <w:r>
              <w:t xml:space="preserve">    &lt;h1 class="h3 mb-0 text-gray-800"&gt;Data Persyaratan Skripsi&lt;/h1&gt;</w:t>
            </w:r>
          </w:p>
          <w:p w14:paraId="579B6D65" w14:textId="77777777" w:rsidR="00343582" w:rsidRDefault="00343582" w:rsidP="00343582">
            <w:pPr>
              <w:jc w:val="both"/>
            </w:pPr>
            <w:r>
              <w:t xml:space="preserve">  &lt;/div&gt;</w:t>
            </w:r>
          </w:p>
          <w:p w14:paraId="00C0B06F" w14:textId="77777777" w:rsidR="00343582" w:rsidRDefault="00343582" w:rsidP="00343582">
            <w:pPr>
              <w:jc w:val="both"/>
            </w:pPr>
          </w:p>
          <w:p w14:paraId="7B3D45A6" w14:textId="77777777" w:rsidR="00343582" w:rsidRDefault="00343582" w:rsidP="00343582">
            <w:pPr>
              <w:jc w:val="both"/>
            </w:pPr>
            <w:r>
              <w:t xml:space="preserve">  &lt;?php if(isset($_SESSION['alert'])) : ?&gt;</w:t>
            </w:r>
          </w:p>
          <w:p w14:paraId="78A5DB67" w14:textId="77777777" w:rsidR="00343582" w:rsidRDefault="00343582" w:rsidP="00343582">
            <w:pPr>
              <w:jc w:val="both"/>
            </w:pPr>
            <w:r>
              <w:tab/>
              <w:t>&lt;div class="alert alert-success"&gt;</w:t>
            </w:r>
          </w:p>
          <w:p w14:paraId="0DDEEB98" w14:textId="7DD48739" w:rsidR="00343582" w:rsidRDefault="00343582" w:rsidP="00343582">
            <w:pPr>
              <w:jc w:val="both"/>
            </w:pPr>
            <w:r>
              <w:tab/>
              <w:t>&lt;?= $_SESSION['alert']; ?&gt;</w:t>
            </w:r>
          </w:p>
          <w:p w14:paraId="3C00CC5C" w14:textId="77777777" w:rsidR="00343582" w:rsidRDefault="00343582" w:rsidP="00343582">
            <w:pPr>
              <w:jc w:val="both"/>
            </w:pPr>
            <w:r>
              <w:tab/>
              <w:t>&lt;/div&gt;</w:t>
            </w:r>
          </w:p>
          <w:p w14:paraId="05ACAA5C" w14:textId="77777777" w:rsidR="00343582" w:rsidRDefault="00343582" w:rsidP="00343582">
            <w:pPr>
              <w:jc w:val="both"/>
            </w:pPr>
            <w:r>
              <w:tab/>
              <w:t>&lt;?php unset($_SESSION['alert']); ?&gt;</w:t>
            </w:r>
          </w:p>
          <w:p w14:paraId="4C104318" w14:textId="77777777" w:rsidR="00343582" w:rsidRDefault="00343582" w:rsidP="00343582">
            <w:pPr>
              <w:jc w:val="both"/>
            </w:pPr>
            <w:r>
              <w:t xml:space="preserve">  &lt;?php endif; ?&gt;</w:t>
            </w:r>
          </w:p>
          <w:p w14:paraId="26EAC7FC" w14:textId="77777777" w:rsidR="00343582" w:rsidRDefault="00343582" w:rsidP="00343582">
            <w:pPr>
              <w:jc w:val="both"/>
            </w:pPr>
          </w:p>
          <w:p w14:paraId="1806E757" w14:textId="77777777" w:rsidR="00343582" w:rsidRDefault="00343582" w:rsidP="00343582">
            <w:pPr>
              <w:jc w:val="both"/>
            </w:pPr>
            <w:r>
              <w:t xml:space="preserve">  &lt;?php if(isset($_SESSION['error'])) : ?&gt;</w:t>
            </w:r>
          </w:p>
          <w:p w14:paraId="5BE5B172" w14:textId="77777777" w:rsidR="00343582" w:rsidRDefault="00343582" w:rsidP="00343582">
            <w:pPr>
              <w:jc w:val="both"/>
            </w:pPr>
            <w:r>
              <w:tab/>
              <w:t>&lt;div class="alert alert-danger"&gt;</w:t>
            </w:r>
          </w:p>
          <w:p w14:paraId="15D54F23" w14:textId="5D547F48" w:rsidR="00343582" w:rsidRDefault="00343582" w:rsidP="00343582">
            <w:pPr>
              <w:jc w:val="both"/>
            </w:pPr>
            <w:r>
              <w:tab/>
              <w:t>&lt;?= $_SESSION['error']; ?&gt;</w:t>
            </w:r>
          </w:p>
          <w:p w14:paraId="3349BAB2" w14:textId="77777777" w:rsidR="00343582" w:rsidRDefault="00343582" w:rsidP="00343582">
            <w:pPr>
              <w:jc w:val="both"/>
            </w:pPr>
            <w:r>
              <w:tab/>
              <w:t>&lt;/div&gt;</w:t>
            </w:r>
          </w:p>
          <w:p w14:paraId="2E8C155C" w14:textId="77777777" w:rsidR="00343582" w:rsidRDefault="00343582" w:rsidP="00343582">
            <w:pPr>
              <w:jc w:val="both"/>
            </w:pPr>
            <w:r>
              <w:tab/>
              <w:t>&lt;?php unset($_SESSION['error']); ?&gt;</w:t>
            </w:r>
          </w:p>
          <w:p w14:paraId="4F1C23F7" w14:textId="77777777" w:rsidR="00343582" w:rsidRDefault="00343582" w:rsidP="00343582">
            <w:pPr>
              <w:jc w:val="both"/>
            </w:pPr>
            <w:r>
              <w:t xml:space="preserve">  &lt;?php endif; ?&gt;</w:t>
            </w:r>
          </w:p>
          <w:p w14:paraId="059CA7C1" w14:textId="77777777" w:rsidR="00343582" w:rsidRDefault="00343582" w:rsidP="00343582">
            <w:pPr>
              <w:jc w:val="both"/>
            </w:pPr>
          </w:p>
          <w:p w14:paraId="65DC559A" w14:textId="77777777" w:rsidR="00343582" w:rsidRDefault="00343582" w:rsidP="00D63D93">
            <w:r>
              <w:t xml:space="preserve">  &lt;!-- Content Row --&gt;</w:t>
            </w:r>
          </w:p>
          <w:p w14:paraId="50CCE184" w14:textId="7AE82114" w:rsidR="00343582" w:rsidRDefault="00343582" w:rsidP="00D63D93">
            <w:r>
              <w:t xml:space="preserve">  &lt;div class="row"&gt;</w:t>
            </w:r>
          </w:p>
          <w:p w14:paraId="5EF4665C" w14:textId="50E2C845" w:rsidR="00343582" w:rsidRDefault="00343582" w:rsidP="00D63D93">
            <w:r>
              <w:t xml:space="preserve">  &lt;div class="col-md-6"&gt;</w:t>
            </w:r>
          </w:p>
          <w:p w14:paraId="6107B65B" w14:textId="622E271E" w:rsidR="00343582" w:rsidRDefault="00343582" w:rsidP="00D63D93">
            <w:r>
              <w:t xml:space="preserve"> &lt;div class="card"&gt;</w:t>
            </w:r>
          </w:p>
          <w:p w14:paraId="7FEBA037" w14:textId="1B03FF95" w:rsidR="00343582" w:rsidRDefault="00343582" w:rsidP="00D63D93">
            <w:r>
              <w:t>&lt;div class="card-header"&gt;Daftar File&lt;/div&gt;</w:t>
            </w:r>
          </w:p>
          <w:p w14:paraId="0D6E520C" w14:textId="642BC294" w:rsidR="00343582" w:rsidRDefault="00343582" w:rsidP="00D63D93">
            <w:r>
              <w:t xml:space="preserve">&lt;?php </w:t>
            </w:r>
          </w:p>
          <w:p w14:paraId="5C4E57C5" w14:textId="77777777" w:rsidR="00343582" w:rsidRDefault="00343582" w:rsidP="00D63D93"/>
          <w:p w14:paraId="448A105C" w14:textId="1EB5B9BC" w:rsidR="00343582" w:rsidRDefault="00343582" w:rsidP="00D63D93">
            <w:r>
              <w:t>$sql_file = "SELECT * FROM file WHERE nim ='$nim'";</w:t>
            </w:r>
          </w:p>
          <w:p w14:paraId="7FA2738F" w14:textId="04C03D1A" w:rsidR="00343582" w:rsidRDefault="00343582" w:rsidP="00D63D93">
            <w:r>
              <w:t>$query_file = mysqli_query($koneksi, $sql_file);</w:t>
            </w:r>
          </w:p>
          <w:p w14:paraId="5B55854F" w14:textId="77777777" w:rsidR="00D63D93" w:rsidRDefault="00343582" w:rsidP="00D63D93">
            <w:r>
              <w:t>$row_file = mysqli_fetch_assoc($query_file);</w:t>
            </w:r>
          </w:p>
          <w:p w14:paraId="6FD5D475" w14:textId="2ADF809B" w:rsidR="00343582" w:rsidRDefault="00343582" w:rsidP="00D63D93">
            <w:r>
              <w:t>?&gt;</w:t>
            </w:r>
          </w:p>
          <w:p w14:paraId="79448EA7" w14:textId="77777777" w:rsidR="00343582" w:rsidRDefault="00343582" w:rsidP="00D63D93"/>
          <w:p w14:paraId="5621A111" w14:textId="0DA3C473" w:rsidR="00343582" w:rsidRDefault="00343582" w:rsidP="00D63D93">
            <w:r>
              <w:t>&lt;div class="table-responsive"&gt;</w:t>
            </w:r>
          </w:p>
          <w:p w14:paraId="632CE184" w14:textId="5EB43AB4" w:rsidR="00343582" w:rsidRDefault="00343582" w:rsidP="00D63D93">
            <w:r>
              <w:t>&lt;table class="table"&gt;</w:t>
            </w:r>
          </w:p>
          <w:p w14:paraId="4BD464B6" w14:textId="433CFDCE" w:rsidR="00343582" w:rsidRDefault="00343582" w:rsidP="00D63D93">
            <w:r>
              <w:t>&lt;tr&gt;</w:t>
            </w:r>
          </w:p>
          <w:p w14:paraId="2E287934" w14:textId="15E1AFB0" w:rsidR="00343582" w:rsidRDefault="00343582" w:rsidP="00D63D93">
            <w:r>
              <w:t>th&gt;File&lt;/th&gt;</w:t>
            </w:r>
          </w:p>
          <w:p w14:paraId="61BE869F" w14:textId="0E1DC357" w:rsidR="00343582" w:rsidRDefault="00343582" w:rsidP="00D63D93">
            <w:r>
              <w:t>&lt;th class="text-center"&gt;Keterangan&lt;/th&gt;</w:t>
            </w:r>
          </w:p>
          <w:p w14:paraId="653F6D95" w14:textId="6F942500" w:rsidR="00343582" w:rsidRDefault="00343582" w:rsidP="00D63D93">
            <w:r>
              <w:t>&lt;th class="text-center"&gt;Aksi&lt;/th&gt;</w:t>
            </w:r>
          </w:p>
          <w:p w14:paraId="4D5BD594" w14:textId="215C6AD6" w:rsidR="00343582" w:rsidRDefault="00343582" w:rsidP="00D63D93">
            <w:r>
              <w:t>&lt;/tr&gt;</w:t>
            </w:r>
          </w:p>
          <w:p w14:paraId="571D708C" w14:textId="236D69BD" w:rsidR="00343582" w:rsidRDefault="00343582" w:rsidP="00D63D93">
            <w:r>
              <w:t>&lt;tr&gt;</w:t>
            </w:r>
          </w:p>
          <w:p w14:paraId="1F738646" w14:textId="717B54B4" w:rsidR="00343582" w:rsidRDefault="00343582" w:rsidP="00343582">
            <w:pPr>
              <w:jc w:val="both"/>
            </w:pPr>
            <w:r>
              <w:t>&lt;td&gt;KRS Semester 8 &lt;/td&gt;</w:t>
            </w:r>
          </w:p>
          <w:p w14:paraId="2DF2F5FC" w14:textId="377E4450" w:rsidR="00343582" w:rsidRDefault="00343582" w:rsidP="00343582">
            <w:pPr>
              <w:jc w:val="both"/>
            </w:pPr>
            <w:r>
              <w:t>&lt;td class="text-center"&gt;&lt;?= ($row_file['krs'] != null) ? '&amp;#9745;' : '-'; ?&gt;&lt;/td&gt;</w:t>
            </w:r>
          </w:p>
          <w:p w14:paraId="5CD3941F" w14:textId="020F83F0" w:rsidR="00343582" w:rsidRDefault="00343582" w:rsidP="00343582">
            <w:pPr>
              <w:jc w:val="both"/>
            </w:pPr>
            <w:r>
              <w:t>&lt;td class="text-center"&gt;</w:t>
            </w:r>
          </w:p>
          <w:p w14:paraId="3BE63F5B" w14:textId="28453D9E" w:rsidR="00343582" w:rsidRDefault="00343582" w:rsidP="00343582">
            <w:pPr>
              <w:jc w:val="both"/>
            </w:pPr>
            <w:r>
              <w:t>&lt;?php if($row_file['krs'] != null): ?&gt;</w:t>
            </w:r>
          </w:p>
          <w:p w14:paraId="0B195496" w14:textId="0359AF6B" w:rsidR="00343582" w:rsidRDefault="00343582" w:rsidP="00343582">
            <w:pPr>
              <w:jc w:val="both"/>
            </w:pPr>
            <w:r>
              <w:t>&lt;a href="lihat-file.php?nim=&lt;?= $nim; ?&gt;&amp;file=&lt;?= $row_file['krs']; ?&gt;" class="badge badge-success" target="_blank"&gt;Lihat&lt;/a&gt;</w:t>
            </w:r>
          </w:p>
          <w:p w14:paraId="65CEBFC1" w14:textId="22AB5E42" w:rsidR="00343582" w:rsidRDefault="00343582" w:rsidP="00343582">
            <w:pPr>
              <w:jc w:val="both"/>
            </w:pPr>
            <w:r>
              <w:t>&lt;a class="badge badge-danger" onclick="return confirm('Apa anda yakin?')" href="hapus-file.php?nim=&lt;?= $nim; ?&gt;&amp;file=&lt;?= $row_file['krs']; ?&gt;&amp;jenis_file=krs"&gt;Hapus&lt;/a&gt;</w:t>
            </w:r>
          </w:p>
          <w:p w14:paraId="479F30F8" w14:textId="234BE145" w:rsidR="00343582" w:rsidRDefault="00343582" w:rsidP="00343582">
            <w:pPr>
              <w:jc w:val="both"/>
            </w:pPr>
            <w:r>
              <w:t>&lt;?php endif; ?&gt;</w:t>
            </w:r>
          </w:p>
          <w:p w14:paraId="26492E10" w14:textId="5D101DA4" w:rsidR="00343582" w:rsidRDefault="00343582" w:rsidP="00343582">
            <w:pPr>
              <w:jc w:val="both"/>
            </w:pPr>
            <w:r>
              <w:lastRenderedPageBreak/>
              <w:t>td&gt;</w:t>
            </w:r>
          </w:p>
          <w:p w14:paraId="6078EE75" w14:textId="753C2301" w:rsidR="00343582" w:rsidRDefault="00343582" w:rsidP="00343582">
            <w:pPr>
              <w:jc w:val="both"/>
            </w:pPr>
            <w:r>
              <w:t>&lt;td&gt;KHS Semester 1-7&lt;/td&gt;</w:t>
            </w:r>
          </w:p>
          <w:p w14:paraId="1A60E5C2" w14:textId="1F17DA1F" w:rsidR="00343582" w:rsidRDefault="00343582" w:rsidP="00343582">
            <w:pPr>
              <w:jc w:val="both"/>
            </w:pPr>
            <w:r>
              <w:t>&lt;td class="text-center"&gt;&lt;?= ($row_file['khs'] != null) ? '&amp;#9745;' : '-'; ?&gt;&lt;/td&gt;</w:t>
            </w:r>
          </w:p>
          <w:p w14:paraId="125B027F" w14:textId="71179B5E" w:rsidR="00343582" w:rsidRDefault="00343582" w:rsidP="00343582">
            <w:pPr>
              <w:jc w:val="both"/>
            </w:pPr>
            <w:r>
              <w:t>&lt;td class="text-center"&gt;</w:t>
            </w:r>
          </w:p>
          <w:p w14:paraId="487B6C65" w14:textId="31B0699F" w:rsidR="00343582" w:rsidRDefault="00343582" w:rsidP="00343582">
            <w:pPr>
              <w:jc w:val="both"/>
            </w:pPr>
            <w:r>
              <w:t>php if($row_file['khs'] != null): ?&gt;</w:t>
            </w:r>
          </w:p>
          <w:p w14:paraId="41FA499D" w14:textId="57D0D7FF" w:rsidR="00343582" w:rsidRDefault="00343582" w:rsidP="00343582">
            <w:pPr>
              <w:jc w:val="both"/>
            </w:pPr>
            <w:r>
              <w:t>a href="lihat-file.php?nim=&lt;?= $nim; ?&gt;&amp;file=&lt;?= $row_file['khs']; ?&gt;" class="badge badge-success" target="_blank"&gt;Lihat&lt;/a&gt;</w:t>
            </w:r>
          </w:p>
          <w:p w14:paraId="39E6ED98" w14:textId="01FB264F" w:rsidR="00343582" w:rsidRDefault="00343582" w:rsidP="00343582">
            <w:pPr>
              <w:jc w:val="both"/>
            </w:pPr>
            <w:r>
              <w:t>&lt;a class="badge badge-danger" onclick="return confirm('Apa anda yakin?')" href="hapus-file.php?nim=&lt;?= $nim; ?&gt;&amp;file=&lt;?= $row_file['khs']; ?&gt;&amp;jenis_file=khs"&gt;Hapus&lt;/a&gt;</w:t>
            </w:r>
          </w:p>
          <w:p w14:paraId="6B35A6B9" w14:textId="1AF961EB" w:rsidR="00343582" w:rsidRDefault="00343582" w:rsidP="00343582">
            <w:pPr>
              <w:jc w:val="both"/>
            </w:pPr>
            <w:r>
              <w:t>php endif; ?&gt;</w:t>
            </w:r>
          </w:p>
          <w:p w14:paraId="044A047E" w14:textId="6C2E3735" w:rsidR="00343582" w:rsidRDefault="00343582" w:rsidP="00343582">
            <w:pPr>
              <w:jc w:val="both"/>
            </w:pPr>
            <w:r>
              <w:t>&lt;/td&gt;</w:t>
            </w:r>
          </w:p>
          <w:p w14:paraId="269AFDDD" w14:textId="4408DDFF" w:rsidR="00343582" w:rsidRDefault="00343582" w:rsidP="00343582">
            <w:pPr>
              <w:jc w:val="both"/>
            </w:pPr>
            <w:r>
              <w:t>&lt;/tr&gt;</w:t>
            </w:r>
          </w:p>
          <w:p w14:paraId="2309C195" w14:textId="23394F4A" w:rsidR="00343582" w:rsidRDefault="00343582" w:rsidP="00343582">
            <w:pPr>
              <w:jc w:val="both"/>
            </w:pPr>
            <w:r>
              <w:t>&lt;tr&gt;</w:t>
            </w:r>
          </w:p>
          <w:p w14:paraId="485430BE" w14:textId="68A38094" w:rsidR="00343582" w:rsidRDefault="00343582" w:rsidP="00343582">
            <w:pPr>
              <w:jc w:val="both"/>
            </w:pPr>
            <w:r>
              <w:t>&lt;td&gt;Bukti Pembayaran Sidang Proposal&lt;/td&gt;</w:t>
            </w:r>
          </w:p>
          <w:p w14:paraId="60DECB07" w14:textId="63889E88" w:rsidR="00343582" w:rsidRDefault="00343582" w:rsidP="00343582">
            <w:pPr>
              <w:jc w:val="both"/>
            </w:pPr>
            <w:r>
              <w:t>&lt;td class="text-center"&gt;&lt;?= ($row_file['bukti_pembayaran'] != null) ? '&amp;#9745;' : '-'; ?&gt;&lt;/td&gt;</w:t>
            </w:r>
          </w:p>
          <w:p w14:paraId="5E1FBBDC" w14:textId="0B36AF69" w:rsidR="00343582" w:rsidRDefault="00343582" w:rsidP="00343582">
            <w:pPr>
              <w:jc w:val="both"/>
            </w:pPr>
            <w:r>
              <w:t>&lt;td class="text-center"&gt;</w:t>
            </w:r>
          </w:p>
          <w:p w14:paraId="0276CB7B" w14:textId="4BF4071E" w:rsidR="00343582" w:rsidRDefault="00343582" w:rsidP="00343582">
            <w:pPr>
              <w:jc w:val="both"/>
            </w:pPr>
            <w:r>
              <w:t>php if($row_file['bukti_pembayaran'] != null): ?&gt;</w:t>
            </w:r>
          </w:p>
          <w:p w14:paraId="2268D805" w14:textId="6D7F3E7A" w:rsidR="00343582" w:rsidRDefault="00343582" w:rsidP="00343582">
            <w:pPr>
              <w:jc w:val="both"/>
            </w:pPr>
            <w:r>
              <w:t>&lt;a href="lihat-file.php?nim=&lt;?= $nim; ?&gt;&amp;file=&lt;?= $row_file['bukti_pembayaran']; ?&gt;" class="badge badge-success" target="_blank"&gt;Lihat&lt;/a&gt;</w:t>
            </w:r>
          </w:p>
          <w:p w14:paraId="2B340359" w14:textId="458CD33E" w:rsidR="00343582" w:rsidRDefault="00343582" w:rsidP="00343582">
            <w:pPr>
              <w:jc w:val="both"/>
            </w:pPr>
            <w:r>
              <w:t>&lt;a class="badge badge-danger" onclick="return confirm('Apa anda yakin?')" href="hapus-file.php?nim=&lt;?= $nim; ?&gt;&amp;file=&lt;?= $row_file['bukti_pembayaran']; ?&gt;&amp;jenis_file=bukti_pembayaran"&gt;Hapus&lt;/a&gt;</w:t>
            </w:r>
          </w:p>
          <w:p w14:paraId="05713B69" w14:textId="61084EF6" w:rsidR="00343582" w:rsidRDefault="00343582" w:rsidP="00343582">
            <w:pPr>
              <w:jc w:val="both"/>
            </w:pPr>
            <w:r>
              <w:t>&lt;?php endif; ?&gt;</w:t>
            </w:r>
          </w:p>
          <w:p w14:paraId="6400E8F5" w14:textId="16CA1D52" w:rsidR="00343582" w:rsidRDefault="00343582" w:rsidP="00343582">
            <w:pPr>
              <w:jc w:val="both"/>
            </w:pPr>
            <w:r>
              <w:t>&lt;/td&gt;</w:t>
            </w:r>
          </w:p>
          <w:p w14:paraId="11F5F997" w14:textId="62D3801E" w:rsidR="00343582" w:rsidRDefault="00343582" w:rsidP="00343582">
            <w:pPr>
              <w:jc w:val="both"/>
            </w:pPr>
            <w:r>
              <w:t>&lt;/tr&gt;</w:t>
            </w:r>
          </w:p>
          <w:p w14:paraId="2474CFA1" w14:textId="66E6FAFA" w:rsidR="00343582" w:rsidRDefault="00343582" w:rsidP="00343582">
            <w:pPr>
              <w:jc w:val="both"/>
            </w:pPr>
            <w:r>
              <w:t>&lt;tr&gt;</w:t>
            </w:r>
          </w:p>
          <w:p w14:paraId="304E08B0" w14:textId="4637413B" w:rsidR="00343582" w:rsidRDefault="00343582" w:rsidP="00343582">
            <w:pPr>
              <w:jc w:val="both"/>
            </w:pPr>
            <w:r>
              <w:t>&lt;td&gt;Sertifikat PKKMB&lt;/td&gt;</w:t>
            </w:r>
          </w:p>
          <w:p w14:paraId="3CB0206E" w14:textId="50CE4A4D" w:rsidR="00343582" w:rsidRDefault="00343582" w:rsidP="00343582">
            <w:pPr>
              <w:jc w:val="both"/>
            </w:pPr>
            <w:r>
              <w:t>&lt;td class="text-center"&gt;&lt;?= ($row_file['pkkmb'] != null) ? '&amp;#9745;' : '-'; ?&gt;&lt;/td&gt;</w:t>
            </w:r>
          </w:p>
          <w:p w14:paraId="4BD8E34B" w14:textId="15054BF5" w:rsidR="00343582" w:rsidRDefault="00343582" w:rsidP="00343582">
            <w:pPr>
              <w:jc w:val="both"/>
            </w:pPr>
            <w:r>
              <w:t>&lt;td class="text-center"&gt;</w:t>
            </w:r>
          </w:p>
          <w:p w14:paraId="5A948B16" w14:textId="073FC3A2" w:rsidR="00343582" w:rsidRDefault="00343582" w:rsidP="00343582">
            <w:pPr>
              <w:jc w:val="both"/>
            </w:pPr>
            <w:r>
              <w:t>&lt;?php if($row_file['pkkmb'] != null): ?&gt;</w:t>
            </w:r>
          </w:p>
          <w:p w14:paraId="0FA8B8D7" w14:textId="3440D839" w:rsidR="00343582" w:rsidRDefault="00343582" w:rsidP="00343582">
            <w:pPr>
              <w:jc w:val="both"/>
            </w:pPr>
            <w:r>
              <w:t>&lt;a href="lihat-file.php?nim=&lt;?= $nim; ?&gt;&amp;file=&lt;?= $row_file['pkkmb']; ?&gt;" class="badge badge-success" target="_blank"&gt;Lihat&lt;/a&gt;</w:t>
            </w:r>
          </w:p>
          <w:p w14:paraId="56C7CE85" w14:textId="77777777" w:rsidR="00343582" w:rsidRDefault="00343582" w:rsidP="00343582">
            <w:pPr>
              <w:jc w:val="both"/>
            </w:pPr>
            <w:r>
              <w:tab/>
            </w:r>
            <w:r>
              <w:tab/>
            </w:r>
            <w:r>
              <w:tab/>
            </w:r>
            <w:r>
              <w:tab/>
            </w:r>
            <w:r>
              <w:tab/>
            </w:r>
            <w:r>
              <w:tab/>
            </w:r>
            <w:r>
              <w:tab/>
            </w:r>
            <w:r>
              <w:tab/>
            </w:r>
            <w:r>
              <w:tab/>
              <w:t>&lt;a class="badge badge-danger" onclick="return confirm('Apa anda yakin?')" href="hapus-file.php?nim=&lt;?= $nim; ?&gt;&amp;file=&lt;?= $row_file['pkkmb']; ?&gt;&amp;jenis_file=pkkmb"&gt;Hapus&lt;/a&gt;</w:t>
            </w:r>
          </w:p>
          <w:p w14:paraId="4A4AA9EB" w14:textId="36B3C94A" w:rsidR="00343582" w:rsidRDefault="00343582" w:rsidP="00343582">
            <w:pPr>
              <w:jc w:val="both"/>
            </w:pPr>
            <w:r>
              <w:t>&lt;?php endif; ?&gt;</w:t>
            </w:r>
          </w:p>
          <w:p w14:paraId="2D6581E6" w14:textId="2A3DF9C5" w:rsidR="00343582" w:rsidRDefault="00343582" w:rsidP="00343582">
            <w:pPr>
              <w:jc w:val="both"/>
            </w:pPr>
            <w:r>
              <w:t>&lt;/td&gt;</w:t>
            </w:r>
          </w:p>
          <w:p w14:paraId="2A35331E" w14:textId="26A3C4E6" w:rsidR="00343582" w:rsidRDefault="00343582" w:rsidP="00343582">
            <w:pPr>
              <w:jc w:val="both"/>
            </w:pPr>
            <w:r>
              <w:t>&lt;/tr&gt;</w:t>
            </w:r>
            <w:r>
              <w:tab/>
            </w:r>
          </w:p>
          <w:p w14:paraId="55F6C237" w14:textId="73C56639" w:rsidR="00343582" w:rsidRDefault="00343582" w:rsidP="00343582">
            <w:pPr>
              <w:jc w:val="both"/>
            </w:pPr>
            <w:r>
              <w:t>&lt;tr&gt;</w:t>
            </w:r>
          </w:p>
          <w:p w14:paraId="76859A49" w14:textId="76EF7B29" w:rsidR="00343582" w:rsidRDefault="00343582" w:rsidP="00343582">
            <w:pPr>
              <w:jc w:val="both"/>
            </w:pPr>
            <w:r>
              <w:t>&lt;td&gt;Sertifikat LDKM&lt;/td&gt;</w:t>
            </w:r>
          </w:p>
          <w:p w14:paraId="7E7CC858" w14:textId="5C54C7CF" w:rsidR="00343582" w:rsidRDefault="00343582" w:rsidP="00343582">
            <w:pPr>
              <w:jc w:val="both"/>
            </w:pPr>
            <w:r>
              <w:t>&lt;td class="text-center"&gt;&lt;?= ($row_file['ldkm'] != null) ? '&amp;#9745;' : '-'; ?&gt;&lt;/td&gt;</w:t>
            </w:r>
          </w:p>
          <w:p w14:paraId="141ED27B" w14:textId="3B822A0A" w:rsidR="00343582" w:rsidRDefault="00343582" w:rsidP="00343582">
            <w:pPr>
              <w:jc w:val="both"/>
            </w:pPr>
            <w:r>
              <w:t>&lt;td class="text-center"&gt;</w:t>
            </w:r>
          </w:p>
          <w:p w14:paraId="7D7D6B8E" w14:textId="0B93934F" w:rsidR="00343582" w:rsidRDefault="00343582" w:rsidP="00343582">
            <w:pPr>
              <w:jc w:val="both"/>
            </w:pPr>
            <w:r>
              <w:t>&lt;?php if($row_file['ldkm'] != null): ?&gt;</w:t>
            </w:r>
          </w:p>
          <w:p w14:paraId="4F94339A" w14:textId="3786F0BA" w:rsidR="00343582" w:rsidRDefault="00343582" w:rsidP="00343582">
            <w:pPr>
              <w:jc w:val="both"/>
            </w:pPr>
            <w:r>
              <w:lastRenderedPageBreak/>
              <w:t>&lt;a href="lihat-file.php?nim=&lt;?= $nim; ?&gt;&amp;file=&lt;?= $row_file['ldkm']; ?&gt;" class="badge badge-success" target="_blank"&gt;Lihat&lt;/a&gt;</w:t>
            </w:r>
          </w:p>
          <w:p w14:paraId="038C6F18" w14:textId="4ECDDDCB" w:rsidR="00343582" w:rsidRDefault="00343582" w:rsidP="00343582">
            <w:pPr>
              <w:jc w:val="both"/>
            </w:pPr>
            <w:r>
              <w:t>&lt;a class="badge badge-danger" onclick="return confirm('Apa anda yakin?')" href="hapus-file.php?nim=&lt;?= $nim; ?&gt;&amp;file=&lt;?= $row_file['ldkm']; ?&gt;&amp;jenis_file=ldkm"&gt;Hapus&lt;/a&gt;</w:t>
            </w:r>
          </w:p>
          <w:p w14:paraId="3D8E9E85" w14:textId="4AC2A6DD" w:rsidR="00343582" w:rsidRDefault="00343582" w:rsidP="00343582">
            <w:pPr>
              <w:jc w:val="both"/>
            </w:pPr>
            <w:r>
              <w:t>&lt;?php endif; ?&gt;</w:t>
            </w:r>
          </w:p>
          <w:p w14:paraId="23643400" w14:textId="28883844" w:rsidR="00343582" w:rsidRDefault="00343582" w:rsidP="00343582">
            <w:pPr>
              <w:jc w:val="both"/>
            </w:pPr>
            <w:r>
              <w:t>&lt;/td&gt;</w:t>
            </w:r>
          </w:p>
          <w:p w14:paraId="562BBC1D" w14:textId="0CE3433A" w:rsidR="00343582" w:rsidRDefault="00343582" w:rsidP="00343582">
            <w:pPr>
              <w:jc w:val="both"/>
            </w:pPr>
            <w:r>
              <w:t>&lt;/tr&gt;</w:t>
            </w:r>
          </w:p>
          <w:p w14:paraId="66DC95C0" w14:textId="0596B63B" w:rsidR="00343582" w:rsidRDefault="00343582" w:rsidP="00343582">
            <w:pPr>
              <w:jc w:val="both"/>
            </w:pPr>
            <w:r>
              <w:t>&lt;tr&gt;</w:t>
            </w:r>
          </w:p>
          <w:p w14:paraId="3769D233" w14:textId="01D9A4B8" w:rsidR="00343582" w:rsidRDefault="00343582" w:rsidP="00343582">
            <w:pPr>
              <w:jc w:val="both"/>
            </w:pPr>
            <w:r>
              <w:t>&lt;td&gt;Laporan Penyerahan KP&lt;/td&gt;</w:t>
            </w:r>
          </w:p>
          <w:p w14:paraId="71B1B422" w14:textId="1590CB90" w:rsidR="00343582" w:rsidRDefault="00343582" w:rsidP="00343582">
            <w:pPr>
              <w:jc w:val="both"/>
            </w:pPr>
            <w:r>
              <w:t>&lt;td class="text-center"&gt;&lt;?= ($row_file['penyerahan_kp'] != null) ? '&amp;#9745;' : '-'; ?&gt;&lt;/td&gt;</w:t>
            </w:r>
          </w:p>
          <w:p w14:paraId="495872BD" w14:textId="6EDE06F0" w:rsidR="00343582" w:rsidRDefault="00343582" w:rsidP="00343582">
            <w:pPr>
              <w:jc w:val="both"/>
            </w:pPr>
            <w:r>
              <w:t>&lt;td class="text-center"&gt;</w:t>
            </w:r>
          </w:p>
          <w:p w14:paraId="61369633" w14:textId="56BD1BCC" w:rsidR="00343582" w:rsidRDefault="00343582" w:rsidP="00343582">
            <w:pPr>
              <w:jc w:val="both"/>
            </w:pPr>
            <w:r>
              <w:t>&lt;?php if($row_file['penyerahan_kp'] != null): ?&gt;</w:t>
            </w:r>
          </w:p>
          <w:p w14:paraId="062CFEB1" w14:textId="2FE04FA1" w:rsidR="00343582" w:rsidRDefault="00343582" w:rsidP="00343582">
            <w:pPr>
              <w:jc w:val="both"/>
            </w:pPr>
            <w:r>
              <w:t>&lt;a href="lihat-file.php?nim=&lt;?= $nim; ?&gt;&amp;file=&lt;?= $row_file['penyerahan_kp']; ?&gt;" class="badge badge-success" target="_blank"&gt;Lihat&lt;/a&gt;</w:t>
            </w:r>
          </w:p>
          <w:p w14:paraId="07338FD1" w14:textId="4B5BAA41" w:rsidR="00343582" w:rsidRDefault="00343582" w:rsidP="00343582">
            <w:pPr>
              <w:jc w:val="both"/>
            </w:pPr>
            <w:r>
              <w:t>&lt;a class="badge badge-danger" onclick="return confirm('Apa anda yakin?')" href="hapus-file.php?nim=&lt;?= $nim; ?&gt;&amp;file=&lt;?= $row_file['penyerahan_kp']; ?&gt;&amp;jenis_file=penyerahan_kp"&gt;Hapus&lt;/a&gt;</w:t>
            </w:r>
          </w:p>
          <w:p w14:paraId="6020EB4A" w14:textId="169F667E" w:rsidR="00343582" w:rsidRDefault="00343582" w:rsidP="00343582">
            <w:pPr>
              <w:jc w:val="both"/>
            </w:pPr>
            <w:r>
              <w:t>&lt;?php endif; ?&gt;</w:t>
            </w:r>
          </w:p>
          <w:p w14:paraId="69EF4FB8" w14:textId="7C2BB24E" w:rsidR="00343582" w:rsidRDefault="00343582" w:rsidP="00343582">
            <w:pPr>
              <w:jc w:val="both"/>
            </w:pPr>
            <w:r>
              <w:t>&lt;/td&gt;</w:t>
            </w:r>
          </w:p>
          <w:p w14:paraId="1CD23DE2" w14:textId="336465EE" w:rsidR="00343582" w:rsidRDefault="00343582" w:rsidP="00343582">
            <w:pPr>
              <w:jc w:val="both"/>
            </w:pPr>
            <w:r>
              <w:t>&lt;/tr&gt;</w:t>
            </w:r>
          </w:p>
          <w:p w14:paraId="489CBA21" w14:textId="26A0C512" w:rsidR="00343582" w:rsidRDefault="00343582" w:rsidP="00810C16">
            <w:r>
              <w:t>tr&gt;</w:t>
            </w:r>
          </w:p>
          <w:p w14:paraId="3F9D5237" w14:textId="00B50794" w:rsidR="00343582" w:rsidRDefault="00343582" w:rsidP="00810C16">
            <w:r>
              <w:t>&lt;td&gt;Ijazah&lt;/td&gt;</w:t>
            </w:r>
          </w:p>
          <w:p w14:paraId="1167D3BC" w14:textId="3BF0698B" w:rsidR="00343582" w:rsidRDefault="00343582" w:rsidP="00810C16">
            <w:r>
              <w:t>&lt;td class="text-center"&gt;&lt;?= ($row_file['ijazah'] != null) ? '&amp;#9745;' : '-'; ?&gt;&lt;/td&gt;</w:t>
            </w:r>
          </w:p>
          <w:p w14:paraId="57329F46" w14:textId="110DDCDB" w:rsidR="00343582" w:rsidRDefault="00343582" w:rsidP="00810C16">
            <w:r>
              <w:t>&lt;td class="text-center"&gt;</w:t>
            </w:r>
          </w:p>
          <w:p w14:paraId="4C152150" w14:textId="5BDE76F4" w:rsidR="00343582" w:rsidRDefault="00343582" w:rsidP="00810C16">
            <w:r>
              <w:t>&lt;?php if($row_file['ijazah'] != null): ?&gt;</w:t>
            </w:r>
          </w:p>
          <w:p w14:paraId="61ABCE94" w14:textId="00864DBB" w:rsidR="00343582" w:rsidRDefault="00343582" w:rsidP="00810C16">
            <w:r>
              <w:t>&lt;a href="lihat-file.php?nim=&lt;?= $nim; ?&gt;&amp;file=&lt;?= $row_file['ijazah']; ?&gt;" class="badge badge-success" target="_blank"&gt;Lihat&lt;/a&gt;</w:t>
            </w:r>
          </w:p>
          <w:p w14:paraId="1720FFC6" w14:textId="3B609F4E" w:rsidR="00343582" w:rsidRDefault="00343582" w:rsidP="00810C16">
            <w:r>
              <w:t>&lt;a class="badge badge-danger" onclick="return confirm('Apa anda yakin?')" href="hapus-file.php?nim=&lt;?= $nim; ?&gt;&amp;file=&lt;?= $row_file['ijazah']; ?&gt;&amp;jenis_file=ijazah"&gt;Hapus&lt;/a&gt;</w:t>
            </w:r>
          </w:p>
          <w:p w14:paraId="68011A01" w14:textId="04CC38CD" w:rsidR="00343582" w:rsidRDefault="00343582" w:rsidP="00810C16">
            <w:r>
              <w:t>&lt;?php endif; ?&gt;</w:t>
            </w:r>
          </w:p>
          <w:p w14:paraId="0D4F98B8" w14:textId="29ABB7A9" w:rsidR="00343582" w:rsidRDefault="00343582" w:rsidP="00810C16">
            <w:r>
              <w:t>&lt;/td&gt;</w:t>
            </w:r>
          </w:p>
          <w:p w14:paraId="41A28417" w14:textId="3BB1A829" w:rsidR="00343582" w:rsidRDefault="00343582" w:rsidP="005A26AB">
            <w:r>
              <w:t>&lt;/tr&gt;</w:t>
            </w:r>
          </w:p>
          <w:p w14:paraId="12B23782" w14:textId="298CF79A" w:rsidR="00343582" w:rsidRDefault="00343582" w:rsidP="005A26AB">
            <w:r>
              <w:t>&lt;tr&gt;</w:t>
            </w:r>
          </w:p>
          <w:p w14:paraId="5A081ED6" w14:textId="20038618" w:rsidR="00343582" w:rsidRDefault="00343582" w:rsidP="005A26AB">
            <w:r>
              <w:t>&lt;td&gt;Bukti Pembayaran SUP 1&lt;/td&gt;</w:t>
            </w:r>
          </w:p>
          <w:p w14:paraId="0493E2D2" w14:textId="423C1492" w:rsidR="00343582" w:rsidRDefault="00343582" w:rsidP="005A26AB">
            <w:r>
              <w:t>&lt;td class="text-center"&gt;&lt;?= ($row_file['bayar_sup1'] != null) ? '&amp;#9745;' : '-'; ?&gt;&lt;/td&gt;</w:t>
            </w:r>
          </w:p>
          <w:p w14:paraId="3871350E" w14:textId="15EDF451" w:rsidR="00343582" w:rsidRDefault="00343582" w:rsidP="005A26AB">
            <w:r>
              <w:t>&lt;td class="text-center"&gt;</w:t>
            </w:r>
          </w:p>
          <w:p w14:paraId="6A0D3EB6" w14:textId="64C281A5" w:rsidR="00343582" w:rsidRDefault="00343582" w:rsidP="005A26AB">
            <w:r>
              <w:t>&lt;?php if($row_file['bayar_sup1'] != null): ?&gt;</w:t>
            </w:r>
          </w:p>
          <w:p w14:paraId="192BCA26" w14:textId="14F475F4" w:rsidR="00343582" w:rsidRDefault="00343582" w:rsidP="00343582">
            <w:pPr>
              <w:jc w:val="both"/>
            </w:pPr>
            <w:r>
              <w:t>&lt;a href="lihat-file.php?nim=&lt;?= $nim; ?&gt;&amp;file=&lt;?= $row_file['bayar_sup1']; ?&gt;" class="badge badge-success" target="_blank"&gt;Lihat&lt;/a&gt;</w:t>
            </w:r>
          </w:p>
          <w:p w14:paraId="3FF6DB36" w14:textId="015DD169" w:rsidR="00343582" w:rsidRDefault="00343582" w:rsidP="005A26AB">
            <w:r>
              <w:t>&lt;a class="badge badge-danger" onclick="return confirm('Apa anda yakin?')" href="hapus-file.php?nim=&lt;?= $nim; ?&gt;&amp;file=&lt;?= $row_file['bayar_sup1']; ?&gt;&amp;jenis_file=bayar_sup1"&gt;Hapus&lt;/a&gt;</w:t>
            </w:r>
          </w:p>
          <w:p w14:paraId="7C44846D" w14:textId="07374C5D" w:rsidR="00343582" w:rsidRDefault="00343582" w:rsidP="005A26AB">
            <w:r>
              <w:t>&lt;?php endif; ?&gt;</w:t>
            </w:r>
          </w:p>
          <w:p w14:paraId="6B993352" w14:textId="6F794D7F" w:rsidR="00343582" w:rsidRDefault="00343582" w:rsidP="005A26AB">
            <w:r>
              <w:t>&lt;/td&gt;</w:t>
            </w:r>
          </w:p>
          <w:p w14:paraId="6F52B604" w14:textId="1B9EF1F2" w:rsidR="00343582" w:rsidRDefault="00343582" w:rsidP="005A26AB">
            <w:r>
              <w:lastRenderedPageBreak/>
              <w:t>&lt;/tr&gt;</w:t>
            </w:r>
          </w:p>
          <w:p w14:paraId="531DA094" w14:textId="3BB482E4" w:rsidR="00343582" w:rsidRDefault="00343582" w:rsidP="005A26AB">
            <w:r>
              <w:t>&lt;tr&gt;</w:t>
            </w:r>
          </w:p>
          <w:p w14:paraId="32A6219D" w14:textId="170E4497" w:rsidR="00343582" w:rsidRDefault="00343582" w:rsidP="005A26AB">
            <w:r>
              <w:t>&lt;td&gt;Surat Rekomendasi SUP 1 dari Dosen Pembimbing&lt;/td&gt;</w:t>
            </w:r>
          </w:p>
          <w:p w14:paraId="2A644154" w14:textId="196A0D94" w:rsidR="00343582" w:rsidRDefault="00343582" w:rsidP="005A26AB">
            <w:r>
              <w:t>&lt;td class="text-center"&gt;&lt;?= ($row_file['rekomendasi_sup1'] != null) ? '&amp;#9745;' : '-'; ?&gt;&lt;/td&gt;</w:t>
            </w:r>
          </w:p>
          <w:p w14:paraId="632AFD51" w14:textId="1497AD80" w:rsidR="00343582" w:rsidRDefault="00343582" w:rsidP="005A26AB">
            <w:r>
              <w:t>&lt;td class="text-center"&gt;</w:t>
            </w:r>
          </w:p>
          <w:p w14:paraId="03450969" w14:textId="19E7CCF6" w:rsidR="00343582" w:rsidRDefault="00343582" w:rsidP="005A26AB">
            <w:r>
              <w:t>&lt;?php if($row_file['rekomendasi_sup1'] != null): ?&gt;</w:t>
            </w:r>
          </w:p>
          <w:p w14:paraId="0A86B3BA" w14:textId="6CAEBB74" w:rsidR="00343582" w:rsidRDefault="00343582" w:rsidP="005A26AB">
            <w:r>
              <w:t>&lt;a href="lihat-file.php?nim=&lt;?= $nim; ?&gt;&amp;file=&lt;?= $row_file['rekomendasi_sup1']; ?&gt;" class="badge badge-success" target="_blank"&gt;Lihat&lt;/a&gt;</w:t>
            </w:r>
          </w:p>
          <w:p w14:paraId="6CA98AFC" w14:textId="065A32ED" w:rsidR="00343582" w:rsidRDefault="00343582" w:rsidP="005A26AB">
            <w:r>
              <w:t>&lt;a class="badge badge-danger" onclick="return confirm('Apa anda yakin?')" href="hapus-file.php?nim=&lt;?= $nim; ?&gt;&amp;file=&lt;?= $row_file['rekomendasi_sup1']; ?&gt;&amp;jenis_file=rekomendasi_sup1"&gt;Hapus&lt;/a&gt;</w:t>
            </w:r>
          </w:p>
          <w:p w14:paraId="3F45E105" w14:textId="4D606339" w:rsidR="00343582" w:rsidRDefault="00343582" w:rsidP="005A26AB">
            <w:r>
              <w:t>&lt;?php endif; ?&gt;</w:t>
            </w:r>
          </w:p>
          <w:p w14:paraId="76D654B4" w14:textId="05CB533C" w:rsidR="00343582" w:rsidRDefault="00343582" w:rsidP="005A26AB">
            <w:r>
              <w:t>&lt;/td&gt;</w:t>
            </w:r>
          </w:p>
          <w:p w14:paraId="177C8012" w14:textId="6444C9E2" w:rsidR="00343582" w:rsidRDefault="00343582" w:rsidP="005A26AB">
            <w:r>
              <w:t>&lt;/tr&gt;</w:t>
            </w:r>
          </w:p>
          <w:p w14:paraId="1E49DDA0" w14:textId="3E01DFEF" w:rsidR="00343582" w:rsidRDefault="00343582" w:rsidP="005A26AB">
            <w:r>
              <w:t>&lt;tr&gt;</w:t>
            </w:r>
          </w:p>
          <w:p w14:paraId="12C8079D" w14:textId="68F89ED3" w:rsidR="00343582" w:rsidRDefault="00343582" w:rsidP="005A26AB">
            <w:r>
              <w:t>&lt;td&gt;Draft laporan BAB 1-3 beisi cover, abstrak, daftar isi, Dijilid bening rangkap 4&lt;/td&gt;</w:t>
            </w:r>
          </w:p>
          <w:p w14:paraId="1ED8C643" w14:textId="24F1FE0A" w:rsidR="00343582" w:rsidRDefault="00343582" w:rsidP="005A26AB">
            <w:r>
              <w:t>&lt;td class="text-center"&gt;&lt;?= ($row_file['draft_bab'] != null) ? '&amp;#9745;' : '-'; ?&gt;&lt;/td&gt;</w:t>
            </w:r>
          </w:p>
          <w:p w14:paraId="7D3AC2F7" w14:textId="72AB82FF" w:rsidR="00343582" w:rsidRDefault="00343582" w:rsidP="005A26AB">
            <w:r>
              <w:t>&lt;td class="text-center"&gt;</w:t>
            </w:r>
          </w:p>
          <w:p w14:paraId="52567AA3" w14:textId="38CD67C6" w:rsidR="00343582" w:rsidRDefault="00343582" w:rsidP="005A26AB">
            <w:r>
              <w:t>&lt;?php if($row_file['draft_bab'] != null): ?&gt;</w:t>
            </w:r>
          </w:p>
          <w:p w14:paraId="5AAB9143" w14:textId="3B12E994" w:rsidR="00343582" w:rsidRDefault="00343582" w:rsidP="005A26AB">
            <w:r>
              <w:t>&lt;a href="lihat-file.php?nim=&lt;?= $nim; ?&gt;&amp;file=&lt;?= $row_file['draft_bab']; ?&gt;" class="badge badge-success" target="_blank"&gt;Lihat&lt;/a&gt;</w:t>
            </w:r>
          </w:p>
          <w:p w14:paraId="02F08D36" w14:textId="5F9793A7" w:rsidR="00343582" w:rsidRDefault="00343582" w:rsidP="005A26AB">
            <w:r>
              <w:t>&lt;a class="badge badge-danger" onclick="return confirm('Apa anda yakin?')" href="hapus-file.php?nim=&lt;?= $nim; ?&gt;&amp;file=&lt;?= $row_file['draft_bab']; ?&gt;&amp;jenis_file=draft_bab"&gt;Hapus&lt;/a&gt;</w:t>
            </w:r>
          </w:p>
          <w:p w14:paraId="61660A3C" w14:textId="5508530C" w:rsidR="00343582" w:rsidRDefault="00343582" w:rsidP="005A26AB">
            <w:r>
              <w:t>&lt;?php endif; ?&gt;</w:t>
            </w:r>
          </w:p>
          <w:p w14:paraId="22A393CA" w14:textId="3B66C3FC" w:rsidR="00343582" w:rsidRDefault="00343582" w:rsidP="005A26AB">
            <w:r>
              <w:t>&lt;/td&gt;</w:t>
            </w:r>
          </w:p>
          <w:p w14:paraId="78697DC0" w14:textId="70795F1B" w:rsidR="00343582" w:rsidRDefault="00343582" w:rsidP="005A26AB">
            <w:r>
              <w:t>&lt;/tr&gt;</w:t>
            </w:r>
          </w:p>
          <w:p w14:paraId="020A38FF" w14:textId="7B42705D" w:rsidR="00343582" w:rsidRDefault="00343582" w:rsidP="005A26AB">
            <w:r>
              <w:t>&lt;tr&gt;</w:t>
            </w:r>
          </w:p>
          <w:p w14:paraId="5D39470E" w14:textId="3EDD8CCE" w:rsidR="00343582" w:rsidRDefault="00343582" w:rsidP="005A26AB">
            <w:r>
              <w:t>&lt;td&gt;Lembar Bimbingan 1&lt;/td&gt;</w:t>
            </w:r>
          </w:p>
          <w:p w14:paraId="7967DBAC" w14:textId="546F9FC3" w:rsidR="00343582" w:rsidRDefault="00343582" w:rsidP="005A26AB">
            <w:r>
              <w:t>&lt;td class="text-center"&gt;&lt;?= ($row_file['lembar_bimbingan1'] != null) ? '&amp;#9745;' : '-'; ?&gt;&lt;/td&gt;</w:t>
            </w:r>
          </w:p>
          <w:p w14:paraId="2063426F" w14:textId="5950EF61" w:rsidR="00343582" w:rsidRDefault="00343582" w:rsidP="005A26AB">
            <w:r>
              <w:t>&lt;td class="text-center"&gt;</w:t>
            </w:r>
          </w:p>
          <w:p w14:paraId="1AF85400" w14:textId="10FC3987" w:rsidR="00343582" w:rsidRDefault="00343582" w:rsidP="005A26AB">
            <w:r>
              <w:t>&lt;?php if($row_file['lembar_bimbingan1'] != null): ?&gt;</w:t>
            </w:r>
          </w:p>
          <w:p w14:paraId="43BB35E7" w14:textId="3737A8FD" w:rsidR="00343582" w:rsidRDefault="00343582" w:rsidP="005A26AB">
            <w:r>
              <w:t>&lt;a href="lihat-file.php?nim=&lt;?= $nim; ?&gt;&amp;file=&lt;?= $row_file['lembar_bimbingan1']; ?&gt;" class="badge badge-success" target="_blank"&gt;Lihat&lt;/a&gt;</w:t>
            </w:r>
          </w:p>
          <w:p w14:paraId="000FB7B6" w14:textId="6D5ACD8C" w:rsidR="00343582" w:rsidRDefault="00343582" w:rsidP="005A26AB">
            <w:r>
              <w:t>&lt;a class="badge badge-danger" onclick="return confirm('Apa anda yakin?')" href="hapus-file.php?nim=&lt;?= $nim; ?&gt;&amp;file=&lt;?= $row_file['lembar_bimbingan1']; ?&gt;&amp;jenis_file=lembar_bimbingan1"&gt;Hapus&lt;/a&gt;</w:t>
            </w:r>
          </w:p>
          <w:p w14:paraId="76077DF5" w14:textId="4F8C5351" w:rsidR="00343582" w:rsidRDefault="00343582" w:rsidP="005A26AB">
            <w:r>
              <w:t>&lt;?php endif; ?&gt;</w:t>
            </w:r>
          </w:p>
          <w:p w14:paraId="18780CBB" w14:textId="55653426" w:rsidR="00343582" w:rsidRDefault="00343582" w:rsidP="005A26AB">
            <w:r>
              <w:t>&lt;/td&gt;</w:t>
            </w:r>
          </w:p>
          <w:p w14:paraId="508D1243" w14:textId="268E7AF6" w:rsidR="00343582" w:rsidRDefault="00343582" w:rsidP="005A26AB">
            <w:r>
              <w:t>&lt;/tr&gt;</w:t>
            </w:r>
          </w:p>
          <w:p w14:paraId="4F02743F" w14:textId="430FEB16" w:rsidR="00343582" w:rsidRDefault="00343582" w:rsidP="005A26AB">
            <w:r>
              <w:t>&lt;tr&gt;</w:t>
            </w:r>
          </w:p>
          <w:p w14:paraId="2C3281E9" w14:textId="54BA7BEA" w:rsidR="00343582" w:rsidRDefault="00343582" w:rsidP="005A26AB">
            <w:r>
              <w:lastRenderedPageBreak/>
              <w:t>&lt;td&gt;Formulir Permohonan Sidang UP-1&lt;/td&gt;</w:t>
            </w:r>
          </w:p>
          <w:p w14:paraId="28AE8623" w14:textId="1130A072" w:rsidR="00343582" w:rsidRDefault="00343582" w:rsidP="005A26AB">
            <w:r>
              <w:t>&lt;td class="text-center"&gt;&lt;?= ($row_file['formulir_permohonan1'] != null) ? '&amp;#9745;' : '-'; ?&gt;&lt;/td&gt;</w:t>
            </w:r>
          </w:p>
          <w:p w14:paraId="4A5CB2EC" w14:textId="1187E020" w:rsidR="00343582" w:rsidRDefault="00343582" w:rsidP="005A26AB">
            <w:r>
              <w:t>&lt;td class="text-center"&gt;</w:t>
            </w:r>
          </w:p>
          <w:p w14:paraId="6148E924" w14:textId="24ADF3A2" w:rsidR="00343582" w:rsidRDefault="00343582" w:rsidP="005A26AB">
            <w:r>
              <w:t>&lt;?php if($row_file['formulir_permohonan1'] != null): ?&gt;</w:t>
            </w:r>
          </w:p>
          <w:p w14:paraId="4524E903" w14:textId="406856AF" w:rsidR="00343582" w:rsidRDefault="00343582" w:rsidP="005A26AB">
            <w:r>
              <w:t>&lt;a href="lihat-file.php?nim=&lt;?= $nim; ?&gt;&amp;file=&lt;?= $row_file['formulir_permohonan1']; ?&gt;" class="badge badge-success" target="_blank"&gt;Lihat&lt;/a&gt;</w:t>
            </w:r>
          </w:p>
          <w:p w14:paraId="340BF740" w14:textId="7DD24053" w:rsidR="00343582" w:rsidRDefault="00343582" w:rsidP="005A26AB">
            <w:r>
              <w:t>&lt;a class="badge badge-danger" onclick="return confirm('Apa anda yakin?')" href="hapus-file.php?nim=&lt;?= $nim; ?&gt;&amp;file=&lt;?= $row_file['formulir_permohonan1']; ?&gt;&amp;jenis_file=formulir_permohonan1"&gt;Hapus&lt;/a&gt;</w:t>
            </w:r>
          </w:p>
          <w:p w14:paraId="4A191FF3" w14:textId="05FABEAB" w:rsidR="00343582" w:rsidRDefault="00343582" w:rsidP="005A26AB">
            <w:r>
              <w:t>&lt;?php endif; ?&gt;</w:t>
            </w:r>
          </w:p>
          <w:p w14:paraId="40EB94FA" w14:textId="7F716C2D" w:rsidR="00343582" w:rsidRDefault="00343582" w:rsidP="005A26AB">
            <w:r>
              <w:t>&lt;/td&gt;</w:t>
            </w:r>
          </w:p>
          <w:p w14:paraId="28BF23A6" w14:textId="3D4FF42E" w:rsidR="00343582" w:rsidRDefault="00343582" w:rsidP="005A26AB">
            <w:r>
              <w:t>&lt;/tr&gt;</w:t>
            </w:r>
          </w:p>
          <w:p w14:paraId="47C74F33" w14:textId="3F57700A" w:rsidR="00343582" w:rsidRDefault="00343582" w:rsidP="005A26AB">
            <w:r>
              <w:t>&lt;tr&gt;</w:t>
            </w:r>
          </w:p>
          <w:p w14:paraId="443644B3" w14:textId="1871F59E" w:rsidR="00343582" w:rsidRDefault="00343582" w:rsidP="005A26AB">
            <w:r>
              <w:t>&lt;td&gt;Bukti Pembayaran SUP 2&lt;/td&gt;</w:t>
            </w:r>
          </w:p>
          <w:p w14:paraId="70F65374" w14:textId="66E87AE6" w:rsidR="00343582" w:rsidRDefault="00343582" w:rsidP="005A26AB">
            <w:r>
              <w:t>&lt;td class="text-center"&gt;&lt;?= ($row_file['bayar_sup2'] != null) ? '&amp;#9745;' : '-'; ?&gt;&lt;/td&gt;</w:t>
            </w:r>
          </w:p>
          <w:p w14:paraId="34EC6D78" w14:textId="7FBFB4D9" w:rsidR="00343582" w:rsidRDefault="00343582" w:rsidP="005A26AB">
            <w:r>
              <w:t>&lt;td class="text-center"&gt;</w:t>
            </w:r>
          </w:p>
          <w:p w14:paraId="6D3076D3" w14:textId="7889ED3A" w:rsidR="00343582" w:rsidRDefault="00343582" w:rsidP="005A26AB">
            <w:r>
              <w:t>&lt;?php if($row_file['bayar_sup2'] != null): ?&gt;</w:t>
            </w:r>
          </w:p>
          <w:p w14:paraId="774B5B82" w14:textId="5E5EC8C6" w:rsidR="00343582" w:rsidRDefault="00343582" w:rsidP="005A26AB">
            <w:r>
              <w:t>&lt;a href="lihat-file.php?nim=&lt;?= $nim; ?&gt;&amp;file=&lt;?= $row_file['bayar_sup2']; ?&gt;" class="badge badge-success" target="_blank"&gt;Lihat&lt;/a&gt;</w:t>
            </w:r>
          </w:p>
          <w:p w14:paraId="210288EF" w14:textId="754933C3" w:rsidR="00343582" w:rsidRDefault="00343582" w:rsidP="005A26AB">
            <w:r>
              <w:t>&lt;a class="badge badge-danger" onclick="return confirm('Apa anda yakin?')" href="hapus-file.php?nim=&lt;?= $nim; ?&gt;&amp;file=&lt;?= $row_file['bayar_sup2']; ?&gt;&amp;jenis_file=bayar_sup2"&gt;Hapus&lt;/a&gt;</w:t>
            </w:r>
          </w:p>
          <w:p w14:paraId="794BF24B" w14:textId="1453A5E5" w:rsidR="00343582" w:rsidRDefault="00343582" w:rsidP="005A26AB">
            <w:r>
              <w:t>&lt;?php endif; ?&gt;</w:t>
            </w:r>
          </w:p>
          <w:p w14:paraId="719B0D4C" w14:textId="681004F3" w:rsidR="00343582" w:rsidRDefault="00343582" w:rsidP="005A26AB">
            <w:r>
              <w:t>&lt;/td&gt;</w:t>
            </w:r>
          </w:p>
          <w:p w14:paraId="645A05BB" w14:textId="499AD869" w:rsidR="00343582" w:rsidRDefault="00343582" w:rsidP="005A26AB">
            <w:r>
              <w:t>&lt;/tr&gt;</w:t>
            </w:r>
          </w:p>
          <w:p w14:paraId="6C9AD124" w14:textId="546D10D4" w:rsidR="00343582" w:rsidRDefault="00343582" w:rsidP="005A26AB">
            <w:r>
              <w:t>&lt;tr&gt;</w:t>
            </w:r>
          </w:p>
          <w:p w14:paraId="0A5635BD" w14:textId="772B894D" w:rsidR="00343582" w:rsidRDefault="00343582" w:rsidP="005A26AB">
            <w:r>
              <w:t>&lt;td&gt;Surat Rekomendasi SUP 2 dari Dosen Pembimbing&lt;/td&gt;</w:t>
            </w:r>
          </w:p>
          <w:p w14:paraId="28583741" w14:textId="5C3F4B94" w:rsidR="00343582" w:rsidRDefault="00343582" w:rsidP="005A26AB">
            <w:r>
              <w:t>&lt;td class="text-center"&gt;&lt;?= ($row_file['rekomendasi_sup2'] != null) ? '&amp;#9745;' : '-'; ?&gt;&lt;/td&gt;</w:t>
            </w:r>
          </w:p>
          <w:p w14:paraId="5B4C76CD" w14:textId="0343494E" w:rsidR="00343582" w:rsidRDefault="00343582" w:rsidP="005A26AB">
            <w:r>
              <w:t>&lt;td class="text-center"&gt;</w:t>
            </w:r>
          </w:p>
          <w:p w14:paraId="1F768D89" w14:textId="475FF553" w:rsidR="00343582" w:rsidRDefault="00343582" w:rsidP="005A26AB">
            <w:r>
              <w:t>&lt;?php if($row_file['rekomendasi_sup2'] != null): ?&gt;</w:t>
            </w:r>
          </w:p>
          <w:p w14:paraId="22208C4D" w14:textId="47534FA4" w:rsidR="00343582" w:rsidRDefault="00343582" w:rsidP="005A26AB">
            <w:r>
              <w:t>&lt;a href="lihat-file.php?nim=&lt;?= $nim; ?&gt;&amp;file=&lt;?= $row_file['rekomendasi_sup2']; ?&gt;" class="badge badge-success" target="_blank"&gt;Lihat&lt;/a&gt;</w:t>
            </w:r>
          </w:p>
          <w:p w14:paraId="55B31D0B" w14:textId="2E369750" w:rsidR="00343582" w:rsidRDefault="00343582" w:rsidP="00343582">
            <w:pPr>
              <w:jc w:val="both"/>
            </w:pPr>
            <w:r>
              <w:t>&lt;a class="badge badge-danger" onclick="return confirm('Apa anda yakin?')" href="hapus-file.php?nim=&lt;?= $nim; ?&gt;&amp;file=&lt;?= $row_file['rekomendasi_sup2']; ?&gt;&amp;jenis_file=rekomendasi_sup2"&gt;Hapus&lt;/a&gt;</w:t>
            </w:r>
          </w:p>
          <w:p w14:paraId="536E1C3E" w14:textId="17C97A7E" w:rsidR="00343582" w:rsidRDefault="00343582" w:rsidP="00343582">
            <w:pPr>
              <w:jc w:val="both"/>
            </w:pPr>
            <w:r>
              <w:t>&lt;?php endif; ?&gt;</w:t>
            </w:r>
          </w:p>
          <w:p w14:paraId="423E49EB" w14:textId="276CEBBF" w:rsidR="00343582" w:rsidRDefault="00343582" w:rsidP="005A26AB">
            <w:r>
              <w:t>&lt;/td&gt;</w:t>
            </w:r>
          </w:p>
          <w:p w14:paraId="6AA69C94" w14:textId="189CCC2A" w:rsidR="00343582" w:rsidRDefault="00343582" w:rsidP="005A26AB">
            <w:r>
              <w:t>&lt;/tr&gt;</w:t>
            </w:r>
          </w:p>
          <w:p w14:paraId="14D1BC4D" w14:textId="52512F90" w:rsidR="00343582" w:rsidRDefault="00343582" w:rsidP="005A26AB">
            <w:r>
              <w:t>&lt;tr&gt;</w:t>
            </w:r>
          </w:p>
          <w:p w14:paraId="4D3183FA" w14:textId="0F9A8C05" w:rsidR="00343582" w:rsidRDefault="00343582" w:rsidP="005A26AB">
            <w:r>
              <w:t>&lt;td&gt;Sertifikat BNSP&lt;/td&gt;</w:t>
            </w:r>
          </w:p>
          <w:p w14:paraId="7FA0FBE3" w14:textId="36FA5417" w:rsidR="00343582" w:rsidRDefault="00343582" w:rsidP="005A26AB">
            <w:r>
              <w:t>&lt;td class="text-center"&gt;&lt;?= ($row_file['bnsp'] != null) ? '&amp;#9745;' : '-'; ?&gt;&lt;/td&gt;</w:t>
            </w:r>
          </w:p>
          <w:p w14:paraId="5DEC2D26" w14:textId="3C78B9A4" w:rsidR="00343582" w:rsidRDefault="00343582" w:rsidP="005A26AB">
            <w:r>
              <w:t>&lt;td class="text-center"&gt;</w:t>
            </w:r>
          </w:p>
          <w:p w14:paraId="488CE40B" w14:textId="7E76A6C2" w:rsidR="00343582" w:rsidRDefault="00343582" w:rsidP="005A26AB">
            <w:r>
              <w:lastRenderedPageBreak/>
              <w:t>&lt;?php if($row_file['bnsp'] != null): ?&gt;</w:t>
            </w:r>
          </w:p>
          <w:p w14:paraId="601560A5" w14:textId="28E86D0B" w:rsidR="00343582" w:rsidRDefault="00343582" w:rsidP="005A26AB">
            <w:r>
              <w:t>&lt;a href="lihat-file.php?nim=&lt;?= $nim; ?&gt;&amp;file=&lt;?= $row_file['bnsp']; ?&gt;" class="badge badge-success" target="_blank"&gt;Lihat&lt;/a&gt;</w:t>
            </w:r>
          </w:p>
          <w:p w14:paraId="2F29944D" w14:textId="77AC0F8A" w:rsidR="00343582" w:rsidRDefault="00343582" w:rsidP="005A26AB">
            <w:r>
              <w:t>&lt;a class="badge badge-danger" onclick="return confirm('Apa anda yakin?')" href="hapus-file.php?nim=&lt;?= $nim; ?&gt;&amp;file=&lt;?= $row_file['bnsp']; ?&gt;&amp;jenis_file=bnsp"&gt;Hapus&lt;/a&gt;</w:t>
            </w:r>
          </w:p>
          <w:p w14:paraId="692B1933" w14:textId="1EDD2B74" w:rsidR="00343582" w:rsidRDefault="00343582" w:rsidP="005A26AB">
            <w:r>
              <w:t>&lt;?php endif; ?&gt;</w:t>
            </w:r>
          </w:p>
          <w:p w14:paraId="3572A174" w14:textId="25D8C09B" w:rsidR="00343582" w:rsidRDefault="00343582" w:rsidP="005A26AB">
            <w:r>
              <w:t>&lt;/td&gt;</w:t>
            </w:r>
          </w:p>
          <w:p w14:paraId="09A8B683" w14:textId="0761CE62" w:rsidR="00343582" w:rsidRDefault="00343582" w:rsidP="005A26AB">
            <w:r>
              <w:t>&lt;/tr&gt;</w:t>
            </w:r>
          </w:p>
          <w:p w14:paraId="286E6B20" w14:textId="4E37316F" w:rsidR="00343582" w:rsidRDefault="00343582" w:rsidP="005A26AB">
            <w:r>
              <w:t>&lt;tr&gt;</w:t>
            </w:r>
          </w:p>
          <w:p w14:paraId="2F10728F" w14:textId="36705321" w:rsidR="00343582" w:rsidRDefault="00343582" w:rsidP="005A26AB">
            <w:r>
              <w:t>&lt;td&gt;TOEFL&lt;/td&gt;</w:t>
            </w:r>
          </w:p>
          <w:p w14:paraId="250799D0" w14:textId="0E31F0BC" w:rsidR="00343582" w:rsidRDefault="00343582" w:rsidP="005A26AB">
            <w:r>
              <w:t>&lt;td class="text-center"&gt;&lt;?= ($row_file['toefl'] != null) ? '&amp;#9745;' : '-'; ?&gt;&lt;/td&gt;</w:t>
            </w:r>
          </w:p>
          <w:p w14:paraId="2FA48D71" w14:textId="2CED044F" w:rsidR="00343582" w:rsidRDefault="00343582" w:rsidP="005A26AB">
            <w:r>
              <w:t>&lt;td class="text-center"&gt;</w:t>
            </w:r>
          </w:p>
          <w:p w14:paraId="56D2E976" w14:textId="1BCB2464" w:rsidR="00343582" w:rsidRDefault="00343582" w:rsidP="005A26AB">
            <w:r>
              <w:t>&lt;?php if($row_file['toefl'] != null): ?&gt;</w:t>
            </w:r>
          </w:p>
          <w:p w14:paraId="745343A8" w14:textId="5B3FD410" w:rsidR="00343582" w:rsidRDefault="00343582" w:rsidP="005A26AB">
            <w:r>
              <w:t>&lt;a href="lihat-file.php?nim=&lt;?= $nim; ?&gt;&amp;file=&lt;?= $row_file['toefl']; ?&gt;" class="badge badge-success" target="_blank"&gt;Lihat&lt;/a&gt;</w:t>
            </w:r>
          </w:p>
          <w:p w14:paraId="39578489" w14:textId="3AB74B72" w:rsidR="00343582" w:rsidRDefault="00343582" w:rsidP="005A26AB">
            <w:r>
              <w:t>&lt;a class="badge badge-danger" onclick="return confirm('Apa anda yakin?')" href="hapus-file.php?nim=&lt;?= $nim; ?&gt;&amp;file=&lt;?= $row_file['toefl']; ?&gt;&amp;jenis_file=toefl"&gt;Hapus&lt;/a&gt;</w:t>
            </w:r>
          </w:p>
          <w:p w14:paraId="6D844306" w14:textId="24D621E4" w:rsidR="00343582" w:rsidRDefault="00343582" w:rsidP="005A26AB">
            <w:r>
              <w:t>&lt;?php endif; ?&gt;</w:t>
            </w:r>
          </w:p>
          <w:p w14:paraId="060C336C" w14:textId="45DEFAA0" w:rsidR="00343582" w:rsidRDefault="00343582" w:rsidP="005A26AB">
            <w:r>
              <w:t>&lt;/td&gt;</w:t>
            </w:r>
          </w:p>
          <w:p w14:paraId="1D1D5BA0" w14:textId="16419AF4" w:rsidR="00343582" w:rsidRDefault="00343582" w:rsidP="005A26AB">
            <w:r>
              <w:t>&lt;/tr&gt;</w:t>
            </w:r>
          </w:p>
          <w:p w14:paraId="0A50D51B" w14:textId="6DE23969" w:rsidR="00343582" w:rsidRDefault="00343582" w:rsidP="005A26AB">
            <w:r>
              <w:t>&lt;tr&gt;</w:t>
            </w:r>
          </w:p>
          <w:p w14:paraId="5A0C2754" w14:textId="1AC168E2" w:rsidR="00343582" w:rsidRDefault="00343582" w:rsidP="005A26AB">
            <w:r>
              <w:t>&lt;td&gt;Lembar Bimbingan 2&lt;/td&gt;</w:t>
            </w:r>
          </w:p>
          <w:p w14:paraId="1F4D9609" w14:textId="08E163C5" w:rsidR="00343582" w:rsidRDefault="00343582" w:rsidP="005A26AB">
            <w:r>
              <w:t>&lt;td class="text-center"&gt;&lt;?= ($row_file['lembar_bimbingan2'] != null) ? '&amp;#9745;' : '-'; ?&gt;&lt;/td&gt;</w:t>
            </w:r>
          </w:p>
          <w:p w14:paraId="7E81ACE9" w14:textId="49BD42D9" w:rsidR="00343582" w:rsidRDefault="00343582" w:rsidP="005A26AB">
            <w:r>
              <w:t>&lt;td class="text-center"&gt;</w:t>
            </w:r>
          </w:p>
          <w:p w14:paraId="4FD35816" w14:textId="7CBA6734" w:rsidR="00343582" w:rsidRDefault="00343582" w:rsidP="005A26AB">
            <w:r>
              <w:t>&lt;?php if($row_file['lembar_bimbingan2'] != null): ?&gt;</w:t>
            </w:r>
          </w:p>
          <w:p w14:paraId="79E71E21" w14:textId="16163712" w:rsidR="00343582" w:rsidRDefault="00343582" w:rsidP="005A26AB">
            <w:r>
              <w:t>&lt;a href="lihat-file.php?nim=&lt;?= $nim; ?&gt;&amp;file=&lt;?= $row_file['lembar_bimbingan2']; ?&gt;" class="badge badge-success" target="_blank"&gt;Lihat&lt;/a&gt;</w:t>
            </w:r>
          </w:p>
          <w:p w14:paraId="327BC589" w14:textId="6D4B66B5" w:rsidR="00343582" w:rsidRDefault="00343582" w:rsidP="005A26AB">
            <w:r>
              <w:t>&lt;a class="badge badge-danger" onclick="return confirm('Apa anda yakin?')" href="hapus-file.php?nim=&lt;?= $nim; ?&gt;&amp;file=&lt;?= $row_file['lembar_bimbingan2']; ?&gt;&amp;jenis_file=lembar_bimbingan2"&gt;Hapus&lt;/a&gt;</w:t>
            </w:r>
          </w:p>
          <w:p w14:paraId="5155E1D3" w14:textId="00B01E4D" w:rsidR="00343582" w:rsidRDefault="00343582" w:rsidP="005A26AB">
            <w:r>
              <w:t>&lt;?php endif; ?&gt;</w:t>
            </w:r>
          </w:p>
          <w:p w14:paraId="66C53950" w14:textId="7F871CDA" w:rsidR="00343582" w:rsidRDefault="00343582" w:rsidP="005A26AB">
            <w:r>
              <w:t>&lt;/td&gt;</w:t>
            </w:r>
          </w:p>
          <w:p w14:paraId="37348DDA" w14:textId="7D6ACFD4" w:rsidR="00343582" w:rsidRDefault="00343582" w:rsidP="005A26AB">
            <w:r>
              <w:t>&lt;/tr&gt;</w:t>
            </w:r>
          </w:p>
          <w:p w14:paraId="7632AB39" w14:textId="05B3EE55" w:rsidR="00343582" w:rsidRDefault="00343582" w:rsidP="005A26AB">
            <w:r>
              <w:t>&lt;tr&gt;</w:t>
            </w:r>
          </w:p>
          <w:p w14:paraId="10DFB168" w14:textId="62CADF29" w:rsidR="00343582" w:rsidRDefault="00343582" w:rsidP="00343582">
            <w:pPr>
              <w:jc w:val="both"/>
            </w:pPr>
            <w:r>
              <w:t>&lt;td&gt;Formulir Permohonan Sidang UP-2&lt;/td&gt;</w:t>
            </w:r>
          </w:p>
          <w:p w14:paraId="70A59475" w14:textId="1BE00F26" w:rsidR="00343582" w:rsidRDefault="00343582" w:rsidP="00343582">
            <w:pPr>
              <w:jc w:val="both"/>
            </w:pPr>
            <w:r>
              <w:t>&lt;td class="text-center"&gt;&lt;?= ($row_file['formulir_permohonan2'] != null) ? '&amp;#9745;' : '-'; ?&gt;&lt;/td&gt;</w:t>
            </w:r>
          </w:p>
          <w:p w14:paraId="1B3D36C1" w14:textId="7DB1E3D1" w:rsidR="00343582" w:rsidRDefault="00343582" w:rsidP="005A26AB">
            <w:r>
              <w:t>&lt;td class="text-center"&gt;</w:t>
            </w:r>
          </w:p>
          <w:p w14:paraId="166A5379" w14:textId="2C7DBFEA" w:rsidR="00343582" w:rsidRDefault="00343582" w:rsidP="005A26AB">
            <w:r>
              <w:t>&lt;?php if($row_file['formulir_permohonan2'] != null): ?&gt;</w:t>
            </w:r>
          </w:p>
          <w:p w14:paraId="0810F5C5" w14:textId="6F383891" w:rsidR="00343582" w:rsidRDefault="00343582" w:rsidP="005A26AB">
            <w:r>
              <w:t>&lt;a href="lihat-file.php?nim=&lt;?= $nim; ?&gt;&amp;file=&lt;?= $row_file['formulir_permohonan2']; ?&gt;" class="badge badge-success" target="_blank"&gt;Lihat&lt;/a&gt;</w:t>
            </w:r>
          </w:p>
          <w:p w14:paraId="0DB12B82" w14:textId="5ADEF43B" w:rsidR="00343582" w:rsidRDefault="00343582" w:rsidP="005A26AB">
            <w:r>
              <w:lastRenderedPageBreak/>
              <w:t>&lt;a class="badge badge-danger" onclick="return confirm('Apa anda yakin?')" href="hapus-file.php?nim=&lt;?= $nim; ?&gt;&amp;file=&lt;?= $row_file['formulir_permohonan2']; ?&gt;&amp;jenis_file=formulir_permohonan2"&gt;Hapus&lt;/a&gt;</w:t>
            </w:r>
          </w:p>
          <w:p w14:paraId="60DEE2C1" w14:textId="364C6875" w:rsidR="00343582" w:rsidRDefault="00343582" w:rsidP="005A26AB">
            <w:r>
              <w:t>&lt;?php endif; ?&gt;</w:t>
            </w:r>
          </w:p>
          <w:p w14:paraId="61ADFFB8" w14:textId="2C500EFF" w:rsidR="00343582" w:rsidRDefault="00343582" w:rsidP="005A26AB">
            <w:r>
              <w:t>&lt;/td&gt;</w:t>
            </w:r>
          </w:p>
          <w:p w14:paraId="6B382E7A" w14:textId="165C12D9" w:rsidR="00343582" w:rsidRDefault="00343582" w:rsidP="005A26AB">
            <w:r>
              <w:t>&lt;/tr&gt;</w:t>
            </w:r>
          </w:p>
          <w:p w14:paraId="655BE917" w14:textId="654BC9E0" w:rsidR="00343582" w:rsidRDefault="00343582" w:rsidP="005A26AB">
            <w:r>
              <w:t>&lt;tr&gt;</w:t>
            </w:r>
          </w:p>
          <w:p w14:paraId="120A116B" w14:textId="278C7550" w:rsidR="00343582" w:rsidRDefault="00343582" w:rsidP="005A26AB">
            <w:r>
              <w:t>&lt;td&gt;Draft Laporan Lengkap&lt;/td&gt;</w:t>
            </w:r>
          </w:p>
          <w:p w14:paraId="274AE53A" w14:textId="527D36DB" w:rsidR="00343582" w:rsidRDefault="00343582" w:rsidP="005A26AB">
            <w:r>
              <w:t>&lt;td class="text-center"&gt;&lt;?= ($row_file['draft_lengkap'] != null) ? '&amp;#9745;' : '-'; ?&gt;&lt;/td&gt;</w:t>
            </w:r>
          </w:p>
          <w:p w14:paraId="7F48B41D" w14:textId="28AE63A0" w:rsidR="00343582" w:rsidRDefault="00343582" w:rsidP="005A26AB">
            <w:r>
              <w:t>&lt;td class="text-center"&gt;</w:t>
            </w:r>
          </w:p>
          <w:p w14:paraId="2332B8C5" w14:textId="4530B276" w:rsidR="00343582" w:rsidRDefault="00343582" w:rsidP="005A26AB">
            <w:r>
              <w:t>&lt;?php if($row_file['draft_lengkap'] != null): ?&gt;</w:t>
            </w:r>
          </w:p>
          <w:p w14:paraId="6BE71755" w14:textId="783B41B0" w:rsidR="00343582" w:rsidRDefault="00343582" w:rsidP="005A26AB">
            <w:r>
              <w:t>&lt;a href="lihat-file.php?nim=&lt;?= $nim; ?&gt;&amp;file=&lt;?= $row_file['draft_lengkap']; ?&gt;" class="badge badge-success" target="_blank"&gt;Lihat&lt;/a&gt;</w:t>
            </w:r>
          </w:p>
          <w:p w14:paraId="1B7719CF" w14:textId="14540190" w:rsidR="00343582" w:rsidRDefault="00343582" w:rsidP="005A26AB">
            <w:r>
              <w:t>&lt;a class="badge badge-danger" onclick="return confirm('Apa anda yakin?')" href="hapus-file.php?nim=&lt;?= $nim; ?&gt;&amp;file=&lt;?= $row_file['draft_lengkap']; ?&gt;&amp;jenis_file=draft_lengkap"&gt;Hapus&lt;/a&gt;</w:t>
            </w:r>
          </w:p>
          <w:p w14:paraId="4325CC7A" w14:textId="75CCB844" w:rsidR="00343582" w:rsidRDefault="00343582" w:rsidP="005A26AB">
            <w:r>
              <w:t>&lt;?php endif; ?&gt;</w:t>
            </w:r>
          </w:p>
          <w:p w14:paraId="1C223997" w14:textId="49C6096E" w:rsidR="00343582" w:rsidRDefault="00343582" w:rsidP="005A26AB">
            <w:r>
              <w:t>&lt;/td&gt;</w:t>
            </w:r>
          </w:p>
          <w:p w14:paraId="68082474" w14:textId="4D649D32" w:rsidR="00343582" w:rsidRDefault="00343582" w:rsidP="005A26AB">
            <w:r>
              <w:t>&lt;/tr&gt;</w:t>
            </w:r>
          </w:p>
          <w:p w14:paraId="1B6B64BD" w14:textId="27EF7802" w:rsidR="00343582" w:rsidRDefault="00343582" w:rsidP="005A26AB">
            <w:r>
              <w:t>&lt;/table&gt;</w:t>
            </w:r>
          </w:p>
          <w:p w14:paraId="02045E09" w14:textId="28DBAD55" w:rsidR="00343582" w:rsidRDefault="00343582" w:rsidP="005A26AB">
            <w:r>
              <w:t>&lt;/div&gt;</w:t>
            </w:r>
          </w:p>
          <w:p w14:paraId="7C983BA9" w14:textId="15FA16DF" w:rsidR="00343582" w:rsidRDefault="00343582" w:rsidP="005A26AB">
            <w:r>
              <w:t>&lt;/div&gt;</w:t>
            </w:r>
          </w:p>
          <w:p w14:paraId="7735ABAB" w14:textId="364C2DCC" w:rsidR="00343582" w:rsidRDefault="00343582" w:rsidP="005A26AB">
            <w:r>
              <w:t>&lt;/div&gt;</w:t>
            </w:r>
          </w:p>
          <w:p w14:paraId="6107B7D4" w14:textId="2385BB36" w:rsidR="00343582" w:rsidRDefault="00343582" w:rsidP="005A26AB">
            <w:r>
              <w:t>&lt;?php if(date('d M Y') &lt; date('d M Y', strtotime($row_info['waktu']))) : ?&gt;</w:t>
            </w:r>
          </w:p>
          <w:p w14:paraId="002431D6" w14:textId="5C6BC0C3" w:rsidR="00343582" w:rsidRDefault="00343582" w:rsidP="005A26AB">
            <w:r>
              <w:t>&lt;?php if($row['status'] == 0) : ?&gt;</w:t>
            </w:r>
          </w:p>
          <w:p w14:paraId="07988EDA" w14:textId="153031FD" w:rsidR="00343582" w:rsidRDefault="00343582" w:rsidP="005A26AB">
            <w:r>
              <w:t>&lt;div class="col-md-6"&gt;</w:t>
            </w:r>
          </w:p>
          <w:p w14:paraId="02ACE5D7" w14:textId="74FA801D" w:rsidR="00343582" w:rsidRDefault="00343582" w:rsidP="005A26AB">
            <w:r>
              <w:t>&lt;div class="card"&gt;</w:t>
            </w:r>
          </w:p>
          <w:p w14:paraId="3DFA2424" w14:textId="4911C422" w:rsidR="00343582" w:rsidRDefault="00343582" w:rsidP="005A26AB">
            <w:r>
              <w:t>&lt;div class="card-header"&gt;Upload KRS dan Bukti Pembayaran Sebagai Syarat Utama Matakuliah Skripsi&lt;/div&gt;</w:t>
            </w:r>
          </w:p>
          <w:p w14:paraId="404948C2" w14:textId="499E1FE5" w:rsidR="00343582" w:rsidRDefault="00343582" w:rsidP="005A26AB">
            <w:r>
              <w:t>&lt;div class="card-body"&gt;</w:t>
            </w:r>
          </w:p>
          <w:p w14:paraId="56790F98" w14:textId="523A8256" w:rsidR="00343582" w:rsidRDefault="00343582" w:rsidP="005A26AB">
            <w:r>
              <w:t>&lt;form method="POST" action="proses_upload.php" enctype="multipart/form-data"&gt;</w:t>
            </w:r>
          </w:p>
          <w:p w14:paraId="7D58213E" w14:textId="29A6F788" w:rsidR="00343582" w:rsidRDefault="00343582" w:rsidP="005A26AB">
            <w:r>
              <w:t>&lt;input type="hidden" name="nama" value="&lt;?= $nama; ?&gt;"&gt;</w:t>
            </w:r>
          </w:p>
          <w:p w14:paraId="39003E5C" w14:textId="0572F187" w:rsidR="00343582" w:rsidRDefault="00343582" w:rsidP="005A26AB">
            <w:r>
              <w:t>&lt;input type="hidden" name="nim" value="&lt;?= $nim; ?&gt;"&gt;</w:t>
            </w:r>
          </w:p>
          <w:p w14:paraId="59652C8E" w14:textId="3E902BAD" w:rsidR="00343582" w:rsidRDefault="00343582" w:rsidP="005A26AB">
            <w:r>
              <w:t>&lt;div class="form-group"&gt;</w:t>
            </w:r>
          </w:p>
          <w:p w14:paraId="196B3B53" w14:textId="25A888B5" w:rsidR="00343582" w:rsidRDefault="00343582" w:rsidP="005A26AB">
            <w:r>
              <w:t>&lt;label&gt;KRS Semester 8&lt;/label&gt;</w:t>
            </w:r>
          </w:p>
          <w:p w14:paraId="41CF9CAB" w14:textId="4D91583A" w:rsidR="00343582" w:rsidRDefault="00343582" w:rsidP="005A26AB">
            <w:r>
              <w:t>&lt;div class="input-group mb-3"&gt;</w:t>
            </w:r>
          </w:p>
          <w:p w14:paraId="2C50F0DF" w14:textId="77777777" w:rsidR="005A26AB" w:rsidRDefault="00343582" w:rsidP="00D63D93">
            <w:r>
              <w:t>&lt;div class="input-group-prepend"&gt;</w:t>
            </w:r>
          </w:p>
          <w:p w14:paraId="0509F7A3" w14:textId="38355C6D" w:rsidR="00343582" w:rsidRDefault="00343582" w:rsidP="00D63D93">
            <w:r>
              <w:t>&lt;span class="input-group-text" id="inputGroupFileAddon01"&gt;Upload&lt;/span&gt;</w:t>
            </w:r>
          </w:p>
          <w:p w14:paraId="6A6DDBEA" w14:textId="720D65AE" w:rsidR="00343582" w:rsidRDefault="00343582" w:rsidP="00D63D93">
            <w:r>
              <w:tab/>
            </w:r>
            <w:r>
              <w:tab/>
            </w:r>
            <w:r>
              <w:tab/>
            </w:r>
            <w:r>
              <w:tab/>
            </w:r>
            <w:r>
              <w:tab/>
            </w:r>
            <w:r>
              <w:tab/>
            </w:r>
            <w:r>
              <w:tab/>
            </w:r>
            <w:r>
              <w:tab/>
            </w:r>
            <w:r>
              <w:tab/>
            </w:r>
            <w:r>
              <w:tab/>
              <w:t xml:space="preserve"> &lt;/div&gt;</w:t>
            </w:r>
          </w:p>
          <w:p w14:paraId="139A8696" w14:textId="2A0C7333" w:rsidR="00343582" w:rsidRDefault="00343582" w:rsidP="00D63D93">
            <w:r>
              <w:t>&lt;div class="custom-file"&gt;</w:t>
            </w:r>
          </w:p>
          <w:p w14:paraId="2A29F585" w14:textId="3AAC3B54" w:rsidR="00343582" w:rsidRDefault="00343582" w:rsidP="005A26AB">
            <w:r>
              <w:t>&lt;input type="file" class="custom-file-input" name="file[]" accept="application/pdf" id="inputGroupFile01" aria-describedby="inputGroupFileAddon01" &gt;</w:t>
            </w:r>
          </w:p>
          <w:p w14:paraId="26BCBEAB" w14:textId="7C6CCA26" w:rsidR="00343582" w:rsidRDefault="00343582" w:rsidP="005A26AB">
            <w:r>
              <w:t>&lt;label class="custom-file-label" for="inputGroupFile01"&gt;Choose file&lt;/label&gt;</w:t>
            </w:r>
          </w:p>
          <w:p w14:paraId="31EB674F" w14:textId="7493FC54" w:rsidR="00343582" w:rsidRDefault="00343582" w:rsidP="005A26AB">
            <w:r>
              <w:lastRenderedPageBreak/>
              <w:t>&lt;/div&gt;</w:t>
            </w:r>
          </w:p>
          <w:p w14:paraId="2EE71C97" w14:textId="6C440B57" w:rsidR="00343582" w:rsidRDefault="00343582" w:rsidP="005A26AB">
            <w:r>
              <w:t>&lt;/div&gt;</w:t>
            </w:r>
          </w:p>
          <w:p w14:paraId="73408CFE" w14:textId="0973E6F2" w:rsidR="00343582" w:rsidRDefault="00343582" w:rsidP="005A26AB">
            <w:r>
              <w:t>&lt;/div&gt;</w:t>
            </w:r>
          </w:p>
          <w:p w14:paraId="0E6DD8B3" w14:textId="77777777" w:rsidR="00343582" w:rsidRDefault="00343582" w:rsidP="005A26AB"/>
          <w:p w14:paraId="271EF836" w14:textId="4572C5B8" w:rsidR="00343582" w:rsidRDefault="00343582" w:rsidP="005A26AB">
            <w:r>
              <w:t>&lt;div class="form-group"&gt;</w:t>
            </w:r>
          </w:p>
          <w:p w14:paraId="6A24F765" w14:textId="3E6F7967" w:rsidR="00343582" w:rsidRDefault="00343582" w:rsidP="005A26AB">
            <w:r>
              <w:t>&lt;label&gt;KHS Semester 1-7&lt;/label&gt;</w:t>
            </w:r>
          </w:p>
          <w:p w14:paraId="2733DE58" w14:textId="559133B1" w:rsidR="00343582" w:rsidRDefault="00343582" w:rsidP="005A26AB">
            <w:r>
              <w:t>&lt;div class="input-group mb-3"&gt;</w:t>
            </w:r>
          </w:p>
          <w:p w14:paraId="0BE5AB17" w14:textId="3E78EDE2" w:rsidR="00343582" w:rsidRDefault="00343582" w:rsidP="005A26AB">
            <w:r>
              <w:t>&lt;div class="input-group-prepend"&gt;</w:t>
            </w:r>
          </w:p>
          <w:p w14:paraId="04E15206" w14:textId="404AD61C" w:rsidR="00343582" w:rsidRDefault="00343582" w:rsidP="005A26AB">
            <w:r>
              <w:t>&lt;span class="input-group-text" id="inputGroupFileAddon01"&gt;Upload&lt;/span&gt;</w:t>
            </w:r>
          </w:p>
          <w:p w14:paraId="53145A4A" w14:textId="1204D64D" w:rsidR="00343582" w:rsidRDefault="00343582" w:rsidP="005A26AB">
            <w:r>
              <w:t>&lt;/div&gt;</w:t>
            </w:r>
          </w:p>
          <w:p w14:paraId="4ED8A5DE" w14:textId="5E9E118D" w:rsidR="00343582" w:rsidRDefault="00343582" w:rsidP="005A26AB">
            <w:r>
              <w:t>&lt;div class="custom-file"&gt;</w:t>
            </w:r>
          </w:p>
          <w:p w14:paraId="68601F72" w14:textId="7114364C" w:rsidR="00343582" w:rsidRDefault="00343582" w:rsidP="005A26AB">
            <w:r>
              <w:t>&lt;input type="file" class="custom-file-input" name="file[]" accept="application/pdf" id="inputGroupFile01" aria-describedby="inputGroupFileAddon01" &gt;</w:t>
            </w:r>
          </w:p>
          <w:p w14:paraId="4AA34489" w14:textId="2F73E6EA" w:rsidR="00343582" w:rsidRDefault="00343582" w:rsidP="005A26AB">
            <w:r>
              <w:t>&lt;label class="custom-file-label" for="inputGroupFile01"&gt;Choose file&lt;/label&gt;</w:t>
            </w:r>
          </w:p>
          <w:p w14:paraId="748919BA" w14:textId="0C6E68AA" w:rsidR="00343582" w:rsidRDefault="00343582" w:rsidP="005A26AB">
            <w:r>
              <w:t>&lt;/div&gt;</w:t>
            </w:r>
          </w:p>
          <w:p w14:paraId="4AACEC3B" w14:textId="02B20A71" w:rsidR="00343582" w:rsidRDefault="00343582" w:rsidP="005A26AB">
            <w:r>
              <w:t>&lt;/div&gt;</w:t>
            </w:r>
          </w:p>
          <w:p w14:paraId="66EF706B" w14:textId="03474BE0" w:rsidR="00343582" w:rsidRDefault="00343582" w:rsidP="005A26AB">
            <w:r>
              <w:t>&lt;/div&gt;</w:t>
            </w:r>
          </w:p>
          <w:p w14:paraId="0AB8A2AC" w14:textId="6136740B" w:rsidR="00343582" w:rsidRDefault="00343582" w:rsidP="005A26AB">
            <w:r>
              <w:t>&lt;div class="form-group"&gt;</w:t>
            </w:r>
          </w:p>
          <w:p w14:paraId="6845663E" w14:textId="010EA628" w:rsidR="00343582" w:rsidRDefault="00343582" w:rsidP="005A26AB">
            <w:r>
              <w:t>&lt;label&gt;Bukti Pembayaran Sidang Proposal&lt;/label&gt;</w:t>
            </w:r>
          </w:p>
          <w:p w14:paraId="4970367C" w14:textId="2A090867" w:rsidR="00343582" w:rsidRDefault="00343582" w:rsidP="005A26AB">
            <w:r>
              <w:t>&lt;div class="input-group mb-3"&gt;</w:t>
            </w:r>
          </w:p>
          <w:p w14:paraId="70E70457" w14:textId="37940FEA" w:rsidR="00343582" w:rsidRDefault="00343582" w:rsidP="005A26AB">
            <w:r>
              <w:t>&lt;div class="input-group-prepend"&gt;</w:t>
            </w:r>
          </w:p>
          <w:p w14:paraId="699E80E1" w14:textId="463367B3" w:rsidR="00343582" w:rsidRDefault="00343582" w:rsidP="005A26AB">
            <w:r>
              <w:t>&lt;span class="input-group-text" id="inputGroupFileAddon01"&gt;Upload&lt;/span&gt;</w:t>
            </w:r>
          </w:p>
          <w:p w14:paraId="00C31A93" w14:textId="3D1E1E89" w:rsidR="00343582" w:rsidRDefault="00343582" w:rsidP="005A26AB">
            <w:r>
              <w:t>&lt;/div&gt;</w:t>
            </w:r>
          </w:p>
          <w:p w14:paraId="57DF1CEB" w14:textId="478645CF" w:rsidR="00343582" w:rsidRDefault="00343582" w:rsidP="005A26AB">
            <w:r>
              <w:t>&lt;div class="custom-file"&gt;</w:t>
            </w:r>
          </w:p>
          <w:p w14:paraId="256540F6" w14:textId="05310074" w:rsidR="00343582" w:rsidRDefault="00343582" w:rsidP="005A26AB">
            <w:r>
              <w:t>&lt;input type="file" class="custom-file-input" name="file[]" accept="application/pdf" id="inputGroupFile01" aria-describedby="inputGroupFileAddon01"&gt;</w:t>
            </w:r>
          </w:p>
          <w:p w14:paraId="3879D74A" w14:textId="43EB04FB" w:rsidR="00343582" w:rsidRDefault="00343582" w:rsidP="005A26AB">
            <w:r>
              <w:t>&lt;label class="custom-file-label" for="inputGroupFile01"&gt;Choose file&lt;/label&gt;</w:t>
            </w:r>
          </w:p>
          <w:p w14:paraId="3544F505" w14:textId="2A2AFCC8" w:rsidR="00343582" w:rsidRDefault="00343582" w:rsidP="005A26AB">
            <w:r>
              <w:t>&lt;/div&gt;</w:t>
            </w:r>
          </w:p>
          <w:p w14:paraId="31789111" w14:textId="4E305833" w:rsidR="00343582" w:rsidRDefault="00343582" w:rsidP="005A26AB">
            <w:r>
              <w:t>&lt;/div&gt;</w:t>
            </w:r>
          </w:p>
          <w:p w14:paraId="79620141" w14:textId="2FB48AAC" w:rsidR="00343582" w:rsidRDefault="00343582" w:rsidP="005A26AB">
            <w:r>
              <w:t>&lt;/div&gt;</w:t>
            </w:r>
          </w:p>
          <w:p w14:paraId="3FD710C7" w14:textId="3C38C2C6" w:rsidR="00343582" w:rsidRDefault="00343582" w:rsidP="005A26AB">
            <w:r>
              <w:t>&lt;div class="form-group"&gt;</w:t>
            </w:r>
          </w:p>
          <w:p w14:paraId="38AB6701" w14:textId="6894FB0C" w:rsidR="00343582" w:rsidRDefault="00343582" w:rsidP="005A26AB">
            <w:r>
              <w:t>&lt;label&gt;Sertifikat PPKMB&lt;/label&gt;</w:t>
            </w:r>
          </w:p>
          <w:p w14:paraId="229B5A7F" w14:textId="366FE263" w:rsidR="00343582" w:rsidRDefault="00343582" w:rsidP="005A26AB">
            <w:r>
              <w:t>&lt;div class="input-group mb-3"&gt;</w:t>
            </w:r>
          </w:p>
          <w:p w14:paraId="3CEB7867" w14:textId="7D4CC06F" w:rsidR="00343582" w:rsidRDefault="00343582" w:rsidP="005A26AB">
            <w:r>
              <w:t>&lt;div class="input-group-prepend"&gt;</w:t>
            </w:r>
          </w:p>
          <w:p w14:paraId="3076DF16" w14:textId="047F65AD" w:rsidR="00343582" w:rsidRDefault="00343582" w:rsidP="005A26AB">
            <w:r>
              <w:t>&lt;span class="input-group-text" id="inputGroupFileAddon01"&gt;Upload&lt;/span&gt;</w:t>
            </w:r>
          </w:p>
          <w:p w14:paraId="5B591666" w14:textId="266C615C" w:rsidR="00343582" w:rsidRDefault="00343582" w:rsidP="005A26AB">
            <w:r>
              <w:t>&lt;/div&gt;</w:t>
            </w:r>
          </w:p>
          <w:p w14:paraId="03BD24DE" w14:textId="26DFD326" w:rsidR="00343582" w:rsidRDefault="00343582" w:rsidP="005A26AB">
            <w:r>
              <w:t>&lt;div class="custom-file"&gt;</w:t>
            </w:r>
          </w:p>
          <w:p w14:paraId="0A3C1C03" w14:textId="73B432A4" w:rsidR="00343582" w:rsidRDefault="00343582" w:rsidP="005A26AB">
            <w:r>
              <w:t>&lt;input type="file" class="custom-file-input" name="file[]" accept="application/pdf" id="inputGroupFile01" aria-describedby="inputGroupFileAddon01"&gt;</w:t>
            </w:r>
          </w:p>
          <w:p w14:paraId="3F0B5DE1" w14:textId="6307B59D" w:rsidR="00343582" w:rsidRDefault="00343582" w:rsidP="005A26AB">
            <w:r>
              <w:t>&lt;label class="custom-file-label" for="inputGroupFile01"&gt;Choose file&lt;/label&gt;</w:t>
            </w:r>
          </w:p>
          <w:p w14:paraId="321D62D2" w14:textId="39CF2193" w:rsidR="00343582" w:rsidRDefault="00343582" w:rsidP="005A26AB">
            <w:r>
              <w:t>&lt;/div&gt;</w:t>
            </w:r>
          </w:p>
          <w:p w14:paraId="2C64E337" w14:textId="5A47E090" w:rsidR="00343582" w:rsidRDefault="00343582" w:rsidP="005A26AB">
            <w:r>
              <w:t>&lt;/div&gt;</w:t>
            </w:r>
          </w:p>
          <w:p w14:paraId="356D6F0D" w14:textId="127EDE30" w:rsidR="00343582" w:rsidRDefault="00343582" w:rsidP="005A26AB">
            <w:r>
              <w:t>&lt;/div&gt;</w:t>
            </w:r>
          </w:p>
          <w:p w14:paraId="424A16CC" w14:textId="281EA42A" w:rsidR="00343582" w:rsidRDefault="00343582" w:rsidP="005A26AB">
            <w:r>
              <w:t>&lt;div class="form-group"&gt;</w:t>
            </w:r>
          </w:p>
          <w:p w14:paraId="2F59581E" w14:textId="3A8CB919" w:rsidR="00343582" w:rsidRDefault="00343582" w:rsidP="005A26AB">
            <w:r>
              <w:t>&lt;label&gt;Sertifikat LDKM&lt;/label&gt;</w:t>
            </w:r>
          </w:p>
          <w:p w14:paraId="11963FBB" w14:textId="43A5C5C1" w:rsidR="00343582" w:rsidRDefault="00343582" w:rsidP="005A26AB">
            <w:r>
              <w:lastRenderedPageBreak/>
              <w:t>&lt;div class="input-group mb-3"&gt;</w:t>
            </w:r>
          </w:p>
          <w:p w14:paraId="4C17B1B0" w14:textId="49A05681" w:rsidR="00343582" w:rsidRDefault="00343582" w:rsidP="005A26AB">
            <w:r>
              <w:t>&lt;div class="input-group-prepend"&gt;</w:t>
            </w:r>
          </w:p>
          <w:p w14:paraId="44089517" w14:textId="27236117" w:rsidR="00343582" w:rsidRDefault="00343582" w:rsidP="005A26AB">
            <w:r>
              <w:t>&lt;span class="input-group-text" id="inputGroupFileAddon01"&gt;Upload&lt;/span&gt;</w:t>
            </w:r>
          </w:p>
          <w:p w14:paraId="184C5944" w14:textId="13507B1C" w:rsidR="00343582" w:rsidRDefault="00343582" w:rsidP="005A26AB">
            <w:r>
              <w:t>&lt;/div&gt;</w:t>
            </w:r>
          </w:p>
          <w:p w14:paraId="44094B3D" w14:textId="118FAD27" w:rsidR="00343582" w:rsidRDefault="00343582" w:rsidP="005A26AB">
            <w:r>
              <w:t>&lt;div class="custom-file"&gt;</w:t>
            </w:r>
          </w:p>
          <w:p w14:paraId="33982C37" w14:textId="4FF26BB0" w:rsidR="00343582" w:rsidRDefault="00343582" w:rsidP="005A26AB">
            <w:r>
              <w:t>&lt;input type="file" class="custom-file-input" name="file[]" accept="application/pdf" id="inputGroupFile01" aria-describedby="inputGroupFileAddon01"&gt;</w:t>
            </w:r>
          </w:p>
          <w:p w14:paraId="6FE517A3" w14:textId="221A1375" w:rsidR="00343582" w:rsidRDefault="00343582" w:rsidP="005A26AB">
            <w:r>
              <w:t>&lt;label class="custom-file-label" for="inputGroupFile01"&gt;Choose file&lt;/label&gt;</w:t>
            </w:r>
          </w:p>
          <w:p w14:paraId="42C8CA5E" w14:textId="5D694525" w:rsidR="00343582" w:rsidRDefault="00343582" w:rsidP="005A26AB">
            <w:r>
              <w:t>&lt;/div&gt;</w:t>
            </w:r>
          </w:p>
          <w:p w14:paraId="2C083F42" w14:textId="2A8E8DE2" w:rsidR="00343582" w:rsidRDefault="00343582" w:rsidP="005A26AB">
            <w:r>
              <w:t>&lt;/div&gt;</w:t>
            </w:r>
          </w:p>
          <w:p w14:paraId="536F88EA" w14:textId="39E5F117" w:rsidR="00343582" w:rsidRDefault="00343582" w:rsidP="005A26AB">
            <w:r>
              <w:t>&lt;/div&gt;</w:t>
            </w:r>
          </w:p>
          <w:p w14:paraId="78E44CD9" w14:textId="455EDEF7" w:rsidR="00343582" w:rsidRDefault="00343582" w:rsidP="005A26AB">
            <w:r>
              <w:t>&lt;div class="form-group"&gt;</w:t>
            </w:r>
          </w:p>
          <w:p w14:paraId="69652AD9" w14:textId="639C7AE0" w:rsidR="00343582" w:rsidRDefault="00343582" w:rsidP="005A26AB">
            <w:r>
              <w:t>&lt;label&gt;Laporan Penyerahan KP&lt;/label&gt;</w:t>
            </w:r>
          </w:p>
          <w:p w14:paraId="6929B726" w14:textId="0522D8B7" w:rsidR="00343582" w:rsidRDefault="00343582" w:rsidP="005A26AB">
            <w:r>
              <w:t>&lt;div class="input-group mb-3"&gt;</w:t>
            </w:r>
          </w:p>
          <w:p w14:paraId="0064115D" w14:textId="24E0A931" w:rsidR="00343582" w:rsidRDefault="00343582" w:rsidP="005A26AB">
            <w:r>
              <w:t>&lt;div class="input-group-prepend"&gt;</w:t>
            </w:r>
          </w:p>
          <w:p w14:paraId="19FAC71F" w14:textId="59C785EE" w:rsidR="00343582" w:rsidRDefault="00343582" w:rsidP="005A26AB">
            <w:r>
              <w:t>&lt;span class="input-group-text" id="inputGroupFileAddon01"&gt;Upload&lt;/span&gt;</w:t>
            </w:r>
          </w:p>
          <w:p w14:paraId="44B5BBCA" w14:textId="5669E017" w:rsidR="00343582" w:rsidRDefault="00343582" w:rsidP="005A26AB">
            <w:r>
              <w:t>&lt;/div&gt;</w:t>
            </w:r>
          </w:p>
          <w:p w14:paraId="0AF22031" w14:textId="36C6AA06" w:rsidR="00343582" w:rsidRDefault="00343582" w:rsidP="005A26AB">
            <w:r>
              <w:t>&lt;div class="custom-file"&gt;</w:t>
            </w:r>
          </w:p>
          <w:p w14:paraId="05C99B65" w14:textId="7E756F95" w:rsidR="00343582" w:rsidRDefault="00343582" w:rsidP="005A26AB">
            <w:r>
              <w:t>&lt;input type="file" class="custom-file-input" name="file[]" accept="application/pdf" id="inputGroupFile01" aria-describedby="inputGroupFileAddon01"&gt;</w:t>
            </w:r>
          </w:p>
          <w:p w14:paraId="225B2FE2" w14:textId="7A46AB4D" w:rsidR="00343582" w:rsidRDefault="00343582" w:rsidP="005A26AB">
            <w:r>
              <w:t>&lt;label class="custom-file-label" for="inputGroupFile01"&gt;Choose file&lt;/label&gt;</w:t>
            </w:r>
          </w:p>
          <w:p w14:paraId="1F48C1CD" w14:textId="042692B3" w:rsidR="00343582" w:rsidRDefault="00343582" w:rsidP="005A26AB">
            <w:r>
              <w:t>&lt;/div&gt;</w:t>
            </w:r>
          </w:p>
          <w:p w14:paraId="453FA100" w14:textId="56D69BE4" w:rsidR="00343582" w:rsidRDefault="00343582" w:rsidP="005A26AB">
            <w:r>
              <w:t>&lt;/div&gt;</w:t>
            </w:r>
          </w:p>
          <w:p w14:paraId="35105A70" w14:textId="022762E2" w:rsidR="00343582" w:rsidRDefault="00343582" w:rsidP="005A26AB">
            <w:r>
              <w:t>&lt;/div&gt;</w:t>
            </w:r>
          </w:p>
          <w:p w14:paraId="4F6A4192" w14:textId="3C091E8A" w:rsidR="00343582" w:rsidRDefault="00343582" w:rsidP="005A26AB">
            <w:r>
              <w:t>&lt;div class="form-group"&gt;</w:t>
            </w:r>
          </w:p>
          <w:p w14:paraId="3A62516F" w14:textId="44E574F1" w:rsidR="00343582" w:rsidRDefault="00343582" w:rsidP="005A26AB">
            <w:r>
              <w:t>&lt;label&gt;Ijazah&lt;/label&gt;</w:t>
            </w:r>
          </w:p>
          <w:p w14:paraId="68DAEF88" w14:textId="31C4261B" w:rsidR="00343582" w:rsidRDefault="00343582" w:rsidP="005A26AB">
            <w:r>
              <w:t>&lt;div class="input-group mb-3"&gt;</w:t>
            </w:r>
          </w:p>
          <w:p w14:paraId="322416F0" w14:textId="4CF6AA82" w:rsidR="00343582" w:rsidRDefault="00343582" w:rsidP="005A26AB">
            <w:r>
              <w:t>&lt;div class="input-group-prepend"&gt;</w:t>
            </w:r>
          </w:p>
          <w:p w14:paraId="2D90C98F" w14:textId="2DF808C1" w:rsidR="00343582" w:rsidRDefault="00343582" w:rsidP="005A26AB">
            <w:r>
              <w:t>&lt;span class="input-group-text" id="inputGroupFileAddon01"&gt;Upload&lt;/span&gt;</w:t>
            </w:r>
          </w:p>
          <w:p w14:paraId="26913AA8" w14:textId="1F74B18D" w:rsidR="00343582" w:rsidRDefault="00343582" w:rsidP="005A26AB">
            <w:r>
              <w:t>&lt;/div&gt;</w:t>
            </w:r>
          </w:p>
          <w:p w14:paraId="2C84125A" w14:textId="5ACC351A" w:rsidR="00343582" w:rsidRDefault="00343582" w:rsidP="005A26AB">
            <w:r>
              <w:t>&lt;div class="custom-file"&gt;</w:t>
            </w:r>
          </w:p>
          <w:p w14:paraId="61C0DFEF" w14:textId="671E2034" w:rsidR="00343582" w:rsidRDefault="00343582" w:rsidP="005A26AB">
            <w:r>
              <w:t>&lt;input type="file" class="custom-file-input" name="file[]" accept="application/pdf" id="inputGroupFile01" aria-describedby="inputGroupFileAddon01"&gt;</w:t>
            </w:r>
          </w:p>
          <w:p w14:paraId="3F5BBA7A" w14:textId="09C64B1A" w:rsidR="00343582" w:rsidRDefault="00343582" w:rsidP="005A26AB">
            <w:r>
              <w:t>&lt;label class="custom-file-label" for="inputGroupFile01"&gt;Choose file&lt;/label&gt;</w:t>
            </w:r>
          </w:p>
          <w:p w14:paraId="3D0DAE51" w14:textId="173BE09E" w:rsidR="00343582" w:rsidRDefault="00343582" w:rsidP="005A26AB">
            <w:r>
              <w:t>&lt;/div&gt;</w:t>
            </w:r>
          </w:p>
          <w:p w14:paraId="50E524A7" w14:textId="6F24BB67" w:rsidR="00343582" w:rsidRDefault="00343582" w:rsidP="005A26AB">
            <w:r>
              <w:t>&lt;/div&gt;</w:t>
            </w:r>
          </w:p>
          <w:p w14:paraId="01BC0299" w14:textId="6F364C7C" w:rsidR="00343582" w:rsidRDefault="00343582" w:rsidP="005A26AB">
            <w:r>
              <w:t>&lt;/div&gt;</w:t>
            </w:r>
          </w:p>
          <w:p w14:paraId="24BC5896" w14:textId="11212ACF" w:rsidR="00343582" w:rsidRDefault="00343582" w:rsidP="00343582">
            <w:pPr>
              <w:jc w:val="both"/>
            </w:pPr>
            <w:r>
              <w:t>&lt;button name="submit" class="btn btn-primary btn-sm btn-submit"&gt;Upload&lt;/button&gt;</w:t>
            </w:r>
          </w:p>
          <w:p w14:paraId="689F4464" w14:textId="0ADDE43F" w:rsidR="00343582" w:rsidRDefault="007F1CF5" w:rsidP="00343582">
            <w:pPr>
              <w:jc w:val="both"/>
            </w:pPr>
            <w:r>
              <w:t>&lt;</w:t>
            </w:r>
            <w:r w:rsidR="00343582">
              <w:t>/form&gt;</w:t>
            </w:r>
          </w:p>
          <w:p w14:paraId="410F8F43" w14:textId="7D8A0911" w:rsidR="00343582" w:rsidRDefault="00343582" w:rsidP="007F1CF5">
            <w:r>
              <w:t>&lt;/div&gt;</w:t>
            </w:r>
          </w:p>
          <w:p w14:paraId="0CF7DC81" w14:textId="338ADC9E" w:rsidR="00343582" w:rsidRDefault="00343582" w:rsidP="007F1CF5">
            <w:r>
              <w:t>&lt;/div&gt;</w:t>
            </w:r>
          </w:p>
          <w:p w14:paraId="1BD2E834" w14:textId="713E7495" w:rsidR="00343582" w:rsidRDefault="00343582" w:rsidP="007F1CF5">
            <w:r>
              <w:t>&lt;/div&gt;</w:t>
            </w:r>
          </w:p>
          <w:p w14:paraId="0522D43B" w14:textId="040B7A82" w:rsidR="00343582" w:rsidRDefault="00343582" w:rsidP="007F1CF5">
            <w:r>
              <w:t>&lt;?php else : ?&gt;</w:t>
            </w:r>
          </w:p>
          <w:p w14:paraId="24349DE6" w14:textId="476782CD" w:rsidR="00343582" w:rsidRDefault="00343582" w:rsidP="007F1CF5">
            <w:r>
              <w:t>&lt;?php if($row['status'] == 1) : ?&gt;</w:t>
            </w:r>
          </w:p>
          <w:p w14:paraId="119A3874" w14:textId="6911C770" w:rsidR="00343582" w:rsidRDefault="00343582" w:rsidP="007F1CF5">
            <w:r>
              <w:lastRenderedPageBreak/>
              <w:t>&lt;div class="col-md-6"&gt;</w:t>
            </w:r>
          </w:p>
          <w:p w14:paraId="647480F2" w14:textId="6A1D1323" w:rsidR="00343582" w:rsidRDefault="00343582" w:rsidP="007F1CF5">
            <w:r>
              <w:t>&lt;div class="card"&gt;</w:t>
            </w:r>
          </w:p>
          <w:p w14:paraId="6483B6B4" w14:textId="787424CA" w:rsidR="00343582" w:rsidRDefault="00343582" w:rsidP="007F1CF5">
            <w:r>
              <w:t>&lt;div class="card-header"&gt;Anda sudah dikonfirmasi oleh Tata Usaha, Silahkan Upload Persyaratan lainnya&lt;/div&gt;</w:t>
            </w:r>
          </w:p>
          <w:p w14:paraId="2C04FBB9" w14:textId="1AB45BFC" w:rsidR="00343582" w:rsidRDefault="00343582" w:rsidP="007F1CF5">
            <w:r>
              <w:t>&lt;div class="card-body"&gt;</w:t>
            </w:r>
          </w:p>
          <w:p w14:paraId="5639A400" w14:textId="14399D1B" w:rsidR="00343582" w:rsidRDefault="00343582" w:rsidP="007F1CF5">
            <w:r>
              <w:t>&lt;form method="POST" action="proses_upload.php" enctype="multipart/form-data"&gt;</w:t>
            </w:r>
          </w:p>
          <w:p w14:paraId="7C556BE3" w14:textId="014CBE06" w:rsidR="00343582" w:rsidRDefault="00343582" w:rsidP="007F1CF5">
            <w:r>
              <w:t>&lt;input type="hidden" name="nama" value="&lt;?= $nama; ?&gt;"&gt;</w:t>
            </w:r>
          </w:p>
          <w:p w14:paraId="7418E623" w14:textId="78229BE8" w:rsidR="00343582" w:rsidRDefault="00343582" w:rsidP="007F1CF5">
            <w:r>
              <w:t>&lt;input type="hidden" name="nim" value="&lt;?= $nim; ?&gt;"&gt;</w:t>
            </w:r>
          </w:p>
          <w:p w14:paraId="7A41C486" w14:textId="77777777" w:rsidR="00343582" w:rsidRDefault="00343582" w:rsidP="007F1CF5"/>
          <w:p w14:paraId="481D339A" w14:textId="541B583D" w:rsidR="00343582" w:rsidRDefault="00343582" w:rsidP="007F1CF5">
            <w:r>
              <w:t>&lt;div class="form-group"&gt;</w:t>
            </w:r>
          </w:p>
          <w:p w14:paraId="23517C94" w14:textId="62C4082B" w:rsidR="00343582" w:rsidRDefault="00343582" w:rsidP="007F1CF5">
            <w:r>
              <w:t>&lt;label&gt;Bukti Pembayaran SUP 1&lt;/label&gt;</w:t>
            </w:r>
          </w:p>
          <w:p w14:paraId="0825073F" w14:textId="157A4CCA" w:rsidR="00343582" w:rsidRDefault="00343582" w:rsidP="007F1CF5">
            <w:r>
              <w:t>&lt;div class="input-group mb-3"&gt;</w:t>
            </w:r>
          </w:p>
          <w:p w14:paraId="0F93A853" w14:textId="0FE09BD5" w:rsidR="00343582" w:rsidRDefault="00343582" w:rsidP="007F1CF5">
            <w:r>
              <w:t>&lt;div class="input-group-prepend"&gt;</w:t>
            </w:r>
          </w:p>
          <w:p w14:paraId="2EAD209D" w14:textId="36C6E191" w:rsidR="00343582" w:rsidRDefault="00343582" w:rsidP="007F1CF5">
            <w:r>
              <w:t>&lt;span class="input-group-text" id="inputGroupFileAddon01"&gt;Upload&lt;/span&gt;</w:t>
            </w:r>
          </w:p>
          <w:p w14:paraId="42C9042C" w14:textId="06C85172" w:rsidR="00343582" w:rsidRDefault="00343582" w:rsidP="007F1CF5">
            <w:r>
              <w:t>&lt;/div&gt;</w:t>
            </w:r>
          </w:p>
          <w:p w14:paraId="34B1DD5C" w14:textId="4DE926C1" w:rsidR="00343582" w:rsidRDefault="00343582" w:rsidP="007F1CF5">
            <w:r>
              <w:t>&lt;div class="custom-file"&gt;</w:t>
            </w:r>
          </w:p>
          <w:p w14:paraId="2685CFF1" w14:textId="048097A1" w:rsidR="00343582" w:rsidRDefault="00343582" w:rsidP="007F1CF5">
            <w:r>
              <w:t>&lt;input type="file" class="custom-file-input" name="file[]" accept="application/pdf" id="inputGroupFile01" aria-describedby="inputGroupFileAddon01"&gt;</w:t>
            </w:r>
          </w:p>
          <w:p w14:paraId="768708E5" w14:textId="5445A2F9" w:rsidR="00343582" w:rsidRDefault="00343582" w:rsidP="007F1CF5">
            <w:r>
              <w:t>&lt;label class="custom-file-label" for="inputGroupFile01"&gt;Choose file&lt;/label&gt;</w:t>
            </w:r>
          </w:p>
          <w:p w14:paraId="356D29CF" w14:textId="0E8A2019" w:rsidR="00343582" w:rsidRDefault="00343582" w:rsidP="007F1CF5">
            <w:r>
              <w:t>&lt;/div&gt;</w:t>
            </w:r>
          </w:p>
          <w:p w14:paraId="37E9C457" w14:textId="63FE194D" w:rsidR="00343582" w:rsidRDefault="00343582" w:rsidP="007F1CF5">
            <w:r>
              <w:t>&lt;/div&gt;</w:t>
            </w:r>
          </w:p>
          <w:p w14:paraId="1E1E04CA" w14:textId="261D7DFC" w:rsidR="00343582" w:rsidRDefault="00343582" w:rsidP="007F1CF5">
            <w:r>
              <w:t>&lt;/div&gt;</w:t>
            </w:r>
          </w:p>
          <w:p w14:paraId="00AA824B" w14:textId="77777777" w:rsidR="00343582" w:rsidRDefault="00343582" w:rsidP="007F1CF5"/>
          <w:p w14:paraId="2855209C" w14:textId="715482A4" w:rsidR="00343582" w:rsidRDefault="00343582" w:rsidP="007F1CF5">
            <w:r>
              <w:t>&lt;div class="form-group"&gt;</w:t>
            </w:r>
          </w:p>
          <w:p w14:paraId="64D0BE56" w14:textId="5224B5A7" w:rsidR="00343582" w:rsidRDefault="00343582" w:rsidP="007F1CF5">
            <w:r>
              <w:t>&lt;label&gt;Surat Rekomendasi Sidang UP-1 dari Dosen Pembimbing&lt;/label&gt;</w:t>
            </w:r>
          </w:p>
          <w:p w14:paraId="3722E164" w14:textId="6559AD0B" w:rsidR="00343582" w:rsidRDefault="00343582" w:rsidP="007F1CF5">
            <w:r>
              <w:t>&lt;div class="input-group mb-3"&gt;</w:t>
            </w:r>
          </w:p>
          <w:p w14:paraId="502D89F3" w14:textId="3C5075FC" w:rsidR="00343582" w:rsidRDefault="00343582" w:rsidP="007F1CF5">
            <w:r>
              <w:t>&lt;div class="input-group-prepend"&gt;</w:t>
            </w:r>
          </w:p>
          <w:p w14:paraId="7E121A32" w14:textId="75CB091A" w:rsidR="00343582" w:rsidRDefault="00343582" w:rsidP="007F1CF5">
            <w:r>
              <w:t>&lt;span class="input-group-text" id="inputGroupFileAddon02"&gt;Upload&lt;/span&gt;</w:t>
            </w:r>
          </w:p>
          <w:p w14:paraId="1783F816" w14:textId="0929325E" w:rsidR="00343582" w:rsidRDefault="00343582" w:rsidP="007F1CF5">
            <w:r>
              <w:t>&lt;/div&gt;</w:t>
            </w:r>
          </w:p>
          <w:p w14:paraId="3CD12AA6" w14:textId="0C7E06CF" w:rsidR="00343582" w:rsidRDefault="00343582" w:rsidP="007F1CF5">
            <w:r>
              <w:t>&lt;div class="custom-file"&gt;</w:t>
            </w:r>
          </w:p>
          <w:p w14:paraId="3F5E0729" w14:textId="59D7F1B0" w:rsidR="00343582" w:rsidRDefault="00343582" w:rsidP="007F1CF5">
            <w:r>
              <w:t>&lt;input type="file" class="custom-file-input" name="file[]" accept="application/pdf" id="inputGroupFile02" aria-describedby="inputGroupFileAddon02"&gt;</w:t>
            </w:r>
          </w:p>
          <w:p w14:paraId="1545761B" w14:textId="4C5FD982" w:rsidR="00343582" w:rsidRDefault="00343582" w:rsidP="007F1CF5">
            <w:r>
              <w:t>&lt;label class="custom-file-label" for="inputGroupFile02"&gt;Choose file&lt;/label&gt;</w:t>
            </w:r>
          </w:p>
          <w:p w14:paraId="24D0A4DB" w14:textId="142831A3" w:rsidR="00343582" w:rsidRDefault="00343582" w:rsidP="007F1CF5">
            <w:r>
              <w:t>&lt;/div&gt;</w:t>
            </w:r>
          </w:p>
          <w:p w14:paraId="73511E20" w14:textId="6504F2C9" w:rsidR="00343582" w:rsidRDefault="00343582" w:rsidP="007F1CF5">
            <w:r>
              <w:t>&lt;/div&gt;</w:t>
            </w:r>
          </w:p>
          <w:p w14:paraId="09FDB727" w14:textId="09E2E82F" w:rsidR="00343582" w:rsidRDefault="00343582" w:rsidP="007F1CF5">
            <w:r>
              <w:t>&lt;/div&gt;</w:t>
            </w:r>
          </w:p>
          <w:p w14:paraId="6567FAA7" w14:textId="77777777" w:rsidR="00343582" w:rsidRDefault="00343582" w:rsidP="007F1CF5"/>
          <w:p w14:paraId="6107CE4E" w14:textId="60F1FA69" w:rsidR="00343582" w:rsidRDefault="00343582" w:rsidP="007F1CF5">
            <w:r>
              <w:t>&lt;div class="form-group"&gt;</w:t>
            </w:r>
          </w:p>
          <w:p w14:paraId="038266EC" w14:textId="3E2075D9" w:rsidR="00343582" w:rsidRDefault="00343582" w:rsidP="007F1CF5">
            <w:r>
              <w:t>&lt;label&gt;Draft laporan BAB 1-3 beisi cover, abstrak, daftar isi, Dijilid bening rangkap 4&lt;/label&gt;</w:t>
            </w:r>
          </w:p>
          <w:p w14:paraId="3CB32461" w14:textId="7E55C84A" w:rsidR="00343582" w:rsidRDefault="00343582" w:rsidP="007F1CF5">
            <w:r>
              <w:t>&lt;div class="input-group mb-3"&gt;</w:t>
            </w:r>
          </w:p>
          <w:p w14:paraId="3F87835E" w14:textId="3BF1C382" w:rsidR="00343582" w:rsidRDefault="00343582" w:rsidP="007F1CF5">
            <w:r>
              <w:t>&lt;div class="input-group-prepend"&gt;</w:t>
            </w:r>
          </w:p>
          <w:p w14:paraId="4CC776BA" w14:textId="44E6192F" w:rsidR="00343582" w:rsidRDefault="00343582" w:rsidP="007F1CF5">
            <w:r>
              <w:t>&lt;span class="input-group-text" id="inputGroupFileAddon03"&gt;Upload&lt;/span&gt;</w:t>
            </w:r>
          </w:p>
          <w:p w14:paraId="1B22A5A6" w14:textId="4A60FA70" w:rsidR="00343582" w:rsidRDefault="00343582" w:rsidP="007F1CF5">
            <w:r>
              <w:t>&lt;/div&gt;</w:t>
            </w:r>
          </w:p>
          <w:p w14:paraId="1B39903F" w14:textId="057476C7" w:rsidR="00343582" w:rsidRDefault="00343582" w:rsidP="007F1CF5">
            <w:r>
              <w:t>&lt;div class="custom-file"&gt;</w:t>
            </w:r>
          </w:p>
          <w:p w14:paraId="0A5F8A8B" w14:textId="5FFD6CD5" w:rsidR="00343582" w:rsidRDefault="00343582" w:rsidP="007F1CF5">
            <w:r>
              <w:lastRenderedPageBreak/>
              <w:t>&lt;input type="file" class="custom-file-input" name="file[]" accept="application/pdf" id="inputGroupFile03" aria-describedby="inputGroupFileAddon03"&gt;</w:t>
            </w:r>
          </w:p>
          <w:p w14:paraId="0E52BF2E" w14:textId="18451E98" w:rsidR="00343582" w:rsidRDefault="00343582" w:rsidP="007F1CF5">
            <w:r>
              <w:t>&lt;label class="custom-file-label" for="inputGroupFile03"&gt;Choose file&lt;/label&gt;</w:t>
            </w:r>
          </w:p>
          <w:p w14:paraId="177D0288" w14:textId="2EB36052" w:rsidR="00343582" w:rsidRDefault="00343582" w:rsidP="007F1CF5">
            <w:r>
              <w:t>&lt;/div&gt;</w:t>
            </w:r>
          </w:p>
          <w:p w14:paraId="31D6E570" w14:textId="3282FEFC" w:rsidR="00343582" w:rsidRDefault="00343582" w:rsidP="007F1CF5">
            <w:r>
              <w:t>&lt;/div&gt;</w:t>
            </w:r>
          </w:p>
          <w:p w14:paraId="1C2CBED9" w14:textId="667CD12D" w:rsidR="00343582" w:rsidRDefault="00343582" w:rsidP="007F1CF5">
            <w:r>
              <w:t>&lt;/div&gt;</w:t>
            </w:r>
          </w:p>
          <w:p w14:paraId="7BA25768" w14:textId="77777777" w:rsidR="00343582" w:rsidRDefault="00343582" w:rsidP="007F1CF5"/>
          <w:p w14:paraId="1E00230D" w14:textId="6AC9A92C" w:rsidR="00343582" w:rsidRDefault="00343582" w:rsidP="007F1CF5">
            <w:r>
              <w:t>&lt;div class="form-group"&gt;</w:t>
            </w:r>
          </w:p>
          <w:p w14:paraId="064D5D5A" w14:textId="556BE343" w:rsidR="00343582" w:rsidRDefault="00343582" w:rsidP="007F1CF5">
            <w:r>
              <w:t>&lt;label&gt;Lembar Bimbingan UP-1&lt;/label&gt;</w:t>
            </w:r>
          </w:p>
          <w:p w14:paraId="6102FEF0" w14:textId="26FA58EF" w:rsidR="00343582" w:rsidRDefault="00343582" w:rsidP="007F1CF5">
            <w:r>
              <w:t>&lt;div class="input-group mb-3"&gt;</w:t>
            </w:r>
          </w:p>
          <w:p w14:paraId="4AFB34B3" w14:textId="6D328943" w:rsidR="00343582" w:rsidRDefault="00343582" w:rsidP="007F1CF5">
            <w:r>
              <w:t>&lt;div class="input-group-prepend"&gt;</w:t>
            </w:r>
          </w:p>
          <w:p w14:paraId="22218601" w14:textId="46C8B145" w:rsidR="00343582" w:rsidRDefault="00343582" w:rsidP="007F1CF5">
            <w:r>
              <w:t>&lt;span class="input-group-text" id="inputGroupFileAddon04"&gt;Upload&lt;/span&gt;</w:t>
            </w:r>
          </w:p>
          <w:p w14:paraId="7B1E9912" w14:textId="1C458D7E" w:rsidR="00343582" w:rsidRDefault="00343582" w:rsidP="007F1CF5">
            <w:r>
              <w:t>&lt;/div&gt;</w:t>
            </w:r>
          </w:p>
          <w:p w14:paraId="5FE33708" w14:textId="3351E40E" w:rsidR="00343582" w:rsidRDefault="00343582" w:rsidP="007F1CF5">
            <w:r>
              <w:t>&lt;div class="custom-file"&gt;</w:t>
            </w:r>
          </w:p>
          <w:p w14:paraId="2AC31289" w14:textId="67A6B949" w:rsidR="00343582" w:rsidRDefault="00343582" w:rsidP="007F1CF5">
            <w:r>
              <w:t>&lt;input type="file" class="custom-file-input" name="file[]" accept="application/pdf" id="inputGroupFile04" aria-describedby="inputGroupFileAddon04"&gt;</w:t>
            </w:r>
          </w:p>
          <w:p w14:paraId="18AAE970" w14:textId="021F1B50" w:rsidR="00343582" w:rsidRDefault="00343582" w:rsidP="007F1CF5">
            <w:r>
              <w:t>&lt;label class="custom-file-label" for="inputGroupFile04"&gt;Choose file&lt;/label&gt;</w:t>
            </w:r>
          </w:p>
          <w:p w14:paraId="6FCA3517" w14:textId="7E676DDA" w:rsidR="00343582" w:rsidRDefault="00343582" w:rsidP="007F1CF5">
            <w:r>
              <w:t>&lt;/div&gt;</w:t>
            </w:r>
          </w:p>
          <w:p w14:paraId="3B63B788" w14:textId="60EE4154" w:rsidR="00343582" w:rsidRDefault="00343582" w:rsidP="007F1CF5">
            <w:r>
              <w:t>&lt;/div&gt;</w:t>
            </w:r>
          </w:p>
          <w:p w14:paraId="7B849FC3" w14:textId="2F4D0B1C" w:rsidR="00343582" w:rsidRDefault="00343582" w:rsidP="007F1CF5">
            <w:r>
              <w:t>&lt;/div&gt;</w:t>
            </w:r>
          </w:p>
          <w:p w14:paraId="29F2075C" w14:textId="77777777" w:rsidR="00343582" w:rsidRDefault="00343582" w:rsidP="007F1CF5"/>
          <w:p w14:paraId="4511104A" w14:textId="2DD4CF9B" w:rsidR="00343582" w:rsidRDefault="00343582" w:rsidP="007F1CF5">
            <w:r>
              <w:t>&lt;div class="form-group"&gt;</w:t>
            </w:r>
          </w:p>
          <w:p w14:paraId="3AAAC5BE" w14:textId="582D304B" w:rsidR="00343582" w:rsidRDefault="00343582" w:rsidP="007F1CF5">
            <w:r>
              <w:t>&lt;label&gt;Formulir Permohonan Sidang UP-1&lt;/label&gt;</w:t>
            </w:r>
          </w:p>
          <w:p w14:paraId="4470E237" w14:textId="58A295EB" w:rsidR="00343582" w:rsidRDefault="00343582" w:rsidP="007F1CF5">
            <w:r>
              <w:t>&lt;div class="input-group mb-3"&gt;</w:t>
            </w:r>
          </w:p>
          <w:p w14:paraId="39A329CE" w14:textId="705E4F0E" w:rsidR="00343582" w:rsidRDefault="00343582" w:rsidP="007F1CF5">
            <w:r>
              <w:t>&lt;div class="input-group-prepend"&gt;</w:t>
            </w:r>
          </w:p>
          <w:p w14:paraId="438784CD" w14:textId="6D0BC17F" w:rsidR="00343582" w:rsidRDefault="00343582" w:rsidP="007F1CF5">
            <w:r>
              <w:t>&lt;span class="input-group-text" id="inputGroupFileAddon05"&gt;Upload&lt;/span&gt;</w:t>
            </w:r>
          </w:p>
          <w:p w14:paraId="40FE7275" w14:textId="770B1740" w:rsidR="00343582" w:rsidRDefault="00343582" w:rsidP="007F1CF5">
            <w:r>
              <w:t>&lt;/div&gt;</w:t>
            </w:r>
          </w:p>
          <w:p w14:paraId="7C79BF01" w14:textId="7F87E4A9" w:rsidR="00343582" w:rsidRDefault="00343582" w:rsidP="007F1CF5">
            <w:r>
              <w:t>&lt;div class="custom-file"&gt;</w:t>
            </w:r>
          </w:p>
          <w:p w14:paraId="65A174A9" w14:textId="1B5C35B0" w:rsidR="00343582" w:rsidRDefault="00343582" w:rsidP="007F1CF5">
            <w:r>
              <w:t>&lt;input type="file" class="custom-file-input" name="file[]" accept="application/pdf" id="inputGroupFile05" aria-describedby="inputGroupFileAddon05"&gt;</w:t>
            </w:r>
          </w:p>
          <w:p w14:paraId="7E05556D" w14:textId="3B845204" w:rsidR="00343582" w:rsidRDefault="00343582" w:rsidP="007F1CF5">
            <w:r>
              <w:t>&lt;label class="custom-file-label" for="inputGroupFile05"&gt;Choose file&lt;/label&gt;</w:t>
            </w:r>
          </w:p>
          <w:p w14:paraId="2DAB353A" w14:textId="5E4B3C51" w:rsidR="00343582" w:rsidRDefault="00343582" w:rsidP="007F1CF5">
            <w:r>
              <w:t>&lt;/div&gt;</w:t>
            </w:r>
          </w:p>
          <w:p w14:paraId="1C25CB03" w14:textId="0755D99A" w:rsidR="00343582" w:rsidRDefault="00343582" w:rsidP="007F1CF5">
            <w:r>
              <w:t>&lt;/div&gt;</w:t>
            </w:r>
          </w:p>
          <w:p w14:paraId="70E9FCDE" w14:textId="0389AB30" w:rsidR="00343582" w:rsidRDefault="00343582" w:rsidP="007F1CF5">
            <w:r>
              <w:t>&lt;/div&gt;</w:t>
            </w:r>
          </w:p>
          <w:p w14:paraId="5B96B520" w14:textId="5378F36E" w:rsidR="00343582" w:rsidRDefault="00343582" w:rsidP="007F1CF5">
            <w:r>
              <w:t>&lt;button name="submit" class="btn btn-primary btn-sm"&gt;Upload&lt;/button&gt;</w:t>
            </w:r>
          </w:p>
          <w:p w14:paraId="3FAF7CCB" w14:textId="621F9621" w:rsidR="00343582" w:rsidRDefault="00343582" w:rsidP="007F1CF5">
            <w:r>
              <w:t>&lt;/form&gt;</w:t>
            </w:r>
          </w:p>
          <w:p w14:paraId="4A534E5D" w14:textId="70CF61A7" w:rsidR="00343582" w:rsidRDefault="00343582" w:rsidP="007F1CF5">
            <w:r>
              <w:t>&lt;/div&gt;</w:t>
            </w:r>
          </w:p>
          <w:p w14:paraId="78F21EB9" w14:textId="5EE2328F" w:rsidR="00343582" w:rsidRDefault="00343582" w:rsidP="007F1CF5">
            <w:r>
              <w:t>&lt;/div&gt;</w:t>
            </w:r>
          </w:p>
          <w:p w14:paraId="7B919058" w14:textId="4AF82F11" w:rsidR="00343582" w:rsidRDefault="00343582" w:rsidP="00343582">
            <w:pPr>
              <w:jc w:val="both"/>
            </w:pPr>
            <w:r>
              <w:t>&lt;/div&gt;</w:t>
            </w:r>
          </w:p>
          <w:p w14:paraId="1A5B8AF7" w14:textId="2E32756B" w:rsidR="00343582" w:rsidRDefault="00343582" w:rsidP="007F1CF5">
            <w:r>
              <w:t>&lt;?php else : ?&gt;</w:t>
            </w:r>
          </w:p>
          <w:p w14:paraId="44EED71C" w14:textId="60CF6655" w:rsidR="00343582" w:rsidRDefault="00343582" w:rsidP="007F1CF5">
            <w:r>
              <w:t>&lt;div class="col-md-6"&gt;</w:t>
            </w:r>
          </w:p>
          <w:p w14:paraId="19BF1B8D" w14:textId="0F95AA44" w:rsidR="00343582" w:rsidRDefault="00343582" w:rsidP="007F1CF5">
            <w:r>
              <w:t>&lt;div class="card"&gt;</w:t>
            </w:r>
          </w:p>
          <w:p w14:paraId="5390A38C" w14:textId="7BB1AEF1" w:rsidR="00343582" w:rsidRDefault="00343582" w:rsidP="007F1CF5">
            <w:r>
              <w:t>&lt;div class="card-header"&gt;Anda sudah dikonfirmasi oleh Tata Usaha, Silahkan Upload Persyaratan lainnya&lt;/div&gt;</w:t>
            </w:r>
          </w:p>
          <w:p w14:paraId="6EDF1BF5" w14:textId="6A915540" w:rsidR="00343582" w:rsidRDefault="00343582" w:rsidP="007F1CF5">
            <w:r>
              <w:t>&lt;div class="card-body"&gt;</w:t>
            </w:r>
          </w:p>
          <w:p w14:paraId="004067A4" w14:textId="64806246" w:rsidR="00343582" w:rsidRDefault="00343582" w:rsidP="007F1CF5">
            <w:r>
              <w:lastRenderedPageBreak/>
              <w:t>&lt;form method="POST" action="proses_upload.php" enctype="multipart/form-data"&gt;</w:t>
            </w:r>
          </w:p>
          <w:p w14:paraId="41D4A5C4" w14:textId="2C46F218" w:rsidR="00343582" w:rsidRDefault="00343582" w:rsidP="007F1CF5">
            <w:r>
              <w:t>&lt;input type="hidden" name="nama" value="&lt;?= $nama; ?&gt;"&gt;</w:t>
            </w:r>
          </w:p>
          <w:p w14:paraId="15E829F9" w14:textId="38C25451" w:rsidR="00343582" w:rsidRDefault="00343582" w:rsidP="007F1CF5">
            <w:r>
              <w:t>&lt;input type="hidden" name="nim" value="&lt;?= $nim; ?&gt;"&gt;</w:t>
            </w:r>
          </w:p>
          <w:p w14:paraId="069EE830" w14:textId="77777777" w:rsidR="00343582" w:rsidRDefault="00343582" w:rsidP="007F1CF5"/>
          <w:p w14:paraId="193E2BCB" w14:textId="122979DA" w:rsidR="00343582" w:rsidRDefault="00343582" w:rsidP="007F1CF5">
            <w:r>
              <w:t>&lt;div class="form-group"&gt;</w:t>
            </w:r>
          </w:p>
          <w:p w14:paraId="0122C0A0" w14:textId="5C344C2D" w:rsidR="00343582" w:rsidRDefault="00343582" w:rsidP="007F1CF5">
            <w:r>
              <w:t>&lt;label&gt;Bukti Pembayaran Sidang UP-2&lt;/label&gt;</w:t>
            </w:r>
          </w:p>
          <w:p w14:paraId="2D445E3E" w14:textId="5D5B4C16" w:rsidR="00343582" w:rsidRDefault="00343582" w:rsidP="007F1CF5">
            <w:r>
              <w:t>&lt;div class="input-group mb-3"&gt;</w:t>
            </w:r>
          </w:p>
          <w:p w14:paraId="32E03922" w14:textId="1282DDDC" w:rsidR="00343582" w:rsidRDefault="00343582" w:rsidP="007F1CF5">
            <w:r>
              <w:t>&lt;div class="input-group-prepend"&gt;</w:t>
            </w:r>
          </w:p>
          <w:p w14:paraId="5EFC8CB4" w14:textId="4185E9AF" w:rsidR="00343582" w:rsidRDefault="00343582" w:rsidP="007F1CF5">
            <w:r>
              <w:t>&lt;span class="input-group-text" id="inputGroupFileAddon01"&gt;Upload&lt;/span&gt;</w:t>
            </w:r>
          </w:p>
          <w:p w14:paraId="19AEB231" w14:textId="4962B138" w:rsidR="00343582" w:rsidRDefault="00343582" w:rsidP="007F1CF5">
            <w:r>
              <w:t>&lt;/div&gt;</w:t>
            </w:r>
          </w:p>
          <w:p w14:paraId="5DF6C708" w14:textId="6A359898" w:rsidR="00343582" w:rsidRDefault="00343582" w:rsidP="007F1CF5">
            <w:r>
              <w:t>&lt;div class="custom-file"&gt;</w:t>
            </w:r>
          </w:p>
          <w:p w14:paraId="5F3E77D0" w14:textId="252BE499" w:rsidR="00343582" w:rsidRDefault="00343582" w:rsidP="007F1CF5">
            <w:r>
              <w:t>&lt;input type="file" class="custom-file-input" name="file[]" accept="application/pdf" id="inputGroupFile01" aria-describedby="inputGroupFileAddon01"&gt;</w:t>
            </w:r>
          </w:p>
          <w:p w14:paraId="7A8754B4" w14:textId="1FED9235" w:rsidR="00343582" w:rsidRDefault="00343582" w:rsidP="007F1CF5">
            <w:r>
              <w:t>&lt;label class="custom-file-label" for="inputGroupFile01"&gt;Choose file&lt;/label&gt;</w:t>
            </w:r>
          </w:p>
          <w:p w14:paraId="34C97E0B" w14:textId="780EBFCF" w:rsidR="00343582" w:rsidRDefault="00343582" w:rsidP="007F1CF5">
            <w:r>
              <w:t>&lt;/div&gt;</w:t>
            </w:r>
          </w:p>
          <w:p w14:paraId="30F54131" w14:textId="68E1701E" w:rsidR="00343582" w:rsidRDefault="00343582" w:rsidP="007F1CF5">
            <w:r>
              <w:t>&lt;/div&gt;</w:t>
            </w:r>
          </w:p>
          <w:p w14:paraId="4BD2BC6F" w14:textId="2B971BEC" w:rsidR="00343582" w:rsidRDefault="00343582" w:rsidP="007F1CF5">
            <w:r>
              <w:t>&lt;/div&gt;</w:t>
            </w:r>
          </w:p>
          <w:p w14:paraId="6E93BAAC" w14:textId="77777777" w:rsidR="00343582" w:rsidRDefault="00343582" w:rsidP="007F1CF5"/>
          <w:p w14:paraId="346D5C36" w14:textId="0D4AD648" w:rsidR="00343582" w:rsidRDefault="00343582" w:rsidP="007F1CF5">
            <w:r>
              <w:t>&lt;div class="form-group"&gt;</w:t>
            </w:r>
          </w:p>
          <w:p w14:paraId="627743AE" w14:textId="0B0B4334" w:rsidR="00343582" w:rsidRDefault="00343582" w:rsidP="007F1CF5">
            <w:r>
              <w:t>&lt;label&gt;Surat Rekomendasi Sidang UP-2 dari Dosen Pembimbing&lt;/label&gt;</w:t>
            </w:r>
          </w:p>
          <w:p w14:paraId="146C4FAB" w14:textId="4A1DDA76" w:rsidR="00343582" w:rsidRDefault="00343582" w:rsidP="007F1CF5">
            <w:r>
              <w:t>&lt;div class="input-group mb-3"&gt;</w:t>
            </w:r>
          </w:p>
          <w:p w14:paraId="1A39045A" w14:textId="7652C006" w:rsidR="00343582" w:rsidRDefault="00343582" w:rsidP="007F1CF5">
            <w:r>
              <w:t>&lt;div class="input-group-prepend"&gt;</w:t>
            </w:r>
          </w:p>
          <w:p w14:paraId="1868B123" w14:textId="5F9D9A3E" w:rsidR="00343582" w:rsidRDefault="00343582" w:rsidP="007F1CF5">
            <w:r>
              <w:t>&lt;span class="input-group-text" id="inputGroupFileAddon02"&gt;Upload&lt;/span&gt;</w:t>
            </w:r>
          </w:p>
          <w:p w14:paraId="03604749" w14:textId="3C33244D" w:rsidR="00343582" w:rsidRDefault="00343582" w:rsidP="007F1CF5">
            <w:r>
              <w:t>&lt;/div&gt;</w:t>
            </w:r>
          </w:p>
          <w:p w14:paraId="1F9B7E82" w14:textId="11046768" w:rsidR="00343582" w:rsidRDefault="00343582" w:rsidP="007F1CF5">
            <w:r>
              <w:t>&lt;div class="custom-file"&gt;</w:t>
            </w:r>
          </w:p>
          <w:p w14:paraId="2B51038A" w14:textId="70FFB48E" w:rsidR="00343582" w:rsidRDefault="00343582" w:rsidP="007F1CF5">
            <w:r>
              <w:t>&lt;input type="file" class="custom-file-input" name="file[]" accept="application/pdf" id="inputGroupFile02" aria-describedby="inputGroupFileAddon02"&gt;</w:t>
            </w:r>
          </w:p>
          <w:p w14:paraId="5E019574" w14:textId="1CBE9922" w:rsidR="00343582" w:rsidRDefault="00343582" w:rsidP="007F1CF5">
            <w:r>
              <w:t>&lt;label class="custom-file-label" for="inputGroupFile02"&gt;Choose file&lt;/label&gt;</w:t>
            </w:r>
          </w:p>
          <w:p w14:paraId="7DCF788D" w14:textId="57057668" w:rsidR="00343582" w:rsidRDefault="00343582" w:rsidP="007F1CF5">
            <w:r>
              <w:t>&lt;/div&gt;</w:t>
            </w:r>
          </w:p>
          <w:p w14:paraId="1B50AB44" w14:textId="079C5172" w:rsidR="00343582" w:rsidRDefault="00343582" w:rsidP="007F1CF5">
            <w:r>
              <w:t>&lt;/div&gt;</w:t>
            </w:r>
          </w:p>
          <w:p w14:paraId="00C714DE" w14:textId="12ED37D7" w:rsidR="00343582" w:rsidRDefault="00343582" w:rsidP="007F1CF5">
            <w:r>
              <w:t>&lt;/div&gt;</w:t>
            </w:r>
          </w:p>
          <w:p w14:paraId="70782EDC" w14:textId="77777777" w:rsidR="00343582" w:rsidRDefault="00343582" w:rsidP="007F1CF5"/>
          <w:p w14:paraId="4DAAA030" w14:textId="2F1FF20C" w:rsidR="00343582" w:rsidRDefault="00343582" w:rsidP="007F1CF5">
            <w:r>
              <w:t>&lt;div class="form-group"&gt;</w:t>
            </w:r>
          </w:p>
          <w:p w14:paraId="25D036F8" w14:textId="77958E52" w:rsidR="00343582" w:rsidRDefault="00343582" w:rsidP="007F1CF5">
            <w:r>
              <w:t>&lt;label&gt;Sertifikat BNSP&lt;/label&gt;</w:t>
            </w:r>
          </w:p>
          <w:p w14:paraId="3FD9804A" w14:textId="3F81E96F" w:rsidR="00343582" w:rsidRDefault="00343582" w:rsidP="007F1CF5">
            <w:r>
              <w:t>&lt;div class="input-group mb-3"&gt;</w:t>
            </w:r>
          </w:p>
          <w:p w14:paraId="161B7991" w14:textId="75E514B9" w:rsidR="00343582" w:rsidRDefault="00343582" w:rsidP="007F1CF5">
            <w:r>
              <w:t>&lt;div class="input-group-prepend"&gt;</w:t>
            </w:r>
          </w:p>
          <w:p w14:paraId="37136B9F" w14:textId="7058EF65" w:rsidR="00343582" w:rsidRDefault="00343582" w:rsidP="007F1CF5">
            <w:r>
              <w:t>&lt;span class="input-group-text" id="inputGroupFileAddon03"&gt;Upload&lt;/span&gt;</w:t>
            </w:r>
          </w:p>
          <w:p w14:paraId="647171EE" w14:textId="77777777" w:rsidR="007F1CF5" w:rsidRDefault="00343582" w:rsidP="007F1CF5">
            <w:r>
              <w:t>&lt;/div&gt;</w:t>
            </w:r>
          </w:p>
          <w:p w14:paraId="4E6EEF24" w14:textId="40CF1BFC" w:rsidR="00343582" w:rsidRDefault="00343582" w:rsidP="007F1CF5">
            <w:r>
              <w:t xml:space="preserve"> &lt;div class="custom-file"&gt;</w:t>
            </w:r>
          </w:p>
          <w:p w14:paraId="10D90A6D" w14:textId="6F2C9A10" w:rsidR="00343582" w:rsidRDefault="00343582" w:rsidP="007F1CF5">
            <w:r>
              <w:t>&lt;input type="file" class="custom-file-input" name="file[]" accept="application/pdf" id="inputGroupFile03" aria-describedby="inputGroupFileAddon03"&gt;</w:t>
            </w:r>
          </w:p>
          <w:p w14:paraId="7171C2F9" w14:textId="1D1F5984" w:rsidR="00343582" w:rsidRDefault="00343582" w:rsidP="007F1CF5">
            <w:r>
              <w:t>&lt;label class="custom-file-label" for="inputGroupFile03"&gt;Choose file&lt;/label&gt;</w:t>
            </w:r>
          </w:p>
          <w:p w14:paraId="3451C052" w14:textId="56B9E09D" w:rsidR="00343582" w:rsidRDefault="00343582" w:rsidP="007F1CF5">
            <w:r>
              <w:t>&lt;/div&gt;</w:t>
            </w:r>
          </w:p>
          <w:p w14:paraId="3F4BD8FD" w14:textId="33EAC1B3" w:rsidR="00343582" w:rsidRDefault="00343582" w:rsidP="007F1CF5">
            <w:r>
              <w:t>&lt;/div&gt;</w:t>
            </w:r>
          </w:p>
          <w:p w14:paraId="5BD03B86" w14:textId="5015C1A0" w:rsidR="00343582" w:rsidRDefault="00343582" w:rsidP="007F1CF5">
            <w:r>
              <w:lastRenderedPageBreak/>
              <w:t>&lt;/div&gt;</w:t>
            </w:r>
          </w:p>
          <w:p w14:paraId="5E8866CF" w14:textId="77777777" w:rsidR="00343582" w:rsidRDefault="00343582" w:rsidP="007F1CF5"/>
          <w:p w14:paraId="31DCF8F4" w14:textId="6DB1E98B" w:rsidR="00343582" w:rsidRDefault="00343582" w:rsidP="007F1CF5">
            <w:r>
              <w:t>&lt;div class="form-group"&gt;</w:t>
            </w:r>
          </w:p>
          <w:p w14:paraId="054775BF" w14:textId="5D597234" w:rsidR="00343582" w:rsidRDefault="00343582" w:rsidP="007F1CF5">
            <w:r>
              <w:t>&lt;label&gt;Sertifikat TOEFL&lt;/label&gt;</w:t>
            </w:r>
          </w:p>
          <w:p w14:paraId="217CD058" w14:textId="4B7F26B5" w:rsidR="00343582" w:rsidRDefault="00343582" w:rsidP="007F1CF5">
            <w:r>
              <w:t>&lt;div class="input-group mb-3"&gt;</w:t>
            </w:r>
          </w:p>
          <w:p w14:paraId="4C517D09" w14:textId="67FCC438" w:rsidR="00343582" w:rsidRDefault="00343582" w:rsidP="007F1CF5">
            <w:r>
              <w:t>&lt;div class="input-group-prepend"&gt;</w:t>
            </w:r>
          </w:p>
          <w:p w14:paraId="6D369D88" w14:textId="670089B5" w:rsidR="00343582" w:rsidRDefault="00343582" w:rsidP="007F1CF5">
            <w:r>
              <w:t>&lt;span class="input-group-text" id="inputGroupFileAddon04"&gt;Upload&lt;/span&gt;</w:t>
            </w:r>
          </w:p>
          <w:p w14:paraId="63464D62" w14:textId="1AAFDE24" w:rsidR="00343582" w:rsidRDefault="00343582" w:rsidP="007F1CF5">
            <w:r>
              <w:t>&lt;/div&gt;</w:t>
            </w:r>
          </w:p>
          <w:p w14:paraId="1B13A6DC" w14:textId="67E9C871" w:rsidR="00343582" w:rsidRDefault="00343582" w:rsidP="007F1CF5">
            <w:r>
              <w:t>&lt;div class="custom-file"&gt;</w:t>
            </w:r>
          </w:p>
          <w:p w14:paraId="5BF4FBDE" w14:textId="0EBB8E31" w:rsidR="00343582" w:rsidRDefault="00343582" w:rsidP="007F1CF5">
            <w:r>
              <w:t>&lt;input type="file" class="custom-file-input" name="file[]" accept="application/pdf" id="inputGroupFile04" aria-describedby="inputGroupFileAddon04"&gt;</w:t>
            </w:r>
          </w:p>
          <w:p w14:paraId="606F6B75" w14:textId="4C4A99EF" w:rsidR="00343582" w:rsidRDefault="00343582" w:rsidP="007F1CF5">
            <w:r>
              <w:t>&lt;label class="custom-file-label" for="inputGroupFile04"&gt;Choose file&lt;/label&gt;</w:t>
            </w:r>
          </w:p>
          <w:p w14:paraId="2D7A525A" w14:textId="65003F23" w:rsidR="00343582" w:rsidRDefault="00343582" w:rsidP="007F1CF5">
            <w:r>
              <w:t>&lt;/div&gt;</w:t>
            </w:r>
          </w:p>
          <w:p w14:paraId="48B62149" w14:textId="55830F55" w:rsidR="00343582" w:rsidRDefault="00343582" w:rsidP="007F1CF5">
            <w:r>
              <w:t>&lt;/div&gt;</w:t>
            </w:r>
          </w:p>
          <w:p w14:paraId="0E27B827" w14:textId="1FF0261E" w:rsidR="00343582" w:rsidRDefault="00343582" w:rsidP="007F1CF5">
            <w:r>
              <w:t>&lt;/div&gt;</w:t>
            </w:r>
          </w:p>
          <w:p w14:paraId="24D06059" w14:textId="3AFFCAE8" w:rsidR="00343582" w:rsidRDefault="00343582" w:rsidP="007F1CF5">
            <w:r>
              <w:t>&lt;div class="form-group"&gt;</w:t>
            </w:r>
          </w:p>
          <w:p w14:paraId="690D084D" w14:textId="0217E90C" w:rsidR="00343582" w:rsidRDefault="00343582" w:rsidP="007F1CF5">
            <w:r>
              <w:t>&lt;label&gt;Lembar Bimbingan UP-2&lt;/label&gt;</w:t>
            </w:r>
          </w:p>
          <w:p w14:paraId="3404673D" w14:textId="6A541EC3" w:rsidR="00343582" w:rsidRDefault="00343582" w:rsidP="007F1CF5">
            <w:r>
              <w:t>&lt;div class="input-group mb-3"&gt;</w:t>
            </w:r>
          </w:p>
          <w:p w14:paraId="27F94CE7" w14:textId="382D21E4" w:rsidR="00343582" w:rsidRDefault="00343582" w:rsidP="007F1CF5">
            <w:r>
              <w:t>&lt;div class="input-group-prepend"&gt;</w:t>
            </w:r>
          </w:p>
          <w:p w14:paraId="2208072C" w14:textId="367A0CC2" w:rsidR="00343582" w:rsidRDefault="00343582" w:rsidP="007F1CF5">
            <w:r>
              <w:t>&lt;span class="input-group-text" id="inputGroupFileAddon05"&gt;Upload&lt;/span&gt;</w:t>
            </w:r>
          </w:p>
          <w:p w14:paraId="2907E0E0" w14:textId="03483BA8" w:rsidR="00343582" w:rsidRDefault="00343582" w:rsidP="007F1CF5">
            <w:r>
              <w:t>&lt;/div&gt;</w:t>
            </w:r>
          </w:p>
          <w:p w14:paraId="2E4ACC90" w14:textId="052552F5" w:rsidR="00343582" w:rsidRDefault="00343582" w:rsidP="007F1CF5">
            <w:r>
              <w:t>&lt;div class="custom-file"&gt;</w:t>
            </w:r>
          </w:p>
          <w:p w14:paraId="06968C54" w14:textId="03EC39F5" w:rsidR="00343582" w:rsidRDefault="00343582" w:rsidP="007F1CF5">
            <w:r>
              <w:t>&lt;input type="file" class="custom-file-input" name="file[]" accept="application/pdf" id="inputGroupFile05" aria-describedby="inputGroupFileAddon05"&gt;</w:t>
            </w:r>
          </w:p>
          <w:p w14:paraId="58922817" w14:textId="187811E9" w:rsidR="00343582" w:rsidRDefault="00343582" w:rsidP="007F1CF5">
            <w:r>
              <w:t>&lt;label class="custom-file-label" for="inputGroupFile05"&gt;Choose file&lt;/label&gt;</w:t>
            </w:r>
          </w:p>
          <w:p w14:paraId="7A18CF52" w14:textId="5153DEC7" w:rsidR="00343582" w:rsidRDefault="00343582" w:rsidP="007F1CF5">
            <w:r>
              <w:t>&lt;/div&gt;</w:t>
            </w:r>
          </w:p>
          <w:p w14:paraId="24D67C3E" w14:textId="19966804" w:rsidR="00343582" w:rsidRDefault="00343582" w:rsidP="007F1CF5">
            <w:r>
              <w:t>&lt;/div&gt;</w:t>
            </w:r>
          </w:p>
          <w:p w14:paraId="53692F50" w14:textId="3A210E43" w:rsidR="00343582" w:rsidRDefault="00343582" w:rsidP="007F1CF5">
            <w:r>
              <w:t>&lt;/div&gt;</w:t>
            </w:r>
          </w:p>
          <w:p w14:paraId="0548F345" w14:textId="5358E179" w:rsidR="00343582" w:rsidRDefault="00343582" w:rsidP="007F1CF5">
            <w:r>
              <w:t>&lt;div class="form-group"&gt;</w:t>
            </w:r>
          </w:p>
          <w:p w14:paraId="5AA9646C" w14:textId="13CEB235" w:rsidR="00343582" w:rsidRDefault="00343582" w:rsidP="007F1CF5">
            <w:r>
              <w:t>&lt;label&gt;Formulir Permohonan Sidang UP-2&lt;/label&gt;</w:t>
            </w:r>
          </w:p>
          <w:p w14:paraId="2F7E7294" w14:textId="7B974729" w:rsidR="00343582" w:rsidRDefault="00343582" w:rsidP="007F1CF5">
            <w:r>
              <w:t>&lt;div class="input-group mb-3"&gt;</w:t>
            </w:r>
          </w:p>
          <w:p w14:paraId="20FE6E76" w14:textId="7591DAAA" w:rsidR="00343582" w:rsidRDefault="00343582" w:rsidP="007F1CF5">
            <w:r>
              <w:t>&lt;div class="input-group-prepend"&gt;</w:t>
            </w:r>
          </w:p>
          <w:p w14:paraId="5BE05E69" w14:textId="777EA5D0" w:rsidR="00343582" w:rsidRDefault="00343582" w:rsidP="007F1CF5">
            <w:r>
              <w:t>&lt;span class="input-group-text" id="inputGroupFileAddon06"&gt;Upload&lt;/span&gt;</w:t>
            </w:r>
          </w:p>
          <w:p w14:paraId="4992CF2A" w14:textId="50AC18B8" w:rsidR="00343582" w:rsidRDefault="00343582" w:rsidP="007F1CF5">
            <w:r>
              <w:t>&lt;/div&gt;</w:t>
            </w:r>
          </w:p>
          <w:p w14:paraId="2022631D" w14:textId="753D23EE" w:rsidR="00343582" w:rsidRDefault="00343582" w:rsidP="007F1CF5">
            <w:r>
              <w:t>&lt;div class="custom-file"&gt;</w:t>
            </w:r>
          </w:p>
          <w:p w14:paraId="624115BE" w14:textId="4598608A" w:rsidR="00343582" w:rsidRDefault="00343582" w:rsidP="007F1CF5">
            <w:r>
              <w:t>&lt;input type="file" class="custom-file-input" name="file[]" accept="application/pdf" id="inputGroupFile06" aria-describedby="inputGroupFileAddon06"&gt;</w:t>
            </w:r>
          </w:p>
          <w:p w14:paraId="75EBFB6D" w14:textId="77777777" w:rsidR="00343582" w:rsidRDefault="00343582" w:rsidP="00343582">
            <w:pPr>
              <w:jc w:val="both"/>
            </w:pPr>
            <w:r>
              <w:tab/>
            </w:r>
            <w:r>
              <w:tab/>
            </w:r>
            <w:r>
              <w:tab/>
            </w:r>
            <w:r>
              <w:tab/>
            </w:r>
            <w:r>
              <w:tab/>
            </w:r>
            <w:r>
              <w:tab/>
            </w:r>
            <w:r>
              <w:tab/>
            </w:r>
            <w:r>
              <w:tab/>
            </w:r>
            <w:r>
              <w:tab/>
            </w:r>
            <w:r>
              <w:tab/>
              <w:t xml:space="preserve">    &lt;label class="custom-file-label" for="inputGroupFile06"&gt;Choose file&lt;/label&gt;</w:t>
            </w:r>
          </w:p>
          <w:p w14:paraId="791989E4" w14:textId="01BC6A60" w:rsidR="00343582" w:rsidRDefault="00343582" w:rsidP="007F1CF5">
            <w:r>
              <w:t>&lt;/div&gt;</w:t>
            </w:r>
          </w:p>
          <w:p w14:paraId="63CBF56C" w14:textId="344988FE" w:rsidR="00343582" w:rsidRDefault="00343582" w:rsidP="007F1CF5">
            <w:r>
              <w:t>&lt;/div&gt;</w:t>
            </w:r>
          </w:p>
          <w:p w14:paraId="22932B58" w14:textId="041940E3" w:rsidR="00343582" w:rsidRDefault="00343582" w:rsidP="007F1CF5">
            <w:r>
              <w:t>&lt;/div&gt;</w:t>
            </w:r>
          </w:p>
          <w:p w14:paraId="02F29328" w14:textId="0427C417" w:rsidR="00343582" w:rsidRDefault="00343582" w:rsidP="007F1CF5">
            <w:r>
              <w:t>&lt;div class="form-group"&gt;</w:t>
            </w:r>
          </w:p>
          <w:p w14:paraId="2F04243F" w14:textId="049A6BF8" w:rsidR="00343582" w:rsidRDefault="00343582" w:rsidP="007F1CF5">
            <w:r>
              <w:t>&lt;label&gt;Draft Laporan Lengkap&lt;/label&gt;</w:t>
            </w:r>
          </w:p>
          <w:p w14:paraId="4CEF6000" w14:textId="332CB2C1" w:rsidR="00343582" w:rsidRDefault="00343582" w:rsidP="007F1CF5">
            <w:r>
              <w:t>&lt;div class="input-group mb-3"&gt;</w:t>
            </w:r>
          </w:p>
          <w:p w14:paraId="1642CC0D" w14:textId="54D26FA7" w:rsidR="00343582" w:rsidRDefault="00343582" w:rsidP="007F1CF5">
            <w:r>
              <w:lastRenderedPageBreak/>
              <w:t>&lt;div class="input-group-prepend"&gt;</w:t>
            </w:r>
          </w:p>
          <w:p w14:paraId="1B9ABF5B" w14:textId="281235D5" w:rsidR="00343582" w:rsidRDefault="00343582" w:rsidP="007F1CF5">
            <w:r>
              <w:t>&lt;span class="input-group-text" id="inputGroupFileAddon07"&gt;Upload&lt;/span&gt;</w:t>
            </w:r>
          </w:p>
          <w:p w14:paraId="1AABB51E" w14:textId="5DA7EFE3" w:rsidR="00343582" w:rsidRDefault="00343582" w:rsidP="007F1CF5">
            <w:r>
              <w:t>&lt;/div&gt;</w:t>
            </w:r>
          </w:p>
          <w:p w14:paraId="484FF612" w14:textId="0EAACA8F" w:rsidR="00343582" w:rsidRDefault="00343582" w:rsidP="007F1CF5">
            <w:r>
              <w:t>&lt;div class="custom-file"&gt;</w:t>
            </w:r>
          </w:p>
          <w:p w14:paraId="3E9FF6E4" w14:textId="4929836D" w:rsidR="00343582" w:rsidRDefault="00343582" w:rsidP="007F1CF5">
            <w:r>
              <w:t>&lt;input type="file" class="custom-file-input" name="file[]" accept="application/pdf" id="inputGroupFile07" aria-describedby="inputGroupFileAddon07"&gt;</w:t>
            </w:r>
          </w:p>
          <w:p w14:paraId="19CF6751" w14:textId="58A3BE45" w:rsidR="00343582" w:rsidRDefault="00343582" w:rsidP="007F1CF5">
            <w:r>
              <w:t>&lt;label class="custom-file-label" for="inputGroupFile07"&gt;Choose file&lt;/label&gt;</w:t>
            </w:r>
          </w:p>
          <w:p w14:paraId="44BB43C6" w14:textId="1CC73675" w:rsidR="00343582" w:rsidRDefault="00343582" w:rsidP="007F1CF5">
            <w:r>
              <w:t>&lt;/div&gt;</w:t>
            </w:r>
          </w:p>
          <w:p w14:paraId="5F23E95B" w14:textId="2180F4BB" w:rsidR="00343582" w:rsidRDefault="00343582" w:rsidP="007F1CF5">
            <w:r>
              <w:t>&lt;/div&gt;</w:t>
            </w:r>
          </w:p>
          <w:p w14:paraId="7FBC2D82" w14:textId="6B3975AF" w:rsidR="00343582" w:rsidRDefault="00343582" w:rsidP="007F1CF5">
            <w:r>
              <w:t>&lt;/div&gt;</w:t>
            </w:r>
          </w:p>
          <w:p w14:paraId="712AD22E" w14:textId="1664ACEB" w:rsidR="00343582" w:rsidRDefault="00343582" w:rsidP="007F1CF5">
            <w:r>
              <w:t>&lt;button name="submit" class="btn btn-primary btn-sm"&gt;Upload&lt;/button&gt;</w:t>
            </w:r>
          </w:p>
          <w:p w14:paraId="12CE1597" w14:textId="2F4A6E0B" w:rsidR="00343582" w:rsidRDefault="00343582" w:rsidP="007F1CF5">
            <w:r>
              <w:t>&lt;/form&gt;</w:t>
            </w:r>
          </w:p>
          <w:p w14:paraId="071F0478" w14:textId="556C5816" w:rsidR="00343582" w:rsidRDefault="00343582" w:rsidP="007F1CF5">
            <w:r>
              <w:t>&lt;/div&gt;</w:t>
            </w:r>
          </w:p>
          <w:p w14:paraId="4BFB356D" w14:textId="387C37C2" w:rsidR="00343582" w:rsidRDefault="00343582" w:rsidP="007F1CF5">
            <w:r>
              <w:t>&lt;/div&gt;</w:t>
            </w:r>
          </w:p>
          <w:p w14:paraId="7F3D7B86" w14:textId="1073D94F" w:rsidR="00343582" w:rsidRDefault="00343582" w:rsidP="007F1CF5">
            <w:r>
              <w:t>&lt;/div&gt;</w:t>
            </w:r>
          </w:p>
          <w:p w14:paraId="74B8B737" w14:textId="47645848" w:rsidR="00343582" w:rsidRDefault="00343582" w:rsidP="007F1CF5">
            <w:r>
              <w:t>&lt;?php endif; ?&gt;</w:t>
            </w:r>
          </w:p>
          <w:p w14:paraId="6D59BCC7" w14:textId="6F9B9EEA" w:rsidR="00343582" w:rsidRDefault="00343582" w:rsidP="007F1CF5">
            <w:r>
              <w:t>&lt;?php endif; ?&gt;</w:t>
            </w:r>
          </w:p>
          <w:p w14:paraId="26AC0B9D" w14:textId="402C7244" w:rsidR="00343582" w:rsidRDefault="00343582" w:rsidP="007F1CF5">
            <w:r>
              <w:t>&lt;?php endif; ?&gt;</w:t>
            </w:r>
          </w:p>
          <w:p w14:paraId="3146607A" w14:textId="04286CE7" w:rsidR="00343582" w:rsidRDefault="00343582" w:rsidP="007F1CF5">
            <w:r>
              <w:t>&lt;/div&gt;</w:t>
            </w:r>
          </w:p>
          <w:p w14:paraId="73EFE502" w14:textId="1DE6975D" w:rsidR="00343582" w:rsidRDefault="00343582" w:rsidP="007F1CF5">
            <w:r>
              <w:t>&lt;br&gt;&lt;br&gt;</w:t>
            </w:r>
          </w:p>
          <w:p w14:paraId="553182E0" w14:textId="77777777" w:rsidR="00343582" w:rsidRDefault="00343582" w:rsidP="007F1CF5"/>
          <w:p w14:paraId="67769CAC" w14:textId="32497C2A" w:rsidR="00343582" w:rsidRDefault="00343582" w:rsidP="007F1CF5">
            <w:r>
              <w:t>&lt;!-- Content Row --&gt;</w:t>
            </w:r>
          </w:p>
          <w:p w14:paraId="4C654F65" w14:textId="77777777" w:rsidR="00343582" w:rsidRDefault="00343582" w:rsidP="007F1CF5"/>
          <w:p w14:paraId="65A3B885" w14:textId="77777777" w:rsidR="00343582" w:rsidRDefault="00343582" w:rsidP="007F1CF5">
            <w:r>
              <w:t>&lt;/div&gt;</w:t>
            </w:r>
          </w:p>
          <w:p w14:paraId="54EAB68F" w14:textId="77777777" w:rsidR="00343582" w:rsidRDefault="00343582" w:rsidP="007F1CF5">
            <w:r>
              <w:t>&lt;!-- /.container-fluid --&gt;</w:t>
            </w:r>
          </w:p>
          <w:p w14:paraId="4B6A6989" w14:textId="77777777" w:rsidR="00343582" w:rsidRDefault="00343582" w:rsidP="007F1CF5"/>
          <w:p w14:paraId="06FB4903" w14:textId="3DEF05C3" w:rsidR="00343582" w:rsidRDefault="00343582" w:rsidP="007F1CF5">
            <w:r>
              <w:t>&lt;/div&gt;</w:t>
            </w:r>
          </w:p>
          <w:p w14:paraId="7CC4632B" w14:textId="712CB2AE" w:rsidR="00343582" w:rsidRDefault="00343582" w:rsidP="007F1CF5">
            <w:r>
              <w:t>&lt;?php require_once 'templates/footer.php'; ?&gt;</w:t>
            </w:r>
          </w:p>
        </w:tc>
      </w:tr>
    </w:tbl>
    <w:p w14:paraId="14A6F95E" w14:textId="77777777" w:rsidR="00343582" w:rsidRDefault="00343582" w:rsidP="00090BDE">
      <w:pPr>
        <w:spacing w:line="360" w:lineRule="auto"/>
        <w:jc w:val="both"/>
      </w:pPr>
    </w:p>
    <w:p w14:paraId="1B6DF672" w14:textId="35976C15" w:rsidR="00090BDE" w:rsidRDefault="00090BDE" w:rsidP="00090BDE">
      <w:pPr>
        <w:spacing w:line="360" w:lineRule="auto"/>
        <w:jc w:val="both"/>
      </w:pPr>
      <w:r>
        <w:t>Script Program Halaman</w:t>
      </w:r>
      <w:r w:rsidR="00343582">
        <w:t xml:space="preserve"> </w:t>
      </w:r>
      <w:r w:rsidR="00DC46B0">
        <w:t>Info jadwal sidang</w:t>
      </w:r>
    </w:p>
    <w:tbl>
      <w:tblPr>
        <w:tblStyle w:val="TableGrid"/>
        <w:tblW w:w="8075" w:type="dxa"/>
        <w:tblLook w:val="04A0" w:firstRow="1" w:lastRow="0" w:firstColumn="1" w:lastColumn="0" w:noHBand="0" w:noVBand="1"/>
      </w:tblPr>
      <w:tblGrid>
        <w:gridCol w:w="8075"/>
      </w:tblGrid>
      <w:tr w:rsidR="00DC46B0" w14:paraId="282CB32B" w14:textId="77777777" w:rsidTr="00DC46B0">
        <w:tc>
          <w:tcPr>
            <w:tcW w:w="8075" w:type="dxa"/>
          </w:tcPr>
          <w:p w14:paraId="63D3C9CB" w14:textId="77777777" w:rsidR="00DC46B0" w:rsidRDefault="00DC46B0" w:rsidP="00DC46B0">
            <w:pPr>
              <w:jc w:val="both"/>
            </w:pPr>
            <w:r>
              <w:tab/>
            </w:r>
            <w:r>
              <w:tab/>
            </w:r>
            <w:r>
              <w:tab/>
            </w:r>
            <w:r>
              <w:tab/>
            </w:r>
          </w:p>
          <w:p w14:paraId="4EF15C6B" w14:textId="77777777" w:rsidR="00DC46B0" w:rsidRDefault="00DC46B0" w:rsidP="00DC46B0">
            <w:pPr>
              <w:jc w:val="both"/>
            </w:pPr>
            <w:r>
              <w:t xml:space="preserve"> &lt;?php </w:t>
            </w:r>
          </w:p>
          <w:p w14:paraId="1C734F63" w14:textId="77777777" w:rsidR="00DC46B0" w:rsidRDefault="00DC46B0" w:rsidP="00DC46B0">
            <w:pPr>
              <w:jc w:val="both"/>
            </w:pPr>
          </w:p>
          <w:p w14:paraId="0EB94CA1" w14:textId="77777777" w:rsidR="00DC46B0" w:rsidRDefault="00DC46B0" w:rsidP="00DC46B0">
            <w:pPr>
              <w:jc w:val="both"/>
            </w:pPr>
            <w:r>
              <w:t xml:space="preserve">  require_once 'function/koneksi.php';</w:t>
            </w:r>
          </w:p>
          <w:p w14:paraId="75BD70C9" w14:textId="77777777" w:rsidR="00DC46B0" w:rsidRDefault="00DC46B0" w:rsidP="00DC46B0">
            <w:pPr>
              <w:jc w:val="both"/>
            </w:pPr>
            <w:r>
              <w:t xml:space="preserve">  require_once 'templates/mahasiswa_header.php' ;</w:t>
            </w:r>
          </w:p>
          <w:p w14:paraId="7F9CC6FA" w14:textId="77777777" w:rsidR="00DC46B0" w:rsidRDefault="00DC46B0" w:rsidP="00DC46B0">
            <w:pPr>
              <w:jc w:val="both"/>
            </w:pPr>
            <w:r>
              <w:t xml:space="preserve">  require_once 'templates/sidebar.php' ;</w:t>
            </w:r>
          </w:p>
          <w:p w14:paraId="2338B59A" w14:textId="22498476" w:rsidR="00DC46B0" w:rsidRDefault="00DC46B0" w:rsidP="00DC46B0">
            <w:pPr>
              <w:jc w:val="both"/>
            </w:pPr>
            <w:r>
              <w:t xml:space="preserve">  require_once 'templates/topbar.php' ;</w:t>
            </w:r>
          </w:p>
          <w:p w14:paraId="697010A3" w14:textId="2D4EA182" w:rsidR="00DC46B0" w:rsidRDefault="00DC46B0" w:rsidP="00DC46B0">
            <w:pPr>
              <w:jc w:val="both"/>
            </w:pPr>
            <w:r>
              <w:t xml:space="preserve"> ?&gt;</w:t>
            </w:r>
          </w:p>
          <w:p w14:paraId="0B3B1E1A" w14:textId="77777777" w:rsidR="00DC46B0" w:rsidRDefault="00DC46B0" w:rsidP="00DC46B0">
            <w:pPr>
              <w:jc w:val="both"/>
            </w:pPr>
            <w:r>
              <w:t>&lt;!-- Begin Page Content --&gt;</w:t>
            </w:r>
          </w:p>
          <w:p w14:paraId="75FE7999" w14:textId="77777777" w:rsidR="00DC46B0" w:rsidRDefault="00DC46B0" w:rsidP="00DC46B0">
            <w:pPr>
              <w:jc w:val="both"/>
            </w:pPr>
            <w:r>
              <w:t>&lt;div class="container-fluid"&gt;</w:t>
            </w:r>
          </w:p>
          <w:p w14:paraId="3E8BDE97" w14:textId="77777777" w:rsidR="00DC46B0" w:rsidRDefault="00DC46B0" w:rsidP="00DC46B0">
            <w:pPr>
              <w:jc w:val="both"/>
            </w:pPr>
            <w:r>
              <w:t>&lt;!-- Page Heading --&gt;</w:t>
            </w:r>
          </w:p>
          <w:p w14:paraId="16E71203" w14:textId="77777777" w:rsidR="00DC46B0" w:rsidRDefault="00DC46B0" w:rsidP="00DC46B0">
            <w:pPr>
              <w:jc w:val="both"/>
            </w:pPr>
            <w:r>
              <w:t>&lt;!-- Page Heading --&gt;</w:t>
            </w:r>
          </w:p>
          <w:p w14:paraId="39AAB7AF" w14:textId="77777777" w:rsidR="00DC46B0" w:rsidRDefault="00DC46B0" w:rsidP="00DC46B0">
            <w:pPr>
              <w:jc w:val="both"/>
            </w:pPr>
            <w:r>
              <w:t xml:space="preserve">  &lt;div class="d-sm-flex align-items-center justify-content-between mb-4"&gt;</w:t>
            </w:r>
          </w:p>
          <w:p w14:paraId="6555900F" w14:textId="77777777" w:rsidR="00DC46B0" w:rsidRDefault="00DC46B0" w:rsidP="00DC46B0">
            <w:pPr>
              <w:jc w:val="both"/>
            </w:pPr>
            <w:r>
              <w:t xml:space="preserve">    &lt;h1 class="h3 mb-0 text-gray-800"&gt;Jadwal Sidang Proposal&lt;/h1&gt;</w:t>
            </w:r>
          </w:p>
          <w:p w14:paraId="1E848756" w14:textId="77777777" w:rsidR="00DC46B0" w:rsidRDefault="00DC46B0" w:rsidP="00DC46B0">
            <w:pPr>
              <w:jc w:val="both"/>
            </w:pPr>
            <w:r>
              <w:t xml:space="preserve">    </w:t>
            </w:r>
          </w:p>
          <w:p w14:paraId="5D48B9B2" w14:textId="4B9E1B54" w:rsidR="00DC46B0" w:rsidRDefault="00DC46B0" w:rsidP="007F1CF5">
            <w:r>
              <w:t>&lt;/div&gt;</w:t>
            </w:r>
          </w:p>
          <w:p w14:paraId="4A08B822" w14:textId="77777777" w:rsidR="00DC46B0" w:rsidRDefault="00DC46B0" w:rsidP="007F1CF5"/>
          <w:p w14:paraId="4B8CBB5B" w14:textId="0B8B382A" w:rsidR="00DC46B0" w:rsidRDefault="00DC46B0" w:rsidP="007F1CF5">
            <w:r>
              <w:t>&lt;?php if(isset($_SESSION['alert'])) : ?&gt;</w:t>
            </w:r>
          </w:p>
          <w:p w14:paraId="70FC6514" w14:textId="76F66425" w:rsidR="00DC46B0" w:rsidRDefault="00DC46B0" w:rsidP="007F1CF5">
            <w:r>
              <w:t>&lt;div class="alert alert-success"&gt;</w:t>
            </w:r>
          </w:p>
          <w:p w14:paraId="1DBE93FF" w14:textId="656CC4D1" w:rsidR="00DC46B0" w:rsidRDefault="00DC46B0" w:rsidP="007F1CF5">
            <w:r>
              <w:t>&lt;?= $_SESSION['alert']; ?&gt;</w:t>
            </w:r>
          </w:p>
          <w:p w14:paraId="33406E7C" w14:textId="18C77CFD" w:rsidR="00DC46B0" w:rsidRDefault="00DC46B0" w:rsidP="007F1CF5">
            <w:r>
              <w:t>&lt;/div&gt;</w:t>
            </w:r>
          </w:p>
          <w:p w14:paraId="49DB6483" w14:textId="3812C170" w:rsidR="00DC46B0" w:rsidRDefault="00DC46B0" w:rsidP="007F1CF5">
            <w:r>
              <w:t>&lt;?php unset($_SESSION['alert']); ?&gt;</w:t>
            </w:r>
          </w:p>
          <w:p w14:paraId="00ABCACA" w14:textId="4293C320" w:rsidR="00DC46B0" w:rsidRDefault="00DC46B0" w:rsidP="007F1CF5">
            <w:r>
              <w:t>&lt;?php endif; ?&gt;</w:t>
            </w:r>
          </w:p>
          <w:p w14:paraId="598F48A6" w14:textId="77777777" w:rsidR="00DC46B0" w:rsidRDefault="00DC46B0" w:rsidP="007F1CF5"/>
          <w:p w14:paraId="68E2FB05" w14:textId="39B16982" w:rsidR="00DC46B0" w:rsidRDefault="00DC46B0" w:rsidP="007F1CF5">
            <w:r>
              <w:t>&lt;!-- Content Row --&gt;</w:t>
            </w:r>
          </w:p>
          <w:p w14:paraId="66C4D7A4" w14:textId="6629739F" w:rsidR="00DC46B0" w:rsidRDefault="00DC46B0" w:rsidP="007F1CF5">
            <w:r>
              <w:t>&lt;div class="card"&gt;</w:t>
            </w:r>
          </w:p>
          <w:p w14:paraId="28918CD7" w14:textId="5F457AF8" w:rsidR="00DC46B0" w:rsidRDefault="00DC46B0" w:rsidP="007F1CF5">
            <w:r>
              <w:t>&lt;div class="card-header"&gt;</w:t>
            </w:r>
          </w:p>
          <w:p w14:paraId="72D4DAE9" w14:textId="078B5EA1" w:rsidR="00DC46B0" w:rsidRDefault="00DC46B0" w:rsidP="007F1CF5">
            <w:r>
              <w:t>&lt;div class="row"&gt;</w:t>
            </w:r>
          </w:p>
          <w:p w14:paraId="6ADF0F6F" w14:textId="08B9F47F" w:rsidR="00DC46B0" w:rsidRDefault="00DC46B0" w:rsidP="007F1CF5">
            <w:r>
              <w:t>&lt;div class="col-md-3"&gt;</w:t>
            </w:r>
          </w:p>
          <w:p w14:paraId="0A5FF9A8" w14:textId="60E573D7" w:rsidR="00DC46B0" w:rsidRDefault="00DC46B0" w:rsidP="007F1CF5">
            <w:r>
              <w:t>&lt;form action="" method="GET" class="d-none d-sm-inline-block form-inline mr-auto ml-md-3 my-2 my-md-0 mw-100 navbar-search"&gt;</w:t>
            </w:r>
          </w:p>
          <w:p w14:paraId="1EF95DE7" w14:textId="5D99F8CA" w:rsidR="00DC46B0" w:rsidRDefault="00DC46B0" w:rsidP="007F1CF5">
            <w:r>
              <w:t>&lt;div class="input-group"&gt;</w:t>
            </w:r>
          </w:p>
          <w:p w14:paraId="5F941F6A" w14:textId="76EA369F" w:rsidR="00DC46B0" w:rsidRDefault="00DC46B0" w:rsidP="007F1CF5">
            <w:r>
              <w:t>&lt;input type="text" name="nim" class="form-control form-control-sm border-1 small" placeholder="Cari NIM.." aria-label="Search" aria-describedby="basic-addon2"&gt;</w:t>
            </w:r>
          </w:p>
          <w:p w14:paraId="5085FDB3" w14:textId="123E586B" w:rsidR="00DC46B0" w:rsidRDefault="00DC46B0" w:rsidP="007F1CF5">
            <w:r>
              <w:t>&lt;div class="input-group-append"&gt;</w:t>
            </w:r>
          </w:p>
          <w:p w14:paraId="3F628DD9" w14:textId="7CD2AEA6" w:rsidR="00DC46B0" w:rsidRDefault="00DC46B0" w:rsidP="007F1CF5">
            <w:r>
              <w:t>&lt;button class="btn btn-primary btn-sm" type="submit"&gt;</w:t>
            </w:r>
          </w:p>
          <w:p w14:paraId="42E8A529" w14:textId="398315D5" w:rsidR="00DC46B0" w:rsidRDefault="00DC46B0" w:rsidP="007F1CF5">
            <w:r>
              <w:t>&lt;i class="fas fa-search fa-sm"&gt;&lt;/i&gt;</w:t>
            </w:r>
          </w:p>
          <w:p w14:paraId="7214DBE0" w14:textId="74E96C36" w:rsidR="00DC46B0" w:rsidRDefault="00DC46B0" w:rsidP="007F1CF5">
            <w:r>
              <w:t>&lt;/button&gt;</w:t>
            </w:r>
          </w:p>
          <w:p w14:paraId="2544133E" w14:textId="39E939AC" w:rsidR="00DC46B0" w:rsidRDefault="00DC46B0" w:rsidP="007F1CF5">
            <w:r>
              <w:t>&lt;/div&gt;</w:t>
            </w:r>
          </w:p>
          <w:p w14:paraId="3FA2F688" w14:textId="43563E3F" w:rsidR="00DC46B0" w:rsidRDefault="00DC46B0" w:rsidP="007F1CF5">
            <w:r>
              <w:t>&lt;/div&gt;</w:t>
            </w:r>
          </w:p>
          <w:p w14:paraId="69D8A468" w14:textId="5E9ECAA8" w:rsidR="00DC46B0" w:rsidRDefault="00DC46B0" w:rsidP="007F1CF5">
            <w:r>
              <w:t>&lt;/form&gt;</w:t>
            </w:r>
          </w:p>
          <w:p w14:paraId="3728244A" w14:textId="0CD16BB9" w:rsidR="00DC46B0" w:rsidRDefault="00DC46B0" w:rsidP="007F1CF5">
            <w:r>
              <w:t>&lt;/div&gt;</w:t>
            </w:r>
          </w:p>
          <w:p w14:paraId="1A05040D" w14:textId="77777777" w:rsidR="00DC46B0" w:rsidRDefault="00DC46B0" w:rsidP="007F1CF5"/>
          <w:p w14:paraId="4D79200B" w14:textId="591E3FC5" w:rsidR="00DC46B0" w:rsidRDefault="00DC46B0" w:rsidP="007F1CF5"/>
          <w:p w14:paraId="3ACF1E1D" w14:textId="78813ECE" w:rsidR="00DC46B0" w:rsidRDefault="00DC46B0" w:rsidP="007F1CF5">
            <w:r>
              <w:t>&lt;/div&gt;</w:t>
            </w:r>
          </w:p>
          <w:p w14:paraId="36C30964" w14:textId="115367AA" w:rsidR="00DC46B0" w:rsidRDefault="00DC46B0" w:rsidP="007F1CF5"/>
          <w:p w14:paraId="734C0669" w14:textId="47BC9DEE" w:rsidR="00DC46B0" w:rsidRDefault="00DC46B0" w:rsidP="007F1CF5">
            <w:r>
              <w:t>&lt;/select&gt;</w:t>
            </w:r>
          </w:p>
          <w:p w14:paraId="469ED61E" w14:textId="2A037DA4" w:rsidR="00DC46B0" w:rsidRDefault="00DC46B0" w:rsidP="007F1CF5">
            <w:r>
              <w:t>&lt;/div&gt;</w:t>
            </w:r>
          </w:p>
          <w:p w14:paraId="56890CFF" w14:textId="62F7CFAC" w:rsidR="00DC46B0" w:rsidRDefault="00DC46B0" w:rsidP="007F1CF5">
            <w:r>
              <w:t>&lt;div class="table-responsive"&gt;</w:t>
            </w:r>
          </w:p>
          <w:p w14:paraId="62C47324" w14:textId="57E6E42E" w:rsidR="00DC46B0" w:rsidRDefault="00DC46B0" w:rsidP="007F1CF5">
            <w:r>
              <w:t>&lt;table class="table table-bordered" id="dataTable" width="100%" cellspacing="0"&gt;</w:t>
            </w:r>
          </w:p>
          <w:p w14:paraId="25822A7C" w14:textId="4FCCABBA" w:rsidR="00DC46B0" w:rsidRDefault="00DC46B0" w:rsidP="007F1CF5">
            <w:r>
              <w:t>&lt;thead&gt;</w:t>
            </w:r>
          </w:p>
          <w:p w14:paraId="0DA49AEF" w14:textId="79E4D170" w:rsidR="00DC46B0" w:rsidRDefault="00DC46B0" w:rsidP="007F1CF5">
            <w:r>
              <w:t>&lt;tr&gt;</w:t>
            </w:r>
          </w:p>
          <w:p w14:paraId="7ED88C07" w14:textId="5A43B1D8" w:rsidR="00DC46B0" w:rsidRDefault="00DC46B0" w:rsidP="007F1CF5">
            <w:r>
              <w:t>&lt;th class="text-left"&gt;Nama&lt;/th&gt;</w:t>
            </w:r>
          </w:p>
          <w:p w14:paraId="5480D424" w14:textId="720A848E" w:rsidR="00DC46B0" w:rsidRDefault="00DC46B0" w:rsidP="007F1CF5">
            <w:r>
              <w:t>&lt;th class="text-center"&gt;NIM&lt;/th&gt;</w:t>
            </w:r>
          </w:p>
          <w:p w14:paraId="6D573C9F" w14:textId="188C3AAB" w:rsidR="00DC46B0" w:rsidRDefault="00DC46B0" w:rsidP="007F1CF5">
            <w:r>
              <w:t>&lt;th class="text-center"&gt;Tanggal&lt;/th&gt;</w:t>
            </w:r>
          </w:p>
          <w:p w14:paraId="46BD8DE8" w14:textId="56B367FE" w:rsidR="00DC46B0" w:rsidRDefault="00DC46B0" w:rsidP="007F1CF5">
            <w:r>
              <w:t>&lt;th class="text-center"&gt;Waktu Mulai&lt;/th&gt;</w:t>
            </w:r>
          </w:p>
          <w:p w14:paraId="70F9D7B8" w14:textId="3BA96C1E" w:rsidR="00DC46B0" w:rsidRDefault="00DC46B0" w:rsidP="007F1CF5">
            <w:r>
              <w:t>&lt;th class="text-center"&gt;Waktu Selesai&lt;/th&gt;</w:t>
            </w:r>
          </w:p>
          <w:p w14:paraId="3BD590E6" w14:textId="6DA58380" w:rsidR="00DC46B0" w:rsidRDefault="00DC46B0" w:rsidP="007F1CF5">
            <w:r>
              <w:t>&lt;th class="text-center"&gt;Pembimbing 1&lt;/th&gt;</w:t>
            </w:r>
          </w:p>
          <w:p w14:paraId="0B24A67E" w14:textId="01B2C615" w:rsidR="00DC46B0" w:rsidRDefault="00DC46B0" w:rsidP="007F1CF5">
            <w:r>
              <w:t>&lt;th class="text-center"&gt;Pembimbing 2&lt;/th&gt;</w:t>
            </w:r>
          </w:p>
          <w:p w14:paraId="1813E892" w14:textId="4265BB6A" w:rsidR="00DC46B0" w:rsidRDefault="00DC46B0" w:rsidP="007F1CF5">
            <w:r>
              <w:t>&lt;th class="text-center"&gt;Ketua Sidang&lt;/th&gt;</w:t>
            </w:r>
          </w:p>
          <w:p w14:paraId="4ECDF6BD" w14:textId="53D3BCA8" w:rsidR="00DC46B0" w:rsidRDefault="00DC46B0" w:rsidP="007F1CF5">
            <w:r>
              <w:t>&lt;th class="text-center"&gt;Penguji 1&lt;/th&gt;</w:t>
            </w:r>
          </w:p>
          <w:p w14:paraId="4E7F985C" w14:textId="7CF96021" w:rsidR="00DC46B0" w:rsidRDefault="00DC46B0" w:rsidP="007F1CF5">
            <w:r>
              <w:t>&lt;th class="text-center"&gt;Penguji 2&lt;/th&gt;</w:t>
            </w:r>
          </w:p>
          <w:p w14:paraId="1004EA40" w14:textId="05E9CFCC" w:rsidR="00DC46B0" w:rsidRDefault="00DC46B0" w:rsidP="007F1CF5">
            <w:r>
              <w:lastRenderedPageBreak/>
              <w:t>&lt;/tr&gt;</w:t>
            </w:r>
          </w:p>
          <w:p w14:paraId="279B5126" w14:textId="75D577AF" w:rsidR="00DC46B0" w:rsidRDefault="00DC46B0" w:rsidP="007F1CF5">
            <w:r>
              <w:t>&lt;/thead&gt;</w:t>
            </w:r>
          </w:p>
          <w:p w14:paraId="0C84E59E" w14:textId="77777777" w:rsidR="00DC46B0" w:rsidRDefault="00DC46B0" w:rsidP="007F1CF5"/>
          <w:p w14:paraId="61698476" w14:textId="195D65B8" w:rsidR="00DC46B0" w:rsidRDefault="00DC46B0" w:rsidP="007F1CF5">
            <w:r>
              <w:t>&lt;tbody&gt;</w:t>
            </w:r>
          </w:p>
          <w:p w14:paraId="280B8733" w14:textId="77777777" w:rsidR="00DC46B0" w:rsidRDefault="00DC46B0" w:rsidP="007F1CF5"/>
          <w:p w14:paraId="5D4E6B52" w14:textId="2F14021C" w:rsidR="00DC46B0" w:rsidRDefault="00DC46B0" w:rsidP="007F1CF5">
            <w:r>
              <w:t>&lt;?php</w:t>
            </w:r>
          </w:p>
          <w:p w14:paraId="247800AF" w14:textId="2DA1C3D7" w:rsidR="00DC46B0" w:rsidRDefault="00DC46B0" w:rsidP="007F1CF5">
            <w:r>
              <w:t>//koneksi ke database</w:t>
            </w:r>
          </w:p>
          <w:p w14:paraId="2ABEEF86" w14:textId="31E2D683" w:rsidR="00DC46B0" w:rsidRDefault="00DC46B0" w:rsidP="007F1CF5">
            <w:r>
              <w:t>include "function/koneksi.php";</w:t>
            </w:r>
          </w:p>
          <w:p w14:paraId="79F7B920" w14:textId="77777777" w:rsidR="00DC46B0" w:rsidRDefault="00DC46B0" w:rsidP="007F1CF5"/>
          <w:p w14:paraId="2F85EB79" w14:textId="664C3D66" w:rsidR="00DC46B0" w:rsidRDefault="00DC46B0" w:rsidP="007F1CF5">
            <w:r>
              <w:t>//baca data karyawan</w:t>
            </w:r>
          </w:p>
          <w:p w14:paraId="3FA75BB2" w14:textId="15DC5BC8" w:rsidR="00DC46B0" w:rsidRDefault="00DC46B0" w:rsidP="007F1CF5">
            <w:r>
              <w:t>$sql = mysqli_query($koneksi, "SELECT * from jadwal_proposal order by id desc");</w:t>
            </w:r>
          </w:p>
          <w:p w14:paraId="1275943B" w14:textId="41B9C672" w:rsidR="00DC46B0" w:rsidRDefault="00DC46B0" w:rsidP="007F1CF5">
            <w:r>
              <w:t>$no = 0;</w:t>
            </w:r>
          </w:p>
          <w:p w14:paraId="43C469BC" w14:textId="0EFEE580" w:rsidR="00DC46B0" w:rsidRDefault="00DC46B0" w:rsidP="007F1CF5">
            <w:r>
              <w:t>while($data = mysqli_fetch_array($sql))</w:t>
            </w:r>
          </w:p>
          <w:p w14:paraId="61192404" w14:textId="63B70A0F" w:rsidR="00DC46B0" w:rsidRDefault="00DC46B0" w:rsidP="007F1CF5">
            <w:r>
              <w:t>{</w:t>
            </w:r>
          </w:p>
          <w:p w14:paraId="1C879BAD" w14:textId="0009C1E3" w:rsidR="00DC46B0" w:rsidRDefault="00DC46B0" w:rsidP="007F1CF5">
            <w:r>
              <w:t>$no++;</w:t>
            </w:r>
          </w:p>
          <w:p w14:paraId="196BF6BE" w14:textId="115FCC2D" w:rsidR="00DC46B0" w:rsidRDefault="00DC46B0" w:rsidP="007F1CF5">
            <w:r>
              <w:t>?&gt;</w:t>
            </w:r>
          </w:p>
          <w:p w14:paraId="5DE5A805" w14:textId="77777777" w:rsidR="00DC46B0" w:rsidRDefault="00DC46B0" w:rsidP="007F1CF5"/>
          <w:p w14:paraId="4E6BAF38" w14:textId="2328A25B" w:rsidR="00DC46B0" w:rsidRDefault="00DC46B0" w:rsidP="007F1CF5">
            <w:r>
              <w:t>&lt;tr&gt;</w:t>
            </w:r>
          </w:p>
          <w:p w14:paraId="142DC44C" w14:textId="68E9538B" w:rsidR="00DC46B0" w:rsidRDefault="00DC46B0" w:rsidP="007F1CF5">
            <w:r>
              <w:t>&lt;td&gt; &lt;?php echo $data['nama']; ?&gt; &lt;/td&gt;</w:t>
            </w:r>
          </w:p>
          <w:p w14:paraId="3AD05FFE" w14:textId="5A36E4FE" w:rsidR="00DC46B0" w:rsidRDefault="00DC46B0" w:rsidP="007F1CF5">
            <w:r>
              <w:t>&lt;td&gt; &lt;?php echo $data['nim']; ?&gt; &lt;/td&gt;</w:t>
            </w:r>
          </w:p>
          <w:p w14:paraId="66FF5894" w14:textId="06FBDAE4" w:rsidR="00DC46B0" w:rsidRDefault="00DC46B0" w:rsidP="007F1CF5">
            <w:r>
              <w:t>&lt;td&gt; &lt;?php echo $data['tanggal']; ?&gt; &lt;/td&gt;</w:t>
            </w:r>
          </w:p>
          <w:p w14:paraId="6CF626A4" w14:textId="0708FE8D" w:rsidR="00DC46B0" w:rsidRDefault="00DC46B0" w:rsidP="007F1CF5">
            <w:r>
              <w:t>&lt;td&gt; &lt;?php echo $data['jam_mulai']; ?&gt; &lt;/td&gt;</w:t>
            </w:r>
          </w:p>
          <w:p w14:paraId="3A354B9A" w14:textId="7F1A10A8" w:rsidR="00DC46B0" w:rsidRDefault="00DC46B0" w:rsidP="007F1CF5">
            <w:r>
              <w:t>&lt;td&gt; &lt;?php echo $data['jam_selesai']; ?&gt; &lt;/td&gt;</w:t>
            </w:r>
          </w:p>
          <w:p w14:paraId="29A22DAF" w14:textId="25FDE808" w:rsidR="00DC46B0" w:rsidRDefault="00DC46B0" w:rsidP="007F1CF5">
            <w:r>
              <w:t>&lt;td&gt; &lt;?php echo $data['pmb1']; ?&gt; &lt;/td&gt;</w:t>
            </w:r>
          </w:p>
          <w:p w14:paraId="4DBF6B24" w14:textId="18BB3D12" w:rsidR="00DC46B0" w:rsidRDefault="00DC46B0" w:rsidP="007F1CF5">
            <w:r>
              <w:t>&lt;td&gt; &lt;?php echo $data['pmb2']; ?&gt; &lt;/td&gt;</w:t>
            </w:r>
          </w:p>
          <w:p w14:paraId="437E1261" w14:textId="62229DEC" w:rsidR="00DC46B0" w:rsidRDefault="00DC46B0" w:rsidP="007F1CF5">
            <w:r>
              <w:t>&lt;td&gt; &lt;?php echo $data['ks']; ?&gt; &lt;/td&gt;</w:t>
            </w:r>
          </w:p>
          <w:p w14:paraId="5693E5F5" w14:textId="65116463" w:rsidR="00DC46B0" w:rsidRDefault="00DC46B0" w:rsidP="007F1CF5">
            <w:r>
              <w:t>&lt;td&gt; &lt;?php echo $data['pnj1']; ?&gt; &lt;/td&gt;</w:t>
            </w:r>
          </w:p>
          <w:p w14:paraId="02E9D63A" w14:textId="67451B41" w:rsidR="00DC46B0" w:rsidRDefault="00DC46B0" w:rsidP="007F1CF5">
            <w:r>
              <w:t>&lt;td&gt; &lt;?php echo $data['pnj2']; ?&gt; &lt;/td&gt;</w:t>
            </w:r>
          </w:p>
          <w:p w14:paraId="5FCC29F6" w14:textId="61337F07" w:rsidR="00DC46B0" w:rsidRDefault="00DC46B0" w:rsidP="007F1CF5">
            <w:r>
              <w:t>&lt;/tr&gt;</w:t>
            </w:r>
          </w:p>
          <w:p w14:paraId="3672B9BB" w14:textId="0F9D1766" w:rsidR="00DC46B0" w:rsidRDefault="00DC46B0" w:rsidP="007F1CF5">
            <w:r>
              <w:t>&lt;?php } ?&gt;</w:t>
            </w:r>
          </w:p>
          <w:p w14:paraId="6A4C12F9" w14:textId="18974E18" w:rsidR="00DC46B0" w:rsidRDefault="00DC46B0" w:rsidP="007F1CF5">
            <w:r>
              <w:t>&lt;/tbody&gt;</w:t>
            </w:r>
          </w:p>
          <w:p w14:paraId="0380C4B6" w14:textId="7F9B9E5F" w:rsidR="00DC46B0" w:rsidRDefault="00DC46B0" w:rsidP="007F1CF5">
            <w:r>
              <w:t>&lt;/table&gt;</w:t>
            </w:r>
          </w:p>
          <w:p w14:paraId="7E071CF5" w14:textId="1017906F" w:rsidR="00DC46B0" w:rsidRDefault="00DC46B0" w:rsidP="007F1CF5">
            <w:r>
              <w:t>&lt;/div&gt;</w:t>
            </w:r>
          </w:p>
          <w:p w14:paraId="71EECE99" w14:textId="730CB7C8" w:rsidR="00DC46B0" w:rsidRDefault="00DC46B0" w:rsidP="007F1CF5">
            <w:r>
              <w:t>&lt;/div&gt;</w:t>
            </w:r>
          </w:p>
          <w:p w14:paraId="6710CBD1" w14:textId="49F35C1B" w:rsidR="00DC46B0" w:rsidRDefault="00DC46B0" w:rsidP="007F1CF5">
            <w:r>
              <w:t>&lt;/div&gt;</w:t>
            </w:r>
          </w:p>
          <w:p w14:paraId="551E13E4" w14:textId="182159BE" w:rsidR="00DC46B0" w:rsidRDefault="00DC46B0" w:rsidP="007F1CF5">
            <w:r>
              <w:t>&lt;!-- /.container-fluid --&gt;</w:t>
            </w:r>
          </w:p>
          <w:p w14:paraId="7DEE0584" w14:textId="527C9102" w:rsidR="00DC46B0" w:rsidRDefault="00DC46B0" w:rsidP="007F1CF5">
            <w:r>
              <w:t>&lt;/div&gt;</w:t>
            </w:r>
          </w:p>
          <w:p w14:paraId="2F56842D" w14:textId="0FD3E268" w:rsidR="00DC46B0" w:rsidRDefault="00DC46B0" w:rsidP="007F1CF5">
            <w:r>
              <w:t>&lt;div class="card-footer"&gt;</w:t>
            </w:r>
          </w:p>
          <w:p w14:paraId="2519897E" w14:textId="4EA159BE" w:rsidR="00DC46B0" w:rsidRDefault="00DC46B0" w:rsidP="007F1CF5">
            <w:r>
              <w:t>&lt;nav aria-label="..."&gt;</w:t>
            </w:r>
          </w:p>
          <w:p w14:paraId="5FBC63C3" w14:textId="1EFC9D13" w:rsidR="00DC46B0" w:rsidRDefault="00DC46B0" w:rsidP="007F1CF5">
            <w:r>
              <w:t>&lt;ul class="pagination pagination-sm justify-content-center"&gt;</w:t>
            </w:r>
          </w:p>
          <w:p w14:paraId="594C2A7F" w14:textId="5C22AD94" w:rsidR="00DC46B0" w:rsidRDefault="00DC46B0" w:rsidP="007F1CF5">
            <w:r>
              <w:t>&lt;!-- &lt;li class="page-item disabled"&gt;</w:t>
            </w:r>
          </w:p>
          <w:p w14:paraId="5A07313D" w14:textId="77777777" w:rsidR="00DC46B0" w:rsidRDefault="00DC46B0" w:rsidP="00DC46B0">
            <w:pPr>
              <w:jc w:val="both"/>
            </w:pPr>
            <w:r>
              <w:tab/>
            </w:r>
            <w:r>
              <w:tab/>
              <w:t xml:space="preserve">      &lt;a class="page-link" href="#" tabindex="-1" aria-disabled="true"&gt;&lt;&lt;/a&gt;</w:t>
            </w:r>
          </w:p>
          <w:p w14:paraId="60F8C89A" w14:textId="77777777" w:rsidR="00DC46B0" w:rsidRDefault="00DC46B0" w:rsidP="00DC46B0">
            <w:pPr>
              <w:jc w:val="both"/>
            </w:pPr>
            <w:r>
              <w:tab/>
            </w:r>
            <w:r>
              <w:tab/>
              <w:t xml:space="preserve">    &lt;/li&gt; --&gt;</w:t>
            </w:r>
          </w:p>
          <w:p w14:paraId="433494CF" w14:textId="77777777" w:rsidR="00DC46B0" w:rsidRDefault="00DC46B0" w:rsidP="00DC46B0">
            <w:pPr>
              <w:jc w:val="both"/>
            </w:pPr>
            <w:r>
              <w:tab/>
            </w:r>
            <w:r>
              <w:tab/>
              <w:t xml:space="preserve">    &lt;!-- &lt;li class="page-item"&gt;</w:t>
            </w:r>
          </w:p>
          <w:p w14:paraId="533DB35F" w14:textId="77777777" w:rsidR="00DC46B0" w:rsidRDefault="00DC46B0" w:rsidP="00DC46B0">
            <w:pPr>
              <w:jc w:val="both"/>
            </w:pPr>
            <w:r>
              <w:tab/>
            </w:r>
            <w:r>
              <w:tab/>
              <w:t xml:space="preserve">      &lt;a class="page-link" href="#"&gt;&gt;&lt;/a&gt;</w:t>
            </w:r>
          </w:p>
          <w:p w14:paraId="01172C1E" w14:textId="77777777" w:rsidR="00DC46B0" w:rsidRDefault="00DC46B0" w:rsidP="00DC46B0">
            <w:pPr>
              <w:jc w:val="both"/>
            </w:pPr>
            <w:r>
              <w:tab/>
            </w:r>
            <w:r>
              <w:tab/>
              <w:t xml:space="preserve">    &lt;/li&gt; --&gt;</w:t>
            </w:r>
          </w:p>
          <w:p w14:paraId="71041DE3" w14:textId="77777777" w:rsidR="00DC46B0" w:rsidRDefault="00DC46B0" w:rsidP="00DC46B0">
            <w:pPr>
              <w:jc w:val="both"/>
            </w:pPr>
            <w:r>
              <w:lastRenderedPageBreak/>
              <w:tab/>
            </w:r>
            <w:r>
              <w:tab/>
              <w:t xml:space="preserve">  &lt;/ul&gt;</w:t>
            </w:r>
          </w:p>
          <w:p w14:paraId="45FB8700" w14:textId="77777777" w:rsidR="00DC46B0" w:rsidRDefault="00DC46B0" w:rsidP="00DC46B0">
            <w:pPr>
              <w:jc w:val="both"/>
            </w:pPr>
            <w:r>
              <w:tab/>
            </w:r>
            <w:r>
              <w:tab/>
              <w:t>&lt;/nav&gt;</w:t>
            </w:r>
          </w:p>
          <w:p w14:paraId="5D76E1D7" w14:textId="77777777" w:rsidR="00DC46B0" w:rsidRDefault="00DC46B0" w:rsidP="00DC46B0">
            <w:pPr>
              <w:jc w:val="both"/>
            </w:pPr>
            <w:r>
              <w:tab/>
              <w:t>&lt;/div&gt;</w:t>
            </w:r>
          </w:p>
          <w:p w14:paraId="3389690F" w14:textId="554AE419" w:rsidR="00DC46B0" w:rsidRDefault="00DC46B0" w:rsidP="00DC46B0">
            <w:pPr>
              <w:jc w:val="both"/>
            </w:pPr>
            <w:r>
              <w:t xml:space="preserve">  &lt;/div&gt;</w:t>
            </w:r>
          </w:p>
          <w:p w14:paraId="69B5FC77" w14:textId="2995076F" w:rsidR="00DC46B0" w:rsidRDefault="00DC46B0" w:rsidP="00DC46B0">
            <w:pPr>
              <w:jc w:val="both"/>
            </w:pPr>
            <w:r>
              <w:t xml:space="preserve">  &lt;!-- Content Row --&gt;</w:t>
            </w:r>
          </w:p>
          <w:p w14:paraId="05A33FCB" w14:textId="77777777" w:rsidR="00DC46B0" w:rsidRDefault="00DC46B0" w:rsidP="00DC46B0">
            <w:pPr>
              <w:jc w:val="both"/>
            </w:pPr>
            <w:r>
              <w:t>&lt;/div&gt;</w:t>
            </w:r>
          </w:p>
          <w:p w14:paraId="555C471E" w14:textId="0276FB58" w:rsidR="00DC46B0" w:rsidRDefault="00DC46B0" w:rsidP="00DC46B0">
            <w:pPr>
              <w:jc w:val="both"/>
            </w:pPr>
            <w:r>
              <w:t>&lt;!-- /.container-fluid --&gt;</w:t>
            </w:r>
          </w:p>
          <w:p w14:paraId="50212FBA" w14:textId="77777777" w:rsidR="00DC46B0" w:rsidRDefault="00DC46B0" w:rsidP="00DC46B0">
            <w:pPr>
              <w:jc w:val="both"/>
            </w:pPr>
            <w:r>
              <w:t>&lt;/div&gt;</w:t>
            </w:r>
          </w:p>
          <w:p w14:paraId="7E4153C5" w14:textId="50C3CC07" w:rsidR="00DC46B0" w:rsidRDefault="00DC46B0" w:rsidP="00DC46B0">
            <w:pPr>
              <w:jc w:val="both"/>
            </w:pPr>
            <w:r>
              <w:t>&lt;!-- End of Main Content --&gt;</w:t>
            </w:r>
          </w:p>
          <w:p w14:paraId="69A8A801" w14:textId="52CE55F0" w:rsidR="00DC46B0" w:rsidRDefault="00DC46B0" w:rsidP="00DC46B0">
            <w:pPr>
              <w:jc w:val="both"/>
            </w:pPr>
            <w:r>
              <w:t>&lt;!-- Button trigger modal --&gt;</w:t>
            </w:r>
          </w:p>
          <w:p w14:paraId="432972FA" w14:textId="33FB829B" w:rsidR="00DC46B0" w:rsidRDefault="00DC46B0" w:rsidP="00DC46B0">
            <w:pPr>
              <w:jc w:val="both"/>
            </w:pPr>
            <w:r>
              <w:t xml:space="preserve"> &lt;?php require_once 'templates/footer.php' ;?&gt;</w:t>
            </w:r>
          </w:p>
        </w:tc>
      </w:tr>
    </w:tbl>
    <w:p w14:paraId="0D1A2A03" w14:textId="77777777" w:rsidR="00DC46B0" w:rsidRDefault="00DC46B0" w:rsidP="00090BDE">
      <w:pPr>
        <w:spacing w:line="360" w:lineRule="auto"/>
        <w:jc w:val="both"/>
      </w:pPr>
    </w:p>
    <w:p w14:paraId="64944695" w14:textId="02306E92" w:rsidR="00090BDE" w:rsidRDefault="00090BDE" w:rsidP="00DC46B0">
      <w:pPr>
        <w:spacing w:line="360" w:lineRule="auto"/>
        <w:ind w:left="720" w:hanging="720"/>
        <w:jc w:val="both"/>
      </w:pPr>
      <w:r>
        <w:t>Script Program Halaman</w:t>
      </w:r>
      <w:r w:rsidR="00DC46B0">
        <w:t xml:space="preserve"> Tentang</w:t>
      </w:r>
    </w:p>
    <w:tbl>
      <w:tblPr>
        <w:tblStyle w:val="TableGrid"/>
        <w:tblW w:w="8080" w:type="dxa"/>
        <w:tblInd w:w="-5" w:type="dxa"/>
        <w:tblLook w:val="04A0" w:firstRow="1" w:lastRow="0" w:firstColumn="1" w:lastColumn="0" w:noHBand="0" w:noVBand="1"/>
      </w:tblPr>
      <w:tblGrid>
        <w:gridCol w:w="8080"/>
      </w:tblGrid>
      <w:tr w:rsidR="00DC46B0" w14:paraId="27AC3ED2" w14:textId="77777777" w:rsidTr="00DC46B0">
        <w:tc>
          <w:tcPr>
            <w:tcW w:w="8080" w:type="dxa"/>
          </w:tcPr>
          <w:p w14:paraId="3B0864B3" w14:textId="77777777" w:rsidR="00DC46B0" w:rsidRDefault="00DC46B0" w:rsidP="00DC46B0">
            <w:pPr>
              <w:jc w:val="both"/>
            </w:pPr>
            <w:r>
              <w:t xml:space="preserve">&lt;?php </w:t>
            </w:r>
          </w:p>
          <w:p w14:paraId="4C0BEB96" w14:textId="77777777" w:rsidR="00DC46B0" w:rsidRDefault="00DC46B0" w:rsidP="00DC46B0">
            <w:pPr>
              <w:jc w:val="both"/>
            </w:pPr>
          </w:p>
          <w:p w14:paraId="0059BB0E" w14:textId="77777777" w:rsidR="00DC46B0" w:rsidRDefault="00DC46B0" w:rsidP="00DC46B0">
            <w:pPr>
              <w:jc w:val="both"/>
            </w:pPr>
            <w:r>
              <w:tab/>
              <w:t>require_once 'function/koneksi.php';</w:t>
            </w:r>
          </w:p>
          <w:p w14:paraId="0D69A83C" w14:textId="77777777" w:rsidR="00DC46B0" w:rsidRDefault="00DC46B0" w:rsidP="00DC46B0">
            <w:pPr>
              <w:jc w:val="both"/>
            </w:pPr>
            <w:r>
              <w:tab/>
              <w:t>require_once 'templates/mahasiswa_header.php' ;</w:t>
            </w:r>
          </w:p>
          <w:p w14:paraId="2967B65B" w14:textId="77777777" w:rsidR="00DC46B0" w:rsidRDefault="00DC46B0" w:rsidP="00DC46B0">
            <w:pPr>
              <w:jc w:val="both"/>
            </w:pPr>
            <w:r>
              <w:tab/>
              <w:t>require_once 'templates/sidebar.php' ;</w:t>
            </w:r>
          </w:p>
          <w:p w14:paraId="0ACB7784" w14:textId="77777777" w:rsidR="00DC46B0" w:rsidRDefault="00DC46B0" w:rsidP="00DC46B0">
            <w:pPr>
              <w:jc w:val="both"/>
            </w:pPr>
            <w:r>
              <w:tab/>
              <w:t>require_once 'templates/topbar.php' ;</w:t>
            </w:r>
          </w:p>
          <w:p w14:paraId="3AB4C052" w14:textId="77777777" w:rsidR="00DC46B0" w:rsidRDefault="00DC46B0" w:rsidP="00DC46B0">
            <w:pPr>
              <w:jc w:val="both"/>
            </w:pPr>
          </w:p>
          <w:p w14:paraId="4342DA90" w14:textId="77777777" w:rsidR="00DC46B0" w:rsidRDefault="00DC46B0" w:rsidP="00DC46B0">
            <w:pPr>
              <w:jc w:val="both"/>
            </w:pPr>
            <w:r>
              <w:tab/>
              <w:t>$nim = $_SESSION['user'];</w:t>
            </w:r>
          </w:p>
          <w:p w14:paraId="76C798CE" w14:textId="77777777" w:rsidR="00DC46B0" w:rsidRDefault="00DC46B0" w:rsidP="00DC46B0">
            <w:pPr>
              <w:jc w:val="both"/>
            </w:pPr>
            <w:r>
              <w:tab/>
              <w:t>$sql = "SELECT * FROM mahasiswa WHERE nim = '$nim'";</w:t>
            </w:r>
          </w:p>
          <w:p w14:paraId="623E1683" w14:textId="77777777" w:rsidR="00DC46B0" w:rsidRDefault="00DC46B0" w:rsidP="00DC46B0">
            <w:pPr>
              <w:jc w:val="both"/>
            </w:pPr>
            <w:r>
              <w:tab/>
              <w:t>$query = mysqli_query($koneksi, $sql);</w:t>
            </w:r>
          </w:p>
          <w:p w14:paraId="02F28D37" w14:textId="77777777" w:rsidR="00DC46B0" w:rsidRDefault="00DC46B0" w:rsidP="00DC46B0">
            <w:pPr>
              <w:jc w:val="both"/>
            </w:pPr>
            <w:r>
              <w:tab/>
              <w:t>$row = mysqli_fetch_assoc($query);</w:t>
            </w:r>
          </w:p>
          <w:p w14:paraId="2E20207E" w14:textId="77777777" w:rsidR="00DC46B0" w:rsidRDefault="00DC46B0" w:rsidP="00DC46B0">
            <w:pPr>
              <w:jc w:val="both"/>
            </w:pPr>
          </w:p>
          <w:p w14:paraId="218B4D61" w14:textId="77777777" w:rsidR="00DC46B0" w:rsidRDefault="00DC46B0" w:rsidP="00DC46B0">
            <w:pPr>
              <w:jc w:val="both"/>
            </w:pPr>
            <w:r>
              <w:tab/>
              <w:t>$nama = $row['nama'];</w:t>
            </w:r>
          </w:p>
          <w:p w14:paraId="78245747" w14:textId="77777777" w:rsidR="00DC46B0" w:rsidRDefault="00DC46B0" w:rsidP="00DC46B0">
            <w:pPr>
              <w:jc w:val="both"/>
            </w:pPr>
          </w:p>
          <w:p w14:paraId="25354537" w14:textId="77777777" w:rsidR="00DC46B0" w:rsidRDefault="00DC46B0" w:rsidP="00DC46B0">
            <w:pPr>
              <w:jc w:val="both"/>
            </w:pPr>
            <w:r>
              <w:t>?&gt;</w:t>
            </w:r>
          </w:p>
          <w:p w14:paraId="07AD23BA" w14:textId="77777777" w:rsidR="00DC46B0" w:rsidRDefault="00DC46B0" w:rsidP="00DC46B0">
            <w:pPr>
              <w:jc w:val="both"/>
            </w:pPr>
          </w:p>
          <w:p w14:paraId="18405AC2" w14:textId="77777777" w:rsidR="00DC46B0" w:rsidRDefault="00DC46B0" w:rsidP="00DC46B0">
            <w:pPr>
              <w:jc w:val="both"/>
            </w:pPr>
            <w:r>
              <w:t>&lt;!-- Begin Page Content --&gt;</w:t>
            </w:r>
          </w:p>
          <w:p w14:paraId="77E68330" w14:textId="77777777" w:rsidR="00DC46B0" w:rsidRDefault="00DC46B0" w:rsidP="00DC46B0">
            <w:pPr>
              <w:jc w:val="both"/>
            </w:pPr>
            <w:r>
              <w:t>&lt;div class="container-fluid"&gt;</w:t>
            </w:r>
          </w:p>
          <w:p w14:paraId="6143C9E9" w14:textId="77777777" w:rsidR="00DC46B0" w:rsidRDefault="00DC46B0" w:rsidP="00DC46B0">
            <w:pPr>
              <w:jc w:val="both"/>
            </w:pPr>
            <w:r>
              <w:t>&lt;!-- Page Heading --&gt;</w:t>
            </w:r>
          </w:p>
          <w:p w14:paraId="00A5EB0E" w14:textId="77777777" w:rsidR="00DC46B0" w:rsidRDefault="00DC46B0" w:rsidP="00DC46B0">
            <w:pPr>
              <w:jc w:val="both"/>
            </w:pPr>
            <w:r>
              <w:tab/>
            </w:r>
          </w:p>
          <w:p w14:paraId="783731C7" w14:textId="77777777" w:rsidR="00DC46B0" w:rsidRDefault="00DC46B0" w:rsidP="00DC46B0">
            <w:pPr>
              <w:jc w:val="both"/>
            </w:pPr>
            <w:r>
              <w:t>&lt;!-- Page Heading --&gt;</w:t>
            </w:r>
          </w:p>
          <w:p w14:paraId="787D9A40" w14:textId="77777777" w:rsidR="00DC46B0" w:rsidRDefault="00DC46B0" w:rsidP="00DC46B0">
            <w:pPr>
              <w:jc w:val="both"/>
            </w:pPr>
            <w:r>
              <w:t xml:space="preserve">  &lt;div class="d-sm-flex align-items-center justify-content-between mb-4"&gt;</w:t>
            </w:r>
          </w:p>
          <w:p w14:paraId="0593717B" w14:textId="77777777" w:rsidR="00DC46B0" w:rsidRDefault="00DC46B0" w:rsidP="00DC46B0">
            <w:pPr>
              <w:jc w:val="both"/>
            </w:pPr>
            <w:r>
              <w:t xml:space="preserve">    &lt;h1 class="h3 mb-0 text-gray-800"&gt;Tentang Aplikasi&lt;/h1&gt;</w:t>
            </w:r>
          </w:p>
          <w:p w14:paraId="04752247" w14:textId="77777777" w:rsidR="00DC46B0" w:rsidRDefault="00DC46B0" w:rsidP="00DC46B0">
            <w:pPr>
              <w:jc w:val="both"/>
            </w:pPr>
            <w:r>
              <w:t xml:space="preserve">  &lt;/div&gt;</w:t>
            </w:r>
          </w:p>
          <w:p w14:paraId="1CB09FD0" w14:textId="77777777" w:rsidR="00DC46B0" w:rsidRDefault="00DC46B0" w:rsidP="00DC46B0">
            <w:pPr>
              <w:jc w:val="both"/>
            </w:pPr>
          </w:p>
          <w:p w14:paraId="3EEFB3DF" w14:textId="77777777" w:rsidR="00DC46B0" w:rsidRDefault="00DC46B0" w:rsidP="00DC46B0">
            <w:pPr>
              <w:jc w:val="both"/>
            </w:pPr>
            <w:r>
              <w:t xml:space="preserve">  &lt;?php if(isset($_SESSION['alert'])) : ?&gt;</w:t>
            </w:r>
          </w:p>
          <w:p w14:paraId="0CD44C87" w14:textId="77777777" w:rsidR="00DC46B0" w:rsidRDefault="00DC46B0" w:rsidP="00DC46B0">
            <w:pPr>
              <w:jc w:val="both"/>
            </w:pPr>
            <w:r>
              <w:tab/>
              <w:t>&lt;div class="alert alert-success"&gt;</w:t>
            </w:r>
          </w:p>
          <w:p w14:paraId="47889AB4" w14:textId="77777777" w:rsidR="00DC46B0" w:rsidRDefault="00DC46B0" w:rsidP="00DC46B0">
            <w:pPr>
              <w:jc w:val="both"/>
            </w:pPr>
            <w:r>
              <w:tab/>
            </w:r>
            <w:r>
              <w:tab/>
              <w:t>&lt;?= $_SESSION['alert']; ?&gt;</w:t>
            </w:r>
          </w:p>
          <w:p w14:paraId="5EA3C60D" w14:textId="77777777" w:rsidR="00DC46B0" w:rsidRDefault="00DC46B0" w:rsidP="00DC46B0">
            <w:pPr>
              <w:jc w:val="both"/>
            </w:pPr>
            <w:r>
              <w:tab/>
              <w:t>&lt;/div&gt;</w:t>
            </w:r>
          </w:p>
          <w:p w14:paraId="4BF1D8AF" w14:textId="77777777" w:rsidR="00DC46B0" w:rsidRDefault="00DC46B0" w:rsidP="00DC46B0">
            <w:pPr>
              <w:jc w:val="both"/>
            </w:pPr>
            <w:r>
              <w:tab/>
              <w:t>&lt;?php unset($_SESSION['alert']); ?&gt;</w:t>
            </w:r>
          </w:p>
          <w:p w14:paraId="18128400" w14:textId="77777777" w:rsidR="00DC46B0" w:rsidRDefault="00DC46B0" w:rsidP="00DC46B0">
            <w:pPr>
              <w:jc w:val="both"/>
            </w:pPr>
            <w:r>
              <w:t xml:space="preserve">  &lt;?php endif; ?&gt;</w:t>
            </w:r>
          </w:p>
          <w:p w14:paraId="195E9FFC" w14:textId="77777777" w:rsidR="00DC46B0" w:rsidRDefault="00DC46B0" w:rsidP="00DC46B0">
            <w:pPr>
              <w:jc w:val="both"/>
            </w:pPr>
          </w:p>
          <w:p w14:paraId="5E2C51EC" w14:textId="77777777" w:rsidR="00DC46B0" w:rsidRDefault="00DC46B0" w:rsidP="00DC46B0">
            <w:pPr>
              <w:jc w:val="both"/>
            </w:pPr>
            <w:r>
              <w:t xml:space="preserve">  &lt;?php if(isset($_SESSION['error'])) : ?&gt;</w:t>
            </w:r>
          </w:p>
          <w:p w14:paraId="654FC098" w14:textId="77777777" w:rsidR="00DC46B0" w:rsidRDefault="00DC46B0" w:rsidP="00DC46B0">
            <w:pPr>
              <w:jc w:val="both"/>
            </w:pPr>
            <w:r>
              <w:tab/>
              <w:t>&lt;div class="alert alert-danger"&gt;</w:t>
            </w:r>
          </w:p>
          <w:p w14:paraId="3F9C7CB5" w14:textId="77777777" w:rsidR="00DC46B0" w:rsidRDefault="00DC46B0" w:rsidP="00DC46B0">
            <w:pPr>
              <w:jc w:val="both"/>
            </w:pPr>
            <w:r>
              <w:lastRenderedPageBreak/>
              <w:tab/>
            </w:r>
            <w:r>
              <w:tab/>
              <w:t>&lt;?= $_SESSION['error']; ?&gt;</w:t>
            </w:r>
          </w:p>
          <w:p w14:paraId="7168FE66" w14:textId="77777777" w:rsidR="00DC46B0" w:rsidRDefault="00DC46B0" w:rsidP="00DC46B0">
            <w:pPr>
              <w:jc w:val="both"/>
            </w:pPr>
            <w:r>
              <w:tab/>
              <w:t>&lt;/div&gt;</w:t>
            </w:r>
          </w:p>
          <w:p w14:paraId="63F4764E" w14:textId="77777777" w:rsidR="00DC46B0" w:rsidRDefault="00DC46B0" w:rsidP="00DC46B0">
            <w:pPr>
              <w:jc w:val="both"/>
            </w:pPr>
            <w:r>
              <w:tab/>
              <w:t>&lt;?php unset($_SESSION['error']); ?&gt;</w:t>
            </w:r>
          </w:p>
          <w:p w14:paraId="346B73DD" w14:textId="77777777" w:rsidR="00DC46B0" w:rsidRDefault="00DC46B0" w:rsidP="00DC46B0">
            <w:pPr>
              <w:jc w:val="both"/>
            </w:pPr>
            <w:r>
              <w:t xml:space="preserve">  &lt;?php endif; ?&gt;</w:t>
            </w:r>
          </w:p>
          <w:p w14:paraId="1948C3D9" w14:textId="77777777" w:rsidR="00DC46B0" w:rsidRDefault="00DC46B0" w:rsidP="00DC46B0">
            <w:pPr>
              <w:jc w:val="both"/>
            </w:pPr>
          </w:p>
          <w:p w14:paraId="178E1827" w14:textId="77777777" w:rsidR="00DC46B0" w:rsidRDefault="00DC46B0" w:rsidP="00DC46B0">
            <w:pPr>
              <w:jc w:val="both"/>
            </w:pPr>
            <w:r>
              <w:t xml:space="preserve">  </w:t>
            </w:r>
          </w:p>
          <w:p w14:paraId="41414C1C" w14:textId="77777777" w:rsidR="00DC46B0" w:rsidRDefault="00DC46B0" w:rsidP="00DC46B0">
            <w:pPr>
              <w:jc w:val="both"/>
            </w:pPr>
            <w:r>
              <w:t xml:space="preserve">  &lt;!-- Content Row --&gt;</w:t>
            </w:r>
          </w:p>
          <w:p w14:paraId="0111B401" w14:textId="77777777" w:rsidR="00DC46B0" w:rsidRDefault="00DC46B0" w:rsidP="00DC46B0">
            <w:pPr>
              <w:jc w:val="both"/>
            </w:pPr>
            <w:r>
              <w:t xml:space="preserve"> &lt;div class="container-fluid"&gt;</w:t>
            </w:r>
          </w:p>
          <w:p w14:paraId="1F333812" w14:textId="77777777" w:rsidR="00DC46B0" w:rsidRDefault="00DC46B0" w:rsidP="00DC46B0">
            <w:pPr>
              <w:jc w:val="both"/>
            </w:pPr>
            <w:r>
              <w:t xml:space="preserve"> </w:t>
            </w:r>
            <w:r>
              <w:tab/>
              <w:t>&lt;div class="text-center"&gt;</w:t>
            </w:r>
          </w:p>
          <w:p w14:paraId="0AFADCBD" w14:textId="77777777" w:rsidR="00DC46B0" w:rsidRDefault="00DC46B0" w:rsidP="00DC46B0">
            <w:pPr>
              <w:jc w:val="both"/>
            </w:pPr>
            <w:r>
              <w:t xml:space="preserve"> </w:t>
            </w:r>
            <w:r>
              <w:tab/>
              <w:t>&lt;img src="picture/5.png" width="400" height="400"&gt;</w:t>
            </w:r>
          </w:p>
          <w:p w14:paraId="54F3079A" w14:textId="77777777" w:rsidR="00DC46B0" w:rsidRDefault="00DC46B0" w:rsidP="00DC46B0">
            <w:pPr>
              <w:jc w:val="both"/>
            </w:pPr>
            <w:r>
              <w:t xml:space="preserve"> </w:t>
            </w:r>
            <w:r>
              <w:tab/>
              <w:t>&lt;/div&gt;</w:t>
            </w:r>
          </w:p>
          <w:p w14:paraId="0A778557" w14:textId="77777777" w:rsidR="00DC46B0" w:rsidRDefault="00DC46B0" w:rsidP="00DC46B0">
            <w:pPr>
              <w:jc w:val="both"/>
            </w:pPr>
            <w:r>
              <w:t xml:space="preserve">                  &lt;p&gt;</w:t>
            </w:r>
          </w:p>
          <w:p w14:paraId="26430312" w14:textId="77777777" w:rsidR="00DC46B0" w:rsidRDefault="00DC46B0" w:rsidP="00DC46B0">
            <w:pPr>
              <w:jc w:val="both"/>
            </w:pPr>
            <w:r>
              <w:t xml:space="preserve"> </w:t>
            </w:r>
            <w:r>
              <w:tab/>
            </w:r>
            <w:r>
              <w:tab/>
            </w:r>
            <w:r>
              <w:tab/>
            </w:r>
            <w:r>
              <w:tab/>
            </w:r>
            <w:r>
              <w:tab/>
              <w:t>Pada Tahun 2021, Kami Melakukan Pengembangan Aplikasi Seleksi Kelayakan Pengajuan Proposal Skripsi dan Sidang Skripsi Berbasis WEB . Berikut Beberapa fitur baru yang kami kembangkan :</w:t>
            </w:r>
          </w:p>
          <w:p w14:paraId="73D9804F" w14:textId="77777777" w:rsidR="00DC46B0" w:rsidRDefault="00DC46B0" w:rsidP="00DC46B0">
            <w:pPr>
              <w:jc w:val="both"/>
            </w:pPr>
            <w:r>
              <w:t xml:space="preserve"> </w:t>
            </w:r>
            <w:r>
              <w:tab/>
            </w:r>
            <w:r>
              <w:tab/>
            </w:r>
            <w:r>
              <w:tab/>
            </w:r>
            <w:r>
              <w:tab/>
            </w:r>
            <w:r>
              <w:tab/>
              <w:t>&lt;br&gt;1. Fitur Login</w:t>
            </w:r>
          </w:p>
          <w:p w14:paraId="7A1C4E6E" w14:textId="77777777" w:rsidR="00DC46B0" w:rsidRDefault="00DC46B0" w:rsidP="00DC46B0">
            <w:pPr>
              <w:jc w:val="both"/>
            </w:pPr>
            <w:r>
              <w:t xml:space="preserve"> </w:t>
            </w:r>
            <w:r>
              <w:tab/>
            </w:r>
            <w:r>
              <w:tab/>
            </w:r>
            <w:r>
              <w:tab/>
            </w:r>
            <w:r>
              <w:tab/>
            </w:r>
            <w:r>
              <w:tab/>
              <w:t>&lt;br&gt;2. Fitur Rgistrasi bagi mahasiswa</w:t>
            </w:r>
          </w:p>
          <w:p w14:paraId="2AF9DC5B" w14:textId="77777777" w:rsidR="00DC46B0" w:rsidRDefault="00DC46B0" w:rsidP="00DC46B0">
            <w:pPr>
              <w:jc w:val="both"/>
            </w:pPr>
            <w:r>
              <w:t xml:space="preserve"> </w:t>
            </w:r>
            <w:r>
              <w:tab/>
            </w:r>
            <w:r>
              <w:tab/>
            </w:r>
            <w:r>
              <w:tab/>
            </w:r>
            <w:r>
              <w:tab/>
            </w:r>
            <w:r>
              <w:tab/>
              <w:t>&lt;br&gt;3. Fitur Persyaratan agar mahasiswa mengetahui apa saja yang harus dikumpulkan</w:t>
            </w:r>
          </w:p>
          <w:p w14:paraId="4E87556A" w14:textId="77777777" w:rsidR="00DC46B0" w:rsidRDefault="00DC46B0" w:rsidP="00DC46B0">
            <w:pPr>
              <w:jc w:val="both"/>
            </w:pPr>
            <w:r>
              <w:t xml:space="preserve"> </w:t>
            </w:r>
            <w:r>
              <w:tab/>
            </w:r>
            <w:r>
              <w:tab/>
            </w:r>
            <w:r>
              <w:tab/>
            </w:r>
            <w:r>
              <w:tab/>
            </w:r>
            <w:r>
              <w:tab/>
              <w:t>&lt;br&gt;4. Fitur Pendaftaran yang bertahap bagi mahasiswa</w:t>
            </w:r>
          </w:p>
          <w:p w14:paraId="38E4B2DA" w14:textId="77777777" w:rsidR="00DC46B0" w:rsidRDefault="00DC46B0" w:rsidP="00DC46B0">
            <w:pPr>
              <w:jc w:val="both"/>
            </w:pPr>
            <w:r>
              <w:t xml:space="preserve"> </w:t>
            </w:r>
            <w:r>
              <w:tab/>
            </w:r>
            <w:r>
              <w:tab/>
            </w:r>
            <w:r>
              <w:tab/>
            </w:r>
            <w:r>
              <w:tab/>
            </w:r>
            <w:r>
              <w:tab/>
              <w:t>&lt;br&gt;5. Fitur Informasi Jadwal Sidang</w:t>
            </w:r>
          </w:p>
          <w:p w14:paraId="38AE2BE3" w14:textId="77777777" w:rsidR="00DC46B0" w:rsidRDefault="00DC46B0" w:rsidP="00DC46B0">
            <w:pPr>
              <w:jc w:val="both"/>
            </w:pPr>
            <w:r>
              <w:t xml:space="preserve"> </w:t>
            </w:r>
            <w:r>
              <w:tab/>
            </w:r>
            <w:r>
              <w:tab/>
            </w:r>
            <w:r>
              <w:tab/>
            </w:r>
            <w:r>
              <w:tab/>
            </w:r>
            <w:r>
              <w:tab/>
              <w:t>&lt;br&gt;6. Fitur Berkas Masuk pada admin agar mudah mengetahui siapa saja yang belum mengupload berkas persyaratan sidang proposal/sidang up-1/sidang up-2</w:t>
            </w:r>
          </w:p>
          <w:p w14:paraId="0CD68360" w14:textId="77777777" w:rsidR="00DC46B0" w:rsidRDefault="00DC46B0" w:rsidP="00DC46B0">
            <w:pPr>
              <w:jc w:val="both"/>
            </w:pPr>
            <w:r>
              <w:t xml:space="preserve"> </w:t>
            </w:r>
            <w:r>
              <w:tab/>
            </w:r>
            <w:r>
              <w:tab/>
            </w:r>
            <w:r>
              <w:tab/>
            </w:r>
            <w:r>
              <w:tab/>
            </w:r>
            <w:r>
              <w:tab/>
              <w:t>&lt;br&gt;7. Fitur Data Mahasiswa pada admin agar mudah mengetahui data mahasiswa</w:t>
            </w:r>
          </w:p>
          <w:p w14:paraId="1C7AC089" w14:textId="77777777" w:rsidR="00DC46B0" w:rsidRDefault="00DC46B0" w:rsidP="00DC46B0">
            <w:pPr>
              <w:jc w:val="both"/>
            </w:pPr>
            <w:r>
              <w:t xml:space="preserve">                  &lt;/p&gt;</w:t>
            </w:r>
          </w:p>
          <w:p w14:paraId="2C390643" w14:textId="77777777" w:rsidR="00DC46B0" w:rsidRDefault="00DC46B0" w:rsidP="00DC46B0">
            <w:pPr>
              <w:jc w:val="both"/>
            </w:pPr>
            <w:r>
              <w:t xml:space="preserve">   </w:t>
            </w:r>
          </w:p>
          <w:p w14:paraId="22B1FE8D" w14:textId="77777777" w:rsidR="00DC46B0" w:rsidRDefault="00DC46B0" w:rsidP="00DC46B0">
            <w:pPr>
              <w:jc w:val="both"/>
            </w:pPr>
            <w:r>
              <w:t xml:space="preserve"> &lt;/div&gt;</w:t>
            </w:r>
          </w:p>
          <w:p w14:paraId="217F2245" w14:textId="77777777" w:rsidR="00DC46B0" w:rsidRDefault="00DC46B0" w:rsidP="00DC46B0">
            <w:pPr>
              <w:jc w:val="both"/>
            </w:pPr>
          </w:p>
          <w:p w14:paraId="255269A4" w14:textId="77777777" w:rsidR="00DC46B0" w:rsidRDefault="00DC46B0" w:rsidP="00DC46B0">
            <w:pPr>
              <w:jc w:val="both"/>
            </w:pPr>
          </w:p>
          <w:p w14:paraId="65AB715F" w14:textId="77777777" w:rsidR="00DC46B0" w:rsidRDefault="00DC46B0" w:rsidP="00DC46B0">
            <w:pPr>
              <w:jc w:val="both"/>
            </w:pPr>
            <w:r>
              <w:t>&lt;!-- /.container-fluid --&gt;</w:t>
            </w:r>
          </w:p>
          <w:p w14:paraId="7D293D92" w14:textId="77777777" w:rsidR="00DC46B0" w:rsidRDefault="00DC46B0" w:rsidP="00DC46B0">
            <w:pPr>
              <w:jc w:val="both"/>
            </w:pPr>
          </w:p>
          <w:p w14:paraId="322C181B" w14:textId="77777777" w:rsidR="00DC46B0" w:rsidRDefault="00DC46B0" w:rsidP="00DC46B0">
            <w:pPr>
              <w:jc w:val="both"/>
            </w:pPr>
            <w:r>
              <w:t>&lt;/div&gt;</w:t>
            </w:r>
          </w:p>
          <w:p w14:paraId="60A58645" w14:textId="77777777" w:rsidR="00DC46B0" w:rsidRDefault="00DC46B0" w:rsidP="00DC46B0">
            <w:pPr>
              <w:jc w:val="both"/>
            </w:pPr>
          </w:p>
          <w:p w14:paraId="69D190C8" w14:textId="491CE353" w:rsidR="00DC46B0" w:rsidRDefault="00DC46B0" w:rsidP="00DC46B0">
            <w:pPr>
              <w:jc w:val="both"/>
            </w:pPr>
            <w:r>
              <w:t>&lt;?php require_once 'templates/footer.php'; ?&gt;</w:t>
            </w:r>
          </w:p>
        </w:tc>
      </w:tr>
    </w:tbl>
    <w:p w14:paraId="170E8845" w14:textId="77777777" w:rsidR="00DC46B0" w:rsidRDefault="00DC46B0" w:rsidP="00DC46B0">
      <w:pPr>
        <w:spacing w:line="360" w:lineRule="auto"/>
        <w:ind w:left="720" w:hanging="720"/>
        <w:jc w:val="both"/>
      </w:pPr>
    </w:p>
    <w:p w14:paraId="146A29C9" w14:textId="4C20F934" w:rsidR="00090BDE" w:rsidRDefault="00090BDE" w:rsidP="00090BDE">
      <w:pPr>
        <w:spacing w:line="360" w:lineRule="auto"/>
        <w:jc w:val="both"/>
        <w:rPr>
          <w:i/>
          <w:iCs/>
        </w:rPr>
      </w:pPr>
      <w:r>
        <w:t>Script Program Halaman</w:t>
      </w:r>
      <w:r w:rsidR="00DC46B0">
        <w:t xml:space="preserve"> Ganti </w:t>
      </w:r>
      <w:r w:rsidR="00DC46B0" w:rsidRPr="00DC46B0">
        <w:rPr>
          <w:i/>
          <w:iCs/>
        </w:rPr>
        <w:t>Password</w:t>
      </w:r>
    </w:p>
    <w:tbl>
      <w:tblPr>
        <w:tblStyle w:val="TableGrid"/>
        <w:tblW w:w="8075" w:type="dxa"/>
        <w:tblLook w:val="04A0" w:firstRow="1" w:lastRow="0" w:firstColumn="1" w:lastColumn="0" w:noHBand="0" w:noVBand="1"/>
      </w:tblPr>
      <w:tblGrid>
        <w:gridCol w:w="8075"/>
      </w:tblGrid>
      <w:tr w:rsidR="00DC46B0" w14:paraId="08289345" w14:textId="77777777" w:rsidTr="00DC46B0">
        <w:tc>
          <w:tcPr>
            <w:tcW w:w="8075" w:type="dxa"/>
          </w:tcPr>
          <w:p w14:paraId="468782C2" w14:textId="7E15E853" w:rsidR="00DC46B0" w:rsidRDefault="00DC46B0" w:rsidP="007F1CF5">
            <w:r>
              <w:t>&lt;?php</w:t>
            </w:r>
          </w:p>
          <w:p w14:paraId="57B017DA" w14:textId="77777777" w:rsidR="00DC46B0" w:rsidRDefault="00DC46B0" w:rsidP="007F1CF5"/>
          <w:p w14:paraId="198FFC0F" w14:textId="7EB25E86" w:rsidR="00DC46B0" w:rsidRDefault="00DC46B0" w:rsidP="007F1CF5">
            <w:r>
              <w:t>require_once 'function/koneksi.php';</w:t>
            </w:r>
          </w:p>
          <w:p w14:paraId="43C59A93" w14:textId="1BE124EE" w:rsidR="00DC46B0" w:rsidRDefault="00DC46B0" w:rsidP="007F1CF5">
            <w:r>
              <w:t>require_once 'templates/mahasiswa_header.php';</w:t>
            </w:r>
          </w:p>
          <w:p w14:paraId="0EC7CC0D" w14:textId="77777777" w:rsidR="00DC46B0" w:rsidRDefault="00DC46B0" w:rsidP="007F1CF5"/>
          <w:p w14:paraId="21EBCF9D" w14:textId="275287D1" w:rsidR="00DC46B0" w:rsidRDefault="00DC46B0" w:rsidP="007F1CF5">
            <w:r>
              <w:t>if(isset($_POST['submit'])){</w:t>
            </w:r>
          </w:p>
          <w:p w14:paraId="6E88790C" w14:textId="77777777" w:rsidR="00DC46B0" w:rsidRDefault="00DC46B0" w:rsidP="007F1CF5"/>
          <w:p w14:paraId="0498B859" w14:textId="24313019" w:rsidR="00DC46B0" w:rsidRDefault="00DC46B0" w:rsidP="007F1CF5">
            <w:r>
              <w:lastRenderedPageBreak/>
              <w:t>$password_lama = $_POST['password_lama'];</w:t>
            </w:r>
          </w:p>
          <w:p w14:paraId="71E4F2E4" w14:textId="0E0EFA63" w:rsidR="00DC46B0" w:rsidRDefault="00DC46B0" w:rsidP="007F1CF5">
            <w:r>
              <w:t>$password_baru = $_POST['password_baru'];</w:t>
            </w:r>
          </w:p>
          <w:p w14:paraId="7746F662" w14:textId="6FA8707E" w:rsidR="00DC46B0" w:rsidRDefault="00DC46B0" w:rsidP="007F1CF5">
            <w:r>
              <w:t>$konfirmasi_password = $_POST['konfirmasi_password'];</w:t>
            </w:r>
          </w:p>
          <w:p w14:paraId="7866FA9E" w14:textId="77777777" w:rsidR="00DC46B0" w:rsidRDefault="00DC46B0" w:rsidP="007F1CF5"/>
          <w:p w14:paraId="21A98AB1" w14:textId="2BF08B62" w:rsidR="00DC46B0" w:rsidRDefault="00DC46B0" w:rsidP="007F1CF5">
            <w:r>
              <w:t>$query = mysqli_query($koneksi, "SELECT * FROM mahasiswa WHERE nim = '$_SESSION[user]'");</w:t>
            </w:r>
          </w:p>
          <w:p w14:paraId="003A758E" w14:textId="462000F3" w:rsidR="00DC46B0" w:rsidRDefault="00DC46B0" w:rsidP="007F1CF5">
            <w:r>
              <w:t>$row = mysqli_fetch_assoc($query);</w:t>
            </w:r>
          </w:p>
          <w:p w14:paraId="5DBC867A" w14:textId="77777777" w:rsidR="00DC46B0" w:rsidRDefault="00DC46B0" w:rsidP="007F1CF5"/>
          <w:p w14:paraId="247FD183" w14:textId="79043D87" w:rsidR="00DC46B0" w:rsidRDefault="00DC46B0" w:rsidP="007F1CF5">
            <w:r>
              <w:t>if(!empty($password_lama) &amp;&amp; !empty($password_baru) &amp;&amp; !empty($konfirmasi_password)){</w:t>
            </w:r>
          </w:p>
          <w:p w14:paraId="569552A0" w14:textId="32B95988" w:rsidR="00DC46B0" w:rsidRDefault="00DC46B0" w:rsidP="007F1CF5">
            <w:r>
              <w:t>if(password_verify($password_lama, $row['password'])){</w:t>
            </w:r>
          </w:p>
          <w:p w14:paraId="398F9B44" w14:textId="0BAC890E" w:rsidR="00DC46B0" w:rsidRDefault="00DC46B0" w:rsidP="007F1CF5">
            <w:r>
              <w:t>if($password_baru == $konfirmasi_password){</w:t>
            </w:r>
          </w:p>
          <w:p w14:paraId="5544630F" w14:textId="75129EF9" w:rsidR="00DC46B0" w:rsidRDefault="00DC46B0" w:rsidP="007F1CF5">
            <w:r>
              <w:t>$password = password_hash($password_baru, PASSWORD_DEFAULT);</w:t>
            </w:r>
          </w:p>
          <w:p w14:paraId="3B990ABF" w14:textId="66699BD5" w:rsidR="00DC46B0" w:rsidRDefault="00DC46B0" w:rsidP="007F1CF5">
            <w:r>
              <w:t>$query_update = mysqli_query($koneksi, "UPDATE mahasiswa SET password = '$password' WHERE nim = '$_SESSION[user]'");</w:t>
            </w:r>
          </w:p>
          <w:p w14:paraId="793E021F" w14:textId="7C8C3170" w:rsidR="00DC46B0" w:rsidRDefault="00DC46B0" w:rsidP="007F1CF5">
            <w:r>
              <w:t>mysqli_query($koneksi, $query_update);</w:t>
            </w:r>
          </w:p>
          <w:p w14:paraId="5AE45D11" w14:textId="29518795" w:rsidR="00DC46B0" w:rsidRDefault="00DC46B0" w:rsidP="007F1CF5">
            <w:r>
              <w:t>$_SESSION['alert'] = "Password berhasil diubah";</w:t>
            </w:r>
          </w:p>
          <w:p w14:paraId="05D32E1F" w14:textId="37CB1634" w:rsidR="00DC46B0" w:rsidRDefault="00DC46B0" w:rsidP="007F1CF5">
            <w:r>
              <w:t>}else{</w:t>
            </w:r>
          </w:p>
          <w:p w14:paraId="119CFFAE" w14:textId="051F8FC7" w:rsidR="00DC46B0" w:rsidRDefault="00DC46B0" w:rsidP="007F1CF5">
            <w:r>
              <w:t>$_SESSION['gagal'] = 'Password baru tidak sama';</w:t>
            </w:r>
          </w:p>
          <w:p w14:paraId="4F097453" w14:textId="26DB7254" w:rsidR="00DC46B0" w:rsidRDefault="00DC46B0" w:rsidP="007F1CF5">
            <w:r>
              <w:t>}</w:t>
            </w:r>
          </w:p>
          <w:p w14:paraId="38C0843F" w14:textId="77777777" w:rsidR="00DC46B0" w:rsidRDefault="00DC46B0" w:rsidP="007F1CF5"/>
          <w:p w14:paraId="4C9E3489" w14:textId="4BBDBA5C" w:rsidR="00DC46B0" w:rsidRDefault="00DC46B0" w:rsidP="007F1CF5">
            <w:r>
              <w:t>}else{</w:t>
            </w:r>
          </w:p>
          <w:p w14:paraId="6C5248D4" w14:textId="48A33DF4" w:rsidR="00DC46B0" w:rsidRDefault="00DC46B0" w:rsidP="007F1CF5">
            <w:r>
              <w:t>$_SESSION['gagal'] = 'Password lama salah';</w:t>
            </w:r>
          </w:p>
          <w:p w14:paraId="2BC0DDC9" w14:textId="398C8E03" w:rsidR="00DC46B0" w:rsidRDefault="00DC46B0" w:rsidP="007F1CF5">
            <w:r>
              <w:t>}</w:t>
            </w:r>
          </w:p>
          <w:p w14:paraId="210929BC" w14:textId="6030D0CB" w:rsidR="00DC46B0" w:rsidRDefault="00DC46B0" w:rsidP="007F1CF5">
            <w:r>
              <w:t>}else{</w:t>
            </w:r>
          </w:p>
          <w:p w14:paraId="7792D03C" w14:textId="4BC6F56E" w:rsidR="00DC46B0" w:rsidRDefault="00DC46B0" w:rsidP="007F1CF5">
            <w:r>
              <w:t>$_SESSION['gagal'] = 'Data harus diisi semua';</w:t>
            </w:r>
          </w:p>
          <w:p w14:paraId="292683AF" w14:textId="5E7B614E" w:rsidR="00DC46B0" w:rsidRDefault="00DC46B0" w:rsidP="007F1CF5">
            <w:r>
              <w:t>}</w:t>
            </w:r>
          </w:p>
          <w:p w14:paraId="3C79BFB2" w14:textId="626F2F6D" w:rsidR="00DC46B0" w:rsidRDefault="00DC46B0" w:rsidP="007F1CF5">
            <w:r>
              <w:t>}</w:t>
            </w:r>
          </w:p>
          <w:p w14:paraId="25BBD533" w14:textId="77777777" w:rsidR="00DC46B0" w:rsidRDefault="00DC46B0" w:rsidP="007F1CF5">
            <w:r>
              <w:t>?&gt;</w:t>
            </w:r>
          </w:p>
          <w:p w14:paraId="317807CA" w14:textId="77777777" w:rsidR="00DC46B0" w:rsidRDefault="00DC46B0" w:rsidP="007F1CF5"/>
          <w:p w14:paraId="64CFAC2B" w14:textId="0C5D940F" w:rsidR="00DC46B0" w:rsidRDefault="00DC46B0" w:rsidP="007F1CF5">
            <w:r>
              <w:t>&lt;?php require_once 'templates/sidebar.php' ;?&gt;</w:t>
            </w:r>
          </w:p>
          <w:p w14:paraId="0E0CDB05" w14:textId="7D05CBFA" w:rsidR="00DC46B0" w:rsidRDefault="00DC46B0" w:rsidP="007F1CF5">
            <w:r>
              <w:t>&lt;?php require_once 'templates/topbar.php' ;?&gt;</w:t>
            </w:r>
          </w:p>
          <w:p w14:paraId="59F33BFC" w14:textId="77777777" w:rsidR="00DC46B0" w:rsidRDefault="00DC46B0" w:rsidP="007F1CF5"/>
          <w:p w14:paraId="635115D3" w14:textId="77777777" w:rsidR="00DC46B0" w:rsidRDefault="00DC46B0" w:rsidP="00DC46B0">
            <w:pPr>
              <w:jc w:val="both"/>
            </w:pPr>
            <w:r>
              <w:t>&lt;!-- Begin Page Content --&gt;</w:t>
            </w:r>
          </w:p>
          <w:p w14:paraId="38BF3358" w14:textId="77777777" w:rsidR="00DC46B0" w:rsidRDefault="00DC46B0" w:rsidP="00DC46B0">
            <w:pPr>
              <w:jc w:val="both"/>
            </w:pPr>
            <w:r>
              <w:t>&lt;div class="container-fluid"&gt;</w:t>
            </w:r>
          </w:p>
          <w:p w14:paraId="1A217BD5" w14:textId="77777777" w:rsidR="00DC46B0" w:rsidRDefault="00DC46B0" w:rsidP="00DC46B0">
            <w:pPr>
              <w:jc w:val="both"/>
            </w:pPr>
            <w:r>
              <w:t>&lt;!-- Page Heading --&gt;</w:t>
            </w:r>
          </w:p>
          <w:p w14:paraId="11984B16" w14:textId="77777777" w:rsidR="00DC46B0" w:rsidRDefault="00DC46B0" w:rsidP="00DC46B0">
            <w:pPr>
              <w:jc w:val="both"/>
            </w:pPr>
            <w:r>
              <w:tab/>
            </w:r>
          </w:p>
          <w:p w14:paraId="1A854105" w14:textId="77777777" w:rsidR="00DC46B0" w:rsidRDefault="00DC46B0" w:rsidP="007F1CF5">
            <w:r>
              <w:t>&lt;!-- Page Heading --&gt;</w:t>
            </w:r>
          </w:p>
          <w:p w14:paraId="051C0EDF" w14:textId="482D25A2" w:rsidR="00DC46B0" w:rsidRDefault="00DC46B0" w:rsidP="007F1CF5">
            <w:r>
              <w:t>&lt;div class="d-sm-flex align-items-center justify-content-between mb-4"&gt;</w:t>
            </w:r>
          </w:p>
          <w:p w14:paraId="20734161" w14:textId="0709918B" w:rsidR="00DC46B0" w:rsidRDefault="00DC46B0" w:rsidP="007F1CF5">
            <w:r>
              <w:t>&lt;h1 class="h3 mb-0 text-gray-800"&gt;Ganti Password&lt;/h1&gt;</w:t>
            </w:r>
          </w:p>
          <w:p w14:paraId="009FDAD8" w14:textId="1521453C" w:rsidR="00DC46B0" w:rsidRDefault="00DC46B0" w:rsidP="007F1CF5">
            <w:r>
              <w:t>&lt;/div&gt;</w:t>
            </w:r>
          </w:p>
          <w:p w14:paraId="0F9B3137" w14:textId="77777777" w:rsidR="00DC46B0" w:rsidRDefault="00DC46B0" w:rsidP="007F1CF5"/>
          <w:p w14:paraId="4FBBCCEB" w14:textId="3869CA11" w:rsidR="00DC46B0" w:rsidRDefault="00DC46B0" w:rsidP="007F1CF5">
            <w:r>
              <w:t>&lt;!-- Content Row --&gt;</w:t>
            </w:r>
          </w:p>
          <w:p w14:paraId="72B132B7" w14:textId="5220C877" w:rsidR="00DC46B0" w:rsidRDefault="00DC46B0" w:rsidP="007F1CF5">
            <w:r>
              <w:t>&lt;div class="row"&gt;</w:t>
            </w:r>
          </w:p>
          <w:p w14:paraId="23D4C153" w14:textId="3E50DF14" w:rsidR="00DC46B0" w:rsidRDefault="00DC46B0" w:rsidP="007F1CF5">
            <w:r>
              <w:t>&lt;div class="col-md-6"&gt;</w:t>
            </w:r>
          </w:p>
          <w:p w14:paraId="3409493F" w14:textId="68ED9238" w:rsidR="00DC46B0" w:rsidRDefault="00DC46B0" w:rsidP="007F1CF5">
            <w:r>
              <w:t>&lt;?php if(isset($_SESSION['gagal'])) : ?&gt;</w:t>
            </w:r>
          </w:p>
          <w:p w14:paraId="634BC349" w14:textId="7D0F6613" w:rsidR="00DC46B0" w:rsidRDefault="00DC46B0" w:rsidP="007F1CF5">
            <w:r>
              <w:t>&lt;div class="alert alert-danger"&gt;</w:t>
            </w:r>
          </w:p>
          <w:p w14:paraId="6C8FB9B5" w14:textId="52CBF125" w:rsidR="00DC46B0" w:rsidRDefault="00DC46B0" w:rsidP="007F1CF5">
            <w:r>
              <w:t>&lt;?= $_SESSION['gagal']; ?&gt;</w:t>
            </w:r>
          </w:p>
          <w:p w14:paraId="60D44E10" w14:textId="74EEF739" w:rsidR="00DC46B0" w:rsidRDefault="00DC46B0" w:rsidP="007F1CF5">
            <w:r>
              <w:lastRenderedPageBreak/>
              <w:t>&lt;/div&gt;</w:t>
            </w:r>
          </w:p>
          <w:p w14:paraId="4BC398A6" w14:textId="0E8F3D4C" w:rsidR="00DC46B0" w:rsidRDefault="00DC46B0" w:rsidP="007F1CF5">
            <w:r>
              <w:t>&lt;?php unset($_SESSION['gagal']); ?&gt;</w:t>
            </w:r>
          </w:p>
          <w:p w14:paraId="5D7AE39F" w14:textId="3F8AD1C4" w:rsidR="00DC46B0" w:rsidRDefault="00DC46B0" w:rsidP="007F1CF5">
            <w:r>
              <w:t>&lt;?php endif; ?&gt;</w:t>
            </w:r>
          </w:p>
          <w:p w14:paraId="4E7B27F9" w14:textId="3724E464" w:rsidR="00DC46B0" w:rsidRDefault="00DC46B0" w:rsidP="007F1CF5">
            <w:r>
              <w:t>&lt;?php if(isset($_SESSION['alert'])) : ?&gt;</w:t>
            </w:r>
          </w:p>
          <w:p w14:paraId="65B953CC" w14:textId="1D5A99D6" w:rsidR="00DC46B0" w:rsidRDefault="00DC46B0" w:rsidP="007F1CF5">
            <w:r>
              <w:t>&lt;div class="alert alert-success"&gt;</w:t>
            </w:r>
          </w:p>
          <w:p w14:paraId="11D098DF" w14:textId="37CC617D" w:rsidR="00DC46B0" w:rsidRDefault="00DC46B0" w:rsidP="007F1CF5">
            <w:r>
              <w:t>&lt;?= $_SESSION['alert']; ?&gt;</w:t>
            </w:r>
          </w:p>
          <w:p w14:paraId="0A855BBC" w14:textId="36C4BB79" w:rsidR="00DC46B0" w:rsidRDefault="00DC46B0" w:rsidP="007F1CF5">
            <w:r>
              <w:t>&lt;/div&gt;</w:t>
            </w:r>
          </w:p>
          <w:p w14:paraId="391D0208" w14:textId="3458DA3D" w:rsidR="00DC46B0" w:rsidRDefault="00DC46B0" w:rsidP="007F1CF5">
            <w:r>
              <w:t>&lt;?php unset($_SESSION['alert']); ?&gt;</w:t>
            </w:r>
          </w:p>
          <w:p w14:paraId="28E3B25E" w14:textId="4FB9225D" w:rsidR="00DC46B0" w:rsidRDefault="00DC46B0" w:rsidP="007F1CF5">
            <w:r>
              <w:t>&lt;?php endif; ?&gt;</w:t>
            </w:r>
          </w:p>
          <w:p w14:paraId="423E823C" w14:textId="77777777" w:rsidR="00DC46B0" w:rsidRDefault="00DC46B0" w:rsidP="007F1CF5"/>
          <w:p w14:paraId="73171993" w14:textId="0C681936" w:rsidR="00DC46B0" w:rsidRDefault="00DC46B0" w:rsidP="007F1CF5">
            <w:r>
              <w:t>&lt;div class="card p-3"&gt;</w:t>
            </w:r>
          </w:p>
          <w:p w14:paraId="583D1E2D" w14:textId="109BF4C7" w:rsidR="00DC46B0" w:rsidRDefault="00DC46B0" w:rsidP="007F1CF5">
            <w:r>
              <w:t>&lt;form action="" method="POST"&gt;</w:t>
            </w:r>
          </w:p>
          <w:p w14:paraId="3BBB9544" w14:textId="77777777" w:rsidR="00DC46B0" w:rsidRDefault="00DC46B0" w:rsidP="007F1CF5"/>
          <w:p w14:paraId="265A2147" w14:textId="027B618B" w:rsidR="00DC46B0" w:rsidRDefault="00DC46B0" w:rsidP="007F1CF5">
            <w:r>
              <w:t>&lt;div class="form-group"&gt;</w:t>
            </w:r>
          </w:p>
          <w:p w14:paraId="6ABB76E2" w14:textId="5259D408" w:rsidR="00DC46B0" w:rsidRDefault="00DC46B0" w:rsidP="007F1CF5">
            <w:r>
              <w:t>&lt;label&gt;Password Lama&lt;/label&gt;</w:t>
            </w:r>
          </w:p>
          <w:p w14:paraId="34CCB0FE" w14:textId="5B281C23" w:rsidR="00DC46B0" w:rsidRDefault="00DC46B0" w:rsidP="007F1CF5">
            <w:r>
              <w:t>&lt;input type="password" name="password_lama" class="form-control"&gt;</w:t>
            </w:r>
          </w:p>
          <w:p w14:paraId="2BAEC18A" w14:textId="2CCC4468" w:rsidR="00DC46B0" w:rsidRDefault="00DC46B0" w:rsidP="007F1CF5">
            <w:r>
              <w:t>&lt;/div&gt;</w:t>
            </w:r>
          </w:p>
          <w:p w14:paraId="6A4386A0" w14:textId="77777777" w:rsidR="00DC46B0" w:rsidRDefault="00DC46B0" w:rsidP="007F1CF5"/>
          <w:p w14:paraId="3B908A82" w14:textId="60386295" w:rsidR="00DC46B0" w:rsidRDefault="00DC46B0" w:rsidP="007F1CF5">
            <w:r>
              <w:t>&lt;div class="form-group"&gt;</w:t>
            </w:r>
          </w:p>
          <w:p w14:paraId="331E63A9" w14:textId="6E2AE1F7" w:rsidR="00DC46B0" w:rsidRDefault="00DC46B0" w:rsidP="007F1CF5">
            <w:r>
              <w:t>&lt;label&gt;Password Baru&lt;/label&gt;</w:t>
            </w:r>
          </w:p>
          <w:p w14:paraId="2FE21A58" w14:textId="7E2BB9E3" w:rsidR="00DC46B0" w:rsidRDefault="00DC46B0" w:rsidP="007F1CF5">
            <w:r>
              <w:t>&lt;input type="password" name="password_baru" class="form-control"&gt;</w:t>
            </w:r>
          </w:p>
          <w:p w14:paraId="1019748B" w14:textId="6E872EBA" w:rsidR="00DC46B0" w:rsidRDefault="00DC46B0" w:rsidP="007F1CF5">
            <w:r>
              <w:t>&lt;/div&gt;</w:t>
            </w:r>
          </w:p>
          <w:p w14:paraId="3B98B26B" w14:textId="77777777" w:rsidR="00DC46B0" w:rsidRDefault="00DC46B0" w:rsidP="007F1CF5"/>
          <w:p w14:paraId="6C017601" w14:textId="6D038F0B" w:rsidR="00DC46B0" w:rsidRDefault="00DC46B0" w:rsidP="007F1CF5">
            <w:r>
              <w:t>&lt;div class="form-group"&gt;</w:t>
            </w:r>
          </w:p>
          <w:p w14:paraId="0F18FAFA" w14:textId="3C938019" w:rsidR="00DC46B0" w:rsidRDefault="00DC46B0" w:rsidP="007F1CF5">
            <w:r>
              <w:t>&lt;label&gt;Konfirmasi Password&lt;/label&gt;</w:t>
            </w:r>
          </w:p>
          <w:p w14:paraId="4C6110FA" w14:textId="01A61687" w:rsidR="00DC46B0" w:rsidRDefault="00DC46B0" w:rsidP="007F1CF5">
            <w:r>
              <w:t>&lt;input type="password" name="konfirmasi_password" class="form-control"&gt;</w:t>
            </w:r>
          </w:p>
          <w:p w14:paraId="42D51D96" w14:textId="5BBAEB8B" w:rsidR="00DC46B0" w:rsidRDefault="00DC46B0" w:rsidP="007F1CF5">
            <w:r>
              <w:t>&lt;/div&gt;</w:t>
            </w:r>
          </w:p>
          <w:p w14:paraId="04DCEA5F" w14:textId="77777777" w:rsidR="00DC46B0" w:rsidRDefault="00DC46B0" w:rsidP="00DC46B0">
            <w:pPr>
              <w:jc w:val="both"/>
            </w:pPr>
          </w:p>
          <w:p w14:paraId="2A18010D" w14:textId="2CEB1DAC" w:rsidR="00DC46B0" w:rsidRDefault="00DC46B0" w:rsidP="00DC46B0">
            <w:pPr>
              <w:jc w:val="both"/>
            </w:pPr>
            <w:r>
              <w:t>&lt;button type="submit" name="submit" class="btn btn-primary btn-sm"&gt;Submit&lt;/button&gt;</w:t>
            </w:r>
          </w:p>
          <w:p w14:paraId="75ED0E96" w14:textId="52DE1D2F" w:rsidR="00DC46B0" w:rsidRDefault="00DC46B0" w:rsidP="00DC46B0">
            <w:pPr>
              <w:jc w:val="both"/>
            </w:pPr>
            <w:r>
              <w:t>&lt;/form&gt;</w:t>
            </w:r>
          </w:p>
          <w:p w14:paraId="2255798B" w14:textId="2E127BC7" w:rsidR="00DC46B0" w:rsidRDefault="00DC46B0" w:rsidP="007F1CF5">
            <w:r>
              <w:t>&lt;/div&gt;</w:t>
            </w:r>
          </w:p>
          <w:p w14:paraId="44249673" w14:textId="162343C2" w:rsidR="00DC46B0" w:rsidRDefault="00DC46B0" w:rsidP="007F1CF5">
            <w:r>
              <w:t>&lt;/div&gt;</w:t>
            </w:r>
          </w:p>
          <w:p w14:paraId="570A2434" w14:textId="61EB215F" w:rsidR="00DC46B0" w:rsidRDefault="00DC46B0" w:rsidP="007F1CF5">
            <w:r>
              <w:t>&lt;/div&gt;</w:t>
            </w:r>
          </w:p>
          <w:p w14:paraId="31A48E71" w14:textId="146C26AF" w:rsidR="00DC46B0" w:rsidRDefault="00DC46B0" w:rsidP="007F1CF5">
            <w:r>
              <w:t>&lt;!-- Content Row --&gt;</w:t>
            </w:r>
          </w:p>
          <w:p w14:paraId="10F95FB8" w14:textId="77777777" w:rsidR="00DC46B0" w:rsidRDefault="00DC46B0" w:rsidP="007F1CF5">
            <w:r>
              <w:t>&lt;/div&gt;</w:t>
            </w:r>
          </w:p>
          <w:p w14:paraId="41D0EEB0" w14:textId="6CA783D7" w:rsidR="00DC46B0" w:rsidRDefault="00DC46B0" w:rsidP="007F1CF5">
            <w:r>
              <w:t>&lt;!-- /.container-fluid --&gt;</w:t>
            </w:r>
          </w:p>
          <w:p w14:paraId="0761A84A" w14:textId="77777777" w:rsidR="00DC46B0" w:rsidRDefault="00DC46B0" w:rsidP="007F1CF5">
            <w:r>
              <w:t>&lt;/div&gt;</w:t>
            </w:r>
          </w:p>
          <w:p w14:paraId="35451E0E" w14:textId="7920714D" w:rsidR="00DC46B0" w:rsidRDefault="00DC46B0" w:rsidP="007F1CF5">
            <w:r>
              <w:t>&lt;!-- End of Main Content --&gt;</w:t>
            </w:r>
          </w:p>
          <w:p w14:paraId="2831B198" w14:textId="2FAF74CC" w:rsidR="00DC46B0" w:rsidRDefault="00DC46B0" w:rsidP="007F1CF5">
            <w:r>
              <w:t>&lt;!-- Button trigger modal --&gt;</w:t>
            </w:r>
          </w:p>
          <w:p w14:paraId="5E9152F6" w14:textId="1414D401" w:rsidR="00DC46B0" w:rsidRDefault="00DC46B0" w:rsidP="007F1CF5">
            <w:r>
              <w:t>&lt;?php require_once 'templates/footer.php' ;?&gt;</w:t>
            </w:r>
          </w:p>
        </w:tc>
      </w:tr>
    </w:tbl>
    <w:p w14:paraId="5F098127" w14:textId="77777777" w:rsidR="00DC46B0" w:rsidRDefault="00DC46B0" w:rsidP="00D93689">
      <w:pPr>
        <w:spacing w:line="360" w:lineRule="auto"/>
        <w:jc w:val="both"/>
      </w:pPr>
    </w:p>
    <w:p w14:paraId="54936298" w14:textId="2DE09448" w:rsidR="00254509" w:rsidRPr="006F3950" w:rsidRDefault="00385046" w:rsidP="00D93689">
      <w:pPr>
        <w:spacing w:line="360" w:lineRule="auto"/>
        <w:jc w:val="both"/>
      </w:pPr>
      <w:r>
        <w:t xml:space="preserve"> </w:t>
      </w:r>
    </w:p>
    <w:sectPr w:rsidR="00254509" w:rsidRPr="006F3950" w:rsidSect="007B4071">
      <w:pgSz w:w="11906" w:h="16838"/>
      <w:pgMar w:top="1701" w:right="1701" w:bottom="1701" w:left="2268" w:header="709" w:footer="709" w:gutter="0"/>
      <w:pgNumType w:fmt="lowerRoman" w:start="1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B30174" w14:textId="77777777" w:rsidR="00DE2DFE" w:rsidRDefault="00DE2DFE" w:rsidP="00A22F10">
      <w:pPr>
        <w:spacing w:line="240" w:lineRule="auto"/>
      </w:pPr>
      <w:r>
        <w:separator/>
      </w:r>
    </w:p>
  </w:endnote>
  <w:endnote w:type="continuationSeparator" w:id="0">
    <w:p w14:paraId="49B7782F" w14:textId="77777777" w:rsidR="00DE2DFE" w:rsidRDefault="00DE2DFE" w:rsidP="00A22F1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84DC91" w14:textId="77777777" w:rsidR="001067B5" w:rsidRDefault="001067B5">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695F1D" w14:textId="39F5E856" w:rsidR="004A1F81" w:rsidRDefault="004A1F81">
    <w:pPr>
      <w:pStyle w:val="Footer"/>
      <w:jc w:val="center"/>
    </w:pPr>
  </w:p>
  <w:p w14:paraId="7C729F0B" w14:textId="77777777" w:rsidR="004A1F81" w:rsidRPr="001F7130" w:rsidRDefault="004A1F81">
    <w:pPr>
      <w:pStyle w:val="Footer"/>
      <w:rPr>
        <w:lang w:val="id-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80E65" w14:textId="386C4371" w:rsidR="004A1F81" w:rsidRDefault="004A1F81">
    <w:pPr>
      <w:pStyle w:val="Footer"/>
      <w:jc w:val="center"/>
    </w:pPr>
  </w:p>
  <w:p w14:paraId="226E0880" w14:textId="77777777" w:rsidR="004A1F81" w:rsidRDefault="004A1F8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D4DBD6" w14:textId="77777777" w:rsidR="001067B5" w:rsidRDefault="001067B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9574570"/>
      <w:docPartObj>
        <w:docPartGallery w:val="Page Numbers (Bottom of Page)"/>
        <w:docPartUnique/>
      </w:docPartObj>
    </w:sdtPr>
    <w:sdtEndPr>
      <w:rPr>
        <w:noProof/>
      </w:rPr>
    </w:sdtEndPr>
    <w:sdtContent>
      <w:p w14:paraId="6D03B189" w14:textId="51A3DEB4" w:rsidR="004A1F81" w:rsidRDefault="004A1F8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C3E894B" w14:textId="77777777" w:rsidR="004A1F81" w:rsidRDefault="004A1F8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3369176"/>
      <w:docPartObj>
        <w:docPartGallery w:val="Page Numbers (Bottom of Page)"/>
        <w:docPartUnique/>
      </w:docPartObj>
    </w:sdtPr>
    <w:sdtEndPr>
      <w:rPr>
        <w:noProof/>
      </w:rPr>
    </w:sdtEndPr>
    <w:sdtContent>
      <w:p w14:paraId="001BB465" w14:textId="69C6AA3E" w:rsidR="004A1F81" w:rsidRDefault="004A1F8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33A5D5" w14:textId="77777777" w:rsidR="004A1F81" w:rsidRPr="006D7FE0" w:rsidRDefault="004A1F81" w:rsidP="00E87F28">
    <w:pPr>
      <w:pStyle w:val="Footer"/>
      <w:rPr>
        <w:lang w:val="id-ID"/>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9255925"/>
      <w:docPartObj>
        <w:docPartGallery w:val="Page Numbers (Bottom of Page)"/>
        <w:docPartUnique/>
      </w:docPartObj>
    </w:sdtPr>
    <w:sdtEndPr>
      <w:rPr>
        <w:noProof/>
      </w:rPr>
    </w:sdtEndPr>
    <w:sdtContent>
      <w:p w14:paraId="776A9D87" w14:textId="7F4CC4DB" w:rsidR="004A1F81" w:rsidRDefault="004A1F8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9AD165C" w14:textId="77777777" w:rsidR="004A1F81" w:rsidRPr="001F7130" w:rsidRDefault="004A1F81">
    <w:pPr>
      <w:pStyle w:val="Footer"/>
      <w:rPr>
        <w:lang w:val="id-ID"/>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1272045"/>
      <w:docPartObj>
        <w:docPartGallery w:val="Page Numbers (Bottom of Page)"/>
        <w:docPartUnique/>
      </w:docPartObj>
    </w:sdtPr>
    <w:sdtEndPr>
      <w:rPr>
        <w:noProof/>
      </w:rPr>
    </w:sdtEndPr>
    <w:sdtContent>
      <w:p w14:paraId="6B0E7EF9" w14:textId="366991F1" w:rsidR="004A1F81" w:rsidRDefault="004A1F8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A3699C" w14:textId="77777777" w:rsidR="004A1F81" w:rsidRDefault="004A1F8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8C9E88" w14:textId="482CCC98" w:rsidR="004A1F81" w:rsidRDefault="004A1F81">
    <w:pPr>
      <w:pStyle w:val="Footer"/>
      <w:jc w:val="center"/>
    </w:pPr>
  </w:p>
  <w:p w14:paraId="3E5B5980" w14:textId="77777777" w:rsidR="004A1F81" w:rsidRPr="001F7130" w:rsidRDefault="004A1F81">
    <w:pPr>
      <w:pStyle w:val="Footer"/>
      <w:rPr>
        <w:lang w:val="id-ID"/>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9638510"/>
      <w:docPartObj>
        <w:docPartGallery w:val="Page Numbers (Bottom of Page)"/>
        <w:docPartUnique/>
      </w:docPartObj>
    </w:sdtPr>
    <w:sdtEndPr>
      <w:rPr>
        <w:noProof/>
      </w:rPr>
    </w:sdtEndPr>
    <w:sdtContent>
      <w:p w14:paraId="66BE5AB6" w14:textId="4A677198" w:rsidR="001067B5" w:rsidRDefault="001067B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AB75E3" w14:textId="77777777" w:rsidR="004A1F81" w:rsidRDefault="004A1F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8C1C87" w14:textId="77777777" w:rsidR="00DE2DFE" w:rsidRDefault="00DE2DFE" w:rsidP="00A22F10">
      <w:pPr>
        <w:spacing w:line="240" w:lineRule="auto"/>
      </w:pPr>
      <w:r>
        <w:separator/>
      </w:r>
    </w:p>
  </w:footnote>
  <w:footnote w:type="continuationSeparator" w:id="0">
    <w:p w14:paraId="3FD024A7" w14:textId="77777777" w:rsidR="00DE2DFE" w:rsidRDefault="00DE2DFE" w:rsidP="00A22F1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E81390" w14:textId="77777777" w:rsidR="001067B5" w:rsidRDefault="001067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FE2124" w14:textId="77777777" w:rsidR="001067B5" w:rsidRDefault="001067B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B20817" w14:textId="77777777" w:rsidR="001067B5" w:rsidRDefault="001067B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23C651" w14:textId="77777777" w:rsidR="004A1F81" w:rsidRDefault="004A1F8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44DC77" w14:textId="15A39F88" w:rsidR="004A1F81" w:rsidRDefault="004A1F81">
    <w:pPr>
      <w:pStyle w:val="Header"/>
      <w:jc w:val="right"/>
    </w:pPr>
  </w:p>
  <w:p w14:paraId="5B44DF7B" w14:textId="77777777" w:rsidR="004A1F81" w:rsidRDefault="004A1F8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A5ABE5" w14:textId="77777777" w:rsidR="004A1F81" w:rsidRDefault="004A1F81">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5407750"/>
      <w:docPartObj>
        <w:docPartGallery w:val="Page Numbers (Top of Page)"/>
        <w:docPartUnique/>
      </w:docPartObj>
    </w:sdtPr>
    <w:sdtEndPr>
      <w:rPr>
        <w:noProof/>
      </w:rPr>
    </w:sdtEndPr>
    <w:sdtContent>
      <w:p w14:paraId="190205B2" w14:textId="303F71B4" w:rsidR="004A1F81" w:rsidRDefault="004A1F8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1E82A78" w14:textId="77777777" w:rsidR="004A1F81" w:rsidRDefault="004A1F8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D33CFD" w14:textId="77777777" w:rsidR="004A1F81" w:rsidRDefault="004A1F81">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0E657D" w14:textId="7E5D622F" w:rsidR="004A1F81" w:rsidRDefault="004A1F81">
    <w:pPr>
      <w:pStyle w:val="Header"/>
      <w:jc w:val="right"/>
    </w:pPr>
  </w:p>
  <w:p w14:paraId="755854C8" w14:textId="77777777" w:rsidR="004A1F81" w:rsidRDefault="004A1F8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C32B1"/>
    <w:multiLevelType w:val="hybridMultilevel"/>
    <w:tmpl w:val="DE226DE0"/>
    <w:lvl w:ilvl="0" w:tplc="BC908942">
      <w:start w:val="1"/>
      <w:numFmt w:val="decimal"/>
      <w:lvlText w:val="%1."/>
      <w:lvlJc w:val="left"/>
      <w:pPr>
        <w:ind w:left="1288" w:hanging="360"/>
      </w:pPr>
      <w:rPr>
        <w:i w:val="0"/>
        <w:iCs w:val="0"/>
      </w:rPr>
    </w:lvl>
    <w:lvl w:ilvl="1" w:tplc="38090019" w:tentative="1">
      <w:start w:val="1"/>
      <w:numFmt w:val="lowerLetter"/>
      <w:lvlText w:val="%2."/>
      <w:lvlJc w:val="left"/>
      <w:pPr>
        <w:ind w:left="2008" w:hanging="360"/>
      </w:pPr>
    </w:lvl>
    <w:lvl w:ilvl="2" w:tplc="3809001B" w:tentative="1">
      <w:start w:val="1"/>
      <w:numFmt w:val="lowerRoman"/>
      <w:lvlText w:val="%3."/>
      <w:lvlJc w:val="right"/>
      <w:pPr>
        <w:ind w:left="2728" w:hanging="180"/>
      </w:pPr>
    </w:lvl>
    <w:lvl w:ilvl="3" w:tplc="3809000F" w:tentative="1">
      <w:start w:val="1"/>
      <w:numFmt w:val="decimal"/>
      <w:lvlText w:val="%4."/>
      <w:lvlJc w:val="left"/>
      <w:pPr>
        <w:ind w:left="3448" w:hanging="360"/>
      </w:pPr>
    </w:lvl>
    <w:lvl w:ilvl="4" w:tplc="38090019" w:tentative="1">
      <w:start w:val="1"/>
      <w:numFmt w:val="lowerLetter"/>
      <w:lvlText w:val="%5."/>
      <w:lvlJc w:val="left"/>
      <w:pPr>
        <w:ind w:left="4168" w:hanging="360"/>
      </w:pPr>
    </w:lvl>
    <w:lvl w:ilvl="5" w:tplc="3809001B" w:tentative="1">
      <w:start w:val="1"/>
      <w:numFmt w:val="lowerRoman"/>
      <w:lvlText w:val="%6."/>
      <w:lvlJc w:val="right"/>
      <w:pPr>
        <w:ind w:left="4888" w:hanging="180"/>
      </w:pPr>
    </w:lvl>
    <w:lvl w:ilvl="6" w:tplc="3809000F" w:tentative="1">
      <w:start w:val="1"/>
      <w:numFmt w:val="decimal"/>
      <w:lvlText w:val="%7."/>
      <w:lvlJc w:val="left"/>
      <w:pPr>
        <w:ind w:left="5608" w:hanging="360"/>
      </w:pPr>
    </w:lvl>
    <w:lvl w:ilvl="7" w:tplc="38090019" w:tentative="1">
      <w:start w:val="1"/>
      <w:numFmt w:val="lowerLetter"/>
      <w:lvlText w:val="%8."/>
      <w:lvlJc w:val="left"/>
      <w:pPr>
        <w:ind w:left="6328" w:hanging="360"/>
      </w:pPr>
    </w:lvl>
    <w:lvl w:ilvl="8" w:tplc="3809001B" w:tentative="1">
      <w:start w:val="1"/>
      <w:numFmt w:val="lowerRoman"/>
      <w:lvlText w:val="%9."/>
      <w:lvlJc w:val="right"/>
      <w:pPr>
        <w:ind w:left="7048" w:hanging="180"/>
      </w:pPr>
    </w:lvl>
  </w:abstractNum>
  <w:abstractNum w:abstractNumId="1" w15:restartNumberingAfterBreak="0">
    <w:nsid w:val="04624787"/>
    <w:multiLevelType w:val="hybridMultilevel"/>
    <w:tmpl w:val="B1A2367C"/>
    <w:lvl w:ilvl="0" w:tplc="38090017">
      <w:start w:val="1"/>
      <w:numFmt w:val="lowerLetter"/>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 w15:restartNumberingAfterBreak="0">
    <w:nsid w:val="050A040B"/>
    <w:multiLevelType w:val="hybridMultilevel"/>
    <w:tmpl w:val="951CE65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07405CF8"/>
    <w:multiLevelType w:val="hybridMultilevel"/>
    <w:tmpl w:val="56603466"/>
    <w:lvl w:ilvl="0" w:tplc="3809000F">
      <w:start w:val="1"/>
      <w:numFmt w:val="decimal"/>
      <w:lvlText w:val="%1."/>
      <w:lvlJc w:val="left"/>
      <w:pPr>
        <w:ind w:left="262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9332C94"/>
    <w:multiLevelType w:val="hybridMultilevel"/>
    <w:tmpl w:val="56603466"/>
    <w:lvl w:ilvl="0" w:tplc="3809000F">
      <w:start w:val="1"/>
      <w:numFmt w:val="decimal"/>
      <w:lvlText w:val="%1."/>
      <w:lvlJc w:val="left"/>
      <w:pPr>
        <w:ind w:left="262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D900A98"/>
    <w:multiLevelType w:val="hybridMultilevel"/>
    <w:tmpl w:val="DD56B96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15:restartNumberingAfterBreak="0">
    <w:nsid w:val="0E67319D"/>
    <w:multiLevelType w:val="hybridMultilevel"/>
    <w:tmpl w:val="F2C0642C"/>
    <w:lvl w:ilvl="0" w:tplc="38090011">
      <w:start w:val="1"/>
      <w:numFmt w:val="decimal"/>
      <w:lvlText w:val="%1)"/>
      <w:lvlJc w:val="left"/>
      <w:pPr>
        <w:ind w:left="1571" w:hanging="360"/>
      </w:pPr>
      <w:rPr>
        <w:rFonts w:hint="default"/>
      </w:rPr>
    </w:lvl>
    <w:lvl w:ilvl="1" w:tplc="38090003" w:tentative="1">
      <w:start w:val="1"/>
      <w:numFmt w:val="bullet"/>
      <w:lvlText w:val="o"/>
      <w:lvlJc w:val="left"/>
      <w:pPr>
        <w:ind w:left="2291" w:hanging="360"/>
      </w:pPr>
      <w:rPr>
        <w:rFonts w:ascii="Courier New" w:hAnsi="Courier New" w:cs="Courier New" w:hint="default"/>
      </w:rPr>
    </w:lvl>
    <w:lvl w:ilvl="2" w:tplc="38090005" w:tentative="1">
      <w:start w:val="1"/>
      <w:numFmt w:val="bullet"/>
      <w:lvlText w:val=""/>
      <w:lvlJc w:val="left"/>
      <w:pPr>
        <w:ind w:left="3011" w:hanging="360"/>
      </w:pPr>
      <w:rPr>
        <w:rFonts w:ascii="Wingdings" w:hAnsi="Wingdings" w:hint="default"/>
      </w:rPr>
    </w:lvl>
    <w:lvl w:ilvl="3" w:tplc="38090001" w:tentative="1">
      <w:start w:val="1"/>
      <w:numFmt w:val="bullet"/>
      <w:lvlText w:val=""/>
      <w:lvlJc w:val="left"/>
      <w:pPr>
        <w:ind w:left="3731" w:hanging="360"/>
      </w:pPr>
      <w:rPr>
        <w:rFonts w:ascii="Symbol" w:hAnsi="Symbol" w:hint="default"/>
      </w:rPr>
    </w:lvl>
    <w:lvl w:ilvl="4" w:tplc="38090003" w:tentative="1">
      <w:start w:val="1"/>
      <w:numFmt w:val="bullet"/>
      <w:lvlText w:val="o"/>
      <w:lvlJc w:val="left"/>
      <w:pPr>
        <w:ind w:left="4451" w:hanging="360"/>
      </w:pPr>
      <w:rPr>
        <w:rFonts w:ascii="Courier New" w:hAnsi="Courier New" w:cs="Courier New" w:hint="default"/>
      </w:rPr>
    </w:lvl>
    <w:lvl w:ilvl="5" w:tplc="38090005" w:tentative="1">
      <w:start w:val="1"/>
      <w:numFmt w:val="bullet"/>
      <w:lvlText w:val=""/>
      <w:lvlJc w:val="left"/>
      <w:pPr>
        <w:ind w:left="5171" w:hanging="360"/>
      </w:pPr>
      <w:rPr>
        <w:rFonts w:ascii="Wingdings" w:hAnsi="Wingdings" w:hint="default"/>
      </w:rPr>
    </w:lvl>
    <w:lvl w:ilvl="6" w:tplc="38090001" w:tentative="1">
      <w:start w:val="1"/>
      <w:numFmt w:val="bullet"/>
      <w:lvlText w:val=""/>
      <w:lvlJc w:val="left"/>
      <w:pPr>
        <w:ind w:left="5891" w:hanging="360"/>
      </w:pPr>
      <w:rPr>
        <w:rFonts w:ascii="Symbol" w:hAnsi="Symbol" w:hint="default"/>
      </w:rPr>
    </w:lvl>
    <w:lvl w:ilvl="7" w:tplc="38090003" w:tentative="1">
      <w:start w:val="1"/>
      <w:numFmt w:val="bullet"/>
      <w:lvlText w:val="o"/>
      <w:lvlJc w:val="left"/>
      <w:pPr>
        <w:ind w:left="6611" w:hanging="360"/>
      </w:pPr>
      <w:rPr>
        <w:rFonts w:ascii="Courier New" w:hAnsi="Courier New" w:cs="Courier New" w:hint="default"/>
      </w:rPr>
    </w:lvl>
    <w:lvl w:ilvl="8" w:tplc="38090005" w:tentative="1">
      <w:start w:val="1"/>
      <w:numFmt w:val="bullet"/>
      <w:lvlText w:val=""/>
      <w:lvlJc w:val="left"/>
      <w:pPr>
        <w:ind w:left="7331" w:hanging="360"/>
      </w:pPr>
      <w:rPr>
        <w:rFonts w:ascii="Wingdings" w:hAnsi="Wingdings" w:hint="default"/>
      </w:rPr>
    </w:lvl>
  </w:abstractNum>
  <w:abstractNum w:abstractNumId="7" w15:restartNumberingAfterBreak="0">
    <w:nsid w:val="0FD16648"/>
    <w:multiLevelType w:val="hybridMultilevel"/>
    <w:tmpl w:val="D422DCDA"/>
    <w:lvl w:ilvl="0" w:tplc="38090019">
      <w:start w:val="1"/>
      <w:numFmt w:val="low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114A782B"/>
    <w:multiLevelType w:val="hybridMultilevel"/>
    <w:tmpl w:val="566034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2BA2400"/>
    <w:multiLevelType w:val="hybridMultilevel"/>
    <w:tmpl w:val="566034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2DF3371"/>
    <w:multiLevelType w:val="multilevel"/>
    <w:tmpl w:val="B57028FC"/>
    <w:lvl w:ilvl="0">
      <w:start w:val="1"/>
      <w:numFmt w:val="decimal"/>
      <w:lvlText w:val="%1."/>
      <w:lvlJc w:val="left"/>
      <w:pPr>
        <w:ind w:left="720" w:hanging="360"/>
      </w:pPr>
      <w:rPr>
        <w:rFonts w:hint="default"/>
      </w:rPr>
    </w:lvl>
    <w:lvl w:ilvl="1">
      <w:start w:val="1"/>
      <w:numFmt w:val="decimal"/>
      <w:isLgl/>
      <w:lvlText w:val="%1.%2"/>
      <w:lvlJc w:val="left"/>
      <w:pPr>
        <w:ind w:left="4265" w:hanging="360"/>
      </w:pPr>
      <w:rPr>
        <w:rFonts w:hint="default"/>
      </w:rPr>
    </w:lvl>
    <w:lvl w:ilvl="2">
      <w:start w:val="1"/>
      <w:numFmt w:val="decimal"/>
      <w:isLgl/>
      <w:lvlText w:val="%1.%2.%3"/>
      <w:lvlJc w:val="left"/>
      <w:pPr>
        <w:ind w:left="8170" w:hanging="720"/>
      </w:pPr>
      <w:rPr>
        <w:rFonts w:hint="default"/>
      </w:rPr>
    </w:lvl>
    <w:lvl w:ilvl="3">
      <w:start w:val="1"/>
      <w:numFmt w:val="decimal"/>
      <w:isLgl/>
      <w:lvlText w:val="%1.%2.%3.%4"/>
      <w:lvlJc w:val="left"/>
      <w:pPr>
        <w:ind w:left="11715" w:hanging="720"/>
      </w:pPr>
      <w:rPr>
        <w:rFonts w:hint="default"/>
      </w:rPr>
    </w:lvl>
    <w:lvl w:ilvl="4">
      <w:start w:val="1"/>
      <w:numFmt w:val="decimal"/>
      <w:isLgl/>
      <w:lvlText w:val="%1.%2.%3.%4.%5"/>
      <w:lvlJc w:val="left"/>
      <w:pPr>
        <w:ind w:left="15620" w:hanging="1080"/>
      </w:pPr>
      <w:rPr>
        <w:rFonts w:hint="default"/>
      </w:rPr>
    </w:lvl>
    <w:lvl w:ilvl="5">
      <w:start w:val="1"/>
      <w:numFmt w:val="decimal"/>
      <w:isLgl/>
      <w:lvlText w:val="%1.%2.%3.%4.%5.%6"/>
      <w:lvlJc w:val="left"/>
      <w:pPr>
        <w:ind w:left="19165" w:hanging="1080"/>
      </w:pPr>
      <w:rPr>
        <w:rFonts w:hint="default"/>
      </w:rPr>
    </w:lvl>
    <w:lvl w:ilvl="6">
      <w:start w:val="1"/>
      <w:numFmt w:val="decimal"/>
      <w:isLgl/>
      <w:lvlText w:val="%1.%2.%3.%4.%5.%6.%7"/>
      <w:lvlJc w:val="left"/>
      <w:pPr>
        <w:ind w:left="23070" w:hanging="1440"/>
      </w:pPr>
      <w:rPr>
        <w:rFonts w:hint="default"/>
      </w:rPr>
    </w:lvl>
    <w:lvl w:ilvl="7">
      <w:start w:val="1"/>
      <w:numFmt w:val="decimal"/>
      <w:isLgl/>
      <w:lvlText w:val="%1.%2.%3.%4.%5.%6.%7.%8"/>
      <w:lvlJc w:val="left"/>
      <w:pPr>
        <w:ind w:left="26615" w:hanging="1440"/>
      </w:pPr>
      <w:rPr>
        <w:rFonts w:hint="default"/>
      </w:rPr>
    </w:lvl>
    <w:lvl w:ilvl="8">
      <w:start w:val="1"/>
      <w:numFmt w:val="decimal"/>
      <w:isLgl/>
      <w:lvlText w:val="%1.%2.%3.%4.%5.%6.%7.%8.%9"/>
      <w:lvlJc w:val="left"/>
      <w:pPr>
        <w:ind w:left="30520" w:hanging="1800"/>
      </w:pPr>
      <w:rPr>
        <w:rFonts w:hint="default"/>
      </w:rPr>
    </w:lvl>
  </w:abstractNum>
  <w:abstractNum w:abstractNumId="11" w15:restartNumberingAfterBreak="0">
    <w:nsid w:val="1330447C"/>
    <w:multiLevelType w:val="hybridMultilevel"/>
    <w:tmpl w:val="019028B2"/>
    <w:lvl w:ilvl="0" w:tplc="38090017">
      <w:start w:val="1"/>
      <w:numFmt w:val="lowerLetter"/>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12" w15:restartNumberingAfterBreak="0">
    <w:nsid w:val="13305A36"/>
    <w:multiLevelType w:val="hybridMultilevel"/>
    <w:tmpl w:val="C0421CD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15:restartNumberingAfterBreak="0">
    <w:nsid w:val="14B80370"/>
    <w:multiLevelType w:val="hybridMultilevel"/>
    <w:tmpl w:val="160C21D8"/>
    <w:lvl w:ilvl="0" w:tplc="38090001">
      <w:start w:val="1"/>
      <w:numFmt w:val="bullet"/>
      <w:lvlText w:val=""/>
      <w:lvlJc w:val="left"/>
      <w:pPr>
        <w:ind w:left="3600" w:hanging="360"/>
      </w:pPr>
      <w:rPr>
        <w:rFonts w:ascii="Symbol" w:hAnsi="Symbol" w:hint="default"/>
      </w:rPr>
    </w:lvl>
    <w:lvl w:ilvl="1" w:tplc="38090003" w:tentative="1">
      <w:start w:val="1"/>
      <w:numFmt w:val="bullet"/>
      <w:lvlText w:val="o"/>
      <w:lvlJc w:val="left"/>
      <w:pPr>
        <w:ind w:left="4320" w:hanging="360"/>
      </w:pPr>
      <w:rPr>
        <w:rFonts w:ascii="Courier New" w:hAnsi="Courier New" w:cs="Courier New" w:hint="default"/>
      </w:rPr>
    </w:lvl>
    <w:lvl w:ilvl="2" w:tplc="38090005" w:tentative="1">
      <w:start w:val="1"/>
      <w:numFmt w:val="bullet"/>
      <w:lvlText w:val=""/>
      <w:lvlJc w:val="left"/>
      <w:pPr>
        <w:ind w:left="5040" w:hanging="360"/>
      </w:pPr>
      <w:rPr>
        <w:rFonts w:ascii="Wingdings" w:hAnsi="Wingdings" w:hint="default"/>
      </w:rPr>
    </w:lvl>
    <w:lvl w:ilvl="3" w:tplc="38090001" w:tentative="1">
      <w:start w:val="1"/>
      <w:numFmt w:val="bullet"/>
      <w:lvlText w:val=""/>
      <w:lvlJc w:val="left"/>
      <w:pPr>
        <w:ind w:left="5760" w:hanging="360"/>
      </w:pPr>
      <w:rPr>
        <w:rFonts w:ascii="Symbol" w:hAnsi="Symbol" w:hint="default"/>
      </w:rPr>
    </w:lvl>
    <w:lvl w:ilvl="4" w:tplc="38090003" w:tentative="1">
      <w:start w:val="1"/>
      <w:numFmt w:val="bullet"/>
      <w:lvlText w:val="o"/>
      <w:lvlJc w:val="left"/>
      <w:pPr>
        <w:ind w:left="6480" w:hanging="360"/>
      </w:pPr>
      <w:rPr>
        <w:rFonts w:ascii="Courier New" w:hAnsi="Courier New" w:cs="Courier New" w:hint="default"/>
      </w:rPr>
    </w:lvl>
    <w:lvl w:ilvl="5" w:tplc="38090005" w:tentative="1">
      <w:start w:val="1"/>
      <w:numFmt w:val="bullet"/>
      <w:lvlText w:val=""/>
      <w:lvlJc w:val="left"/>
      <w:pPr>
        <w:ind w:left="7200" w:hanging="360"/>
      </w:pPr>
      <w:rPr>
        <w:rFonts w:ascii="Wingdings" w:hAnsi="Wingdings" w:hint="default"/>
      </w:rPr>
    </w:lvl>
    <w:lvl w:ilvl="6" w:tplc="38090001" w:tentative="1">
      <w:start w:val="1"/>
      <w:numFmt w:val="bullet"/>
      <w:lvlText w:val=""/>
      <w:lvlJc w:val="left"/>
      <w:pPr>
        <w:ind w:left="7920" w:hanging="360"/>
      </w:pPr>
      <w:rPr>
        <w:rFonts w:ascii="Symbol" w:hAnsi="Symbol" w:hint="default"/>
      </w:rPr>
    </w:lvl>
    <w:lvl w:ilvl="7" w:tplc="38090003" w:tentative="1">
      <w:start w:val="1"/>
      <w:numFmt w:val="bullet"/>
      <w:lvlText w:val="o"/>
      <w:lvlJc w:val="left"/>
      <w:pPr>
        <w:ind w:left="8640" w:hanging="360"/>
      </w:pPr>
      <w:rPr>
        <w:rFonts w:ascii="Courier New" w:hAnsi="Courier New" w:cs="Courier New" w:hint="default"/>
      </w:rPr>
    </w:lvl>
    <w:lvl w:ilvl="8" w:tplc="38090005" w:tentative="1">
      <w:start w:val="1"/>
      <w:numFmt w:val="bullet"/>
      <w:lvlText w:val=""/>
      <w:lvlJc w:val="left"/>
      <w:pPr>
        <w:ind w:left="9360" w:hanging="360"/>
      </w:pPr>
      <w:rPr>
        <w:rFonts w:ascii="Wingdings" w:hAnsi="Wingdings" w:hint="default"/>
      </w:rPr>
    </w:lvl>
  </w:abstractNum>
  <w:abstractNum w:abstractNumId="14" w15:restartNumberingAfterBreak="0">
    <w:nsid w:val="15AC0A2F"/>
    <w:multiLevelType w:val="hybridMultilevel"/>
    <w:tmpl w:val="DC8EB820"/>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168A71F8"/>
    <w:multiLevelType w:val="hybridMultilevel"/>
    <w:tmpl w:val="205CD8AE"/>
    <w:lvl w:ilvl="0" w:tplc="38090001">
      <w:start w:val="1"/>
      <w:numFmt w:val="bullet"/>
      <w:lvlText w:val=""/>
      <w:lvlJc w:val="left"/>
      <w:pPr>
        <w:ind w:left="2563" w:hanging="360"/>
      </w:pPr>
      <w:rPr>
        <w:rFonts w:ascii="Symbol" w:hAnsi="Symbol" w:hint="default"/>
      </w:r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16" w15:restartNumberingAfterBreak="0">
    <w:nsid w:val="18EE06ED"/>
    <w:multiLevelType w:val="hybridMultilevel"/>
    <w:tmpl w:val="B2167308"/>
    <w:lvl w:ilvl="0" w:tplc="38090017">
      <w:start w:val="1"/>
      <w:numFmt w:val="lowerLetter"/>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7" w15:restartNumberingAfterBreak="0">
    <w:nsid w:val="190F0D65"/>
    <w:multiLevelType w:val="hybridMultilevel"/>
    <w:tmpl w:val="FF668EE8"/>
    <w:lvl w:ilvl="0" w:tplc="38090001">
      <w:start w:val="1"/>
      <w:numFmt w:val="bullet"/>
      <w:lvlText w:val=""/>
      <w:lvlJc w:val="left"/>
      <w:pPr>
        <w:ind w:left="1146" w:hanging="360"/>
      </w:pPr>
      <w:rPr>
        <w:rFonts w:ascii="Symbol" w:hAnsi="Symbol" w:hint="default"/>
        <w:i w:val="0"/>
        <w:iCs w:val="0"/>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8" w15:restartNumberingAfterBreak="0">
    <w:nsid w:val="1A12513D"/>
    <w:multiLevelType w:val="hybridMultilevel"/>
    <w:tmpl w:val="9AF64DE6"/>
    <w:lvl w:ilvl="0" w:tplc="38090017">
      <w:start w:val="1"/>
      <w:numFmt w:val="lowerLetter"/>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9" w15:restartNumberingAfterBreak="0">
    <w:nsid w:val="1A991B7F"/>
    <w:multiLevelType w:val="multilevel"/>
    <w:tmpl w:val="FB3A7632"/>
    <w:lvl w:ilvl="0">
      <w:start w:val="1"/>
      <w:numFmt w:val="decimal"/>
      <w:lvlText w:val="%1."/>
      <w:lvlJc w:val="left"/>
      <w:pPr>
        <w:ind w:left="720" w:hanging="360"/>
      </w:pPr>
      <w:rPr>
        <w:rFonts w:hint="default"/>
      </w:rPr>
    </w:lvl>
    <w:lvl w:ilvl="1">
      <w:start w:val="2"/>
      <w:numFmt w:val="decimal"/>
      <w:isLgl/>
      <w:lvlText w:val="%1.%2"/>
      <w:lvlJc w:val="left"/>
      <w:pPr>
        <w:ind w:left="1020"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20" w15:restartNumberingAfterBreak="0">
    <w:nsid w:val="1DDC2778"/>
    <w:multiLevelType w:val="hybridMultilevel"/>
    <w:tmpl w:val="A9F48928"/>
    <w:lvl w:ilvl="0" w:tplc="4AAE7352">
      <w:start w:val="1"/>
      <w:numFmt w:val="decimal"/>
      <w:lvlText w:val="%1."/>
      <w:lvlJc w:val="left"/>
      <w:pPr>
        <w:ind w:left="1146" w:hanging="360"/>
      </w:pPr>
      <w:rPr>
        <w:rFonts w:ascii="Times New Roman" w:hAnsi="Times New Roman" w:cs="Times New Roman" w:hint="default"/>
        <w:b w:val="0"/>
        <w:bCs w:val="0"/>
        <w:sz w:val="24"/>
        <w:szCs w:val="24"/>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1" w15:restartNumberingAfterBreak="0">
    <w:nsid w:val="1DF31F85"/>
    <w:multiLevelType w:val="multilevel"/>
    <w:tmpl w:val="F5F0BB4C"/>
    <w:lvl w:ilvl="0">
      <w:start w:val="1"/>
      <w:numFmt w:val="upperRoman"/>
      <w:suff w:val="nothing"/>
      <w:lvlText w:val="BAB %1"/>
      <w:lvlJc w:val="left"/>
      <w:pPr>
        <w:ind w:left="3905" w:hanging="360"/>
      </w:pPr>
      <w:rPr>
        <w:rFonts w:ascii="Times New Roman" w:hAnsi="Times New Roman" w:hint="default"/>
        <w:b/>
        <w:i w:val="0"/>
        <w:sz w:val="24"/>
      </w:rPr>
    </w:lvl>
    <w:lvl w:ilvl="1">
      <w:start w:val="1"/>
      <w:numFmt w:val="decimal"/>
      <w:pStyle w:val="Heading2"/>
      <w:isLgl/>
      <w:suff w:val="space"/>
      <w:lvlText w:val="%1.%2"/>
      <w:lvlJc w:val="left"/>
      <w:pPr>
        <w:ind w:left="4265" w:hanging="360"/>
      </w:pPr>
      <w:rPr>
        <w:rFonts w:ascii="Times New Roman" w:hAnsi="Times New Roman" w:hint="default"/>
      </w:rPr>
    </w:lvl>
    <w:lvl w:ilvl="2">
      <w:start w:val="1"/>
      <w:numFmt w:val="decimal"/>
      <w:pStyle w:val="Heading3"/>
      <w:isLgl/>
      <w:suff w:val="space"/>
      <w:lvlText w:val="%1.%2.%3"/>
      <w:lvlJc w:val="left"/>
      <w:pPr>
        <w:ind w:left="360" w:hanging="360"/>
      </w:pPr>
      <w:rPr>
        <w:rFonts w:ascii="Times New Roman" w:hAnsi="Times New Roman" w:hint="default"/>
        <w:b/>
        <w:i w:val="0"/>
        <w:color w:val="auto"/>
        <w:sz w:val="24"/>
      </w:rPr>
    </w:lvl>
    <w:lvl w:ilvl="3">
      <w:start w:val="1"/>
      <w:numFmt w:val="decimal"/>
      <w:pStyle w:val="Heading4"/>
      <w:isLgl/>
      <w:suff w:val="space"/>
      <w:lvlText w:val="%1.%2.%3.%4"/>
      <w:lvlJc w:val="left"/>
      <w:pPr>
        <w:ind w:left="4985" w:hanging="360"/>
      </w:pPr>
      <w:rPr>
        <w:rFonts w:hint="default"/>
        <w:i w:val="0"/>
        <w:iCs/>
      </w:rPr>
    </w:lvl>
    <w:lvl w:ilvl="4">
      <w:start w:val="1"/>
      <w:numFmt w:val="lowerLetter"/>
      <w:lvlText w:val="(%5)"/>
      <w:lvlJc w:val="left"/>
      <w:pPr>
        <w:ind w:left="5345" w:hanging="360"/>
      </w:pPr>
      <w:rPr>
        <w:rFonts w:hint="default"/>
      </w:rPr>
    </w:lvl>
    <w:lvl w:ilvl="5">
      <w:start w:val="1"/>
      <w:numFmt w:val="lowerRoman"/>
      <w:lvlText w:val="(%6)"/>
      <w:lvlJc w:val="left"/>
      <w:pPr>
        <w:ind w:left="5705" w:hanging="360"/>
      </w:pPr>
      <w:rPr>
        <w:rFonts w:hint="default"/>
      </w:rPr>
    </w:lvl>
    <w:lvl w:ilvl="6">
      <w:start w:val="1"/>
      <w:numFmt w:val="decimal"/>
      <w:lvlText w:val="%7."/>
      <w:lvlJc w:val="left"/>
      <w:pPr>
        <w:ind w:left="6065" w:hanging="360"/>
      </w:pPr>
      <w:rPr>
        <w:rFonts w:hint="default"/>
      </w:rPr>
    </w:lvl>
    <w:lvl w:ilvl="7">
      <w:start w:val="1"/>
      <w:numFmt w:val="lowerLetter"/>
      <w:lvlText w:val="%8."/>
      <w:lvlJc w:val="left"/>
      <w:pPr>
        <w:ind w:left="6740" w:hanging="360"/>
      </w:pPr>
      <w:rPr>
        <w:rFonts w:hint="default"/>
        <w:b w:val="0"/>
      </w:rPr>
    </w:lvl>
    <w:lvl w:ilvl="8">
      <w:start w:val="1"/>
      <w:numFmt w:val="lowerRoman"/>
      <w:lvlText w:val="%9."/>
      <w:lvlJc w:val="left"/>
      <w:pPr>
        <w:ind w:left="6785" w:hanging="360"/>
      </w:pPr>
      <w:rPr>
        <w:rFonts w:hint="default"/>
      </w:rPr>
    </w:lvl>
  </w:abstractNum>
  <w:abstractNum w:abstractNumId="22" w15:restartNumberingAfterBreak="0">
    <w:nsid w:val="1E1D7506"/>
    <w:multiLevelType w:val="hybridMultilevel"/>
    <w:tmpl w:val="56F090FC"/>
    <w:lvl w:ilvl="0" w:tplc="38090017">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3" w15:restartNumberingAfterBreak="0">
    <w:nsid w:val="1E277D2B"/>
    <w:multiLevelType w:val="hybridMultilevel"/>
    <w:tmpl w:val="56603466"/>
    <w:lvl w:ilvl="0" w:tplc="3809000F">
      <w:start w:val="1"/>
      <w:numFmt w:val="decimal"/>
      <w:lvlText w:val="%1."/>
      <w:lvlJc w:val="left"/>
      <w:pPr>
        <w:ind w:left="262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22043A86"/>
    <w:multiLevelType w:val="hybridMultilevel"/>
    <w:tmpl w:val="81145568"/>
    <w:lvl w:ilvl="0" w:tplc="38090019">
      <w:start w:val="1"/>
      <w:numFmt w:val="low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 w15:restartNumberingAfterBreak="0">
    <w:nsid w:val="24C00311"/>
    <w:multiLevelType w:val="hybridMultilevel"/>
    <w:tmpl w:val="A7F87328"/>
    <w:lvl w:ilvl="0" w:tplc="B21EE028">
      <w:start w:val="1"/>
      <w:numFmt w:val="decimal"/>
      <w:lvlText w:val="5.1.%1"/>
      <w:lvlJc w:val="left"/>
      <w:pPr>
        <w:ind w:left="720" w:hanging="360"/>
      </w:pPr>
      <w:rPr>
        <w:rFonts w:ascii="Times New Roman" w:hAnsi="Times New Roman" w:cs="Times New Roman" w:hint="default"/>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258172B5"/>
    <w:multiLevelType w:val="hybridMultilevel"/>
    <w:tmpl w:val="0094AB9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277F6E45"/>
    <w:multiLevelType w:val="hybridMultilevel"/>
    <w:tmpl w:val="B1A2367C"/>
    <w:lvl w:ilvl="0" w:tplc="38090017">
      <w:start w:val="1"/>
      <w:numFmt w:val="lowerLetter"/>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8" w15:restartNumberingAfterBreak="0">
    <w:nsid w:val="28626197"/>
    <w:multiLevelType w:val="hybridMultilevel"/>
    <w:tmpl w:val="2E32812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290A2E6F"/>
    <w:multiLevelType w:val="hybridMultilevel"/>
    <w:tmpl w:val="05E8E45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29A84FAF"/>
    <w:multiLevelType w:val="hybridMultilevel"/>
    <w:tmpl w:val="2E2E03CA"/>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15:restartNumberingAfterBreak="0">
    <w:nsid w:val="2A374885"/>
    <w:multiLevelType w:val="hybridMultilevel"/>
    <w:tmpl w:val="56603466"/>
    <w:lvl w:ilvl="0" w:tplc="3809000F">
      <w:start w:val="1"/>
      <w:numFmt w:val="decimal"/>
      <w:lvlText w:val="%1."/>
      <w:lvlJc w:val="left"/>
      <w:pPr>
        <w:ind w:left="262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2B1167A3"/>
    <w:multiLevelType w:val="hybridMultilevel"/>
    <w:tmpl w:val="394CA042"/>
    <w:lvl w:ilvl="0" w:tplc="38090011">
      <w:start w:val="1"/>
      <w:numFmt w:val="decimal"/>
      <w:lvlText w:val="%1)"/>
      <w:lvlJc w:val="left"/>
      <w:pPr>
        <w:ind w:left="2563" w:hanging="360"/>
      </w:p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33" w15:restartNumberingAfterBreak="0">
    <w:nsid w:val="2C3C3C05"/>
    <w:multiLevelType w:val="hybridMultilevel"/>
    <w:tmpl w:val="8CE825D6"/>
    <w:lvl w:ilvl="0" w:tplc="38090001">
      <w:start w:val="1"/>
      <w:numFmt w:val="bullet"/>
      <w:lvlText w:val=""/>
      <w:lvlJc w:val="left"/>
      <w:pPr>
        <w:ind w:left="2563" w:hanging="360"/>
      </w:pPr>
      <w:rPr>
        <w:rFonts w:ascii="Symbol" w:hAnsi="Symbol" w:hint="default"/>
      </w:r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34" w15:restartNumberingAfterBreak="0">
    <w:nsid w:val="2D1D60DD"/>
    <w:multiLevelType w:val="hybridMultilevel"/>
    <w:tmpl w:val="566034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2E8E4C02"/>
    <w:multiLevelType w:val="hybridMultilevel"/>
    <w:tmpl w:val="20E2ED40"/>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2F2027F0"/>
    <w:multiLevelType w:val="hybridMultilevel"/>
    <w:tmpl w:val="D14AA7CA"/>
    <w:lvl w:ilvl="0" w:tplc="A2123CE2">
      <w:start w:val="1"/>
      <w:numFmt w:val="decimal"/>
      <w:lvlText w:val="%1)"/>
      <w:lvlJc w:val="left"/>
      <w:pPr>
        <w:ind w:left="2563" w:hanging="360"/>
      </w:pPr>
      <w:rPr>
        <w:b w:val="0"/>
        <w:bCs w:val="0"/>
      </w:r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37" w15:restartNumberingAfterBreak="0">
    <w:nsid w:val="30A90093"/>
    <w:multiLevelType w:val="multilevel"/>
    <w:tmpl w:val="5B568520"/>
    <w:lvl w:ilvl="0">
      <w:start w:val="1"/>
      <w:numFmt w:val="decimal"/>
      <w:lvlText w:val="%1."/>
      <w:lvlJc w:val="left"/>
      <w:pPr>
        <w:ind w:left="720" w:hanging="360"/>
      </w:pPr>
      <w:rPr>
        <w:rFonts w:hint="default"/>
      </w:rPr>
    </w:lvl>
    <w:lvl w:ilvl="1">
      <w:start w:val="1"/>
      <w:numFmt w:val="decimal"/>
      <w:isLgl/>
      <w:lvlText w:val="%1.%2."/>
      <w:lvlJc w:val="left"/>
      <w:pPr>
        <w:ind w:left="1003" w:hanging="540"/>
      </w:pPr>
      <w:rPr>
        <w:rFonts w:hint="default"/>
        <w:color w:val="000000" w:themeColor="text1"/>
      </w:rPr>
    </w:lvl>
    <w:lvl w:ilvl="2">
      <w:start w:val="1"/>
      <w:numFmt w:val="decimal"/>
      <w:isLgl/>
      <w:lvlText w:val="%1.%2.%3."/>
      <w:lvlJc w:val="left"/>
      <w:pPr>
        <w:ind w:left="1286" w:hanging="720"/>
      </w:pPr>
      <w:rPr>
        <w:rFonts w:hint="default"/>
        <w:color w:val="000000" w:themeColor="text1"/>
      </w:rPr>
    </w:lvl>
    <w:lvl w:ilvl="3">
      <w:start w:val="1"/>
      <w:numFmt w:val="decimal"/>
      <w:isLgl/>
      <w:lvlText w:val="%1.%2.%3.%4."/>
      <w:lvlJc w:val="left"/>
      <w:pPr>
        <w:ind w:left="1389" w:hanging="720"/>
      </w:pPr>
      <w:rPr>
        <w:rFonts w:hint="default"/>
        <w:color w:val="000000" w:themeColor="text1"/>
      </w:rPr>
    </w:lvl>
    <w:lvl w:ilvl="4">
      <w:start w:val="1"/>
      <w:numFmt w:val="decimal"/>
      <w:isLgl/>
      <w:lvlText w:val="%1.%2.%3.%4.%5."/>
      <w:lvlJc w:val="left"/>
      <w:pPr>
        <w:ind w:left="1852" w:hanging="1080"/>
      </w:pPr>
      <w:rPr>
        <w:rFonts w:hint="default"/>
        <w:color w:val="000000" w:themeColor="text1"/>
      </w:rPr>
    </w:lvl>
    <w:lvl w:ilvl="5">
      <w:start w:val="1"/>
      <w:numFmt w:val="decimal"/>
      <w:isLgl/>
      <w:lvlText w:val="%1.%2.%3.%4.%5.%6."/>
      <w:lvlJc w:val="left"/>
      <w:pPr>
        <w:ind w:left="1955" w:hanging="1080"/>
      </w:pPr>
      <w:rPr>
        <w:rFonts w:hint="default"/>
        <w:color w:val="000000" w:themeColor="text1"/>
      </w:rPr>
    </w:lvl>
    <w:lvl w:ilvl="6">
      <w:start w:val="1"/>
      <w:numFmt w:val="decimal"/>
      <w:isLgl/>
      <w:lvlText w:val="%1.%2.%3.%4.%5.%6.%7."/>
      <w:lvlJc w:val="left"/>
      <w:pPr>
        <w:ind w:left="2418" w:hanging="1440"/>
      </w:pPr>
      <w:rPr>
        <w:rFonts w:hint="default"/>
        <w:color w:val="000000" w:themeColor="text1"/>
      </w:rPr>
    </w:lvl>
    <w:lvl w:ilvl="7">
      <w:start w:val="1"/>
      <w:numFmt w:val="decimal"/>
      <w:isLgl/>
      <w:lvlText w:val="%1.%2.%3.%4.%5.%6.%7.%8."/>
      <w:lvlJc w:val="left"/>
      <w:pPr>
        <w:ind w:left="2521" w:hanging="1440"/>
      </w:pPr>
      <w:rPr>
        <w:rFonts w:hint="default"/>
        <w:color w:val="000000" w:themeColor="text1"/>
      </w:rPr>
    </w:lvl>
    <w:lvl w:ilvl="8">
      <w:start w:val="1"/>
      <w:numFmt w:val="decimal"/>
      <w:isLgl/>
      <w:lvlText w:val="%1.%2.%3.%4.%5.%6.%7.%8.%9."/>
      <w:lvlJc w:val="left"/>
      <w:pPr>
        <w:ind w:left="2984" w:hanging="1800"/>
      </w:pPr>
      <w:rPr>
        <w:rFonts w:hint="default"/>
        <w:color w:val="000000" w:themeColor="text1"/>
      </w:rPr>
    </w:lvl>
  </w:abstractNum>
  <w:abstractNum w:abstractNumId="38" w15:restartNumberingAfterBreak="0">
    <w:nsid w:val="326F14EE"/>
    <w:multiLevelType w:val="hybridMultilevel"/>
    <w:tmpl w:val="20E2ED40"/>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38A56343"/>
    <w:multiLevelType w:val="hybridMultilevel"/>
    <w:tmpl w:val="7E46C6B0"/>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40" w15:restartNumberingAfterBreak="0">
    <w:nsid w:val="39204658"/>
    <w:multiLevelType w:val="multilevel"/>
    <w:tmpl w:val="9E78E508"/>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1" w15:restartNumberingAfterBreak="0">
    <w:nsid w:val="39830CA0"/>
    <w:multiLevelType w:val="hybridMultilevel"/>
    <w:tmpl w:val="56F090FC"/>
    <w:lvl w:ilvl="0" w:tplc="38090017">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2" w15:restartNumberingAfterBreak="0">
    <w:nsid w:val="3CF9560E"/>
    <w:multiLevelType w:val="hybridMultilevel"/>
    <w:tmpl w:val="4F82ACF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3" w15:restartNumberingAfterBreak="0">
    <w:nsid w:val="3D0103B7"/>
    <w:multiLevelType w:val="hybridMultilevel"/>
    <w:tmpl w:val="559C9786"/>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4" w15:restartNumberingAfterBreak="0">
    <w:nsid w:val="3D2C0CE4"/>
    <w:multiLevelType w:val="hybridMultilevel"/>
    <w:tmpl w:val="967C9434"/>
    <w:lvl w:ilvl="0" w:tplc="38090001">
      <w:start w:val="1"/>
      <w:numFmt w:val="bullet"/>
      <w:lvlText w:val=""/>
      <w:lvlJc w:val="left"/>
      <w:pPr>
        <w:ind w:left="3272" w:hanging="360"/>
      </w:pPr>
      <w:rPr>
        <w:rFonts w:ascii="Symbol" w:hAnsi="Symbol" w:hint="default"/>
      </w:rPr>
    </w:lvl>
    <w:lvl w:ilvl="1" w:tplc="38090003" w:tentative="1">
      <w:start w:val="1"/>
      <w:numFmt w:val="bullet"/>
      <w:lvlText w:val="o"/>
      <w:lvlJc w:val="left"/>
      <w:pPr>
        <w:ind w:left="3992" w:hanging="360"/>
      </w:pPr>
      <w:rPr>
        <w:rFonts w:ascii="Courier New" w:hAnsi="Courier New" w:cs="Courier New" w:hint="default"/>
      </w:rPr>
    </w:lvl>
    <w:lvl w:ilvl="2" w:tplc="38090005" w:tentative="1">
      <w:start w:val="1"/>
      <w:numFmt w:val="bullet"/>
      <w:lvlText w:val=""/>
      <w:lvlJc w:val="left"/>
      <w:pPr>
        <w:ind w:left="4712" w:hanging="360"/>
      </w:pPr>
      <w:rPr>
        <w:rFonts w:ascii="Wingdings" w:hAnsi="Wingdings" w:hint="default"/>
      </w:rPr>
    </w:lvl>
    <w:lvl w:ilvl="3" w:tplc="38090001" w:tentative="1">
      <w:start w:val="1"/>
      <w:numFmt w:val="bullet"/>
      <w:lvlText w:val=""/>
      <w:lvlJc w:val="left"/>
      <w:pPr>
        <w:ind w:left="5432" w:hanging="360"/>
      </w:pPr>
      <w:rPr>
        <w:rFonts w:ascii="Symbol" w:hAnsi="Symbol" w:hint="default"/>
      </w:rPr>
    </w:lvl>
    <w:lvl w:ilvl="4" w:tplc="38090003" w:tentative="1">
      <w:start w:val="1"/>
      <w:numFmt w:val="bullet"/>
      <w:lvlText w:val="o"/>
      <w:lvlJc w:val="left"/>
      <w:pPr>
        <w:ind w:left="6152" w:hanging="360"/>
      </w:pPr>
      <w:rPr>
        <w:rFonts w:ascii="Courier New" w:hAnsi="Courier New" w:cs="Courier New" w:hint="default"/>
      </w:rPr>
    </w:lvl>
    <w:lvl w:ilvl="5" w:tplc="38090005" w:tentative="1">
      <w:start w:val="1"/>
      <w:numFmt w:val="bullet"/>
      <w:lvlText w:val=""/>
      <w:lvlJc w:val="left"/>
      <w:pPr>
        <w:ind w:left="6872" w:hanging="360"/>
      </w:pPr>
      <w:rPr>
        <w:rFonts w:ascii="Wingdings" w:hAnsi="Wingdings" w:hint="default"/>
      </w:rPr>
    </w:lvl>
    <w:lvl w:ilvl="6" w:tplc="38090001" w:tentative="1">
      <w:start w:val="1"/>
      <w:numFmt w:val="bullet"/>
      <w:lvlText w:val=""/>
      <w:lvlJc w:val="left"/>
      <w:pPr>
        <w:ind w:left="7592" w:hanging="360"/>
      </w:pPr>
      <w:rPr>
        <w:rFonts w:ascii="Symbol" w:hAnsi="Symbol" w:hint="default"/>
      </w:rPr>
    </w:lvl>
    <w:lvl w:ilvl="7" w:tplc="38090003" w:tentative="1">
      <w:start w:val="1"/>
      <w:numFmt w:val="bullet"/>
      <w:lvlText w:val="o"/>
      <w:lvlJc w:val="left"/>
      <w:pPr>
        <w:ind w:left="8312" w:hanging="360"/>
      </w:pPr>
      <w:rPr>
        <w:rFonts w:ascii="Courier New" w:hAnsi="Courier New" w:cs="Courier New" w:hint="default"/>
      </w:rPr>
    </w:lvl>
    <w:lvl w:ilvl="8" w:tplc="38090005" w:tentative="1">
      <w:start w:val="1"/>
      <w:numFmt w:val="bullet"/>
      <w:lvlText w:val=""/>
      <w:lvlJc w:val="left"/>
      <w:pPr>
        <w:ind w:left="9032" w:hanging="360"/>
      </w:pPr>
      <w:rPr>
        <w:rFonts w:ascii="Wingdings" w:hAnsi="Wingdings" w:hint="default"/>
      </w:rPr>
    </w:lvl>
  </w:abstractNum>
  <w:abstractNum w:abstractNumId="45" w15:restartNumberingAfterBreak="0">
    <w:nsid w:val="3F7649BA"/>
    <w:multiLevelType w:val="hybridMultilevel"/>
    <w:tmpl w:val="B1A2367C"/>
    <w:lvl w:ilvl="0" w:tplc="38090017">
      <w:start w:val="1"/>
      <w:numFmt w:val="lowerLetter"/>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46" w15:restartNumberingAfterBreak="0">
    <w:nsid w:val="3F845F1E"/>
    <w:multiLevelType w:val="hybridMultilevel"/>
    <w:tmpl w:val="B4E8D50A"/>
    <w:lvl w:ilvl="0" w:tplc="38090011">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47" w15:restartNumberingAfterBreak="0">
    <w:nsid w:val="3FA6128F"/>
    <w:multiLevelType w:val="hybridMultilevel"/>
    <w:tmpl w:val="3246F17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4092721F"/>
    <w:multiLevelType w:val="hybridMultilevel"/>
    <w:tmpl w:val="C860A876"/>
    <w:lvl w:ilvl="0" w:tplc="495CD146">
      <w:start w:val="1"/>
      <w:numFmt w:val="decimal"/>
      <w:lvlText w:val="4.%1"/>
      <w:lvlJc w:val="left"/>
      <w:pPr>
        <w:ind w:left="3615" w:hanging="360"/>
      </w:pPr>
      <w:rPr>
        <w:rFonts w:ascii="Times New Roman" w:hAnsi="Times New Roman" w:cs="Times New Roman" w:hint="default"/>
        <w:b/>
        <w:bCs w:val="0"/>
        <w:color w:val="auto"/>
        <w:sz w:val="24"/>
        <w:szCs w:val="24"/>
      </w:rPr>
    </w:lvl>
    <w:lvl w:ilvl="1" w:tplc="38090019" w:tentative="1">
      <w:start w:val="1"/>
      <w:numFmt w:val="lowerLetter"/>
      <w:lvlText w:val="%2."/>
      <w:lvlJc w:val="left"/>
      <w:pPr>
        <w:ind w:left="4335" w:hanging="360"/>
      </w:pPr>
    </w:lvl>
    <w:lvl w:ilvl="2" w:tplc="3809001B" w:tentative="1">
      <w:start w:val="1"/>
      <w:numFmt w:val="lowerRoman"/>
      <w:lvlText w:val="%3."/>
      <w:lvlJc w:val="right"/>
      <w:pPr>
        <w:ind w:left="5055" w:hanging="180"/>
      </w:pPr>
    </w:lvl>
    <w:lvl w:ilvl="3" w:tplc="3809000F" w:tentative="1">
      <w:start w:val="1"/>
      <w:numFmt w:val="decimal"/>
      <w:lvlText w:val="%4."/>
      <w:lvlJc w:val="left"/>
      <w:pPr>
        <w:ind w:left="5775" w:hanging="360"/>
      </w:pPr>
    </w:lvl>
    <w:lvl w:ilvl="4" w:tplc="38090019" w:tentative="1">
      <w:start w:val="1"/>
      <w:numFmt w:val="lowerLetter"/>
      <w:lvlText w:val="%5."/>
      <w:lvlJc w:val="left"/>
      <w:pPr>
        <w:ind w:left="6495" w:hanging="360"/>
      </w:pPr>
    </w:lvl>
    <w:lvl w:ilvl="5" w:tplc="3809001B" w:tentative="1">
      <w:start w:val="1"/>
      <w:numFmt w:val="lowerRoman"/>
      <w:lvlText w:val="%6."/>
      <w:lvlJc w:val="right"/>
      <w:pPr>
        <w:ind w:left="7215" w:hanging="180"/>
      </w:pPr>
    </w:lvl>
    <w:lvl w:ilvl="6" w:tplc="3809000F" w:tentative="1">
      <w:start w:val="1"/>
      <w:numFmt w:val="decimal"/>
      <w:lvlText w:val="%7."/>
      <w:lvlJc w:val="left"/>
      <w:pPr>
        <w:ind w:left="7935" w:hanging="360"/>
      </w:pPr>
    </w:lvl>
    <w:lvl w:ilvl="7" w:tplc="38090019" w:tentative="1">
      <w:start w:val="1"/>
      <w:numFmt w:val="lowerLetter"/>
      <w:lvlText w:val="%8."/>
      <w:lvlJc w:val="left"/>
      <w:pPr>
        <w:ind w:left="8655" w:hanging="360"/>
      </w:pPr>
    </w:lvl>
    <w:lvl w:ilvl="8" w:tplc="3809001B" w:tentative="1">
      <w:start w:val="1"/>
      <w:numFmt w:val="lowerRoman"/>
      <w:lvlText w:val="%9."/>
      <w:lvlJc w:val="right"/>
      <w:pPr>
        <w:ind w:left="9375" w:hanging="180"/>
      </w:pPr>
    </w:lvl>
  </w:abstractNum>
  <w:abstractNum w:abstractNumId="49" w15:restartNumberingAfterBreak="0">
    <w:nsid w:val="41DD7EC1"/>
    <w:multiLevelType w:val="hybridMultilevel"/>
    <w:tmpl w:val="568A58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45754B47"/>
    <w:multiLevelType w:val="hybridMultilevel"/>
    <w:tmpl w:val="39FC02C8"/>
    <w:lvl w:ilvl="0" w:tplc="38090001">
      <w:start w:val="1"/>
      <w:numFmt w:val="bullet"/>
      <w:lvlText w:val=""/>
      <w:lvlJc w:val="left"/>
      <w:pPr>
        <w:ind w:left="2705" w:hanging="360"/>
      </w:pPr>
      <w:rPr>
        <w:rFonts w:ascii="Symbol" w:hAnsi="Symbol" w:hint="default"/>
      </w:rPr>
    </w:lvl>
    <w:lvl w:ilvl="1" w:tplc="38090003" w:tentative="1">
      <w:start w:val="1"/>
      <w:numFmt w:val="bullet"/>
      <w:lvlText w:val="o"/>
      <w:lvlJc w:val="left"/>
      <w:pPr>
        <w:ind w:left="3425" w:hanging="360"/>
      </w:pPr>
      <w:rPr>
        <w:rFonts w:ascii="Courier New" w:hAnsi="Courier New" w:cs="Courier New" w:hint="default"/>
      </w:rPr>
    </w:lvl>
    <w:lvl w:ilvl="2" w:tplc="38090005" w:tentative="1">
      <w:start w:val="1"/>
      <w:numFmt w:val="bullet"/>
      <w:lvlText w:val=""/>
      <w:lvlJc w:val="left"/>
      <w:pPr>
        <w:ind w:left="4145" w:hanging="360"/>
      </w:pPr>
      <w:rPr>
        <w:rFonts w:ascii="Wingdings" w:hAnsi="Wingdings" w:hint="default"/>
      </w:rPr>
    </w:lvl>
    <w:lvl w:ilvl="3" w:tplc="38090001" w:tentative="1">
      <w:start w:val="1"/>
      <w:numFmt w:val="bullet"/>
      <w:lvlText w:val=""/>
      <w:lvlJc w:val="left"/>
      <w:pPr>
        <w:ind w:left="4865" w:hanging="360"/>
      </w:pPr>
      <w:rPr>
        <w:rFonts w:ascii="Symbol" w:hAnsi="Symbol" w:hint="default"/>
      </w:rPr>
    </w:lvl>
    <w:lvl w:ilvl="4" w:tplc="38090003" w:tentative="1">
      <w:start w:val="1"/>
      <w:numFmt w:val="bullet"/>
      <w:lvlText w:val="o"/>
      <w:lvlJc w:val="left"/>
      <w:pPr>
        <w:ind w:left="5585" w:hanging="360"/>
      </w:pPr>
      <w:rPr>
        <w:rFonts w:ascii="Courier New" w:hAnsi="Courier New" w:cs="Courier New" w:hint="default"/>
      </w:rPr>
    </w:lvl>
    <w:lvl w:ilvl="5" w:tplc="38090005" w:tentative="1">
      <w:start w:val="1"/>
      <w:numFmt w:val="bullet"/>
      <w:lvlText w:val=""/>
      <w:lvlJc w:val="left"/>
      <w:pPr>
        <w:ind w:left="6305" w:hanging="360"/>
      </w:pPr>
      <w:rPr>
        <w:rFonts w:ascii="Wingdings" w:hAnsi="Wingdings" w:hint="default"/>
      </w:rPr>
    </w:lvl>
    <w:lvl w:ilvl="6" w:tplc="38090001" w:tentative="1">
      <w:start w:val="1"/>
      <w:numFmt w:val="bullet"/>
      <w:lvlText w:val=""/>
      <w:lvlJc w:val="left"/>
      <w:pPr>
        <w:ind w:left="7025" w:hanging="360"/>
      </w:pPr>
      <w:rPr>
        <w:rFonts w:ascii="Symbol" w:hAnsi="Symbol" w:hint="default"/>
      </w:rPr>
    </w:lvl>
    <w:lvl w:ilvl="7" w:tplc="38090003" w:tentative="1">
      <w:start w:val="1"/>
      <w:numFmt w:val="bullet"/>
      <w:lvlText w:val="o"/>
      <w:lvlJc w:val="left"/>
      <w:pPr>
        <w:ind w:left="7745" w:hanging="360"/>
      </w:pPr>
      <w:rPr>
        <w:rFonts w:ascii="Courier New" w:hAnsi="Courier New" w:cs="Courier New" w:hint="default"/>
      </w:rPr>
    </w:lvl>
    <w:lvl w:ilvl="8" w:tplc="38090005" w:tentative="1">
      <w:start w:val="1"/>
      <w:numFmt w:val="bullet"/>
      <w:lvlText w:val=""/>
      <w:lvlJc w:val="left"/>
      <w:pPr>
        <w:ind w:left="8465" w:hanging="360"/>
      </w:pPr>
      <w:rPr>
        <w:rFonts w:ascii="Wingdings" w:hAnsi="Wingdings" w:hint="default"/>
      </w:rPr>
    </w:lvl>
  </w:abstractNum>
  <w:abstractNum w:abstractNumId="51" w15:restartNumberingAfterBreak="0">
    <w:nsid w:val="470E3543"/>
    <w:multiLevelType w:val="hybridMultilevel"/>
    <w:tmpl w:val="16F04294"/>
    <w:lvl w:ilvl="0" w:tplc="38090017">
      <w:start w:val="1"/>
      <w:numFmt w:val="lowerLetter"/>
      <w:lvlText w:val="%1)"/>
      <w:lvlJc w:val="left"/>
      <w:pPr>
        <w:ind w:left="2563" w:hanging="360"/>
      </w:p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52" w15:restartNumberingAfterBreak="0">
    <w:nsid w:val="47F4309A"/>
    <w:multiLevelType w:val="hybridMultilevel"/>
    <w:tmpl w:val="94BC7FDE"/>
    <w:lvl w:ilvl="0" w:tplc="EC6A5A76">
      <w:start w:val="1"/>
      <w:numFmt w:val="decimal"/>
      <w:lvlText w:val="4.1.%1"/>
      <w:lvlJc w:val="left"/>
      <w:pPr>
        <w:ind w:left="780" w:hanging="360"/>
      </w:pPr>
      <w:rPr>
        <w:rFonts w:hint="default"/>
        <w:b/>
        <w:bCs w:val="0"/>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47FD08E1"/>
    <w:multiLevelType w:val="hybridMultilevel"/>
    <w:tmpl w:val="4A6688F6"/>
    <w:lvl w:ilvl="0" w:tplc="DB9ED2AE">
      <w:start w:val="1"/>
      <w:numFmt w:val="decimal"/>
      <w:lvlText w:val="%1)"/>
      <w:lvlJc w:val="left"/>
      <w:pPr>
        <w:ind w:left="1571" w:hanging="360"/>
      </w:pPr>
      <w:rPr>
        <w:rFonts w:hint="default"/>
        <w:i w:val="0"/>
        <w:iCs w:val="0"/>
      </w:rPr>
    </w:lvl>
    <w:lvl w:ilvl="1" w:tplc="38090003" w:tentative="1">
      <w:start w:val="1"/>
      <w:numFmt w:val="bullet"/>
      <w:lvlText w:val="o"/>
      <w:lvlJc w:val="left"/>
      <w:pPr>
        <w:ind w:left="2291" w:hanging="360"/>
      </w:pPr>
      <w:rPr>
        <w:rFonts w:ascii="Courier New" w:hAnsi="Courier New" w:cs="Courier New" w:hint="default"/>
      </w:rPr>
    </w:lvl>
    <w:lvl w:ilvl="2" w:tplc="38090005" w:tentative="1">
      <w:start w:val="1"/>
      <w:numFmt w:val="bullet"/>
      <w:lvlText w:val=""/>
      <w:lvlJc w:val="left"/>
      <w:pPr>
        <w:ind w:left="3011" w:hanging="360"/>
      </w:pPr>
      <w:rPr>
        <w:rFonts w:ascii="Wingdings" w:hAnsi="Wingdings" w:hint="default"/>
      </w:rPr>
    </w:lvl>
    <w:lvl w:ilvl="3" w:tplc="38090001" w:tentative="1">
      <w:start w:val="1"/>
      <w:numFmt w:val="bullet"/>
      <w:lvlText w:val=""/>
      <w:lvlJc w:val="left"/>
      <w:pPr>
        <w:ind w:left="3731" w:hanging="360"/>
      </w:pPr>
      <w:rPr>
        <w:rFonts w:ascii="Symbol" w:hAnsi="Symbol" w:hint="default"/>
      </w:rPr>
    </w:lvl>
    <w:lvl w:ilvl="4" w:tplc="38090003" w:tentative="1">
      <w:start w:val="1"/>
      <w:numFmt w:val="bullet"/>
      <w:lvlText w:val="o"/>
      <w:lvlJc w:val="left"/>
      <w:pPr>
        <w:ind w:left="4451" w:hanging="360"/>
      </w:pPr>
      <w:rPr>
        <w:rFonts w:ascii="Courier New" w:hAnsi="Courier New" w:cs="Courier New" w:hint="default"/>
      </w:rPr>
    </w:lvl>
    <w:lvl w:ilvl="5" w:tplc="38090005" w:tentative="1">
      <w:start w:val="1"/>
      <w:numFmt w:val="bullet"/>
      <w:lvlText w:val=""/>
      <w:lvlJc w:val="left"/>
      <w:pPr>
        <w:ind w:left="5171" w:hanging="360"/>
      </w:pPr>
      <w:rPr>
        <w:rFonts w:ascii="Wingdings" w:hAnsi="Wingdings" w:hint="default"/>
      </w:rPr>
    </w:lvl>
    <w:lvl w:ilvl="6" w:tplc="38090001" w:tentative="1">
      <w:start w:val="1"/>
      <w:numFmt w:val="bullet"/>
      <w:lvlText w:val=""/>
      <w:lvlJc w:val="left"/>
      <w:pPr>
        <w:ind w:left="5891" w:hanging="360"/>
      </w:pPr>
      <w:rPr>
        <w:rFonts w:ascii="Symbol" w:hAnsi="Symbol" w:hint="default"/>
      </w:rPr>
    </w:lvl>
    <w:lvl w:ilvl="7" w:tplc="38090003" w:tentative="1">
      <w:start w:val="1"/>
      <w:numFmt w:val="bullet"/>
      <w:lvlText w:val="o"/>
      <w:lvlJc w:val="left"/>
      <w:pPr>
        <w:ind w:left="6611" w:hanging="360"/>
      </w:pPr>
      <w:rPr>
        <w:rFonts w:ascii="Courier New" w:hAnsi="Courier New" w:cs="Courier New" w:hint="default"/>
      </w:rPr>
    </w:lvl>
    <w:lvl w:ilvl="8" w:tplc="38090005" w:tentative="1">
      <w:start w:val="1"/>
      <w:numFmt w:val="bullet"/>
      <w:lvlText w:val=""/>
      <w:lvlJc w:val="left"/>
      <w:pPr>
        <w:ind w:left="7331" w:hanging="360"/>
      </w:pPr>
      <w:rPr>
        <w:rFonts w:ascii="Wingdings" w:hAnsi="Wingdings" w:hint="default"/>
      </w:rPr>
    </w:lvl>
  </w:abstractNum>
  <w:abstractNum w:abstractNumId="54" w15:restartNumberingAfterBreak="0">
    <w:nsid w:val="48645B36"/>
    <w:multiLevelType w:val="hybridMultilevel"/>
    <w:tmpl w:val="7E46C6B0"/>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55" w15:restartNumberingAfterBreak="0">
    <w:nsid w:val="48F36632"/>
    <w:multiLevelType w:val="hybridMultilevel"/>
    <w:tmpl w:val="9F2E4BBA"/>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6" w15:restartNumberingAfterBreak="0">
    <w:nsid w:val="490A4129"/>
    <w:multiLevelType w:val="hybridMultilevel"/>
    <w:tmpl w:val="172A14BA"/>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57" w15:restartNumberingAfterBreak="0">
    <w:nsid w:val="497C4D64"/>
    <w:multiLevelType w:val="hybridMultilevel"/>
    <w:tmpl w:val="E30E3598"/>
    <w:lvl w:ilvl="0" w:tplc="64906108">
      <w:start w:val="1"/>
      <w:numFmt w:val="decimal"/>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4AAA188A"/>
    <w:multiLevelType w:val="hybridMultilevel"/>
    <w:tmpl w:val="4BAA3C2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4AAE2799"/>
    <w:multiLevelType w:val="hybridMultilevel"/>
    <w:tmpl w:val="0E1A7518"/>
    <w:lvl w:ilvl="0" w:tplc="64906108">
      <w:start w:val="1"/>
      <w:numFmt w:val="decimal"/>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4CD2496D"/>
    <w:multiLevelType w:val="hybridMultilevel"/>
    <w:tmpl w:val="56603466"/>
    <w:lvl w:ilvl="0" w:tplc="3809000F">
      <w:start w:val="1"/>
      <w:numFmt w:val="decimal"/>
      <w:lvlText w:val="%1."/>
      <w:lvlJc w:val="left"/>
      <w:pPr>
        <w:ind w:left="262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4E6A7333"/>
    <w:multiLevelType w:val="hybridMultilevel"/>
    <w:tmpl w:val="50A2C2C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2" w15:restartNumberingAfterBreak="0">
    <w:nsid w:val="4E9D1B59"/>
    <w:multiLevelType w:val="hybridMultilevel"/>
    <w:tmpl w:val="56603466"/>
    <w:lvl w:ilvl="0" w:tplc="3809000F">
      <w:start w:val="1"/>
      <w:numFmt w:val="decimal"/>
      <w:lvlText w:val="%1."/>
      <w:lvlJc w:val="left"/>
      <w:pPr>
        <w:ind w:left="262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4F6468AA"/>
    <w:multiLevelType w:val="hybridMultilevel"/>
    <w:tmpl w:val="566034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4FA83289"/>
    <w:multiLevelType w:val="hybridMultilevel"/>
    <w:tmpl w:val="56603466"/>
    <w:lvl w:ilvl="0" w:tplc="3809000F">
      <w:start w:val="1"/>
      <w:numFmt w:val="decimal"/>
      <w:lvlText w:val="%1."/>
      <w:lvlJc w:val="left"/>
      <w:pPr>
        <w:ind w:left="262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4FCE62EE"/>
    <w:multiLevelType w:val="hybridMultilevel"/>
    <w:tmpl w:val="F2C0642C"/>
    <w:lvl w:ilvl="0" w:tplc="38090011">
      <w:start w:val="1"/>
      <w:numFmt w:val="decimal"/>
      <w:lvlText w:val="%1)"/>
      <w:lvlJc w:val="left"/>
      <w:pPr>
        <w:ind w:left="1571" w:hanging="360"/>
      </w:pPr>
      <w:rPr>
        <w:rFonts w:hint="default"/>
      </w:rPr>
    </w:lvl>
    <w:lvl w:ilvl="1" w:tplc="38090003" w:tentative="1">
      <w:start w:val="1"/>
      <w:numFmt w:val="bullet"/>
      <w:lvlText w:val="o"/>
      <w:lvlJc w:val="left"/>
      <w:pPr>
        <w:ind w:left="2291" w:hanging="360"/>
      </w:pPr>
      <w:rPr>
        <w:rFonts w:ascii="Courier New" w:hAnsi="Courier New" w:cs="Courier New" w:hint="default"/>
      </w:rPr>
    </w:lvl>
    <w:lvl w:ilvl="2" w:tplc="38090005" w:tentative="1">
      <w:start w:val="1"/>
      <w:numFmt w:val="bullet"/>
      <w:lvlText w:val=""/>
      <w:lvlJc w:val="left"/>
      <w:pPr>
        <w:ind w:left="3011" w:hanging="360"/>
      </w:pPr>
      <w:rPr>
        <w:rFonts w:ascii="Wingdings" w:hAnsi="Wingdings" w:hint="default"/>
      </w:rPr>
    </w:lvl>
    <w:lvl w:ilvl="3" w:tplc="38090001" w:tentative="1">
      <w:start w:val="1"/>
      <w:numFmt w:val="bullet"/>
      <w:lvlText w:val=""/>
      <w:lvlJc w:val="left"/>
      <w:pPr>
        <w:ind w:left="3731" w:hanging="360"/>
      </w:pPr>
      <w:rPr>
        <w:rFonts w:ascii="Symbol" w:hAnsi="Symbol" w:hint="default"/>
      </w:rPr>
    </w:lvl>
    <w:lvl w:ilvl="4" w:tplc="38090003" w:tentative="1">
      <w:start w:val="1"/>
      <w:numFmt w:val="bullet"/>
      <w:lvlText w:val="o"/>
      <w:lvlJc w:val="left"/>
      <w:pPr>
        <w:ind w:left="4451" w:hanging="360"/>
      </w:pPr>
      <w:rPr>
        <w:rFonts w:ascii="Courier New" w:hAnsi="Courier New" w:cs="Courier New" w:hint="default"/>
      </w:rPr>
    </w:lvl>
    <w:lvl w:ilvl="5" w:tplc="38090005" w:tentative="1">
      <w:start w:val="1"/>
      <w:numFmt w:val="bullet"/>
      <w:lvlText w:val=""/>
      <w:lvlJc w:val="left"/>
      <w:pPr>
        <w:ind w:left="5171" w:hanging="360"/>
      </w:pPr>
      <w:rPr>
        <w:rFonts w:ascii="Wingdings" w:hAnsi="Wingdings" w:hint="default"/>
      </w:rPr>
    </w:lvl>
    <w:lvl w:ilvl="6" w:tplc="38090001" w:tentative="1">
      <w:start w:val="1"/>
      <w:numFmt w:val="bullet"/>
      <w:lvlText w:val=""/>
      <w:lvlJc w:val="left"/>
      <w:pPr>
        <w:ind w:left="5891" w:hanging="360"/>
      </w:pPr>
      <w:rPr>
        <w:rFonts w:ascii="Symbol" w:hAnsi="Symbol" w:hint="default"/>
      </w:rPr>
    </w:lvl>
    <w:lvl w:ilvl="7" w:tplc="38090003" w:tentative="1">
      <w:start w:val="1"/>
      <w:numFmt w:val="bullet"/>
      <w:lvlText w:val="o"/>
      <w:lvlJc w:val="left"/>
      <w:pPr>
        <w:ind w:left="6611" w:hanging="360"/>
      </w:pPr>
      <w:rPr>
        <w:rFonts w:ascii="Courier New" w:hAnsi="Courier New" w:cs="Courier New" w:hint="default"/>
      </w:rPr>
    </w:lvl>
    <w:lvl w:ilvl="8" w:tplc="38090005" w:tentative="1">
      <w:start w:val="1"/>
      <w:numFmt w:val="bullet"/>
      <w:lvlText w:val=""/>
      <w:lvlJc w:val="left"/>
      <w:pPr>
        <w:ind w:left="7331" w:hanging="360"/>
      </w:pPr>
      <w:rPr>
        <w:rFonts w:ascii="Wingdings" w:hAnsi="Wingdings" w:hint="default"/>
      </w:rPr>
    </w:lvl>
  </w:abstractNum>
  <w:abstractNum w:abstractNumId="66" w15:restartNumberingAfterBreak="0">
    <w:nsid w:val="501B6D29"/>
    <w:multiLevelType w:val="hybridMultilevel"/>
    <w:tmpl w:val="36BEA84A"/>
    <w:lvl w:ilvl="0" w:tplc="38090011">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67" w15:restartNumberingAfterBreak="0">
    <w:nsid w:val="503954F4"/>
    <w:multiLevelType w:val="hybridMultilevel"/>
    <w:tmpl w:val="C8E2179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8" w15:restartNumberingAfterBreak="0">
    <w:nsid w:val="50EF27F2"/>
    <w:multiLevelType w:val="hybridMultilevel"/>
    <w:tmpl w:val="81145568"/>
    <w:lvl w:ilvl="0" w:tplc="38090019">
      <w:start w:val="1"/>
      <w:numFmt w:val="low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9" w15:restartNumberingAfterBreak="0">
    <w:nsid w:val="573D1904"/>
    <w:multiLevelType w:val="hybridMultilevel"/>
    <w:tmpl w:val="56603466"/>
    <w:lvl w:ilvl="0" w:tplc="3809000F">
      <w:start w:val="1"/>
      <w:numFmt w:val="decimal"/>
      <w:lvlText w:val="%1."/>
      <w:lvlJc w:val="left"/>
      <w:pPr>
        <w:ind w:left="262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58C12E1D"/>
    <w:multiLevelType w:val="hybridMultilevel"/>
    <w:tmpl w:val="86FA915E"/>
    <w:lvl w:ilvl="0" w:tplc="38090011">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71" w15:restartNumberingAfterBreak="0">
    <w:nsid w:val="597D4D82"/>
    <w:multiLevelType w:val="hybridMultilevel"/>
    <w:tmpl w:val="930823D0"/>
    <w:lvl w:ilvl="0" w:tplc="38090001">
      <w:start w:val="1"/>
      <w:numFmt w:val="bullet"/>
      <w:lvlText w:val=""/>
      <w:lvlJc w:val="left"/>
      <w:pPr>
        <w:ind w:left="2880" w:hanging="360"/>
      </w:pPr>
      <w:rPr>
        <w:rFonts w:ascii="Symbol" w:hAnsi="Symbol"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72" w15:restartNumberingAfterBreak="0">
    <w:nsid w:val="59C64153"/>
    <w:multiLevelType w:val="hybridMultilevel"/>
    <w:tmpl w:val="90520C1A"/>
    <w:lvl w:ilvl="0" w:tplc="38090011">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73" w15:restartNumberingAfterBreak="0">
    <w:nsid w:val="5A2A46F2"/>
    <w:multiLevelType w:val="hybridMultilevel"/>
    <w:tmpl w:val="566034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5A4A1550"/>
    <w:multiLevelType w:val="hybridMultilevel"/>
    <w:tmpl w:val="56603466"/>
    <w:lvl w:ilvl="0" w:tplc="3809000F">
      <w:start w:val="1"/>
      <w:numFmt w:val="decimal"/>
      <w:lvlText w:val="%1."/>
      <w:lvlJc w:val="left"/>
      <w:pPr>
        <w:ind w:left="262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15:restartNumberingAfterBreak="0">
    <w:nsid w:val="5F087815"/>
    <w:multiLevelType w:val="hybridMultilevel"/>
    <w:tmpl w:val="10E0DC2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6" w15:restartNumberingAfterBreak="0">
    <w:nsid w:val="60817D9B"/>
    <w:multiLevelType w:val="hybridMultilevel"/>
    <w:tmpl w:val="F0C687C6"/>
    <w:lvl w:ilvl="0" w:tplc="63B0F334">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15:restartNumberingAfterBreak="0">
    <w:nsid w:val="62036831"/>
    <w:multiLevelType w:val="hybridMultilevel"/>
    <w:tmpl w:val="BBDEC1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8" w15:restartNumberingAfterBreak="0">
    <w:nsid w:val="622A2B75"/>
    <w:multiLevelType w:val="hybridMultilevel"/>
    <w:tmpl w:val="3246F17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15:restartNumberingAfterBreak="0">
    <w:nsid w:val="627F5C87"/>
    <w:multiLevelType w:val="hybridMultilevel"/>
    <w:tmpl w:val="3E42B89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0" w15:restartNumberingAfterBreak="0">
    <w:nsid w:val="631E429A"/>
    <w:multiLevelType w:val="hybridMultilevel"/>
    <w:tmpl w:val="56603466"/>
    <w:lvl w:ilvl="0" w:tplc="3809000F">
      <w:start w:val="1"/>
      <w:numFmt w:val="decimal"/>
      <w:lvlText w:val="%1."/>
      <w:lvlJc w:val="left"/>
      <w:pPr>
        <w:ind w:left="262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15:restartNumberingAfterBreak="0">
    <w:nsid w:val="6368656D"/>
    <w:multiLevelType w:val="hybridMultilevel"/>
    <w:tmpl w:val="A2E8369E"/>
    <w:lvl w:ilvl="0" w:tplc="38090001">
      <w:start w:val="1"/>
      <w:numFmt w:val="bullet"/>
      <w:lvlText w:val=""/>
      <w:lvlJc w:val="left"/>
      <w:pPr>
        <w:ind w:left="3272" w:hanging="360"/>
      </w:pPr>
      <w:rPr>
        <w:rFonts w:ascii="Symbol" w:hAnsi="Symbol" w:hint="default"/>
      </w:rPr>
    </w:lvl>
    <w:lvl w:ilvl="1" w:tplc="38090003" w:tentative="1">
      <w:start w:val="1"/>
      <w:numFmt w:val="bullet"/>
      <w:lvlText w:val="o"/>
      <w:lvlJc w:val="left"/>
      <w:pPr>
        <w:ind w:left="3992" w:hanging="360"/>
      </w:pPr>
      <w:rPr>
        <w:rFonts w:ascii="Courier New" w:hAnsi="Courier New" w:cs="Courier New" w:hint="default"/>
      </w:rPr>
    </w:lvl>
    <w:lvl w:ilvl="2" w:tplc="38090005" w:tentative="1">
      <w:start w:val="1"/>
      <w:numFmt w:val="bullet"/>
      <w:lvlText w:val=""/>
      <w:lvlJc w:val="left"/>
      <w:pPr>
        <w:ind w:left="4712" w:hanging="360"/>
      </w:pPr>
      <w:rPr>
        <w:rFonts w:ascii="Wingdings" w:hAnsi="Wingdings" w:hint="default"/>
      </w:rPr>
    </w:lvl>
    <w:lvl w:ilvl="3" w:tplc="38090001" w:tentative="1">
      <w:start w:val="1"/>
      <w:numFmt w:val="bullet"/>
      <w:lvlText w:val=""/>
      <w:lvlJc w:val="left"/>
      <w:pPr>
        <w:ind w:left="5432" w:hanging="360"/>
      </w:pPr>
      <w:rPr>
        <w:rFonts w:ascii="Symbol" w:hAnsi="Symbol" w:hint="default"/>
      </w:rPr>
    </w:lvl>
    <w:lvl w:ilvl="4" w:tplc="38090003" w:tentative="1">
      <w:start w:val="1"/>
      <w:numFmt w:val="bullet"/>
      <w:lvlText w:val="o"/>
      <w:lvlJc w:val="left"/>
      <w:pPr>
        <w:ind w:left="6152" w:hanging="360"/>
      </w:pPr>
      <w:rPr>
        <w:rFonts w:ascii="Courier New" w:hAnsi="Courier New" w:cs="Courier New" w:hint="default"/>
      </w:rPr>
    </w:lvl>
    <w:lvl w:ilvl="5" w:tplc="38090005" w:tentative="1">
      <w:start w:val="1"/>
      <w:numFmt w:val="bullet"/>
      <w:lvlText w:val=""/>
      <w:lvlJc w:val="left"/>
      <w:pPr>
        <w:ind w:left="6872" w:hanging="360"/>
      </w:pPr>
      <w:rPr>
        <w:rFonts w:ascii="Wingdings" w:hAnsi="Wingdings" w:hint="default"/>
      </w:rPr>
    </w:lvl>
    <w:lvl w:ilvl="6" w:tplc="38090001" w:tentative="1">
      <w:start w:val="1"/>
      <w:numFmt w:val="bullet"/>
      <w:lvlText w:val=""/>
      <w:lvlJc w:val="left"/>
      <w:pPr>
        <w:ind w:left="7592" w:hanging="360"/>
      </w:pPr>
      <w:rPr>
        <w:rFonts w:ascii="Symbol" w:hAnsi="Symbol" w:hint="default"/>
      </w:rPr>
    </w:lvl>
    <w:lvl w:ilvl="7" w:tplc="38090003" w:tentative="1">
      <w:start w:val="1"/>
      <w:numFmt w:val="bullet"/>
      <w:lvlText w:val="o"/>
      <w:lvlJc w:val="left"/>
      <w:pPr>
        <w:ind w:left="8312" w:hanging="360"/>
      </w:pPr>
      <w:rPr>
        <w:rFonts w:ascii="Courier New" w:hAnsi="Courier New" w:cs="Courier New" w:hint="default"/>
      </w:rPr>
    </w:lvl>
    <w:lvl w:ilvl="8" w:tplc="38090005" w:tentative="1">
      <w:start w:val="1"/>
      <w:numFmt w:val="bullet"/>
      <w:lvlText w:val=""/>
      <w:lvlJc w:val="left"/>
      <w:pPr>
        <w:ind w:left="9032" w:hanging="360"/>
      </w:pPr>
      <w:rPr>
        <w:rFonts w:ascii="Wingdings" w:hAnsi="Wingdings" w:hint="default"/>
      </w:rPr>
    </w:lvl>
  </w:abstractNum>
  <w:abstractNum w:abstractNumId="82" w15:restartNumberingAfterBreak="0">
    <w:nsid w:val="639B0031"/>
    <w:multiLevelType w:val="hybridMultilevel"/>
    <w:tmpl w:val="836E9CBC"/>
    <w:lvl w:ilvl="0" w:tplc="594E931C">
      <w:start w:val="1"/>
      <w:numFmt w:val="bullet"/>
      <w:lvlText w:val=""/>
      <w:lvlJc w:val="left"/>
      <w:pPr>
        <w:ind w:left="1429" w:hanging="360"/>
      </w:pPr>
      <w:rPr>
        <w:rFonts w:ascii="Symbol" w:hAnsi="Symbol" w:hint="default"/>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83" w15:restartNumberingAfterBreak="0">
    <w:nsid w:val="64281791"/>
    <w:multiLevelType w:val="hybridMultilevel"/>
    <w:tmpl w:val="8FA8A81A"/>
    <w:lvl w:ilvl="0" w:tplc="92568186">
      <w:start w:val="1"/>
      <w:numFmt w:val="decimal"/>
      <w:lvlText w:val="4.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4" w15:restartNumberingAfterBreak="0">
    <w:nsid w:val="64BE1F50"/>
    <w:multiLevelType w:val="multilevel"/>
    <w:tmpl w:val="2CF8AD74"/>
    <w:lvl w:ilvl="0">
      <w:start w:val="1"/>
      <w:numFmt w:val="decimal"/>
      <w:lvlText w:val="%1."/>
      <w:lvlJc w:val="left"/>
      <w:pPr>
        <w:ind w:left="1080" w:hanging="360"/>
      </w:pPr>
      <w:rPr>
        <w:rFonts w:hint="default"/>
      </w:rPr>
    </w:lvl>
    <w:lvl w:ilvl="1">
      <w:start w:val="2"/>
      <w:numFmt w:val="decimal"/>
      <w:isLgl/>
      <w:lvlText w:val="%1.%2"/>
      <w:lvlJc w:val="left"/>
      <w:pPr>
        <w:ind w:left="1320" w:hanging="600"/>
      </w:pPr>
      <w:rPr>
        <w:rFonts w:hint="default"/>
        <w:b/>
        <w:i/>
        <w:color w:val="auto"/>
      </w:rPr>
    </w:lvl>
    <w:lvl w:ilvl="2">
      <w:start w:val="14"/>
      <w:numFmt w:val="decimal"/>
      <w:isLgl/>
      <w:lvlText w:val="%1.%2.%3"/>
      <w:lvlJc w:val="left"/>
      <w:pPr>
        <w:ind w:left="1440" w:hanging="720"/>
      </w:pPr>
      <w:rPr>
        <w:rFonts w:hint="default"/>
        <w:b/>
        <w:i/>
        <w:color w:val="auto"/>
      </w:rPr>
    </w:lvl>
    <w:lvl w:ilvl="3">
      <w:start w:val="1"/>
      <w:numFmt w:val="decimal"/>
      <w:isLgl/>
      <w:lvlText w:val="%1.%2.%3.%4"/>
      <w:lvlJc w:val="left"/>
      <w:pPr>
        <w:ind w:left="1440" w:hanging="720"/>
      </w:pPr>
      <w:rPr>
        <w:rFonts w:hint="default"/>
        <w:b/>
        <w:i/>
        <w:color w:val="auto"/>
      </w:rPr>
    </w:lvl>
    <w:lvl w:ilvl="4">
      <w:start w:val="1"/>
      <w:numFmt w:val="decimal"/>
      <w:isLgl/>
      <w:lvlText w:val="%1.%2.%3.%4.%5"/>
      <w:lvlJc w:val="left"/>
      <w:pPr>
        <w:ind w:left="1800" w:hanging="1080"/>
      </w:pPr>
      <w:rPr>
        <w:rFonts w:hint="default"/>
        <w:b/>
        <w:i/>
        <w:color w:val="auto"/>
      </w:rPr>
    </w:lvl>
    <w:lvl w:ilvl="5">
      <w:start w:val="1"/>
      <w:numFmt w:val="decimal"/>
      <w:isLgl/>
      <w:lvlText w:val="%1.%2.%3.%4.%5.%6"/>
      <w:lvlJc w:val="left"/>
      <w:pPr>
        <w:ind w:left="1800" w:hanging="1080"/>
      </w:pPr>
      <w:rPr>
        <w:rFonts w:hint="default"/>
        <w:b/>
        <w:i/>
        <w:color w:val="auto"/>
      </w:rPr>
    </w:lvl>
    <w:lvl w:ilvl="6">
      <w:start w:val="1"/>
      <w:numFmt w:val="decimal"/>
      <w:isLgl/>
      <w:lvlText w:val="%1.%2.%3.%4.%5.%6.%7"/>
      <w:lvlJc w:val="left"/>
      <w:pPr>
        <w:ind w:left="2160" w:hanging="1440"/>
      </w:pPr>
      <w:rPr>
        <w:rFonts w:hint="default"/>
        <w:b/>
        <w:i/>
        <w:color w:val="auto"/>
      </w:rPr>
    </w:lvl>
    <w:lvl w:ilvl="7">
      <w:start w:val="1"/>
      <w:numFmt w:val="decimal"/>
      <w:isLgl/>
      <w:lvlText w:val="%1.%2.%3.%4.%5.%6.%7.%8"/>
      <w:lvlJc w:val="left"/>
      <w:pPr>
        <w:ind w:left="2160" w:hanging="1440"/>
      </w:pPr>
      <w:rPr>
        <w:rFonts w:hint="default"/>
        <w:b/>
        <w:i/>
        <w:color w:val="auto"/>
      </w:rPr>
    </w:lvl>
    <w:lvl w:ilvl="8">
      <w:start w:val="1"/>
      <w:numFmt w:val="decimal"/>
      <w:isLgl/>
      <w:lvlText w:val="%1.%2.%3.%4.%5.%6.%7.%8.%9"/>
      <w:lvlJc w:val="left"/>
      <w:pPr>
        <w:ind w:left="2520" w:hanging="1800"/>
      </w:pPr>
      <w:rPr>
        <w:rFonts w:hint="default"/>
        <w:b/>
        <w:i/>
        <w:color w:val="auto"/>
      </w:rPr>
    </w:lvl>
  </w:abstractNum>
  <w:abstractNum w:abstractNumId="85" w15:restartNumberingAfterBreak="0">
    <w:nsid w:val="6541340E"/>
    <w:multiLevelType w:val="hybridMultilevel"/>
    <w:tmpl w:val="667E73E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6" w15:restartNumberingAfterBreak="0">
    <w:nsid w:val="68583CB6"/>
    <w:multiLevelType w:val="hybridMultilevel"/>
    <w:tmpl w:val="3246F17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7" w15:restartNumberingAfterBreak="0">
    <w:nsid w:val="69204586"/>
    <w:multiLevelType w:val="hybridMultilevel"/>
    <w:tmpl w:val="0E1A7518"/>
    <w:lvl w:ilvl="0" w:tplc="64906108">
      <w:start w:val="1"/>
      <w:numFmt w:val="decimal"/>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8" w15:restartNumberingAfterBreak="0">
    <w:nsid w:val="6990141E"/>
    <w:multiLevelType w:val="hybridMultilevel"/>
    <w:tmpl w:val="7C624F7C"/>
    <w:lvl w:ilvl="0" w:tplc="BB3A1A88">
      <w:start w:val="1"/>
      <w:numFmt w:val="decimal"/>
      <w:lvlText w:val="6.%1"/>
      <w:lvlJc w:val="left"/>
      <w:pPr>
        <w:ind w:left="720" w:hanging="360"/>
      </w:pPr>
      <w:rPr>
        <w:rFonts w:ascii="Times New Roman" w:hAnsi="Times New Roman" w:cs="Times New Roman" w:hint="default"/>
        <w:b/>
        <w:bCs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9" w15:restartNumberingAfterBreak="0">
    <w:nsid w:val="69C7560A"/>
    <w:multiLevelType w:val="hybridMultilevel"/>
    <w:tmpl w:val="50A2C2C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0" w15:restartNumberingAfterBreak="0">
    <w:nsid w:val="69F1166F"/>
    <w:multiLevelType w:val="hybridMultilevel"/>
    <w:tmpl w:val="11347C8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1" w15:restartNumberingAfterBreak="0">
    <w:nsid w:val="69F64C35"/>
    <w:multiLevelType w:val="hybridMultilevel"/>
    <w:tmpl w:val="B6AEE1A6"/>
    <w:lvl w:ilvl="0" w:tplc="8D4AC6EA">
      <w:start w:val="2"/>
      <w:numFmt w:val="decimal"/>
      <w:lvlText w:val="%1.2.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92" w15:restartNumberingAfterBreak="0">
    <w:nsid w:val="6ACE353F"/>
    <w:multiLevelType w:val="hybridMultilevel"/>
    <w:tmpl w:val="BE8A5F14"/>
    <w:lvl w:ilvl="0" w:tplc="38090011">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93" w15:restartNumberingAfterBreak="0">
    <w:nsid w:val="6BB66865"/>
    <w:multiLevelType w:val="multilevel"/>
    <w:tmpl w:val="9E78E508"/>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94" w15:restartNumberingAfterBreak="0">
    <w:nsid w:val="6DA110AC"/>
    <w:multiLevelType w:val="hybridMultilevel"/>
    <w:tmpl w:val="D966A214"/>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5" w15:restartNumberingAfterBreak="0">
    <w:nsid w:val="6DFE7387"/>
    <w:multiLevelType w:val="hybridMultilevel"/>
    <w:tmpl w:val="566034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6" w15:restartNumberingAfterBreak="0">
    <w:nsid w:val="6DFE7E6E"/>
    <w:multiLevelType w:val="hybridMultilevel"/>
    <w:tmpl w:val="3DB2397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7" w15:restartNumberingAfterBreak="0">
    <w:nsid w:val="73D8762A"/>
    <w:multiLevelType w:val="hybridMultilevel"/>
    <w:tmpl w:val="ECF8869E"/>
    <w:lvl w:ilvl="0" w:tplc="38090011">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98" w15:restartNumberingAfterBreak="0">
    <w:nsid w:val="73E268E2"/>
    <w:multiLevelType w:val="hybridMultilevel"/>
    <w:tmpl w:val="F1DE59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9" w15:restartNumberingAfterBreak="0">
    <w:nsid w:val="76E74A29"/>
    <w:multiLevelType w:val="hybridMultilevel"/>
    <w:tmpl w:val="7E46C6B0"/>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00" w15:restartNumberingAfterBreak="0">
    <w:nsid w:val="7744455B"/>
    <w:multiLevelType w:val="hybridMultilevel"/>
    <w:tmpl w:val="0012178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1" w15:restartNumberingAfterBreak="0">
    <w:nsid w:val="787D2F71"/>
    <w:multiLevelType w:val="hybridMultilevel"/>
    <w:tmpl w:val="566034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2" w15:restartNumberingAfterBreak="0">
    <w:nsid w:val="7888524C"/>
    <w:multiLevelType w:val="hybridMultilevel"/>
    <w:tmpl w:val="E092FB60"/>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03" w15:restartNumberingAfterBreak="0">
    <w:nsid w:val="79811643"/>
    <w:multiLevelType w:val="hybridMultilevel"/>
    <w:tmpl w:val="1A46351A"/>
    <w:lvl w:ilvl="0" w:tplc="8FA2B74A">
      <w:start w:val="1"/>
      <w:numFmt w:val="lowerLetter"/>
      <w:lvlText w:val="%1)"/>
      <w:lvlJc w:val="left"/>
      <w:pPr>
        <w:ind w:left="1429" w:hanging="360"/>
      </w:pPr>
      <w:rPr>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04" w15:restartNumberingAfterBreak="0">
    <w:nsid w:val="7A3C10C8"/>
    <w:multiLevelType w:val="multilevel"/>
    <w:tmpl w:val="9E78E508"/>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05" w15:restartNumberingAfterBreak="0">
    <w:nsid w:val="7AC82E23"/>
    <w:multiLevelType w:val="hybridMultilevel"/>
    <w:tmpl w:val="3C5636A8"/>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15:restartNumberingAfterBreak="0">
    <w:nsid w:val="7B4C740A"/>
    <w:multiLevelType w:val="hybridMultilevel"/>
    <w:tmpl w:val="BD6C7A40"/>
    <w:lvl w:ilvl="0" w:tplc="74B4AB4A">
      <w:start w:val="1"/>
      <w:numFmt w:val="decimal"/>
      <w:lvlText w:val="%1."/>
      <w:lvlJc w:val="left"/>
      <w:pPr>
        <w:ind w:left="1287" w:hanging="360"/>
      </w:pPr>
      <w:rPr>
        <w:i w:val="0"/>
        <w:iCs w:val="0"/>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07" w15:restartNumberingAfterBreak="0">
    <w:nsid w:val="7CFF2489"/>
    <w:multiLevelType w:val="hybridMultilevel"/>
    <w:tmpl w:val="A9BAF80C"/>
    <w:lvl w:ilvl="0" w:tplc="38090017">
      <w:start w:val="1"/>
      <w:numFmt w:val="lowerLetter"/>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108" w15:restartNumberingAfterBreak="0">
    <w:nsid w:val="7E9434F0"/>
    <w:multiLevelType w:val="hybridMultilevel"/>
    <w:tmpl w:val="9F2E4BBA"/>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09" w15:restartNumberingAfterBreak="0">
    <w:nsid w:val="7FAE0F0E"/>
    <w:multiLevelType w:val="hybridMultilevel"/>
    <w:tmpl w:val="80F8294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0" w15:restartNumberingAfterBreak="0">
    <w:nsid w:val="7FDB4D99"/>
    <w:multiLevelType w:val="hybridMultilevel"/>
    <w:tmpl w:val="F05A6990"/>
    <w:lvl w:ilvl="0" w:tplc="2CD2E8B8">
      <w:start w:val="1"/>
      <w:numFmt w:val="lowerLetter"/>
      <w:lvlText w:val="%1."/>
      <w:lvlJc w:val="left"/>
      <w:pPr>
        <w:ind w:left="1287" w:hanging="360"/>
      </w:pPr>
      <w:rPr>
        <w:rFonts w:ascii="Times New Roman" w:hAnsi="Times New Roman" w:cs="Times New Roman"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num w:numId="1">
    <w:abstractNumId w:val="21"/>
  </w:num>
  <w:num w:numId="2">
    <w:abstractNumId w:val="40"/>
  </w:num>
  <w:num w:numId="3">
    <w:abstractNumId w:val="12"/>
  </w:num>
  <w:num w:numId="4">
    <w:abstractNumId w:val="49"/>
  </w:num>
  <w:num w:numId="5">
    <w:abstractNumId w:val="5"/>
  </w:num>
  <w:num w:numId="6">
    <w:abstractNumId w:val="10"/>
  </w:num>
  <w:num w:numId="7">
    <w:abstractNumId w:val="37"/>
  </w:num>
  <w:num w:numId="8">
    <w:abstractNumId w:val="84"/>
  </w:num>
  <w:num w:numId="9">
    <w:abstractNumId w:val="104"/>
  </w:num>
  <w:num w:numId="10">
    <w:abstractNumId w:val="93"/>
  </w:num>
  <w:num w:numId="11">
    <w:abstractNumId w:val="58"/>
  </w:num>
  <w:num w:numId="12">
    <w:abstractNumId w:val="19"/>
  </w:num>
  <w:num w:numId="13">
    <w:abstractNumId w:val="14"/>
  </w:num>
  <w:num w:numId="14">
    <w:abstractNumId w:val="61"/>
  </w:num>
  <w:num w:numId="15">
    <w:abstractNumId w:val="30"/>
  </w:num>
  <w:num w:numId="16">
    <w:abstractNumId w:val="109"/>
  </w:num>
  <w:num w:numId="17">
    <w:abstractNumId w:val="67"/>
  </w:num>
  <w:num w:numId="18">
    <w:abstractNumId w:val="96"/>
  </w:num>
  <w:num w:numId="19">
    <w:abstractNumId w:val="75"/>
  </w:num>
  <w:num w:numId="20">
    <w:abstractNumId w:val="46"/>
  </w:num>
  <w:num w:numId="21">
    <w:abstractNumId w:val="92"/>
  </w:num>
  <w:num w:numId="22">
    <w:abstractNumId w:val="66"/>
  </w:num>
  <w:num w:numId="23">
    <w:abstractNumId w:val="70"/>
  </w:num>
  <w:num w:numId="24">
    <w:abstractNumId w:val="72"/>
  </w:num>
  <w:num w:numId="25">
    <w:abstractNumId w:val="97"/>
  </w:num>
  <w:num w:numId="26">
    <w:abstractNumId w:val="13"/>
  </w:num>
  <w:num w:numId="27">
    <w:abstractNumId w:val="94"/>
  </w:num>
  <w:num w:numId="28">
    <w:abstractNumId w:val="2"/>
  </w:num>
  <w:num w:numId="29">
    <w:abstractNumId w:val="28"/>
  </w:num>
  <w:num w:numId="30">
    <w:abstractNumId w:val="91"/>
  </w:num>
  <w:num w:numId="31">
    <w:abstractNumId w:val="16"/>
  </w:num>
  <w:num w:numId="32">
    <w:abstractNumId w:val="36"/>
  </w:num>
  <w:num w:numId="33">
    <w:abstractNumId w:val="51"/>
  </w:num>
  <w:num w:numId="34">
    <w:abstractNumId w:val="56"/>
  </w:num>
  <w:num w:numId="35">
    <w:abstractNumId w:val="99"/>
  </w:num>
  <w:num w:numId="36">
    <w:abstractNumId w:val="44"/>
  </w:num>
  <w:num w:numId="37">
    <w:abstractNumId w:val="39"/>
  </w:num>
  <w:num w:numId="38">
    <w:abstractNumId w:val="81"/>
  </w:num>
  <w:num w:numId="39">
    <w:abstractNumId w:val="71"/>
  </w:num>
  <w:num w:numId="40">
    <w:abstractNumId w:val="50"/>
  </w:num>
  <w:num w:numId="41">
    <w:abstractNumId w:val="32"/>
  </w:num>
  <w:num w:numId="42">
    <w:abstractNumId w:val="15"/>
  </w:num>
  <w:num w:numId="43">
    <w:abstractNumId w:val="33"/>
  </w:num>
  <w:num w:numId="44">
    <w:abstractNumId w:val="85"/>
  </w:num>
  <w:num w:numId="45">
    <w:abstractNumId w:val="48"/>
  </w:num>
  <w:num w:numId="46">
    <w:abstractNumId w:val="52"/>
  </w:num>
  <w:num w:numId="47">
    <w:abstractNumId w:val="83"/>
  </w:num>
  <w:num w:numId="48">
    <w:abstractNumId w:val="100"/>
  </w:num>
  <w:num w:numId="49">
    <w:abstractNumId w:val="42"/>
  </w:num>
  <w:num w:numId="50">
    <w:abstractNumId w:val="22"/>
  </w:num>
  <w:num w:numId="51">
    <w:abstractNumId w:val="102"/>
  </w:num>
  <w:num w:numId="52">
    <w:abstractNumId w:val="38"/>
  </w:num>
  <w:num w:numId="53">
    <w:abstractNumId w:val="35"/>
  </w:num>
  <w:num w:numId="54">
    <w:abstractNumId w:val="18"/>
  </w:num>
  <w:num w:numId="55">
    <w:abstractNumId w:val="55"/>
  </w:num>
  <w:num w:numId="56">
    <w:abstractNumId w:val="47"/>
  </w:num>
  <w:num w:numId="57">
    <w:abstractNumId w:val="86"/>
  </w:num>
  <w:num w:numId="58">
    <w:abstractNumId w:val="0"/>
  </w:num>
  <w:num w:numId="59">
    <w:abstractNumId w:val="103"/>
  </w:num>
  <w:num w:numId="60">
    <w:abstractNumId w:val="26"/>
  </w:num>
  <w:num w:numId="61">
    <w:abstractNumId w:val="78"/>
  </w:num>
  <w:num w:numId="62">
    <w:abstractNumId w:val="7"/>
  </w:num>
  <w:num w:numId="63">
    <w:abstractNumId w:val="63"/>
  </w:num>
  <w:num w:numId="64">
    <w:abstractNumId w:val="101"/>
  </w:num>
  <w:num w:numId="65">
    <w:abstractNumId w:val="74"/>
  </w:num>
  <w:num w:numId="66">
    <w:abstractNumId w:val="31"/>
  </w:num>
  <w:num w:numId="67">
    <w:abstractNumId w:val="64"/>
  </w:num>
  <w:num w:numId="68">
    <w:abstractNumId w:val="4"/>
  </w:num>
  <w:num w:numId="69">
    <w:abstractNumId w:val="69"/>
  </w:num>
  <w:num w:numId="70">
    <w:abstractNumId w:val="23"/>
  </w:num>
  <w:num w:numId="71">
    <w:abstractNumId w:val="9"/>
  </w:num>
  <w:num w:numId="72">
    <w:abstractNumId w:val="73"/>
  </w:num>
  <w:num w:numId="73">
    <w:abstractNumId w:val="8"/>
  </w:num>
  <w:num w:numId="74">
    <w:abstractNumId w:val="34"/>
  </w:num>
  <w:num w:numId="75">
    <w:abstractNumId w:val="60"/>
  </w:num>
  <w:num w:numId="76">
    <w:abstractNumId w:val="95"/>
  </w:num>
  <w:num w:numId="77">
    <w:abstractNumId w:val="106"/>
  </w:num>
  <w:num w:numId="78">
    <w:abstractNumId w:val="17"/>
  </w:num>
  <w:num w:numId="79">
    <w:abstractNumId w:val="108"/>
  </w:num>
  <w:num w:numId="80">
    <w:abstractNumId w:val="6"/>
  </w:num>
  <w:num w:numId="81">
    <w:abstractNumId w:val="24"/>
  </w:num>
  <w:num w:numId="82">
    <w:abstractNumId w:val="82"/>
  </w:num>
  <w:num w:numId="83">
    <w:abstractNumId w:val="53"/>
  </w:num>
  <w:num w:numId="84">
    <w:abstractNumId w:val="80"/>
  </w:num>
  <w:num w:numId="85">
    <w:abstractNumId w:val="62"/>
  </w:num>
  <w:num w:numId="86">
    <w:abstractNumId w:val="3"/>
  </w:num>
  <w:num w:numId="87">
    <w:abstractNumId w:val="25"/>
  </w:num>
  <w:num w:numId="88">
    <w:abstractNumId w:val="98"/>
  </w:num>
  <w:num w:numId="89">
    <w:abstractNumId w:val="90"/>
  </w:num>
  <w:num w:numId="90">
    <w:abstractNumId w:val="29"/>
  </w:num>
  <w:num w:numId="91">
    <w:abstractNumId w:val="57"/>
  </w:num>
  <w:num w:numId="92">
    <w:abstractNumId w:val="110"/>
  </w:num>
  <w:num w:numId="93">
    <w:abstractNumId w:val="43"/>
  </w:num>
  <w:num w:numId="94">
    <w:abstractNumId w:val="59"/>
  </w:num>
  <w:num w:numId="95">
    <w:abstractNumId w:val="88"/>
  </w:num>
  <w:num w:numId="96">
    <w:abstractNumId w:val="87"/>
  </w:num>
  <w:num w:numId="97">
    <w:abstractNumId w:val="20"/>
  </w:num>
  <w:num w:numId="98">
    <w:abstractNumId w:val="76"/>
  </w:num>
  <w:num w:numId="99">
    <w:abstractNumId w:val="41"/>
  </w:num>
  <w:num w:numId="100">
    <w:abstractNumId w:val="65"/>
  </w:num>
  <w:num w:numId="101">
    <w:abstractNumId w:val="68"/>
  </w:num>
  <w:num w:numId="102">
    <w:abstractNumId w:val="77"/>
  </w:num>
  <w:num w:numId="103">
    <w:abstractNumId w:val="105"/>
  </w:num>
  <w:num w:numId="104">
    <w:abstractNumId w:val="54"/>
  </w:num>
  <w:num w:numId="105">
    <w:abstractNumId w:val="89"/>
  </w:num>
  <w:num w:numId="106">
    <w:abstractNumId w:val="45"/>
  </w:num>
  <w:num w:numId="107">
    <w:abstractNumId w:val="1"/>
  </w:num>
  <w:num w:numId="108">
    <w:abstractNumId w:val="107"/>
  </w:num>
  <w:num w:numId="109">
    <w:abstractNumId w:val="11"/>
  </w:num>
  <w:num w:numId="110">
    <w:abstractNumId w:val="27"/>
  </w:num>
  <w:num w:numId="111">
    <w:abstractNumId w:val="79"/>
  </w:num>
  <w:numIdMacAtCleanup w:val="10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6A48"/>
    <w:rsid w:val="00005DBF"/>
    <w:rsid w:val="00010EA1"/>
    <w:rsid w:val="00012399"/>
    <w:rsid w:val="000163B4"/>
    <w:rsid w:val="00022727"/>
    <w:rsid w:val="00022882"/>
    <w:rsid w:val="00025B18"/>
    <w:rsid w:val="000274A5"/>
    <w:rsid w:val="00035B03"/>
    <w:rsid w:val="000368AF"/>
    <w:rsid w:val="00036BE7"/>
    <w:rsid w:val="0004429B"/>
    <w:rsid w:val="00056CD3"/>
    <w:rsid w:val="00061448"/>
    <w:rsid w:val="00063DE0"/>
    <w:rsid w:val="00074C00"/>
    <w:rsid w:val="000847C6"/>
    <w:rsid w:val="00085282"/>
    <w:rsid w:val="000864BF"/>
    <w:rsid w:val="00090404"/>
    <w:rsid w:val="00090BDE"/>
    <w:rsid w:val="00091BC1"/>
    <w:rsid w:val="00092D2D"/>
    <w:rsid w:val="000A39EA"/>
    <w:rsid w:val="000B58BC"/>
    <w:rsid w:val="000D1BDE"/>
    <w:rsid w:val="000D45CD"/>
    <w:rsid w:val="000E091F"/>
    <w:rsid w:val="000E6BE4"/>
    <w:rsid w:val="00102ADB"/>
    <w:rsid w:val="001067B5"/>
    <w:rsid w:val="001217C0"/>
    <w:rsid w:val="00123C58"/>
    <w:rsid w:val="00126E20"/>
    <w:rsid w:val="00150B78"/>
    <w:rsid w:val="0015460B"/>
    <w:rsid w:val="00157CAF"/>
    <w:rsid w:val="001823BB"/>
    <w:rsid w:val="0018380B"/>
    <w:rsid w:val="00185C9B"/>
    <w:rsid w:val="001917EE"/>
    <w:rsid w:val="001B2E38"/>
    <w:rsid w:val="001B386B"/>
    <w:rsid w:val="001B54D3"/>
    <w:rsid w:val="001C114E"/>
    <w:rsid w:val="001C7C77"/>
    <w:rsid w:val="001D74AB"/>
    <w:rsid w:val="001E0467"/>
    <w:rsid w:val="001E3E74"/>
    <w:rsid w:val="001F1BCF"/>
    <w:rsid w:val="001F6028"/>
    <w:rsid w:val="001F61C4"/>
    <w:rsid w:val="002061FA"/>
    <w:rsid w:val="00207AEA"/>
    <w:rsid w:val="00215F0A"/>
    <w:rsid w:val="0021746B"/>
    <w:rsid w:val="00224D12"/>
    <w:rsid w:val="00230153"/>
    <w:rsid w:val="002318E2"/>
    <w:rsid w:val="002454B0"/>
    <w:rsid w:val="00246034"/>
    <w:rsid w:val="0024709C"/>
    <w:rsid w:val="00250D23"/>
    <w:rsid w:val="0025253B"/>
    <w:rsid w:val="00252A48"/>
    <w:rsid w:val="00253617"/>
    <w:rsid w:val="00254509"/>
    <w:rsid w:val="00257382"/>
    <w:rsid w:val="0026021F"/>
    <w:rsid w:val="0026518C"/>
    <w:rsid w:val="00271CBB"/>
    <w:rsid w:val="002841F6"/>
    <w:rsid w:val="0028658A"/>
    <w:rsid w:val="002A043A"/>
    <w:rsid w:val="002A154B"/>
    <w:rsid w:val="002A2F7F"/>
    <w:rsid w:val="002B56F7"/>
    <w:rsid w:val="002D234B"/>
    <w:rsid w:val="002D4C79"/>
    <w:rsid w:val="002E0185"/>
    <w:rsid w:val="002E438D"/>
    <w:rsid w:val="002F50CA"/>
    <w:rsid w:val="00300D64"/>
    <w:rsid w:val="00301819"/>
    <w:rsid w:val="003048F6"/>
    <w:rsid w:val="00306D7C"/>
    <w:rsid w:val="00312946"/>
    <w:rsid w:val="00316539"/>
    <w:rsid w:val="0032063A"/>
    <w:rsid w:val="00321212"/>
    <w:rsid w:val="00321467"/>
    <w:rsid w:val="0032728C"/>
    <w:rsid w:val="0033153D"/>
    <w:rsid w:val="00334E49"/>
    <w:rsid w:val="00335800"/>
    <w:rsid w:val="00342FDC"/>
    <w:rsid w:val="00343582"/>
    <w:rsid w:val="003444D9"/>
    <w:rsid w:val="00344DBA"/>
    <w:rsid w:val="0034508E"/>
    <w:rsid w:val="00347CFB"/>
    <w:rsid w:val="00351F3B"/>
    <w:rsid w:val="003537FB"/>
    <w:rsid w:val="0035660E"/>
    <w:rsid w:val="00362D07"/>
    <w:rsid w:val="00366EDF"/>
    <w:rsid w:val="0038450A"/>
    <w:rsid w:val="00385046"/>
    <w:rsid w:val="003A42B5"/>
    <w:rsid w:val="003A73F5"/>
    <w:rsid w:val="003A7F2D"/>
    <w:rsid w:val="003B0415"/>
    <w:rsid w:val="003B3269"/>
    <w:rsid w:val="003C0972"/>
    <w:rsid w:val="003C2E5B"/>
    <w:rsid w:val="003C4309"/>
    <w:rsid w:val="003C534C"/>
    <w:rsid w:val="003D32B7"/>
    <w:rsid w:val="003D5150"/>
    <w:rsid w:val="003D62FE"/>
    <w:rsid w:val="003E024E"/>
    <w:rsid w:val="003E3F86"/>
    <w:rsid w:val="003E535F"/>
    <w:rsid w:val="003F421E"/>
    <w:rsid w:val="00401E43"/>
    <w:rsid w:val="004037C0"/>
    <w:rsid w:val="0040412A"/>
    <w:rsid w:val="00406467"/>
    <w:rsid w:val="0040764A"/>
    <w:rsid w:val="00410011"/>
    <w:rsid w:val="00415D74"/>
    <w:rsid w:val="00435B3E"/>
    <w:rsid w:val="0043625F"/>
    <w:rsid w:val="00437FA6"/>
    <w:rsid w:val="004508EB"/>
    <w:rsid w:val="00460D6C"/>
    <w:rsid w:val="00467343"/>
    <w:rsid w:val="00476174"/>
    <w:rsid w:val="004871A0"/>
    <w:rsid w:val="00490E2B"/>
    <w:rsid w:val="004A1622"/>
    <w:rsid w:val="004A1F81"/>
    <w:rsid w:val="004A4DCB"/>
    <w:rsid w:val="004A572F"/>
    <w:rsid w:val="004A6081"/>
    <w:rsid w:val="004B3B6C"/>
    <w:rsid w:val="004D1CFB"/>
    <w:rsid w:val="004D352E"/>
    <w:rsid w:val="004D398E"/>
    <w:rsid w:val="004E00AD"/>
    <w:rsid w:val="004E5506"/>
    <w:rsid w:val="004F4354"/>
    <w:rsid w:val="004F779C"/>
    <w:rsid w:val="0050115E"/>
    <w:rsid w:val="00501DCF"/>
    <w:rsid w:val="0050408C"/>
    <w:rsid w:val="00504D2B"/>
    <w:rsid w:val="00512577"/>
    <w:rsid w:val="0051352A"/>
    <w:rsid w:val="00515DE8"/>
    <w:rsid w:val="005163DE"/>
    <w:rsid w:val="005206A8"/>
    <w:rsid w:val="005374B8"/>
    <w:rsid w:val="00537623"/>
    <w:rsid w:val="0053770E"/>
    <w:rsid w:val="00540647"/>
    <w:rsid w:val="00547B3E"/>
    <w:rsid w:val="005521F3"/>
    <w:rsid w:val="00566CE4"/>
    <w:rsid w:val="00570DB3"/>
    <w:rsid w:val="00572CC4"/>
    <w:rsid w:val="005740EA"/>
    <w:rsid w:val="00577666"/>
    <w:rsid w:val="00581B02"/>
    <w:rsid w:val="00594A93"/>
    <w:rsid w:val="005A26AB"/>
    <w:rsid w:val="005A4192"/>
    <w:rsid w:val="005D1F22"/>
    <w:rsid w:val="005D423D"/>
    <w:rsid w:val="005D54BC"/>
    <w:rsid w:val="005D6A48"/>
    <w:rsid w:val="005E39B0"/>
    <w:rsid w:val="005E5D97"/>
    <w:rsid w:val="005F2B36"/>
    <w:rsid w:val="005F664B"/>
    <w:rsid w:val="00622D31"/>
    <w:rsid w:val="00635BC2"/>
    <w:rsid w:val="006379EF"/>
    <w:rsid w:val="00647930"/>
    <w:rsid w:val="006635EB"/>
    <w:rsid w:val="00667C9E"/>
    <w:rsid w:val="006779D1"/>
    <w:rsid w:val="00681322"/>
    <w:rsid w:val="006838D1"/>
    <w:rsid w:val="006838D6"/>
    <w:rsid w:val="006A143F"/>
    <w:rsid w:val="006A1F64"/>
    <w:rsid w:val="006A682F"/>
    <w:rsid w:val="006C3861"/>
    <w:rsid w:val="006C698F"/>
    <w:rsid w:val="006D0479"/>
    <w:rsid w:val="006D0B1E"/>
    <w:rsid w:val="006F3950"/>
    <w:rsid w:val="006F4A15"/>
    <w:rsid w:val="00701115"/>
    <w:rsid w:val="00707D4B"/>
    <w:rsid w:val="00712D91"/>
    <w:rsid w:val="00740330"/>
    <w:rsid w:val="00741B63"/>
    <w:rsid w:val="007478F8"/>
    <w:rsid w:val="00750FA1"/>
    <w:rsid w:val="00760BBF"/>
    <w:rsid w:val="0076715F"/>
    <w:rsid w:val="00790D9C"/>
    <w:rsid w:val="00792D2A"/>
    <w:rsid w:val="0079666A"/>
    <w:rsid w:val="007A317D"/>
    <w:rsid w:val="007A5AE4"/>
    <w:rsid w:val="007B3521"/>
    <w:rsid w:val="007B4071"/>
    <w:rsid w:val="007C041A"/>
    <w:rsid w:val="007C4257"/>
    <w:rsid w:val="007D2822"/>
    <w:rsid w:val="007D2DAE"/>
    <w:rsid w:val="007D487D"/>
    <w:rsid w:val="007E3604"/>
    <w:rsid w:val="007E6270"/>
    <w:rsid w:val="007F1CF5"/>
    <w:rsid w:val="007F7CF3"/>
    <w:rsid w:val="00804FFE"/>
    <w:rsid w:val="00810C16"/>
    <w:rsid w:val="00813371"/>
    <w:rsid w:val="0082276A"/>
    <w:rsid w:val="008232AE"/>
    <w:rsid w:val="00823F5F"/>
    <w:rsid w:val="0084480E"/>
    <w:rsid w:val="008475D1"/>
    <w:rsid w:val="008532C0"/>
    <w:rsid w:val="00855067"/>
    <w:rsid w:val="008620D9"/>
    <w:rsid w:val="00862FED"/>
    <w:rsid w:val="008667BD"/>
    <w:rsid w:val="008767AA"/>
    <w:rsid w:val="00881C87"/>
    <w:rsid w:val="008900AE"/>
    <w:rsid w:val="00891172"/>
    <w:rsid w:val="008A2A9C"/>
    <w:rsid w:val="008A4916"/>
    <w:rsid w:val="008B7751"/>
    <w:rsid w:val="008D32DF"/>
    <w:rsid w:val="008D3DD9"/>
    <w:rsid w:val="008D4224"/>
    <w:rsid w:val="008D4C37"/>
    <w:rsid w:val="008D57BA"/>
    <w:rsid w:val="008F502F"/>
    <w:rsid w:val="008F544C"/>
    <w:rsid w:val="00901805"/>
    <w:rsid w:val="00922C87"/>
    <w:rsid w:val="009267F2"/>
    <w:rsid w:val="0092726C"/>
    <w:rsid w:val="00927CB9"/>
    <w:rsid w:val="00932E2F"/>
    <w:rsid w:val="0093667A"/>
    <w:rsid w:val="009374FE"/>
    <w:rsid w:val="00937B5E"/>
    <w:rsid w:val="009417B2"/>
    <w:rsid w:val="00952F44"/>
    <w:rsid w:val="00966A8F"/>
    <w:rsid w:val="009774C5"/>
    <w:rsid w:val="00987356"/>
    <w:rsid w:val="00990E74"/>
    <w:rsid w:val="009935E9"/>
    <w:rsid w:val="00995201"/>
    <w:rsid w:val="009A10CE"/>
    <w:rsid w:val="009B27AE"/>
    <w:rsid w:val="009B69AB"/>
    <w:rsid w:val="009C1C57"/>
    <w:rsid w:val="009C37F5"/>
    <w:rsid w:val="009C3D08"/>
    <w:rsid w:val="009D6326"/>
    <w:rsid w:val="00A04331"/>
    <w:rsid w:val="00A070EA"/>
    <w:rsid w:val="00A138D4"/>
    <w:rsid w:val="00A22F10"/>
    <w:rsid w:val="00A26E6F"/>
    <w:rsid w:val="00A30FCC"/>
    <w:rsid w:val="00A35075"/>
    <w:rsid w:val="00A50273"/>
    <w:rsid w:val="00A634BE"/>
    <w:rsid w:val="00A704F5"/>
    <w:rsid w:val="00A94E60"/>
    <w:rsid w:val="00AA0D28"/>
    <w:rsid w:val="00AC1224"/>
    <w:rsid w:val="00AC4017"/>
    <w:rsid w:val="00AD4601"/>
    <w:rsid w:val="00AD6FBE"/>
    <w:rsid w:val="00AD73DA"/>
    <w:rsid w:val="00AD7E08"/>
    <w:rsid w:val="00AE5B3F"/>
    <w:rsid w:val="00AF138C"/>
    <w:rsid w:val="00B063A6"/>
    <w:rsid w:val="00B11015"/>
    <w:rsid w:val="00B11161"/>
    <w:rsid w:val="00B113AD"/>
    <w:rsid w:val="00B15196"/>
    <w:rsid w:val="00B16D1E"/>
    <w:rsid w:val="00B26715"/>
    <w:rsid w:val="00B41981"/>
    <w:rsid w:val="00B47177"/>
    <w:rsid w:val="00B51B6F"/>
    <w:rsid w:val="00B532E6"/>
    <w:rsid w:val="00B545D0"/>
    <w:rsid w:val="00B565E3"/>
    <w:rsid w:val="00B65732"/>
    <w:rsid w:val="00B70793"/>
    <w:rsid w:val="00B716D2"/>
    <w:rsid w:val="00B716D6"/>
    <w:rsid w:val="00B762EA"/>
    <w:rsid w:val="00B85AE0"/>
    <w:rsid w:val="00B94AD0"/>
    <w:rsid w:val="00B959D4"/>
    <w:rsid w:val="00BA2322"/>
    <w:rsid w:val="00BA3C64"/>
    <w:rsid w:val="00BB37DD"/>
    <w:rsid w:val="00BC7152"/>
    <w:rsid w:val="00BD5131"/>
    <w:rsid w:val="00BD5764"/>
    <w:rsid w:val="00BE2F45"/>
    <w:rsid w:val="00BE7430"/>
    <w:rsid w:val="00BF18CA"/>
    <w:rsid w:val="00BF2DFD"/>
    <w:rsid w:val="00BF5469"/>
    <w:rsid w:val="00C00397"/>
    <w:rsid w:val="00C007DC"/>
    <w:rsid w:val="00C103CB"/>
    <w:rsid w:val="00C144E6"/>
    <w:rsid w:val="00C23784"/>
    <w:rsid w:val="00C251FF"/>
    <w:rsid w:val="00C329C1"/>
    <w:rsid w:val="00C346CD"/>
    <w:rsid w:val="00C346F5"/>
    <w:rsid w:val="00C40970"/>
    <w:rsid w:val="00C502BC"/>
    <w:rsid w:val="00C67445"/>
    <w:rsid w:val="00C748BB"/>
    <w:rsid w:val="00C75BCF"/>
    <w:rsid w:val="00C90E98"/>
    <w:rsid w:val="00C947B2"/>
    <w:rsid w:val="00CA0E9D"/>
    <w:rsid w:val="00CA5306"/>
    <w:rsid w:val="00CC328A"/>
    <w:rsid w:val="00CD6C8C"/>
    <w:rsid w:val="00CE3CA9"/>
    <w:rsid w:val="00CE5D9F"/>
    <w:rsid w:val="00CF17B2"/>
    <w:rsid w:val="00D12D15"/>
    <w:rsid w:val="00D17202"/>
    <w:rsid w:val="00D2142C"/>
    <w:rsid w:val="00D23592"/>
    <w:rsid w:val="00D24382"/>
    <w:rsid w:val="00D254D0"/>
    <w:rsid w:val="00D3312E"/>
    <w:rsid w:val="00D3409E"/>
    <w:rsid w:val="00D36AB5"/>
    <w:rsid w:val="00D37978"/>
    <w:rsid w:val="00D40766"/>
    <w:rsid w:val="00D57EDA"/>
    <w:rsid w:val="00D63646"/>
    <w:rsid w:val="00D63D93"/>
    <w:rsid w:val="00D71704"/>
    <w:rsid w:val="00D83E08"/>
    <w:rsid w:val="00D93689"/>
    <w:rsid w:val="00DA6E0B"/>
    <w:rsid w:val="00DA7CEB"/>
    <w:rsid w:val="00DC0860"/>
    <w:rsid w:val="00DC12A6"/>
    <w:rsid w:val="00DC3F92"/>
    <w:rsid w:val="00DC46B0"/>
    <w:rsid w:val="00DD0F76"/>
    <w:rsid w:val="00DD3FC6"/>
    <w:rsid w:val="00DD44DF"/>
    <w:rsid w:val="00DD76F2"/>
    <w:rsid w:val="00DE2DFE"/>
    <w:rsid w:val="00DF5D81"/>
    <w:rsid w:val="00DF5DE3"/>
    <w:rsid w:val="00DF77CE"/>
    <w:rsid w:val="00E0440A"/>
    <w:rsid w:val="00E0467D"/>
    <w:rsid w:val="00E0745D"/>
    <w:rsid w:val="00E1161F"/>
    <w:rsid w:val="00E338B5"/>
    <w:rsid w:val="00E35179"/>
    <w:rsid w:val="00E3597E"/>
    <w:rsid w:val="00E60AEA"/>
    <w:rsid w:val="00E64BED"/>
    <w:rsid w:val="00E65BEA"/>
    <w:rsid w:val="00E722EB"/>
    <w:rsid w:val="00E729B3"/>
    <w:rsid w:val="00E75EE4"/>
    <w:rsid w:val="00E816E3"/>
    <w:rsid w:val="00E8226F"/>
    <w:rsid w:val="00E87BB7"/>
    <w:rsid w:val="00E87F28"/>
    <w:rsid w:val="00E97ED5"/>
    <w:rsid w:val="00EB03E1"/>
    <w:rsid w:val="00EC0B4F"/>
    <w:rsid w:val="00ED0857"/>
    <w:rsid w:val="00ED2DFD"/>
    <w:rsid w:val="00EE1247"/>
    <w:rsid w:val="00EF1545"/>
    <w:rsid w:val="00EF1B74"/>
    <w:rsid w:val="00EF5C4E"/>
    <w:rsid w:val="00EF5FA9"/>
    <w:rsid w:val="00F0110C"/>
    <w:rsid w:val="00F057DA"/>
    <w:rsid w:val="00F114A3"/>
    <w:rsid w:val="00F17D97"/>
    <w:rsid w:val="00F24E7D"/>
    <w:rsid w:val="00F2679C"/>
    <w:rsid w:val="00F3118F"/>
    <w:rsid w:val="00F35EA8"/>
    <w:rsid w:val="00F36D2A"/>
    <w:rsid w:val="00F37799"/>
    <w:rsid w:val="00F400F7"/>
    <w:rsid w:val="00F41511"/>
    <w:rsid w:val="00F45A49"/>
    <w:rsid w:val="00F52E40"/>
    <w:rsid w:val="00F600D1"/>
    <w:rsid w:val="00F62B1D"/>
    <w:rsid w:val="00F63BE1"/>
    <w:rsid w:val="00F71DAB"/>
    <w:rsid w:val="00F72850"/>
    <w:rsid w:val="00F74858"/>
    <w:rsid w:val="00F91C77"/>
    <w:rsid w:val="00FB0C01"/>
    <w:rsid w:val="00FB1FF7"/>
    <w:rsid w:val="00FB2BF1"/>
    <w:rsid w:val="00FB4A0E"/>
    <w:rsid w:val="00FB7478"/>
    <w:rsid w:val="00FC043A"/>
    <w:rsid w:val="00FD308C"/>
    <w:rsid w:val="00FD4544"/>
    <w:rsid w:val="00FD71D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BDC948"/>
  <w15:chartTrackingRefBased/>
  <w15:docId w15:val="{ACB041A6-CF59-42F5-B0DA-94E14323ED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16D6"/>
    <w:pPr>
      <w:spacing w:after="0"/>
    </w:pPr>
    <w:rPr>
      <w:rFonts w:ascii="Times New Roman" w:hAnsi="Times New Roman" w:cs="Times New Roman"/>
      <w:sz w:val="24"/>
      <w:szCs w:val="24"/>
      <w:lang w:val="en-US"/>
    </w:rPr>
  </w:style>
  <w:style w:type="paragraph" w:styleId="Heading1">
    <w:name w:val="heading 1"/>
    <w:basedOn w:val="Normal"/>
    <w:next w:val="Normal"/>
    <w:link w:val="Heading1Char"/>
    <w:uiPriority w:val="9"/>
    <w:qFormat/>
    <w:rsid w:val="006A1F64"/>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6A1F64"/>
    <w:pPr>
      <w:keepNext/>
      <w:keepLines/>
      <w:numPr>
        <w:ilvl w:val="1"/>
        <w:numId w:val="1"/>
      </w:numPr>
      <w:spacing w:line="480" w:lineRule="auto"/>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6A1F64"/>
    <w:pPr>
      <w:keepNext/>
      <w:keepLines/>
      <w:numPr>
        <w:ilvl w:val="2"/>
        <w:numId w:val="1"/>
      </w:numPr>
      <w:spacing w:before="40"/>
      <w:jc w:val="both"/>
      <w:outlineLvl w:val="2"/>
    </w:pPr>
    <w:rPr>
      <w:rFonts w:eastAsiaTheme="majorEastAsia" w:cstheme="majorBidi"/>
      <w:b/>
      <w:color w:val="000000" w:themeColor="text1"/>
    </w:rPr>
  </w:style>
  <w:style w:type="paragraph" w:styleId="Heading4">
    <w:name w:val="heading 4"/>
    <w:basedOn w:val="Normal"/>
    <w:next w:val="Normal"/>
    <w:link w:val="Heading4Char"/>
    <w:uiPriority w:val="9"/>
    <w:unhideWhenUsed/>
    <w:qFormat/>
    <w:rsid w:val="006A1F64"/>
    <w:pPr>
      <w:keepNext/>
      <w:keepLines/>
      <w:numPr>
        <w:ilvl w:val="3"/>
        <w:numId w:val="1"/>
      </w:numPr>
      <w:spacing w:before="360"/>
      <w:jc w:val="both"/>
      <w:outlineLvl w:val="3"/>
    </w:pPr>
    <w:rPr>
      <w:rFonts w:eastAsiaTheme="majorEastAsia" w:cstheme="majorBidi"/>
      <w:b/>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B716D6"/>
    <w:pPr>
      <w:tabs>
        <w:tab w:val="center" w:pos="4680"/>
        <w:tab w:val="right" w:pos="9360"/>
      </w:tabs>
      <w:spacing w:line="240" w:lineRule="auto"/>
    </w:pPr>
  </w:style>
  <w:style w:type="character" w:customStyle="1" w:styleId="FooterChar">
    <w:name w:val="Footer Char"/>
    <w:basedOn w:val="DefaultParagraphFont"/>
    <w:link w:val="Footer"/>
    <w:uiPriority w:val="99"/>
    <w:rsid w:val="00B716D6"/>
    <w:rPr>
      <w:rFonts w:ascii="Times New Roman" w:hAnsi="Times New Roman" w:cs="Times New Roman"/>
      <w:sz w:val="24"/>
      <w:szCs w:val="24"/>
      <w:lang w:val="en-US"/>
    </w:rPr>
  </w:style>
  <w:style w:type="character" w:customStyle="1" w:styleId="Heading1Char">
    <w:name w:val="Heading 1 Char"/>
    <w:basedOn w:val="DefaultParagraphFont"/>
    <w:link w:val="Heading1"/>
    <w:uiPriority w:val="9"/>
    <w:rsid w:val="006A1F64"/>
    <w:rPr>
      <w:rFonts w:ascii="Times New Roman" w:eastAsiaTheme="majorEastAsia" w:hAnsi="Times New Roman" w:cstheme="majorBidi"/>
      <w:b/>
      <w:color w:val="000000" w:themeColor="text1"/>
      <w:sz w:val="24"/>
      <w:szCs w:val="32"/>
      <w:lang w:val="en-US"/>
    </w:rPr>
  </w:style>
  <w:style w:type="character" w:customStyle="1" w:styleId="Heading2Char">
    <w:name w:val="Heading 2 Char"/>
    <w:basedOn w:val="DefaultParagraphFont"/>
    <w:link w:val="Heading2"/>
    <w:uiPriority w:val="9"/>
    <w:rsid w:val="006A1F64"/>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6A1F64"/>
    <w:rPr>
      <w:rFonts w:ascii="Times New Roman" w:eastAsiaTheme="majorEastAsia" w:hAnsi="Times New Roman" w:cstheme="majorBidi"/>
      <w:b/>
      <w:color w:val="000000" w:themeColor="text1"/>
      <w:sz w:val="24"/>
      <w:szCs w:val="24"/>
      <w:lang w:val="en-US"/>
    </w:rPr>
  </w:style>
  <w:style w:type="character" w:customStyle="1" w:styleId="Heading4Char">
    <w:name w:val="Heading 4 Char"/>
    <w:basedOn w:val="DefaultParagraphFont"/>
    <w:link w:val="Heading4"/>
    <w:uiPriority w:val="9"/>
    <w:rsid w:val="006A1F64"/>
    <w:rPr>
      <w:rFonts w:ascii="Times New Roman" w:eastAsiaTheme="majorEastAsia" w:hAnsi="Times New Roman" w:cstheme="majorBidi"/>
      <w:b/>
      <w:iCs/>
      <w:color w:val="000000" w:themeColor="text1"/>
      <w:sz w:val="24"/>
      <w:szCs w:val="24"/>
      <w:lang w:val="en-US"/>
    </w:rPr>
  </w:style>
  <w:style w:type="paragraph" w:styleId="TOCHeading">
    <w:name w:val="TOC Heading"/>
    <w:basedOn w:val="Heading1"/>
    <w:next w:val="Normal"/>
    <w:uiPriority w:val="39"/>
    <w:unhideWhenUsed/>
    <w:qFormat/>
    <w:rsid w:val="006A1F64"/>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6A1F64"/>
    <w:pPr>
      <w:spacing w:after="100"/>
    </w:pPr>
  </w:style>
  <w:style w:type="paragraph" w:styleId="TOC2">
    <w:name w:val="toc 2"/>
    <w:basedOn w:val="Normal"/>
    <w:next w:val="Normal"/>
    <w:autoRedefine/>
    <w:uiPriority w:val="39"/>
    <w:unhideWhenUsed/>
    <w:rsid w:val="006A1F64"/>
    <w:pPr>
      <w:tabs>
        <w:tab w:val="left" w:pos="1100"/>
        <w:tab w:val="right" w:leader="dot" w:pos="7927"/>
      </w:tabs>
      <w:spacing w:after="100"/>
      <w:ind w:left="240"/>
    </w:pPr>
    <w:rPr>
      <w:noProof/>
      <w:lang w:val="id-ID"/>
    </w:rPr>
  </w:style>
  <w:style w:type="paragraph" w:styleId="TOC3">
    <w:name w:val="toc 3"/>
    <w:basedOn w:val="Normal"/>
    <w:next w:val="Normal"/>
    <w:autoRedefine/>
    <w:uiPriority w:val="39"/>
    <w:unhideWhenUsed/>
    <w:rsid w:val="006A1F64"/>
    <w:pPr>
      <w:spacing w:after="100"/>
      <w:ind w:left="480"/>
    </w:pPr>
  </w:style>
  <w:style w:type="character" w:styleId="Hyperlink">
    <w:name w:val="Hyperlink"/>
    <w:basedOn w:val="DefaultParagraphFont"/>
    <w:uiPriority w:val="99"/>
    <w:unhideWhenUsed/>
    <w:rsid w:val="006A1F64"/>
    <w:rPr>
      <w:color w:val="0563C1" w:themeColor="hyperlink"/>
      <w:u w:val="single"/>
    </w:rPr>
  </w:style>
  <w:style w:type="table" w:styleId="TableGrid">
    <w:name w:val="Table Grid"/>
    <w:basedOn w:val="TableNormal"/>
    <w:uiPriority w:val="39"/>
    <w:rsid w:val="006A1F64"/>
    <w:pPr>
      <w:spacing w:after="0" w:line="240" w:lineRule="auto"/>
    </w:pPr>
    <w:rPr>
      <w:rFonts w:ascii="Times New Roman" w:hAnsi="Times New Roman"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A1F64"/>
    <w:pPr>
      <w:tabs>
        <w:tab w:val="center" w:pos="4680"/>
        <w:tab w:val="right" w:pos="9360"/>
      </w:tabs>
      <w:spacing w:line="240" w:lineRule="auto"/>
    </w:pPr>
  </w:style>
  <w:style w:type="character" w:customStyle="1" w:styleId="HeaderChar">
    <w:name w:val="Header Char"/>
    <w:basedOn w:val="DefaultParagraphFont"/>
    <w:link w:val="Header"/>
    <w:uiPriority w:val="99"/>
    <w:rsid w:val="006A1F64"/>
    <w:rPr>
      <w:rFonts w:ascii="Times New Roman" w:hAnsi="Times New Roman" w:cs="Times New Roman"/>
      <w:sz w:val="24"/>
      <w:szCs w:val="24"/>
      <w:lang w:val="en-US"/>
    </w:rPr>
  </w:style>
  <w:style w:type="paragraph" w:styleId="ListParagraph">
    <w:name w:val="List Paragraph"/>
    <w:aliases w:val="Body of text,List Paragraph1,Body of text+1,Body of text+2,Body of text+3,List Paragraph11,Medium Grid 1 - Accent 21"/>
    <w:basedOn w:val="Normal"/>
    <w:link w:val="ListParagraphChar"/>
    <w:uiPriority w:val="34"/>
    <w:qFormat/>
    <w:rsid w:val="006A1F64"/>
    <w:pPr>
      <w:ind w:left="720"/>
      <w:contextualSpacing/>
    </w:pPr>
  </w:style>
  <w:style w:type="paragraph" w:customStyle="1" w:styleId="guidelines">
    <w:name w:val="guidelines"/>
    <w:basedOn w:val="Normal"/>
    <w:rsid w:val="006A1F64"/>
    <w:pPr>
      <w:spacing w:line="360" w:lineRule="auto"/>
      <w:jc w:val="both"/>
    </w:pPr>
    <w:rPr>
      <w:rFonts w:eastAsia="Times New Roman"/>
      <w:i/>
      <w:szCs w:val="20"/>
      <w:lang w:val="en-AU"/>
    </w:rPr>
  </w:style>
  <w:style w:type="paragraph" w:styleId="Title">
    <w:name w:val="Title"/>
    <w:basedOn w:val="Normal"/>
    <w:link w:val="TitleChar"/>
    <w:qFormat/>
    <w:rsid w:val="006A1F64"/>
    <w:pPr>
      <w:spacing w:before="240" w:after="60" w:line="360" w:lineRule="auto"/>
      <w:jc w:val="center"/>
    </w:pPr>
    <w:rPr>
      <w:rFonts w:ascii="Arial" w:eastAsia="Times New Roman" w:hAnsi="Arial"/>
      <w:b/>
      <w:kern w:val="28"/>
      <w:szCs w:val="20"/>
      <w:lang w:val="en-GB"/>
    </w:rPr>
  </w:style>
  <w:style w:type="character" w:customStyle="1" w:styleId="TitleChar">
    <w:name w:val="Title Char"/>
    <w:basedOn w:val="DefaultParagraphFont"/>
    <w:link w:val="Title"/>
    <w:rsid w:val="006A1F64"/>
    <w:rPr>
      <w:rFonts w:ascii="Arial" w:eastAsia="Times New Roman" w:hAnsi="Arial" w:cs="Times New Roman"/>
      <w:b/>
      <w:kern w:val="28"/>
      <w:sz w:val="24"/>
      <w:szCs w:val="20"/>
      <w:lang w:val="en-GB"/>
    </w:rPr>
  </w:style>
  <w:style w:type="character" w:styleId="SubtleEmphasis">
    <w:name w:val="Subtle Emphasis"/>
    <w:basedOn w:val="DefaultParagraphFont"/>
    <w:uiPriority w:val="19"/>
    <w:qFormat/>
    <w:rsid w:val="006A1F64"/>
    <w:rPr>
      <w:i/>
      <w:iCs/>
      <w:color w:val="404040" w:themeColor="text1" w:themeTint="BF"/>
    </w:rPr>
  </w:style>
  <w:style w:type="paragraph" w:styleId="Caption">
    <w:name w:val="caption"/>
    <w:basedOn w:val="Normal"/>
    <w:next w:val="Normal"/>
    <w:uiPriority w:val="35"/>
    <w:unhideWhenUsed/>
    <w:qFormat/>
    <w:rsid w:val="006A1F64"/>
    <w:pPr>
      <w:spacing w:after="200" w:line="240" w:lineRule="auto"/>
      <w:jc w:val="both"/>
    </w:pPr>
    <w:rPr>
      <w:rFonts w:eastAsia="Times New Roman"/>
      <w:i/>
      <w:iCs/>
      <w:color w:val="44546A" w:themeColor="text2"/>
      <w:sz w:val="18"/>
      <w:szCs w:val="18"/>
      <w:lang w:val="en-AU"/>
    </w:rPr>
  </w:style>
  <w:style w:type="character" w:customStyle="1" w:styleId="tlid-translation">
    <w:name w:val="tlid-translation"/>
    <w:basedOn w:val="DefaultParagraphFont"/>
    <w:rsid w:val="006A1F64"/>
  </w:style>
  <w:style w:type="paragraph" w:styleId="BalloonText">
    <w:name w:val="Balloon Text"/>
    <w:basedOn w:val="Normal"/>
    <w:link w:val="BalloonTextChar"/>
    <w:uiPriority w:val="99"/>
    <w:semiHidden/>
    <w:unhideWhenUsed/>
    <w:rsid w:val="006A1F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1F64"/>
    <w:rPr>
      <w:rFonts w:ascii="Segoe UI" w:hAnsi="Segoe UI" w:cs="Segoe UI"/>
      <w:sz w:val="18"/>
      <w:szCs w:val="18"/>
      <w:lang w:val="en-US"/>
    </w:rPr>
  </w:style>
  <w:style w:type="character" w:customStyle="1" w:styleId="ListParagraphChar">
    <w:name w:val="List Paragraph Char"/>
    <w:aliases w:val="Body of text Char,List Paragraph1 Char,Body of text+1 Char,Body of text+2 Char,Body of text+3 Char,List Paragraph11 Char,Medium Grid 1 - Accent 21 Char"/>
    <w:link w:val="ListParagraph"/>
    <w:uiPriority w:val="34"/>
    <w:locked/>
    <w:rsid w:val="00A30FCC"/>
    <w:rPr>
      <w:rFonts w:ascii="Times New Roman" w:hAnsi="Times New Roman" w:cs="Times New Roman"/>
      <w:sz w:val="24"/>
      <w:szCs w:val="24"/>
      <w:lang w:val="en-US"/>
    </w:rPr>
  </w:style>
  <w:style w:type="paragraph" w:customStyle="1" w:styleId="HidingHiji">
    <w:name w:val="Hiding Hiji"/>
    <w:link w:val="HidingHijiChar"/>
    <w:qFormat/>
    <w:rsid w:val="00B94AD0"/>
    <w:pPr>
      <w:spacing w:before="240" w:after="0" w:line="480" w:lineRule="auto"/>
      <w:ind w:left="431" w:hanging="431"/>
      <w:jc w:val="center"/>
    </w:pPr>
    <w:rPr>
      <w:rFonts w:ascii="Times New Roman" w:eastAsiaTheme="majorEastAsia" w:hAnsi="Times New Roman" w:cstheme="majorBidi"/>
      <w:b/>
      <w:noProof/>
      <w:color w:val="000000" w:themeColor="text1"/>
      <w:sz w:val="28"/>
      <w:szCs w:val="32"/>
      <w:lang w:val="id-ID"/>
    </w:rPr>
  </w:style>
  <w:style w:type="character" w:customStyle="1" w:styleId="HidingHijiChar">
    <w:name w:val="Hiding Hiji Char"/>
    <w:basedOn w:val="Heading1Char"/>
    <w:link w:val="HidingHiji"/>
    <w:rsid w:val="00B94AD0"/>
    <w:rPr>
      <w:rFonts w:ascii="Times New Roman" w:eastAsiaTheme="majorEastAsia" w:hAnsi="Times New Roman" w:cstheme="majorBidi"/>
      <w:b/>
      <w:noProof/>
      <w:color w:val="000000" w:themeColor="text1"/>
      <w:sz w:val="28"/>
      <w:szCs w:val="32"/>
      <w:lang w:val="id-ID"/>
    </w:rPr>
  </w:style>
  <w:style w:type="paragraph" w:styleId="TableofFigures">
    <w:name w:val="table of figures"/>
    <w:basedOn w:val="Normal"/>
    <w:next w:val="Normal"/>
    <w:uiPriority w:val="99"/>
    <w:unhideWhenUsed/>
    <w:rsid w:val="003272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1.png"/><Relationship Id="rId21" Type="http://schemas.openxmlformats.org/officeDocument/2006/relationships/header" Target="header3.xml"/><Relationship Id="rId42" Type="http://schemas.openxmlformats.org/officeDocument/2006/relationships/image" Target="media/image16.png"/><Relationship Id="rId63" Type="http://schemas.openxmlformats.org/officeDocument/2006/relationships/image" Target="media/image37.png"/><Relationship Id="rId84" Type="http://schemas.openxmlformats.org/officeDocument/2006/relationships/image" Target="media/image58.png"/><Relationship Id="rId138" Type="http://schemas.openxmlformats.org/officeDocument/2006/relationships/image" Target="media/image112.png"/><Relationship Id="rId107" Type="http://schemas.openxmlformats.org/officeDocument/2006/relationships/image" Target="media/image81.png"/><Relationship Id="rId11" Type="http://schemas.microsoft.com/office/2007/relationships/hdphoto" Target="media/hdphoto1.wdp"/><Relationship Id="rId32" Type="http://schemas.openxmlformats.org/officeDocument/2006/relationships/header" Target="header8.xml"/><Relationship Id="rId53" Type="http://schemas.openxmlformats.org/officeDocument/2006/relationships/image" Target="media/image27.png"/><Relationship Id="rId74" Type="http://schemas.openxmlformats.org/officeDocument/2006/relationships/image" Target="media/image48.png"/><Relationship Id="rId128" Type="http://schemas.openxmlformats.org/officeDocument/2006/relationships/image" Target="media/image102.png"/><Relationship Id="rId5" Type="http://schemas.openxmlformats.org/officeDocument/2006/relationships/webSettings" Target="webSettings.xml"/><Relationship Id="rId90" Type="http://schemas.openxmlformats.org/officeDocument/2006/relationships/image" Target="media/image64.png"/><Relationship Id="rId95" Type="http://schemas.openxmlformats.org/officeDocument/2006/relationships/image" Target="media/image69.png"/><Relationship Id="rId22" Type="http://schemas.openxmlformats.org/officeDocument/2006/relationships/footer" Target="footer3.xml"/><Relationship Id="rId27" Type="http://schemas.openxmlformats.org/officeDocument/2006/relationships/footer" Target="footer6.xml"/><Relationship Id="rId43" Type="http://schemas.openxmlformats.org/officeDocument/2006/relationships/image" Target="media/image17.png"/><Relationship Id="rId48" Type="http://schemas.openxmlformats.org/officeDocument/2006/relationships/image" Target="media/image22.jpeg"/><Relationship Id="rId64" Type="http://schemas.openxmlformats.org/officeDocument/2006/relationships/image" Target="media/image38.png"/><Relationship Id="rId69" Type="http://schemas.openxmlformats.org/officeDocument/2006/relationships/image" Target="media/image43.png"/><Relationship Id="rId113" Type="http://schemas.openxmlformats.org/officeDocument/2006/relationships/image" Target="media/image87.png"/><Relationship Id="rId118" Type="http://schemas.openxmlformats.org/officeDocument/2006/relationships/image" Target="media/image92.png"/><Relationship Id="rId134" Type="http://schemas.openxmlformats.org/officeDocument/2006/relationships/image" Target="media/image108.png"/><Relationship Id="rId139" Type="http://schemas.openxmlformats.org/officeDocument/2006/relationships/image" Target="media/image113.png"/><Relationship Id="rId80" Type="http://schemas.openxmlformats.org/officeDocument/2006/relationships/image" Target="media/image54.png"/><Relationship Id="rId85" Type="http://schemas.openxmlformats.org/officeDocument/2006/relationships/image" Target="media/image59.png"/><Relationship Id="rId12" Type="http://schemas.openxmlformats.org/officeDocument/2006/relationships/image" Target="media/image4.jpeg"/><Relationship Id="rId17" Type="http://schemas.openxmlformats.org/officeDocument/2006/relationships/header" Target="header1.xml"/><Relationship Id="rId33" Type="http://schemas.openxmlformats.org/officeDocument/2006/relationships/footer" Target="footer9.xml"/><Relationship Id="rId38" Type="http://schemas.openxmlformats.org/officeDocument/2006/relationships/image" Target="media/image12.png"/><Relationship Id="rId59" Type="http://schemas.openxmlformats.org/officeDocument/2006/relationships/image" Target="media/image33.png"/><Relationship Id="rId103" Type="http://schemas.openxmlformats.org/officeDocument/2006/relationships/image" Target="media/image77.png"/><Relationship Id="rId108" Type="http://schemas.openxmlformats.org/officeDocument/2006/relationships/image" Target="media/image82.png"/><Relationship Id="rId124" Type="http://schemas.openxmlformats.org/officeDocument/2006/relationships/image" Target="media/image98.png"/><Relationship Id="rId129" Type="http://schemas.openxmlformats.org/officeDocument/2006/relationships/image" Target="media/image103.png"/><Relationship Id="rId54" Type="http://schemas.openxmlformats.org/officeDocument/2006/relationships/image" Target="media/image28.png"/><Relationship Id="rId70" Type="http://schemas.openxmlformats.org/officeDocument/2006/relationships/image" Target="media/image44.png"/><Relationship Id="rId75" Type="http://schemas.openxmlformats.org/officeDocument/2006/relationships/image" Target="media/image49.png"/><Relationship Id="rId91" Type="http://schemas.openxmlformats.org/officeDocument/2006/relationships/image" Target="media/image65.png"/><Relationship Id="rId96" Type="http://schemas.openxmlformats.org/officeDocument/2006/relationships/image" Target="media/image70.png"/><Relationship Id="rId140" Type="http://schemas.openxmlformats.org/officeDocument/2006/relationships/image" Target="media/image114.png"/><Relationship Id="rId14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eader" Target="header4.xml"/><Relationship Id="rId28" Type="http://schemas.openxmlformats.org/officeDocument/2006/relationships/header" Target="header6.xml"/><Relationship Id="rId49" Type="http://schemas.openxmlformats.org/officeDocument/2006/relationships/image" Target="media/image23.jpeg"/><Relationship Id="rId114" Type="http://schemas.openxmlformats.org/officeDocument/2006/relationships/image" Target="media/image88.png"/><Relationship Id="rId119" Type="http://schemas.openxmlformats.org/officeDocument/2006/relationships/image" Target="media/image93.png"/><Relationship Id="rId44" Type="http://schemas.openxmlformats.org/officeDocument/2006/relationships/image" Target="media/image18.png"/><Relationship Id="rId60" Type="http://schemas.openxmlformats.org/officeDocument/2006/relationships/image" Target="media/image34.png"/><Relationship Id="rId65" Type="http://schemas.openxmlformats.org/officeDocument/2006/relationships/image" Target="media/image39.png"/><Relationship Id="rId81" Type="http://schemas.openxmlformats.org/officeDocument/2006/relationships/image" Target="media/image55.png"/><Relationship Id="rId86" Type="http://schemas.openxmlformats.org/officeDocument/2006/relationships/image" Target="media/image60.png"/><Relationship Id="rId130" Type="http://schemas.openxmlformats.org/officeDocument/2006/relationships/image" Target="media/image104.png"/><Relationship Id="rId135" Type="http://schemas.openxmlformats.org/officeDocument/2006/relationships/image" Target="media/image109.png"/><Relationship Id="rId13" Type="http://schemas.openxmlformats.org/officeDocument/2006/relationships/image" Target="media/image5.jpeg"/><Relationship Id="rId18" Type="http://schemas.openxmlformats.org/officeDocument/2006/relationships/header" Target="header2.xml"/><Relationship Id="rId39" Type="http://schemas.openxmlformats.org/officeDocument/2006/relationships/image" Target="media/image13.png"/><Relationship Id="rId109" Type="http://schemas.openxmlformats.org/officeDocument/2006/relationships/image" Target="media/image83.png"/><Relationship Id="rId34" Type="http://schemas.openxmlformats.org/officeDocument/2006/relationships/hyperlink" Target="http://www.phpmyadmin.net" TargetMode="External"/><Relationship Id="rId50" Type="http://schemas.openxmlformats.org/officeDocument/2006/relationships/image" Target="media/image24.jpeg"/><Relationship Id="rId55" Type="http://schemas.openxmlformats.org/officeDocument/2006/relationships/image" Target="media/image29.png"/><Relationship Id="rId76" Type="http://schemas.openxmlformats.org/officeDocument/2006/relationships/image" Target="media/image50.png"/><Relationship Id="rId97" Type="http://schemas.openxmlformats.org/officeDocument/2006/relationships/image" Target="media/image71.png"/><Relationship Id="rId104" Type="http://schemas.openxmlformats.org/officeDocument/2006/relationships/image" Target="media/image78.png"/><Relationship Id="rId120" Type="http://schemas.openxmlformats.org/officeDocument/2006/relationships/image" Target="media/image94.png"/><Relationship Id="rId125" Type="http://schemas.openxmlformats.org/officeDocument/2006/relationships/image" Target="media/image99.png"/><Relationship Id="rId141" Type="http://schemas.openxmlformats.org/officeDocument/2006/relationships/image" Target="media/image115.png"/><Relationship Id="rId14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5.png"/><Relationship Id="rId92" Type="http://schemas.openxmlformats.org/officeDocument/2006/relationships/image" Target="media/image66.png"/><Relationship Id="rId2" Type="http://schemas.openxmlformats.org/officeDocument/2006/relationships/numbering" Target="numbering.xml"/><Relationship Id="rId29" Type="http://schemas.openxmlformats.org/officeDocument/2006/relationships/footer" Target="footer7.xml"/><Relationship Id="rId24" Type="http://schemas.openxmlformats.org/officeDocument/2006/relationships/footer" Target="footer4.xml"/><Relationship Id="rId40" Type="http://schemas.openxmlformats.org/officeDocument/2006/relationships/image" Target="media/image14.png"/><Relationship Id="rId45" Type="http://schemas.openxmlformats.org/officeDocument/2006/relationships/image" Target="media/image19.png"/><Relationship Id="rId66" Type="http://schemas.openxmlformats.org/officeDocument/2006/relationships/image" Target="media/image40.png"/><Relationship Id="rId87" Type="http://schemas.openxmlformats.org/officeDocument/2006/relationships/image" Target="media/image61.png"/><Relationship Id="rId110" Type="http://schemas.openxmlformats.org/officeDocument/2006/relationships/image" Target="media/image84.png"/><Relationship Id="rId115" Type="http://schemas.openxmlformats.org/officeDocument/2006/relationships/image" Target="media/image89.png"/><Relationship Id="rId131" Type="http://schemas.openxmlformats.org/officeDocument/2006/relationships/image" Target="media/image105.png"/><Relationship Id="rId136" Type="http://schemas.openxmlformats.org/officeDocument/2006/relationships/image" Target="media/image110.png"/><Relationship Id="rId61" Type="http://schemas.openxmlformats.org/officeDocument/2006/relationships/image" Target="media/image35.png"/><Relationship Id="rId82" Type="http://schemas.openxmlformats.org/officeDocument/2006/relationships/image" Target="media/image56.png"/><Relationship Id="rId19" Type="http://schemas.openxmlformats.org/officeDocument/2006/relationships/footer" Target="footer1.xml"/><Relationship Id="rId14" Type="http://schemas.openxmlformats.org/officeDocument/2006/relationships/image" Target="media/image6.jpeg"/><Relationship Id="rId30" Type="http://schemas.openxmlformats.org/officeDocument/2006/relationships/header" Target="header7.xml"/><Relationship Id="rId35" Type="http://schemas.openxmlformats.org/officeDocument/2006/relationships/image" Target="media/image9.png"/><Relationship Id="rId56" Type="http://schemas.openxmlformats.org/officeDocument/2006/relationships/image" Target="media/image30.png"/><Relationship Id="rId77" Type="http://schemas.openxmlformats.org/officeDocument/2006/relationships/image" Target="media/image51.png"/><Relationship Id="rId100" Type="http://schemas.openxmlformats.org/officeDocument/2006/relationships/image" Target="media/image74.png"/><Relationship Id="rId105" Type="http://schemas.openxmlformats.org/officeDocument/2006/relationships/image" Target="media/image79.png"/><Relationship Id="rId126" Type="http://schemas.openxmlformats.org/officeDocument/2006/relationships/image" Target="media/image100.png"/><Relationship Id="rId8" Type="http://schemas.openxmlformats.org/officeDocument/2006/relationships/image" Target="media/image1.png"/><Relationship Id="rId51" Type="http://schemas.openxmlformats.org/officeDocument/2006/relationships/image" Target="media/image25.jpeg"/><Relationship Id="rId72" Type="http://schemas.openxmlformats.org/officeDocument/2006/relationships/image" Target="media/image46.png"/><Relationship Id="rId93" Type="http://schemas.openxmlformats.org/officeDocument/2006/relationships/image" Target="media/image67.png"/><Relationship Id="rId98" Type="http://schemas.openxmlformats.org/officeDocument/2006/relationships/image" Target="media/image72.png"/><Relationship Id="rId121" Type="http://schemas.openxmlformats.org/officeDocument/2006/relationships/image" Target="media/image95.png"/><Relationship Id="rId142" Type="http://schemas.openxmlformats.org/officeDocument/2006/relationships/header" Target="header9.xml"/><Relationship Id="rId3" Type="http://schemas.openxmlformats.org/officeDocument/2006/relationships/styles" Target="styles.xml"/><Relationship Id="rId25" Type="http://schemas.openxmlformats.org/officeDocument/2006/relationships/footer" Target="footer5.xml"/><Relationship Id="rId46" Type="http://schemas.openxmlformats.org/officeDocument/2006/relationships/image" Target="media/image20.png"/><Relationship Id="rId67" Type="http://schemas.openxmlformats.org/officeDocument/2006/relationships/image" Target="media/image41.png"/><Relationship Id="rId116" Type="http://schemas.openxmlformats.org/officeDocument/2006/relationships/image" Target="media/image90.png"/><Relationship Id="rId137" Type="http://schemas.openxmlformats.org/officeDocument/2006/relationships/image" Target="media/image111.png"/><Relationship Id="rId20" Type="http://schemas.openxmlformats.org/officeDocument/2006/relationships/footer" Target="footer2.xml"/><Relationship Id="rId41" Type="http://schemas.openxmlformats.org/officeDocument/2006/relationships/image" Target="media/image15.png"/><Relationship Id="rId62" Type="http://schemas.openxmlformats.org/officeDocument/2006/relationships/image" Target="media/image36.png"/><Relationship Id="rId83" Type="http://schemas.openxmlformats.org/officeDocument/2006/relationships/image" Target="media/image57.png"/><Relationship Id="rId88" Type="http://schemas.openxmlformats.org/officeDocument/2006/relationships/image" Target="media/image62.png"/><Relationship Id="rId111" Type="http://schemas.openxmlformats.org/officeDocument/2006/relationships/image" Target="media/image85.png"/><Relationship Id="rId132" Type="http://schemas.openxmlformats.org/officeDocument/2006/relationships/image" Target="media/image106.png"/><Relationship Id="rId15" Type="http://schemas.openxmlformats.org/officeDocument/2006/relationships/image" Target="media/image7.jpeg"/><Relationship Id="rId36" Type="http://schemas.openxmlformats.org/officeDocument/2006/relationships/image" Target="media/image10.png"/><Relationship Id="rId57" Type="http://schemas.openxmlformats.org/officeDocument/2006/relationships/image" Target="media/image31.png"/><Relationship Id="rId106" Type="http://schemas.openxmlformats.org/officeDocument/2006/relationships/image" Target="media/image80.png"/><Relationship Id="rId127" Type="http://schemas.openxmlformats.org/officeDocument/2006/relationships/image" Target="media/image101.png"/><Relationship Id="rId10" Type="http://schemas.openxmlformats.org/officeDocument/2006/relationships/image" Target="media/image3.png"/><Relationship Id="rId31" Type="http://schemas.openxmlformats.org/officeDocument/2006/relationships/footer" Target="footer8.xml"/><Relationship Id="rId52" Type="http://schemas.openxmlformats.org/officeDocument/2006/relationships/image" Target="media/image26.jpeg"/><Relationship Id="rId73" Type="http://schemas.openxmlformats.org/officeDocument/2006/relationships/image" Target="media/image47.png"/><Relationship Id="rId78" Type="http://schemas.openxmlformats.org/officeDocument/2006/relationships/image" Target="media/image52.png"/><Relationship Id="rId94" Type="http://schemas.openxmlformats.org/officeDocument/2006/relationships/image" Target="media/image68.png"/><Relationship Id="rId99" Type="http://schemas.openxmlformats.org/officeDocument/2006/relationships/image" Target="media/image73.png"/><Relationship Id="rId101" Type="http://schemas.openxmlformats.org/officeDocument/2006/relationships/image" Target="media/image75.png"/><Relationship Id="rId122" Type="http://schemas.openxmlformats.org/officeDocument/2006/relationships/image" Target="media/image96.png"/><Relationship Id="rId143" Type="http://schemas.openxmlformats.org/officeDocument/2006/relationships/footer" Target="footer10.xml"/><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header" Target="header5.xml"/><Relationship Id="rId47" Type="http://schemas.openxmlformats.org/officeDocument/2006/relationships/image" Target="media/image21.jpeg"/><Relationship Id="rId68" Type="http://schemas.openxmlformats.org/officeDocument/2006/relationships/image" Target="media/image42.png"/><Relationship Id="rId89" Type="http://schemas.openxmlformats.org/officeDocument/2006/relationships/image" Target="media/image63.png"/><Relationship Id="rId112" Type="http://schemas.openxmlformats.org/officeDocument/2006/relationships/image" Target="media/image86.png"/><Relationship Id="rId133" Type="http://schemas.openxmlformats.org/officeDocument/2006/relationships/image" Target="media/image107.png"/><Relationship Id="rId16" Type="http://schemas.openxmlformats.org/officeDocument/2006/relationships/image" Target="media/image8.png"/><Relationship Id="rId37" Type="http://schemas.openxmlformats.org/officeDocument/2006/relationships/image" Target="media/image11.png"/><Relationship Id="rId58" Type="http://schemas.openxmlformats.org/officeDocument/2006/relationships/image" Target="media/image32.png"/><Relationship Id="rId79" Type="http://schemas.openxmlformats.org/officeDocument/2006/relationships/image" Target="media/image53.png"/><Relationship Id="rId102" Type="http://schemas.openxmlformats.org/officeDocument/2006/relationships/image" Target="media/image76.png"/><Relationship Id="rId123" Type="http://schemas.openxmlformats.org/officeDocument/2006/relationships/image" Target="media/image97.png"/><Relationship Id="rId144" Type="http://schemas.openxmlformats.org/officeDocument/2006/relationships/image" Target="media/image11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74E4FD-AEEE-4E98-8098-0A11226DFF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Pages>
  <Words>38703</Words>
  <Characters>220609</Characters>
  <Application>Microsoft Office Word</Application>
  <DocSecurity>0</DocSecurity>
  <Lines>1838</Lines>
  <Paragraphs>5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ng rina</dc:creator>
  <cp:keywords/>
  <dc:description/>
  <cp:lastModifiedBy>neng rina</cp:lastModifiedBy>
  <cp:revision>11</cp:revision>
  <cp:lastPrinted>2021-08-19T11:34:00Z</cp:lastPrinted>
  <dcterms:created xsi:type="dcterms:W3CDTF">2021-08-18T17:53:00Z</dcterms:created>
  <dcterms:modified xsi:type="dcterms:W3CDTF">2021-08-19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8355bf3-5165-3a27-977a-9bde1b7d3f57</vt:lpwstr>
  </property>
  <property fmtid="{D5CDD505-2E9C-101B-9397-08002B2CF9AE}" pid="24" name="Mendeley Citation Style_1">
    <vt:lpwstr>http://www.zotero.org/styles/american-political-science-association</vt:lpwstr>
  </property>
</Properties>
</file>